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A7B" w:rsidRDefault="00C86A7B" w:rsidP="00F15F0F">
      <w:pPr>
        <w:pStyle w:val="TitlePage"/>
        <w:spacing w:line="240" w:lineRule="auto"/>
        <w:jc w:val="left"/>
      </w:pPr>
      <w:bookmarkStart w:id="0" w:name="_GoBack"/>
      <w:bookmarkEnd w:id="0"/>
      <w:r>
        <w:rPr>
          <w:noProof/>
          <w:rtl/>
        </w:rPr>
        <w:drawing>
          <wp:anchor distT="0" distB="0" distL="114300" distR="114300" simplePos="0" relativeHeight="251659264" behindDoc="0" locked="0" layoutInCell="1" allowOverlap="1" wp14:anchorId="56C3685C" wp14:editId="218771C8">
            <wp:simplePos x="0" y="0"/>
            <wp:positionH relativeFrom="column">
              <wp:posOffset>1929130</wp:posOffset>
            </wp:positionH>
            <wp:positionV relativeFrom="paragraph">
              <wp:posOffset>0</wp:posOffset>
            </wp:positionV>
            <wp:extent cx="1579093" cy="1847850"/>
            <wp:effectExtent l="0" t="0" r="2540" b="0"/>
            <wp:wrapSquare wrapText="bothSides"/>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9093" cy="1847850"/>
                    </a:xfrm>
                    <a:prstGeom prst="rect">
                      <a:avLst/>
                    </a:prstGeom>
                    <a:noFill/>
                    <a:ln w="9525">
                      <a:noFill/>
                      <a:miter lim="800000"/>
                      <a:headEnd/>
                      <a:tailEnd/>
                    </a:ln>
                  </pic:spPr>
                </pic:pic>
              </a:graphicData>
            </a:graphic>
          </wp:anchor>
        </w:drawing>
      </w:r>
      <w:r w:rsidR="00CF56DF">
        <w:br w:type="textWrapping" w:clear="all"/>
      </w:r>
    </w:p>
    <w:p w:rsidR="00C86A7B" w:rsidRPr="0016531A" w:rsidRDefault="00C86A7B" w:rsidP="00BC1EFC">
      <w:pPr>
        <w:autoSpaceDE w:val="0"/>
        <w:autoSpaceDN w:val="0"/>
        <w:adjustRightInd w:val="0"/>
        <w:jc w:val="center"/>
        <w:rPr>
          <w:rFonts w:ascii="BZar" w:eastAsia="Calibri"/>
          <w:b/>
          <w:bCs/>
          <w:sz w:val="26"/>
          <w:lang w:val="en-MY"/>
        </w:rPr>
      </w:pPr>
      <w:r w:rsidRPr="0016531A">
        <w:rPr>
          <w:rFonts w:ascii="BZar" w:eastAsia="Calibri" w:hint="cs"/>
          <w:b/>
          <w:bCs/>
          <w:sz w:val="26"/>
          <w:rtl/>
          <w:lang w:val="en-MY"/>
        </w:rPr>
        <w:t>دانشگاه</w:t>
      </w:r>
      <w:r w:rsidRPr="0016531A">
        <w:rPr>
          <w:rFonts w:ascii="BZar" w:eastAsia="Calibri"/>
          <w:b/>
          <w:bCs/>
          <w:sz w:val="26"/>
          <w:lang w:val="en-MY"/>
        </w:rPr>
        <w:t xml:space="preserve"> </w:t>
      </w:r>
      <w:r w:rsidRPr="0016531A">
        <w:rPr>
          <w:rFonts w:ascii="BZar" w:eastAsia="Calibri" w:hint="cs"/>
          <w:b/>
          <w:bCs/>
          <w:sz w:val="26"/>
          <w:rtl/>
          <w:lang w:val="en-MY"/>
        </w:rPr>
        <w:t>آزاد</w:t>
      </w:r>
      <w:r w:rsidRPr="0016531A">
        <w:rPr>
          <w:rFonts w:ascii="BZar" w:eastAsia="Calibri"/>
          <w:b/>
          <w:bCs/>
          <w:sz w:val="26"/>
          <w:lang w:val="en-MY"/>
        </w:rPr>
        <w:t xml:space="preserve"> </w:t>
      </w:r>
      <w:r w:rsidRPr="0016531A">
        <w:rPr>
          <w:rFonts w:ascii="BZar" w:eastAsia="Calibri" w:hint="cs"/>
          <w:b/>
          <w:bCs/>
          <w:sz w:val="26"/>
          <w:rtl/>
          <w:lang w:val="en-MY"/>
        </w:rPr>
        <w:t>اسلامی</w:t>
      </w:r>
      <w:r w:rsidR="00572062">
        <w:rPr>
          <w:rFonts w:ascii="BZar" w:eastAsia="Calibri" w:hint="cs"/>
          <w:b/>
          <w:bCs/>
          <w:sz w:val="26"/>
          <w:rtl/>
          <w:lang w:val="en-MY"/>
        </w:rPr>
        <w:t xml:space="preserve"> - </w:t>
      </w:r>
      <w:r w:rsidRPr="0016531A">
        <w:rPr>
          <w:rFonts w:ascii="BZar" w:eastAsia="Calibri" w:hint="cs"/>
          <w:b/>
          <w:bCs/>
          <w:sz w:val="26"/>
          <w:rtl/>
          <w:lang w:val="en-MY"/>
        </w:rPr>
        <w:t>واحد</w:t>
      </w:r>
      <w:r w:rsidRPr="0016531A">
        <w:rPr>
          <w:rFonts w:ascii="BZar" w:eastAsia="Calibri"/>
          <w:b/>
          <w:bCs/>
          <w:sz w:val="26"/>
          <w:lang w:val="en-MY"/>
        </w:rPr>
        <w:t xml:space="preserve"> </w:t>
      </w:r>
      <w:r w:rsidRPr="0016531A">
        <w:rPr>
          <w:rFonts w:ascii="BZar" w:eastAsia="Calibri" w:hint="cs"/>
          <w:b/>
          <w:bCs/>
          <w:sz w:val="26"/>
          <w:rtl/>
          <w:lang w:val="en-MY"/>
        </w:rPr>
        <w:t>علوم و تحقیقات</w:t>
      </w:r>
    </w:p>
    <w:p w:rsidR="005E6A47" w:rsidRPr="00572062" w:rsidRDefault="00572062" w:rsidP="00572062">
      <w:pPr>
        <w:pStyle w:val="TitlePage"/>
        <w:spacing w:line="240" w:lineRule="auto"/>
        <w:rPr>
          <w:rFonts w:ascii="BZar" w:eastAsia="Calibri" w:cs="B Nazanin"/>
          <w:b/>
          <w:bCs/>
          <w:sz w:val="24"/>
          <w:rtl/>
          <w:lang w:val="en-MY"/>
        </w:rPr>
      </w:pPr>
      <w:r w:rsidRPr="00572062">
        <w:rPr>
          <w:rFonts w:ascii="BZar" w:eastAsia="Calibri" w:cs="B Nazanin" w:hint="cs"/>
          <w:b/>
          <w:bCs/>
          <w:sz w:val="24"/>
          <w:rtl/>
          <w:lang w:val="en-MY"/>
        </w:rPr>
        <w:t>دانشکده مهندسی کامپیوتر</w:t>
      </w:r>
    </w:p>
    <w:p w:rsidR="00572062" w:rsidRDefault="00572062" w:rsidP="0016531A">
      <w:pPr>
        <w:pStyle w:val="TitlePage"/>
        <w:spacing w:line="240" w:lineRule="auto"/>
        <w:jc w:val="both"/>
        <w:rPr>
          <w:rFonts w:ascii="BZar" w:eastAsia="Calibri" w:cs="B Nazanin"/>
          <w:sz w:val="26"/>
          <w:szCs w:val="26"/>
          <w:rtl/>
          <w:lang w:val="en-MY"/>
        </w:rPr>
      </w:pPr>
    </w:p>
    <w:p w:rsidR="00C86A7B" w:rsidRPr="00C86A7B" w:rsidRDefault="00C86A7B" w:rsidP="00F15F0F">
      <w:pPr>
        <w:pStyle w:val="TitlePage"/>
        <w:spacing w:line="240" w:lineRule="auto"/>
        <w:rPr>
          <w:rtl/>
          <w:lang w:bidi="fa-IR"/>
        </w:rPr>
      </w:pPr>
      <w:r w:rsidRPr="00C86A7B">
        <w:rPr>
          <w:rFonts w:hint="cs"/>
          <w:rtl/>
        </w:rPr>
        <w:t>سمينار دوره کارشناسي ارشد مهندسي کامپیوتر</w:t>
      </w:r>
      <w:r w:rsidR="00897D8F">
        <w:rPr>
          <w:rFonts w:hint="cs"/>
          <w:rtl/>
        </w:rPr>
        <w:t xml:space="preserve"> </w:t>
      </w:r>
      <w:r w:rsidRPr="00C86A7B">
        <w:rPr>
          <w:rFonts w:hint="cs"/>
          <w:rtl/>
        </w:rPr>
        <w:t>-</w:t>
      </w:r>
      <w:r w:rsidR="00897D8F">
        <w:rPr>
          <w:rFonts w:hint="cs"/>
          <w:rtl/>
        </w:rPr>
        <w:t xml:space="preserve"> </w:t>
      </w:r>
      <w:r w:rsidRPr="00C86A7B">
        <w:rPr>
          <w:rFonts w:hint="cs"/>
          <w:rtl/>
        </w:rPr>
        <w:t>گرایش</w:t>
      </w:r>
      <w:r w:rsidR="00897D8F">
        <w:rPr>
          <w:rFonts w:hint="cs"/>
          <w:rtl/>
          <w:lang w:bidi="fa-IR"/>
        </w:rPr>
        <w:t xml:space="preserve"> نرم</w:t>
      </w:r>
      <w:r w:rsidRPr="00C86A7B">
        <w:rPr>
          <w:rFonts w:hint="cs"/>
          <w:rtl/>
        </w:rPr>
        <w:t xml:space="preserve"> </w:t>
      </w:r>
      <w:r w:rsidRPr="00C86A7B">
        <w:rPr>
          <w:rFonts w:hint="cs"/>
          <w:rtl/>
          <w:lang w:bidi="fa-IR"/>
        </w:rPr>
        <w:t>افزار</w:t>
      </w:r>
    </w:p>
    <w:p w:rsidR="00C86A7B" w:rsidRDefault="00C86A7B" w:rsidP="00F15F0F">
      <w:pPr>
        <w:pStyle w:val="TitlePage"/>
        <w:spacing w:line="240" w:lineRule="auto"/>
        <w:rPr>
          <w:lang w:bidi="fa-IR"/>
        </w:rPr>
      </w:pPr>
    </w:p>
    <w:p w:rsidR="005E6A47" w:rsidRPr="00897C7B" w:rsidRDefault="005E6A47" w:rsidP="00AE134D">
      <w:pPr>
        <w:pStyle w:val="TitlePage"/>
        <w:spacing w:line="240" w:lineRule="auto"/>
        <w:jc w:val="both"/>
        <w:rPr>
          <w:rtl/>
          <w:lang w:bidi="fa-IR"/>
        </w:rPr>
      </w:pPr>
    </w:p>
    <w:p w:rsidR="00C86A7B" w:rsidRPr="00AE134D" w:rsidRDefault="00C86A7B" w:rsidP="009C4E1D">
      <w:pPr>
        <w:pStyle w:val="Title"/>
        <w:rPr>
          <w:rtl/>
        </w:rPr>
      </w:pPr>
      <w:r w:rsidRPr="00AE134D">
        <w:rPr>
          <w:rFonts w:hint="cs"/>
          <w:rtl/>
        </w:rPr>
        <w:t xml:space="preserve">بررسی </w:t>
      </w:r>
      <w:r w:rsidR="009C4E1D">
        <w:rPr>
          <w:rFonts w:hint="cs"/>
          <w:rtl/>
        </w:rPr>
        <w:t>روش ها و الگوریتم های</w:t>
      </w:r>
      <w:r w:rsidRPr="00AE134D">
        <w:rPr>
          <w:rFonts w:hint="cs"/>
          <w:rtl/>
        </w:rPr>
        <w:t xml:space="preserve"> گراف کاوی</w:t>
      </w:r>
    </w:p>
    <w:p w:rsidR="00C86A7B" w:rsidRDefault="00C86A7B" w:rsidP="00F15F0F">
      <w:pPr>
        <w:pStyle w:val="TitlePage"/>
        <w:spacing w:line="240" w:lineRule="auto"/>
      </w:pPr>
    </w:p>
    <w:p w:rsidR="005E6A47" w:rsidRPr="001B34DF" w:rsidRDefault="005E6A47" w:rsidP="00AE134D">
      <w:pPr>
        <w:pStyle w:val="TitlePage"/>
        <w:spacing w:line="240" w:lineRule="auto"/>
        <w:jc w:val="both"/>
        <w:rPr>
          <w:rtl/>
        </w:rPr>
      </w:pPr>
    </w:p>
    <w:p w:rsidR="00C86A7B" w:rsidRPr="0016531A" w:rsidRDefault="00C86A7B" w:rsidP="00F15F0F">
      <w:pPr>
        <w:pStyle w:val="TitlePageNames"/>
        <w:spacing w:line="240" w:lineRule="auto"/>
        <w:rPr>
          <w:rFonts w:cs="B Titr"/>
          <w:b w:val="0"/>
          <w:bCs w:val="0"/>
          <w:sz w:val="20"/>
          <w:szCs w:val="20"/>
        </w:rPr>
      </w:pPr>
      <w:r w:rsidRPr="0016531A">
        <w:rPr>
          <w:rFonts w:cs="B Titr" w:hint="cs"/>
          <w:b w:val="0"/>
          <w:bCs w:val="0"/>
          <w:sz w:val="20"/>
          <w:szCs w:val="20"/>
          <w:rtl/>
        </w:rPr>
        <w:t>نگارش</w:t>
      </w:r>
    </w:p>
    <w:p w:rsidR="00C86A7B" w:rsidRPr="0016531A" w:rsidRDefault="00C86A7B" w:rsidP="00F15F0F">
      <w:pPr>
        <w:pStyle w:val="TitlePageNames"/>
        <w:spacing w:line="240" w:lineRule="auto"/>
        <w:rPr>
          <w:rFonts w:cs="B Titr"/>
          <w:b w:val="0"/>
          <w:bCs w:val="0"/>
          <w:sz w:val="32"/>
          <w:szCs w:val="32"/>
          <w:rtl/>
        </w:rPr>
      </w:pPr>
      <w:r w:rsidRPr="0016531A">
        <w:rPr>
          <w:rFonts w:cs="B Titr" w:hint="cs"/>
          <w:b w:val="0"/>
          <w:bCs w:val="0"/>
          <w:sz w:val="32"/>
          <w:szCs w:val="32"/>
          <w:rtl/>
        </w:rPr>
        <w:t>ایمان رضایی پور</w:t>
      </w:r>
    </w:p>
    <w:p w:rsidR="00C86A7B" w:rsidRDefault="00C86A7B" w:rsidP="00F15F0F">
      <w:pPr>
        <w:pStyle w:val="TitlePage"/>
        <w:spacing w:line="240" w:lineRule="auto"/>
      </w:pPr>
    </w:p>
    <w:p w:rsidR="005E6A47" w:rsidRPr="001B34DF" w:rsidRDefault="005E6A47" w:rsidP="0016531A">
      <w:pPr>
        <w:pStyle w:val="TitlePage"/>
        <w:spacing w:line="240" w:lineRule="auto"/>
        <w:jc w:val="both"/>
        <w:rPr>
          <w:rtl/>
        </w:rPr>
      </w:pPr>
    </w:p>
    <w:p w:rsidR="00C86A7B" w:rsidRPr="00AE134D" w:rsidRDefault="00C86A7B" w:rsidP="00F15F0F">
      <w:pPr>
        <w:pStyle w:val="TitlePage"/>
        <w:spacing w:line="240" w:lineRule="auto"/>
        <w:rPr>
          <w:sz w:val="16"/>
          <w:szCs w:val="20"/>
          <w:rtl/>
        </w:rPr>
      </w:pPr>
      <w:r w:rsidRPr="00AE134D">
        <w:rPr>
          <w:rFonts w:hint="cs"/>
          <w:sz w:val="16"/>
          <w:szCs w:val="20"/>
          <w:rtl/>
        </w:rPr>
        <w:t>استاد راهنما</w:t>
      </w:r>
    </w:p>
    <w:p w:rsidR="005E6A47" w:rsidRDefault="00C86A7B" w:rsidP="0016531A">
      <w:pPr>
        <w:pStyle w:val="TitlePageNames"/>
        <w:spacing w:line="240" w:lineRule="auto"/>
        <w:rPr>
          <w:rFonts w:cs="B Titr"/>
          <w:b w:val="0"/>
          <w:bCs w:val="0"/>
          <w:sz w:val="32"/>
          <w:szCs w:val="32"/>
        </w:rPr>
      </w:pPr>
      <w:r w:rsidRPr="0016531A">
        <w:rPr>
          <w:rFonts w:cs="B Titr" w:hint="cs"/>
          <w:b w:val="0"/>
          <w:bCs w:val="0"/>
          <w:sz w:val="32"/>
          <w:szCs w:val="32"/>
          <w:rtl/>
        </w:rPr>
        <w:t>دکتر محمد صنیعی</w:t>
      </w:r>
    </w:p>
    <w:p w:rsidR="0016531A" w:rsidRPr="0016531A" w:rsidRDefault="0016531A" w:rsidP="0016531A">
      <w:pPr>
        <w:pStyle w:val="TitlePageNames"/>
        <w:spacing w:line="240" w:lineRule="auto"/>
        <w:rPr>
          <w:rFonts w:cs="B Titr"/>
          <w:b w:val="0"/>
          <w:bCs w:val="0"/>
          <w:sz w:val="32"/>
          <w:szCs w:val="32"/>
          <w:rtl/>
        </w:rPr>
      </w:pPr>
    </w:p>
    <w:p w:rsidR="00C86A7B" w:rsidRPr="0016531A" w:rsidRDefault="003578E0" w:rsidP="0016531A">
      <w:pPr>
        <w:pStyle w:val="TitlePage"/>
        <w:spacing w:line="240" w:lineRule="auto"/>
        <w:rPr>
          <w:sz w:val="16"/>
          <w:szCs w:val="20"/>
          <w:rtl/>
          <w:lang w:bidi="fa-IR"/>
        </w:rPr>
      </w:pPr>
      <w:r w:rsidRPr="0016531A">
        <w:rPr>
          <w:rFonts w:hint="cs"/>
          <w:sz w:val="16"/>
          <w:szCs w:val="20"/>
          <w:rtl/>
        </w:rPr>
        <w:t>زمستان</w:t>
      </w:r>
      <w:r w:rsidR="00C86A7B" w:rsidRPr="0016531A">
        <w:rPr>
          <w:rFonts w:hint="cs"/>
          <w:sz w:val="16"/>
          <w:szCs w:val="20"/>
          <w:rtl/>
        </w:rPr>
        <w:t xml:space="preserve">  139</w:t>
      </w:r>
      <w:r w:rsidRPr="0016531A">
        <w:rPr>
          <w:rFonts w:hint="cs"/>
          <w:sz w:val="16"/>
          <w:szCs w:val="20"/>
          <w:rtl/>
        </w:rPr>
        <w:t>3</w:t>
      </w:r>
    </w:p>
    <w:p w:rsidR="00CF56DF" w:rsidRDefault="00CF56DF" w:rsidP="0016531A">
      <w:pPr>
        <w:ind w:firstLine="0"/>
        <w:jc w:val="left"/>
        <w:rPr>
          <w:rtl/>
          <w:lang w:bidi="fa-IR"/>
        </w:rPr>
      </w:pPr>
    </w:p>
    <w:p w:rsidR="0016531A" w:rsidRDefault="000F1F28">
      <w:pPr>
        <w:bidi w:val="0"/>
        <w:spacing w:before="0" w:after="160" w:line="259" w:lineRule="auto"/>
        <w:ind w:firstLine="0"/>
        <w:jc w:val="left"/>
        <w:rPr>
          <w:rFonts w:cs="B Titr"/>
          <w:sz w:val="32"/>
          <w:szCs w:val="36"/>
        </w:rPr>
      </w:pPr>
      <w:r w:rsidRPr="000F1F28">
        <w:rPr>
          <w:rFonts w:cs="B Titr"/>
          <w:noProof/>
          <w:sz w:val="32"/>
          <w:szCs w:val="36"/>
        </w:rPr>
        <w:lastRenderedPageBreak/>
        <w:drawing>
          <wp:anchor distT="0" distB="0" distL="114300" distR="114300" simplePos="0" relativeHeight="251660288" behindDoc="0" locked="0" layoutInCell="1" allowOverlap="1">
            <wp:simplePos x="0" y="0"/>
            <wp:positionH relativeFrom="margin">
              <wp:posOffset>-195580</wp:posOffset>
            </wp:positionH>
            <wp:positionV relativeFrom="margin">
              <wp:posOffset>471170</wp:posOffset>
            </wp:positionV>
            <wp:extent cx="6162675" cy="8124825"/>
            <wp:effectExtent l="0" t="0" r="9525" b="9525"/>
            <wp:wrapSquare wrapText="bothSides"/>
            <wp:docPr id="15" name="Picture 15" descr="C:\Users\Iman\Downloads\Compressed\besmellah-new\besmellah\0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man\Downloads\Compressed\besmellah-new\besmellah\097.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62675" cy="8124825"/>
                    </a:xfrm>
                    <a:prstGeom prst="rect">
                      <a:avLst/>
                    </a:prstGeom>
                    <a:noFill/>
                    <a:ln>
                      <a:noFill/>
                    </a:ln>
                  </pic:spPr>
                </pic:pic>
              </a:graphicData>
            </a:graphic>
            <wp14:sizeRelH relativeFrom="margin">
              <wp14:pctWidth>0</wp14:pctWidth>
            </wp14:sizeRelH>
          </wp:anchor>
        </w:drawing>
      </w:r>
    </w:p>
    <w:p w:rsidR="0016531A" w:rsidRDefault="0016531A">
      <w:pPr>
        <w:bidi w:val="0"/>
        <w:spacing w:before="0" w:after="160" w:line="259" w:lineRule="auto"/>
        <w:ind w:firstLine="0"/>
        <w:jc w:val="left"/>
        <w:rPr>
          <w:rFonts w:cs="B Titr"/>
          <w:sz w:val="32"/>
          <w:szCs w:val="36"/>
          <w:rtl/>
        </w:rPr>
      </w:pPr>
    </w:p>
    <w:p w:rsidR="00CF56DF" w:rsidRPr="00572062" w:rsidRDefault="00C86A7B" w:rsidP="00F15F0F">
      <w:pPr>
        <w:jc w:val="center"/>
        <w:rPr>
          <w:b/>
          <w:bCs/>
          <w:sz w:val="44"/>
          <w:szCs w:val="48"/>
          <w:rtl/>
        </w:rPr>
      </w:pPr>
      <w:r w:rsidRPr="00572062">
        <w:rPr>
          <w:rFonts w:hint="cs"/>
          <w:b/>
          <w:bCs/>
          <w:sz w:val="44"/>
          <w:szCs w:val="48"/>
          <w:rtl/>
        </w:rPr>
        <w:lastRenderedPageBreak/>
        <w:t>تقديم</w:t>
      </w:r>
    </w:p>
    <w:p w:rsidR="00572062" w:rsidRPr="00572062" w:rsidRDefault="00572062" w:rsidP="00F15F0F">
      <w:pPr>
        <w:jc w:val="center"/>
        <w:rPr>
          <w:b/>
          <w:bCs/>
          <w:sz w:val="44"/>
          <w:szCs w:val="48"/>
          <w:rtl/>
        </w:rPr>
      </w:pPr>
      <w:r w:rsidRPr="00572062">
        <w:rPr>
          <w:rFonts w:hint="cs"/>
          <w:b/>
          <w:bCs/>
          <w:sz w:val="44"/>
          <w:szCs w:val="48"/>
          <w:rtl/>
        </w:rPr>
        <w:t>به</w:t>
      </w:r>
    </w:p>
    <w:p w:rsidR="00572062" w:rsidRDefault="00572062" w:rsidP="00F15F0F">
      <w:pPr>
        <w:jc w:val="center"/>
        <w:rPr>
          <w:rFonts w:cs="B Titr"/>
          <w:sz w:val="32"/>
          <w:szCs w:val="36"/>
          <w:rtl/>
        </w:rPr>
      </w:pPr>
    </w:p>
    <w:p w:rsidR="00572062" w:rsidRPr="00572062" w:rsidRDefault="00572062" w:rsidP="00CA185E">
      <w:pPr>
        <w:spacing w:line="360" w:lineRule="auto"/>
        <w:jc w:val="center"/>
        <w:rPr>
          <w:b/>
          <w:bCs/>
          <w:sz w:val="44"/>
          <w:szCs w:val="48"/>
          <w:rtl/>
        </w:rPr>
      </w:pPr>
      <w:r w:rsidRPr="00572062">
        <w:rPr>
          <w:rFonts w:hint="cs"/>
          <w:b/>
          <w:bCs/>
          <w:sz w:val="44"/>
          <w:szCs w:val="48"/>
          <w:rtl/>
        </w:rPr>
        <w:t>پدر فداکارم</w:t>
      </w:r>
    </w:p>
    <w:p w:rsidR="00572062" w:rsidRPr="00572062" w:rsidRDefault="00572062" w:rsidP="00CA185E">
      <w:pPr>
        <w:spacing w:line="360" w:lineRule="auto"/>
        <w:jc w:val="center"/>
        <w:rPr>
          <w:sz w:val="32"/>
          <w:szCs w:val="36"/>
          <w:rtl/>
        </w:rPr>
      </w:pPr>
      <w:r w:rsidRPr="00572062">
        <w:rPr>
          <w:rFonts w:hint="cs"/>
          <w:sz w:val="32"/>
          <w:szCs w:val="36"/>
          <w:rtl/>
        </w:rPr>
        <w:t>کوهی استوار و حامی من در تمام مراحل زندگی</w:t>
      </w:r>
    </w:p>
    <w:p w:rsidR="00572062" w:rsidRPr="00572062" w:rsidRDefault="00572062" w:rsidP="00CA185E">
      <w:pPr>
        <w:spacing w:line="360" w:lineRule="auto"/>
        <w:jc w:val="center"/>
        <w:rPr>
          <w:b/>
          <w:bCs/>
          <w:sz w:val="44"/>
          <w:szCs w:val="48"/>
          <w:rtl/>
        </w:rPr>
      </w:pPr>
      <w:r w:rsidRPr="00572062">
        <w:rPr>
          <w:rFonts w:hint="cs"/>
          <w:b/>
          <w:bCs/>
          <w:sz w:val="44"/>
          <w:szCs w:val="48"/>
          <w:rtl/>
        </w:rPr>
        <w:t>مادر مهربانم</w:t>
      </w:r>
    </w:p>
    <w:p w:rsidR="00572062" w:rsidRPr="00572062" w:rsidRDefault="00572062" w:rsidP="00CA185E">
      <w:pPr>
        <w:spacing w:line="360" w:lineRule="auto"/>
        <w:jc w:val="center"/>
        <w:rPr>
          <w:sz w:val="32"/>
          <w:szCs w:val="36"/>
          <w:rtl/>
        </w:rPr>
      </w:pPr>
      <w:r w:rsidRPr="00572062">
        <w:rPr>
          <w:rFonts w:hint="cs"/>
          <w:sz w:val="32"/>
          <w:szCs w:val="36"/>
          <w:rtl/>
        </w:rPr>
        <w:t>سنگ صبوری که الفبای زندگی به من آموخت</w:t>
      </w:r>
      <w:r w:rsidR="00CB6602">
        <w:rPr>
          <w:sz w:val="32"/>
          <w:szCs w:val="36"/>
        </w:rPr>
        <w:t>.</w:t>
      </w:r>
    </w:p>
    <w:p w:rsidR="00C86A7B" w:rsidRPr="00CF56DF" w:rsidRDefault="00CF56DF" w:rsidP="00F15F0F">
      <w:pPr>
        <w:bidi w:val="0"/>
        <w:ind w:firstLine="0"/>
        <w:jc w:val="left"/>
        <w:rPr>
          <w:rFonts w:ascii="Arial" w:eastAsiaTheme="majorEastAsia" w:hAnsi="Arial" w:cs="B Titr"/>
          <w:color w:val="1F4D78" w:themeColor="accent1" w:themeShade="7F"/>
          <w:rtl/>
        </w:rPr>
      </w:pPr>
      <w:r>
        <w:rPr>
          <w:rFonts w:ascii="Arial" w:hAnsi="Arial" w:cs="B Titr"/>
          <w:rtl/>
        </w:rPr>
        <w:br w:type="page"/>
      </w:r>
    </w:p>
    <w:p w:rsidR="00CF56DF" w:rsidRPr="00572062" w:rsidRDefault="00C86A7B" w:rsidP="00F15F0F">
      <w:pPr>
        <w:jc w:val="center"/>
        <w:rPr>
          <w:b/>
          <w:bCs/>
          <w:sz w:val="44"/>
          <w:szCs w:val="48"/>
          <w:rtl/>
        </w:rPr>
      </w:pPr>
      <w:r w:rsidRPr="00572062">
        <w:rPr>
          <w:rFonts w:hint="cs"/>
          <w:b/>
          <w:bCs/>
          <w:sz w:val="44"/>
          <w:szCs w:val="48"/>
          <w:rtl/>
        </w:rPr>
        <w:lastRenderedPageBreak/>
        <w:t>تشکر و قدرداني</w:t>
      </w:r>
    </w:p>
    <w:p w:rsidR="00827549" w:rsidRDefault="00827549" w:rsidP="00F15F0F">
      <w:pPr>
        <w:bidi w:val="0"/>
        <w:ind w:firstLine="0"/>
        <w:jc w:val="left"/>
        <w:rPr>
          <w:rFonts w:ascii="Arial" w:hAnsi="Arial" w:cs="B Titr"/>
        </w:rPr>
      </w:pPr>
    </w:p>
    <w:p w:rsidR="00572062" w:rsidRPr="00572062" w:rsidRDefault="00572062" w:rsidP="00572062">
      <w:pPr>
        <w:spacing w:line="360" w:lineRule="auto"/>
        <w:ind w:firstLine="0"/>
        <w:rPr>
          <w:rFonts w:ascii="Arial" w:hAnsi="Arial"/>
          <w:sz w:val="36"/>
          <w:szCs w:val="36"/>
          <w:rtl/>
          <w:lang w:bidi="fa-IR"/>
        </w:rPr>
        <w:sectPr w:rsidR="00572062" w:rsidRPr="00572062" w:rsidSect="00F72F5A">
          <w:footerReference w:type="even" r:id="rId10"/>
          <w:footnotePr>
            <w:numRestart w:val="eachPage"/>
          </w:footnotePr>
          <w:endnotePr>
            <w:numFmt w:val="decimal"/>
          </w:endnotePr>
          <w:pgSz w:w="11907" w:h="16839" w:code="9"/>
          <w:pgMar w:top="1418" w:right="1418" w:bottom="1134" w:left="1418" w:header="720" w:footer="567" w:gutter="284"/>
          <w:pgBorders w:offsetFrom="page">
            <w:top w:val="confettiGrays" w:sz="20" w:space="24" w:color="auto"/>
            <w:left w:val="confettiGrays" w:sz="20" w:space="24" w:color="auto"/>
            <w:bottom w:val="confettiGrays" w:sz="20" w:space="24" w:color="auto"/>
            <w:right w:val="confettiGrays" w:sz="20" w:space="24" w:color="auto"/>
          </w:pgBorders>
          <w:pgNumType w:fmt="arabicAbjad" w:start="1"/>
          <w:cols w:space="720"/>
          <w:bidi/>
          <w:rtlGutter/>
          <w:docGrid w:linePitch="360"/>
        </w:sectPr>
      </w:pPr>
      <w:r w:rsidRPr="00572062">
        <w:rPr>
          <w:rFonts w:ascii="Arial" w:hAnsi="Arial" w:hint="cs"/>
          <w:sz w:val="36"/>
          <w:szCs w:val="36"/>
          <w:rtl/>
          <w:lang w:bidi="fa-IR"/>
        </w:rPr>
        <w:t xml:space="preserve">با سپاس فراوان از استاد راهنمای فرهیخته ام جناب </w:t>
      </w:r>
      <w:r w:rsidR="00CA185E">
        <w:rPr>
          <w:rFonts w:ascii="Arial" w:hAnsi="Arial" w:hint="cs"/>
          <w:sz w:val="36"/>
          <w:szCs w:val="36"/>
          <w:rtl/>
          <w:lang w:bidi="fa-IR"/>
        </w:rPr>
        <w:t xml:space="preserve">آقای </w:t>
      </w:r>
      <w:r w:rsidRPr="00572062">
        <w:rPr>
          <w:rFonts w:ascii="Arial" w:hAnsi="Arial" w:hint="cs"/>
          <w:sz w:val="36"/>
          <w:szCs w:val="36"/>
          <w:rtl/>
          <w:lang w:bidi="fa-IR"/>
        </w:rPr>
        <w:t>دکتر محمد صنیعی که در طول مدت انجام این سمینار از رهنمود</w:t>
      </w:r>
      <w:r w:rsidR="00CA185E">
        <w:rPr>
          <w:rFonts w:ascii="Arial" w:hAnsi="Arial" w:hint="cs"/>
          <w:sz w:val="36"/>
          <w:szCs w:val="36"/>
          <w:rtl/>
          <w:lang w:bidi="fa-IR"/>
        </w:rPr>
        <w:t xml:space="preserve"> </w:t>
      </w:r>
      <w:r w:rsidRPr="00572062">
        <w:rPr>
          <w:rFonts w:ascii="Arial" w:hAnsi="Arial" w:hint="cs"/>
          <w:sz w:val="36"/>
          <w:szCs w:val="36"/>
          <w:rtl/>
          <w:lang w:bidi="fa-IR"/>
        </w:rPr>
        <w:t>های علمی و اخلاقی ایشان بهره مند شدم و درگاه خداوند بزرگ را شاکرم که اف</w:t>
      </w:r>
      <w:r w:rsidR="00517912">
        <w:rPr>
          <w:rFonts w:ascii="Arial" w:hAnsi="Arial" w:hint="cs"/>
          <w:sz w:val="36"/>
          <w:szCs w:val="36"/>
          <w:rtl/>
          <w:lang w:bidi="fa-IR"/>
        </w:rPr>
        <w:t>تخار شاگردی ایشان را نصیبم نمود</w:t>
      </w:r>
      <w:r w:rsidR="00CB6602">
        <w:rPr>
          <w:rFonts w:ascii="Arial" w:hAnsi="Arial"/>
          <w:sz w:val="36"/>
          <w:szCs w:val="36"/>
          <w:lang w:bidi="fa-IR"/>
        </w:rPr>
        <w:t>.</w:t>
      </w:r>
    </w:p>
    <w:p w:rsidR="00CF56DF" w:rsidRPr="00517912" w:rsidRDefault="00C86A7B" w:rsidP="00CB6602">
      <w:pPr>
        <w:pStyle w:val="Heading1"/>
        <w:rPr>
          <w:rtl/>
        </w:rPr>
      </w:pPr>
      <w:bookmarkStart w:id="1" w:name="_Toc408588754"/>
      <w:bookmarkStart w:id="2" w:name="_Toc408588830"/>
      <w:bookmarkStart w:id="3" w:name="_Toc408608901"/>
      <w:bookmarkStart w:id="4" w:name="_Toc409469294"/>
      <w:bookmarkStart w:id="5" w:name="_Toc409469600"/>
      <w:r w:rsidRPr="00CF56DF">
        <w:rPr>
          <w:rFonts w:hint="cs"/>
          <w:rtl/>
        </w:rPr>
        <w:lastRenderedPageBreak/>
        <w:t>چکيده</w:t>
      </w:r>
      <w:bookmarkEnd w:id="1"/>
      <w:bookmarkEnd w:id="2"/>
      <w:bookmarkEnd w:id="3"/>
      <w:bookmarkEnd w:id="4"/>
      <w:bookmarkEnd w:id="5"/>
    </w:p>
    <w:p w:rsidR="00BB33CF" w:rsidRDefault="00BB33CF" w:rsidP="008C64D0">
      <w:pPr>
        <w:rPr>
          <w:rtl/>
          <w:lang w:bidi="fa-IR"/>
        </w:rPr>
      </w:pPr>
      <w:r w:rsidRPr="00B26DF2">
        <w:rPr>
          <w:rFonts w:hint="cs"/>
          <w:rtl/>
          <w:lang w:bidi="fa-IR"/>
        </w:rPr>
        <w:t>استخراج و مدیریت</w:t>
      </w:r>
      <w:r>
        <w:rPr>
          <w:rFonts w:hint="cs"/>
          <w:rtl/>
          <w:lang w:bidi="fa-IR"/>
        </w:rPr>
        <w:t xml:space="preserve"> </w:t>
      </w:r>
      <w:r w:rsidRPr="00B26DF2">
        <w:rPr>
          <w:rFonts w:hint="cs"/>
          <w:rtl/>
          <w:lang w:bidi="fa-IR"/>
        </w:rPr>
        <w:t>گراف ها به واسطه</w:t>
      </w:r>
      <w:r>
        <w:rPr>
          <w:rFonts w:hint="cs"/>
          <w:rtl/>
          <w:lang w:bidi="fa-IR"/>
        </w:rPr>
        <w:t xml:space="preserve"> </w:t>
      </w:r>
      <w:r w:rsidRPr="00B26DF2">
        <w:rPr>
          <w:rFonts w:hint="cs"/>
          <w:rtl/>
          <w:lang w:bidi="fa-IR"/>
        </w:rPr>
        <w:t>کاربرد های متعددی که در دامنه</w:t>
      </w:r>
      <w:r>
        <w:rPr>
          <w:rFonts w:hint="cs"/>
          <w:rtl/>
          <w:lang w:bidi="fa-IR"/>
        </w:rPr>
        <w:t xml:space="preserve"> </w:t>
      </w:r>
      <w:r w:rsidRPr="00B26DF2">
        <w:rPr>
          <w:rFonts w:hint="cs"/>
          <w:rtl/>
          <w:lang w:bidi="fa-IR"/>
        </w:rPr>
        <w:t xml:space="preserve">وسیعی از </w:t>
      </w:r>
      <w:r>
        <w:rPr>
          <w:rFonts w:hint="cs"/>
          <w:rtl/>
          <w:lang w:bidi="fa-IR"/>
        </w:rPr>
        <w:t>مسائل</w:t>
      </w:r>
      <w:r w:rsidRPr="00B26DF2">
        <w:rPr>
          <w:rFonts w:hint="cs"/>
          <w:rtl/>
          <w:lang w:bidi="fa-IR"/>
        </w:rPr>
        <w:t xml:space="preserve"> استخراج داده ها و اطلاعات در زیست شناسی محاسباتی، تحلیل داده های شیمی، </w:t>
      </w:r>
      <w:r w:rsidR="001D2C97" w:rsidRPr="00A77F26">
        <w:rPr>
          <w:rFonts w:hint="cs"/>
          <w:rtl/>
        </w:rPr>
        <w:t>مکان یابی عیب یاب های نرم افزار</w:t>
      </w:r>
      <w:r w:rsidR="001D2C97">
        <w:rPr>
          <w:rFonts w:hint="cs"/>
          <w:rtl/>
        </w:rPr>
        <w:t>،</w:t>
      </w:r>
      <w:r w:rsidR="001D2C97" w:rsidRPr="00A77F26">
        <w:rPr>
          <w:rFonts w:hint="cs"/>
          <w:rtl/>
        </w:rPr>
        <w:t xml:space="preserve"> </w:t>
      </w:r>
      <w:r w:rsidRPr="00B26DF2">
        <w:rPr>
          <w:rFonts w:hint="cs"/>
          <w:rtl/>
          <w:lang w:bidi="fa-IR"/>
        </w:rPr>
        <w:t>کشف مواد دارویی و ایجاد شبکه های ارتباطی دارد، اخیرا به موضوعی مهم در حوزه</w:t>
      </w:r>
      <w:r>
        <w:rPr>
          <w:rFonts w:hint="cs"/>
          <w:rtl/>
          <w:lang w:bidi="fa-IR"/>
        </w:rPr>
        <w:t xml:space="preserve"> </w:t>
      </w:r>
      <w:r w:rsidRPr="00B26DF2">
        <w:rPr>
          <w:rFonts w:hint="cs"/>
          <w:rtl/>
          <w:lang w:bidi="fa-IR"/>
        </w:rPr>
        <w:t>تحقیق تبدیل شده است. الگوریتم های سنتی استخراج و مدیریت داده ها مانند خوشه ای، طبقه بندی، استخراج الگوهای متداول</w:t>
      </w:r>
      <w:r>
        <w:rPr>
          <w:rFonts w:hint="cs"/>
          <w:rtl/>
          <w:lang w:bidi="fa-IR"/>
        </w:rPr>
        <w:t xml:space="preserve"> </w:t>
      </w:r>
      <w:r w:rsidRPr="00B26DF2">
        <w:rPr>
          <w:rFonts w:hint="cs"/>
          <w:rtl/>
          <w:lang w:bidi="fa-IR"/>
        </w:rPr>
        <w:t>و شاخص گذاری</w:t>
      </w:r>
      <w:r>
        <w:rPr>
          <w:rFonts w:hint="cs"/>
          <w:rtl/>
          <w:lang w:bidi="fa-IR"/>
        </w:rPr>
        <w:t xml:space="preserve"> </w:t>
      </w:r>
      <w:r w:rsidRPr="00B26DF2">
        <w:rPr>
          <w:rFonts w:hint="cs"/>
          <w:rtl/>
          <w:lang w:bidi="fa-IR"/>
        </w:rPr>
        <w:t xml:space="preserve">اکنون </w:t>
      </w:r>
      <w:r>
        <w:rPr>
          <w:rFonts w:hint="cs"/>
          <w:rtl/>
          <w:lang w:bidi="fa-IR"/>
        </w:rPr>
        <w:t>به شکل گراف ها گسترش یافته اند.</w:t>
      </w:r>
      <w:r w:rsidR="001D2C97" w:rsidRPr="001D2C97">
        <w:rPr>
          <w:rFonts w:hint="cs"/>
          <w:rtl/>
        </w:rPr>
        <w:t xml:space="preserve"> </w:t>
      </w:r>
      <w:r w:rsidR="001D2C97" w:rsidRPr="00A77F26">
        <w:rPr>
          <w:rFonts w:hint="cs"/>
          <w:rtl/>
        </w:rPr>
        <w:t>برنامه های کاربردی مختلف منجر به پیدایش گراف هایی با اندازه ها و پیچیدگی های گوناگون شده اند. بر همین مقیاس، برنامه های کاربردی دارای الزامات مختلفی برای ا</w:t>
      </w:r>
      <w:r w:rsidR="001D2C97" w:rsidRPr="00A77F26">
        <w:rPr>
          <w:rFonts w:hint="cs"/>
          <w:rtl/>
          <w:lang w:bidi="fa-IR"/>
        </w:rPr>
        <w:t>ل</w:t>
      </w:r>
      <w:r w:rsidR="001D2C97" w:rsidRPr="00A77F26">
        <w:rPr>
          <w:rFonts w:hint="cs"/>
          <w:rtl/>
        </w:rPr>
        <w:t>گوریتم های استخراج اصلی هستند</w:t>
      </w:r>
      <w:r w:rsidR="001D2C97">
        <w:rPr>
          <w:rFonts w:hint="cs"/>
          <w:rtl/>
        </w:rPr>
        <w:t>.</w:t>
      </w:r>
    </w:p>
    <w:p w:rsidR="006A20D2" w:rsidRDefault="006A20D2" w:rsidP="001D2C97">
      <w:pPr>
        <w:tabs>
          <w:tab w:val="right" w:pos="540"/>
        </w:tabs>
      </w:pPr>
      <w:r w:rsidRPr="004E1B35">
        <w:rPr>
          <w:rFonts w:hint="cs"/>
          <w:rtl/>
          <w:lang w:bidi="fa-IR"/>
        </w:rPr>
        <w:t>فصل</w:t>
      </w:r>
      <w:r>
        <w:rPr>
          <w:rFonts w:hint="cs"/>
          <w:rtl/>
          <w:lang w:bidi="fa-IR"/>
        </w:rPr>
        <w:t xml:space="preserve"> 1</w:t>
      </w:r>
      <w:r w:rsidRPr="004E1B35">
        <w:rPr>
          <w:rFonts w:hint="cs"/>
          <w:rtl/>
          <w:lang w:bidi="fa-IR"/>
        </w:rPr>
        <w:t xml:space="preserve"> </w:t>
      </w:r>
      <w:r w:rsidR="008C64D0" w:rsidRPr="003C1CFD">
        <w:rPr>
          <w:rFonts w:hint="cs"/>
          <w:rtl/>
        </w:rPr>
        <w:t>را با ارائه تعاریف رسمی و اصطلاحات و واژگان آغاز می کنیم</w:t>
      </w:r>
      <w:r w:rsidR="008C64D0" w:rsidRPr="004E1B35">
        <w:rPr>
          <w:rFonts w:hint="cs"/>
          <w:rtl/>
          <w:lang w:bidi="fa-IR"/>
        </w:rPr>
        <w:t xml:space="preserve"> </w:t>
      </w:r>
      <w:r w:rsidR="008C64D0">
        <w:rPr>
          <w:rFonts w:hint="cs"/>
          <w:rtl/>
          <w:lang w:bidi="fa-IR"/>
        </w:rPr>
        <w:t xml:space="preserve">و </w:t>
      </w:r>
      <w:r w:rsidRPr="004E1B35">
        <w:rPr>
          <w:rFonts w:hint="cs"/>
          <w:rtl/>
          <w:lang w:bidi="fa-IR"/>
        </w:rPr>
        <w:t xml:space="preserve">بصورت زیر سازماندهی شده است. مفاهیم ضروری مرتبط با </w:t>
      </w:r>
      <w:r>
        <w:rPr>
          <w:rFonts w:hint="cs"/>
          <w:rtl/>
          <w:lang w:bidi="fa-IR"/>
        </w:rPr>
        <w:t>مسئله</w:t>
      </w:r>
      <w:r w:rsidRPr="004E1B35">
        <w:rPr>
          <w:rFonts w:hint="cs"/>
          <w:rtl/>
          <w:lang w:bidi="fa-IR"/>
        </w:rPr>
        <w:t xml:space="preserve"> استخراج </w:t>
      </w:r>
      <w:r>
        <w:rPr>
          <w:rFonts w:hint="cs"/>
          <w:rtl/>
          <w:lang w:bidi="fa-IR"/>
        </w:rPr>
        <w:t>گراف</w:t>
      </w:r>
      <w:r w:rsidRPr="004E1B35">
        <w:rPr>
          <w:rFonts w:hint="cs"/>
          <w:rtl/>
          <w:lang w:bidi="fa-IR"/>
        </w:rPr>
        <w:t xml:space="preserve"> مورد بررسی و بحث ق</w:t>
      </w:r>
      <w:r>
        <w:rPr>
          <w:rFonts w:hint="cs"/>
          <w:rtl/>
          <w:lang w:bidi="fa-IR"/>
        </w:rPr>
        <w:t>رار می گیرد. مسئله</w:t>
      </w:r>
      <w:r w:rsidRPr="004E1B35">
        <w:rPr>
          <w:rFonts w:hint="cs"/>
          <w:rtl/>
          <w:lang w:bidi="fa-IR"/>
        </w:rPr>
        <w:t xml:space="preserve"> هم ریختی و هم شکلی </w:t>
      </w:r>
      <w:r>
        <w:rPr>
          <w:rFonts w:hint="cs"/>
          <w:rtl/>
          <w:lang w:bidi="fa-IR"/>
        </w:rPr>
        <w:t>گراف ها که حوزه</w:t>
      </w:r>
      <w:r w:rsidRPr="004E1B35">
        <w:rPr>
          <w:rFonts w:hint="cs"/>
          <w:rtl/>
          <w:lang w:bidi="fa-IR"/>
        </w:rPr>
        <w:t xml:space="preserve"> بسیار مهمی از فرایند استخراج زیر </w:t>
      </w:r>
      <w:r>
        <w:rPr>
          <w:rFonts w:hint="cs"/>
          <w:rtl/>
          <w:lang w:bidi="fa-IR"/>
        </w:rPr>
        <w:t xml:space="preserve">گراف </w:t>
      </w:r>
      <w:r w:rsidRPr="004E1B35">
        <w:rPr>
          <w:rFonts w:hint="cs"/>
          <w:rtl/>
          <w:lang w:bidi="fa-IR"/>
        </w:rPr>
        <w:t>های پرتکرار است</w:t>
      </w:r>
      <w:r w:rsidR="001D2C97">
        <w:rPr>
          <w:rFonts w:hint="cs"/>
          <w:rtl/>
          <w:lang w:bidi="fa-IR"/>
        </w:rPr>
        <w:t xml:space="preserve"> نیز بسط داده خواهد شد</w:t>
      </w:r>
      <w:r w:rsidRPr="004E1B35">
        <w:rPr>
          <w:rFonts w:hint="cs"/>
          <w:rtl/>
          <w:lang w:bidi="fa-IR"/>
        </w:rPr>
        <w:t xml:space="preserve">. یک نمای کلی از برخی روش های موجود برای استخراج </w:t>
      </w:r>
      <w:r>
        <w:rPr>
          <w:rFonts w:hint="cs"/>
          <w:rtl/>
          <w:lang w:bidi="fa-IR"/>
        </w:rPr>
        <w:t>گراف که ب</w:t>
      </w:r>
      <w:r w:rsidRPr="004E1B35">
        <w:rPr>
          <w:rFonts w:hint="cs"/>
          <w:rtl/>
          <w:lang w:bidi="fa-IR"/>
        </w:rPr>
        <w:t>ر</w:t>
      </w:r>
      <w:r>
        <w:rPr>
          <w:rFonts w:hint="cs"/>
          <w:rtl/>
          <w:lang w:bidi="fa-IR"/>
        </w:rPr>
        <w:t xml:space="preserve"> </w:t>
      </w:r>
      <w:r w:rsidRPr="004E1B35">
        <w:rPr>
          <w:rFonts w:hint="cs"/>
          <w:rtl/>
          <w:lang w:bidi="fa-IR"/>
        </w:rPr>
        <w:t xml:space="preserve">طبق رویکرد و تلقی اصلی از این </w:t>
      </w:r>
      <w:r>
        <w:rPr>
          <w:rFonts w:hint="cs"/>
          <w:rtl/>
          <w:lang w:bidi="fa-IR"/>
        </w:rPr>
        <w:t>مسئله</w:t>
      </w:r>
      <w:r w:rsidRPr="004E1B35">
        <w:rPr>
          <w:rFonts w:hint="cs"/>
          <w:rtl/>
          <w:lang w:bidi="fa-IR"/>
        </w:rPr>
        <w:t xml:space="preserve"> طبقه بندی شده اند</w:t>
      </w:r>
      <w:r>
        <w:rPr>
          <w:rFonts w:hint="cs"/>
          <w:rtl/>
          <w:lang w:bidi="fa-IR"/>
        </w:rPr>
        <w:t>،</w:t>
      </w:r>
      <w:r w:rsidRPr="004E1B35">
        <w:rPr>
          <w:rFonts w:hint="cs"/>
          <w:rtl/>
          <w:lang w:bidi="fa-IR"/>
        </w:rPr>
        <w:t xml:space="preserve"> </w:t>
      </w:r>
      <w:r>
        <w:rPr>
          <w:rFonts w:hint="cs"/>
          <w:rtl/>
          <w:lang w:bidi="fa-IR"/>
        </w:rPr>
        <w:t>ارائه</w:t>
      </w:r>
      <w:r w:rsidR="001D2C97">
        <w:rPr>
          <w:rFonts w:hint="cs"/>
          <w:rtl/>
          <w:lang w:bidi="fa-IR"/>
        </w:rPr>
        <w:t xml:space="preserve"> می شود.</w:t>
      </w:r>
    </w:p>
    <w:p w:rsidR="00CF56DF" w:rsidRDefault="00F046F5" w:rsidP="001D2C97">
      <w:pPr>
        <w:tabs>
          <w:tab w:val="right" w:pos="540"/>
        </w:tabs>
        <w:rPr>
          <w:lang w:bidi="fa-IR"/>
        </w:rPr>
      </w:pPr>
      <w:r>
        <w:rPr>
          <w:rFonts w:hint="cs"/>
          <w:rtl/>
        </w:rPr>
        <w:t>فصل 2</w:t>
      </w:r>
      <w:r w:rsidR="00CF56DF" w:rsidRPr="00A77F26">
        <w:rPr>
          <w:rFonts w:hint="cs"/>
          <w:rtl/>
        </w:rPr>
        <w:t xml:space="preserve"> ارزیابی از انواع مختلف الگوریتم های استخراج و مدیریت گراف </w:t>
      </w:r>
      <w:r w:rsidR="001D2C97">
        <w:rPr>
          <w:rFonts w:hint="cs"/>
          <w:rtl/>
        </w:rPr>
        <w:t>را شرح می دهیم</w:t>
      </w:r>
      <w:r w:rsidR="00CF56DF" w:rsidRPr="00A77F26">
        <w:rPr>
          <w:rFonts w:hint="cs"/>
          <w:rtl/>
        </w:rPr>
        <w:t>. همچنین، تعدادی از برنامه های کاربردی که وابسته به بازنمایی گراف هستند را مورد بحث قرار خواهیم داد. به این نکته خواهیم پرداخت که چگونه الگوریتم های مختلف استخراج گراف برای کاربردهای مختلف برگزیده و</w:t>
      </w:r>
      <w:r w:rsidR="00CF56DF" w:rsidRPr="00A77F26">
        <w:t xml:space="preserve"> </w:t>
      </w:r>
      <w:r w:rsidR="008C64D0">
        <w:rPr>
          <w:rFonts w:hint="cs"/>
          <w:rtl/>
        </w:rPr>
        <w:t>اعمال می شوند.</w:t>
      </w:r>
    </w:p>
    <w:p w:rsidR="00CF56DF" w:rsidRDefault="00F046F5" w:rsidP="008C64D0">
      <w:pPr>
        <w:rPr>
          <w:rtl/>
        </w:rPr>
      </w:pPr>
      <w:r>
        <w:rPr>
          <w:rFonts w:hint="cs"/>
          <w:rtl/>
        </w:rPr>
        <w:t>فصل 3</w:t>
      </w:r>
      <w:r w:rsidR="008C64D0">
        <w:rPr>
          <w:rFonts w:hint="cs"/>
          <w:rtl/>
        </w:rPr>
        <w:t xml:space="preserve"> در </w:t>
      </w:r>
      <w:r w:rsidR="00FC4973" w:rsidRPr="00056FFE">
        <w:rPr>
          <w:rFonts w:hint="cs"/>
          <w:rtl/>
        </w:rPr>
        <w:t>زمینه تحق</w:t>
      </w:r>
      <w:r w:rsidR="008C64D0">
        <w:rPr>
          <w:rFonts w:hint="cs"/>
          <w:rtl/>
        </w:rPr>
        <w:t>یق بر تعیین زیر</w:t>
      </w:r>
      <w:r w:rsidR="00FC4973" w:rsidRPr="00056FFE">
        <w:rPr>
          <w:rFonts w:hint="cs"/>
          <w:rtl/>
        </w:rPr>
        <w:t xml:space="preserve">گراف های پرتکرار در مجموعه داده های گراف تمرکز می کند. </w:t>
      </w:r>
      <w:r w:rsidR="008C64D0" w:rsidRPr="00056FFE">
        <w:rPr>
          <w:rFonts w:hint="cs"/>
          <w:rtl/>
        </w:rPr>
        <w:t xml:space="preserve">استخراج گراف قلمرو تحقیقی مهمی در حوزه استخراج داده است. </w:t>
      </w:r>
      <w:r w:rsidR="00FC4973" w:rsidRPr="00056FFE">
        <w:rPr>
          <w:rFonts w:hint="cs"/>
          <w:rtl/>
        </w:rPr>
        <w:t xml:space="preserve">اهداف </w:t>
      </w:r>
      <w:r w:rsidR="008C64D0">
        <w:rPr>
          <w:rFonts w:hint="cs"/>
          <w:rtl/>
        </w:rPr>
        <w:t>این فصل</w:t>
      </w:r>
      <w:r w:rsidR="00FC4973" w:rsidRPr="00056FFE">
        <w:rPr>
          <w:rFonts w:hint="cs"/>
          <w:rtl/>
        </w:rPr>
        <w:t xml:space="preserve"> عبارتند از: (</w:t>
      </w:r>
      <w:r w:rsidR="00FC4973" w:rsidRPr="00056FFE">
        <w:t>i</w:t>
      </w:r>
      <w:r w:rsidR="00FC4973" w:rsidRPr="00056FFE">
        <w:rPr>
          <w:rFonts w:hint="cs"/>
          <w:rtl/>
        </w:rPr>
        <w:t>) مکانیسم های (</w:t>
      </w:r>
      <w:r w:rsidR="008C64D0">
        <w:rPr>
          <w:rFonts w:hint="cs"/>
          <w:rtl/>
        </w:rPr>
        <w:t>سازوکارهای) مؤثر برای تولید زیر</w:t>
      </w:r>
      <w:r w:rsidR="00FC4973" w:rsidRPr="00056FFE">
        <w:rPr>
          <w:rFonts w:hint="cs"/>
          <w:rtl/>
        </w:rPr>
        <w:t>گراف های داوطلب (بدون تولید نسخه های کپی) و (</w:t>
      </w:r>
      <w:r w:rsidR="00FC4973" w:rsidRPr="00056FFE">
        <w:t>ii</w:t>
      </w:r>
      <w:r w:rsidR="00FC4973" w:rsidRPr="00056FFE">
        <w:rPr>
          <w:rFonts w:hint="cs"/>
          <w:rtl/>
        </w:rPr>
        <w:t xml:space="preserve">) بهترین شیوه برای پردازش زیر گراف های داوطلب برای تعیین زیر گراف های پرتکرار مطلوب به شکلی که از نظر محاسباتی کار آمد و به لحاظ روال کار مؤثر باشد. این </w:t>
      </w:r>
      <w:r w:rsidR="008C64D0">
        <w:rPr>
          <w:rFonts w:hint="cs"/>
          <w:rtl/>
        </w:rPr>
        <w:t>فصل</w:t>
      </w:r>
      <w:r w:rsidR="00FC4973" w:rsidRPr="00056FFE">
        <w:rPr>
          <w:rFonts w:hint="cs"/>
          <w:rtl/>
        </w:rPr>
        <w:t xml:space="preserve"> یک ارزیابی کلی از تحقیق های کنونی در حوزه استخراج داده های پرتکرار ارائه می دهد</w:t>
      </w:r>
      <w:r w:rsidR="008C64D0">
        <w:rPr>
          <w:rFonts w:hint="cs"/>
          <w:rtl/>
        </w:rPr>
        <w:t>.</w:t>
      </w:r>
      <w:r w:rsidR="00FC4973" w:rsidRPr="00056FFE">
        <w:rPr>
          <w:rFonts w:hint="cs"/>
          <w:rtl/>
        </w:rPr>
        <w:t xml:space="preserve"> </w:t>
      </w:r>
    </w:p>
    <w:p w:rsidR="008C64D0" w:rsidRDefault="008C64D0" w:rsidP="001D2C97">
      <w:pPr>
        <w:rPr>
          <w:rtl/>
        </w:rPr>
      </w:pPr>
      <w:r>
        <w:rPr>
          <w:rFonts w:hint="cs"/>
          <w:rtl/>
        </w:rPr>
        <w:t xml:space="preserve">فصل 4 نیز </w:t>
      </w:r>
      <w:r w:rsidRPr="003C1CFD">
        <w:rPr>
          <w:rFonts w:hint="cs"/>
          <w:rtl/>
        </w:rPr>
        <w:t>نتیجه گیری ها و راهنمایی های تکمیلی ارائه می شود</w:t>
      </w:r>
      <w:r>
        <w:rPr>
          <w:rFonts w:hint="cs"/>
          <w:rtl/>
        </w:rPr>
        <w:t>.</w:t>
      </w:r>
    </w:p>
    <w:p w:rsidR="008C64D0" w:rsidRPr="00A77F26" w:rsidRDefault="008C64D0" w:rsidP="001D2C97">
      <w:pPr>
        <w:rPr>
          <w:rtl/>
        </w:rPr>
      </w:pPr>
    </w:p>
    <w:p w:rsidR="00CB6602" w:rsidRDefault="00CF56DF" w:rsidP="008C64D0">
      <w:pPr>
        <w:tabs>
          <w:tab w:val="right" w:pos="540"/>
        </w:tabs>
        <w:rPr>
          <w:rtl/>
        </w:rPr>
      </w:pPr>
      <w:r w:rsidRPr="00A77F26">
        <w:rPr>
          <w:rFonts w:hint="cs"/>
          <w:b/>
          <w:bCs/>
          <w:rtl/>
        </w:rPr>
        <w:t>واژگان کلیدی:</w:t>
      </w:r>
      <w:r w:rsidRPr="00A77F26">
        <w:rPr>
          <w:rFonts w:hint="cs"/>
          <w:rtl/>
        </w:rPr>
        <w:t xml:space="preserve">  استخراج گراف، مدیریت گراف </w:t>
      </w:r>
    </w:p>
    <w:p w:rsidR="008C64D0" w:rsidRDefault="008C64D0" w:rsidP="008C64D0">
      <w:pPr>
        <w:tabs>
          <w:tab w:val="right" w:pos="540"/>
        </w:tabs>
      </w:pPr>
    </w:p>
    <w:p w:rsidR="00CF56DF" w:rsidRPr="009F456A" w:rsidRDefault="00C86A7B" w:rsidP="004E198E">
      <w:pPr>
        <w:pStyle w:val="Heading1"/>
        <w:jc w:val="center"/>
        <w:rPr>
          <w:rtl/>
        </w:rPr>
      </w:pPr>
      <w:bookmarkStart w:id="6" w:name="_Toc408588755"/>
      <w:bookmarkStart w:id="7" w:name="_Toc408588831"/>
      <w:bookmarkStart w:id="8" w:name="_Toc408608902"/>
      <w:bookmarkStart w:id="9" w:name="_Toc409469295"/>
      <w:bookmarkStart w:id="10" w:name="_Toc409469601"/>
      <w:r w:rsidRPr="000460C3">
        <w:rPr>
          <w:rFonts w:hint="cs"/>
          <w:rtl/>
        </w:rPr>
        <w:lastRenderedPageBreak/>
        <w:t>فهرست مطالب</w:t>
      </w:r>
      <w:bookmarkEnd w:id="6"/>
      <w:bookmarkEnd w:id="7"/>
      <w:bookmarkEnd w:id="8"/>
      <w:bookmarkEnd w:id="9"/>
      <w:bookmarkEnd w:id="10"/>
    </w:p>
    <w:p w:rsidR="00C86A7B" w:rsidRPr="00232723" w:rsidRDefault="00C86A7B" w:rsidP="009F456A">
      <w:pPr>
        <w:pStyle w:val="TOCTable"/>
        <w:spacing w:line="240" w:lineRule="auto"/>
        <w:jc w:val="center"/>
      </w:pPr>
      <w:r w:rsidRPr="00232723">
        <w:rPr>
          <w:rFonts w:hint="cs"/>
          <w:rtl/>
        </w:rPr>
        <w:t>عنوان</w:t>
      </w:r>
      <w:r w:rsidR="009F456A">
        <w:rPr>
          <w:rFonts w:hint="cs"/>
          <w:rtl/>
        </w:rPr>
        <w:t xml:space="preserve"> </w:t>
      </w:r>
      <w:r w:rsidRPr="00232723">
        <w:rPr>
          <w:rFonts w:hint="cs"/>
          <w:rtl/>
        </w:rPr>
        <w:tab/>
        <w:t>صفحه</w:t>
      </w:r>
    </w:p>
    <w:bookmarkStart w:id="11" w:name="_Toc170546948"/>
    <w:p w:rsidR="003F231C" w:rsidRPr="00EA2CA1" w:rsidRDefault="003F231C" w:rsidP="003F231C">
      <w:pPr>
        <w:pStyle w:val="TOC1"/>
        <w:jc w:val="left"/>
        <w:rPr>
          <w:rFonts w:asciiTheme="minorHAnsi" w:eastAsiaTheme="minorEastAsia" w:hAnsiTheme="minorHAnsi"/>
          <w:sz w:val="24"/>
          <w:szCs w:val="24"/>
          <w:lang w:bidi="ar-SA"/>
        </w:rPr>
      </w:pPr>
      <w:r w:rsidRPr="00EA2CA1">
        <w:rPr>
          <w:sz w:val="24"/>
          <w:szCs w:val="24"/>
        </w:rPr>
        <w:fldChar w:fldCharType="begin"/>
      </w:r>
      <w:r w:rsidRPr="00EA2CA1">
        <w:rPr>
          <w:sz w:val="24"/>
          <w:szCs w:val="24"/>
        </w:rPr>
        <w:instrText xml:space="preserve"> TOC \o "1-3" \h \z \u </w:instrText>
      </w:r>
      <w:r w:rsidRPr="00EA2CA1">
        <w:rPr>
          <w:sz w:val="24"/>
          <w:szCs w:val="24"/>
        </w:rPr>
        <w:fldChar w:fldCharType="separate"/>
      </w:r>
      <w:hyperlink w:anchor="_Toc409469604" w:history="1">
        <w:r w:rsidRPr="00EA2CA1">
          <w:rPr>
            <w:rStyle w:val="Hyperlink"/>
            <w:rFonts w:hint="eastAsia"/>
            <w:sz w:val="24"/>
            <w:szCs w:val="24"/>
            <w:rtl/>
          </w:rPr>
          <w:t>فصل</w:t>
        </w:r>
        <w:r w:rsidRPr="00EA2CA1">
          <w:rPr>
            <w:rStyle w:val="Hyperlink"/>
            <w:sz w:val="24"/>
            <w:szCs w:val="24"/>
            <w:rtl/>
          </w:rPr>
          <w:t xml:space="preserve"> </w:t>
        </w:r>
        <w:r w:rsidRPr="00EA2CA1">
          <w:rPr>
            <w:rStyle w:val="Hyperlink"/>
            <w:rFonts w:hint="eastAsia"/>
            <w:sz w:val="24"/>
            <w:szCs w:val="24"/>
            <w:rtl/>
          </w:rPr>
          <w:t>اول</w:t>
        </w:r>
        <w:r w:rsidRPr="00EA2CA1">
          <w:rPr>
            <w:rStyle w:val="Hyperlink"/>
            <w:sz w:val="24"/>
            <w:szCs w:val="24"/>
            <w:rtl/>
          </w:rPr>
          <w:t xml:space="preserve">: </w:t>
        </w:r>
        <w:r w:rsidRPr="00EA2CA1">
          <w:rPr>
            <w:rStyle w:val="Hyperlink"/>
            <w:rFonts w:hint="eastAsia"/>
            <w:sz w:val="24"/>
            <w:szCs w:val="24"/>
            <w:rtl/>
          </w:rPr>
          <w:t>آشنا</w:t>
        </w:r>
        <w:r w:rsidRPr="00EA2CA1">
          <w:rPr>
            <w:rStyle w:val="Hyperlink"/>
            <w:rFonts w:hint="cs"/>
            <w:sz w:val="24"/>
            <w:szCs w:val="24"/>
            <w:rtl/>
          </w:rPr>
          <w:t>یی</w:t>
        </w:r>
        <w:r w:rsidRPr="00EA2CA1">
          <w:rPr>
            <w:rStyle w:val="Hyperlink"/>
            <w:sz w:val="24"/>
            <w:szCs w:val="24"/>
            <w:rtl/>
          </w:rPr>
          <w:t xml:space="preserve"> </w:t>
        </w:r>
        <w:r w:rsidRPr="00EA2CA1">
          <w:rPr>
            <w:rStyle w:val="Hyperlink"/>
            <w:rFonts w:hint="eastAsia"/>
            <w:sz w:val="24"/>
            <w:szCs w:val="24"/>
            <w:rtl/>
          </w:rPr>
          <w:t>با</w:t>
        </w:r>
        <w:r w:rsidRPr="00EA2CA1">
          <w:rPr>
            <w:rStyle w:val="Hyperlink"/>
            <w:sz w:val="24"/>
            <w:szCs w:val="24"/>
            <w:rtl/>
          </w:rPr>
          <w:t xml:space="preserve"> </w:t>
        </w:r>
        <w:r w:rsidRPr="00EA2CA1">
          <w:rPr>
            <w:rStyle w:val="Hyperlink"/>
            <w:rFonts w:hint="eastAsia"/>
            <w:sz w:val="24"/>
            <w:szCs w:val="24"/>
            <w:rtl/>
          </w:rPr>
          <w:t>گراف</w:t>
        </w:r>
        <w:r w:rsidRPr="00EA2CA1">
          <w:rPr>
            <w:webHidden/>
            <w:sz w:val="24"/>
            <w:szCs w:val="24"/>
          </w:rPr>
          <w:tab/>
        </w:r>
        <w:r w:rsidRPr="00EA2CA1">
          <w:rPr>
            <w:webHidden/>
            <w:sz w:val="24"/>
            <w:szCs w:val="24"/>
          </w:rPr>
          <w:fldChar w:fldCharType="begin"/>
        </w:r>
        <w:r w:rsidRPr="00EA2CA1">
          <w:rPr>
            <w:webHidden/>
            <w:sz w:val="24"/>
            <w:szCs w:val="24"/>
          </w:rPr>
          <w:instrText xml:space="preserve"> PAGEREF _Toc409469604 \h </w:instrText>
        </w:r>
        <w:r w:rsidRPr="00EA2CA1">
          <w:rPr>
            <w:webHidden/>
            <w:sz w:val="24"/>
            <w:szCs w:val="24"/>
          </w:rPr>
        </w:r>
        <w:r w:rsidRPr="00EA2CA1">
          <w:rPr>
            <w:webHidden/>
            <w:sz w:val="24"/>
            <w:szCs w:val="24"/>
          </w:rPr>
          <w:fldChar w:fldCharType="separate"/>
        </w:r>
        <w:r w:rsidR="00607008">
          <w:rPr>
            <w:webHidden/>
            <w:sz w:val="24"/>
            <w:szCs w:val="24"/>
            <w:rtl/>
            <w:lang w:bidi="ar-SA"/>
          </w:rPr>
          <w:t>1</w:t>
        </w:r>
        <w:r w:rsidRPr="00EA2CA1">
          <w:rPr>
            <w:webHidden/>
            <w:sz w:val="24"/>
            <w:szCs w:val="24"/>
          </w:rPr>
          <w:fldChar w:fldCharType="end"/>
        </w:r>
      </w:hyperlink>
    </w:p>
    <w:p w:rsidR="003F231C" w:rsidRPr="00EA2CA1" w:rsidRDefault="00D032AA" w:rsidP="003F231C">
      <w:pPr>
        <w:pStyle w:val="TOC2"/>
        <w:rPr>
          <w:rFonts w:asciiTheme="minorHAnsi" w:eastAsiaTheme="minorEastAsia" w:hAnsiTheme="minorHAnsi"/>
          <w:sz w:val="24"/>
          <w:lang w:bidi="ar-SA"/>
        </w:rPr>
      </w:pPr>
      <w:hyperlink w:anchor="_Toc409469605" w:history="1">
        <w:r w:rsidR="003F231C" w:rsidRPr="00EA2CA1">
          <w:rPr>
            <w:rStyle w:val="Hyperlink"/>
            <w:sz w:val="24"/>
            <w:rtl/>
          </w:rPr>
          <w:t>1.1.</w:t>
        </w:r>
        <w:r w:rsidR="003F231C" w:rsidRPr="00EA2CA1">
          <w:rPr>
            <w:rFonts w:asciiTheme="minorHAnsi" w:eastAsiaTheme="minorEastAsia" w:hAnsiTheme="minorHAnsi"/>
            <w:sz w:val="24"/>
            <w:lang w:bidi="ar-SA"/>
          </w:rPr>
          <w:tab/>
        </w:r>
        <w:r w:rsidR="003F231C" w:rsidRPr="00EA2CA1">
          <w:rPr>
            <w:rStyle w:val="Hyperlink"/>
            <w:rFonts w:hint="eastAsia"/>
            <w:sz w:val="24"/>
            <w:rtl/>
          </w:rPr>
          <w:t>مقدمه</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05 \h </w:instrText>
        </w:r>
        <w:r w:rsidR="003F231C" w:rsidRPr="00EA2CA1">
          <w:rPr>
            <w:webHidden/>
            <w:sz w:val="24"/>
          </w:rPr>
        </w:r>
        <w:r w:rsidR="003F231C" w:rsidRPr="00EA2CA1">
          <w:rPr>
            <w:webHidden/>
            <w:sz w:val="24"/>
          </w:rPr>
          <w:fldChar w:fldCharType="separate"/>
        </w:r>
        <w:r w:rsidR="00607008">
          <w:rPr>
            <w:webHidden/>
            <w:sz w:val="24"/>
            <w:rtl/>
            <w:lang w:bidi="ar-SA"/>
          </w:rPr>
          <w:t>1</w:t>
        </w:r>
        <w:r w:rsidR="003F231C" w:rsidRPr="00EA2CA1">
          <w:rPr>
            <w:webHidden/>
            <w:sz w:val="24"/>
          </w:rPr>
          <w:fldChar w:fldCharType="end"/>
        </w:r>
      </w:hyperlink>
    </w:p>
    <w:p w:rsidR="003F231C" w:rsidRPr="00EA2CA1" w:rsidRDefault="00D032AA" w:rsidP="003F231C">
      <w:pPr>
        <w:pStyle w:val="TOC2"/>
        <w:tabs>
          <w:tab w:val="left" w:pos="2486"/>
        </w:tabs>
        <w:rPr>
          <w:rFonts w:asciiTheme="minorHAnsi" w:eastAsiaTheme="minorEastAsia" w:hAnsiTheme="minorHAnsi"/>
          <w:sz w:val="24"/>
          <w:lang w:bidi="ar-SA"/>
        </w:rPr>
      </w:pPr>
      <w:hyperlink w:anchor="_Toc409469608" w:history="1">
        <w:r w:rsidR="003F231C" w:rsidRPr="00EA2CA1">
          <w:rPr>
            <w:rStyle w:val="Hyperlink"/>
            <w:sz w:val="24"/>
            <w:rtl/>
          </w:rPr>
          <w:t>1.2.</w:t>
        </w:r>
        <w:r w:rsidR="003F231C" w:rsidRPr="00EA2CA1">
          <w:rPr>
            <w:rFonts w:asciiTheme="minorHAnsi" w:eastAsiaTheme="minorEastAsia" w:hAnsiTheme="minorHAnsi"/>
            <w:sz w:val="24"/>
            <w:lang w:bidi="ar-SA"/>
          </w:rPr>
          <w:tab/>
        </w:r>
        <w:r w:rsidR="003F231C" w:rsidRPr="00EA2CA1">
          <w:rPr>
            <w:rStyle w:val="Hyperlink"/>
            <w:rFonts w:hint="eastAsia"/>
            <w:sz w:val="24"/>
            <w:rtl/>
          </w:rPr>
          <w:t>مفاه</w:t>
        </w:r>
        <w:r w:rsidR="003F231C" w:rsidRPr="00EA2CA1">
          <w:rPr>
            <w:rStyle w:val="Hyperlink"/>
            <w:rFonts w:hint="cs"/>
            <w:sz w:val="24"/>
            <w:rtl/>
          </w:rPr>
          <w:t>ی</w:t>
        </w:r>
        <w:r w:rsidR="003F231C" w:rsidRPr="00EA2CA1">
          <w:rPr>
            <w:rStyle w:val="Hyperlink"/>
            <w:rFonts w:hint="eastAsia"/>
            <w:sz w:val="24"/>
            <w:rtl/>
          </w:rPr>
          <w:t>م</w:t>
        </w:r>
        <w:r w:rsidR="003F231C" w:rsidRPr="00EA2CA1">
          <w:rPr>
            <w:rStyle w:val="Hyperlink"/>
            <w:sz w:val="24"/>
            <w:rtl/>
          </w:rPr>
          <w:t xml:space="preserve"> </w:t>
        </w:r>
        <w:r w:rsidR="003F231C" w:rsidRPr="00EA2CA1">
          <w:rPr>
            <w:rStyle w:val="Hyperlink"/>
            <w:rFonts w:hint="eastAsia"/>
            <w:sz w:val="24"/>
            <w:rtl/>
          </w:rPr>
          <w:t>و</w:t>
        </w:r>
        <w:r w:rsidR="003F231C" w:rsidRPr="00EA2CA1">
          <w:rPr>
            <w:rStyle w:val="Hyperlink"/>
            <w:sz w:val="24"/>
            <w:rtl/>
          </w:rPr>
          <w:t xml:space="preserve"> </w:t>
        </w:r>
        <w:r w:rsidR="003F231C" w:rsidRPr="00EA2CA1">
          <w:rPr>
            <w:rStyle w:val="Hyperlink"/>
            <w:rFonts w:hint="eastAsia"/>
            <w:sz w:val="24"/>
            <w:rtl/>
          </w:rPr>
          <w:t>تعار</w:t>
        </w:r>
        <w:r w:rsidR="003F231C" w:rsidRPr="00EA2CA1">
          <w:rPr>
            <w:rStyle w:val="Hyperlink"/>
            <w:rFonts w:hint="cs"/>
            <w:sz w:val="24"/>
            <w:rtl/>
          </w:rPr>
          <w:t>ی</w:t>
        </w:r>
        <w:r w:rsidR="003F231C" w:rsidRPr="00EA2CA1">
          <w:rPr>
            <w:rStyle w:val="Hyperlink"/>
            <w:rFonts w:hint="eastAsia"/>
            <w:sz w:val="24"/>
            <w:rtl/>
          </w:rPr>
          <w:t>ف</w:t>
        </w:r>
        <w:r w:rsidR="003F231C" w:rsidRPr="00EA2CA1">
          <w:rPr>
            <w:rStyle w:val="Hyperlink"/>
            <w:sz w:val="24"/>
            <w:rtl/>
          </w:rPr>
          <w:t xml:space="preserve"> </w:t>
        </w:r>
        <w:r w:rsidR="003F231C" w:rsidRPr="00EA2CA1">
          <w:rPr>
            <w:rStyle w:val="Hyperlink"/>
            <w:rFonts w:hint="eastAsia"/>
            <w:sz w:val="24"/>
            <w:rtl/>
          </w:rPr>
          <w:t>کل</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گراف</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08 \h </w:instrText>
        </w:r>
        <w:r w:rsidR="003F231C" w:rsidRPr="00EA2CA1">
          <w:rPr>
            <w:webHidden/>
            <w:sz w:val="24"/>
          </w:rPr>
        </w:r>
        <w:r w:rsidR="003F231C" w:rsidRPr="00EA2CA1">
          <w:rPr>
            <w:webHidden/>
            <w:sz w:val="24"/>
          </w:rPr>
          <w:fldChar w:fldCharType="separate"/>
        </w:r>
        <w:r w:rsidR="00607008">
          <w:rPr>
            <w:webHidden/>
            <w:sz w:val="24"/>
            <w:rtl/>
            <w:lang w:bidi="ar-SA"/>
          </w:rPr>
          <w:t>1</w:t>
        </w:r>
        <w:r w:rsidR="003F231C" w:rsidRPr="00EA2CA1">
          <w:rPr>
            <w:webHidden/>
            <w:sz w:val="24"/>
          </w:rPr>
          <w:fldChar w:fldCharType="end"/>
        </w:r>
      </w:hyperlink>
    </w:p>
    <w:p w:rsidR="003F231C" w:rsidRPr="00EA2CA1" w:rsidRDefault="00D032AA" w:rsidP="003F231C">
      <w:pPr>
        <w:pStyle w:val="TOC2"/>
        <w:tabs>
          <w:tab w:val="left" w:pos="2201"/>
        </w:tabs>
        <w:rPr>
          <w:rFonts w:asciiTheme="minorHAnsi" w:eastAsiaTheme="minorEastAsia" w:hAnsiTheme="minorHAnsi"/>
          <w:sz w:val="24"/>
          <w:lang w:bidi="ar-SA"/>
        </w:rPr>
      </w:pPr>
      <w:hyperlink w:anchor="_Toc409469609" w:history="1">
        <w:r w:rsidR="003F231C" w:rsidRPr="00EA2CA1">
          <w:rPr>
            <w:rStyle w:val="Hyperlink"/>
            <w:sz w:val="24"/>
            <w:rtl/>
          </w:rPr>
          <w:t>1.3.</w:t>
        </w:r>
        <w:r w:rsidR="003F231C" w:rsidRPr="00EA2CA1">
          <w:rPr>
            <w:rFonts w:asciiTheme="minorHAnsi" w:eastAsiaTheme="minorEastAsia" w:hAnsiTheme="minorHAnsi"/>
            <w:sz w:val="24"/>
            <w:lang w:bidi="ar-SA"/>
          </w:rPr>
          <w:tab/>
        </w:r>
        <w:r w:rsidR="003F231C" w:rsidRPr="00EA2CA1">
          <w:rPr>
            <w:rStyle w:val="Hyperlink"/>
            <w:rFonts w:hint="eastAsia"/>
            <w:sz w:val="24"/>
            <w:rtl/>
          </w:rPr>
          <w:t>مسئله</w:t>
        </w:r>
        <w:r w:rsidR="003F231C" w:rsidRPr="00EA2CA1">
          <w:rPr>
            <w:rStyle w:val="Hyperlink"/>
            <w:sz w:val="24"/>
            <w:rtl/>
          </w:rPr>
          <w:t xml:space="preserve"> </w:t>
        </w:r>
        <w:r w:rsidR="003F231C" w:rsidRPr="00EA2CA1">
          <w:rPr>
            <w:rStyle w:val="Hyperlink"/>
            <w:rFonts w:hint="eastAsia"/>
            <w:sz w:val="24"/>
            <w:rtl/>
          </w:rPr>
          <w:t>هم</w:t>
        </w:r>
        <w:r w:rsidR="003F231C" w:rsidRPr="00EA2CA1">
          <w:rPr>
            <w:rStyle w:val="Hyperlink"/>
            <w:sz w:val="24"/>
            <w:rtl/>
          </w:rPr>
          <w:t xml:space="preserve"> </w:t>
        </w:r>
        <w:r w:rsidR="003F231C" w:rsidRPr="00EA2CA1">
          <w:rPr>
            <w:rStyle w:val="Hyperlink"/>
            <w:rFonts w:hint="eastAsia"/>
            <w:sz w:val="24"/>
            <w:rtl/>
          </w:rPr>
          <w:t>ر</w:t>
        </w:r>
        <w:r w:rsidR="003F231C" w:rsidRPr="00EA2CA1">
          <w:rPr>
            <w:rStyle w:val="Hyperlink"/>
            <w:rFonts w:hint="cs"/>
            <w:sz w:val="24"/>
            <w:rtl/>
          </w:rPr>
          <w:t>ی</w:t>
        </w:r>
        <w:r w:rsidR="003F231C" w:rsidRPr="00EA2CA1">
          <w:rPr>
            <w:rStyle w:val="Hyperlink"/>
            <w:rFonts w:hint="eastAsia"/>
            <w:sz w:val="24"/>
            <w:rtl/>
          </w:rPr>
          <w:t>خت</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گراف</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09 \h </w:instrText>
        </w:r>
        <w:r w:rsidR="003F231C" w:rsidRPr="00EA2CA1">
          <w:rPr>
            <w:webHidden/>
            <w:sz w:val="24"/>
          </w:rPr>
        </w:r>
        <w:r w:rsidR="003F231C" w:rsidRPr="00EA2CA1">
          <w:rPr>
            <w:webHidden/>
            <w:sz w:val="24"/>
          </w:rPr>
          <w:fldChar w:fldCharType="separate"/>
        </w:r>
        <w:r w:rsidR="00607008">
          <w:rPr>
            <w:webHidden/>
            <w:sz w:val="24"/>
            <w:rtl/>
            <w:lang w:bidi="ar-SA"/>
          </w:rPr>
          <w:t>5</w:t>
        </w:r>
        <w:r w:rsidR="003F231C" w:rsidRPr="00EA2CA1">
          <w:rPr>
            <w:webHidden/>
            <w:sz w:val="24"/>
          </w:rPr>
          <w:fldChar w:fldCharType="end"/>
        </w:r>
      </w:hyperlink>
    </w:p>
    <w:p w:rsidR="003F231C" w:rsidRPr="00EA2CA1" w:rsidRDefault="00D032AA" w:rsidP="003F231C">
      <w:pPr>
        <w:pStyle w:val="TOC2"/>
        <w:tabs>
          <w:tab w:val="left" w:pos="3244"/>
        </w:tabs>
        <w:rPr>
          <w:rFonts w:asciiTheme="minorHAnsi" w:eastAsiaTheme="minorEastAsia" w:hAnsiTheme="minorHAnsi"/>
          <w:sz w:val="24"/>
          <w:lang w:bidi="ar-SA"/>
        </w:rPr>
      </w:pPr>
      <w:hyperlink w:anchor="_Toc409469610" w:history="1">
        <w:r w:rsidR="003F231C" w:rsidRPr="00EA2CA1">
          <w:rPr>
            <w:rStyle w:val="Hyperlink"/>
            <w:sz w:val="24"/>
            <w:rtl/>
          </w:rPr>
          <w:t>1.4.</w:t>
        </w:r>
        <w:r w:rsidR="003F231C" w:rsidRPr="00EA2CA1">
          <w:rPr>
            <w:rFonts w:asciiTheme="minorHAnsi" w:eastAsiaTheme="minorEastAsia" w:hAnsiTheme="minorHAnsi"/>
            <w:sz w:val="24"/>
            <w:lang w:bidi="ar-SA"/>
          </w:rPr>
          <w:tab/>
        </w:r>
        <w:r w:rsidR="003F231C" w:rsidRPr="00EA2CA1">
          <w:rPr>
            <w:rStyle w:val="Hyperlink"/>
            <w:rFonts w:hint="eastAsia"/>
            <w:sz w:val="24"/>
            <w:rtl/>
          </w:rPr>
          <w:t>روش</w:t>
        </w:r>
        <w:r w:rsidR="003F231C" w:rsidRPr="00EA2CA1">
          <w:rPr>
            <w:rStyle w:val="Hyperlink"/>
            <w:sz w:val="24"/>
            <w:rtl/>
          </w:rPr>
          <w:t xml:space="preserve"> </w:t>
        </w:r>
        <w:r w:rsidR="003F231C" w:rsidRPr="00EA2CA1">
          <w:rPr>
            <w:rStyle w:val="Hyperlink"/>
            <w:rFonts w:hint="eastAsia"/>
            <w:sz w:val="24"/>
            <w:rtl/>
          </w:rPr>
          <w:t>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موجود</w:t>
        </w:r>
        <w:r w:rsidR="003F231C" w:rsidRPr="00EA2CA1">
          <w:rPr>
            <w:rStyle w:val="Hyperlink"/>
            <w:sz w:val="24"/>
            <w:rtl/>
          </w:rPr>
          <w:t xml:space="preserve"> </w:t>
        </w:r>
        <w:r w:rsidR="003F231C" w:rsidRPr="00EA2CA1">
          <w:rPr>
            <w:rStyle w:val="Hyperlink"/>
            <w:rFonts w:hint="eastAsia"/>
            <w:sz w:val="24"/>
            <w:rtl/>
          </w:rPr>
          <w:t>بر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استخراج</w:t>
        </w:r>
        <w:r w:rsidR="003F231C" w:rsidRPr="00EA2CA1">
          <w:rPr>
            <w:rStyle w:val="Hyperlink"/>
            <w:sz w:val="24"/>
            <w:rtl/>
          </w:rPr>
          <w:t xml:space="preserve"> </w:t>
        </w:r>
        <w:r w:rsidR="003F231C" w:rsidRPr="00EA2CA1">
          <w:rPr>
            <w:rStyle w:val="Hyperlink"/>
            <w:rFonts w:hint="eastAsia"/>
            <w:sz w:val="24"/>
            <w:rtl/>
          </w:rPr>
          <w:t>گراف</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10 \h </w:instrText>
        </w:r>
        <w:r w:rsidR="003F231C" w:rsidRPr="00EA2CA1">
          <w:rPr>
            <w:webHidden/>
            <w:sz w:val="24"/>
          </w:rPr>
        </w:r>
        <w:r w:rsidR="003F231C" w:rsidRPr="00EA2CA1">
          <w:rPr>
            <w:webHidden/>
            <w:sz w:val="24"/>
          </w:rPr>
          <w:fldChar w:fldCharType="separate"/>
        </w:r>
        <w:r w:rsidR="00607008">
          <w:rPr>
            <w:webHidden/>
            <w:sz w:val="24"/>
            <w:rtl/>
            <w:lang w:bidi="ar-SA"/>
          </w:rPr>
          <w:t>7</w:t>
        </w:r>
        <w:r w:rsidR="003F231C" w:rsidRPr="00EA2CA1">
          <w:rPr>
            <w:webHidden/>
            <w:sz w:val="24"/>
          </w:rPr>
          <w:fldChar w:fldCharType="end"/>
        </w:r>
      </w:hyperlink>
    </w:p>
    <w:p w:rsidR="003F231C" w:rsidRPr="00EA2CA1" w:rsidRDefault="00D032AA" w:rsidP="003F231C">
      <w:pPr>
        <w:pStyle w:val="TOC3"/>
        <w:tabs>
          <w:tab w:val="left" w:pos="2826"/>
        </w:tabs>
        <w:rPr>
          <w:rFonts w:asciiTheme="minorHAnsi" w:eastAsiaTheme="minorEastAsia" w:hAnsiTheme="minorHAnsi"/>
          <w:sz w:val="24"/>
          <w:szCs w:val="24"/>
        </w:rPr>
      </w:pPr>
      <w:hyperlink w:anchor="_Toc409469616" w:history="1">
        <w:r w:rsidR="003F231C" w:rsidRPr="00EA2CA1">
          <w:rPr>
            <w:rStyle w:val="Hyperlink"/>
            <w:sz w:val="24"/>
            <w:szCs w:val="24"/>
            <w:rtl/>
          </w:rPr>
          <w:t>1.4.1.</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روش</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آپر</w:t>
        </w:r>
        <w:r w:rsidR="003F231C" w:rsidRPr="00EA2CA1">
          <w:rPr>
            <w:rStyle w:val="Hyperlink"/>
            <w:rFonts w:hint="cs"/>
            <w:sz w:val="24"/>
            <w:szCs w:val="24"/>
            <w:rtl/>
          </w:rPr>
          <w:t>ی</w:t>
        </w:r>
        <w:r w:rsidR="003F231C" w:rsidRPr="00EA2CA1">
          <w:rPr>
            <w:rStyle w:val="Hyperlink"/>
            <w:rFonts w:hint="eastAsia"/>
            <w:sz w:val="24"/>
            <w:szCs w:val="24"/>
            <w:rtl/>
          </w:rPr>
          <w:t>ور</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ascii="Times New Roman" w:hAnsi="Times New Roman" w:cs="Times New Roman" w:hint="cs"/>
            <w:sz w:val="24"/>
            <w:szCs w:val="24"/>
            <w:rtl/>
          </w:rPr>
          <w:t>–</w:t>
        </w:r>
        <w:r w:rsidR="003F231C" w:rsidRPr="00EA2CA1">
          <w:rPr>
            <w:rStyle w:val="Hyperlink"/>
            <w:sz w:val="24"/>
            <w:szCs w:val="24"/>
            <w:rtl/>
          </w:rPr>
          <w:t xml:space="preserve"> </w:t>
        </w:r>
        <w:r w:rsidR="003F231C" w:rsidRPr="00EA2CA1">
          <w:rPr>
            <w:rStyle w:val="Hyperlink"/>
            <w:rFonts w:hint="eastAsia"/>
            <w:sz w:val="24"/>
            <w:szCs w:val="24"/>
            <w:rtl/>
          </w:rPr>
          <w:t>مانند</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16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8</w:t>
        </w:r>
        <w:r w:rsidR="003F231C" w:rsidRPr="00EA2CA1">
          <w:rPr>
            <w:webHidden/>
            <w:sz w:val="24"/>
            <w:szCs w:val="24"/>
          </w:rPr>
          <w:fldChar w:fldCharType="end"/>
        </w:r>
      </w:hyperlink>
    </w:p>
    <w:p w:rsidR="003F231C" w:rsidRPr="00EA2CA1" w:rsidRDefault="00D032AA" w:rsidP="003F231C">
      <w:pPr>
        <w:pStyle w:val="TOC3"/>
        <w:tabs>
          <w:tab w:val="left" w:pos="2387"/>
        </w:tabs>
        <w:rPr>
          <w:rFonts w:asciiTheme="minorHAnsi" w:eastAsiaTheme="minorEastAsia" w:hAnsiTheme="minorHAnsi"/>
          <w:sz w:val="24"/>
          <w:szCs w:val="24"/>
        </w:rPr>
      </w:pPr>
      <w:hyperlink w:anchor="_Toc409469617" w:history="1">
        <w:r w:rsidR="003F231C" w:rsidRPr="00EA2CA1">
          <w:rPr>
            <w:rStyle w:val="Hyperlink"/>
            <w:sz w:val="24"/>
            <w:szCs w:val="24"/>
            <w:rtl/>
          </w:rPr>
          <w:t>1.4.2.</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روش</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توسعه</w:t>
        </w:r>
        <w:r w:rsidR="003F231C" w:rsidRPr="00EA2CA1">
          <w:rPr>
            <w:rStyle w:val="Hyperlink"/>
            <w:sz w:val="24"/>
            <w:szCs w:val="24"/>
            <w:rtl/>
          </w:rPr>
          <w:t xml:space="preserve"> </w:t>
        </w:r>
        <w:r w:rsidR="003F231C" w:rsidRPr="00EA2CA1">
          <w:rPr>
            <w:rStyle w:val="Hyperlink"/>
            <w:rFonts w:hint="eastAsia"/>
            <w:sz w:val="24"/>
            <w:szCs w:val="24"/>
            <w:rtl/>
          </w:rPr>
          <w:t>الگو</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17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9</w:t>
        </w:r>
        <w:r w:rsidR="003F231C" w:rsidRPr="00EA2CA1">
          <w:rPr>
            <w:webHidden/>
            <w:sz w:val="24"/>
            <w:szCs w:val="24"/>
          </w:rPr>
          <w:fldChar w:fldCharType="end"/>
        </w:r>
      </w:hyperlink>
    </w:p>
    <w:p w:rsidR="003F231C" w:rsidRPr="00EA2CA1" w:rsidRDefault="00D032AA" w:rsidP="003F231C">
      <w:pPr>
        <w:pStyle w:val="TOC3"/>
        <w:tabs>
          <w:tab w:val="left" w:pos="4467"/>
        </w:tabs>
        <w:rPr>
          <w:rFonts w:asciiTheme="minorHAnsi" w:eastAsiaTheme="minorEastAsia" w:hAnsiTheme="minorHAnsi"/>
          <w:sz w:val="24"/>
          <w:szCs w:val="24"/>
        </w:rPr>
      </w:pPr>
      <w:hyperlink w:anchor="_Toc409469618" w:history="1">
        <w:r w:rsidR="003F231C">
          <w:rPr>
            <w:rStyle w:val="Hyperlink"/>
            <w:rFonts w:hint="cs"/>
            <w:sz w:val="24"/>
            <w:szCs w:val="24"/>
            <w:rtl/>
          </w:rPr>
          <w:t>1.4.3.</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روش</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برنامه</w:t>
        </w:r>
        <w:r w:rsidR="003F231C" w:rsidRPr="00EA2CA1">
          <w:rPr>
            <w:rStyle w:val="Hyperlink"/>
            <w:sz w:val="24"/>
            <w:szCs w:val="24"/>
            <w:rtl/>
          </w:rPr>
          <w:t xml:space="preserve"> </w:t>
        </w:r>
        <w:r w:rsidR="003F231C" w:rsidRPr="00EA2CA1">
          <w:rPr>
            <w:rStyle w:val="Hyperlink"/>
            <w:rFonts w:hint="eastAsia"/>
            <w:sz w:val="24"/>
            <w:szCs w:val="24"/>
            <w:rtl/>
          </w:rPr>
          <w:t>ر</w:t>
        </w:r>
        <w:r w:rsidR="003F231C" w:rsidRPr="00EA2CA1">
          <w:rPr>
            <w:rStyle w:val="Hyperlink"/>
            <w:rFonts w:hint="cs"/>
            <w:sz w:val="24"/>
            <w:szCs w:val="24"/>
            <w:rtl/>
          </w:rPr>
          <w:t>ی</w:t>
        </w:r>
        <w:r w:rsidR="003F231C" w:rsidRPr="00EA2CA1">
          <w:rPr>
            <w:rStyle w:val="Hyperlink"/>
            <w:rFonts w:hint="eastAsia"/>
            <w:sz w:val="24"/>
            <w:szCs w:val="24"/>
            <w:rtl/>
          </w:rPr>
          <w:t>ز</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منطق</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استقرا</w:t>
        </w:r>
        <w:r w:rsidR="003F231C" w:rsidRPr="00EA2CA1">
          <w:rPr>
            <w:rStyle w:val="Hyperlink"/>
            <w:rFonts w:hint="cs"/>
            <w:sz w:val="24"/>
            <w:szCs w:val="24"/>
            <w:rtl/>
          </w:rPr>
          <w:t>یی</w:t>
        </w:r>
        <w:r w:rsidR="003F231C" w:rsidRPr="00EA2CA1">
          <w:rPr>
            <w:rStyle w:val="Hyperlink"/>
            <w:sz w:val="24"/>
            <w:szCs w:val="24"/>
            <w:rtl/>
          </w:rPr>
          <w:t xml:space="preserve"> (</w:t>
        </w:r>
        <w:r w:rsidR="003F231C" w:rsidRPr="00EA2CA1">
          <w:rPr>
            <w:rStyle w:val="Hyperlink"/>
            <w:sz w:val="24"/>
            <w:szCs w:val="24"/>
          </w:rPr>
          <w:t>IPL</w:t>
        </w:r>
        <w:r w:rsidR="003F231C" w:rsidRPr="00EA2CA1">
          <w:rPr>
            <w:rStyle w:val="Hyperlink"/>
            <w:sz w:val="24"/>
            <w:szCs w:val="24"/>
            <w:rtl/>
          </w:rPr>
          <w:t>)</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18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10</w:t>
        </w:r>
        <w:r w:rsidR="003F231C" w:rsidRPr="00EA2CA1">
          <w:rPr>
            <w:webHidden/>
            <w:sz w:val="24"/>
            <w:szCs w:val="24"/>
          </w:rPr>
          <w:fldChar w:fldCharType="end"/>
        </w:r>
      </w:hyperlink>
    </w:p>
    <w:p w:rsidR="003F231C" w:rsidRPr="00EA2CA1" w:rsidRDefault="00D032AA" w:rsidP="003F231C">
      <w:pPr>
        <w:pStyle w:val="TOC3"/>
        <w:tabs>
          <w:tab w:val="left" w:pos="3215"/>
        </w:tabs>
        <w:rPr>
          <w:rFonts w:asciiTheme="minorHAnsi" w:eastAsiaTheme="minorEastAsia" w:hAnsiTheme="minorHAnsi"/>
          <w:sz w:val="24"/>
          <w:szCs w:val="24"/>
        </w:rPr>
      </w:pPr>
      <w:hyperlink w:anchor="_Toc409469619" w:history="1">
        <w:r w:rsidR="003F231C" w:rsidRPr="00EA2CA1">
          <w:rPr>
            <w:rStyle w:val="Hyperlink"/>
            <w:sz w:val="24"/>
            <w:szCs w:val="24"/>
            <w:rtl/>
          </w:rPr>
          <w:t>1.4.4.</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روش</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جستجو</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سختگ</w:t>
        </w:r>
        <w:r w:rsidR="003F231C" w:rsidRPr="00EA2CA1">
          <w:rPr>
            <w:rStyle w:val="Hyperlink"/>
            <w:rFonts w:hint="cs"/>
            <w:sz w:val="24"/>
            <w:szCs w:val="24"/>
            <w:rtl/>
          </w:rPr>
          <w:t>ی</w:t>
        </w:r>
        <w:r w:rsidR="003F231C" w:rsidRPr="00EA2CA1">
          <w:rPr>
            <w:rStyle w:val="Hyperlink"/>
            <w:rFonts w:hint="eastAsia"/>
            <w:sz w:val="24"/>
            <w:szCs w:val="24"/>
            <w:rtl/>
          </w:rPr>
          <w:t>رانه</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19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11</w:t>
        </w:r>
        <w:r w:rsidR="003F231C" w:rsidRPr="00EA2CA1">
          <w:rPr>
            <w:webHidden/>
            <w:sz w:val="24"/>
            <w:szCs w:val="24"/>
          </w:rPr>
          <w:fldChar w:fldCharType="end"/>
        </w:r>
      </w:hyperlink>
    </w:p>
    <w:p w:rsidR="003F231C" w:rsidRPr="00EA2CA1" w:rsidRDefault="00D032AA" w:rsidP="003F231C">
      <w:pPr>
        <w:pStyle w:val="TOC3"/>
        <w:rPr>
          <w:rFonts w:asciiTheme="minorHAnsi" w:eastAsiaTheme="minorEastAsia" w:hAnsiTheme="minorHAnsi"/>
          <w:sz w:val="24"/>
          <w:szCs w:val="24"/>
        </w:rPr>
      </w:pPr>
      <w:hyperlink w:anchor="_Toc409469620" w:history="1">
        <w:r w:rsidR="003F231C" w:rsidRPr="00EA2CA1">
          <w:rPr>
            <w:rStyle w:val="Hyperlink"/>
            <w:sz w:val="24"/>
            <w:szCs w:val="24"/>
            <w:rtl/>
          </w:rPr>
          <w:t>1.4.5.</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سا</w:t>
        </w:r>
        <w:r w:rsidR="003F231C" w:rsidRPr="00EA2CA1">
          <w:rPr>
            <w:rStyle w:val="Hyperlink"/>
            <w:rFonts w:hint="cs"/>
            <w:sz w:val="24"/>
            <w:szCs w:val="24"/>
            <w:rtl/>
          </w:rPr>
          <w:t>ی</w:t>
        </w:r>
        <w:r w:rsidR="003F231C" w:rsidRPr="00EA2CA1">
          <w:rPr>
            <w:rStyle w:val="Hyperlink"/>
            <w:rFonts w:hint="eastAsia"/>
            <w:sz w:val="24"/>
            <w:szCs w:val="24"/>
            <w:rtl/>
          </w:rPr>
          <w:t>ر</w:t>
        </w:r>
        <w:r w:rsidR="003F231C" w:rsidRPr="00EA2CA1">
          <w:rPr>
            <w:rStyle w:val="Hyperlink"/>
            <w:sz w:val="24"/>
            <w:szCs w:val="24"/>
            <w:rtl/>
          </w:rPr>
          <w:t xml:space="preserve"> </w:t>
        </w:r>
        <w:r w:rsidR="003F231C" w:rsidRPr="00EA2CA1">
          <w:rPr>
            <w:rStyle w:val="Hyperlink"/>
            <w:rFonts w:hint="eastAsia"/>
            <w:sz w:val="24"/>
            <w:szCs w:val="24"/>
            <w:rtl/>
          </w:rPr>
          <w:t>روش</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20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12</w:t>
        </w:r>
        <w:r w:rsidR="003F231C" w:rsidRPr="00EA2CA1">
          <w:rPr>
            <w:webHidden/>
            <w:sz w:val="24"/>
            <w:szCs w:val="24"/>
          </w:rPr>
          <w:fldChar w:fldCharType="end"/>
        </w:r>
      </w:hyperlink>
    </w:p>
    <w:p w:rsidR="003F231C" w:rsidRPr="00EA2CA1" w:rsidRDefault="00D032AA" w:rsidP="003F231C">
      <w:pPr>
        <w:pStyle w:val="TOC3"/>
        <w:tabs>
          <w:tab w:val="left" w:pos="4145"/>
        </w:tabs>
        <w:rPr>
          <w:rFonts w:asciiTheme="minorHAnsi" w:eastAsiaTheme="minorEastAsia" w:hAnsiTheme="minorHAnsi"/>
          <w:sz w:val="24"/>
          <w:szCs w:val="24"/>
        </w:rPr>
      </w:pPr>
      <w:hyperlink w:anchor="_Toc409469621" w:history="1">
        <w:r w:rsidR="003F231C" w:rsidRPr="00EA2CA1">
          <w:rPr>
            <w:rStyle w:val="Hyperlink"/>
            <w:sz w:val="24"/>
            <w:szCs w:val="24"/>
            <w:rtl/>
          </w:rPr>
          <w:t>1.4.6.</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الگو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ز</w:t>
        </w:r>
        <w:r w:rsidR="003F231C" w:rsidRPr="00EA2CA1">
          <w:rPr>
            <w:rStyle w:val="Hyperlink"/>
            <w:rFonts w:hint="cs"/>
            <w:sz w:val="24"/>
            <w:szCs w:val="24"/>
            <w:rtl/>
          </w:rPr>
          <w:t>ی</w:t>
        </w:r>
        <w:r w:rsidR="003F231C" w:rsidRPr="00EA2CA1">
          <w:rPr>
            <w:rStyle w:val="Hyperlink"/>
            <w:rFonts w:hint="eastAsia"/>
            <w:sz w:val="24"/>
            <w:szCs w:val="24"/>
            <w:rtl/>
          </w:rPr>
          <w:t>ر</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مسدود</w:t>
        </w:r>
        <w:r w:rsidR="003F231C" w:rsidRPr="00EA2CA1">
          <w:rPr>
            <w:rStyle w:val="Hyperlink"/>
            <w:sz w:val="24"/>
            <w:szCs w:val="24"/>
            <w:rtl/>
          </w:rPr>
          <w:t xml:space="preserve"> / </w:t>
        </w:r>
        <w:r w:rsidR="003F231C" w:rsidRPr="00EA2CA1">
          <w:rPr>
            <w:rStyle w:val="Hyperlink"/>
            <w:rFonts w:hint="eastAsia"/>
            <w:sz w:val="24"/>
            <w:szCs w:val="24"/>
            <w:rtl/>
          </w:rPr>
          <w:t>ب</w:t>
        </w:r>
        <w:r w:rsidR="003F231C" w:rsidRPr="00EA2CA1">
          <w:rPr>
            <w:rStyle w:val="Hyperlink"/>
            <w:rFonts w:hint="cs"/>
            <w:sz w:val="24"/>
            <w:szCs w:val="24"/>
            <w:rtl/>
          </w:rPr>
          <w:t>ی</w:t>
        </w:r>
        <w:r w:rsidR="003F231C" w:rsidRPr="00EA2CA1">
          <w:rPr>
            <w:rStyle w:val="Hyperlink"/>
            <w:rFonts w:hint="eastAsia"/>
            <w:sz w:val="24"/>
            <w:szCs w:val="24"/>
            <w:rtl/>
          </w:rPr>
          <w:t>ش</w:t>
        </w:r>
        <w:r w:rsidR="003F231C" w:rsidRPr="00EA2CA1">
          <w:rPr>
            <w:rStyle w:val="Hyperlink"/>
            <w:rFonts w:hint="cs"/>
            <w:sz w:val="24"/>
            <w:szCs w:val="24"/>
            <w:rtl/>
          </w:rPr>
          <w:t>ی</w:t>
        </w:r>
        <w:r w:rsidR="003F231C" w:rsidRPr="00EA2CA1">
          <w:rPr>
            <w:rStyle w:val="Hyperlink"/>
            <w:rFonts w:hint="eastAsia"/>
            <w:sz w:val="24"/>
            <w:szCs w:val="24"/>
            <w:rtl/>
          </w:rPr>
          <w:t>نه</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21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15</w:t>
        </w:r>
        <w:r w:rsidR="003F231C" w:rsidRPr="00EA2CA1">
          <w:rPr>
            <w:webHidden/>
            <w:sz w:val="24"/>
            <w:szCs w:val="24"/>
          </w:rPr>
          <w:fldChar w:fldCharType="end"/>
        </w:r>
      </w:hyperlink>
    </w:p>
    <w:p w:rsidR="003F231C" w:rsidRPr="00EA2CA1" w:rsidRDefault="00D032AA" w:rsidP="003F231C">
      <w:pPr>
        <w:pStyle w:val="TOC2"/>
        <w:tabs>
          <w:tab w:val="left" w:pos="1418"/>
        </w:tabs>
        <w:rPr>
          <w:rFonts w:asciiTheme="minorHAnsi" w:eastAsiaTheme="minorEastAsia" w:hAnsiTheme="minorHAnsi"/>
          <w:sz w:val="24"/>
          <w:lang w:bidi="ar-SA"/>
        </w:rPr>
      </w:pPr>
      <w:hyperlink w:anchor="_Toc409469625" w:history="1">
        <w:r w:rsidR="003F231C" w:rsidRPr="00EA2CA1">
          <w:rPr>
            <w:rStyle w:val="Hyperlink"/>
            <w:sz w:val="24"/>
            <w:rtl/>
          </w:rPr>
          <w:t>1.5.</w:t>
        </w:r>
        <w:r w:rsidR="003F231C" w:rsidRPr="00EA2CA1">
          <w:rPr>
            <w:rFonts w:asciiTheme="minorHAnsi" w:eastAsiaTheme="minorEastAsia" w:hAnsiTheme="minorHAnsi"/>
            <w:sz w:val="24"/>
            <w:lang w:bidi="ar-SA"/>
          </w:rPr>
          <w:tab/>
        </w:r>
        <w:r w:rsidR="003F231C" w:rsidRPr="00EA2CA1">
          <w:rPr>
            <w:rStyle w:val="Hyperlink"/>
            <w:rFonts w:hint="eastAsia"/>
            <w:sz w:val="24"/>
            <w:rtl/>
          </w:rPr>
          <w:t>نت</w:t>
        </w:r>
        <w:r w:rsidR="003F231C" w:rsidRPr="00EA2CA1">
          <w:rPr>
            <w:rStyle w:val="Hyperlink"/>
            <w:rFonts w:hint="cs"/>
            <w:sz w:val="24"/>
            <w:rtl/>
          </w:rPr>
          <w:t>ی</w:t>
        </w:r>
        <w:r w:rsidR="003F231C" w:rsidRPr="00EA2CA1">
          <w:rPr>
            <w:rStyle w:val="Hyperlink"/>
            <w:rFonts w:hint="eastAsia"/>
            <w:sz w:val="24"/>
            <w:rtl/>
          </w:rPr>
          <w:t>جه</w:t>
        </w:r>
        <w:r w:rsidR="003F231C" w:rsidRPr="00EA2CA1">
          <w:rPr>
            <w:rStyle w:val="Hyperlink"/>
            <w:sz w:val="24"/>
            <w:rtl/>
          </w:rPr>
          <w:t xml:space="preserve"> </w:t>
        </w:r>
        <w:r w:rsidR="003F231C" w:rsidRPr="00EA2CA1">
          <w:rPr>
            <w:rStyle w:val="Hyperlink"/>
            <w:rFonts w:hint="eastAsia"/>
            <w:sz w:val="24"/>
            <w:rtl/>
          </w:rPr>
          <w:t>گ</w:t>
        </w:r>
        <w:r w:rsidR="003F231C" w:rsidRPr="00EA2CA1">
          <w:rPr>
            <w:rStyle w:val="Hyperlink"/>
            <w:rFonts w:hint="cs"/>
            <w:sz w:val="24"/>
            <w:rtl/>
          </w:rPr>
          <w:t>ی</w:t>
        </w:r>
        <w:r w:rsidR="003F231C" w:rsidRPr="00EA2CA1">
          <w:rPr>
            <w:rStyle w:val="Hyperlink"/>
            <w:rFonts w:hint="eastAsia"/>
            <w:sz w:val="24"/>
            <w:rtl/>
          </w:rPr>
          <w:t>ر</w:t>
        </w:r>
        <w:r w:rsidR="003F231C" w:rsidRPr="00EA2CA1">
          <w:rPr>
            <w:rStyle w:val="Hyperlink"/>
            <w:rFonts w:hint="cs"/>
            <w:sz w:val="24"/>
            <w:rtl/>
          </w:rPr>
          <w:t>ی</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25 \h </w:instrText>
        </w:r>
        <w:r w:rsidR="003F231C" w:rsidRPr="00EA2CA1">
          <w:rPr>
            <w:webHidden/>
            <w:sz w:val="24"/>
          </w:rPr>
        </w:r>
        <w:r w:rsidR="003F231C" w:rsidRPr="00EA2CA1">
          <w:rPr>
            <w:webHidden/>
            <w:sz w:val="24"/>
          </w:rPr>
          <w:fldChar w:fldCharType="separate"/>
        </w:r>
        <w:r w:rsidR="00607008">
          <w:rPr>
            <w:webHidden/>
            <w:sz w:val="24"/>
            <w:rtl/>
            <w:lang w:bidi="ar-SA"/>
          </w:rPr>
          <w:t>16</w:t>
        </w:r>
        <w:r w:rsidR="003F231C" w:rsidRPr="00EA2CA1">
          <w:rPr>
            <w:webHidden/>
            <w:sz w:val="24"/>
          </w:rPr>
          <w:fldChar w:fldCharType="end"/>
        </w:r>
      </w:hyperlink>
    </w:p>
    <w:p w:rsidR="003F231C" w:rsidRPr="00EA2CA1" w:rsidRDefault="00D032AA" w:rsidP="003F231C">
      <w:pPr>
        <w:pStyle w:val="TOC1"/>
        <w:jc w:val="left"/>
        <w:rPr>
          <w:rFonts w:asciiTheme="minorHAnsi" w:eastAsiaTheme="minorEastAsia" w:hAnsiTheme="minorHAnsi"/>
          <w:sz w:val="24"/>
          <w:szCs w:val="24"/>
          <w:lang w:bidi="ar-SA"/>
        </w:rPr>
      </w:pPr>
      <w:hyperlink w:anchor="_Toc409469626" w:history="1">
        <w:r w:rsidR="003F231C" w:rsidRPr="00EA2CA1">
          <w:rPr>
            <w:rStyle w:val="Hyperlink"/>
            <w:rFonts w:hint="eastAsia"/>
            <w:sz w:val="24"/>
            <w:szCs w:val="24"/>
            <w:rtl/>
          </w:rPr>
          <w:t>فصل</w:t>
        </w:r>
        <w:r w:rsidR="003F231C" w:rsidRPr="00EA2CA1">
          <w:rPr>
            <w:rStyle w:val="Hyperlink"/>
            <w:sz w:val="24"/>
            <w:szCs w:val="24"/>
            <w:rtl/>
          </w:rPr>
          <w:t xml:space="preserve"> </w:t>
        </w:r>
        <w:r w:rsidR="003F231C" w:rsidRPr="00EA2CA1">
          <w:rPr>
            <w:rStyle w:val="Hyperlink"/>
            <w:rFonts w:hint="eastAsia"/>
            <w:sz w:val="24"/>
            <w:szCs w:val="24"/>
            <w:rtl/>
          </w:rPr>
          <w:t>دوم</w:t>
        </w:r>
        <w:r w:rsidR="003F231C" w:rsidRPr="00EA2CA1">
          <w:rPr>
            <w:rStyle w:val="Hyperlink"/>
            <w:sz w:val="24"/>
            <w:szCs w:val="24"/>
            <w:rtl/>
          </w:rPr>
          <w:t xml:space="preserve">: </w:t>
        </w:r>
        <w:r w:rsidR="003F231C" w:rsidRPr="00EA2CA1">
          <w:rPr>
            <w:rStyle w:val="Hyperlink"/>
            <w:rFonts w:hint="eastAsia"/>
            <w:sz w:val="24"/>
            <w:szCs w:val="24"/>
            <w:rtl/>
          </w:rPr>
          <w:t>الگور</w:t>
        </w:r>
        <w:r w:rsidR="003F231C" w:rsidRPr="00EA2CA1">
          <w:rPr>
            <w:rStyle w:val="Hyperlink"/>
            <w:rFonts w:hint="cs"/>
            <w:sz w:val="24"/>
            <w:szCs w:val="24"/>
            <w:rtl/>
          </w:rPr>
          <w:t>ی</w:t>
        </w:r>
        <w:r w:rsidR="003F231C" w:rsidRPr="00EA2CA1">
          <w:rPr>
            <w:rStyle w:val="Hyperlink"/>
            <w:rFonts w:hint="eastAsia"/>
            <w:sz w:val="24"/>
            <w:szCs w:val="24"/>
            <w:rtl/>
          </w:rPr>
          <w:t>تم</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sz w:val="24"/>
            <w:szCs w:val="24"/>
            <w:rtl/>
          </w:rPr>
          <w:t xml:space="preserve"> </w:t>
        </w:r>
        <w:r w:rsidR="003F231C" w:rsidRPr="00EA2CA1">
          <w:rPr>
            <w:rStyle w:val="Hyperlink"/>
            <w:rFonts w:hint="eastAsia"/>
            <w:sz w:val="24"/>
            <w:szCs w:val="24"/>
            <w:rtl/>
          </w:rPr>
          <w:t>و</w:t>
        </w:r>
        <w:r w:rsidR="003F231C" w:rsidRPr="00EA2CA1">
          <w:rPr>
            <w:rStyle w:val="Hyperlink"/>
            <w:sz w:val="24"/>
            <w:szCs w:val="24"/>
            <w:rtl/>
          </w:rPr>
          <w:t xml:space="preserve"> </w:t>
        </w:r>
        <w:r w:rsidR="003F231C" w:rsidRPr="00EA2CA1">
          <w:rPr>
            <w:rStyle w:val="Hyperlink"/>
            <w:rFonts w:hint="eastAsia"/>
            <w:sz w:val="24"/>
            <w:szCs w:val="24"/>
            <w:rtl/>
          </w:rPr>
          <w:t>کاربرد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26 \h </w:instrText>
        </w:r>
        <w:r w:rsidR="003F231C" w:rsidRPr="00EA2CA1">
          <w:rPr>
            <w:webHidden/>
            <w:sz w:val="24"/>
            <w:szCs w:val="24"/>
          </w:rPr>
        </w:r>
        <w:r w:rsidR="003F231C" w:rsidRPr="00EA2CA1">
          <w:rPr>
            <w:webHidden/>
            <w:sz w:val="24"/>
            <w:szCs w:val="24"/>
          </w:rPr>
          <w:fldChar w:fldCharType="separate"/>
        </w:r>
        <w:r w:rsidR="00607008">
          <w:rPr>
            <w:webHidden/>
            <w:sz w:val="24"/>
            <w:szCs w:val="24"/>
            <w:rtl/>
            <w:lang w:bidi="ar-SA"/>
          </w:rPr>
          <w:t>17</w:t>
        </w:r>
        <w:r w:rsidR="003F231C" w:rsidRPr="00EA2CA1">
          <w:rPr>
            <w:webHidden/>
            <w:sz w:val="24"/>
            <w:szCs w:val="24"/>
          </w:rPr>
          <w:fldChar w:fldCharType="end"/>
        </w:r>
      </w:hyperlink>
    </w:p>
    <w:p w:rsidR="003F231C" w:rsidRPr="00EA2CA1" w:rsidRDefault="00D032AA" w:rsidP="003F231C">
      <w:pPr>
        <w:pStyle w:val="TOC2"/>
        <w:rPr>
          <w:rFonts w:asciiTheme="minorHAnsi" w:eastAsiaTheme="minorEastAsia" w:hAnsiTheme="minorHAnsi"/>
          <w:sz w:val="24"/>
          <w:lang w:bidi="ar-SA"/>
        </w:rPr>
      </w:pPr>
      <w:hyperlink w:anchor="_Toc409469628" w:history="1">
        <w:r w:rsidR="003F231C">
          <w:rPr>
            <w:rStyle w:val="Hyperlink"/>
            <w:rFonts w:hint="cs"/>
            <w:sz w:val="24"/>
            <w:rtl/>
          </w:rPr>
          <w:t>2.1.</w:t>
        </w:r>
        <w:r w:rsidR="003F231C" w:rsidRPr="00EA2CA1">
          <w:rPr>
            <w:rFonts w:asciiTheme="minorHAnsi" w:eastAsiaTheme="minorEastAsia" w:hAnsiTheme="minorHAnsi"/>
            <w:sz w:val="24"/>
            <w:lang w:bidi="ar-SA"/>
          </w:rPr>
          <w:tab/>
        </w:r>
        <w:r w:rsidR="003F231C" w:rsidRPr="00EA2CA1">
          <w:rPr>
            <w:rStyle w:val="Hyperlink"/>
            <w:rFonts w:hint="eastAsia"/>
            <w:sz w:val="24"/>
            <w:rtl/>
          </w:rPr>
          <w:t>مقدمه</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28 \h </w:instrText>
        </w:r>
        <w:r w:rsidR="003F231C" w:rsidRPr="00EA2CA1">
          <w:rPr>
            <w:webHidden/>
            <w:sz w:val="24"/>
          </w:rPr>
        </w:r>
        <w:r w:rsidR="003F231C" w:rsidRPr="00EA2CA1">
          <w:rPr>
            <w:webHidden/>
            <w:sz w:val="24"/>
          </w:rPr>
          <w:fldChar w:fldCharType="separate"/>
        </w:r>
        <w:r w:rsidR="00607008">
          <w:rPr>
            <w:webHidden/>
            <w:sz w:val="24"/>
            <w:rtl/>
            <w:lang w:bidi="ar-SA"/>
          </w:rPr>
          <w:t>17</w:t>
        </w:r>
        <w:r w:rsidR="003F231C" w:rsidRPr="00EA2CA1">
          <w:rPr>
            <w:webHidden/>
            <w:sz w:val="24"/>
          </w:rPr>
          <w:fldChar w:fldCharType="end"/>
        </w:r>
      </w:hyperlink>
    </w:p>
    <w:p w:rsidR="003F231C" w:rsidRPr="00EA2CA1" w:rsidRDefault="00D032AA" w:rsidP="003F231C">
      <w:pPr>
        <w:pStyle w:val="TOC2"/>
        <w:tabs>
          <w:tab w:val="left" w:pos="3538"/>
        </w:tabs>
        <w:rPr>
          <w:rFonts w:asciiTheme="minorHAnsi" w:eastAsiaTheme="minorEastAsia" w:hAnsiTheme="minorHAnsi"/>
          <w:sz w:val="24"/>
          <w:lang w:bidi="ar-SA"/>
        </w:rPr>
      </w:pPr>
      <w:hyperlink w:anchor="_Toc409469629" w:history="1">
        <w:r w:rsidR="003F231C">
          <w:rPr>
            <w:rStyle w:val="Hyperlink"/>
            <w:rFonts w:hint="cs"/>
            <w:sz w:val="24"/>
            <w:rtl/>
          </w:rPr>
          <w:t>2.2.</w:t>
        </w:r>
        <w:r w:rsidR="003F231C" w:rsidRPr="00EA2CA1">
          <w:rPr>
            <w:rFonts w:asciiTheme="minorHAnsi" w:eastAsiaTheme="minorEastAsia" w:hAnsiTheme="minorHAnsi"/>
            <w:sz w:val="24"/>
            <w:lang w:bidi="ar-SA"/>
          </w:rPr>
          <w:tab/>
        </w:r>
        <w:r w:rsidR="003F231C" w:rsidRPr="00EA2CA1">
          <w:rPr>
            <w:rStyle w:val="Hyperlink"/>
            <w:rFonts w:hint="eastAsia"/>
            <w:sz w:val="24"/>
            <w:rtl/>
          </w:rPr>
          <w:t>الگور</w:t>
        </w:r>
        <w:r w:rsidR="003F231C" w:rsidRPr="00EA2CA1">
          <w:rPr>
            <w:rStyle w:val="Hyperlink"/>
            <w:rFonts w:hint="cs"/>
            <w:sz w:val="24"/>
            <w:rtl/>
          </w:rPr>
          <w:t>ی</w:t>
        </w:r>
        <w:r w:rsidR="003F231C" w:rsidRPr="00EA2CA1">
          <w:rPr>
            <w:rStyle w:val="Hyperlink"/>
            <w:rFonts w:hint="eastAsia"/>
            <w:sz w:val="24"/>
            <w:rtl/>
          </w:rPr>
          <w:t>تم</w:t>
        </w:r>
        <w:r w:rsidR="003F231C" w:rsidRPr="00EA2CA1">
          <w:rPr>
            <w:rStyle w:val="Hyperlink"/>
            <w:sz w:val="24"/>
            <w:rtl/>
          </w:rPr>
          <w:t xml:space="preserve"> </w:t>
        </w:r>
        <w:r w:rsidR="003F231C" w:rsidRPr="00EA2CA1">
          <w:rPr>
            <w:rStyle w:val="Hyperlink"/>
            <w:rFonts w:hint="eastAsia"/>
            <w:sz w:val="24"/>
            <w:rtl/>
          </w:rPr>
          <w:t>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مد</w:t>
        </w:r>
        <w:r w:rsidR="003F231C" w:rsidRPr="00EA2CA1">
          <w:rPr>
            <w:rStyle w:val="Hyperlink"/>
            <w:rFonts w:hint="cs"/>
            <w:sz w:val="24"/>
            <w:rtl/>
          </w:rPr>
          <w:t>ی</w:t>
        </w:r>
        <w:r w:rsidR="003F231C" w:rsidRPr="00EA2CA1">
          <w:rPr>
            <w:rStyle w:val="Hyperlink"/>
            <w:rFonts w:hint="eastAsia"/>
            <w:sz w:val="24"/>
            <w:rtl/>
          </w:rPr>
          <w:t>ر</w:t>
        </w:r>
        <w:r w:rsidR="003F231C" w:rsidRPr="00EA2CA1">
          <w:rPr>
            <w:rStyle w:val="Hyperlink"/>
            <w:rFonts w:hint="cs"/>
            <w:sz w:val="24"/>
            <w:rtl/>
          </w:rPr>
          <w:t>ی</w:t>
        </w:r>
        <w:r w:rsidR="003F231C" w:rsidRPr="00EA2CA1">
          <w:rPr>
            <w:rStyle w:val="Hyperlink"/>
            <w:rFonts w:hint="eastAsia"/>
            <w:sz w:val="24"/>
            <w:rtl/>
          </w:rPr>
          <w:t>ت</w:t>
        </w:r>
        <w:r w:rsidR="003F231C" w:rsidRPr="00EA2CA1">
          <w:rPr>
            <w:rStyle w:val="Hyperlink"/>
            <w:sz w:val="24"/>
            <w:rtl/>
          </w:rPr>
          <w:t xml:space="preserve"> </w:t>
        </w:r>
        <w:r w:rsidR="003F231C" w:rsidRPr="00EA2CA1">
          <w:rPr>
            <w:rStyle w:val="Hyperlink"/>
            <w:rFonts w:hint="eastAsia"/>
            <w:sz w:val="24"/>
            <w:rtl/>
          </w:rPr>
          <w:t>داده</w:t>
        </w:r>
        <w:r w:rsidR="003F231C" w:rsidRPr="00EA2CA1">
          <w:rPr>
            <w:rStyle w:val="Hyperlink"/>
            <w:sz w:val="24"/>
            <w:rtl/>
          </w:rPr>
          <w:t xml:space="preserve"> </w:t>
        </w:r>
        <w:r w:rsidR="003F231C" w:rsidRPr="00EA2CA1">
          <w:rPr>
            <w:rStyle w:val="Hyperlink"/>
            <w:rFonts w:hint="eastAsia"/>
            <w:sz w:val="24"/>
            <w:rtl/>
          </w:rPr>
          <w:t>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گراف</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29 \h </w:instrText>
        </w:r>
        <w:r w:rsidR="003F231C" w:rsidRPr="00EA2CA1">
          <w:rPr>
            <w:webHidden/>
            <w:sz w:val="24"/>
          </w:rPr>
        </w:r>
        <w:r w:rsidR="003F231C" w:rsidRPr="00EA2CA1">
          <w:rPr>
            <w:webHidden/>
            <w:sz w:val="24"/>
          </w:rPr>
          <w:fldChar w:fldCharType="separate"/>
        </w:r>
        <w:r w:rsidR="00607008">
          <w:rPr>
            <w:webHidden/>
            <w:sz w:val="24"/>
            <w:rtl/>
            <w:lang w:bidi="ar-SA"/>
          </w:rPr>
          <w:t>19</w:t>
        </w:r>
        <w:r w:rsidR="003F231C" w:rsidRPr="00EA2CA1">
          <w:rPr>
            <w:webHidden/>
            <w:sz w:val="24"/>
          </w:rPr>
          <w:fldChar w:fldCharType="end"/>
        </w:r>
      </w:hyperlink>
    </w:p>
    <w:p w:rsidR="003F231C" w:rsidRPr="00EA2CA1" w:rsidRDefault="00D032AA" w:rsidP="003F231C">
      <w:pPr>
        <w:pStyle w:val="TOC3"/>
        <w:tabs>
          <w:tab w:val="left" w:pos="5052"/>
        </w:tabs>
        <w:rPr>
          <w:rFonts w:asciiTheme="minorHAnsi" w:eastAsiaTheme="minorEastAsia" w:hAnsiTheme="minorHAnsi"/>
          <w:sz w:val="24"/>
          <w:szCs w:val="24"/>
        </w:rPr>
      </w:pPr>
      <w:hyperlink w:anchor="_Toc409469630" w:history="1">
        <w:r w:rsidR="003F231C">
          <w:rPr>
            <w:rStyle w:val="Hyperlink"/>
            <w:rFonts w:hint="cs"/>
            <w:sz w:val="24"/>
            <w:szCs w:val="24"/>
            <w:rtl/>
            <w14:scene3d>
              <w14:camera w14:prst="orthographicFront"/>
              <w14:lightRig w14:rig="threePt" w14:dir="t">
                <w14:rot w14:lat="0" w14:lon="0" w14:rev="0"/>
              </w14:lightRig>
            </w14:scene3d>
          </w:rPr>
          <w:t>2.2.1.</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تکن</w:t>
        </w:r>
        <w:r w:rsidR="003F231C" w:rsidRPr="00EA2CA1">
          <w:rPr>
            <w:rStyle w:val="Hyperlink"/>
            <w:rFonts w:hint="cs"/>
            <w:sz w:val="24"/>
            <w:szCs w:val="24"/>
            <w:rtl/>
          </w:rPr>
          <w:t>ی</w:t>
        </w:r>
        <w:r w:rsidR="003F231C" w:rsidRPr="00EA2CA1">
          <w:rPr>
            <w:rStyle w:val="Hyperlink"/>
            <w:rFonts w:hint="eastAsia"/>
            <w:sz w:val="24"/>
            <w:szCs w:val="24"/>
            <w:rtl/>
          </w:rPr>
          <w:t>ک</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شاخص</w:t>
        </w:r>
        <w:r w:rsidR="003F231C" w:rsidRPr="00EA2CA1">
          <w:rPr>
            <w:rStyle w:val="Hyperlink"/>
            <w:sz w:val="24"/>
            <w:szCs w:val="24"/>
            <w:rtl/>
          </w:rPr>
          <w:t xml:space="preserve"> </w:t>
        </w:r>
        <w:r w:rsidR="003F231C" w:rsidRPr="00EA2CA1">
          <w:rPr>
            <w:rStyle w:val="Hyperlink"/>
            <w:rFonts w:hint="eastAsia"/>
            <w:sz w:val="24"/>
            <w:szCs w:val="24"/>
            <w:rtl/>
          </w:rPr>
          <w:t>گذار</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و</w:t>
        </w:r>
        <w:r w:rsidR="003F231C" w:rsidRPr="00EA2CA1">
          <w:rPr>
            <w:rStyle w:val="Hyperlink"/>
            <w:sz w:val="24"/>
            <w:szCs w:val="24"/>
            <w:rtl/>
          </w:rPr>
          <w:t xml:space="preserve"> </w:t>
        </w:r>
        <w:r w:rsidR="003F231C" w:rsidRPr="00EA2CA1">
          <w:rPr>
            <w:rStyle w:val="Hyperlink"/>
            <w:rFonts w:hint="eastAsia"/>
            <w:sz w:val="24"/>
            <w:szCs w:val="24"/>
            <w:rtl/>
          </w:rPr>
          <w:t>پردازش</w:t>
        </w:r>
        <w:r w:rsidR="003F231C" w:rsidRPr="00EA2CA1">
          <w:rPr>
            <w:rStyle w:val="Hyperlink"/>
            <w:sz w:val="24"/>
            <w:szCs w:val="24"/>
            <w:rtl/>
          </w:rPr>
          <w:t xml:space="preserve"> </w:t>
        </w:r>
        <w:r w:rsidR="003F231C" w:rsidRPr="00EA2CA1">
          <w:rPr>
            <w:rStyle w:val="Hyperlink"/>
            <w:rFonts w:hint="eastAsia"/>
            <w:sz w:val="24"/>
            <w:szCs w:val="24"/>
            <w:rtl/>
          </w:rPr>
          <w:t>پرس</w:t>
        </w:r>
        <w:r w:rsidR="003F231C" w:rsidRPr="00EA2CA1">
          <w:rPr>
            <w:rStyle w:val="Hyperlink"/>
            <w:sz w:val="24"/>
            <w:szCs w:val="24"/>
            <w:rtl/>
          </w:rPr>
          <w:t xml:space="preserve"> </w:t>
        </w:r>
        <w:r w:rsidR="003F231C" w:rsidRPr="00EA2CA1">
          <w:rPr>
            <w:rStyle w:val="Hyperlink"/>
            <w:rFonts w:hint="eastAsia"/>
            <w:sz w:val="24"/>
            <w:szCs w:val="24"/>
            <w:rtl/>
          </w:rPr>
          <w:t>و</w:t>
        </w:r>
        <w:r w:rsidR="003F231C" w:rsidRPr="00EA2CA1">
          <w:rPr>
            <w:rStyle w:val="Hyperlink"/>
            <w:sz w:val="24"/>
            <w:szCs w:val="24"/>
            <w:rtl/>
          </w:rPr>
          <w:t xml:space="preserve"> </w:t>
        </w:r>
        <w:r w:rsidR="003F231C" w:rsidRPr="00EA2CA1">
          <w:rPr>
            <w:rStyle w:val="Hyperlink"/>
            <w:rFonts w:hint="eastAsia"/>
            <w:sz w:val="24"/>
            <w:szCs w:val="24"/>
            <w:rtl/>
          </w:rPr>
          <w:t>جو</w:t>
        </w:r>
        <w:r w:rsidR="003F231C">
          <w:rPr>
            <w:rStyle w:val="Hyperlink"/>
            <w:sz w:val="24"/>
            <w:szCs w:val="24"/>
            <w:rtl/>
          </w:rPr>
          <w:tab/>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0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19</w:t>
        </w:r>
        <w:r w:rsidR="003F231C" w:rsidRPr="00EA2CA1">
          <w:rPr>
            <w:webHidden/>
            <w:sz w:val="24"/>
            <w:szCs w:val="24"/>
          </w:rPr>
          <w:fldChar w:fldCharType="end"/>
        </w:r>
      </w:hyperlink>
    </w:p>
    <w:p w:rsidR="003F231C" w:rsidRPr="00EA2CA1" w:rsidRDefault="00D032AA" w:rsidP="003F231C">
      <w:pPr>
        <w:pStyle w:val="TOC3"/>
        <w:tabs>
          <w:tab w:val="left" w:pos="3123"/>
        </w:tabs>
        <w:rPr>
          <w:rFonts w:asciiTheme="minorHAnsi" w:eastAsiaTheme="minorEastAsia" w:hAnsiTheme="minorHAnsi"/>
          <w:sz w:val="24"/>
          <w:szCs w:val="24"/>
        </w:rPr>
      </w:pPr>
      <w:hyperlink w:anchor="_Toc409469631" w:history="1">
        <w:r w:rsidR="003F231C">
          <w:rPr>
            <w:rStyle w:val="Hyperlink"/>
            <w:rFonts w:hint="cs"/>
            <w:sz w:val="24"/>
            <w:szCs w:val="24"/>
            <w:rtl/>
            <w14:scene3d>
              <w14:camera w14:prst="orthographicFront"/>
              <w14:lightRig w14:rig="threePt" w14:dir="t">
                <w14:rot w14:lat="0" w14:lon="0" w14:rev="0"/>
              </w14:lightRig>
            </w14:scene3d>
          </w:rPr>
          <w:t>2.2.2.</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پرس</w:t>
        </w:r>
        <w:r w:rsidR="003F231C" w:rsidRPr="00EA2CA1">
          <w:rPr>
            <w:rStyle w:val="Hyperlink"/>
            <w:sz w:val="24"/>
            <w:szCs w:val="24"/>
            <w:rtl/>
          </w:rPr>
          <w:t xml:space="preserve"> </w:t>
        </w:r>
        <w:r w:rsidR="003F231C" w:rsidRPr="00EA2CA1">
          <w:rPr>
            <w:rStyle w:val="Hyperlink"/>
            <w:rFonts w:hint="eastAsia"/>
            <w:sz w:val="24"/>
            <w:szCs w:val="24"/>
            <w:rtl/>
          </w:rPr>
          <w:t>و</w:t>
        </w:r>
        <w:r w:rsidR="003F231C" w:rsidRPr="00EA2CA1">
          <w:rPr>
            <w:rStyle w:val="Hyperlink"/>
            <w:sz w:val="24"/>
            <w:szCs w:val="24"/>
            <w:rtl/>
          </w:rPr>
          <w:t xml:space="preserve"> </w:t>
        </w:r>
        <w:r w:rsidR="003F231C" w:rsidRPr="00EA2CA1">
          <w:rPr>
            <w:rStyle w:val="Hyperlink"/>
            <w:rFonts w:hint="eastAsia"/>
            <w:sz w:val="24"/>
            <w:szCs w:val="24"/>
            <w:rtl/>
          </w:rPr>
          <w:t>جو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دسترس</w:t>
        </w:r>
        <w:r w:rsidR="003F231C" w:rsidRPr="00EA2CA1">
          <w:rPr>
            <w:rStyle w:val="Hyperlink"/>
            <w:rFonts w:hint="cs"/>
            <w:sz w:val="24"/>
            <w:szCs w:val="24"/>
            <w:rtl/>
          </w:rPr>
          <w:t>ی</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1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22</w:t>
        </w:r>
        <w:r w:rsidR="003F231C" w:rsidRPr="00EA2CA1">
          <w:rPr>
            <w:webHidden/>
            <w:sz w:val="24"/>
            <w:szCs w:val="24"/>
          </w:rPr>
          <w:fldChar w:fldCharType="end"/>
        </w:r>
      </w:hyperlink>
    </w:p>
    <w:p w:rsidR="003F231C" w:rsidRPr="00EA2CA1" w:rsidRDefault="00D032AA" w:rsidP="003F231C">
      <w:pPr>
        <w:pStyle w:val="TOC3"/>
        <w:tabs>
          <w:tab w:val="left" w:pos="2096"/>
        </w:tabs>
        <w:rPr>
          <w:rFonts w:asciiTheme="minorHAnsi" w:eastAsiaTheme="minorEastAsia" w:hAnsiTheme="minorHAnsi"/>
          <w:sz w:val="24"/>
          <w:szCs w:val="24"/>
        </w:rPr>
      </w:pPr>
      <w:hyperlink w:anchor="_Toc409469632" w:history="1">
        <w:r w:rsidR="003F231C">
          <w:rPr>
            <w:rStyle w:val="Hyperlink"/>
            <w:rFonts w:hint="cs"/>
            <w:sz w:val="24"/>
            <w:szCs w:val="24"/>
            <w:rtl/>
            <w14:scene3d>
              <w14:camera w14:prst="orthographicFront"/>
              <w14:lightRig w14:rig="threePt" w14:dir="t">
                <w14:rot w14:lat="0" w14:lon="0" w14:rev="0"/>
              </w14:lightRig>
            </w14:scene3d>
          </w:rPr>
          <w:t>2.2.3.</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تناظر</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2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24</w:t>
        </w:r>
        <w:r w:rsidR="003F231C" w:rsidRPr="00EA2CA1">
          <w:rPr>
            <w:webHidden/>
            <w:sz w:val="24"/>
            <w:szCs w:val="24"/>
          </w:rPr>
          <w:fldChar w:fldCharType="end"/>
        </w:r>
      </w:hyperlink>
    </w:p>
    <w:p w:rsidR="003F231C" w:rsidRPr="00EA2CA1" w:rsidRDefault="00D032AA" w:rsidP="003F231C">
      <w:pPr>
        <w:pStyle w:val="TOC3"/>
        <w:tabs>
          <w:tab w:val="left" w:pos="2631"/>
        </w:tabs>
        <w:rPr>
          <w:rFonts w:asciiTheme="minorHAnsi" w:eastAsiaTheme="minorEastAsia" w:hAnsiTheme="minorHAnsi"/>
          <w:sz w:val="24"/>
          <w:szCs w:val="24"/>
        </w:rPr>
      </w:pPr>
      <w:hyperlink w:anchor="_Toc409469633" w:history="1">
        <w:r w:rsidR="003F231C" w:rsidRPr="00EA2CA1">
          <w:rPr>
            <w:rStyle w:val="Hyperlink"/>
            <w:sz w:val="24"/>
            <w:szCs w:val="24"/>
            <w:rtl/>
            <w14:scene3d>
              <w14:camera w14:prst="orthographicFront"/>
              <w14:lightRig w14:rig="threePt" w14:dir="t">
                <w14:rot w14:lat="0" w14:lon="0" w14:rev="0"/>
              </w14:lightRig>
            </w14:scene3d>
          </w:rPr>
          <w:t>2.2.4.</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جستجو</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واژگان</w:t>
        </w:r>
        <w:r w:rsidR="003F231C" w:rsidRPr="00EA2CA1">
          <w:rPr>
            <w:rStyle w:val="Hyperlink"/>
            <w:sz w:val="24"/>
            <w:szCs w:val="24"/>
            <w:rtl/>
          </w:rPr>
          <w:t xml:space="preserve"> </w:t>
        </w:r>
        <w:r w:rsidR="003F231C" w:rsidRPr="00EA2CA1">
          <w:rPr>
            <w:rStyle w:val="Hyperlink"/>
            <w:rFonts w:hint="eastAsia"/>
            <w:sz w:val="24"/>
            <w:szCs w:val="24"/>
            <w:rtl/>
          </w:rPr>
          <w:t>کل</w:t>
        </w:r>
        <w:r w:rsidR="003F231C" w:rsidRPr="00EA2CA1">
          <w:rPr>
            <w:rStyle w:val="Hyperlink"/>
            <w:rFonts w:hint="cs"/>
            <w:sz w:val="24"/>
            <w:szCs w:val="24"/>
            <w:rtl/>
          </w:rPr>
          <w:t>ی</w:t>
        </w:r>
        <w:r w:rsidR="003F231C" w:rsidRPr="00EA2CA1">
          <w:rPr>
            <w:rStyle w:val="Hyperlink"/>
            <w:rFonts w:hint="eastAsia"/>
            <w:sz w:val="24"/>
            <w:szCs w:val="24"/>
            <w:rtl/>
          </w:rPr>
          <w:t>د</w:t>
        </w:r>
        <w:r w:rsidR="003F231C" w:rsidRPr="00EA2CA1">
          <w:rPr>
            <w:rStyle w:val="Hyperlink"/>
            <w:rFonts w:hint="cs"/>
            <w:sz w:val="24"/>
            <w:szCs w:val="24"/>
            <w:rtl/>
          </w:rPr>
          <w:t>ی</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3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26</w:t>
        </w:r>
        <w:r w:rsidR="003F231C" w:rsidRPr="00EA2CA1">
          <w:rPr>
            <w:webHidden/>
            <w:sz w:val="24"/>
            <w:szCs w:val="24"/>
          </w:rPr>
          <w:fldChar w:fldCharType="end"/>
        </w:r>
      </w:hyperlink>
    </w:p>
    <w:p w:rsidR="003F231C" w:rsidRPr="00EA2CA1" w:rsidRDefault="00D032AA" w:rsidP="003F231C">
      <w:pPr>
        <w:pStyle w:val="TOC3"/>
        <w:tabs>
          <w:tab w:val="left" w:pos="3101"/>
        </w:tabs>
        <w:rPr>
          <w:rFonts w:asciiTheme="minorHAnsi" w:eastAsiaTheme="minorEastAsia" w:hAnsiTheme="minorHAnsi"/>
          <w:sz w:val="24"/>
          <w:szCs w:val="24"/>
        </w:rPr>
      </w:pPr>
      <w:hyperlink w:anchor="_Toc409469634" w:history="1">
        <w:r w:rsidR="003F231C" w:rsidRPr="00EA2CA1">
          <w:rPr>
            <w:rStyle w:val="Hyperlink"/>
            <w:sz w:val="24"/>
            <w:szCs w:val="24"/>
            <w:rtl/>
            <w14:scene3d>
              <w14:camera w14:prst="orthographicFront"/>
              <w14:lightRig w14:rig="threePt" w14:dir="t">
                <w14:rot w14:lat="0" w14:lon="0" w14:rev="0"/>
              </w14:lightRig>
            </w14:scene3d>
          </w:rPr>
          <w:t>2.2.5.</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خلاصه</w:t>
        </w:r>
        <w:r w:rsidR="003F231C" w:rsidRPr="00EA2CA1">
          <w:rPr>
            <w:rStyle w:val="Hyperlink"/>
            <w:sz w:val="24"/>
            <w:szCs w:val="24"/>
            <w:rtl/>
          </w:rPr>
          <w:t xml:space="preserve"> </w:t>
        </w:r>
        <w:r w:rsidR="003F231C" w:rsidRPr="00EA2CA1">
          <w:rPr>
            <w:rStyle w:val="Hyperlink"/>
            <w:rFonts w:hint="eastAsia"/>
            <w:sz w:val="24"/>
            <w:szCs w:val="24"/>
            <w:rtl/>
          </w:rPr>
          <w:t>ساز</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بزرگ</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4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28</w:t>
        </w:r>
        <w:r w:rsidR="003F231C" w:rsidRPr="00EA2CA1">
          <w:rPr>
            <w:webHidden/>
            <w:sz w:val="24"/>
            <w:szCs w:val="24"/>
          </w:rPr>
          <w:fldChar w:fldCharType="end"/>
        </w:r>
      </w:hyperlink>
    </w:p>
    <w:p w:rsidR="003F231C" w:rsidRPr="00EA2CA1" w:rsidRDefault="00D032AA" w:rsidP="003F231C">
      <w:pPr>
        <w:pStyle w:val="TOC2"/>
        <w:tabs>
          <w:tab w:val="left" w:pos="2868"/>
        </w:tabs>
        <w:rPr>
          <w:rFonts w:asciiTheme="minorHAnsi" w:eastAsiaTheme="minorEastAsia" w:hAnsiTheme="minorHAnsi"/>
          <w:sz w:val="24"/>
          <w:lang w:bidi="ar-SA"/>
        </w:rPr>
      </w:pPr>
      <w:hyperlink w:anchor="_Toc409469635" w:history="1">
        <w:r w:rsidR="003F231C">
          <w:rPr>
            <w:rStyle w:val="Hyperlink"/>
            <w:rFonts w:hint="cs"/>
            <w:sz w:val="24"/>
            <w:rtl/>
          </w:rPr>
          <w:t>2.3.</w:t>
        </w:r>
        <w:r w:rsidR="003F231C" w:rsidRPr="00EA2CA1">
          <w:rPr>
            <w:rFonts w:asciiTheme="minorHAnsi" w:eastAsiaTheme="minorEastAsia" w:hAnsiTheme="minorHAnsi"/>
            <w:sz w:val="24"/>
            <w:lang w:bidi="ar-SA"/>
          </w:rPr>
          <w:tab/>
        </w:r>
        <w:r w:rsidR="003F231C" w:rsidRPr="00EA2CA1">
          <w:rPr>
            <w:rStyle w:val="Hyperlink"/>
            <w:rFonts w:hint="eastAsia"/>
            <w:sz w:val="24"/>
            <w:rtl/>
          </w:rPr>
          <w:t>الگور</w:t>
        </w:r>
        <w:r w:rsidR="003F231C" w:rsidRPr="00EA2CA1">
          <w:rPr>
            <w:rStyle w:val="Hyperlink"/>
            <w:rFonts w:hint="cs"/>
            <w:sz w:val="24"/>
            <w:rtl/>
          </w:rPr>
          <w:t>ی</w:t>
        </w:r>
        <w:r w:rsidR="003F231C" w:rsidRPr="00EA2CA1">
          <w:rPr>
            <w:rStyle w:val="Hyperlink"/>
            <w:rFonts w:hint="eastAsia"/>
            <w:sz w:val="24"/>
            <w:rtl/>
          </w:rPr>
          <w:t>تم</w:t>
        </w:r>
        <w:r w:rsidR="003F231C" w:rsidRPr="00EA2CA1">
          <w:rPr>
            <w:rStyle w:val="Hyperlink"/>
            <w:sz w:val="24"/>
            <w:rtl/>
          </w:rPr>
          <w:t xml:space="preserve"> </w:t>
        </w:r>
        <w:r w:rsidR="003F231C" w:rsidRPr="00EA2CA1">
          <w:rPr>
            <w:rStyle w:val="Hyperlink"/>
            <w:rFonts w:hint="eastAsia"/>
            <w:sz w:val="24"/>
            <w:rtl/>
          </w:rPr>
          <w:t>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استخراج</w:t>
        </w:r>
        <w:r w:rsidR="003F231C" w:rsidRPr="00EA2CA1">
          <w:rPr>
            <w:rStyle w:val="Hyperlink"/>
            <w:sz w:val="24"/>
            <w:rtl/>
          </w:rPr>
          <w:t xml:space="preserve"> </w:t>
        </w:r>
        <w:r w:rsidR="003F231C" w:rsidRPr="00EA2CA1">
          <w:rPr>
            <w:rStyle w:val="Hyperlink"/>
            <w:rFonts w:hint="eastAsia"/>
            <w:sz w:val="24"/>
            <w:rtl/>
          </w:rPr>
          <w:t>گراف</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35 \h </w:instrText>
        </w:r>
        <w:r w:rsidR="003F231C" w:rsidRPr="00EA2CA1">
          <w:rPr>
            <w:webHidden/>
            <w:sz w:val="24"/>
          </w:rPr>
        </w:r>
        <w:r w:rsidR="003F231C" w:rsidRPr="00EA2CA1">
          <w:rPr>
            <w:webHidden/>
            <w:sz w:val="24"/>
          </w:rPr>
          <w:fldChar w:fldCharType="separate"/>
        </w:r>
        <w:r w:rsidR="00607008">
          <w:rPr>
            <w:webHidden/>
            <w:sz w:val="24"/>
            <w:rtl/>
            <w:lang w:bidi="ar-SA"/>
          </w:rPr>
          <w:t>30</w:t>
        </w:r>
        <w:r w:rsidR="003F231C" w:rsidRPr="00EA2CA1">
          <w:rPr>
            <w:webHidden/>
            <w:sz w:val="24"/>
          </w:rPr>
          <w:fldChar w:fldCharType="end"/>
        </w:r>
      </w:hyperlink>
    </w:p>
    <w:p w:rsidR="003F231C" w:rsidRPr="00EA2CA1" w:rsidRDefault="00D032AA" w:rsidP="003F231C">
      <w:pPr>
        <w:pStyle w:val="TOC3"/>
        <w:tabs>
          <w:tab w:val="left" w:pos="2659"/>
        </w:tabs>
        <w:rPr>
          <w:rFonts w:asciiTheme="minorHAnsi" w:eastAsiaTheme="minorEastAsia" w:hAnsiTheme="minorHAnsi"/>
          <w:sz w:val="24"/>
          <w:szCs w:val="24"/>
        </w:rPr>
      </w:pPr>
      <w:hyperlink w:anchor="_Toc409469636" w:history="1">
        <w:r w:rsidR="003F231C" w:rsidRPr="00EA2CA1">
          <w:rPr>
            <w:rStyle w:val="Hyperlink"/>
            <w:sz w:val="24"/>
            <w:szCs w:val="24"/>
            <w:rtl/>
            <w14:scene3d>
              <w14:camera w14:prst="orthographicFront"/>
              <w14:lightRig w14:rig="threePt" w14:dir="t">
                <w14:rot w14:lat="0" w14:lon="0" w14:rev="0"/>
              </w14:lightRig>
            </w14:scene3d>
          </w:rPr>
          <w:t>2.3.1.</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الگو</w:t>
        </w:r>
        <w:r w:rsidR="003F231C" w:rsidRPr="00EA2CA1">
          <w:rPr>
            <w:rStyle w:val="Hyperlink"/>
            <w:sz w:val="24"/>
            <w:szCs w:val="24"/>
            <w:rtl/>
          </w:rPr>
          <w:t xml:space="preserve"> </w:t>
        </w:r>
        <w:r w:rsidR="003F231C" w:rsidRPr="00EA2CA1">
          <w:rPr>
            <w:rStyle w:val="Hyperlink"/>
            <w:rFonts w:hint="eastAsia"/>
            <w:sz w:val="24"/>
            <w:szCs w:val="24"/>
            <w:rtl/>
          </w:rPr>
          <w:t>در</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6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30</w:t>
        </w:r>
        <w:r w:rsidR="003F231C" w:rsidRPr="00EA2CA1">
          <w:rPr>
            <w:webHidden/>
            <w:sz w:val="24"/>
            <w:szCs w:val="24"/>
          </w:rPr>
          <w:fldChar w:fldCharType="end"/>
        </w:r>
      </w:hyperlink>
    </w:p>
    <w:p w:rsidR="003F231C" w:rsidRPr="00EA2CA1" w:rsidRDefault="00D032AA" w:rsidP="003F231C">
      <w:pPr>
        <w:pStyle w:val="TOC3"/>
        <w:tabs>
          <w:tab w:val="left" w:pos="4404"/>
        </w:tabs>
        <w:rPr>
          <w:rFonts w:asciiTheme="minorHAnsi" w:eastAsiaTheme="minorEastAsia" w:hAnsiTheme="minorHAnsi"/>
          <w:sz w:val="24"/>
          <w:szCs w:val="24"/>
        </w:rPr>
      </w:pPr>
      <w:hyperlink w:anchor="_Toc409469637" w:history="1">
        <w:r w:rsidR="003F231C" w:rsidRPr="00EA2CA1">
          <w:rPr>
            <w:rStyle w:val="Hyperlink"/>
            <w:sz w:val="24"/>
            <w:szCs w:val="24"/>
            <w:rtl/>
            <w14:scene3d>
              <w14:camera w14:prst="orthographicFront"/>
              <w14:lightRig w14:rig="threePt" w14:dir="t">
                <w14:rot w14:lat="0" w14:lon="0" w14:rev="0"/>
              </w14:lightRig>
            </w14:scene3d>
          </w:rPr>
          <w:t>2.3.2.</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لگور</w:t>
        </w:r>
        <w:r w:rsidR="003F231C" w:rsidRPr="00EA2CA1">
          <w:rPr>
            <w:rStyle w:val="Hyperlink"/>
            <w:rFonts w:hint="cs"/>
            <w:sz w:val="24"/>
            <w:szCs w:val="24"/>
            <w:rtl/>
          </w:rPr>
          <w:t>ی</w:t>
        </w:r>
        <w:r w:rsidR="003F231C" w:rsidRPr="00EA2CA1">
          <w:rPr>
            <w:rStyle w:val="Hyperlink"/>
            <w:rFonts w:hint="eastAsia"/>
            <w:sz w:val="24"/>
            <w:szCs w:val="24"/>
            <w:rtl/>
          </w:rPr>
          <w:t>تم</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خوشه</w:t>
        </w:r>
        <w:r w:rsidR="003F231C" w:rsidRPr="00EA2CA1">
          <w:rPr>
            <w:rStyle w:val="Hyperlink"/>
            <w:sz w:val="24"/>
            <w:szCs w:val="24"/>
            <w:rtl/>
          </w:rPr>
          <w:t xml:space="preserve"> </w:t>
        </w:r>
        <w:r w:rsidR="003F231C" w:rsidRPr="00EA2CA1">
          <w:rPr>
            <w:rStyle w:val="Hyperlink"/>
            <w:rFonts w:hint="eastAsia"/>
            <w:sz w:val="24"/>
            <w:szCs w:val="24"/>
            <w:rtl/>
          </w:rPr>
          <w:t>بند</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بر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داده</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7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33</w:t>
        </w:r>
        <w:r w:rsidR="003F231C" w:rsidRPr="00EA2CA1">
          <w:rPr>
            <w:webHidden/>
            <w:sz w:val="24"/>
            <w:szCs w:val="24"/>
          </w:rPr>
          <w:fldChar w:fldCharType="end"/>
        </w:r>
      </w:hyperlink>
    </w:p>
    <w:p w:rsidR="003F231C" w:rsidRPr="00EA2CA1" w:rsidRDefault="00D032AA" w:rsidP="003F231C">
      <w:pPr>
        <w:pStyle w:val="TOC3"/>
        <w:tabs>
          <w:tab w:val="left" w:pos="4338"/>
        </w:tabs>
        <w:rPr>
          <w:rFonts w:asciiTheme="minorHAnsi" w:eastAsiaTheme="minorEastAsia" w:hAnsiTheme="minorHAnsi"/>
          <w:sz w:val="24"/>
          <w:szCs w:val="24"/>
        </w:rPr>
      </w:pPr>
      <w:hyperlink w:anchor="_Toc409469638" w:history="1">
        <w:r w:rsidR="003F231C" w:rsidRPr="00EA2CA1">
          <w:rPr>
            <w:rStyle w:val="Hyperlink"/>
            <w:sz w:val="24"/>
            <w:szCs w:val="24"/>
            <w:rtl/>
            <w14:scene3d>
              <w14:camera w14:prst="orthographicFront"/>
              <w14:lightRig w14:rig="threePt" w14:dir="t">
                <w14:rot w14:lat="0" w14:lon="0" w14:rev="0"/>
              </w14:lightRig>
            </w14:scene3d>
          </w:rPr>
          <w:t>2.3.3.</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لگور</w:t>
        </w:r>
        <w:r w:rsidR="003F231C" w:rsidRPr="00EA2CA1">
          <w:rPr>
            <w:rStyle w:val="Hyperlink"/>
            <w:rFonts w:hint="cs"/>
            <w:sz w:val="24"/>
            <w:szCs w:val="24"/>
            <w:rtl/>
          </w:rPr>
          <w:t>ی</w:t>
        </w:r>
        <w:r w:rsidR="003F231C" w:rsidRPr="00EA2CA1">
          <w:rPr>
            <w:rStyle w:val="Hyperlink"/>
            <w:rFonts w:hint="eastAsia"/>
            <w:sz w:val="24"/>
            <w:szCs w:val="24"/>
            <w:rtl/>
          </w:rPr>
          <w:t>تم</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طبقه</w:t>
        </w:r>
        <w:r w:rsidR="003F231C" w:rsidRPr="00EA2CA1">
          <w:rPr>
            <w:rStyle w:val="Hyperlink"/>
            <w:sz w:val="24"/>
            <w:szCs w:val="24"/>
            <w:rtl/>
          </w:rPr>
          <w:t xml:space="preserve"> </w:t>
        </w:r>
        <w:r w:rsidR="003F231C" w:rsidRPr="00EA2CA1">
          <w:rPr>
            <w:rStyle w:val="Hyperlink"/>
            <w:rFonts w:hint="eastAsia"/>
            <w:sz w:val="24"/>
            <w:szCs w:val="24"/>
            <w:rtl/>
          </w:rPr>
          <w:t>بند</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بر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داده</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8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36</w:t>
        </w:r>
        <w:r w:rsidR="003F231C" w:rsidRPr="00EA2CA1">
          <w:rPr>
            <w:webHidden/>
            <w:sz w:val="24"/>
            <w:szCs w:val="24"/>
          </w:rPr>
          <w:fldChar w:fldCharType="end"/>
        </w:r>
      </w:hyperlink>
    </w:p>
    <w:p w:rsidR="003F231C" w:rsidRPr="00EA2CA1" w:rsidRDefault="00D032AA" w:rsidP="003F231C">
      <w:pPr>
        <w:pStyle w:val="TOC3"/>
        <w:tabs>
          <w:tab w:val="left" w:pos="3602"/>
        </w:tabs>
        <w:rPr>
          <w:rFonts w:asciiTheme="minorHAnsi" w:eastAsiaTheme="minorEastAsia" w:hAnsiTheme="minorHAnsi"/>
          <w:sz w:val="24"/>
          <w:szCs w:val="24"/>
        </w:rPr>
      </w:pPr>
      <w:hyperlink w:anchor="_Toc409469639" w:history="1">
        <w:r w:rsidR="003F231C" w:rsidRPr="00EA2CA1">
          <w:rPr>
            <w:rStyle w:val="Hyperlink"/>
            <w:sz w:val="24"/>
            <w:szCs w:val="24"/>
            <w:rtl/>
            <w14:scene3d>
              <w14:camera w14:prst="orthographicFront"/>
              <w14:lightRig w14:rig="threePt" w14:dir="t">
                <w14:rot w14:lat="0" w14:lon="0" w14:rev="0"/>
              </w14:lightRig>
            </w14:scene3d>
          </w:rPr>
          <w:t>2.3.4.</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فعال</w:t>
        </w:r>
        <w:r w:rsidR="003F231C" w:rsidRPr="00EA2CA1">
          <w:rPr>
            <w:rStyle w:val="Hyperlink"/>
            <w:rFonts w:hint="cs"/>
            <w:sz w:val="24"/>
            <w:szCs w:val="24"/>
            <w:rtl/>
          </w:rPr>
          <w:t>ی</w:t>
        </w:r>
        <w:r w:rsidR="003F231C" w:rsidRPr="00EA2CA1">
          <w:rPr>
            <w:rStyle w:val="Hyperlink"/>
            <w:rFonts w:hint="eastAsia"/>
            <w:sz w:val="24"/>
            <w:szCs w:val="24"/>
            <w:rtl/>
          </w:rPr>
          <w:t>ت</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تکامل</w:t>
        </w:r>
        <w:r w:rsidR="003F231C" w:rsidRPr="00EA2CA1">
          <w:rPr>
            <w:rStyle w:val="Hyperlink"/>
            <w:sz w:val="24"/>
            <w:szCs w:val="24"/>
            <w:rtl/>
          </w:rPr>
          <w:t xml:space="preserve"> </w:t>
        </w:r>
        <w:r w:rsidR="003F231C" w:rsidRPr="00EA2CA1">
          <w:rPr>
            <w:rStyle w:val="Hyperlink"/>
            <w:rFonts w:hint="eastAsia"/>
            <w:sz w:val="24"/>
            <w:szCs w:val="24"/>
            <w:rtl/>
          </w:rPr>
          <w:t>ـ</w:t>
        </w:r>
        <w:r w:rsidR="003F231C" w:rsidRPr="00EA2CA1">
          <w:rPr>
            <w:rStyle w:val="Hyperlink"/>
            <w:sz w:val="24"/>
            <w:szCs w:val="24"/>
            <w:rtl/>
          </w:rPr>
          <w:t xml:space="preserve"> </w:t>
        </w:r>
        <w:r w:rsidR="003F231C" w:rsidRPr="00EA2CA1">
          <w:rPr>
            <w:rStyle w:val="Hyperlink"/>
            <w:rFonts w:hint="eastAsia"/>
            <w:sz w:val="24"/>
            <w:szCs w:val="24"/>
            <w:rtl/>
          </w:rPr>
          <w:t>زمان</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39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39</w:t>
        </w:r>
        <w:r w:rsidR="003F231C" w:rsidRPr="00EA2CA1">
          <w:rPr>
            <w:webHidden/>
            <w:sz w:val="24"/>
            <w:szCs w:val="24"/>
          </w:rPr>
          <w:fldChar w:fldCharType="end"/>
        </w:r>
      </w:hyperlink>
    </w:p>
    <w:p w:rsidR="003F231C" w:rsidRPr="00EA2CA1" w:rsidRDefault="00D032AA" w:rsidP="003F231C">
      <w:pPr>
        <w:pStyle w:val="TOC2"/>
        <w:tabs>
          <w:tab w:val="left" w:pos="1992"/>
        </w:tabs>
        <w:rPr>
          <w:rFonts w:asciiTheme="minorHAnsi" w:eastAsiaTheme="minorEastAsia" w:hAnsiTheme="minorHAnsi"/>
          <w:sz w:val="24"/>
          <w:lang w:bidi="ar-SA"/>
        </w:rPr>
      </w:pPr>
      <w:hyperlink w:anchor="_Toc409469640" w:history="1">
        <w:r w:rsidR="003F231C">
          <w:rPr>
            <w:rStyle w:val="Hyperlink"/>
            <w:rFonts w:hint="cs"/>
            <w:sz w:val="24"/>
            <w:rtl/>
          </w:rPr>
          <w:t>2.4.</w:t>
        </w:r>
        <w:r w:rsidR="003F231C" w:rsidRPr="00EA2CA1">
          <w:rPr>
            <w:rFonts w:asciiTheme="minorHAnsi" w:eastAsiaTheme="minorEastAsia" w:hAnsiTheme="minorHAnsi"/>
            <w:sz w:val="24"/>
            <w:lang w:bidi="ar-SA"/>
          </w:rPr>
          <w:tab/>
        </w:r>
        <w:r w:rsidR="003F231C" w:rsidRPr="00EA2CA1">
          <w:rPr>
            <w:rStyle w:val="Hyperlink"/>
            <w:rFonts w:hint="eastAsia"/>
            <w:sz w:val="24"/>
            <w:rtl/>
          </w:rPr>
          <w:t>کاربرد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گراف</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40 \h </w:instrText>
        </w:r>
        <w:r w:rsidR="003F231C" w:rsidRPr="00EA2CA1">
          <w:rPr>
            <w:webHidden/>
            <w:sz w:val="24"/>
          </w:rPr>
        </w:r>
        <w:r w:rsidR="003F231C" w:rsidRPr="00EA2CA1">
          <w:rPr>
            <w:webHidden/>
            <w:sz w:val="24"/>
          </w:rPr>
          <w:fldChar w:fldCharType="separate"/>
        </w:r>
        <w:r w:rsidR="00607008">
          <w:rPr>
            <w:webHidden/>
            <w:sz w:val="24"/>
            <w:rtl/>
            <w:lang w:bidi="ar-SA"/>
          </w:rPr>
          <w:t>41</w:t>
        </w:r>
        <w:r w:rsidR="003F231C" w:rsidRPr="00EA2CA1">
          <w:rPr>
            <w:webHidden/>
            <w:sz w:val="24"/>
          </w:rPr>
          <w:fldChar w:fldCharType="end"/>
        </w:r>
      </w:hyperlink>
    </w:p>
    <w:p w:rsidR="003F231C" w:rsidRPr="00EA2CA1" w:rsidRDefault="00D032AA" w:rsidP="003F231C">
      <w:pPr>
        <w:pStyle w:val="TOC3"/>
        <w:tabs>
          <w:tab w:val="left" w:pos="3739"/>
        </w:tabs>
        <w:rPr>
          <w:rFonts w:asciiTheme="minorHAnsi" w:eastAsiaTheme="minorEastAsia" w:hAnsiTheme="minorHAnsi"/>
          <w:sz w:val="24"/>
          <w:szCs w:val="24"/>
        </w:rPr>
      </w:pPr>
      <w:hyperlink w:anchor="_Toc409469641" w:history="1">
        <w:r w:rsidR="003F231C" w:rsidRPr="00EA2CA1">
          <w:rPr>
            <w:rStyle w:val="Hyperlink"/>
            <w:sz w:val="24"/>
            <w:szCs w:val="24"/>
            <w:rtl/>
            <w14:scene3d>
              <w14:camera w14:prst="orthographicFront"/>
              <w14:lightRig w14:rig="threePt" w14:dir="t">
                <w14:rot w14:lat="0" w14:lon="0" w14:rev="0"/>
              </w14:lightRig>
            </w14:scene3d>
          </w:rPr>
          <w:t>2.4.1.</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برنامه</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کاربرد</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ش</w:t>
        </w:r>
        <w:r w:rsidR="003F231C" w:rsidRPr="00EA2CA1">
          <w:rPr>
            <w:rStyle w:val="Hyperlink"/>
            <w:rFonts w:hint="cs"/>
            <w:sz w:val="24"/>
            <w:szCs w:val="24"/>
            <w:rtl/>
          </w:rPr>
          <w:t>ی</w:t>
        </w:r>
        <w:r w:rsidR="003F231C" w:rsidRPr="00EA2CA1">
          <w:rPr>
            <w:rStyle w:val="Hyperlink"/>
            <w:rFonts w:hint="eastAsia"/>
            <w:sz w:val="24"/>
            <w:szCs w:val="24"/>
            <w:rtl/>
          </w:rPr>
          <w:t>م</w:t>
        </w:r>
        <w:r w:rsidR="003F231C" w:rsidRPr="00EA2CA1">
          <w:rPr>
            <w:rStyle w:val="Hyperlink"/>
            <w:rFonts w:hint="cs"/>
            <w:sz w:val="24"/>
            <w:szCs w:val="24"/>
            <w:rtl/>
          </w:rPr>
          <w:t>ی</w:t>
        </w:r>
        <w:r w:rsidR="003F231C" w:rsidRPr="00EA2CA1">
          <w:rPr>
            <w:rStyle w:val="Hyperlink"/>
            <w:rFonts w:hint="eastAsia"/>
            <w:sz w:val="24"/>
            <w:szCs w:val="24"/>
            <w:rtl/>
          </w:rPr>
          <w:t>ا</w:t>
        </w:r>
        <w:r w:rsidR="003F231C" w:rsidRPr="00EA2CA1">
          <w:rPr>
            <w:rStyle w:val="Hyperlink"/>
            <w:rFonts w:hint="cs"/>
            <w:sz w:val="24"/>
            <w:szCs w:val="24"/>
            <w:rtl/>
          </w:rPr>
          <w:t>یی</w:t>
        </w:r>
        <w:r w:rsidR="003F231C" w:rsidRPr="00EA2CA1">
          <w:rPr>
            <w:rStyle w:val="Hyperlink"/>
            <w:sz w:val="24"/>
            <w:szCs w:val="24"/>
            <w:rtl/>
          </w:rPr>
          <w:t xml:space="preserve"> </w:t>
        </w:r>
        <w:r w:rsidR="003F231C" w:rsidRPr="00EA2CA1">
          <w:rPr>
            <w:rStyle w:val="Hyperlink"/>
            <w:rFonts w:hint="eastAsia"/>
            <w:sz w:val="24"/>
            <w:szCs w:val="24"/>
            <w:rtl/>
          </w:rPr>
          <w:t>و</w:t>
        </w:r>
        <w:r w:rsidR="003F231C" w:rsidRPr="00EA2CA1">
          <w:rPr>
            <w:rStyle w:val="Hyperlink"/>
            <w:sz w:val="24"/>
            <w:szCs w:val="24"/>
            <w:rtl/>
          </w:rPr>
          <w:t xml:space="preserve"> </w:t>
        </w:r>
        <w:r w:rsidR="003F231C" w:rsidRPr="00EA2CA1">
          <w:rPr>
            <w:rStyle w:val="Hyperlink"/>
            <w:rFonts w:hint="eastAsia"/>
            <w:sz w:val="24"/>
            <w:szCs w:val="24"/>
            <w:rtl/>
          </w:rPr>
          <w:t>ز</w:t>
        </w:r>
        <w:r w:rsidR="003F231C" w:rsidRPr="00EA2CA1">
          <w:rPr>
            <w:rStyle w:val="Hyperlink"/>
            <w:rFonts w:hint="cs"/>
            <w:sz w:val="24"/>
            <w:szCs w:val="24"/>
            <w:rtl/>
          </w:rPr>
          <w:t>ی</w:t>
        </w:r>
        <w:r w:rsidR="003F231C" w:rsidRPr="00EA2CA1">
          <w:rPr>
            <w:rStyle w:val="Hyperlink"/>
            <w:rFonts w:hint="eastAsia"/>
            <w:sz w:val="24"/>
            <w:szCs w:val="24"/>
            <w:rtl/>
          </w:rPr>
          <w:t>ست</w:t>
        </w:r>
        <w:r w:rsidR="003F231C" w:rsidRPr="00EA2CA1">
          <w:rPr>
            <w:rStyle w:val="Hyperlink"/>
            <w:rFonts w:hint="cs"/>
            <w:sz w:val="24"/>
            <w:szCs w:val="24"/>
            <w:rtl/>
          </w:rPr>
          <w:t>ی</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41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41</w:t>
        </w:r>
        <w:r w:rsidR="003F231C" w:rsidRPr="00EA2CA1">
          <w:rPr>
            <w:webHidden/>
            <w:sz w:val="24"/>
            <w:szCs w:val="24"/>
          </w:rPr>
          <w:fldChar w:fldCharType="end"/>
        </w:r>
      </w:hyperlink>
    </w:p>
    <w:p w:rsidR="003F231C" w:rsidRPr="00EA2CA1" w:rsidRDefault="00D032AA" w:rsidP="003F231C">
      <w:pPr>
        <w:pStyle w:val="TOC3"/>
        <w:tabs>
          <w:tab w:val="left" w:pos="2307"/>
        </w:tabs>
        <w:rPr>
          <w:rFonts w:asciiTheme="minorHAnsi" w:eastAsiaTheme="minorEastAsia" w:hAnsiTheme="minorHAnsi"/>
          <w:sz w:val="24"/>
          <w:szCs w:val="24"/>
        </w:rPr>
      </w:pPr>
      <w:hyperlink w:anchor="_Toc409469642" w:history="1">
        <w:r w:rsidR="003F231C" w:rsidRPr="00EA2CA1">
          <w:rPr>
            <w:rStyle w:val="Hyperlink"/>
            <w:sz w:val="24"/>
            <w:szCs w:val="24"/>
            <w:rtl/>
            <w14:scene3d>
              <w14:camera w14:prst="orthographicFront"/>
              <w14:lightRig w14:rig="threePt" w14:dir="t">
                <w14:rot w14:lat="0" w14:lon="0" w14:rev="0"/>
              </w14:lightRig>
            </w14:scene3d>
          </w:rPr>
          <w:t>2.4.2.</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برنامه</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کاربرد</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sz w:val="24"/>
            <w:szCs w:val="24"/>
          </w:rPr>
          <w:t>Web</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42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42</w:t>
        </w:r>
        <w:r w:rsidR="003F231C" w:rsidRPr="00EA2CA1">
          <w:rPr>
            <w:webHidden/>
            <w:sz w:val="24"/>
            <w:szCs w:val="24"/>
          </w:rPr>
          <w:fldChar w:fldCharType="end"/>
        </w:r>
      </w:hyperlink>
    </w:p>
    <w:p w:rsidR="003F231C" w:rsidRPr="00EA2CA1" w:rsidRDefault="00D032AA" w:rsidP="003F231C">
      <w:pPr>
        <w:pStyle w:val="TOC3"/>
        <w:tabs>
          <w:tab w:val="left" w:pos="3708"/>
        </w:tabs>
        <w:rPr>
          <w:rFonts w:asciiTheme="minorHAnsi" w:eastAsiaTheme="minorEastAsia" w:hAnsiTheme="minorHAnsi"/>
          <w:sz w:val="24"/>
          <w:szCs w:val="24"/>
        </w:rPr>
      </w:pPr>
      <w:hyperlink w:anchor="_Toc409469643" w:history="1">
        <w:r w:rsidR="003F231C">
          <w:rPr>
            <w:rStyle w:val="Hyperlink"/>
            <w:rFonts w:hint="cs"/>
            <w:sz w:val="24"/>
            <w:szCs w:val="24"/>
            <w:rtl/>
            <w14:scene3d>
              <w14:camera w14:prst="orthographicFront"/>
              <w14:lightRig w14:rig="threePt" w14:dir="t">
                <w14:rot w14:lat="0" w14:lon="0" w14:rev="0"/>
              </w14:lightRig>
            </w14:scene3d>
          </w:rPr>
          <w:t>2.4.3.</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مکان</w:t>
        </w:r>
        <w:r w:rsidR="003F231C" w:rsidRPr="00EA2CA1">
          <w:rPr>
            <w:rStyle w:val="Hyperlink"/>
            <w:sz w:val="24"/>
            <w:szCs w:val="24"/>
            <w:rtl/>
          </w:rPr>
          <w:t xml:space="preserve"> </w:t>
        </w:r>
        <w:r w:rsidR="003F231C" w:rsidRPr="00EA2CA1">
          <w:rPr>
            <w:rStyle w:val="Hyperlink"/>
            <w:rFonts w:hint="cs"/>
            <w:sz w:val="24"/>
            <w:szCs w:val="24"/>
            <w:rtl/>
          </w:rPr>
          <w:t>ی</w:t>
        </w:r>
        <w:r w:rsidR="003F231C" w:rsidRPr="00EA2CA1">
          <w:rPr>
            <w:rStyle w:val="Hyperlink"/>
            <w:rFonts w:hint="eastAsia"/>
            <w:sz w:val="24"/>
            <w:szCs w:val="24"/>
            <w:rtl/>
          </w:rPr>
          <w:t>اب</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حفره</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نرم</w:t>
        </w:r>
        <w:r w:rsidR="003F231C" w:rsidRPr="00EA2CA1">
          <w:rPr>
            <w:rStyle w:val="Hyperlink"/>
            <w:sz w:val="24"/>
            <w:szCs w:val="24"/>
            <w:rtl/>
          </w:rPr>
          <w:t xml:space="preserve"> </w:t>
        </w:r>
        <w:r w:rsidR="003F231C" w:rsidRPr="00EA2CA1">
          <w:rPr>
            <w:rStyle w:val="Hyperlink"/>
            <w:rFonts w:hint="eastAsia"/>
            <w:sz w:val="24"/>
            <w:szCs w:val="24"/>
            <w:rtl/>
          </w:rPr>
          <w:t>افزار</w:t>
        </w:r>
        <w:r w:rsidR="003F231C" w:rsidRPr="00EA2CA1">
          <w:rPr>
            <w:rStyle w:val="Hyperlink"/>
            <w:rFonts w:hint="cs"/>
            <w:sz w:val="24"/>
            <w:szCs w:val="24"/>
            <w:rtl/>
          </w:rPr>
          <w:t>ی</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43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47</w:t>
        </w:r>
        <w:r w:rsidR="003F231C" w:rsidRPr="00EA2CA1">
          <w:rPr>
            <w:webHidden/>
            <w:sz w:val="24"/>
            <w:szCs w:val="24"/>
          </w:rPr>
          <w:fldChar w:fldCharType="end"/>
        </w:r>
      </w:hyperlink>
    </w:p>
    <w:p w:rsidR="003F231C" w:rsidRPr="00EA2CA1" w:rsidRDefault="00D032AA" w:rsidP="003F231C">
      <w:pPr>
        <w:pStyle w:val="TOC2"/>
        <w:tabs>
          <w:tab w:val="left" w:pos="1701"/>
        </w:tabs>
        <w:rPr>
          <w:rFonts w:asciiTheme="minorHAnsi" w:eastAsiaTheme="minorEastAsia" w:hAnsiTheme="minorHAnsi"/>
          <w:sz w:val="24"/>
          <w:lang w:bidi="ar-SA"/>
        </w:rPr>
      </w:pPr>
      <w:hyperlink w:anchor="_Toc409469649" w:history="1">
        <w:r w:rsidR="003F231C">
          <w:rPr>
            <w:rStyle w:val="Hyperlink"/>
            <w:rFonts w:hint="cs"/>
            <w:sz w:val="24"/>
            <w:rtl/>
          </w:rPr>
          <w:t>2.5.</w:t>
        </w:r>
        <w:r w:rsidR="003F231C" w:rsidRPr="00EA2CA1">
          <w:rPr>
            <w:rFonts w:asciiTheme="minorHAnsi" w:eastAsiaTheme="minorEastAsia" w:hAnsiTheme="minorHAnsi"/>
            <w:sz w:val="24"/>
            <w:lang w:bidi="ar-SA"/>
          </w:rPr>
          <w:tab/>
        </w:r>
        <w:r w:rsidR="003F231C" w:rsidRPr="00EA2CA1">
          <w:rPr>
            <w:rStyle w:val="Hyperlink"/>
            <w:rFonts w:hint="eastAsia"/>
            <w:sz w:val="24"/>
            <w:rtl/>
          </w:rPr>
          <w:t>نت</w:t>
        </w:r>
        <w:r w:rsidR="003F231C" w:rsidRPr="00EA2CA1">
          <w:rPr>
            <w:rStyle w:val="Hyperlink"/>
            <w:rFonts w:hint="cs"/>
            <w:sz w:val="24"/>
            <w:rtl/>
          </w:rPr>
          <w:t>ی</w:t>
        </w:r>
        <w:r w:rsidR="003F231C" w:rsidRPr="00EA2CA1">
          <w:rPr>
            <w:rStyle w:val="Hyperlink"/>
            <w:rFonts w:hint="eastAsia"/>
            <w:sz w:val="24"/>
            <w:rtl/>
          </w:rPr>
          <w:t>جه</w:t>
        </w:r>
        <w:r w:rsidR="003F231C" w:rsidRPr="00EA2CA1">
          <w:rPr>
            <w:rStyle w:val="Hyperlink"/>
            <w:sz w:val="24"/>
            <w:rtl/>
          </w:rPr>
          <w:t xml:space="preserve"> </w:t>
        </w:r>
        <w:r w:rsidR="003F231C" w:rsidRPr="00EA2CA1">
          <w:rPr>
            <w:rStyle w:val="Hyperlink"/>
            <w:rFonts w:hint="eastAsia"/>
            <w:sz w:val="24"/>
            <w:rtl/>
          </w:rPr>
          <w:t>گ</w:t>
        </w:r>
        <w:r w:rsidR="003F231C" w:rsidRPr="00EA2CA1">
          <w:rPr>
            <w:rStyle w:val="Hyperlink"/>
            <w:rFonts w:hint="cs"/>
            <w:sz w:val="24"/>
            <w:rtl/>
          </w:rPr>
          <w:t>ی</w:t>
        </w:r>
        <w:r w:rsidR="003F231C" w:rsidRPr="00EA2CA1">
          <w:rPr>
            <w:rStyle w:val="Hyperlink"/>
            <w:rFonts w:hint="eastAsia"/>
            <w:sz w:val="24"/>
            <w:rtl/>
          </w:rPr>
          <w:t>ر</w:t>
        </w:r>
        <w:r w:rsidR="003F231C" w:rsidRPr="00EA2CA1">
          <w:rPr>
            <w:rStyle w:val="Hyperlink"/>
            <w:rFonts w:hint="cs"/>
            <w:sz w:val="24"/>
            <w:rtl/>
          </w:rPr>
          <w:t>ی</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49 \h </w:instrText>
        </w:r>
        <w:r w:rsidR="003F231C" w:rsidRPr="00EA2CA1">
          <w:rPr>
            <w:webHidden/>
            <w:sz w:val="24"/>
          </w:rPr>
        </w:r>
        <w:r w:rsidR="003F231C" w:rsidRPr="00EA2CA1">
          <w:rPr>
            <w:webHidden/>
            <w:sz w:val="24"/>
          </w:rPr>
          <w:fldChar w:fldCharType="separate"/>
        </w:r>
        <w:r w:rsidR="00607008">
          <w:rPr>
            <w:webHidden/>
            <w:sz w:val="24"/>
            <w:rtl/>
            <w:lang w:bidi="ar-SA"/>
          </w:rPr>
          <w:t>50</w:t>
        </w:r>
        <w:r w:rsidR="003F231C" w:rsidRPr="00EA2CA1">
          <w:rPr>
            <w:webHidden/>
            <w:sz w:val="24"/>
          </w:rPr>
          <w:fldChar w:fldCharType="end"/>
        </w:r>
      </w:hyperlink>
    </w:p>
    <w:p w:rsidR="003F231C" w:rsidRPr="00EA2CA1" w:rsidRDefault="00D032AA" w:rsidP="003F231C">
      <w:pPr>
        <w:pStyle w:val="TOC1"/>
        <w:jc w:val="left"/>
        <w:rPr>
          <w:rFonts w:asciiTheme="minorHAnsi" w:eastAsiaTheme="minorEastAsia" w:hAnsiTheme="minorHAnsi"/>
          <w:sz w:val="24"/>
          <w:szCs w:val="24"/>
          <w:lang w:bidi="ar-SA"/>
        </w:rPr>
      </w:pPr>
      <w:hyperlink w:anchor="_Toc409469650" w:history="1">
        <w:r w:rsidR="003F231C" w:rsidRPr="00EA2CA1">
          <w:rPr>
            <w:rStyle w:val="Hyperlink"/>
            <w:rFonts w:hint="eastAsia"/>
            <w:sz w:val="24"/>
            <w:szCs w:val="24"/>
            <w:rtl/>
          </w:rPr>
          <w:t>فصل</w:t>
        </w:r>
        <w:r w:rsidR="003F231C" w:rsidRPr="00EA2CA1">
          <w:rPr>
            <w:rStyle w:val="Hyperlink"/>
            <w:sz w:val="24"/>
            <w:szCs w:val="24"/>
            <w:rtl/>
          </w:rPr>
          <w:t xml:space="preserve"> </w:t>
        </w:r>
        <w:r w:rsidR="003F231C" w:rsidRPr="00EA2CA1">
          <w:rPr>
            <w:rStyle w:val="Hyperlink"/>
            <w:rFonts w:hint="eastAsia"/>
            <w:sz w:val="24"/>
            <w:szCs w:val="24"/>
            <w:rtl/>
          </w:rPr>
          <w:t>سوم</w:t>
        </w:r>
        <w:r w:rsidR="003F231C" w:rsidRPr="00EA2CA1">
          <w:rPr>
            <w:rStyle w:val="Hyperlink"/>
            <w:sz w:val="24"/>
            <w:szCs w:val="24"/>
            <w:rtl/>
          </w:rPr>
          <w:t xml:space="preserve">: </w:t>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ز</w:t>
        </w:r>
        <w:r w:rsidR="003F231C" w:rsidRPr="00EA2CA1">
          <w:rPr>
            <w:rStyle w:val="Hyperlink"/>
            <w:rFonts w:hint="cs"/>
            <w:sz w:val="24"/>
            <w:szCs w:val="24"/>
            <w:rtl/>
          </w:rPr>
          <w:t>ی</w:t>
        </w:r>
        <w:r w:rsidR="003F231C" w:rsidRPr="00EA2CA1">
          <w:rPr>
            <w:rStyle w:val="Hyperlink"/>
            <w:rFonts w:hint="eastAsia"/>
            <w:sz w:val="24"/>
            <w:szCs w:val="24"/>
            <w:rtl/>
          </w:rPr>
          <w:t>رگراف</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پرتکرار</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50 \h </w:instrText>
        </w:r>
        <w:r w:rsidR="003F231C" w:rsidRPr="00EA2CA1">
          <w:rPr>
            <w:webHidden/>
            <w:sz w:val="24"/>
            <w:szCs w:val="24"/>
          </w:rPr>
        </w:r>
        <w:r w:rsidR="003F231C" w:rsidRPr="00EA2CA1">
          <w:rPr>
            <w:webHidden/>
            <w:sz w:val="24"/>
            <w:szCs w:val="24"/>
          </w:rPr>
          <w:fldChar w:fldCharType="separate"/>
        </w:r>
        <w:r w:rsidR="00607008">
          <w:rPr>
            <w:webHidden/>
            <w:sz w:val="24"/>
            <w:szCs w:val="24"/>
            <w:rtl/>
            <w:lang w:bidi="ar-SA"/>
          </w:rPr>
          <w:t>51</w:t>
        </w:r>
        <w:r w:rsidR="003F231C" w:rsidRPr="00EA2CA1">
          <w:rPr>
            <w:webHidden/>
            <w:sz w:val="24"/>
            <w:szCs w:val="24"/>
          </w:rPr>
          <w:fldChar w:fldCharType="end"/>
        </w:r>
      </w:hyperlink>
    </w:p>
    <w:p w:rsidR="003F231C" w:rsidRPr="00EA2CA1" w:rsidRDefault="00D032AA" w:rsidP="003F231C">
      <w:pPr>
        <w:pStyle w:val="TOC2"/>
        <w:rPr>
          <w:rFonts w:asciiTheme="minorHAnsi" w:eastAsiaTheme="minorEastAsia" w:hAnsiTheme="minorHAnsi"/>
          <w:sz w:val="24"/>
          <w:lang w:bidi="ar-SA"/>
        </w:rPr>
      </w:pPr>
      <w:hyperlink w:anchor="_Toc409469652" w:history="1">
        <w:r w:rsidR="003F231C">
          <w:rPr>
            <w:rStyle w:val="Hyperlink"/>
            <w:rFonts w:hint="cs"/>
            <w:sz w:val="24"/>
            <w:rtl/>
          </w:rPr>
          <w:t>3.1.</w:t>
        </w:r>
        <w:r w:rsidR="003F231C" w:rsidRPr="00EA2CA1">
          <w:rPr>
            <w:rFonts w:asciiTheme="minorHAnsi" w:eastAsiaTheme="minorEastAsia" w:hAnsiTheme="minorHAnsi"/>
            <w:sz w:val="24"/>
            <w:lang w:bidi="ar-SA"/>
          </w:rPr>
          <w:tab/>
        </w:r>
        <w:r w:rsidR="003F231C" w:rsidRPr="00EA2CA1">
          <w:rPr>
            <w:rStyle w:val="Hyperlink"/>
            <w:rFonts w:hint="eastAsia"/>
            <w:sz w:val="24"/>
            <w:rtl/>
          </w:rPr>
          <w:t>مقدمه</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52 \h </w:instrText>
        </w:r>
        <w:r w:rsidR="003F231C" w:rsidRPr="00EA2CA1">
          <w:rPr>
            <w:webHidden/>
            <w:sz w:val="24"/>
          </w:rPr>
        </w:r>
        <w:r w:rsidR="003F231C" w:rsidRPr="00EA2CA1">
          <w:rPr>
            <w:webHidden/>
            <w:sz w:val="24"/>
          </w:rPr>
          <w:fldChar w:fldCharType="separate"/>
        </w:r>
        <w:r w:rsidR="00607008">
          <w:rPr>
            <w:webHidden/>
            <w:sz w:val="24"/>
            <w:rtl/>
            <w:lang w:bidi="ar-SA"/>
          </w:rPr>
          <w:t>51</w:t>
        </w:r>
        <w:r w:rsidR="003F231C" w:rsidRPr="00EA2CA1">
          <w:rPr>
            <w:webHidden/>
            <w:sz w:val="24"/>
          </w:rPr>
          <w:fldChar w:fldCharType="end"/>
        </w:r>
      </w:hyperlink>
    </w:p>
    <w:p w:rsidR="003F231C" w:rsidRPr="00EA2CA1" w:rsidRDefault="00D032AA" w:rsidP="003F231C">
      <w:pPr>
        <w:pStyle w:val="TOC2"/>
        <w:rPr>
          <w:rFonts w:asciiTheme="minorHAnsi" w:eastAsiaTheme="minorEastAsia" w:hAnsiTheme="minorHAnsi"/>
          <w:sz w:val="24"/>
          <w:lang w:bidi="ar-SA"/>
        </w:rPr>
      </w:pPr>
      <w:hyperlink w:anchor="_Toc409469653" w:history="1">
        <w:r w:rsidR="003F231C" w:rsidRPr="00EA2CA1">
          <w:rPr>
            <w:rStyle w:val="Hyperlink"/>
            <w:sz w:val="24"/>
            <w:rtl/>
          </w:rPr>
          <w:t>3.2.</w:t>
        </w:r>
        <w:r w:rsidR="003F231C" w:rsidRPr="00EA2CA1">
          <w:rPr>
            <w:rFonts w:asciiTheme="minorHAnsi" w:eastAsiaTheme="minorEastAsia" w:hAnsiTheme="minorHAnsi"/>
            <w:sz w:val="24"/>
            <w:lang w:bidi="ar-SA"/>
          </w:rPr>
          <w:tab/>
        </w:r>
        <w:r w:rsidR="003F231C" w:rsidRPr="00EA2CA1">
          <w:rPr>
            <w:rStyle w:val="Hyperlink"/>
            <w:rFonts w:hint="eastAsia"/>
            <w:sz w:val="24"/>
            <w:rtl/>
          </w:rPr>
          <w:t>فرمال</w:t>
        </w:r>
        <w:r w:rsidR="003F231C" w:rsidRPr="00EA2CA1">
          <w:rPr>
            <w:rStyle w:val="Hyperlink"/>
            <w:rFonts w:hint="cs"/>
            <w:sz w:val="24"/>
            <w:rtl/>
          </w:rPr>
          <w:t>ی</w:t>
        </w:r>
        <w:r w:rsidR="003F231C" w:rsidRPr="00EA2CA1">
          <w:rPr>
            <w:rStyle w:val="Hyperlink"/>
            <w:rFonts w:hint="eastAsia"/>
            <w:sz w:val="24"/>
            <w:rtl/>
          </w:rPr>
          <w:t>سم</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53 \h </w:instrText>
        </w:r>
        <w:r w:rsidR="003F231C" w:rsidRPr="00EA2CA1">
          <w:rPr>
            <w:webHidden/>
            <w:sz w:val="24"/>
          </w:rPr>
        </w:r>
        <w:r w:rsidR="003F231C" w:rsidRPr="00EA2CA1">
          <w:rPr>
            <w:webHidden/>
            <w:sz w:val="24"/>
          </w:rPr>
          <w:fldChar w:fldCharType="separate"/>
        </w:r>
        <w:r w:rsidR="00607008">
          <w:rPr>
            <w:webHidden/>
            <w:sz w:val="24"/>
            <w:rtl/>
            <w:lang w:bidi="ar-SA"/>
          </w:rPr>
          <w:t>54</w:t>
        </w:r>
        <w:r w:rsidR="003F231C" w:rsidRPr="00EA2CA1">
          <w:rPr>
            <w:webHidden/>
            <w:sz w:val="24"/>
          </w:rPr>
          <w:fldChar w:fldCharType="end"/>
        </w:r>
      </w:hyperlink>
    </w:p>
    <w:p w:rsidR="003F231C" w:rsidRPr="00EA2CA1" w:rsidRDefault="00D032AA" w:rsidP="003F231C">
      <w:pPr>
        <w:pStyle w:val="TOC2"/>
        <w:rPr>
          <w:rFonts w:asciiTheme="minorHAnsi" w:eastAsiaTheme="minorEastAsia" w:hAnsiTheme="minorHAnsi"/>
          <w:sz w:val="24"/>
          <w:lang w:bidi="ar-SA"/>
        </w:rPr>
      </w:pPr>
      <w:hyperlink w:anchor="_Toc409469654" w:history="1">
        <w:r w:rsidR="003F231C" w:rsidRPr="00EA2CA1">
          <w:rPr>
            <w:rStyle w:val="Hyperlink"/>
            <w:sz w:val="24"/>
            <w:rtl/>
          </w:rPr>
          <w:t>3.3.</w:t>
        </w:r>
        <w:r w:rsidR="003F231C" w:rsidRPr="00EA2CA1">
          <w:rPr>
            <w:rFonts w:asciiTheme="minorHAnsi" w:eastAsiaTheme="minorEastAsia" w:hAnsiTheme="minorHAnsi"/>
            <w:sz w:val="24"/>
            <w:lang w:bidi="ar-SA"/>
          </w:rPr>
          <w:tab/>
        </w:r>
        <w:r w:rsidR="003F231C" w:rsidRPr="00EA2CA1">
          <w:rPr>
            <w:rStyle w:val="Hyperlink"/>
            <w:rFonts w:hint="eastAsia"/>
            <w:sz w:val="24"/>
            <w:rtl/>
          </w:rPr>
          <w:t>ارز</w:t>
        </w:r>
        <w:r w:rsidR="003F231C" w:rsidRPr="00EA2CA1">
          <w:rPr>
            <w:rStyle w:val="Hyperlink"/>
            <w:rFonts w:hint="cs"/>
            <w:sz w:val="24"/>
            <w:rtl/>
          </w:rPr>
          <w:t>ی</w:t>
        </w:r>
        <w:r w:rsidR="003F231C" w:rsidRPr="00EA2CA1">
          <w:rPr>
            <w:rStyle w:val="Hyperlink"/>
            <w:rFonts w:hint="eastAsia"/>
            <w:sz w:val="24"/>
            <w:rtl/>
          </w:rPr>
          <w:t>اب</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sz w:val="24"/>
          </w:rPr>
          <w:t>FSM</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54 \h </w:instrText>
        </w:r>
        <w:r w:rsidR="003F231C" w:rsidRPr="00EA2CA1">
          <w:rPr>
            <w:webHidden/>
            <w:sz w:val="24"/>
          </w:rPr>
        </w:r>
        <w:r w:rsidR="003F231C" w:rsidRPr="00EA2CA1">
          <w:rPr>
            <w:webHidden/>
            <w:sz w:val="24"/>
          </w:rPr>
          <w:fldChar w:fldCharType="separate"/>
        </w:r>
        <w:r w:rsidR="00607008">
          <w:rPr>
            <w:webHidden/>
            <w:sz w:val="24"/>
            <w:rtl/>
            <w:lang w:bidi="ar-SA"/>
          </w:rPr>
          <w:t>54</w:t>
        </w:r>
        <w:r w:rsidR="003F231C" w:rsidRPr="00EA2CA1">
          <w:rPr>
            <w:webHidden/>
            <w:sz w:val="24"/>
          </w:rPr>
          <w:fldChar w:fldCharType="end"/>
        </w:r>
      </w:hyperlink>
    </w:p>
    <w:p w:rsidR="003F231C" w:rsidRPr="00EA2CA1" w:rsidRDefault="00D032AA" w:rsidP="003F231C">
      <w:pPr>
        <w:pStyle w:val="TOC3"/>
        <w:tabs>
          <w:tab w:val="left" w:pos="2155"/>
        </w:tabs>
        <w:rPr>
          <w:rFonts w:asciiTheme="minorHAnsi" w:eastAsiaTheme="minorEastAsia" w:hAnsiTheme="minorHAnsi"/>
          <w:sz w:val="24"/>
          <w:szCs w:val="24"/>
        </w:rPr>
      </w:pPr>
      <w:hyperlink w:anchor="_Toc409469655" w:history="1">
        <w:r w:rsidR="003F231C" w:rsidRPr="00EA2CA1">
          <w:rPr>
            <w:rStyle w:val="Hyperlink"/>
            <w:sz w:val="24"/>
            <w:szCs w:val="24"/>
            <w:rtl/>
            <w14:scene3d>
              <w14:camera w14:prst="orthographicFront"/>
              <w14:lightRig w14:rig="threePt" w14:dir="t">
                <w14:rot w14:lat="0" w14:lon="0" w14:rev="0"/>
              </w14:lightRig>
            </w14:scene3d>
          </w:rPr>
          <w:t>3.3.1.</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بازنما</w:t>
        </w:r>
        <w:r w:rsidR="003F231C" w:rsidRPr="00EA2CA1">
          <w:rPr>
            <w:rStyle w:val="Hyperlink"/>
            <w:rFonts w:hint="cs"/>
            <w:sz w:val="24"/>
            <w:szCs w:val="24"/>
            <w:rtl/>
          </w:rPr>
          <w:t>یی</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مجاز</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55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56</w:t>
        </w:r>
        <w:r w:rsidR="003F231C" w:rsidRPr="00EA2CA1">
          <w:rPr>
            <w:webHidden/>
            <w:sz w:val="24"/>
            <w:szCs w:val="24"/>
          </w:rPr>
          <w:fldChar w:fldCharType="end"/>
        </w:r>
      </w:hyperlink>
    </w:p>
    <w:p w:rsidR="003F231C" w:rsidRPr="00EA2CA1" w:rsidRDefault="00D032AA" w:rsidP="003F231C">
      <w:pPr>
        <w:pStyle w:val="TOC3"/>
        <w:rPr>
          <w:rFonts w:asciiTheme="minorHAnsi" w:eastAsiaTheme="minorEastAsia" w:hAnsiTheme="minorHAnsi"/>
          <w:sz w:val="24"/>
          <w:szCs w:val="24"/>
        </w:rPr>
      </w:pPr>
      <w:hyperlink w:anchor="_Toc409469656" w:history="1">
        <w:r w:rsidR="003F231C" w:rsidRPr="00EA2CA1">
          <w:rPr>
            <w:rStyle w:val="Hyperlink"/>
            <w:sz w:val="24"/>
            <w:szCs w:val="24"/>
            <w:rtl/>
            <w14:scene3d>
              <w14:camera w14:prst="orthographicFront"/>
              <w14:lightRig w14:rig="threePt" w14:dir="t">
                <w14:rot w14:lat="0" w14:lon="0" w14:rev="0"/>
              </w14:lightRig>
            </w14:scene3d>
          </w:rPr>
          <w:t>3.3.2.</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w:t>
        </w:r>
        <w:r w:rsidR="003F231C" w:rsidRPr="00EA2CA1">
          <w:rPr>
            <w:rStyle w:val="Hyperlink"/>
            <w:rFonts w:hint="cs"/>
            <w:sz w:val="24"/>
            <w:szCs w:val="24"/>
            <w:rtl/>
          </w:rPr>
          <w:t>ی</w:t>
        </w:r>
        <w:r w:rsidR="003F231C" w:rsidRPr="00EA2CA1">
          <w:rPr>
            <w:rStyle w:val="Hyperlink"/>
            <w:rFonts w:hint="eastAsia"/>
            <w:sz w:val="24"/>
            <w:szCs w:val="24"/>
            <w:rtl/>
          </w:rPr>
          <w:t>جاد</w:t>
        </w:r>
        <w:r w:rsidR="003F231C" w:rsidRPr="00EA2CA1">
          <w:rPr>
            <w:rStyle w:val="Hyperlink"/>
            <w:sz w:val="24"/>
            <w:szCs w:val="24"/>
            <w:rtl/>
          </w:rPr>
          <w:t xml:space="preserve"> </w:t>
        </w:r>
        <w:r w:rsidR="003F231C" w:rsidRPr="00EA2CA1">
          <w:rPr>
            <w:rStyle w:val="Hyperlink"/>
            <w:rFonts w:hint="eastAsia"/>
            <w:sz w:val="24"/>
            <w:szCs w:val="24"/>
            <w:rtl/>
          </w:rPr>
          <w:t>داوطلب</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56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59</w:t>
        </w:r>
        <w:r w:rsidR="003F231C" w:rsidRPr="00EA2CA1">
          <w:rPr>
            <w:webHidden/>
            <w:sz w:val="24"/>
            <w:szCs w:val="24"/>
          </w:rPr>
          <w:fldChar w:fldCharType="end"/>
        </w:r>
      </w:hyperlink>
    </w:p>
    <w:p w:rsidR="003F231C" w:rsidRPr="00EA2CA1" w:rsidRDefault="00D032AA" w:rsidP="003F231C">
      <w:pPr>
        <w:pStyle w:val="TOC2"/>
        <w:tabs>
          <w:tab w:val="left" w:pos="4018"/>
        </w:tabs>
        <w:rPr>
          <w:rFonts w:asciiTheme="minorHAnsi" w:eastAsiaTheme="minorEastAsia" w:hAnsiTheme="minorHAnsi"/>
          <w:sz w:val="24"/>
          <w:lang w:bidi="ar-SA"/>
        </w:rPr>
      </w:pPr>
      <w:hyperlink w:anchor="_Toc409469657" w:history="1">
        <w:r w:rsidR="003F231C" w:rsidRPr="00EA2CA1">
          <w:rPr>
            <w:rStyle w:val="Hyperlink"/>
            <w:sz w:val="24"/>
            <w:rtl/>
          </w:rPr>
          <w:t>3.4.</w:t>
        </w:r>
        <w:r w:rsidR="003F231C" w:rsidRPr="00EA2CA1">
          <w:rPr>
            <w:rFonts w:asciiTheme="minorHAnsi" w:eastAsiaTheme="minorEastAsia" w:hAnsiTheme="minorHAnsi"/>
            <w:sz w:val="24"/>
            <w:lang w:bidi="ar-SA"/>
          </w:rPr>
          <w:tab/>
        </w:r>
        <w:r w:rsidR="003F231C" w:rsidRPr="00EA2CA1">
          <w:rPr>
            <w:rStyle w:val="Hyperlink"/>
            <w:rFonts w:hint="eastAsia"/>
            <w:sz w:val="24"/>
            <w:rtl/>
          </w:rPr>
          <w:t>الگور</w:t>
        </w:r>
        <w:r w:rsidR="003F231C" w:rsidRPr="00EA2CA1">
          <w:rPr>
            <w:rStyle w:val="Hyperlink"/>
            <w:rFonts w:hint="cs"/>
            <w:sz w:val="24"/>
            <w:rtl/>
          </w:rPr>
          <w:t>ی</w:t>
        </w:r>
        <w:r w:rsidR="003F231C" w:rsidRPr="00EA2CA1">
          <w:rPr>
            <w:rStyle w:val="Hyperlink"/>
            <w:rFonts w:hint="eastAsia"/>
            <w:sz w:val="24"/>
            <w:rtl/>
          </w:rPr>
          <w:t>تم</w:t>
        </w:r>
        <w:r w:rsidR="003F231C" w:rsidRPr="00EA2CA1">
          <w:rPr>
            <w:rStyle w:val="Hyperlink"/>
            <w:sz w:val="24"/>
            <w:rtl/>
          </w:rPr>
          <w:t xml:space="preserve"> </w:t>
        </w:r>
        <w:r w:rsidR="003F231C" w:rsidRPr="00EA2CA1">
          <w:rPr>
            <w:rStyle w:val="Hyperlink"/>
            <w:rFonts w:hint="eastAsia"/>
            <w:sz w:val="24"/>
            <w:rtl/>
          </w:rPr>
          <w:t>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استخراج</w:t>
        </w:r>
        <w:r w:rsidR="003F231C" w:rsidRPr="00EA2CA1">
          <w:rPr>
            <w:rStyle w:val="Hyperlink"/>
            <w:sz w:val="24"/>
            <w:rtl/>
          </w:rPr>
          <w:t xml:space="preserve"> </w:t>
        </w:r>
        <w:r w:rsidR="003F231C" w:rsidRPr="00EA2CA1">
          <w:rPr>
            <w:rStyle w:val="Hyperlink"/>
            <w:rFonts w:hint="eastAsia"/>
            <w:sz w:val="24"/>
            <w:rtl/>
          </w:rPr>
          <w:t>درخت</w:t>
        </w:r>
        <w:r w:rsidR="003F231C" w:rsidRPr="00EA2CA1">
          <w:rPr>
            <w:rStyle w:val="Hyperlink"/>
            <w:sz w:val="24"/>
            <w:rtl/>
          </w:rPr>
          <w:t xml:space="preserve"> </w:t>
        </w:r>
        <w:r w:rsidR="003F231C" w:rsidRPr="00EA2CA1">
          <w:rPr>
            <w:rStyle w:val="Hyperlink"/>
            <w:rFonts w:hint="eastAsia"/>
            <w:sz w:val="24"/>
            <w:rtl/>
          </w:rPr>
          <w:t>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فرع</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پرتکرار</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57 \h </w:instrText>
        </w:r>
        <w:r w:rsidR="003F231C" w:rsidRPr="00EA2CA1">
          <w:rPr>
            <w:webHidden/>
            <w:sz w:val="24"/>
          </w:rPr>
        </w:r>
        <w:r w:rsidR="003F231C" w:rsidRPr="00EA2CA1">
          <w:rPr>
            <w:webHidden/>
            <w:sz w:val="24"/>
          </w:rPr>
          <w:fldChar w:fldCharType="separate"/>
        </w:r>
        <w:r w:rsidR="00607008">
          <w:rPr>
            <w:webHidden/>
            <w:sz w:val="24"/>
            <w:rtl/>
            <w:lang w:bidi="ar-SA"/>
          </w:rPr>
          <w:t>61</w:t>
        </w:r>
        <w:r w:rsidR="003F231C" w:rsidRPr="00EA2CA1">
          <w:rPr>
            <w:webHidden/>
            <w:sz w:val="24"/>
          </w:rPr>
          <w:fldChar w:fldCharType="end"/>
        </w:r>
      </w:hyperlink>
    </w:p>
    <w:p w:rsidR="003F231C" w:rsidRPr="00EA2CA1" w:rsidRDefault="00D032AA" w:rsidP="003F231C">
      <w:pPr>
        <w:pStyle w:val="TOC3"/>
        <w:tabs>
          <w:tab w:val="left" w:pos="3534"/>
        </w:tabs>
        <w:rPr>
          <w:rFonts w:asciiTheme="minorHAnsi" w:eastAsiaTheme="minorEastAsia" w:hAnsiTheme="minorHAnsi"/>
          <w:sz w:val="24"/>
          <w:szCs w:val="24"/>
        </w:rPr>
      </w:pPr>
      <w:hyperlink w:anchor="_Toc409469658" w:history="1">
        <w:r w:rsidR="003F231C" w:rsidRPr="00EA2CA1">
          <w:rPr>
            <w:rStyle w:val="Hyperlink"/>
            <w:sz w:val="24"/>
            <w:szCs w:val="24"/>
            <w:rtl/>
            <w14:scene3d>
              <w14:camera w14:prst="orthographicFront"/>
              <w14:lightRig w14:rig="threePt" w14:dir="t">
                <w14:rot w14:lat="0" w14:lon="0" w14:rev="0"/>
              </w14:lightRig>
            </w14:scene3d>
          </w:rPr>
          <w:t>3.4.1.</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درخت</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فرع</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نامنظم</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58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62</w:t>
        </w:r>
        <w:r w:rsidR="003F231C" w:rsidRPr="00EA2CA1">
          <w:rPr>
            <w:webHidden/>
            <w:sz w:val="24"/>
            <w:szCs w:val="24"/>
          </w:rPr>
          <w:fldChar w:fldCharType="end"/>
        </w:r>
      </w:hyperlink>
    </w:p>
    <w:p w:rsidR="003F231C" w:rsidRPr="00EA2CA1" w:rsidRDefault="00D032AA" w:rsidP="003F231C">
      <w:pPr>
        <w:pStyle w:val="TOC3"/>
        <w:tabs>
          <w:tab w:val="left" w:pos="2951"/>
        </w:tabs>
        <w:rPr>
          <w:rFonts w:asciiTheme="minorHAnsi" w:eastAsiaTheme="minorEastAsia" w:hAnsiTheme="minorHAnsi"/>
          <w:sz w:val="24"/>
          <w:szCs w:val="24"/>
        </w:rPr>
      </w:pPr>
      <w:hyperlink w:anchor="_Toc409469659" w:history="1">
        <w:r w:rsidR="003F231C" w:rsidRPr="00EA2CA1">
          <w:rPr>
            <w:rStyle w:val="Hyperlink"/>
            <w:sz w:val="24"/>
            <w:szCs w:val="24"/>
            <w:rtl/>
            <w14:scene3d>
              <w14:camera w14:prst="orthographicFront"/>
              <w14:lightRig w14:rig="threePt" w14:dir="t">
                <w14:rot w14:lat="0" w14:lon="0" w14:rev="0"/>
              </w14:lightRig>
            </w14:scene3d>
          </w:rPr>
          <w:t>3.4.2.</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درخت</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منظم</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59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64</w:t>
        </w:r>
        <w:r w:rsidR="003F231C" w:rsidRPr="00EA2CA1">
          <w:rPr>
            <w:webHidden/>
            <w:sz w:val="24"/>
            <w:szCs w:val="24"/>
          </w:rPr>
          <w:fldChar w:fldCharType="end"/>
        </w:r>
      </w:hyperlink>
    </w:p>
    <w:p w:rsidR="003F231C" w:rsidRPr="00EA2CA1" w:rsidRDefault="00D032AA" w:rsidP="003F231C">
      <w:pPr>
        <w:pStyle w:val="TOC3"/>
        <w:tabs>
          <w:tab w:val="left" w:pos="2803"/>
        </w:tabs>
        <w:rPr>
          <w:rFonts w:asciiTheme="minorHAnsi" w:eastAsiaTheme="minorEastAsia" w:hAnsiTheme="minorHAnsi"/>
          <w:sz w:val="24"/>
          <w:szCs w:val="24"/>
        </w:rPr>
      </w:pPr>
      <w:hyperlink w:anchor="_Toc409469660" w:history="1">
        <w:r w:rsidR="003F231C" w:rsidRPr="00EA2CA1">
          <w:rPr>
            <w:rStyle w:val="Hyperlink"/>
            <w:sz w:val="24"/>
            <w:szCs w:val="24"/>
            <w:rtl/>
            <w14:scene3d>
              <w14:camera w14:prst="orthographicFront"/>
              <w14:lightRig w14:rig="threePt" w14:dir="t">
                <w14:rot w14:lat="0" w14:lon="0" w14:rev="0"/>
              </w14:lightRig>
            </w14:scene3d>
          </w:rPr>
          <w:t>3.4.3.</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درخت</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آزاد</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60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65</w:t>
        </w:r>
        <w:r w:rsidR="003F231C" w:rsidRPr="00EA2CA1">
          <w:rPr>
            <w:webHidden/>
            <w:sz w:val="24"/>
            <w:szCs w:val="24"/>
          </w:rPr>
          <w:fldChar w:fldCharType="end"/>
        </w:r>
      </w:hyperlink>
    </w:p>
    <w:p w:rsidR="003F231C" w:rsidRPr="00EA2CA1" w:rsidRDefault="00D032AA" w:rsidP="003F231C">
      <w:pPr>
        <w:pStyle w:val="TOC3"/>
        <w:tabs>
          <w:tab w:val="left" w:pos="3091"/>
        </w:tabs>
        <w:rPr>
          <w:rFonts w:asciiTheme="minorHAnsi" w:eastAsiaTheme="minorEastAsia" w:hAnsiTheme="minorHAnsi"/>
          <w:sz w:val="24"/>
          <w:szCs w:val="24"/>
        </w:rPr>
      </w:pPr>
      <w:hyperlink w:anchor="_Toc409469661" w:history="1">
        <w:r w:rsidR="003F231C" w:rsidRPr="00EA2CA1">
          <w:rPr>
            <w:rStyle w:val="Hyperlink"/>
            <w:sz w:val="24"/>
            <w:szCs w:val="24"/>
            <w:rtl/>
            <w14:scene3d>
              <w14:camera w14:prst="orthographicFront"/>
              <w14:lightRig w14:rig="threePt" w14:dir="t">
                <w14:rot w14:lat="0" w14:lon="0" w14:rev="0"/>
              </w14:lightRig>
            </w14:scene3d>
          </w:rPr>
          <w:t>3.4.4.</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درخت</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ترک</w:t>
        </w:r>
        <w:r w:rsidR="003F231C" w:rsidRPr="00EA2CA1">
          <w:rPr>
            <w:rStyle w:val="Hyperlink"/>
            <w:rFonts w:hint="cs"/>
            <w:sz w:val="24"/>
            <w:szCs w:val="24"/>
            <w:rtl/>
          </w:rPr>
          <w:t>ی</w:t>
        </w:r>
        <w:r w:rsidR="003F231C" w:rsidRPr="00EA2CA1">
          <w:rPr>
            <w:rStyle w:val="Hyperlink"/>
            <w:rFonts w:hint="eastAsia"/>
            <w:sz w:val="24"/>
            <w:szCs w:val="24"/>
            <w:rtl/>
          </w:rPr>
          <w:t>ب</w:t>
        </w:r>
        <w:r w:rsidR="003F231C" w:rsidRPr="00EA2CA1">
          <w:rPr>
            <w:rStyle w:val="Hyperlink"/>
            <w:rFonts w:hint="cs"/>
            <w:sz w:val="24"/>
            <w:szCs w:val="24"/>
            <w:rtl/>
          </w:rPr>
          <w:t>ی</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61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66</w:t>
        </w:r>
        <w:r w:rsidR="003F231C" w:rsidRPr="00EA2CA1">
          <w:rPr>
            <w:webHidden/>
            <w:sz w:val="24"/>
            <w:szCs w:val="24"/>
          </w:rPr>
          <w:fldChar w:fldCharType="end"/>
        </w:r>
      </w:hyperlink>
    </w:p>
    <w:p w:rsidR="003F231C" w:rsidRPr="00EA2CA1" w:rsidRDefault="00D032AA" w:rsidP="003F231C">
      <w:pPr>
        <w:pStyle w:val="TOC3"/>
        <w:tabs>
          <w:tab w:val="left" w:pos="5308"/>
        </w:tabs>
        <w:rPr>
          <w:rFonts w:asciiTheme="minorHAnsi" w:eastAsiaTheme="minorEastAsia" w:hAnsiTheme="minorHAnsi"/>
          <w:sz w:val="24"/>
          <w:szCs w:val="24"/>
        </w:rPr>
      </w:pPr>
      <w:hyperlink w:anchor="_Toc409469662" w:history="1">
        <w:r w:rsidR="003F231C" w:rsidRPr="00EA2CA1">
          <w:rPr>
            <w:rStyle w:val="Hyperlink"/>
            <w:sz w:val="24"/>
            <w:szCs w:val="24"/>
            <w:rtl/>
            <w14:scene3d>
              <w14:camera w14:prst="orthographicFront"/>
              <w14:lightRig w14:rig="threePt" w14:dir="t">
                <w14:rot w14:lat="0" w14:lon="0" w14:rev="0"/>
              </w14:lightRig>
            </w14:scene3d>
          </w:rPr>
          <w:t>3.4.5.</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خلاصه</w:t>
        </w:r>
        <w:r w:rsidR="003F231C" w:rsidRPr="00EA2CA1">
          <w:rPr>
            <w:rStyle w:val="Hyperlink"/>
            <w:sz w:val="24"/>
            <w:szCs w:val="24"/>
            <w:rtl/>
          </w:rPr>
          <w:t xml:space="preserve"> </w:t>
        </w:r>
        <w:r w:rsidR="003F231C" w:rsidRPr="00EA2CA1">
          <w:rPr>
            <w:rStyle w:val="Hyperlink"/>
            <w:rFonts w:hint="eastAsia"/>
            <w:sz w:val="24"/>
            <w:szCs w:val="24"/>
            <w:rtl/>
          </w:rPr>
          <w:t>الگور</w:t>
        </w:r>
        <w:r w:rsidR="003F231C" w:rsidRPr="00EA2CA1">
          <w:rPr>
            <w:rStyle w:val="Hyperlink"/>
            <w:rFonts w:hint="cs"/>
            <w:sz w:val="24"/>
            <w:szCs w:val="24"/>
            <w:rtl/>
          </w:rPr>
          <w:t>ی</w:t>
        </w:r>
        <w:r w:rsidR="003F231C" w:rsidRPr="00EA2CA1">
          <w:rPr>
            <w:rStyle w:val="Hyperlink"/>
            <w:rFonts w:hint="eastAsia"/>
            <w:sz w:val="24"/>
            <w:szCs w:val="24"/>
            <w:rtl/>
          </w:rPr>
          <w:t>تم</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استخراج</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درخت</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پرتکرار</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62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67</w:t>
        </w:r>
        <w:r w:rsidR="003F231C" w:rsidRPr="00EA2CA1">
          <w:rPr>
            <w:webHidden/>
            <w:sz w:val="24"/>
            <w:szCs w:val="24"/>
          </w:rPr>
          <w:fldChar w:fldCharType="end"/>
        </w:r>
      </w:hyperlink>
    </w:p>
    <w:p w:rsidR="003F231C" w:rsidRPr="00EA2CA1" w:rsidRDefault="00D032AA" w:rsidP="003F231C">
      <w:pPr>
        <w:pStyle w:val="TOC2"/>
        <w:tabs>
          <w:tab w:val="left" w:pos="3929"/>
        </w:tabs>
        <w:rPr>
          <w:rFonts w:asciiTheme="minorHAnsi" w:eastAsiaTheme="minorEastAsia" w:hAnsiTheme="minorHAnsi"/>
          <w:sz w:val="24"/>
          <w:lang w:bidi="ar-SA"/>
        </w:rPr>
      </w:pPr>
      <w:hyperlink w:anchor="_Toc409469663" w:history="1">
        <w:r w:rsidR="003F231C" w:rsidRPr="00EA2CA1">
          <w:rPr>
            <w:rStyle w:val="Hyperlink"/>
            <w:sz w:val="24"/>
            <w:rtl/>
          </w:rPr>
          <w:t>3.5.</w:t>
        </w:r>
        <w:r w:rsidR="003F231C" w:rsidRPr="00EA2CA1">
          <w:rPr>
            <w:rFonts w:asciiTheme="minorHAnsi" w:eastAsiaTheme="minorEastAsia" w:hAnsiTheme="minorHAnsi"/>
            <w:sz w:val="24"/>
            <w:lang w:bidi="ar-SA"/>
          </w:rPr>
          <w:tab/>
        </w:r>
        <w:r w:rsidR="003F231C" w:rsidRPr="00EA2CA1">
          <w:rPr>
            <w:rStyle w:val="Hyperlink"/>
            <w:rFonts w:hint="eastAsia"/>
            <w:sz w:val="24"/>
            <w:rtl/>
          </w:rPr>
          <w:t>الگور</w:t>
        </w:r>
        <w:r w:rsidR="003F231C" w:rsidRPr="00EA2CA1">
          <w:rPr>
            <w:rStyle w:val="Hyperlink"/>
            <w:rFonts w:hint="cs"/>
            <w:sz w:val="24"/>
            <w:rtl/>
          </w:rPr>
          <w:t>ی</w:t>
        </w:r>
        <w:r w:rsidR="003F231C" w:rsidRPr="00EA2CA1">
          <w:rPr>
            <w:rStyle w:val="Hyperlink"/>
            <w:rFonts w:hint="eastAsia"/>
            <w:sz w:val="24"/>
            <w:rtl/>
          </w:rPr>
          <w:t>تم</w:t>
        </w:r>
        <w:r w:rsidR="003F231C" w:rsidRPr="00EA2CA1">
          <w:rPr>
            <w:rStyle w:val="Hyperlink"/>
            <w:sz w:val="24"/>
            <w:rtl/>
          </w:rPr>
          <w:t xml:space="preserve"> </w:t>
        </w:r>
        <w:r w:rsidR="003F231C" w:rsidRPr="00EA2CA1">
          <w:rPr>
            <w:rStyle w:val="Hyperlink"/>
            <w:rFonts w:hint="eastAsia"/>
            <w:sz w:val="24"/>
            <w:rtl/>
          </w:rPr>
          <w:t>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استخراج</w:t>
        </w:r>
        <w:r w:rsidR="003F231C" w:rsidRPr="00EA2CA1">
          <w:rPr>
            <w:rStyle w:val="Hyperlink"/>
            <w:sz w:val="24"/>
            <w:rtl/>
          </w:rPr>
          <w:t xml:space="preserve"> </w:t>
        </w:r>
        <w:r w:rsidR="003F231C" w:rsidRPr="00EA2CA1">
          <w:rPr>
            <w:rStyle w:val="Hyperlink"/>
            <w:rFonts w:hint="eastAsia"/>
            <w:sz w:val="24"/>
            <w:rtl/>
          </w:rPr>
          <w:t>گراف</w:t>
        </w:r>
        <w:r w:rsidR="003F231C" w:rsidRPr="00EA2CA1">
          <w:rPr>
            <w:rStyle w:val="Hyperlink"/>
            <w:sz w:val="24"/>
            <w:rtl/>
          </w:rPr>
          <w:t xml:space="preserve"> </w:t>
        </w:r>
        <w:r w:rsidR="003F231C" w:rsidRPr="00EA2CA1">
          <w:rPr>
            <w:rStyle w:val="Hyperlink"/>
            <w:rFonts w:hint="eastAsia"/>
            <w:sz w:val="24"/>
            <w:rtl/>
          </w:rPr>
          <w:t>ها</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فرع</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پرتکرار</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63 \h </w:instrText>
        </w:r>
        <w:r w:rsidR="003F231C" w:rsidRPr="00EA2CA1">
          <w:rPr>
            <w:webHidden/>
            <w:sz w:val="24"/>
          </w:rPr>
        </w:r>
        <w:r w:rsidR="003F231C" w:rsidRPr="00EA2CA1">
          <w:rPr>
            <w:webHidden/>
            <w:sz w:val="24"/>
          </w:rPr>
          <w:fldChar w:fldCharType="separate"/>
        </w:r>
        <w:r w:rsidR="00607008">
          <w:rPr>
            <w:webHidden/>
            <w:sz w:val="24"/>
            <w:rtl/>
            <w:lang w:bidi="ar-SA"/>
          </w:rPr>
          <w:t>69</w:t>
        </w:r>
        <w:r w:rsidR="003F231C" w:rsidRPr="00EA2CA1">
          <w:rPr>
            <w:webHidden/>
            <w:sz w:val="24"/>
          </w:rPr>
          <w:fldChar w:fldCharType="end"/>
        </w:r>
      </w:hyperlink>
    </w:p>
    <w:p w:rsidR="003F231C" w:rsidRPr="00EA2CA1" w:rsidRDefault="00D032AA" w:rsidP="003F231C">
      <w:pPr>
        <w:pStyle w:val="TOC3"/>
        <w:tabs>
          <w:tab w:val="left" w:pos="4491"/>
        </w:tabs>
        <w:rPr>
          <w:rFonts w:asciiTheme="minorHAnsi" w:eastAsiaTheme="minorEastAsia" w:hAnsiTheme="minorHAnsi"/>
          <w:sz w:val="24"/>
          <w:szCs w:val="24"/>
        </w:rPr>
      </w:pPr>
      <w:hyperlink w:anchor="_Toc409469664" w:history="1">
        <w:r w:rsidR="003F231C" w:rsidRPr="00EA2CA1">
          <w:rPr>
            <w:rStyle w:val="Hyperlink"/>
            <w:sz w:val="24"/>
            <w:szCs w:val="24"/>
            <w:rtl/>
            <w14:scene3d>
              <w14:camera w14:prst="orthographicFront"/>
              <w14:lightRig w14:rig="threePt" w14:dir="t">
                <w14:rot w14:lat="0" w14:lon="0" w14:rev="0"/>
              </w14:lightRig>
            </w14:scene3d>
          </w:rPr>
          <w:t>3.5.1.</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ز</w:t>
        </w:r>
        <w:r w:rsidR="003F231C" w:rsidRPr="00EA2CA1">
          <w:rPr>
            <w:rStyle w:val="Hyperlink"/>
            <w:rFonts w:hint="cs"/>
            <w:sz w:val="24"/>
            <w:szCs w:val="24"/>
            <w:rtl/>
          </w:rPr>
          <w:t>ی</w:t>
        </w:r>
        <w:r w:rsidR="003F231C" w:rsidRPr="00EA2CA1">
          <w:rPr>
            <w:rStyle w:val="Hyperlink"/>
            <w:rFonts w:hint="eastAsia"/>
            <w:sz w:val="24"/>
            <w:szCs w:val="24"/>
            <w:rtl/>
          </w:rPr>
          <w:t>ر</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پرتکرار</w:t>
        </w:r>
        <w:r w:rsidR="003F231C" w:rsidRPr="00EA2CA1">
          <w:rPr>
            <w:rStyle w:val="Hyperlink"/>
            <w:sz w:val="24"/>
            <w:szCs w:val="24"/>
            <w:rtl/>
          </w:rPr>
          <w:t xml:space="preserve"> "</w:t>
        </w:r>
        <w:r w:rsidR="003F231C" w:rsidRPr="00EA2CA1">
          <w:rPr>
            <w:rStyle w:val="Hyperlink"/>
            <w:rFonts w:hint="eastAsia"/>
            <w:sz w:val="24"/>
            <w:szCs w:val="24"/>
            <w:rtl/>
          </w:rPr>
          <w:t>هدف</w:t>
        </w:r>
        <w:r w:rsidR="003F231C" w:rsidRPr="00EA2CA1">
          <w:rPr>
            <w:rStyle w:val="Hyperlink"/>
            <w:sz w:val="24"/>
            <w:szCs w:val="24"/>
            <w:rtl/>
          </w:rPr>
          <w:t xml:space="preserve"> </w:t>
        </w:r>
        <w:r w:rsidR="003F231C" w:rsidRPr="00EA2CA1">
          <w:rPr>
            <w:rStyle w:val="Hyperlink"/>
            <w:rFonts w:hint="eastAsia"/>
            <w:sz w:val="24"/>
            <w:szCs w:val="24"/>
            <w:rtl/>
          </w:rPr>
          <w:t>عموم</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64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69</w:t>
        </w:r>
        <w:r w:rsidR="003F231C" w:rsidRPr="00EA2CA1">
          <w:rPr>
            <w:webHidden/>
            <w:sz w:val="24"/>
            <w:szCs w:val="24"/>
          </w:rPr>
          <w:fldChar w:fldCharType="end"/>
        </w:r>
      </w:hyperlink>
    </w:p>
    <w:p w:rsidR="003F231C" w:rsidRPr="00EA2CA1" w:rsidRDefault="00D032AA" w:rsidP="003F231C">
      <w:pPr>
        <w:pStyle w:val="TOC3"/>
        <w:tabs>
          <w:tab w:val="left" w:pos="4267"/>
        </w:tabs>
        <w:rPr>
          <w:rFonts w:asciiTheme="minorHAnsi" w:eastAsiaTheme="minorEastAsia" w:hAnsiTheme="minorHAnsi"/>
          <w:sz w:val="24"/>
          <w:szCs w:val="24"/>
        </w:rPr>
      </w:pPr>
      <w:hyperlink w:anchor="_Toc409469665" w:history="1">
        <w:r w:rsidR="003F231C" w:rsidRPr="00EA2CA1">
          <w:rPr>
            <w:rStyle w:val="Hyperlink"/>
            <w:sz w:val="24"/>
            <w:szCs w:val="24"/>
            <w:rtl/>
            <w14:scene3d>
              <w14:camera w14:prst="orthographicFront"/>
              <w14:lightRig w14:rig="threePt" w14:dir="t">
                <w14:rot w14:lat="0" w14:lon="0" w14:rev="0"/>
              </w14:lightRig>
            </w14:scene3d>
          </w:rPr>
          <w:t>3.5.2.</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استخراج</w:t>
        </w:r>
        <w:r w:rsidR="003F231C" w:rsidRPr="00EA2CA1">
          <w:rPr>
            <w:rStyle w:val="Hyperlink"/>
            <w:sz w:val="24"/>
            <w:szCs w:val="24"/>
            <w:rtl/>
          </w:rPr>
          <w:t xml:space="preserve"> </w:t>
        </w:r>
        <w:r w:rsidR="003F231C" w:rsidRPr="00EA2CA1">
          <w:rPr>
            <w:rStyle w:val="Hyperlink"/>
            <w:rFonts w:hint="eastAsia"/>
            <w:sz w:val="24"/>
            <w:szCs w:val="24"/>
            <w:rtl/>
          </w:rPr>
          <w:t>ز</w:t>
        </w:r>
        <w:r w:rsidR="003F231C" w:rsidRPr="00EA2CA1">
          <w:rPr>
            <w:rStyle w:val="Hyperlink"/>
            <w:rFonts w:hint="cs"/>
            <w:sz w:val="24"/>
            <w:szCs w:val="24"/>
            <w:rtl/>
          </w:rPr>
          <w:t>ی</w:t>
        </w:r>
        <w:r w:rsidR="003F231C" w:rsidRPr="00EA2CA1">
          <w:rPr>
            <w:rStyle w:val="Hyperlink"/>
            <w:rFonts w:hint="eastAsia"/>
            <w:sz w:val="24"/>
            <w:szCs w:val="24"/>
            <w:rtl/>
          </w:rPr>
          <w:t>ر</w:t>
        </w:r>
        <w:r w:rsidR="003F231C" w:rsidRPr="00EA2CA1">
          <w:rPr>
            <w:rStyle w:val="Hyperlink"/>
            <w:sz w:val="24"/>
            <w:szCs w:val="24"/>
            <w:rtl/>
          </w:rPr>
          <w:t xml:space="preserve"> </w:t>
        </w:r>
        <w:r w:rsidR="003F231C" w:rsidRPr="00EA2CA1">
          <w:rPr>
            <w:rStyle w:val="Hyperlink"/>
            <w:rFonts w:hint="eastAsia"/>
            <w:sz w:val="24"/>
            <w:szCs w:val="24"/>
            <w:rtl/>
          </w:rPr>
          <w:t>گراف</w:t>
        </w:r>
        <w:r w:rsidR="003F231C" w:rsidRPr="00EA2CA1">
          <w:rPr>
            <w:rStyle w:val="Hyperlink"/>
            <w:sz w:val="24"/>
            <w:szCs w:val="24"/>
            <w:rtl/>
          </w:rPr>
          <w:t xml:space="preserve"> </w:t>
        </w:r>
        <w:r w:rsidR="003F231C" w:rsidRPr="00EA2CA1">
          <w:rPr>
            <w:rStyle w:val="Hyperlink"/>
            <w:rFonts w:hint="eastAsia"/>
            <w:sz w:val="24"/>
            <w:szCs w:val="24"/>
            <w:rtl/>
          </w:rPr>
          <w:t>ها</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پرتکرار</w:t>
        </w:r>
        <w:r w:rsidR="003F231C" w:rsidRPr="00EA2CA1">
          <w:rPr>
            <w:rStyle w:val="Hyperlink"/>
            <w:sz w:val="24"/>
            <w:szCs w:val="24"/>
            <w:rtl/>
          </w:rPr>
          <w:t xml:space="preserve"> </w:t>
        </w:r>
        <w:r w:rsidR="003F231C" w:rsidRPr="00EA2CA1">
          <w:rPr>
            <w:rStyle w:val="Hyperlink"/>
            <w:rFonts w:hint="eastAsia"/>
            <w:sz w:val="24"/>
            <w:szCs w:val="24"/>
            <w:rtl/>
          </w:rPr>
          <w:t>وابسته</w:t>
        </w:r>
        <w:r w:rsidR="003F231C" w:rsidRPr="00EA2CA1">
          <w:rPr>
            <w:rStyle w:val="Hyperlink"/>
            <w:sz w:val="24"/>
            <w:szCs w:val="24"/>
            <w:rtl/>
          </w:rPr>
          <w:t xml:space="preserve"> </w:t>
        </w:r>
        <w:r w:rsidR="003F231C" w:rsidRPr="00EA2CA1">
          <w:rPr>
            <w:rStyle w:val="Hyperlink"/>
            <w:rFonts w:hint="eastAsia"/>
            <w:sz w:val="24"/>
            <w:szCs w:val="24"/>
            <w:rtl/>
          </w:rPr>
          <w:t>به</w:t>
        </w:r>
        <w:r w:rsidR="003F231C" w:rsidRPr="00EA2CA1">
          <w:rPr>
            <w:rStyle w:val="Hyperlink"/>
            <w:sz w:val="24"/>
            <w:szCs w:val="24"/>
            <w:rtl/>
          </w:rPr>
          <w:t xml:space="preserve"> </w:t>
        </w:r>
        <w:r w:rsidR="003F231C" w:rsidRPr="00EA2CA1">
          <w:rPr>
            <w:rStyle w:val="Hyperlink"/>
            <w:rFonts w:hint="eastAsia"/>
            <w:sz w:val="24"/>
            <w:szCs w:val="24"/>
            <w:rtl/>
          </w:rPr>
          <w:t>الگو</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65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73</w:t>
        </w:r>
        <w:r w:rsidR="003F231C" w:rsidRPr="00EA2CA1">
          <w:rPr>
            <w:webHidden/>
            <w:sz w:val="24"/>
            <w:szCs w:val="24"/>
          </w:rPr>
          <w:fldChar w:fldCharType="end"/>
        </w:r>
      </w:hyperlink>
    </w:p>
    <w:p w:rsidR="003F231C" w:rsidRPr="00EA2CA1" w:rsidRDefault="00D032AA" w:rsidP="003F231C">
      <w:pPr>
        <w:pStyle w:val="TOC3"/>
        <w:rPr>
          <w:rFonts w:asciiTheme="minorHAnsi" w:eastAsiaTheme="minorEastAsia" w:hAnsiTheme="minorHAnsi"/>
          <w:sz w:val="24"/>
          <w:szCs w:val="24"/>
        </w:rPr>
      </w:pPr>
      <w:hyperlink w:anchor="_Toc409469666" w:history="1">
        <w:r w:rsidR="003F231C" w:rsidRPr="00EA2CA1">
          <w:rPr>
            <w:rStyle w:val="Hyperlink"/>
            <w:sz w:val="24"/>
            <w:szCs w:val="24"/>
            <w:rtl/>
            <w14:scene3d>
              <w14:camera w14:prst="orthographicFront"/>
              <w14:lightRig w14:rig="threePt" w14:dir="t">
                <w14:rot w14:lat="0" w14:lon="0" w14:rev="0"/>
              </w14:lightRig>
            </w14:scene3d>
          </w:rPr>
          <w:t>3.5.3.</w:t>
        </w:r>
        <w:r w:rsidR="003F231C" w:rsidRPr="00EA2CA1">
          <w:rPr>
            <w:rFonts w:asciiTheme="minorHAnsi" w:eastAsiaTheme="minorEastAsia" w:hAnsiTheme="minorHAnsi"/>
            <w:sz w:val="24"/>
            <w:szCs w:val="24"/>
          </w:rPr>
          <w:tab/>
        </w:r>
        <w:r w:rsidR="003F231C" w:rsidRPr="00EA2CA1">
          <w:rPr>
            <w:rStyle w:val="Hyperlink"/>
            <w:rFonts w:hint="eastAsia"/>
            <w:sz w:val="24"/>
            <w:szCs w:val="24"/>
            <w:rtl/>
          </w:rPr>
          <w:t>خلاصه</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66 \h </w:instrText>
        </w:r>
        <w:r w:rsidR="003F231C" w:rsidRPr="00EA2CA1">
          <w:rPr>
            <w:webHidden/>
            <w:sz w:val="24"/>
            <w:szCs w:val="24"/>
          </w:rPr>
        </w:r>
        <w:r w:rsidR="003F231C" w:rsidRPr="00EA2CA1">
          <w:rPr>
            <w:webHidden/>
            <w:sz w:val="24"/>
            <w:szCs w:val="24"/>
          </w:rPr>
          <w:fldChar w:fldCharType="separate"/>
        </w:r>
        <w:r w:rsidR="00607008">
          <w:rPr>
            <w:webHidden/>
            <w:sz w:val="24"/>
            <w:szCs w:val="24"/>
            <w:rtl/>
          </w:rPr>
          <w:t>76</w:t>
        </w:r>
        <w:r w:rsidR="003F231C" w:rsidRPr="00EA2CA1">
          <w:rPr>
            <w:webHidden/>
            <w:sz w:val="24"/>
            <w:szCs w:val="24"/>
          </w:rPr>
          <w:fldChar w:fldCharType="end"/>
        </w:r>
      </w:hyperlink>
    </w:p>
    <w:p w:rsidR="003F231C" w:rsidRPr="00EA2CA1" w:rsidRDefault="00D032AA" w:rsidP="003F231C">
      <w:pPr>
        <w:pStyle w:val="TOC2"/>
        <w:tabs>
          <w:tab w:val="left" w:pos="1418"/>
        </w:tabs>
        <w:rPr>
          <w:rFonts w:asciiTheme="minorHAnsi" w:eastAsiaTheme="minorEastAsia" w:hAnsiTheme="minorHAnsi"/>
          <w:sz w:val="24"/>
          <w:lang w:bidi="ar-SA"/>
        </w:rPr>
      </w:pPr>
      <w:hyperlink w:anchor="_Toc409469673" w:history="1">
        <w:r w:rsidR="003F231C" w:rsidRPr="00EA2CA1">
          <w:rPr>
            <w:rStyle w:val="Hyperlink"/>
            <w:sz w:val="24"/>
            <w:rtl/>
          </w:rPr>
          <w:t>3.6.</w:t>
        </w:r>
        <w:r w:rsidR="003F231C" w:rsidRPr="00EA2CA1">
          <w:rPr>
            <w:rFonts w:asciiTheme="minorHAnsi" w:eastAsiaTheme="minorEastAsia" w:hAnsiTheme="minorHAnsi"/>
            <w:sz w:val="24"/>
            <w:lang w:bidi="ar-SA"/>
          </w:rPr>
          <w:tab/>
        </w:r>
        <w:r w:rsidR="003F231C" w:rsidRPr="00EA2CA1">
          <w:rPr>
            <w:rStyle w:val="Hyperlink"/>
            <w:rFonts w:hint="eastAsia"/>
            <w:sz w:val="24"/>
            <w:rtl/>
          </w:rPr>
          <w:t>نت</w:t>
        </w:r>
        <w:r w:rsidR="003F231C" w:rsidRPr="00EA2CA1">
          <w:rPr>
            <w:rStyle w:val="Hyperlink"/>
            <w:rFonts w:hint="cs"/>
            <w:sz w:val="24"/>
            <w:rtl/>
          </w:rPr>
          <w:t>ی</w:t>
        </w:r>
        <w:r w:rsidR="003F231C" w:rsidRPr="00EA2CA1">
          <w:rPr>
            <w:rStyle w:val="Hyperlink"/>
            <w:rFonts w:hint="eastAsia"/>
            <w:sz w:val="24"/>
            <w:rtl/>
          </w:rPr>
          <w:t>جه</w:t>
        </w:r>
        <w:r w:rsidR="003F231C" w:rsidRPr="00EA2CA1">
          <w:rPr>
            <w:rStyle w:val="Hyperlink"/>
            <w:sz w:val="24"/>
            <w:rtl/>
          </w:rPr>
          <w:t xml:space="preserve"> </w:t>
        </w:r>
        <w:r w:rsidR="003F231C" w:rsidRPr="00EA2CA1">
          <w:rPr>
            <w:rStyle w:val="Hyperlink"/>
            <w:rFonts w:hint="eastAsia"/>
            <w:sz w:val="24"/>
            <w:rtl/>
          </w:rPr>
          <w:t>گ</w:t>
        </w:r>
        <w:r w:rsidR="003F231C" w:rsidRPr="00EA2CA1">
          <w:rPr>
            <w:rStyle w:val="Hyperlink"/>
            <w:rFonts w:hint="cs"/>
            <w:sz w:val="24"/>
            <w:rtl/>
          </w:rPr>
          <w:t>ی</w:t>
        </w:r>
        <w:r w:rsidR="003F231C" w:rsidRPr="00EA2CA1">
          <w:rPr>
            <w:rStyle w:val="Hyperlink"/>
            <w:rFonts w:hint="eastAsia"/>
            <w:sz w:val="24"/>
            <w:rtl/>
          </w:rPr>
          <w:t>ر</w:t>
        </w:r>
        <w:r w:rsidR="003F231C" w:rsidRPr="00EA2CA1">
          <w:rPr>
            <w:rStyle w:val="Hyperlink"/>
            <w:rFonts w:hint="cs"/>
            <w:sz w:val="24"/>
            <w:rtl/>
          </w:rPr>
          <w:t>ی</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73 \h </w:instrText>
        </w:r>
        <w:r w:rsidR="003F231C" w:rsidRPr="00EA2CA1">
          <w:rPr>
            <w:webHidden/>
            <w:sz w:val="24"/>
          </w:rPr>
        </w:r>
        <w:r w:rsidR="003F231C" w:rsidRPr="00EA2CA1">
          <w:rPr>
            <w:webHidden/>
            <w:sz w:val="24"/>
          </w:rPr>
          <w:fldChar w:fldCharType="separate"/>
        </w:r>
        <w:r w:rsidR="00607008">
          <w:rPr>
            <w:webHidden/>
            <w:sz w:val="24"/>
            <w:rtl/>
            <w:lang w:bidi="ar-SA"/>
          </w:rPr>
          <w:t>78</w:t>
        </w:r>
        <w:r w:rsidR="003F231C" w:rsidRPr="00EA2CA1">
          <w:rPr>
            <w:webHidden/>
            <w:sz w:val="24"/>
          </w:rPr>
          <w:fldChar w:fldCharType="end"/>
        </w:r>
      </w:hyperlink>
    </w:p>
    <w:p w:rsidR="003F231C" w:rsidRPr="00EA2CA1" w:rsidRDefault="00D032AA" w:rsidP="003F231C">
      <w:pPr>
        <w:pStyle w:val="TOC1"/>
        <w:jc w:val="left"/>
        <w:rPr>
          <w:rFonts w:asciiTheme="minorHAnsi" w:eastAsiaTheme="minorEastAsia" w:hAnsiTheme="minorHAnsi"/>
          <w:sz w:val="24"/>
          <w:szCs w:val="24"/>
          <w:lang w:bidi="ar-SA"/>
        </w:rPr>
      </w:pPr>
      <w:hyperlink w:anchor="_Toc409469674" w:history="1">
        <w:r w:rsidR="003F231C" w:rsidRPr="00EA2CA1">
          <w:rPr>
            <w:rStyle w:val="Hyperlink"/>
            <w:rFonts w:hint="eastAsia"/>
            <w:sz w:val="24"/>
            <w:szCs w:val="24"/>
            <w:rtl/>
          </w:rPr>
          <w:t>فصل</w:t>
        </w:r>
        <w:r w:rsidR="003F231C" w:rsidRPr="00EA2CA1">
          <w:rPr>
            <w:rStyle w:val="Hyperlink"/>
            <w:sz w:val="24"/>
            <w:szCs w:val="24"/>
            <w:rtl/>
          </w:rPr>
          <w:t xml:space="preserve"> </w:t>
        </w:r>
        <w:r w:rsidR="003F231C" w:rsidRPr="00EA2CA1">
          <w:rPr>
            <w:rStyle w:val="Hyperlink"/>
            <w:rFonts w:hint="eastAsia"/>
            <w:sz w:val="24"/>
            <w:szCs w:val="24"/>
            <w:rtl/>
          </w:rPr>
          <w:t>چهارم</w:t>
        </w:r>
        <w:r w:rsidR="003F231C" w:rsidRPr="00EA2CA1">
          <w:rPr>
            <w:rStyle w:val="Hyperlink"/>
            <w:sz w:val="24"/>
            <w:szCs w:val="24"/>
            <w:rtl/>
          </w:rPr>
          <w:t xml:space="preserve">: </w:t>
        </w:r>
        <w:r w:rsidR="003F231C" w:rsidRPr="00EA2CA1">
          <w:rPr>
            <w:rStyle w:val="Hyperlink"/>
            <w:rFonts w:hint="eastAsia"/>
            <w:sz w:val="24"/>
            <w:szCs w:val="24"/>
            <w:rtl/>
          </w:rPr>
          <w:t>جمع</w:t>
        </w:r>
        <w:r w:rsidR="003F231C" w:rsidRPr="00EA2CA1">
          <w:rPr>
            <w:rStyle w:val="Hyperlink"/>
            <w:sz w:val="24"/>
            <w:szCs w:val="24"/>
            <w:rtl/>
          </w:rPr>
          <w:t xml:space="preserve"> </w:t>
        </w:r>
        <w:r w:rsidR="003F231C" w:rsidRPr="00EA2CA1">
          <w:rPr>
            <w:rStyle w:val="Hyperlink"/>
            <w:rFonts w:hint="eastAsia"/>
            <w:sz w:val="24"/>
            <w:szCs w:val="24"/>
            <w:rtl/>
          </w:rPr>
          <w:t>بند</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و</w:t>
        </w:r>
        <w:r w:rsidR="003F231C" w:rsidRPr="00EA2CA1">
          <w:rPr>
            <w:rStyle w:val="Hyperlink"/>
            <w:sz w:val="24"/>
            <w:szCs w:val="24"/>
            <w:rtl/>
          </w:rPr>
          <w:t xml:space="preserve"> </w:t>
        </w:r>
        <w:r w:rsidR="003F231C" w:rsidRPr="00EA2CA1">
          <w:rPr>
            <w:rStyle w:val="Hyperlink"/>
            <w:rFonts w:hint="eastAsia"/>
            <w:sz w:val="24"/>
            <w:szCs w:val="24"/>
            <w:rtl/>
          </w:rPr>
          <w:t>پ</w:t>
        </w:r>
        <w:r w:rsidR="003F231C" w:rsidRPr="00EA2CA1">
          <w:rPr>
            <w:rStyle w:val="Hyperlink"/>
            <w:rFonts w:hint="cs"/>
            <w:sz w:val="24"/>
            <w:szCs w:val="24"/>
            <w:rtl/>
          </w:rPr>
          <w:t>ی</w:t>
        </w:r>
        <w:r w:rsidR="003F231C" w:rsidRPr="00EA2CA1">
          <w:rPr>
            <w:rStyle w:val="Hyperlink"/>
            <w:rFonts w:hint="eastAsia"/>
            <w:sz w:val="24"/>
            <w:szCs w:val="24"/>
            <w:rtl/>
          </w:rPr>
          <w:t>شنهادات</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74 \h </w:instrText>
        </w:r>
        <w:r w:rsidR="003F231C" w:rsidRPr="00EA2CA1">
          <w:rPr>
            <w:webHidden/>
            <w:sz w:val="24"/>
            <w:szCs w:val="24"/>
          </w:rPr>
        </w:r>
        <w:r w:rsidR="003F231C" w:rsidRPr="00EA2CA1">
          <w:rPr>
            <w:webHidden/>
            <w:sz w:val="24"/>
            <w:szCs w:val="24"/>
          </w:rPr>
          <w:fldChar w:fldCharType="separate"/>
        </w:r>
        <w:r w:rsidR="00607008">
          <w:rPr>
            <w:webHidden/>
            <w:sz w:val="24"/>
            <w:szCs w:val="24"/>
            <w:rtl/>
            <w:lang w:bidi="ar-SA"/>
          </w:rPr>
          <w:t>80</w:t>
        </w:r>
        <w:r w:rsidR="003F231C" w:rsidRPr="00EA2CA1">
          <w:rPr>
            <w:webHidden/>
            <w:sz w:val="24"/>
            <w:szCs w:val="24"/>
          </w:rPr>
          <w:fldChar w:fldCharType="end"/>
        </w:r>
      </w:hyperlink>
    </w:p>
    <w:p w:rsidR="003F231C" w:rsidRPr="00EA2CA1" w:rsidRDefault="00D032AA" w:rsidP="003F231C">
      <w:pPr>
        <w:pStyle w:val="TOC2"/>
        <w:rPr>
          <w:rFonts w:asciiTheme="minorHAnsi" w:eastAsiaTheme="minorEastAsia" w:hAnsiTheme="minorHAnsi"/>
          <w:sz w:val="24"/>
          <w:lang w:bidi="ar-SA"/>
        </w:rPr>
      </w:pPr>
      <w:hyperlink w:anchor="_Toc409469679" w:history="1">
        <w:r w:rsidR="003F231C" w:rsidRPr="00EA2CA1">
          <w:rPr>
            <w:rStyle w:val="Hyperlink"/>
            <w:sz w:val="24"/>
            <w:rtl/>
          </w:rPr>
          <w:t>4.1.</w:t>
        </w:r>
        <w:r w:rsidR="003F231C" w:rsidRPr="00EA2CA1">
          <w:rPr>
            <w:rFonts w:asciiTheme="minorHAnsi" w:eastAsiaTheme="minorEastAsia" w:hAnsiTheme="minorHAnsi"/>
            <w:sz w:val="24"/>
            <w:lang w:bidi="ar-SA"/>
          </w:rPr>
          <w:tab/>
        </w:r>
        <w:r w:rsidR="003F231C" w:rsidRPr="00EA2CA1">
          <w:rPr>
            <w:rStyle w:val="Hyperlink"/>
            <w:rFonts w:hint="eastAsia"/>
            <w:sz w:val="24"/>
            <w:rtl/>
          </w:rPr>
          <w:t>مقدمه</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79 \h </w:instrText>
        </w:r>
        <w:r w:rsidR="003F231C" w:rsidRPr="00EA2CA1">
          <w:rPr>
            <w:webHidden/>
            <w:sz w:val="24"/>
          </w:rPr>
        </w:r>
        <w:r w:rsidR="003F231C" w:rsidRPr="00EA2CA1">
          <w:rPr>
            <w:webHidden/>
            <w:sz w:val="24"/>
          </w:rPr>
          <w:fldChar w:fldCharType="separate"/>
        </w:r>
        <w:r w:rsidR="00607008">
          <w:rPr>
            <w:webHidden/>
            <w:sz w:val="24"/>
            <w:rtl/>
            <w:lang w:bidi="ar-SA"/>
          </w:rPr>
          <w:t>80</w:t>
        </w:r>
        <w:r w:rsidR="003F231C" w:rsidRPr="00EA2CA1">
          <w:rPr>
            <w:webHidden/>
            <w:sz w:val="24"/>
          </w:rPr>
          <w:fldChar w:fldCharType="end"/>
        </w:r>
      </w:hyperlink>
    </w:p>
    <w:p w:rsidR="003F231C" w:rsidRPr="00EA2CA1" w:rsidRDefault="00D032AA" w:rsidP="003F231C">
      <w:pPr>
        <w:pStyle w:val="TOC2"/>
        <w:tabs>
          <w:tab w:val="left" w:pos="2918"/>
        </w:tabs>
        <w:rPr>
          <w:rFonts w:asciiTheme="minorHAnsi" w:eastAsiaTheme="minorEastAsia" w:hAnsiTheme="minorHAnsi"/>
          <w:sz w:val="24"/>
          <w:lang w:bidi="ar-SA"/>
        </w:rPr>
      </w:pPr>
      <w:hyperlink w:anchor="_Toc409469680" w:history="1">
        <w:r w:rsidR="003F231C">
          <w:rPr>
            <w:rStyle w:val="Hyperlink"/>
            <w:rFonts w:hint="cs"/>
            <w:sz w:val="24"/>
            <w:rtl/>
          </w:rPr>
          <w:t>4.2.</w:t>
        </w:r>
        <w:r w:rsidR="003F231C" w:rsidRPr="00EA2CA1">
          <w:rPr>
            <w:rFonts w:asciiTheme="minorHAnsi" w:eastAsiaTheme="minorEastAsia" w:hAnsiTheme="minorHAnsi"/>
            <w:sz w:val="24"/>
            <w:lang w:bidi="ar-SA"/>
          </w:rPr>
          <w:tab/>
        </w:r>
        <w:r w:rsidR="003F231C" w:rsidRPr="00EA2CA1">
          <w:rPr>
            <w:rStyle w:val="Hyperlink"/>
            <w:rFonts w:hint="eastAsia"/>
            <w:sz w:val="24"/>
            <w:rtl/>
          </w:rPr>
          <w:t>جمع</w:t>
        </w:r>
        <w:r w:rsidR="003F231C" w:rsidRPr="00EA2CA1">
          <w:rPr>
            <w:rStyle w:val="Hyperlink"/>
            <w:sz w:val="24"/>
            <w:rtl/>
          </w:rPr>
          <w:t xml:space="preserve"> </w:t>
        </w:r>
        <w:r w:rsidR="003F231C" w:rsidRPr="00EA2CA1">
          <w:rPr>
            <w:rStyle w:val="Hyperlink"/>
            <w:rFonts w:hint="eastAsia"/>
            <w:sz w:val="24"/>
            <w:rtl/>
          </w:rPr>
          <w:t>بند</w:t>
        </w:r>
        <w:r w:rsidR="003F231C" w:rsidRPr="00EA2CA1">
          <w:rPr>
            <w:rStyle w:val="Hyperlink"/>
            <w:rFonts w:hint="cs"/>
            <w:sz w:val="24"/>
            <w:rtl/>
          </w:rPr>
          <w:t>ی</w:t>
        </w:r>
        <w:r w:rsidR="003F231C" w:rsidRPr="00EA2CA1">
          <w:rPr>
            <w:rStyle w:val="Hyperlink"/>
            <w:sz w:val="24"/>
            <w:rtl/>
          </w:rPr>
          <w:t xml:space="preserve"> </w:t>
        </w:r>
        <w:r w:rsidR="003F231C" w:rsidRPr="00EA2CA1">
          <w:rPr>
            <w:rStyle w:val="Hyperlink"/>
            <w:rFonts w:hint="eastAsia"/>
            <w:sz w:val="24"/>
            <w:rtl/>
          </w:rPr>
          <w:t>و</w:t>
        </w:r>
        <w:r w:rsidR="003F231C" w:rsidRPr="00EA2CA1">
          <w:rPr>
            <w:rStyle w:val="Hyperlink"/>
            <w:sz w:val="24"/>
            <w:rtl/>
          </w:rPr>
          <w:t xml:space="preserve"> </w:t>
        </w:r>
        <w:r w:rsidR="003F231C" w:rsidRPr="00EA2CA1">
          <w:rPr>
            <w:rStyle w:val="Hyperlink"/>
            <w:rFonts w:hint="eastAsia"/>
            <w:sz w:val="24"/>
            <w:rtl/>
          </w:rPr>
          <w:t>ارائه</w:t>
        </w:r>
        <w:r w:rsidR="003F231C" w:rsidRPr="00EA2CA1">
          <w:rPr>
            <w:rStyle w:val="Hyperlink"/>
            <w:sz w:val="24"/>
            <w:rtl/>
          </w:rPr>
          <w:t xml:space="preserve"> </w:t>
        </w:r>
        <w:r w:rsidR="003F231C" w:rsidRPr="00EA2CA1">
          <w:rPr>
            <w:rStyle w:val="Hyperlink"/>
            <w:rFonts w:hint="eastAsia"/>
            <w:sz w:val="24"/>
            <w:rtl/>
          </w:rPr>
          <w:t>پ</w:t>
        </w:r>
        <w:r w:rsidR="003F231C" w:rsidRPr="00EA2CA1">
          <w:rPr>
            <w:rStyle w:val="Hyperlink"/>
            <w:rFonts w:hint="cs"/>
            <w:sz w:val="24"/>
            <w:rtl/>
          </w:rPr>
          <w:t>ی</w:t>
        </w:r>
        <w:r w:rsidR="003F231C" w:rsidRPr="00EA2CA1">
          <w:rPr>
            <w:rStyle w:val="Hyperlink"/>
            <w:rFonts w:hint="eastAsia"/>
            <w:sz w:val="24"/>
            <w:rtl/>
          </w:rPr>
          <w:t>شنهادات</w:t>
        </w:r>
        <w:r w:rsidR="003F231C" w:rsidRPr="00EA2CA1">
          <w:rPr>
            <w:webHidden/>
            <w:sz w:val="24"/>
          </w:rPr>
          <w:tab/>
        </w:r>
        <w:r w:rsidR="003F231C" w:rsidRPr="00EA2CA1">
          <w:rPr>
            <w:webHidden/>
            <w:sz w:val="24"/>
          </w:rPr>
          <w:fldChar w:fldCharType="begin"/>
        </w:r>
        <w:r w:rsidR="003F231C" w:rsidRPr="00EA2CA1">
          <w:rPr>
            <w:webHidden/>
            <w:sz w:val="24"/>
          </w:rPr>
          <w:instrText xml:space="preserve"> PAGEREF _Toc409469680 \h </w:instrText>
        </w:r>
        <w:r w:rsidR="003F231C" w:rsidRPr="00EA2CA1">
          <w:rPr>
            <w:webHidden/>
            <w:sz w:val="24"/>
          </w:rPr>
        </w:r>
        <w:r w:rsidR="003F231C" w:rsidRPr="00EA2CA1">
          <w:rPr>
            <w:webHidden/>
            <w:sz w:val="24"/>
          </w:rPr>
          <w:fldChar w:fldCharType="separate"/>
        </w:r>
        <w:r w:rsidR="00607008">
          <w:rPr>
            <w:webHidden/>
            <w:sz w:val="24"/>
            <w:rtl/>
            <w:lang w:bidi="ar-SA"/>
          </w:rPr>
          <w:t>80</w:t>
        </w:r>
        <w:r w:rsidR="003F231C" w:rsidRPr="00EA2CA1">
          <w:rPr>
            <w:webHidden/>
            <w:sz w:val="24"/>
          </w:rPr>
          <w:fldChar w:fldCharType="end"/>
        </w:r>
      </w:hyperlink>
    </w:p>
    <w:p w:rsidR="003F231C" w:rsidRPr="00EA2CA1" w:rsidRDefault="00D032AA" w:rsidP="003F231C">
      <w:pPr>
        <w:pStyle w:val="TOC1"/>
        <w:jc w:val="left"/>
        <w:rPr>
          <w:rFonts w:asciiTheme="minorHAnsi" w:eastAsiaTheme="minorEastAsia" w:hAnsiTheme="minorHAnsi"/>
          <w:sz w:val="24"/>
          <w:szCs w:val="24"/>
          <w:lang w:bidi="ar-SA"/>
        </w:rPr>
      </w:pPr>
      <w:hyperlink w:anchor="_Toc409469685" w:history="1">
        <w:r w:rsidR="003F231C" w:rsidRPr="00EA2CA1">
          <w:rPr>
            <w:rStyle w:val="Hyperlink"/>
            <w:rFonts w:hint="eastAsia"/>
            <w:sz w:val="24"/>
            <w:szCs w:val="24"/>
            <w:rtl/>
          </w:rPr>
          <w:t>فهرست</w:t>
        </w:r>
        <w:r w:rsidR="003F231C" w:rsidRPr="00EA2CA1">
          <w:rPr>
            <w:rStyle w:val="Hyperlink"/>
            <w:sz w:val="24"/>
            <w:szCs w:val="24"/>
            <w:rtl/>
          </w:rPr>
          <w:t xml:space="preserve"> </w:t>
        </w:r>
        <w:r w:rsidR="003F231C" w:rsidRPr="00EA2CA1">
          <w:rPr>
            <w:rStyle w:val="Hyperlink"/>
            <w:rFonts w:hint="eastAsia"/>
            <w:sz w:val="24"/>
            <w:szCs w:val="24"/>
            <w:rtl/>
          </w:rPr>
          <w:t>مراجع</w:t>
        </w:r>
        <w:r w:rsidR="003F231C">
          <w:rPr>
            <w:rStyle w:val="Hyperlink"/>
            <w:sz w:val="24"/>
            <w:szCs w:val="24"/>
            <w:rtl/>
          </w:rPr>
          <w:tab/>
        </w:r>
        <w:r w:rsidR="003F231C">
          <w:rPr>
            <w:rStyle w:val="Hyperlink"/>
            <w:sz w:val="24"/>
            <w:szCs w:val="24"/>
            <w:rtl/>
          </w:rPr>
          <w:tab/>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85 \h </w:instrText>
        </w:r>
        <w:r w:rsidR="003F231C" w:rsidRPr="00EA2CA1">
          <w:rPr>
            <w:webHidden/>
            <w:sz w:val="24"/>
            <w:szCs w:val="24"/>
          </w:rPr>
        </w:r>
        <w:r w:rsidR="003F231C" w:rsidRPr="00EA2CA1">
          <w:rPr>
            <w:webHidden/>
            <w:sz w:val="24"/>
            <w:szCs w:val="24"/>
          </w:rPr>
          <w:fldChar w:fldCharType="separate"/>
        </w:r>
        <w:r w:rsidR="00607008">
          <w:rPr>
            <w:webHidden/>
            <w:sz w:val="24"/>
            <w:szCs w:val="24"/>
            <w:rtl/>
            <w:lang w:bidi="ar-SA"/>
          </w:rPr>
          <w:t>81</w:t>
        </w:r>
        <w:r w:rsidR="003F231C" w:rsidRPr="00EA2CA1">
          <w:rPr>
            <w:webHidden/>
            <w:sz w:val="24"/>
            <w:szCs w:val="24"/>
          </w:rPr>
          <w:fldChar w:fldCharType="end"/>
        </w:r>
      </w:hyperlink>
    </w:p>
    <w:p w:rsidR="003F231C" w:rsidRPr="00EA2CA1" w:rsidRDefault="00D032AA" w:rsidP="003F231C">
      <w:pPr>
        <w:pStyle w:val="TOC1"/>
        <w:jc w:val="left"/>
        <w:rPr>
          <w:rFonts w:asciiTheme="minorHAnsi" w:eastAsiaTheme="minorEastAsia" w:hAnsiTheme="minorHAnsi"/>
          <w:sz w:val="24"/>
          <w:szCs w:val="24"/>
          <w:lang w:bidi="ar-SA"/>
        </w:rPr>
      </w:pPr>
      <w:hyperlink w:anchor="_Toc409469686" w:history="1">
        <w:r w:rsidR="003F231C" w:rsidRPr="00EA2CA1">
          <w:rPr>
            <w:rStyle w:val="Hyperlink"/>
            <w:rFonts w:hint="eastAsia"/>
            <w:sz w:val="24"/>
            <w:szCs w:val="24"/>
            <w:rtl/>
          </w:rPr>
          <w:t>واژه</w:t>
        </w:r>
        <w:r w:rsidR="003F231C" w:rsidRPr="00EA2CA1">
          <w:rPr>
            <w:rStyle w:val="Hyperlink"/>
            <w:sz w:val="24"/>
            <w:szCs w:val="24"/>
            <w:rtl/>
          </w:rPr>
          <w:t xml:space="preserve"> </w:t>
        </w:r>
        <w:r w:rsidR="003F231C" w:rsidRPr="00EA2CA1">
          <w:rPr>
            <w:rStyle w:val="Hyperlink"/>
            <w:rFonts w:hint="eastAsia"/>
            <w:sz w:val="24"/>
            <w:szCs w:val="24"/>
            <w:rtl/>
          </w:rPr>
          <w:t>نامه</w:t>
        </w:r>
        <w:r w:rsidR="003F231C" w:rsidRPr="00EA2CA1">
          <w:rPr>
            <w:rStyle w:val="Hyperlink"/>
            <w:sz w:val="24"/>
            <w:szCs w:val="24"/>
            <w:rtl/>
          </w:rPr>
          <w:t xml:space="preserve"> </w:t>
        </w:r>
        <w:r w:rsidR="003F231C" w:rsidRPr="00EA2CA1">
          <w:rPr>
            <w:rStyle w:val="Hyperlink"/>
            <w:rFonts w:hint="eastAsia"/>
            <w:sz w:val="24"/>
            <w:szCs w:val="24"/>
            <w:rtl/>
          </w:rPr>
          <w:t>فارس</w:t>
        </w:r>
        <w:r w:rsidR="003F231C" w:rsidRPr="00EA2CA1">
          <w:rPr>
            <w:rStyle w:val="Hyperlink"/>
            <w:rFonts w:hint="cs"/>
            <w:sz w:val="24"/>
            <w:szCs w:val="24"/>
            <w:rtl/>
          </w:rPr>
          <w:t>ی</w:t>
        </w:r>
        <w:r w:rsidR="003F231C" w:rsidRPr="00EA2CA1">
          <w:rPr>
            <w:rStyle w:val="Hyperlink"/>
            <w:sz w:val="24"/>
            <w:szCs w:val="24"/>
            <w:rtl/>
          </w:rPr>
          <w:t xml:space="preserve"> </w:t>
        </w:r>
        <w:r w:rsidR="003F231C" w:rsidRPr="00EA2CA1">
          <w:rPr>
            <w:rStyle w:val="Hyperlink"/>
            <w:rFonts w:hint="eastAsia"/>
            <w:sz w:val="24"/>
            <w:szCs w:val="24"/>
            <w:rtl/>
          </w:rPr>
          <w:t>به</w:t>
        </w:r>
        <w:r w:rsidR="003F231C" w:rsidRPr="00EA2CA1">
          <w:rPr>
            <w:rStyle w:val="Hyperlink"/>
            <w:sz w:val="24"/>
            <w:szCs w:val="24"/>
            <w:rtl/>
          </w:rPr>
          <w:t xml:space="preserve"> </w:t>
        </w:r>
        <w:r w:rsidR="003F231C" w:rsidRPr="00EA2CA1">
          <w:rPr>
            <w:rStyle w:val="Hyperlink"/>
            <w:rFonts w:hint="eastAsia"/>
            <w:sz w:val="24"/>
            <w:szCs w:val="24"/>
            <w:rtl/>
          </w:rPr>
          <w:t>انگل</w:t>
        </w:r>
        <w:r w:rsidR="003F231C" w:rsidRPr="00EA2CA1">
          <w:rPr>
            <w:rStyle w:val="Hyperlink"/>
            <w:rFonts w:hint="cs"/>
            <w:sz w:val="24"/>
            <w:szCs w:val="24"/>
            <w:rtl/>
          </w:rPr>
          <w:t>ی</w:t>
        </w:r>
        <w:r w:rsidR="003F231C" w:rsidRPr="00EA2CA1">
          <w:rPr>
            <w:rStyle w:val="Hyperlink"/>
            <w:rFonts w:hint="eastAsia"/>
            <w:sz w:val="24"/>
            <w:szCs w:val="24"/>
            <w:rtl/>
          </w:rPr>
          <w:t>س</w:t>
        </w:r>
        <w:r w:rsidR="003F231C" w:rsidRPr="00EA2CA1">
          <w:rPr>
            <w:rStyle w:val="Hyperlink"/>
            <w:rFonts w:hint="cs"/>
            <w:sz w:val="24"/>
            <w:szCs w:val="24"/>
            <w:rtl/>
          </w:rPr>
          <w:t>ی</w:t>
        </w:r>
        <w:r w:rsidR="003F231C" w:rsidRPr="00EA2CA1">
          <w:rPr>
            <w:webHidden/>
            <w:sz w:val="24"/>
            <w:szCs w:val="24"/>
          </w:rPr>
          <w:tab/>
        </w:r>
        <w:r w:rsidR="003F231C" w:rsidRPr="00EA2CA1">
          <w:rPr>
            <w:webHidden/>
            <w:sz w:val="24"/>
            <w:szCs w:val="24"/>
          </w:rPr>
          <w:fldChar w:fldCharType="begin"/>
        </w:r>
        <w:r w:rsidR="003F231C" w:rsidRPr="00EA2CA1">
          <w:rPr>
            <w:webHidden/>
            <w:sz w:val="24"/>
            <w:szCs w:val="24"/>
          </w:rPr>
          <w:instrText xml:space="preserve"> PAGEREF _Toc409469686 \h </w:instrText>
        </w:r>
        <w:r w:rsidR="003F231C" w:rsidRPr="00EA2CA1">
          <w:rPr>
            <w:webHidden/>
            <w:sz w:val="24"/>
            <w:szCs w:val="24"/>
          </w:rPr>
        </w:r>
        <w:r w:rsidR="003F231C" w:rsidRPr="00EA2CA1">
          <w:rPr>
            <w:webHidden/>
            <w:sz w:val="24"/>
            <w:szCs w:val="24"/>
          </w:rPr>
          <w:fldChar w:fldCharType="separate"/>
        </w:r>
        <w:r w:rsidR="00607008">
          <w:rPr>
            <w:webHidden/>
            <w:sz w:val="24"/>
            <w:szCs w:val="24"/>
            <w:rtl/>
            <w:lang w:bidi="ar-SA"/>
          </w:rPr>
          <w:t>90</w:t>
        </w:r>
        <w:r w:rsidR="003F231C" w:rsidRPr="00EA2CA1">
          <w:rPr>
            <w:webHidden/>
            <w:sz w:val="24"/>
            <w:szCs w:val="24"/>
          </w:rPr>
          <w:fldChar w:fldCharType="end"/>
        </w:r>
      </w:hyperlink>
    </w:p>
    <w:p w:rsidR="003F231C" w:rsidRDefault="003F231C" w:rsidP="003F231C">
      <w:pPr>
        <w:pStyle w:val="TOCHeading"/>
      </w:pPr>
      <w:r w:rsidRPr="00EA2CA1">
        <w:rPr>
          <w:rFonts w:cs="B Nazanin"/>
          <w:noProof/>
          <w:sz w:val="24"/>
          <w:szCs w:val="24"/>
        </w:rPr>
        <w:fldChar w:fldCharType="end"/>
      </w:r>
    </w:p>
    <w:p w:rsidR="00EA2CA1" w:rsidRDefault="00EA2CA1" w:rsidP="00EA2CA1">
      <w:pPr>
        <w:ind w:firstLine="0"/>
        <w:jc w:val="left"/>
      </w:pPr>
    </w:p>
    <w:p w:rsidR="00993511" w:rsidRDefault="00993511" w:rsidP="00EA2CA1">
      <w:pPr>
        <w:ind w:firstLine="0"/>
        <w:jc w:val="left"/>
      </w:pPr>
    </w:p>
    <w:p w:rsidR="00993511" w:rsidRDefault="00993511" w:rsidP="00993511">
      <w:pPr>
        <w:jc w:val="left"/>
      </w:pPr>
    </w:p>
    <w:p w:rsidR="005E6A47" w:rsidRDefault="005E6A47" w:rsidP="000A10DE">
      <w:pPr>
        <w:jc w:val="left"/>
      </w:pPr>
    </w:p>
    <w:p w:rsidR="005E6A47" w:rsidRDefault="005E6A47">
      <w:pPr>
        <w:pStyle w:val="TOC3"/>
        <w:ind w:left="446"/>
      </w:pPr>
    </w:p>
    <w:p w:rsidR="008B46BA" w:rsidRPr="00CF56DF" w:rsidRDefault="008B46BA" w:rsidP="008B46BA">
      <w:pPr>
        <w:bidi w:val="0"/>
        <w:ind w:firstLine="0"/>
        <w:jc w:val="left"/>
      </w:pPr>
    </w:p>
    <w:p w:rsidR="00CF56DF" w:rsidRPr="009F456A" w:rsidRDefault="00C86A7B" w:rsidP="004E198E">
      <w:pPr>
        <w:pStyle w:val="Heading1"/>
        <w:jc w:val="center"/>
        <w:rPr>
          <w:rtl/>
        </w:rPr>
      </w:pPr>
      <w:bookmarkStart w:id="12" w:name="_Toc408588756"/>
      <w:bookmarkStart w:id="13" w:name="_Toc408588832"/>
      <w:bookmarkStart w:id="14" w:name="_Toc408608903"/>
      <w:bookmarkStart w:id="15" w:name="_Toc409469296"/>
      <w:bookmarkStart w:id="16" w:name="_Toc409469602"/>
      <w:r w:rsidRPr="000460C3">
        <w:rPr>
          <w:rFonts w:hint="cs"/>
          <w:rtl/>
        </w:rPr>
        <w:lastRenderedPageBreak/>
        <w:t>فهرست جدول</w:t>
      </w:r>
      <w:r w:rsidR="00CF56DF" w:rsidRPr="000460C3">
        <w:t xml:space="preserve"> </w:t>
      </w:r>
      <w:r w:rsidRPr="000460C3">
        <w:rPr>
          <w:rFonts w:hint="cs"/>
          <w:rtl/>
        </w:rPr>
        <w:t>‌ها</w:t>
      </w:r>
      <w:bookmarkEnd w:id="11"/>
      <w:bookmarkEnd w:id="12"/>
      <w:bookmarkEnd w:id="13"/>
      <w:bookmarkEnd w:id="14"/>
      <w:bookmarkEnd w:id="15"/>
      <w:bookmarkEnd w:id="16"/>
    </w:p>
    <w:p w:rsidR="00C86A7B" w:rsidRPr="00232723" w:rsidRDefault="00C86A7B" w:rsidP="009F456A">
      <w:pPr>
        <w:pStyle w:val="TOCTable"/>
        <w:spacing w:line="240" w:lineRule="auto"/>
        <w:jc w:val="center"/>
      </w:pPr>
      <w:r w:rsidRPr="00232723">
        <w:rPr>
          <w:rFonts w:hint="cs"/>
          <w:rtl/>
        </w:rPr>
        <w:t>عنوان</w:t>
      </w:r>
      <w:r w:rsidRPr="00232723">
        <w:rPr>
          <w:rFonts w:hint="cs"/>
          <w:rtl/>
        </w:rPr>
        <w:tab/>
        <w:t>صفحه</w:t>
      </w:r>
    </w:p>
    <w:p w:rsidR="003F231C" w:rsidRDefault="003F231C" w:rsidP="003F231C">
      <w:pPr>
        <w:pStyle w:val="TableofFigures"/>
        <w:tabs>
          <w:tab w:val="right" w:leader="dot" w:pos="9170"/>
        </w:tabs>
        <w:rPr>
          <w:rFonts w:asciiTheme="minorHAnsi" w:eastAsiaTheme="minorEastAsia" w:hAnsiTheme="minorHAnsi" w:cstheme="minorBidi"/>
          <w:noProof/>
          <w:sz w:val="22"/>
          <w:szCs w:val="22"/>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 "Table</w:instrText>
      </w:r>
      <w:r>
        <w:rPr>
          <w:rtl/>
          <w:lang w:bidi="fa-IR"/>
        </w:rPr>
        <w:instrText xml:space="preserve">" </w:instrText>
      </w:r>
      <w:r>
        <w:rPr>
          <w:rtl/>
          <w:lang w:bidi="fa-IR"/>
        </w:rPr>
        <w:fldChar w:fldCharType="separate"/>
      </w:r>
      <w:hyperlink w:anchor="_Toc409470204" w:history="1">
        <w:r w:rsidRPr="00060C44">
          <w:rPr>
            <w:rStyle w:val="Hyperlink"/>
            <w:rFonts w:hint="eastAsia"/>
            <w:noProof/>
            <w:rtl/>
          </w:rPr>
          <w:t>جدول</w:t>
        </w:r>
        <w:r w:rsidRPr="00060C44">
          <w:rPr>
            <w:rStyle w:val="Hyperlink"/>
            <w:noProof/>
            <w:rtl/>
          </w:rPr>
          <w:t xml:space="preserve"> 1: </w:t>
        </w:r>
        <w:r w:rsidRPr="00060C44">
          <w:rPr>
            <w:rStyle w:val="Hyperlink"/>
            <w:rFonts w:hint="eastAsia"/>
            <w:noProof/>
            <w:rtl/>
          </w:rPr>
          <w:t>طبقه</w:t>
        </w:r>
        <w:r w:rsidRPr="00060C44">
          <w:rPr>
            <w:rStyle w:val="Hyperlink"/>
            <w:noProof/>
            <w:rtl/>
          </w:rPr>
          <w:t xml:space="preserve"> </w:t>
        </w:r>
        <w:r w:rsidRPr="00060C44">
          <w:rPr>
            <w:rStyle w:val="Hyperlink"/>
            <w:rFonts w:hint="eastAsia"/>
            <w:noProof/>
            <w:rtl/>
          </w:rPr>
          <w:t>بند</w:t>
        </w:r>
        <w:r w:rsidRPr="00060C44">
          <w:rPr>
            <w:rStyle w:val="Hyperlink"/>
            <w:rFonts w:hint="cs"/>
            <w:noProof/>
            <w:rtl/>
          </w:rPr>
          <w:t>ی</w:t>
        </w:r>
        <w:r w:rsidRPr="00060C44">
          <w:rPr>
            <w:rStyle w:val="Hyperlink"/>
            <w:noProof/>
            <w:rtl/>
          </w:rPr>
          <w:t xml:space="preserve"> </w:t>
        </w:r>
        <w:r w:rsidRPr="00060C44">
          <w:rPr>
            <w:rStyle w:val="Hyperlink"/>
            <w:rFonts w:hint="eastAsia"/>
            <w:noProof/>
            <w:rtl/>
          </w:rPr>
          <w:t>تناظر</w:t>
        </w:r>
        <w:r w:rsidRPr="00060C44">
          <w:rPr>
            <w:rStyle w:val="Hyperlink"/>
            <w:noProof/>
            <w:rtl/>
          </w:rPr>
          <w:t xml:space="preserve"> </w:t>
        </w:r>
        <w:r w:rsidRPr="00060C44">
          <w:rPr>
            <w:rStyle w:val="Hyperlink"/>
            <w:rFonts w:hint="eastAsia"/>
            <w:noProof/>
            <w:rtl/>
          </w:rPr>
          <w:t>دق</w:t>
        </w:r>
        <w:r w:rsidRPr="00060C44">
          <w:rPr>
            <w:rStyle w:val="Hyperlink"/>
            <w:rFonts w:hint="cs"/>
            <w:noProof/>
            <w:rtl/>
          </w:rPr>
          <w:t>ی</w:t>
        </w:r>
        <w:r w:rsidRPr="00060C44">
          <w:rPr>
            <w:rStyle w:val="Hyperlink"/>
            <w:rFonts w:hint="eastAsia"/>
            <w:noProof/>
            <w:rtl/>
          </w:rPr>
          <w:t>ق</w:t>
        </w:r>
        <w:r w:rsidRPr="00060C44">
          <w:rPr>
            <w:rStyle w:val="Hyperlink"/>
            <w:noProof/>
            <w:rtl/>
          </w:rPr>
          <w:t xml:space="preserve"> </w:t>
        </w:r>
        <w:r w:rsidRPr="00060C44">
          <w:rPr>
            <w:rStyle w:val="Hyperlink"/>
            <w:rFonts w:hint="eastAsia"/>
            <w:noProof/>
            <w:rtl/>
          </w:rPr>
          <w:t>الگور</w:t>
        </w:r>
        <w:r w:rsidRPr="00060C44">
          <w:rPr>
            <w:rStyle w:val="Hyperlink"/>
            <w:rFonts w:hint="cs"/>
            <w:noProof/>
            <w:rtl/>
          </w:rPr>
          <w:t>ی</w:t>
        </w:r>
        <w:r w:rsidRPr="00060C44">
          <w:rPr>
            <w:rStyle w:val="Hyperlink"/>
            <w:rFonts w:hint="eastAsia"/>
            <w:noProof/>
            <w:rtl/>
          </w:rPr>
          <w:t>تم</w:t>
        </w:r>
        <w:r w:rsidRPr="00060C44">
          <w:rPr>
            <w:rStyle w:val="Hyperlink"/>
            <w:noProof/>
            <w:rtl/>
          </w:rPr>
          <w:t xml:space="preserve"> </w:t>
        </w:r>
        <w:r w:rsidRPr="00060C44">
          <w:rPr>
            <w:rStyle w:val="Hyperlink"/>
            <w:rFonts w:hint="eastAsia"/>
            <w:noProof/>
            <w:rtl/>
          </w:rPr>
          <w:t>ها</w:t>
        </w:r>
        <w:r w:rsidRPr="00060C44">
          <w:rPr>
            <w:rStyle w:val="Hyperlink"/>
            <w:rFonts w:hint="cs"/>
            <w:noProof/>
            <w:rtl/>
          </w:rPr>
          <w:t>ی</w:t>
        </w:r>
        <w:r w:rsidRPr="00060C44">
          <w:rPr>
            <w:rStyle w:val="Hyperlink"/>
            <w:noProof/>
            <w:rtl/>
          </w:rPr>
          <w:t xml:space="preserve"> </w:t>
        </w:r>
        <w:r w:rsidRPr="00060C44">
          <w:rPr>
            <w:rStyle w:val="Hyperlink"/>
            <w:rFonts w:hint="eastAsia"/>
            <w:noProof/>
            <w:rtl/>
          </w:rPr>
          <w:t>هم</w:t>
        </w:r>
        <w:r w:rsidRPr="00060C44">
          <w:rPr>
            <w:rStyle w:val="Hyperlink"/>
            <w:noProof/>
            <w:rtl/>
          </w:rPr>
          <w:t xml:space="preserve"> </w:t>
        </w:r>
        <w:r w:rsidRPr="00060C44">
          <w:rPr>
            <w:rStyle w:val="Hyperlink"/>
            <w:rFonts w:hint="eastAsia"/>
            <w:noProof/>
            <w:rtl/>
          </w:rPr>
          <w:t>ر</w:t>
        </w:r>
        <w:r w:rsidRPr="00060C44">
          <w:rPr>
            <w:rStyle w:val="Hyperlink"/>
            <w:rFonts w:hint="cs"/>
            <w:noProof/>
            <w:rtl/>
          </w:rPr>
          <w:t>ی</w:t>
        </w:r>
        <w:r w:rsidRPr="00060C44">
          <w:rPr>
            <w:rStyle w:val="Hyperlink"/>
            <w:rFonts w:hint="eastAsia"/>
            <w:noProof/>
            <w:rtl/>
          </w:rPr>
          <w:t>خت</w:t>
        </w:r>
        <w:r w:rsidRPr="00060C44">
          <w:rPr>
            <w:rStyle w:val="Hyperlink"/>
            <w:rFonts w:hint="cs"/>
            <w:noProof/>
            <w:rtl/>
          </w:rPr>
          <w:t>ی</w:t>
        </w:r>
        <w:r w:rsidRPr="00060C44">
          <w:rPr>
            <w:rStyle w:val="Hyperlink"/>
            <w:noProof/>
            <w:rtl/>
          </w:rPr>
          <w:t xml:space="preserve"> (</w:t>
        </w:r>
        <w:r w:rsidRPr="00060C44">
          <w:rPr>
            <w:rStyle w:val="Hyperlink"/>
            <w:rFonts w:hint="eastAsia"/>
            <w:noProof/>
            <w:rtl/>
          </w:rPr>
          <w:t>ز</w:t>
        </w:r>
        <w:r w:rsidRPr="00060C44">
          <w:rPr>
            <w:rStyle w:val="Hyperlink"/>
            <w:rFonts w:hint="cs"/>
            <w:noProof/>
            <w:rtl/>
          </w:rPr>
          <w:t>ی</w:t>
        </w:r>
        <w:r w:rsidRPr="00060C44">
          <w:rPr>
            <w:rStyle w:val="Hyperlink"/>
            <w:rFonts w:hint="eastAsia"/>
            <w:noProof/>
            <w:rtl/>
          </w:rPr>
          <w:t>ر</w:t>
        </w:r>
        <w:r w:rsidRPr="00060C44">
          <w:rPr>
            <w:rStyle w:val="Hyperlink"/>
            <w:noProof/>
            <w:rtl/>
          </w:rPr>
          <w:t xml:space="preserve">) </w:t>
        </w:r>
        <w:r w:rsidRPr="00060C44">
          <w:rPr>
            <w:rStyle w:val="Hyperlink"/>
            <w:rFonts w:hint="eastAsia"/>
            <w:noProof/>
            <w:rtl/>
          </w:rPr>
          <w:t>گراف</w:t>
        </w:r>
        <w:r>
          <w:rPr>
            <w:noProof/>
            <w:webHidden/>
          </w:rPr>
          <w:tab/>
        </w:r>
        <w:r>
          <w:rPr>
            <w:noProof/>
            <w:webHidden/>
          </w:rPr>
          <w:fldChar w:fldCharType="begin"/>
        </w:r>
        <w:r>
          <w:rPr>
            <w:noProof/>
            <w:webHidden/>
          </w:rPr>
          <w:instrText xml:space="preserve"> PAGEREF _Toc409470204 \h </w:instrText>
        </w:r>
        <w:r>
          <w:rPr>
            <w:noProof/>
            <w:webHidden/>
          </w:rPr>
        </w:r>
        <w:r>
          <w:rPr>
            <w:noProof/>
            <w:webHidden/>
          </w:rPr>
          <w:fldChar w:fldCharType="separate"/>
        </w:r>
        <w:r w:rsidR="00607008">
          <w:rPr>
            <w:noProof/>
            <w:webHidden/>
            <w:rtl/>
          </w:rPr>
          <w:t>4</w:t>
        </w:r>
        <w:r>
          <w:rPr>
            <w:noProof/>
            <w:webHidden/>
          </w:rPr>
          <w:fldChar w:fldCharType="end"/>
        </w:r>
      </w:hyperlink>
    </w:p>
    <w:p w:rsidR="003F231C" w:rsidRDefault="00D032AA" w:rsidP="003F231C">
      <w:pPr>
        <w:pStyle w:val="TableofFigures"/>
        <w:tabs>
          <w:tab w:val="right" w:leader="dot" w:pos="9170"/>
        </w:tabs>
        <w:rPr>
          <w:rFonts w:asciiTheme="minorHAnsi" w:eastAsiaTheme="minorEastAsia" w:hAnsiTheme="minorHAnsi" w:cstheme="minorBidi"/>
          <w:noProof/>
          <w:sz w:val="22"/>
          <w:szCs w:val="22"/>
        </w:rPr>
      </w:pPr>
      <w:hyperlink w:anchor="_Toc409470205" w:history="1">
        <w:r w:rsidR="003F231C" w:rsidRPr="00060C44">
          <w:rPr>
            <w:rStyle w:val="Hyperlink"/>
            <w:rFonts w:hint="eastAsia"/>
            <w:noProof/>
            <w:rtl/>
          </w:rPr>
          <w:t>جدول</w:t>
        </w:r>
        <w:r w:rsidR="003F231C" w:rsidRPr="00060C44">
          <w:rPr>
            <w:rStyle w:val="Hyperlink"/>
            <w:noProof/>
            <w:rtl/>
          </w:rPr>
          <w:t xml:space="preserve"> 2: </w:t>
        </w:r>
        <w:r w:rsidR="003F231C" w:rsidRPr="00060C44">
          <w:rPr>
            <w:rStyle w:val="Hyperlink"/>
            <w:rFonts w:hint="eastAsia"/>
            <w:noProof/>
            <w:rtl/>
            <w:lang w:bidi="fa-IR"/>
          </w:rPr>
          <w:t>ز</w:t>
        </w:r>
        <w:r w:rsidR="003F231C" w:rsidRPr="00060C44">
          <w:rPr>
            <w:rStyle w:val="Hyperlink"/>
            <w:rFonts w:hint="cs"/>
            <w:noProof/>
            <w:rtl/>
            <w:lang w:bidi="fa-IR"/>
          </w:rPr>
          <w:t>ی</w:t>
        </w:r>
        <w:r w:rsidR="003F231C" w:rsidRPr="00060C44">
          <w:rPr>
            <w:rStyle w:val="Hyperlink"/>
            <w:rFonts w:hint="eastAsia"/>
            <w:noProof/>
            <w:rtl/>
            <w:lang w:bidi="fa-IR"/>
          </w:rPr>
          <w:t>ر</w:t>
        </w:r>
        <w:r w:rsidR="003F231C" w:rsidRPr="00060C44">
          <w:rPr>
            <w:rStyle w:val="Hyperlink"/>
            <w:noProof/>
            <w:rtl/>
            <w:lang w:bidi="fa-IR"/>
          </w:rPr>
          <w:t xml:space="preserve"> </w:t>
        </w:r>
        <w:r w:rsidR="003F231C" w:rsidRPr="00060C44">
          <w:rPr>
            <w:rStyle w:val="Hyperlink"/>
            <w:rFonts w:hint="eastAsia"/>
            <w:noProof/>
            <w:rtl/>
            <w:lang w:bidi="fa-IR"/>
          </w:rPr>
          <w:t>مجموعه</w:t>
        </w:r>
        <w:r w:rsidR="003F231C" w:rsidRPr="00060C44">
          <w:rPr>
            <w:rStyle w:val="Hyperlink"/>
            <w:noProof/>
            <w:rtl/>
            <w:lang w:bidi="fa-IR"/>
          </w:rPr>
          <w:t xml:space="preserve"> </w:t>
        </w:r>
        <w:r w:rsidR="003F231C" w:rsidRPr="00060C44">
          <w:rPr>
            <w:rStyle w:val="Hyperlink"/>
            <w:rFonts w:hint="eastAsia"/>
            <w:noProof/>
            <w:rtl/>
            <w:lang w:bidi="fa-IR"/>
          </w:rPr>
          <w:t>ها</w:t>
        </w:r>
        <w:r w:rsidR="003F231C" w:rsidRPr="00060C44">
          <w:rPr>
            <w:rStyle w:val="Hyperlink"/>
            <w:rFonts w:hint="cs"/>
            <w:noProof/>
            <w:rtl/>
            <w:lang w:bidi="fa-IR"/>
          </w:rPr>
          <w:t>ی</w:t>
        </w:r>
        <w:r w:rsidR="003F231C" w:rsidRPr="00060C44">
          <w:rPr>
            <w:rStyle w:val="Hyperlink"/>
            <w:noProof/>
            <w:rtl/>
            <w:lang w:bidi="fa-IR"/>
          </w:rPr>
          <w:t xml:space="preserve"> </w:t>
        </w:r>
        <w:r w:rsidR="003F231C" w:rsidRPr="00060C44">
          <w:rPr>
            <w:rStyle w:val="Hyperlink"/>
            <w:rFonts w:hint="eastAsia"/>
            <w:noProof/>
            <w:rtl/>
            <w:lang w:bidi="fa-IR"/>
          </w:rPr>
          <w:t>حوزه</w:t>
        </w:r>
        <w:r w:rsidR="003F231C" w:rsidRPr="00060C44">
          <w:rPr>
            <w:rStyle w:val="Hyperlink"/>
            <w:noProof/>
            <w:rtl/>
            <w:lang w:bidi="fa-IR"/>
          </w:rPr>
          <w:t xml:space="preserve"> </w:t>
        </w:r>
        <w:r w:rsidR="003F231C" w:rsidRPr="00060C44">
          <w:rPr>
            <w:rStyle w:val="Hyperlink"/>
            <w:rFonts w:hint="eastAsia"/>
            <w:noProof/>
            <w:rtl/>
            <w:lang w:bidi="fa-IR"/>
          </w:rPr>
          <w:t>ها</w:t>
        </w:r>
        <w:r w:rsidR="003F231C" w:rsidRPr="00060C44">
          <w:rPr>
            <w:rStyle w:val="Hyperlink"/>
            <w:rFonts w:hint="cs"/>
            <w:noProof/>
            <w:rtl/>
            <w:lang w:bidi="fa-IR"/>
          </w:rPr>
          <w:t>ی</w:t>
        </w:r>
        <w:r w:rsidR="003F231C" w:rsidRPr="00060C44">
          <w:rPr>
            <w:rStyle w:val="Hyperlink"/>
            <w:noProof/>
            <w:rtl/>
            <w:lang w:bidi="fa-IR"/>
          </w:rPr>
          <w:t xml:space="preserve"> </w:t>
        </w:r>
        <w:r w:rsidR="003F231C" w:rsidRPr="00060C44">
          <w:rPr>
            <w:rStyle w:val="Hyperlink"/>
            <w:rFonts w:hint="eastAsia"/>
            <w:noProof/>
            <w:rtl/>
            <w:lang w:bidi="fa-IR"/>
          </w:rPr>
          <w:t>تحق</w:t>
        </w:r>
        <w:r w:rsidR="003F231C" w:rsidRPr="00060C44">
          <w:rPr>
            <w:rStyle w:val="Hyperlink"/>
            <w:rFonts w:hint="cs"/>
            <w:noProof/>
            <w:rtl/>
            <w:lang w:bidi="fa-IR"/>
          </w:rPr>
          <w:t>ی</w:t>
        </w:r>
        <w:r w:rsidR="003F231C" w:rsidRPr="00060C44">
          <w:rPr>
            <w:rStyle w:val="Hyperlink"/>
            <w:rFonts w:hint="eastAsia"/>
            <w:noProof/>
            <w:rtl/>
            <w:lang w:bidi="fa-IR"/>
          </w:rPr>
          <w:t>ق</w:t>
        </w:r>
        <w:r w:rsidR="003F231C" w:rsidRPr="00060C44">
          <w:rPr>
            <w:rStyle w:val="Hyperlink"/>
            <w:rFonts w:hint="cs"/>
            <w:noProof/>
            <w:rtl/>
            <w:lang w:bidi="fa-IR"/>
          </w:rPr>
          <w:t>ی</w:t>
        </w:r>
        <w:r w:rsidR="003F231C" w:rsidRPr="00060C44">
          <w:rPr>
            <w:rStyle w:val="Hyperlink"/>
            <w:noProof/>
            <w:rtl/>
            <w:lang w:bidi="fa-IR"/>
          </w:rPr>
          <w:t xml:space="preserve"> </w:t>
        </w:r>
        <w:r w:rsidR="003F231C" w:rsidRPr="00060C44">
          <w:rPr>
            <w:rStyle w:val="Hyperlink"/>
            <w:rFonts w:hint="eastAsia"/>
            <w:noProof/>
            <w:rtl/>
            <w:lang w:bidi="fa-IR"/>
          </w:rPr>
          <w:t>متداول</w:t>
        </w:r>
        <w:r w:rsidR="003F231C" w:rsidRPr="00060C44">
          <w:rPr>
            <w:rStyle w:val="Hyperlink"/>
            <w:noProof/>
            <w:rtl/>
            <w:lang w:bidi="fa-IR"/>
          </w:rPr>
          <w:t xml:space="preserve"> </w:t>
        </w:r>
        <w:r w:rsidR="003F231C" w:rsidRPr="00060C44">
          <w:rPr>
            <w:rStyle w:val="Hyperlink"/>
            <w:rFonts w:hint="eastAsia"/>
            <w:noProof/>
            <w:rtl/>
            <w:lang w:bidi="fa-IR"/>
          </w:rPr>
          <w:t>در</w:t>
        </w:r>
        <w:r w:rsidR="003F231C" w:rsidRPr="00060C44">
          <w:rPr>
            <w:rStyle w:val="Hyperlink"/>
            <w:noProof/>
            <w:rtl/>
            <w:lang w:bidi="fa-IR"/>
          </w:rPr>
          <w:t xml:space="preserve"> </w:t>
        </w:r>
        <w:r w:rsidR="003F231C" w:rsidRPr="00060C44">
          <w:rPr>
            <w:rStyle w:val="Hyperlink"/>
            <w:rFonts w:hint="eastAsia"/>
            <w:noProof/>
            <w:rtl/>
            <w:lang w:bidi="fa-IR"/>
          </w:rPr>
          <w:t>استخراج</w:t>
        </w:r>
        <w:r w:rsidR="003F231C" w:rsidRPr="00060C44">
          <w:rPr>
            <w:rStyle w:val="Hyperlink"/>
            <w:noProof/>
            <w:rtl/>
            <w:lang w:bidi="fa-IR"/>
          </w:rPr>
          <w:t xml:space="preserve"> </w:t>
        </w:r>
        <w:r w:rsidR="003F231C" w:rsidRPr="00060C44">
          <w:rPr>
            <w:rStyle w:val="Hyperlink"/>
            <w:rFonts w:hint="eastAsia"/>
            <w:noProof/>
            <w:rtl/>
            <w:lang w:bidi="fa-IR"/>
          </w:rPr>
          <w:t>گراف</w:t>
        </w:r>
        <w:r w:rsidR="003F231C">
          <w:rPr>
            <w:noProof/>
            <w:webHidden/>
          </w:rPr>
          <w:tab/>
        </w:r>
        <w:r w:rsidR="003F231C">
          <w:rPr>
            <w:noProof/>
            <w:webHidden/>
          </w:rPr>
          <w:fldChar w:fldCharType="begin"/>
        </w:r>
        <w:r w:rsidR="003F231C">
          <w:rPr>
            <w:noProof/>
            <w:webHidden/>
          </w:rPr>
          <w:instrText xml:space="preserve"> PAGEREF _Toc409470205 \h </w:instrText>
        </w:r>
        <w:r w:rsidR="003F231C">
          <w:rPr>
            <w:noProof/>
            <w:webHidden/>
          </w:rPr>
        </w:r>
        <w:r w:rsidR="003F231C">
          <w:rPr>
            <w:noProof/>
            <w:webHidden/>
          </w:rPr>
          <w:fldChar w:fldCharType="separate"/>
        </w:r>
        <w:r w:rsidR="00607008">
          <w:rPr>
            <w:noProof/>
            <w:webHidden/>
            <w:rtl/>
          </w:rPr>
          <w:t>51</w:t>
        </w:r>
        <w:r w:rsidR="003F231C">
          <w:rPr>
            <w:noProof/>
            <w:webHidden/>
          </w:rPr>
          <w:fldChar w:fldCharType="end"/>
        </w:r>
      </w:hyperlink>
    </w:p>
    <w:p w:rsidR="003F231C" w:rsidRDefault="00D032AA" w:rsidP="003F231C">
      <w:pPr>
        <w:pStyle w:val="TableofFigures"/>
        <w:tabs>
          <w:tab w:val="right" w:leader="dot" w:pos="9170"/>
        </w:tabs>
        <w:rPr>
          <w:rFonts w:asciiTheme="minorHAnsi" w:eastAsiaTheme="minorEastAsia" w:hAnsiTheme="minorHAnsi" w:cstheme="minorBidi"/>
          <w:noProof/>
          <w:sz w:val="22"/>
          <w:szCs w:val="22"/>
        </w:rPr>
      </w:pPr>
      <w:hyperlink w:anchor="_Toc409470206" w:history="1">
        <w:r w:rsidR="003F231C" w:rsidRPr="00060C44">
          <w:rPr>
            <w:rStyle w:val="Hyperlink"/>
            <w:rFonts w:hint="eastAsia"/>
            <w:noProof/>
            <w:rtl/>
          </w:rPr>
          <w:t>جدول</w:t>
        </w:r>
        <w:r w:rsidR="003F231C" w:rsidRPr="00060C44">
          <w:rPr>
            <w:rStyle w:val="Hyperlink"/>
            <w:noProof/>
            <w:rtl/>
          </w:rPr>
          <w:t xml:space="preserve"> 3: </w:t>
        </w:r>
        <w:r w:rsidR="003F231C" w:rsidRPr="00060C44">
          <w:rPr>
            <w:rStyle w:val="Hyperlink"/>
            <w:rFonts w:hint="eastAsia"/>
            <w:noProof/>
            <w:rtl/>
          </w:rPr>
          <w:t>مقا</w:t>
        </w:r>
        <w:r w:rsidR="003F231C" w:rsidRPr="00060C44">
          <w:rPr>
            <w:rStyle w:val="Hyperlink"/>
            <w:rFonts w:hint="cs"/>
            <w:noProof/>
            <w:rtl/>
          </w:rPr>
          <w:t>ی</w:t>
        </w:r>
        <w:r w:rsidR="003F231C" w:rsidRPr="00060C44">
          <w:rPr>
            <w:rStyle w:val="Hyperlink"/>
            <w:rFonts w:hint="eastAsia"/>
            <w:noProof/>
            <w:rtl/>
          </w:rPr>
          <w:t>سه</w:t>
        </w:r>
        <w:r w:rsidR="003F231C" w:rsidRPr="00060C44">
          <w:rPr>
            <w:rStyle w:val="Hyperlink"/>
            <w:noProof/>
            <w:rtl/>
          </w:rPr>
          <w:t xml:space="preserve"> </w:t>
        </w:r>
        <w:r w:rsidR="003F231C" w:rsidRPr="00060C44">
          <w:rPr>
            <w:rStyle w:val="Hyperlink"/>
            <w:rFonts w:hint="eastAsia"/>
            <w:noProof/>
            <w:rtl/>
          </w:rPr>
          <w:t>الگور</w:t>
        </w:r>
        <w:r w:rsidR="003F231C" w:rsidRPr="00060C44">
          <w:rPr>
            <w:rStyle w:val="Hyperlink"/>
            <w:rFonts w:hint="cs"/>
            <w:noProof/>
            <w:rtl/>
          </w:rPr>
          <w:t>ی</w:t>
        </w:r>
        <w:r w:rsidR="003F231C" w:rsidRPr="00060C44">
          <w:rPr>
            <w:rStyle w:val="Hyperlink"/>
            <w:rFonts w:hint="eastAsia"/>
            <w:noProof/>
            <w:rtl/>
          </w:rPr>
          <w:t>تم</w:t>
        </w:r>
        <w:r w:rsidR="003F231C" w:rsidRPr="00060C44">
          <w:rPr>
            <w:rStyle w:val="Hyperlink"/>
            <w:noProof/>
            <w:rtl/>
          </w:rPr>
          <w:t xml:space="preserve"> </w:t>
        </w:r>
        <w:r w:rsidR="003F231C" w:rsidRPr="00060C44">
          <w:rPr>
            <w:rStyle w:val="Hyperlink"/>
            <w:rFonts w:hint="eastAsia"/>
            <w:noProof/>
            <w:rtl/>
          </w:rPr>
          <w:t>ها</w:t>
        </w:r>
        <w:r w:rsidR="003F231C" w:rsidRPr="00060C44">
          <w:rPr>
            <w:rStyle w:val="Hyperlink"/>
            <w:rFonts w:hint="cs"/>
            <w:noProof/>
            <w:rtl/>
          </w:rPr>
          <w:t>ی</w:t>
        </w:r>
        <w:r w:rsidR="003F231C" w:rsidRPr="00060C44">
          <w:rPr>
            <w:rStyle w:val="Hyperlink"/>
            <w:noProof/>
            <w:rtl/>
          </w:rPr>
          <w:t xml:space="preserve"> </w:t>
        </w:r>
        <w:r w:rsidR="003F231C" w:rsidRPr="00060C44">
          <w:rPr>
            <w:rStyle w:val="Hyperlink"/>
            <w:noProof/>
          </w:rPr>
          <w:t>FTM</w:t>
        </w:r>
        <w:r w:rsidR="003F231C">
          <w:rPr>
            <w:noProof/>
            <w:webHidden/>
          </w:rPr>
          <w:tab/>
        </w:r>
        <w:r w:rsidR="003F231C">
          <w:rPr>
            <w:noProof/>
            <w:webHidden/>
          </w:rPr>
          <w:fldChar w:fldCharType="begin"/>
        </w:r>
        <w:r w:rsidR="003F231C">
          <w:rPr>
            <w:noProof/>
            <w:webHidden/>
          </w:rPr>
          <w:instrText xml:space="preserve"> PAGEREF _Toc409470206 \h </w:instrText>
        </w:r>
        <w:r w:rsidR="003F231C">
          <w:rPr>
            <w:noProof/>
            <w:webHidden/>
          </w:rPr>
        </w:r>
        <w:r w:rsidR="003F231C">
          <w:rPr>
            <w:noProof/>
            <w:webHidden/>
          </w:rPr>
          <w:fldChar w:fldCharType="separate"/>
        </w:r>
        <w:r w:rsidR="00607008">
          <w:rPr>
            <w:noProof/>
            <w:webHidden/>
            <w:rtl/>
          </w:rPr>
          <w:t>62</w:t>
        </w:r>
        <w:r w:rsidR="003F231C">
          <w:rPr>
            <w:noProof/>
            <w:webHidden/>
          </w:rPr>
          <w:fldChar w:fldCharType="end"/>
        </w:r>
      </w:hyperlink>
    </w:p>
    <w:p w:rsidR="003F231C" w:rsidRDefault="00D032AA" w:rsidP="003F231C">
      <w:pPr>
        <w:pStyle w:val="TableofFigures"/>
        <w:tabs>
          <w:tab w:val="right" w:leader="dot" w:pos="9170"/>
        </w:tabs>
        <w:rPr>
          <w:rFonts w:asciiTheme="minorHAnsi" w:eastAsiaTheme="minorEastAsia" w:hAnsiTheme="minorHAnsi" w:cstheme="minorBidi"/>
          <w:noProof/>
          <w:sz w:val="22"/>
          <w:szCs w:val="22"/>
        </w:rPr>
      </w:pPr>
      <w:hyperlink w:anchor="_Toc409470207" w:history="1">
        <w:r w:rsidR="003F231C" w:rsidRPr="00060C44">
          <w:rPr>
            <w:rStyle w:val="Hyperlink"/>
            <w:rFonts w:hint="eastAsia"/>
            <w:noProof/>
            <w:rtl/>
          </w:rPr>
          <w:t>جدول</w:t>
        </w:r>
        <w:r w:rsidR="003F231C" w:rsidRPr="00060C44">
          <w:rPr>
            <w:rStyle w:val="Hyperlink"/>
            <w:noProof/>
            <w:rtl/>
          </w:rPr>
          <w:t xml:space="preserve"> 4 : </w:t>
        </w:r>
        <w:r w:rsidR="003F231C" w:rsidRPr="00060C44">
          <w:rPr>
            <w:rStyle w:val="Hyperlink"/>
            <w:rFonts w:hint="eastAsia"/>
            <w:noProof/>
            <w:rtl/>
          </w:rPr>
          <w:t>خلاصه</w:t>
        </w:r>
        <w:r w:rsidR="003F231C" w:rsidRPr="00060C44">
          <w:rPr>
            <w:rStyle w:val="Hyperlink"/>
            <w:noProof/>
            <w:rtl/>
          </w:rPr>
          <w:t xml:space="preserve"> </w:t>
        </w:r>
        <w:r w:rsidR="003F231C" w:rsidRPr="00060C44">
          <w:rPr>
            <w:rStyle w:val="Hyperlink"/>
            <w:rFonts w:hint="eastAsia"/>
            <w:noProof/>
            <w:rtl/>
          </w:rPr>
          <w:t>الگور</w:t>
        </w:r>
        <w:r w:rsidR="003F231C" w:rsidRPr="00060C44">
          <w:rPr>
            <w:rStyle w:val="Hyperlink"/>
            <w:rFonts w:hint="cs"/>
            <w:noProof/>
            <w:rtl/>
          </w:rPr>
          <w:t>ی</w:t>
        </w:r>
        <w:r w:rsidR="003F231C" w:rsidRPr="00060C44">
          <w:rPr>
            <w:rStyle w:val="Hyperlink"/>
            <w:rFonts w:hint="eastAsia"/>
            <w:noProof/>
            <w:rtl/>
          </w:rPr>
          <w:t>تم</w:t>
        </w:r>
        <w:r w:rsidR="003F231C" w:rsidRPr="00060C44">
          <w:rPr>
            <w:rStyle w:val="Hyperlink"/>
            <w:noProof/>
            <w:rtl/>
          </w:rPr>
          <w:t xml:space="preserve"> </w:t>
        </w:r>
        <w:r w:rsidR="003F231C" w:rsidRPr="00060C44">
          <w:rPr>
            <w:rStyle w:val="Hyperlink"/>
            <w:rFonts w:hint="eastAsia"/>
            <w:noProof/>
            <w:rtl/>
          </w:rPr>
          <w:t>ها</w:t>
        </w:r>
        <w:r w:rsidR="003F231C" w:rsidRPr="00060C44">
          <w:rPr>
            <w:rStyle w:val="Hyperlink"/>
            <w:rFonts w:hint="cs"/>
            <w:noProof/>
            <w:rtl/>
          </w:rPr>
          <w:t>ی</w:t>
        </w:r>
        <w:r w:rsidR="003F231C" w:rsidRPr="00060C44">
          <w:rPr>
            <w:rStyle w:val="Hyperlink"/>
            <w:noProof/>
            <w:rtl/>
          </w:rPr>
          <w:t xml:space="preserve"> </w:t>
        </w:r>
        <w:r w:rsidR="003F231C" w:rsidRPr="00060C44">
          <w:rPr>
            <w:rStyle w:val="Hyperlink"/>
            <w:noProof/>
          </w:rPr>
          <w:t>FTM</w:t>
        </w:r>
        <w:r w:rsidR="003F231C" w:rsidRPr="00060C44">
          <w:rPr>
            <w:rStyle w:val="Hyperlink"/>
            <w:noProof/>
            <w:rtl/>
          </w:rPr>
          <w:t xml:space="preserve"> </w:t>
        </w:r>
        <w:r w:rsidR="003F231C" w:rsidRPr="00060C44">
          <w:rPr>
            <w:rStyle w:val="Hyperlink"/>
            <w:rFonts w:hint="eastAsia"/>
            <w:noProof/>
            <w:rtl/>
          </w:rPr>
          <w:t>متداول</w:t>
        </w:r>
        <w:r w:rsidR="003F231C" w:rsidRPr="00060C44">
          <w:rPr>
            <w:rStyle w:val="Hyperlink"/>
            <w:noProof/>
            <w:rtl/>
          </w:rPr>
          <w:t xml:space="preserve"> </w:t>
        </w:r>
        <w:r w:rsidR="003F231C" w:rsidRPr="00060C44">
          <w:rPr>
            <w:rStyle w:val="Hyperlink"/>
            <w:rFonts w:hint="eastAsia"/>
            <w:noProof/>
            <w:rtl/>
          </w:rPr>
          <w:t>و</w:t>
        </w:r>
        <w:r w:rsidR="003F231C" w:rsidRPr="00060C44">
          <w:rPr>
            <w:rStyle w:val="Hyperlink"/>
            <w:noProof/>
            <w:rtl/>
          </w:rPr>
          <w:t xml:space="preserve"> </w:t>
        </w:r>
        <w:r w:rsidR="003F231C" w:rsidRPr="00060C44">
          <w:rPr>
            <w:rStyle w:val="Hyperlink"/>
            <w:rFonts w:hint="eastAsia"/>
            <w:noProof/>
            <w:rtl/>
          </w:rPr>
          <w:t>مکان</w:t>
        </w:r>
        <w:r w:rsidR="003F231C" w:rsidRPr="00060C44">
          <w:rPr>
            <w:rStyle w:val="Hyperlink"/>
            <w:rFonts w:hint="cs"/>
            <w:noProof/>
            <w:rtl/>
          </w:rPr>
          <w:t>ی</w:t>
        </w:r>
        <w:r w:rsidR="003F231C" w:rsidRPr="00060C44">
          <w:rPr>
            <w:rStyle w:val="Hyperlink"/>
            <w:rFonts w:hint="eastAsia"/>
            <w:noProof/>
            <w:rtl/>
          </w:rPr>
          <w:t>سم</w:t>
        </w:r>
        <w:r w:rsidR="003F231C" w:rsidRPr="00060C44">
          <w:rPr>
            <w:rStyle w:val="Hyperlink"/>
            <w:noProof/>
            <w:rtl/>
          </w:rPr>
          <w:t xml:space="preserve"> </w:t>
        </w:r>
        <w:r w:rsidR="003F231C" w:rsidRPr="00060C44">
          <w:rPr>
            <w:rStyle w:val="Hyperlink"/>
            <w:rFonts w:hint="eastAsia"/>
            <w:noProof/>
            <w:rtl/>
          </w:rPr>
          <w:t>ها</w:t>
        </w:r>
        <w:r w:rsidR="003F231C" w:rsidRPr="00060C44">
          <w:rPr>
            <w:rStyle w:val="Hyperlink"/>
            <w:rFonts w:hint="cs"/>
            <w:noProof/>
            <w:rtl/>
          </w:rPr>
          <w:t>ی</w:t>
        </w:r>
        <w:r w:rsidR="003F231C" w:rsidRPr="00060C44">
          <w:rPr>
            <w:rStyle w:val="Hyperlink"/>
            <w:noProof/>
            <w:rtl/>
          </w:rPr>
          <w:t xml:space="preserve"> </w:t>
        </w:r>
        <w:r w:rsidR="003F231C" w:rsidRPr="00060C44">
          <w:rPr>
            <w:rStyle w:val="Hyperlink"/>
            <w:rFonts w:hint="eastAsia"/>
            <w:noProof/>
            <w:rtl/>
          </w:rPr>
          <w:t>آنها</w:t>
        </w:r>
        <w:r w:rsidR="003F231C" w:rsidRPr="00060C44">
          <w:rPr>
            <w:rStyle w:val="Hyperlink"/>
            <w:noProof/>
            <w:rtl/>
          </w:rPr>
          <w:t xml:space="preserve"> </w:t>
        </w:r>
        <w:r w:rsidR="003F231C" w:rsidRPr="00060C44">
          <w:rPr>
            <w:rStyle w:val="Hyperlink"/>
            <w:rFonts w:hint="eastAsia"/>
            <w:noProof/>
            <w:rtl/>
          </w:rPr>
          <w:t>در</w:t>
        </w:r>
        <w:r w:rsidR="003F231C" w:rsidRPr="00060C44">
          <w:rPr>
            <w:rStyle w:val="Hyperlink"/>
            <w:noProof/>
            <w:rtl/>
          </w:rPr>
          <w:t xml:space="preserve"> </w:t>
        </w:r>
        <w:r w:rsidR="003F231C" w:rsidRPr="00060C44">
          <w:rPr>
            <w:rStyle w:val="Hyperlink"/>
            <w:rFonts w:hint="eastAsia"/>
            <w:noProof/>
            <w:rtl/>
          </w:rPr>
          <w:t>ا</w:t>
        </w:r>
        <w:r w:rsidR="003F231C" w:rsidRPr="00060C44">
          <w:rPr>
            <w:rStyle w:val="Hyperlink"/>
            <w:rFonts w:hint="cs"/>
            <w:noProof/>
            <w:rtl/>
          </w:rPr>
          <w:t>ی</w:t>
        </w:r>
        <w:r w:rsidR="003F231C" w:rsidRPr="00060C44">
          <w:rPr>
            <w:rStyle w:val="Hyperlink"/>
            <w:rFonts w:hint="eastAsia"/>
            <w:noProof/>
            <w:rtl/>
          </w:rPr>
          <w:t>جاد</w:t>
        </w:r>
        <w:r w:rsidR="003F231C" w:rsidRPr="00060C44">
          <w:rPr>
            <w:rStyle w:val="Hyperlink"/>
            <w:noProof/>
            <w:rtl/>
          </w:rPr>
          <w:t xml:space="preserve"> </w:t>
        </w:r>
        <w:r w:rsidR="003F231C" w:rsidRPr="00060C44">
          <w:rPr>
            <w:rStyle w:val="Hyperlink"/>
            <w:rFonts w:hint="eastAsia"/>
            <w:noProof/>
            <w:rtl/>
          </w:rPr>
          <w:t>داوطلب</w:t>
        </w:r>
        <w:r w:rsidR="003F231C" w:rsidRPr="00060C44">
          <w:rPr>
            <w:rStyle w:val="Hyperlink"/>
            <w:noProof/>
            <w:rtl/>
          </w:rPr>
          <w:t xml:space="preserve"> </w:t>
        </w:r>
        <w:r w:rsidR="003F231C" w:rsidRPr="00060C44">
          <w:rPr>
            <w:rStyle w:val="Hyperlink"/>
            <w:rFonts w:hint="eastAsia"/>
            <w:noProof/>
            <w:rtl/>
          </w:rPr>
          <w:t>و</w:t>
        </w:r>
        <w:r w:rsidR="003F231C" w:rsidRPr="00060C44">
          <w:rPr>
            <w:rStyle w:val="Hyperlink"/>
            <w:noProof/>
            <w:rtl/>
          </w:rPr>
          <w:t xml:space="preserve"> </w:t>
        </w:r>
        <w:r w:rsidR="003F231C" w:rsidRPr="00060C44">
          <w:rPr>
            <w:rStyle w:val="Hyperlink"/>
            <w:rFonts w:hint="eastAsia"/>
            <w:noProof/>
            <w:rtl/>
          </w:rPr>
          <w:t>محاسبه</w:t>
        </w:r>
        <w:r w:rsidR="003F231C" w:rsidRPr="00060C44">
          <w:rPr>
            <w:rStyle w:val="Hyperlink"/>
            <w:noProof/>
            <w:rtl/>
          </w:rPr>
          <w:t xml:space="preserve"> </w:t>
        </w:r>
        <w:r w:rsidR="003F231C" w:rsidRPr="00060C44">
          <w:rPr>
            <w:rStyle w:val="Hyperlink"/>
            <w:rFonts w:hint="eastAsia"/>
            <w:noProof/>
            <w:rtl/>
          </w:rPr>
          <w:t>پشت</w:t>
        </w:r>
        <w:r w:rsidR="003F231C" w:rsidRPr="00060C44">
          <w:rPr>
            <w:rStyle w:val="Hyperlink"/>
            <w:rFonts w:hint="cs"/>
            <w:noProof/>
            <w:rtl/>
          </w:rPr>
          <w:t>ی</w:t>
        </w:r>
        <w:r w:rsidR="003F231C" w:rsidRPr="00060C44">
          <w:rPr>
            <w:rStyle w:val="Hyperlink"/>
            <w:rFonts w:hint="eastAsia"/>
            <w:noProof/>
            <w:rtl/>
          </w:rPr>
          <w:t>بان</w:t>
        </w:r>
        <w:r w:rsidR="003F231C">
          <w:rPr>
            <w:noProof/>
            <w:webHidden/>
          </w:rPr>
          <w:tab/>
        </w:r>
        <w:r w:rsidR="003F231C">
          <w:rPr>
            <w:noProof/>
            <w:webHidden/>
          </w:rPr>
          <w:fldChar w:fldCharType="begin"/>
        </w:r>
        <w:r w:rsidR="003F231C">
          <w:rPr>
            <w:noProof/>
            <w:webHidden/>
          </w:rPr>
          <w:instrText xml:space="preserve"> PAGEREF _Toc409470207 \h </w:instrText>
        </w:r>
        <w:r w:rsidR="003F231C">
          <w:rPr>
            <w:noProof/>
            <w:webHidden/>
          </w:rPr>
        </w:r>
        <w:r w:rsidR="003F231C">
          <w:rPr>
            <w:noProof/>
            <w:webHidden/>
          </w:rPr>
          <w:fldChar w:fldCharType="separate"/>
        </w:r>
        <w:r w:rsidR="00607008">
          <w:rPr>
            <w:noProof/>
            <w:webHidden/>
            <w:rtl/>
          </w:rPr>
          <w:t>67</w:t>
        </w:r>
        <w:r w:rsidR="003F231C">
          <w:rPr>
            <w:noProof/>
            <w:webHidden/>
          </w:rPr>
          <w:fldChar w:fldCharType="end"/>
        </w:r>
      </w:hyperlink>
    </w:p>
    <w:p w:rsidR="003F231C" w:rsidRDefault="00D032AA" w:rsidP="003F231C">
      <w:pPr>
        <w:pStyle w:val="TableofFigures"/>
        <w:tabs>
          <w:tab w:val="right" w:leader="dot" w:pos="9170"/>
        </w:tabs>
        <w:rPr>
          <w:rFonts w:asciiTheme="minorHAnsi" w:eastAsiaTheme="minorEastAsia" w:hAnsiTheme="minorHAnsi" w:cstheme="minorBidi"/>
          <w:noProof/>
          <w:sz w:val="22"/>
          <w:szCs w:val="22"/>
        </w:rPr>
      </w:pPr>
      <w:hyperlink w:anchor="_Toc409470208" w:history="1">
        <w:r w:rsidR="003F231C" w:rsidRPr="00060C44">
          <w:rPr>
            <w:rStyle w:val="Hyperlink"/>
            <w:rFonts w:hint="eastAsia"/>
            <w:noProof/>
            <w:rtl/>
          </w:rPr>
          <w:t>جدول</w:t>
        </w:r>
        <w:r w:rsidR="003F231C" w:rsidRPr="00060C44">
          <w:rPr>
            <w:rStyle w:val="Hyperlink"/>
            <w:noProof/>
            <w:rtl/>
          </w:rPr>
          <w:t xml:space="preserve"> 5: </w:t>
        </w:r>
        <w:r w:rsidR="003F231C" w:rsidRPr="00060C44">
          <w:rPr>
            <w:rStyle w:val="Hyperlink"/>
            <w:rFonts w:hint="eastAsia"/>
            <w:noProof/>
            <w:rtl/>
            <w:lang w:bidi="fa-IR"/>
          </w:rPr>
          <w:t>خلاصه</w:t>
        </w:r>
        <w:r w:rsidR="003F231C" w:rsidRPr="00060C44">
          <w:rPr>
            <w:rStyle w:val="Hyperlink"/>
            <w:noProof/>
            <w:rtl/>
            <w:lang w:bidi="fa-IR"/>
          </w:rPr>
          <w:t xml:space="preserve"> </w:t>
        </w:r>
        <w:r w:rsidR="003F231C" w:rsidRPr="00060C44">
          <w:rPr>
            <w:rStyle w:val="Hyperlink"/>
            <w:rFonts w:hint="eastAsia"/>
            <w:noProof/>
            <w:rtl/>
            <w:lang w:bidi="fa-IR"/>
          </w:rPr>
          <w:t>ا</w:t>
        </w:r>
        <w:r w:rsidR="003F231C" w:rsidRPr="00060C44">
          <w:rPr>
            <w:rStyle w:val="Hyperlink"/>
            <w:rFonts w:hint="cs"/>
            <w:noProof/>
            <w:rtl/>
            <w:lang w:bidi="fa-IR"/>
          </w:rPr>
          <w:t>ی</w:t>
        </w:r>
        <w:r w:rsidR="003F231C" w:rsidRPr="00060C44">
          <w:rPr>
            <w:rStyle w:val="Hyperlink"/>
            <w:noProof/>
            <w:rtl/>
            <w:lang w:bidi="fa-IR"/>
          </w:rPr>
          <w:t xml:space="preserve"> </w:t>
        </w:r>
        <w:r w:rsidR="003F231C" w:rsidRPr="00060C44">
          <w:rPr>
            <w:rStyle w:val="Hyperlink"/>
            <w:rFonts w:hint="eastAsia"/>
            <w:noProof/>
            <w:rtl/>
            <w:lang w:bidi="fa-IR"/>
          </w:rPr>
          <w:t>از</w:t>
        </w:r>
        <w:r w:rsidR="003F231C" w:rsidRPr="00060C44">
          <w:rPr>
            <w:rStyle w:val="Hyperlink"/>
            <w:noProof/>
            <w:rtl/>
            <w:lang w:bidi="fa-IR"/>
          </w:rPr>
          <w:t xml:space="preserve"> </w:t>
        </w:r>
        <w:r w:rsidR="003F231C" w:rsidRPr="00060C44">
          <w:rPr>
            <w:rStyle w:val="Hyperlink"/>
            <w:rFonts w:hint="eastAsia"/>
            <w:noProof/>
            <w:rtl/>
            <w:lang w:bidi="fa-IR"/>
          </w:rPr>
          <w:t>الگور</w:t>
        </w:r>
        <w:r w:rsidR="003F231C" w:rsidRPr="00060C44">
          <w:rPr>
            <w:rStyle w:val="Hyperlink"/>
            <w:rFonts w:hint="cs"/>
            <w:noProof/>
            <w:rtl/>
            <w:lang w:bidi="fa-IR"/>
          </w:rPr>
          <w:t>ی</w:t>
        </w:r>
        <w:r w:rsidR="003F231C" w:rsidRPr="00060C44">
          <w:rPr>
            <w:rStyle w:val="Hyperlink"/>
            <w:rFonts w:hint="eastAsia"/>
            <w:noProof/>
            <w:rtl/>
            <w:lang w:bidi="fa-IR"/>
          </w:rPr>
          <w:t>تم</w:t>
        </w:r>
        <w:r w:rsidR="003F231C" w:rsidRPr="00060C44">
          <w:rPr>
            <w:rStyle w:val="Hyperlink"/>
            <w:noProof/>
            <w:rtl/>
            <w:lang w:bidi="fa-IR"/>
          </w:rPr>
          <w:t xml:space="preserve"> </w:t>
        </w:r>
        <w:r w:rsidR="003F231C" w:rsidRPr="00060C44">
          <w:rPr>
            <w:rStyle w:val="Hyperlink"/>
            <w:rFonts w:hint="eastAsia"/>
            <w:noProof/>
            <w:rtl/>
            <w:lang w:bidi="fa-IR"/>
          </w:rPr>
          <w:t>ها</w:t>
        </w:r>
        <w:r w:rsidR="003F231C" w:rsidRPr="00060C44">
          <w:rPr>
            <w:rStyle w:val="Hyperlink"/>
            <w:rFonts w:hint="cs"/>
            <w:noProof/>
            <w:rtl/>
            <w:lang w:bidi="fa-IR"/>
          </w:rPr>
          <w:t>ی</w:t>
        </w:r>
        <w:r w:rsidR="003F231C" w:rsidRPr="00060C44">
          <w:rPr>
            <w:rStyle w:val="Hyperlink"/>
            <w:noProof/>
            <w:rtl/>
            <w:lang w:bidi="fa-IR"/>
          </w:rPr>
          <w:t xml:space="preserve"> </w:t>
        </w:r>
        <w:r w:rsidR="003F231C" w:rsidRPr="00060C44">
          <w:rPr>
            <w:rStyle w:val="Hyperlink"/>
            <w:noProof/>
            <w:lang w:bidi="fa-IR"/>
          </w:rPr>
          <w:t>FGM</w:t>
        </w:r>
        <w:r w:rsidR="003F231C" w:rsidRPr="00060C44">
          <w:rPr>
            <w:rStyle w:val="Hyperlink"/>
            <w:noProof/>
            <w:rtl/>
            <w:lang w:bidi="fa-IR"/>
          </w:rPr>
          <w:t xml:space="preserve"> </w:t>
        </w:r>
        <w:r w:rsidR="003F231C" w:rsidRPr="00060C44">
          <w:rPr>
            <w:rStyle w:val="Hyperlink"/>
            <w:rFonts w:hint="eastAsia"/>
            <w:noProof/>
            <w:rtl/>
            <w:lang w:bidi="fa-IR"/>
          </w:rPr>
          <w:t>متداول</w:t>
        </w:r>
        <w:r w:rsidR="003F231C" w:rsidRPr="00060C44">
          <w:rPr>
            <w:rStyle w:val="Hyperlink"/>
            <w:noProof/>
            <w:rtl/>
            <w:lang w:bidi="fa-IR"/>
          </w:rPr>
          <w:t xml:space="preserve"> </w:t>
        </w:r>
        <w:r w:rsidR="003F231C" w:rsidRPr="00060C44">
          <w:rPr>
            <w:rStyle w:val="Hyperlink"/>
            <w:rFonts w:hint="eastAsia"/>
            <w:noProof/>
            <w:rtl/>
            <w:lang w:bidi="fa-IR"/>
          </w:rPr>
          <w:t>و</w:t>
        </w:r>
        <w:r w:rsidR="003F231C" w:rsidRPr="00060C44">
          <w:rPr>
            <w:rStyle w:val="Hyperlink"/>
            <w:noProof/>
            <w:rtl/>
            <w:lang w:bidi="fa-IR"/>
          </w:rPr>
          <w:t xml:space="preserve"> </w:t>
        </w:r>
        <w:r w:rsidR="003F231C" w:rsidRPr="00060C44">
          <w:rPr>
            <w:rStyle w:val="Hyperlink"/>
            <w:rFonts w:hint="eastAsia"/>
            <w:noProof/>
            <w:rtl/>
            <w:lang w:bidi="fa-IR"/>
          </w:rPr>
          <w:t>مکان</w:t>
        </w:r>
        <w:r w:rsidR="003F231C" w:rsidRPr="00060C44">
          <w:rPr>
            <w:rStyle w:val="Hyperlink"/>
            <w:rFonts w:hint="cs"/>
            <w:noProof/>
            <w:rtl/>
            <w:lang w:bidi="fa-IR"/>
          </w:rPr>
          <w:t>ی</w:t>
        </w:r>
        <w:r w:rsidR="003F231C" w:rsidRPr="00060C44">
          <w:rPr>
            <w:rStyle w:val="Hyperlink"/>
            <w:rFonts w:hint="eastAsia"/>
            <w:noProof/>
            <w:rtl/>
            <w:lang w:bidi="fa-IR"/>
          </w:rPr>
          <w:t>سم</w:t>
        </w:r>
        <w:r w:rsidR="003F231C" w:rsidRPr="00060C44">
          <w:rPr>
            <w:rStyle w:val="Hyperlink"/>
            <w:noProof/>
            <w:rtl/>
            <w:lang w:bidi="fa-IR"/>
          </w:rPr>
          <w:t xml:space="preserve"> </w:t>
        </w:r>
        <w:r w:rsidR="003F231C" w:rsidRPr="00060C44">
          <w:rPr>
            <w:rStyle w:val="Hyperlink"/>
            <w:rFonts w:hint="eastAsia"/>
            <w:noProof/>
            <w:rtl/>
            <w:lang w:bidi="fa-IR"/>
          </w:rPr>
          <w:t>ها</w:t>
        </w:r>
        <w:r w:rsidR="003F231C" w:rsidRPr="00060C44">
          <w:rPr>
            <w:rStyle w:val="Hyperlink"/>
            <w:rFonts w:hint="cs"/>
            <w:noProof/>
            <w:rtl/>
            <w:lang w:bidi="fa-IR"/>
          </w:rPr>
          <w:t>ی</w:t>
        </w:r>
        <w:r w:rsidR="003F231C" w:rsidRPr="00060C44">
          <w:rPr>
            <w:rStyle w:val="Hyperlink"/>
            <w:noProof/>
            <w:rtl/>
            <w:lang w:bidi="fa-IR"/>
          </w:rPr>
          <w:t xml:space="preserve"> </w:t>
        </w:r>
        <w:r w:rsidR="003F231C" w:rsidRPr="00060C44">
          <w:rPr>
            <w:rStyle w:val="Hyperlink"/>
            <w:rFonts w:hint="eastAsia"/>
            <w:noProof/>
            <w:rtl/>
            <w:lang w:bidi="fa-IR"/>
          </w:rPr>
          <w:t>ا</w:t>
        </w:r>
        <w:r w:rsidR="003F231C" w:rsidRPr="00060C44">
          <w:rPr>
            <w:rStyle w:val="Hyperlink"/>
            <w:rFonts w:hint="cs"/>
            <w:noProof/>
            <w:rtl/>
            <w:lang w:bidi="fa-IR"/>
          </w:rPr>
          <w:t>ی</w:t>
        </w:r>
        <w:r w:rsidR="003F231C" w:rsidRPr="00060C44">
          <w:rPr>
            <w:rStyle w:val="Hyperlink"/>
            <w:rFonts w:hint="eastAsia"/>
            <w:noProof/>
            <w:rtl/>
            <w:lang w:bidi="fa-IR"/>
          </w:rPr>
          <w:t>جاد</w:t>
        </w:r>
        <w:r w:rsidR="003F231C" w:rsidRPr="00060C44">
          <w:rPr>
            <w:rStyle w:val="Hyperlink"/>
            <w:noProof/>
            <w:rtl/>
            <w:lang w:bidi="fa-IR"/>
          </w:rPr>
          <w:t xml:space="preserve"> </w:t>
        </w:r>
        <w:r w:rsidR="003F231C" w:rsidRPr="00060C44">
          <w:rPr>
            <w:rStyle w:val="Hyperlink"/>
            <w:rFonts w:hint="eastAsia"/>
            <w:noProof/>
            <w:rtl/>
            <w:lang w:bidi="fa-IR"/>
          </w:rPr>
          <w:t>داوطلب</w:t>
        </w:r>
        <w:r w:rsidR="003F231C" w:rsidRPr="00060C44">
          <w:rPr>
            <w:rStyle w:val="Hyperlink"/>
            <w:noProof/>
            <w:rtl/>
            <w:lang w:bidi="fa-IR"/>
          </w:rPr>
          <w:t xml:space="preserve"> </w:t>
        </w:r>
        <w:r w:rsidR="003F231C" w:rsidRPr="00060C44">
          <w:rPr>
            <w:rStyle w:val="Hyperlink"/>
            <w:rFonts w:hint="eastAsia"/>
            <w:noProof/>
            <w:rtl/>
            <w:lang w:bidi="fa-IR"/>
          </w:rPr>
          <w:t>و</w:t>
        </w:r>
        <w:r w:rsidR="003F231C" w:rsidRPr="00060C44">
          <w:rPr>
            <w:rStyle w:val="Hyperlink"/>
            <w:noProof/>
            <w:rtl/>
            <w:lang w:bidi="fa-IR"/>
          </w:rPr>
          <w:t xml:space="preserve"> </w:t>
        </w:r>
        <w:r w:rsidR="003F231C" w:rsidRPr="00060C44">
          <w:rPr>
            <w:rStyle w:val="Hyperlink"/>
            <w:rFonts w:hint="eastAsia"/>
            <w:noProof/>
            <w:rtl/>
            <w:lang w:bidi="fa-IR"/>
          </w:rPr>
          <w:t>محاسبه</w:t>
        </w:r>
        <w:r w:rsidR="003F231C" w:rsidRPr="00060C44">
          <w:rPr>
            <w:rStyle w:val="Hyperlink"/>
            <w:noProof/>
            <w:rtl/>
            <w:lang w:bidi="fa-IR"/>
          </w:rPr>
          <w:t xml:space="preserve"> </w:t>
        </w:r>
        <w:r w:rsidR="003F231C" w:rsidRPr="00060C44">
          <w:rPr>
            <w:rStyle w:val="Hyperlink"/>
            <w:rFonts w:hint="eastAsia"/>
            <w:noProof/>
            <w:rtl/>
            <w:lang w:bidi="fa-IR"/>
          </w:rPr>
          <w:t>پشت</w:t>
        </w:r>
        <w:r w:rsidR="003F231C" w:rsidRPr="00060C44">
          <w:rPr>
            <w:rStyle w:val="Hyperlink"/>
            <w:rFonts w:hint="cs"/>
            <w:noProof/>
            <w:rtl/>
            <w:lang w:bidi="fa-IR"/>
          </w:rPr>
          <w:t>ی</w:t>
        </w:r>
        <w:r w:rsidR="003F231C" w:rsidRPr="00060C44">
          <w:rPr>
            <w:rStyle w:val="Hyperlink"/>
            <w:rFonts w:hint="eastAsia"/>
            <w:noProof/>
            <w:rtl/>
            <w:lang w:bidi="fa-IR"/>
          </w:rPr>
          <w:t>بان</w:t>
        </w:r>
        <w:r w:rsidR="003F231C" w:rsidRPr="00060C44">
          <w:rPr>
            <w:rStyle w:val="Hyperlink"/>
            <w:noProof/>
            <w:rtl/>
            <w:lang w:bidi="fa-IR"/>
          </w:rPr>
          <w:t xml:space="preserve"> </w:t>
        </w:r>
        <w:r w:rsidR="003F231C" w:rsidRPr="00060C44">
          <w:rPr>
            <w:rStyle w:val="Hyperlink"/>
            <w:rFonts w:hint="eastAsia"/>
            <w:noProof/>
            <w:rtl/>
            <w:lang w:bidi="fa-IR"/>
          </w:rPr>
          <w:t>آن</w:t>
        </w:r>
        <w:r w:rsidR="003F231C" w:rsidRPr="00060C44">
          <w:rPr>
            <w:rStyle w:val="Hyperlink"/>
            <w:noProof/>
            <w:rtl/>
            <w:lang w:bidi="fa-IR"/>
          </w:rPr>
          <w:t xml:space="preserve"> </w:t>
        </w:r>
        <w:r w:rsidR="003F231C" w:rsidRPr="00060C44">
          <w:rPr>
            <w:rStyle w:val="Hyperlink"/>
            <w:rFonts w:hint="eastAsia"/>
            <w:noProof/>
            <w:rtl/>
            <w:lang w:bidi="fa-IR"/>
          </w:rPr>
          <w:t>ها</w:t>
        </w:r>
        <w:r w:rsidR="003F231C">
          <w:rPr>
            <w:noProof/>
            <w:webHidden/>
          </w:rPr>
          <w:tab/>
        </w:r>
        <w:r w:rsidR="003F231C">
          <w:rPr>
            <w:noProof/>
            <w:webHidden/>
          </w:rPr>
          <w:fldChar w:fldCharType="begin"/>
        </w:r>
        <w:r w:rsidR="003F231C">
          <w:rPr>
            <w:noProof/>
            <w:webHidden/>
          </w:rPr>
          <w:instrText xml:space="preserve"> PAGEREF _Toc409470208 \h </w:instrText>
        </w:r>
        <w:r w:rsidR="003F231C">
          <w:rPr>
            <w:noProof/>
            <w:webHidden/>
          </w:rPr>
        </w:r>
        <w:r w:rsidR="003F231C">
          <w:rPr>
            <w:noProof/>
            <w:webHidden/>
          </w:rPr>
          <w:fldChar w:fldCharType="separate"/>
        </w:r>
        <w:r w:rsidR="00607008">
          <w:rPr>
            <w:noProof/>
            <w:webHidden/>
            <w:rtl/>
          </w:rPr>
          <w:t>76</w:t>
        </w:r>
        <w:r w:rsidR="003F231C">
          <w:rPr>
            <w:noProof/>
            <w:webHidden/>
          </w:rPr>
          <w:fldChar w:fldCharType="end"/>
        </w:r>
      </w:hyperlink>
    </w:p>
    <w:p w:rsidR="00CF56DF" w:rsidRDefault="003F231C" w:rsidP="00F15F0F">
      <w:pPr>
        <w:rPr>
          <w:rtl/>
          <w:lang w:bidi="fa-IR"/>
        </w:rPr>
      </w:pPr>
      <w:r>
        <w:rPr>
          <w:rFonts w:eastAsia="Times New Roman"/>
          <w:rtl/>
          <w:lang w:bidi="fa-IR"/>
        </w:rPr>
        <w:fldChar w:fldCharType="end"/>
      </w:r>
    </w:p>
    <w:p w:rsidR="00C86A7B" w:rsidRDefault="00CF56DF" w:rsidP="00F15F0F">
      <w:pPr>
        <w:bidi w:val="0"/>
        <w:ind w:firstLine="0"/>
        <w:jc w:val="left"/>
        <w:rPr>
          <w:rtl/>
          <w:lang w:bidi="fa-IR"/>
        </w:rPr>
      </w:pPr>
      <w:r>
        <w:rPr>
          <w:rtl/>
          <w:lang w:bidi="fa-IR"/>
        </w:rPr>
        <w:br w:type="page"/>
      </w:r>
    </w:p>
    <w:p w:rsidR="00CF56DF" w:rsidRPr="009F456A" w:rsidRDefault="00C86A7B" w:rsidP="004E198E">
      <w:pPr>
        <w:pStyle w:val="Heading1"/>
        <w:jc w:val="center"/>
        <w:rPr>
          <w:rtl/>
        </w:rPr>
      </w:pPr>
      <w:bookmarkStart w:id="17" w:name="_Toc170546949"/>
      <w:bookmarkStart w:id="18" w:name="_Toc408588757"/>
      <w:bookmarkStart w:id="19" w:name="_Toc408588833"/>
      <w:bookmarkStart w:id="20" w:name="_Toc408608904"/>
      <w:bookmarkStart w:id="21" w:name="_Toc409469297"/>
      <w:bookmarkStart w:id="22" w:name="_Toc409469603"/>
      <w:r w:rsidRPr="000460C3">
        <w:rPr>
          <w:rFonts w:hint="cs"/>
          <w:rtl/>
        </w:rPr>
        <w:lastRenderedPageBreak/>
        <w:t>فهرست شکل‌‌</w:t>
      </w:r>
      <w:r w:rsidR="00CF56DF" w:rsidRPr="000460C3">
        <w:t xml:space="preserve"> </w:t>
      </w:r>
      <w:r w:rsidRPr="000460C3">
        <w:rPr>
          <w:rFonts w:hint="cs"/>
          <w:rtl/>
        </w:rPr>
        <w:t>ها</w:t>
      </w:r>
      <w:bookmarkEnd w:id="17"/>
      <w:bookmarkEnd w:id="18"/>
      <w:bookmarkEnd w:id="19"/>
      <w:bookmarkEnd w:id="20"/>
      <w:bookmarkEnd w:id="21"/>
      <w:bookmarkEnd w:id="22"/>
    </w:p>
    <w:p w:rsidR="00C86A7B" w:rsidRPr="00232723" w:rsidRDefault="00C86A7B" w:rsidP="009F456A">
      <w:pPr>
        <w:pStyle w:val="TOCTable"/>
        <w:spacing w:line="240" w:lineRule="auto"/>
        <w:jc w:val="center"/>
      </w:pPr>
      <w:r w:rsidRPr="00232723">
        <w:rPr>
          <w:rFonts w:hint="cs"/>
          <w:rtl/>
        </w:rPr>
        <w:t>عنوان</w:t>
      </w:r>
      <w:r w:rsidRPr="00232723">
        <w:rPr>
          <w:rFonts w:hint="cs"/>
          <w:rtl/>
        </w:rPr>
        <w:tab/>
        <w:t>صفحه</w:t>
      </w:r>
    </w:p>
    <w:p w:rsidR="003F231C" w:rsidRPr="003F231C" w:rsidRDefault="003F231C" w:rsidP="003F231C">
      <w:pPr>
        <w:pStyle w:val="TableofFigures"/>
        <w:tabs>
          <w:tab w:val="right" w:leader="dot" w:pos="9170"/>
        </w:tabs>
        <w:rPr>
          <w:rFonts w:asciiTheme="minorHAnsi" w:eastAsiaTheme="minorEastAsia" w:hAnsiTheme="minorHAnsi"/>
          <w:noProof/>
          <w:sz w:val="24"/>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 "Figure</w:instrText>
      </w:r>
      <w:r>
        <w:rPr>
          <w:rtl/>
          <w:lang w:bidi="fa-IR"/>
        </w:rPr>
        <w:instrText xml:space="preserve">" </w:instrText>
      </w:r>
      <w:r>
        <w:rPr>
          <w:rtl/>
          <w:lang w:bidi="fa-IR"/>
        </w:rPr>
        <w:fldChar w:fldCharType="separate"/>
      </w:r>
      <w:hyperlink w:anchor="_Toc409470303" w:history="1">
        <w:r w:rsidRPr="003F231C">
          <w:rPr>
            <w:rStyle w:val="Hyperlink"/>
            <w:rFonts w:hint="eastAsia"/>
            <w:noProof/>
            <w:sz w:val="24"/>
            <w:rtl/>
          </w:rPr>
          <w:t>شکل</w:t>
        </w:r>
        <w:r w:rsidRPr="003F231C">
          <w:rPr>
            <w:rStyle w:val="Hyperlink"/>
            <w:noProof/>
            <w:sz w:val="24"/>
            <w:rtl/>
          </w:rPr>
          <w:t xml:space="preserve"> 1: </w:t>
        </w:r>
        <w:r w:rsidRPr="003F231C">
          <w:rPr>
            <w:rStyle w:val="Hyperlink"/>
            <w:rFonts w:hint="eastAsia"/>
            <w:noProof/>
            <w:sz w:val="24"/>
            <w:rtl/>
          </w:rPr>
          <w:t>مشبک</w:t>
        </w:r>
        <w:r w:rsidRPr="003F231C">
          <w:rPr>
            <w:rStyle w:val="Hyperlink"/>
            <w:noProof/>
            <w:sz w:val="24"/>
            <w:rtl/>
          </w:rPr>
          <w:t xml:space="preserve"> (</w:t>
        </w:r>
        <w:r w:rsidRPr="003F231C">
          <w:rPr>
            <w:rStyle w:val="Hyperlink"/>
            <w:rFonts w:ascii="Times New Roman" w:eastAsia="MS Gothic" w:hAnsi="Times New Roman"/>
            <w:noProof/>
            <w:sz w:val="24"/>
          </w:rPr>
          <w:t>ς</w:t>
        </w:r>
        <w:r w:rsidRPr="003F231C">
          <w:rPr>
            <w:rStyle w:val="Hyperlink"/>
            <w:noProof/>
            <w:sz w:val="24"/>
            <w:rtl/>
          </w:rPr>
          <w:t>) (</w:t>
        </w:r>
        <w:r w:rsidRPr="003F231C">
          <w:rPr>
            <w:rStyle w:val="Hyperlink"/>
            <w:rFonts w:hint="eastAsia"/>
            <w:noProof/>
            <w:sz w:val="24"/>
            <w:rtl/>
          </w:rPr>
          <w:t>تصو</w:t>
        </w:r>
        <w:r w:rsidRPr="003F231C">
          <w:rPr>
            <w:rStyle w:val="Hyperlink"/>
            <w:rFonts w:hint="cs"/>
            <w:noProof/>
            <w:sz w:val="24"/>
            <w:rtl/>
          </w:rPr>
          <w:t>ی</w:t>
        </w:r>
        <w:r w:rsidRPr="003F231C">
          <w:rPr>
            <w:rStyle w:val="Hyperlink"/>
            <w:rFonts w:hint="eastAsia"/>
            <w:noProof/>
            <w:sz w:val="24"/>
            <w:rtl/>
          </w:rPr>
          <w:t>ر</w:t>
        </w:r>
        <w:r w:rsidRPr="003F231C">
          <w:rPr>
            <w:rStyle w:val="Hyperlink"/>
            <w:noProof/>
            <w:sz w:val="24"/>
            <w:rtl/>
          </w:rPr>
          <w:t xml:space="preserve"> </w:t>
        </w:r>
        <w:r w:rsidRPr="003F231C">
          <w:rPr>
            <w:rStyle w:val="Hyperlink"/>
            <w:rFonts w:hint="eastAsia"/>
            <w:noProof/>
            <w:sz w:val="24"/>
            <w:rtl/>
          </w:rPr>
          <w:t>بر</w:t>
        </w:r>
        <w:r w:rsidRPr="003F231C">
          <w:rPr>
            <w:rStyle w:val="Hyperlink"/>
            <w:noProof/>
            <w:sz w:val="24"/>
            <w:rtl/>
          </w:rPr>
          <w:t xml:space="preserve"> </w:t>
        </w:r>
        <w:r w:rsidRPr="003F231C">
          <w:rPr>
            <w:rStyle w:val="Hyperlink"/>
            <w:rFonts w:hint="eastAsia"/>
            <w:noProof/>
            <w:sz w:val="24"/>
            <w:rtl/>
          </w:rPr>
          <w:t>مبنا</w:t>
        </w:r>
        <w:r w:rsidRPr="003F231C">
          <w:rPr>
            <w:rStyle w:val="Hyperlink"/>
            <w:rFonts w:hint="cs"/>
            <w:noProof/>
            <w:sz w:val="24"/>
            <w:rtl/>
          </w:rPr>
          <w:t>ی</w:t>
        </w:r>
        <w:r w:rsidRPr="003F231C">
          <w:rPr>
            <w:rStyle w:val="Hyperlink"/>
            <w:noProof/>
            <w:sz w:val="24"/>
            <w:rtl/>
          </w:rPr>
          <w:t xml:space="preserve"> </w:t>
        </w:r>
        <w:r w:rsidRPr="003F231C">
          <w:rPr>
            <w:rStyle w:val="Hyperlink"/>
            <w:rFonts w:hint="eastAsia"/>
            <w:noProof/>
            <w:sz w:val="24"/>
            <w:rtl/>
          </w:rPr>
          <w:t>تصو</w:t>
        </w:r>
        <w:r w:rsidRPr="003F231C">
          <w:rPr>
            <w:rStyle w:val="Hyperlink"/>
            <w:rFonts w:hint="cs"/>
            <w:noProof/>
            <w:sz w:val="24"/>
            <w:rtl/>
          </w:rPr>
          <w:t>ی</w:t>
        </w:r>
        <w:r w:rsidRPr="003F231C">
          <w:rPr>
            <w:rStyle w:val="Hyperlink"/>
            <w:rFonts w:hint="eastAsia"/>
            <w:noProof/>
            <w:sz w:val="24"/>
            <w:rtl/>
          </w:rPr>
          <w:t>ر</w:t>
        </w:r>
        <w:r w:rsidRPr="003F231C">
          <w:rPr>
            <w:rStyle w:val="Hyperlink"/>
            <w:noProof/>
            <w:sz w:val="24"/>
            <w:rtl/>
          </w:rPr>
          <w:t xml:space="preserve"> </w:t>
        </w:r>
        <w:r w:rsidRPr="003F231C">
          <w:rPr>
            <w:rStyle w:val="Hyperlink"/>
            <w:rFonts w:hint="eastAsia"/>
            <w:noProof/>
            <w:sz w:val="24"/>
            <w:rtl/>
          </w:rPr>
          <w:t>مشابه</w:t>
        </w:r>
        <w:r w:rsidRPr="003F231C">
          <w:rPr>
            <w:rStyle w:val="Hyperlink"/>
            <w:rFonts w:hint="cs"/>
            <w:noProof/>
            <w:sz w:val="24"/>
            <w:rtl/>
          </w:rPr>
          <w:t>ی</w:t>
        </w:r>
        <w:r w:rsidRPr="003F231C">
          <w:rPr>
            <w:rStyle w:val="Hyperlink"/>
            <w:noProof/>
            <w:sz w:val="24"/>
            <w:rtl/>
          </w:rPr>
          <w:t xml:space="preserve"> </w:t>
        </w:r>
        <w:r w:rsidRPr="003F231C">
          <w:rPr>
            <w:rStyle w:val="Hyperlink"/>
            <w:rFonts w:hint="eastAsia"/>
            <w:noProof/>
            <w:sz w:val="24"/>
            <w:rtl/>
          </w:rPr>
          <w:t>که</w:t>
        </w:r>
        <w:r w:rsidRPr="003F231C">
          <w:rPr>
            <w:rStyle w:val="Hyperlink"/>
            <w:noProof/>
            <w:sz w:val="24"/>
            <w:rtl/>
          </w:rPr>
          <w:t xml:space="preserve"> </w:t>
        </w:r>
        <w:r w:rsidRPr="003F231C">
          <w:rPr>
            <w:rStyle w:val="Hyperlink"/>
            <w:rFonts w:hint="eastAsia"/>
            <w:noProof/>
            <w:sz w:val="24"/>
            <w:rtl/>
          </w:rPr>
          <w:t>در</w:t>
        </w:r>
        <w:r w:rsidRPr="003F231C">
          <w:rPr>
            <w:rStyle w:val="Hyperlink"/>
            <w:noProof/>
            <w:sz w:val="24"/>
            <w:rtl/>
          </w:rPr>
          <w:t xml:space="preserve">  [4] </w:t>
        </w:r>
        <w:r w:rsidRPr="003F231C">
          <w:rPr>
            <w:rStyle w:val="Hyperlink"/>
            <w:rFonts w:hint="eastAsia"/>
            <w:noProof/>
            <w:sz w:val="24"/>
            <w:rtl/>
          </w:rPr>
          <w:t>ارائه</w:t>
        </w:r>
        <w:r w:rsidRPr="003F231C">
          <w:rPr>
            <w:rStyle w:val="Hyperlink"/>
            <w:noProof/>
            <w:sz w:val="24"/>
            <w:rtl/>
          </w:rPr>
          <w:t xml:space="preserve"> </w:t>
        </w:r>
        <w:r w:rsidRPr="003F231C">
          <w:rPr>
            <w:rStyle w:val="Hyperlink"/>
            <w:rFonts w:hint="eastAsia"/>
            <w:noProof/>
            <w:sz w:val="24"/>
            <w:rtl/>
          </w:rPr>
          <w:t>شد،</w:t>
        </w:r>
        <w:r w:rsidRPr="003F231C">
          <w:rPr>
            <w:rStyle w:val="Hyperlink"/>
            <w:noProof/>
            <w:sz w:val="24"/>
            <w:rtl/>
          </w:rPr>
          <w:t xml:space="preserve"> </w:t>
        </w:r>
        <w:r w:rsidRPr="003F231C">
          <w:rPr>
            <w:rStyle w:val="Hyperlink"/>
            <w:rFonts w:hint="eastAsia"/>
            <w:noProof/>
            <w:sz w:val="24"/>
            <w:rtl/>
          </w:rPr>
          <w:t>ترس</w:t>
        </w:r>
        <w:r w:rsidRPr="003F231C">
          <w:rPr>
            <w:rStyle w:val="Hyperlink"/>
            <w:rFonts w:hint="cs"/>
            <w:noProof/>
            <w:sz w:val="24"/>
            <w:rtl/>
          </w:rPr>
          <w:t>ی</w:t>
        </w:r>
        <w:r w:rsidRPr="003F231C">
          <w:rPr>
            <w:rStyle w:val="Hyperlink"/>
            <w:rFonts w:hint="eastAsia"/>
            <w:noProof/>
            <w:sz w:val="24"/>
            <w:rtl/>
          </w:rPr>
          <w:t>م</w:t>
        </w:r>
        <w:r w:rsidRPr="003F231C">
          <w:rPr>
            <w:rStyle w:val="Hyperlink"/>
            <w:noProof/>
            <w:sz w:val="24"/>
            <w:rtl/>
          </w:rPr>
          <w:t xml:space="preserve"> </w:t>
        </w:r>
        <w:r w:rsidRPr="003F231C">
          <w:rPr>
            <w:rStyle w:val="Hyperlink"/>
            <w:rFonts w:hint="eastAsia"/>
            <w:noProof/>
            <w:sz w:val="24"/>
            <w:rtl/>
          </w:rPr>
          <w:t>شده</w:t>
        </w:r>
        <w:r w:rsidRPr="003F231C">
          <w:rPr>
            <w:rStyle w:val="Hyperlink"/>
            <w:noProof/>
            <w:sz w:val="24"/>
            <w:rtl/>
          </w:rPr>
          <w:t xml:space="preserve"> </w:t>
        </w:r>
        <w:r w:rsidRPr="003F231C">
          <w:rPr>
            <w:rStyle w:val="Hyperlink"/>
            <w:rFonts w:hint="eastAsia"/>
            <w:noProof/>
            <w:sz w:val="24"/>
            <w:rtl/>
          </w:rPr>
          <w:t>است</w:t>
        </w:r>
        <w:r w:rsidRPr="003F231C">
          <w:rPr>
            <w:rStyle w:val="Hyperlink"/>
            <w:noProof/>
            <w:sz w:val="24"/>
            <w:rtl/>
          </w:rPr>
          <w:t>)</w:t>
        </w:r>
        <w:r w:rsidRPr="003F231C">
          <w:rPr>
            <w:noProof/>
            <w:webHidden/>
            <w:sz w:val="24"/>
          </w:rPr>
          <w:tab/>
        </w:r>
        <w:r w:rsidRPr="003F231C">
          <w:rPr>
            <w:noProof/>
            <w:webHidden/>
            <w:sz w:val="24"/>
          </w:rPr>
          <w:fldChar w:fldCharType="begin"/>
        </w:r>
        <w:r w:rsidRPr="003F231C">
          <w:rPr>
            <w:noProof/>
            <w:webHidden/>
            <w:sz w:val="24"/>
          </w:rPr>
          <w:instrText xml:space="preserve"> PAGEREF _Toc409470303 \h </w:instrText>
        </w:r>
        <w:r w:rsidRPr="003F231C">
          <w:rPr>
            <w:noProof/>
            <w:webHidden/>
            <w:sz w:val="24"/>
          </w:rPr>
        </w:r>
        <w:r w:rsidRPr="003F231C">
          <w:rPr>
            <w:noProof/>
            <w:webHidden/>
            <w:sz w:val="24"/>
          </w:rPr>
          <w:fldChar w:fldCharType="separate"/>
        </w:r>
        <w:r w:rsidR="00607008">
          <w:rPr>
            <w:noProof/>
            <w:webHidden/>
            <w:sz w:val="24"/>
            <w:rtl/>
          </w:rPr>
          <w:t>3</w:t>
        </w:r>
        <w:r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04" w:history="1">
        <w:r w:rsidR="003F231C" w:rsidRPr="003F231C">
          <w:rPr>
            <w:rStyle w:val="Hyperlink"/>
            <w:rFonts w:hint="eastAsia"/>
            <w:noProof/>
            <w:sz w:val="24"/>
            <w:rtl/>
          </w:rPr>
          <w:t>شکل</w:t>
        </w:r>
        <w:r w:rsidR="003F231C" w:rsidRPr="003F231C">
          <w:rPr>
            <w:rStyle w:val="Hyperlink"/>
            <w:noProof/>
            <w:sz w:val="24"/>
            <w:rtl/>
          </w:rPr>
          <w:t xml:space="preserve"> 2: </w:t>
        </w:r>
        <w:r w:rsidR="003F231C" w:rsidRPr="003F231C">
          <w:rPr>
            <w:rStyle w:val="Hyperlink"/>
            <w:rFonts w:hint="eastAsia"/>
            <w:noProof/>
            <w:sz w:val="24"/>
            <w:rtl/>
          </w:rPr>
          <w:t>انواع</w:t>
        </w:r>
        <w:r w:rsidR="003F231C" w:rsidRPr="003F231C">
          <w:rPr>
            <w:rStyle w:val="Hyperlink"/>
            <w:noProof/>
            <w:sz w:val="24"/>
            <w:rtl/>
          </w:rPr>
          <w:t xml:space="preserve"> </w:t>
        </w:r>
        <w:r w:rsidR="003F231C" w:rsidRPr="003F231C">
          <w:rPr>
            <w:rStyle w:val="Hyperlink"/>
            <w:rFonts w:hint="eastAsia"/>
            <w:noProof/>
            <w:sz w:val="24"/>
            <w:rtl/>
          </w:rPr>
          <w:t>مختلف</w:t>
        </w:r>
        <w:r w:rsidR="003F231C" w:rsidRPr="003F231C">
          <w:rPr>
            <w:rStyle w:val="Hyperlink"/>
            <w:noProof/>
            <w:sz w:val="24"/>
            <w:rtl/>
          </w:rPr>
          <w:t xml:space="preserve"> </w:t>
        </w:r>
        <w:r w:rsidR="003F231C" w:rsidRPr="003F231C">
          <w:rPr>
            <w:rStyle w:val="Hyperlink"/>
            <w:rFonts w:hint="eastAsia"/>
            <w:noProof/>
            <w:sz w:val="24"/>
            <w:rtl/>
          </w:rPr>
          <w:t>گراف</w:t>
        </w:r>
        <w:r w:rsidR="003F231C" w:rsidRPr="003F231C">
          <w:rPr>
            <w:rStyle w:val="Hyperlink"/>
            <w:noProof/>
            <w:sz w:val="24"/>
            <w:rtl/>
          </w:rPr>
          <w:t xml:space="preserve"> </w:t>
        </w:r>
        <w:r w:rsidR="003F231C" w:rsidRPr="003F231C">
          <w:rPr>
            <w:rStyle w:val="Hyperlink"/>
            <w:rFonts w:hint="eastAsia"/>
            <w:noProof/>
            <w:sz w:val="24"/>
            <w:rtl/>
          </w:rPr>
          <w:t>ها</w:t>
        </w:r>
        <w:r w:rsidR="003F231C" w:rsidRPr="003F231C">
          <w:rPr>
            <w:rStyle w:val="Hyperlink"/>
            <w:rFonts w:hint="cs"/>
            <w:noProof/>
            <w:sz w:val="24"/>
            <w:rtl/>
          </w:rPr>
          <w:t>ی</w:t>
        </w:r>
        <w:r w:rsidR="003F231C" w:rsidRPr="003F231C">
          <w:rPr>
            <w:rStyle w:val="Hyperlink"/>
            <w:noProof/>
            <w:sz w:val="24"/>
            <w:rtl/>
          </w:rPr>
          <w:t xml:space="preserve"> </w:t>
        </w:r>
        <w:r w:rsidR="003F231C" w:rsidRPr="003F231C">
          <w:rPr>
            <w:rStyle w:val="Hyperlink"/>
            <w:rFonts w:hint="eastAsia"/>
            <w:noProof/>
            <w:sz w:val="24"/>
            <w:rtl/>
          </w:rPr>
          <w:t>درخت</w:t>
        </w:r>
        <w:r w:rsidR="003F231C" w:rsidRPr="003F231C">
          <w:rPr>
            <w:rStyle w:val="Hyperlink"/>
            <w:rFonts w:hint="cs"/>
            <w:noProof/>
            <w:sz w:val="24"/>
            <w:rtl/>
          </w:rPr>
          <w:t>ی</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04 \h </w:instrText>
        </w:r>
        <w:r w:rsidR="003F231C" w:rsidRPr="003F231C">
          <w:rPr>
            <w:noProof/>
            <w:webHidden/>
            <w:sz w:val="24"/>
          </w:rPr>
        </w:r>
        <w:r w:rsidR="003F231C" w:rsidRPr="003F231C">
          <w:rPr>
            <w:noProof/>
            <w:webHidden/>
            <w:sz w:val="24"/>
          </w:rPr>
          <w:fldChar w:fldCharType="separate"/>
        </w:r>
        <w:r w:rsidR="00607008">
          <w:rPr>
            <w:noProof/>
            <w:webHidden/>
            <w:sz w:val="24"/>
            <w:rtl/>
          </w:rPr>
          <w:t>4</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05" w:history="1">
        <w:r w:rsidR="003F231C" w:rsidRPr="003F231C">
          <w:rPr>
            <w:rStyle w:val="Hyperlink"/>
            <w:rFonts w:hint="eastAsia"/>
            <w:noProof/>
            <w:sz w:val="24"/>
            <w:rtl/>
          </w:rPr>
          <w:t>شکل</w:t>
        </w:r>
        <w:r w:rsidR="003F231C" w:rsidRPr="003F231C">
          <w:rPr>
            <w:rStyle w:val="Hyperlink"/>
            <w:noProof/>
            <w:sz w:val="24"/>
            <w:rtl/>
          </w:rPr>
          <w:t xml:space="preserve"> 3: </w:t>
        </w:r>
        <w:r w:rsidR="003F231C" w:rsidRPr="003F231C">
          <w:rPr>
            <w:rStyle w:val="Hyperlink"/>
            <w:rFonts w:hint="eastAsia"/>
            <w:noProof/>
            <w:sz w:val="24"/>
            <w:rtl/>
            <w:lang w:bidi="fa-IR"/>
          </w:rPr>
          <w:t>نمونه</w:t>
        </w:r>
        <w:r w:rsidR="003F231C" w:rsidRPr="003F231C">
          <w:rPr>
            <w:rStyle w:val="Hyperlink"/>
            <w:noProof/>
            <w:sz w:val="24"/>
            <w:rtl/>
            <w:lang w:bidi="fa-IR"/>
          </w:rPr>
          <w:t xml:space="preserve"> </w:t>
        </w:r>
        <w:r w:rsidR="003F231C" w:rsidRPr="003F231C">
          <w:rPr>
            <w:rStyle w:val="Hyperlink"/>
            <w:rFonts w:hint="eastAsia"/>
            <w:noProof/>
            <w:sz w:val="24"/>
            <w:rtl/>
            <w:lang w:bidi="fa-IR"/>
          </w:rPr>
          <w:t>ا</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پا</w:t>
        </w:r>
        <w:r w:rsidR="003F231C" w:rsidRPr="003F231C">
          <w:rPr>
            <w:rStyle w:val="Hyperlink"/>
            <w:rFonts w:hint="cs"/>
            <w:noProof/>
            <w:sz w:val="24"/>
            <w:rtl/>
            <w:lang w:bidi="fa-IR"/>
          </w:rPr>
          <w:t>ی</w:t>
        </w:r>
        <w:r w:rsidR="003F231C" w:rsidRPr="003F231C">
          <w:rPr>
            <w:rStyle w:val="Hyperlink"/>
            <w:rFonts w:hint="eastAsia"/>
            <w:noProof/>
            <w:sz w:val="24"/>
            <w:rtl/>
            <w:lang w:bidi="fa-IR"/>
          </w:rPr>
          <w:t>گاه</w:t>
        </w:r>
        <w:r w:rsidR="003F231C" w:rsidRPr="003F231C">
          <w:rPr>
            <w:rStyle w:val="Hyperlink"/>
            <w:noProof/>
            <w:sz w:val="24"/>
            <w:rtl/>
            <w:lang w:bidi="fa-IR"/>
          </w:rPr>
          <w:t xml:space="preserve"> </w:t>
        </w:r>
        <w:r w:rsidR="003F231C" w:rsidRPr="003F231C">
          <w:rPr>
            <w:rStyle w:val="Hyperlink"/>
            <w:rFonts w:hint="eastAsia"/>
            <w:noProof/>
            <w:sz w:val="24"/>
            <w:rtl/>
            <w:lang w:bidi="fa-IR"/>
          </w:rPr>
          <w:t>داده</w:t>
        </w:r>
        <w:r w:rsidR="003F231C" w:rsidRPr="003F231C">
          <w:rPr>
            <w:rStyle w:val="Hyperlink"/>
            <w:noProof/>
            <w:sz w:val="24"/>
            <w:rtl/>
            <w:lang w:bidi="fa-IR"/>
          </w:rPr>
          <w:t xml:space="preserve"> </w:t>
        </w:r>
        <w:r w:rsidR="003F231C" w:rsidRPr="003F231C">
          <w:rPr>
            <w:rStyle w:val="Hyperlink"/>
            <w:rFonts w:hint="eastAsia"/>
            <w:noProof/>
            <w:sz w:val="24"/>
            <w:rtl/>
            <w:lang w:bidi="fa-IR"/>
          </w:rPr>
          <w:t>گراف</w:t>
        </w:r>
        <w:r w:rsidR="003F231C" w:rsidRPr="003F231C">
          <w:rPr>
            <w:rStyle w:val="Hyperlink"/>
            <w:noProof/>
            <w:sz w:val="24"/>
            <w:rtl/>
            <w:lang w:bidi="fa-IR"/>
          </w:rPr>
          <w:t xml:space="preserve"> </w:t>
        </w:r>
        <m:oMath>
          <m:r>
            <w:rPr>
              <w:rStyle w:val="Hyperlink"/>
              <w:rFonts w:ascii="Cambria Math" w:hAnsi="Cambria Math"/>
              <w:noProof/>
              <w:sz w:val="24"/>
              <w:lang w:bidi="fa-IR"/>
            </w:rPr>
            <m:t>GDB</m:t>
          </m:r>
        </m:oMath>
        <w:r w:rsidR="003F231C" w:rsidRPr="003F231C">
          <w:rPr>
            <w:rStyle w:val="Hyperlink"/>
            <w:noProof/>
            <w:sz w:val="24"/>
            <w:rtl/>
            <w:lang w:bidi="fa-IR"/>
          </w:rPr>
          <w:t xml:space="preserve"> </w:t>
        </w:r>
        <w:r w:rsidR="003F231C" w:rsidRPr="003F231C">
          <w:rPr>
            <w:rStyle w:val="Hyperlink"/>
            <w:rFonts w:hint="eastAsia"/>
            <w:noProof/>
            <w:sz w:val="24"/>
            <w:rtl/>
            <w:lang w:bidi="fa-IR"/>
          </w:rPr>
          <w:t>شامل</w:t>
        </w:r>
        <w:r w:rsidR="003F231C" w:rsidRPr="003F231C">
          <w:rPr>
            <w:rStyle w:val="Hyperlink"/>
            <w:noProof/>
            <w:sz w:val="24"/>
            <w:rtl/>
            <w:lang w:bidi="fa-IR"/>
          </w:rPr>
          <w:t xml:space="preserve"> </w:t>
        </w:r>
        <w:r w:rsidR="003F231C" w:rsidRPr="003F231C">
          <w:rPr>
            <w:rStyle w:val="Hyperlink"/>
            <w:rFonts w:hint="eastAsia"/>
            <w:noProof/>
            <w:sz w:val="24"/>
            <w:rtl/>
            <w:lang w:bidi="fa-IR"/>
          </w:rPr>
          <w:t>سه</w:t>
        </w:r>
        <w:r w:rsidR="003F231C" w:rsidRPr="003F231C">
          <w:rPr>
            <w:rStyle w:val="Hyperlink"/>
            <w:noProof/>
            <w:sz w:val="24"/>
            <w:rtl/>
            <w:lang w:bidi="fa-IR"/>
          </w:rPr>
          <w:t xml:space="preserve"> </w:t>
        </w:r>
        <w:r w:rsidR="003F231C" w:rsidRPr="003F231C">
          <w:rPr>
            <w:rStyle w:val="Hyperlink"/>
            <w:rFonts w:hint="eastAsia"/>
            <w:noProof/>
            <w:sz w:val="24"/>
            <w:rtl/>
            <w:lang w:bidi="fa-IR"/>
          </w:rPr>
          <w:t>فعال</w:t>
        </w:r>
        <w:r w:rsidR="003F231C" w:rsidRPr="003F231C">
          <w:rPr>
            <w:rStyle w:val="Hyperlink"/>
            <w:rFonts w:hint="cs"/>
            <w:noProof/>
            <w:sz w:val="24"/>
            <w:rtl/>
            <w:lang w:bidi="fa-IR"/>
          </w:rPr>
          <w:t>ی</w:t>
        </w:r>
        <w:r w:rsidR="003F231C" w:rsidRPr="003F231C">
          <w:rPr>
            <w:rStyle w:val="Hyperlink"/>
            <w:rFonts w:hint="eastAsia"/>
            <w:noProof/>
            <w:sz w:val="24"/>
            <w:rtl/>
            <w:lang w:bidi="fa-IR"/>
          </w:rPr>
          <w:t>ت</w:t>
        </w:r>
        <w:r w:rsidR="003F231C" w:rsidRPr="003F231C">
          <w:rPr>
            <w:rStyle w:val="Hyperlink"/>
            <w:noProof/>
            <w:sz w:val="24"/>
            <w:rtl/>
            <w:lang w:bidi="fa-IR"/>
          </w:rPr>
          <w:t xml:space="preserve"> </w:t>
        </w:r>
        <m:oMath>
          <m:r>
            <w:rPr>
              <w:rStyle w:val="Hyperlink"/>
              <w:rFonts w:ascii="Cambria Math" w:hAnsi="Cambria Math"/>
              <w:noProof/>
              <w:sz w:val="24"/>
              <w:lang w:bidi="fa-IR"/>
            </w:rPr>
            <m:t>GT</m:t>
          </m:r>
          <m:r>
            <m:rPr>
              <m:sty m:val="p"/>
            </m:rPr>
            <w:rPr>
              <w:rStyle w:val="Hyperlink"/>
              <w:rFonts w:ascii="Cambria Math" w:hAnsi="Cambria Math"/>
              <w:noProof/>
              <w:sz w:val="24"/>
              <w:lang w:bidi="fa-IR"/>
            </w:rPr>
            <m:t xml:space="preserve">3 , </m:t>
          </m:r>
          <m:r>
            <w:rPr>
              <w:rStyle w:val="Hyperlink"/>
              <w:rFonts w:ascii="Cambria Math" w:hAnsi="Cambria Math"/>
              <w:noProof/>
              <w:sz w:val="24"/>
              <w:lang w:bidi="fa-IR"/>
            </w:rPr>
            <m:t>GT</m:t>
          </m:r>
          <m:r>
            <m:rPr>
              <m:sty m:val="p"/>
            </m:rPr>
            <w:rPr>
              <w:rStyle w:val="Hyperlink"/>
              <w:rFonts w:ascii="Cambria Math" w:hAnsi="Cambria Math"/>
              <w:noProof/>
              <w:sz w:val="24"/>
              <w:lang w:bidi="fa-IR"/>
            </w:rPr>
            <m:t xml:space="preserve">2 , </m:t>
          </m:r>
          <m:r>
            <w:rPr>
              <w:rStyle w:val="Hyperlink"/>
              <w:rFonts w:ascii="Cambria Math" w:hAnsi="Cambria Math"/>
              <w:noProof/>
              <w:sz w:val="24"/>
              <w:lang w:bidi="fa-IR"/>
            </w:rPr>
            <m:t>GT</m:t>
          </m:r>
          <m:r>
            <m:rPr>
              <m:sty m:val="p"/>
            </m:rPr>
            <w:rPr>
              <w:rStyle w:val="Hyperlink"/>
              <w:rFonts w:ascii="Cambria Math" w:hAnsi="Cambria Math"/>
              <w:noProof/>
              <w:sz w:val="24"/>
              <w:lang w:bidi="fa-IR"/>
            </w:rPr>
            <m:t>1</m:t>
          </m:r>
        </m:oMath>
        <w:r w:rsidR="003F231C" w:rsidRPr="003F231C">
          <w:rPr>
            <w:rStyle w:val="Hyperlink"/>
            <w:noProof/>
            <w:sz w:val="24"/>
            <w:rtl/>
            <w:lang w:bidi="fa-IR"/>
          </w:rPr>
          <w:t>.</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05 \h </w:instrText>
        </w:r>
        <w:r w:rsidR="003F231C" w:rsidRPr="003F231C">
          <w:rPr>
            <w:noProof/>
            <w:webHidden/>
            <w:sz w:val="24"/>
          </w:rPr>
        </w:r>
        <w:r w:rsidR="003F231C" w:rsidRPr="003F231C">
          <w:rPr>
            <w:noProof/>
            <w:webHidden/>
            <w:sz w:val="24"/>
          </w:rPr>
          <w:fldChar w:fldCharType="separate"/>
        </w:r>
        <w:r w:rsidR="00607008">
          <w:rPr>
            <w:noProof/>
            <w:webHidden/>
            <w:sz w:val="24"/>
            <w:rtl/>
          </w:rPr>
          <w:t>6</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06" w:history="1">
        <w:r w:rsidR="003F231C" w:rsidRPr="003F231C">
          <w:rPr>
            <w:rStyle w:val="Hyperlink"/>
            <w:rFonts w:hint="eastAsia"/>
            <w:noProof/>
            <w:sz w:val="24"/>
            <w:rtl/>
          </w:rPr>
          <w:t>شکل</w:t>
        </w:r>
        <w:r w:rsidR="003F231C" w:rsidRPr="003F231C">
          <w:rPr>
            <w:rStyle w:val="Hyperlink"/>
            <w:noProof/>
            <w:sz w:val="24"/>
            <w:rtl/>
          </w:rPr>
          <w:t xml:space="preserve"> 4: </w:t>
        </w:r>
        <w:r w:rsidR="003F231C" w:rsidRPr="003F231C">
          <w:rPr>
            <w:rStyle w:val="Hyperlink"/>
            <w:rFonts w:hint="eastAsia"/>
            <w:noProof/>
            <w:sz w:val="24"/>
            <w:rtl/>
            <w:lang w:bidi="fa-IR"/>
          </w:rPr>
          <w:t>نمونه</w:t>
        </w:r>
        <w:r w:rsidR="003F231C" w:rsidRPr="003F231C">
          <w:rPr>
            <w:rStyle w:val="Hyperlink"/>
            <w:noProof/>
            <w:sz w:val="24"/>
            <w:rtl/>
            <w:lang w:bidi="fa-IR"/>
          </w:rPr>
          <w:t xml:space="preserve"> </w:t>
        </w:r>
        <w:r w:rsidR="003F231C" w:rsidRPr="003F231C">
          <w:rPr>
            <w:rStyle w:val="Hyperlink"/>
            <w:rFonts w:hint="eastAsia"/>
            <w:noProof/>
            <w:sz w:val="24"/>
            <w:rtl/>
            <w:lang w:bidi="fa-IR"/>
          </w:rPr>
          <w:t>ها</w:t>
        </w:r>
        <w:r w:rsidR="003F231C" w:rsidRPr="003F231C">
          <w:rPr>
            <w:rStyle w:val="Hyperlink"/>
            <w:rFonts w:hint="cs"/>
            <w:noProof/>
            <w:sz w:val="24"/>
            <w:rtl/>
            <w:lang w:bidi="fa-IR"/>
          </w:rPr>
          <w:t>یی</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ز</w:t>
        </w:r>
        <w:r w:rsidR="003F231C" w:rsidRPr="003F231C">
          <w:rPr>
            <w:rStyle w:val="Hyperlink"/>
            <w:rFonts w:hint="cs"/>
            <w:noProof/>
            <w:sz w:val="24"/>
            <w:rtl/>
            <w:lang w:bidi="fa-IR"/>
          </w:rPr>
          <w:t>ی</w:t>
        </w:r>
        <w:r w:rsidR="003F231C" w:rsidRPr="003F231C">
          <w:rPr>
            <w:rStyle w:val="Hyperlink"/>
            <w:rFonts w:hint="eastAsia"/>
            <w:noProof/>
            <w:sz w:val="24"/>
            <w:rtl/>
            <w:lang w:bidi="fa-IR"/>
          </w:rPr>
          <w:t>ر</w:t>
        </w:r>
        <w:r w:rsidR="003F231C" w:rsidRPr="003F231C">
          <w:rPr>
            <w:rStyle w:val="Hyperlink"/>
            <w:noProof/>
            <w:sz w:val="24"/>
            <w:rtl/>
            <w:lang w:bidi="fa-IR"/>
          </w:rPr>
          <w:t xml:space="preserve"> </w:t>
        </w:r>
        <w:r w:rsidR="003F231C" w:rsidRPr="003F231C">
          <w:rPr>
            <w:rStyle w:val="Hyperlink"/>
            <w:rFonts w:hint="eastAsia"/>
            <w:noProof/>
            <w:sz w:val="24"/>
            <w:rtl/>
            <w:lang w:bidi="fa-IR"/>
          </w:rPr>
          <w:t>گراف</w:t>
        </w:r>
        <w:r w:rsidR="003F231C" w:rsidRPr="003F231C">
          <w:rPr>
            <w:rStyle w:val="Hyperlink"/>
            <w:noProof/>
            <w:sz w:val="24"/>
            <w:rtl/>
            <w:lang w:bidi="fa-IR"/>
          </w:rPr>
          <w:t xml:space="preserve"> </w:t>
        </w:r>
        <w:r w:rsidR="003F231C" w:rsidRPr="003F231C">
          <w:rPr>
            <w:rStyle w:val="Hyperlink"/>
            <w:rFonts w:hint="eastAsia"/>
            <w:noProof/>
            <w:sz w:val="24"/>
            <w:rtl/>
            <w:lang w:bidi="fa-IR"/>
          </w:rPr>
          <w:t>ها</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متعلق</w:t>
        </w:r>
        <w:r w:rsidR="003F231C" w:rsidRPr="003F231C">
          <w:rPr>
            <w:rStyle w:val="Hyperlink"/>
            <w:noProof/>
            <w:sz w:val="24"/>
            <w:rtl/>
            <w:lang w:bidi="fa-IR"/>
          </w:rPr>
          <w:t xml:space="preserve"> </w:t>
        </w:r>
        <w:r w:rsidR="003F231C" w:rsidRPr="003F231C">
          <w:rPr>
            <w:rStyle w:val="Hyperlink"/>
            <w:rFonts w:hint="eastAsia"/>
            <w:noProof/>
            <w:sz w:val="24"/>
            <w:rtl/>
            <w:lang w:bidi="fa-IR"/>
          </w:rPr>
          <w:t>به</w:t>
        </w:r>
        <w:r w:rsidR="003F231C" w:rsidRPr="003F231C">
          <w:rPr>
            <w:rStyle w:val="Hyperlink"/>
            <w:noProof/>
            <w:sz w:val="24"/>
            <w:rtl/>
            <w:lang w:bidi="fa-IR"/>
          </w:rPr>
          <w:t xml:space="preserve"> </w:t>
        </w:r>
        <w:r w:rsidR="003F231C" w:rsidRPr="003F231C">
          <w:rPr>
            <w:rStyle w:val="Hyperlink"/>
            <w:rFonts w:hint="eastAsia"/>
            <w:noProof/>
            <w:sz w:val="24"/>
            <w:rtl/>
            <w:lang w:bidi="fa-IR"/>
          </w:rPr>
          <w:t>گراف</w:t>
        </w:r>
        <w:r w:rsidR="003F231C" w:rsidRPr="003F231C">
          <w:rPr>
            <w:rStyle w:val="Hyperlink"/>
            <w:noProof/>
            <w:sz w:val="24"/>
            <w:rtl/>
            <w:lang w:bidi="fa-IR"/>
          </w:rPr>
          <w:t xml:space="preserve"> </w:t>
        </w:r>
        <w:r w:rsidR="003F231C" w:rsidRPr="003F231C">
          <w:rPr>
            <w:rStyle w:val="Hyperlink"/>
            <w:rFonts w:hint="eastAsia"/>
            <w:noProof/>
            <w:sz w:val="24"/>
            <w:rtl/>
            <w:lang w:bidi="fa-IR"/>
          </w:rPr>
          <w:t>فعال</w:t>
        </w:r>
        <w:r w:rsidR="003F231C" w:rsidRPr="003F231C">
          <w:rPr>
            <w:rStyle w:val="Hyperlink"/>
            <w:rFonts w:hint="cs"/>
            <w:noProof/>
            <w:sz w:val="24"/>
            <w:rtl/>
            <w:lang w:bidi="fa-IR"/>
          </w:rPr>
          <w:t>ی</w:t>
        </w:r>
        <w:r w:rsidR="003F231C" w:rsidRPr="003F231C">
          <w:rPr>
            <w:rStyle w:val="Hyperlink"/>
            <w:rFonts w:hint="eastAsia"/>
            <w:noProof/>
            <w:sz w:val="24"/>
            <w:rtl/>
            <w:lang w:bidi="fa-IR"/>
          </w:rPr>
          <w:t>ت</w:t>
        </w:r>
        <w:r w:rsidR="003F231C" w:rsidRPr="003F231C">
          <w:rPr>
            <w:rStyle w:val="Hyperlink"/>
            <w:noProof/>
            <w:sz w:val="24"/>
            <w:rtl/>
            <w:lang w:bidi="fa-IR"/>
          </w:rPr>
          <w:t xml:space="preserve"> </w:t>
        </w:r>
        <w:r w:rsidR="003F231C" w:rsidRPr="003F231C">
          <w:rPr>
            <w:rStyle w:val="Hyperlink"/>
            <w:noProof/>
            <w:sz w:val="24"/>
            <w:lang w:bidi="fa-IR"/>
          </w:rPr>
          <w:t>GT</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پا</w:t>
        </w:r>
        <w:r w:rsidR="003F231C" w:rsidRPr="003F231C">
          <w:rPr>
            <w:rStyle w:val="Hyperlink"/>
            <w:rFonts w:hint="cs"/>
            <w:noProof/>
            <w:sz w:val="24"/>
            <w:rtl/>
            <w:lang w:bidi="fa-IR"/>
          </w:rPr>
          <w:t>ی</w:t>
        </w:r>
        <w:r w:rsidR="003F231C" w:rsidRPr="003F231C">
          <w:rPr>
            <w:rStyle w:val="Hyperlink"/>
            <w:rFonts w:hint="eastAsia"/>
            <w:noProof/>
            <w:sz w:val="24"/>
            <w:rtl/>
            <w:lang w:bidi="fa-IR"/>
          </w:rPr>
          <w:t>گاه</w:t>
        </w:r>
        <w:r w:rsidR="003F231C" w:rsidRPr="003F231C">
          <w:rPr>
            <w:rStyle w:val="Hyperlink"/>
            <w:noProof/>
            <w:sz w:val="24"/>
            <w:rtl/>
            <w:lang w:bidi="fa-IR"/>
          </w:rPr>
          <w:t xml:space="preserve"> </w:t>
        </w:r>
        <w:r w:rsidR="003F231C" w:rsidRPr="003F231C">
          <w:rPr>
            <w:rStyle w:val="Hyperlink"/>
            <w:rFonts w:hint="eastAsia"/>
            <w:noProof/>
            <w:sz w:val="24"/>
            <w:rtl/>
            <w:lang w:bidi="fa-IR"/>
          </w:rPr>
          <w:t>داده</w:t>
        </w:r>
        <w:r w:rsidR="003F231C" w:rsidRPr="003F231C">
          <w:rPr>
            <w:rStyle w:val="Hyperlink"/>
            <w:noProof/>
            <w:sz w:val="24"/>
            <w:rtl/>
            <w:lang w:bidi="fa-IR"/>
          </w:rPr>
          <w:t xml:space="preserve"> </w:t>
        </w:r>
        <w:r w:rsidR="003F231C" w:rsidRPr="003F231C">
          <w:rPr>
            <w:rStyle w:val="Hyperlink"/>
            <w:rFonts w:hint="eastAsia"/>
            <w:noProof/>
            <w:sz w:val="24"/>
            <w:rtl/>
            <w:lang w:bidi="fa-IR"/>
          </w:rPr>
          <w:t>ها</w:t>
        </w:r>
        <w:r w:rsidR="003F231C" w:rsidRPr="003F231C">
          <w:rPr>
            <w:rStyle w:val="Hyperlink"/>
            <w:rFonts w:hint="cs"/>
            <w:noProof/>
            <w:sz w:val="24"/>
            <w:rtl/>
            <w:lang w:bidi="fa-IR"/>
          </w:rPr>
          <w:t>ی</w:t>
        </w:r>
        <w:r w:rsidR="003F231C" w:rsidRPr="003F231C">
          <w:rPr>
            <w:rStyle w:val="Hyperlink"/>
            <w:noProof/>
            <w:sz w:val="24"/>
            <w:rtl/>
            <w:lang w:bidi="fa-IR"/>
          </w:rPr>
          <w:t xml:space="preserve"> </w:t>
        </w:r>
        <m:oMath>
          <m:r>
            <w:rPr>
              <w:rStyle w:val="Hyperlink"/>
              <w:rFonts w:ascii="Cambria Math" w:hAnsi="Cambria Math"/>
              <w:noProof/>
              <w:sz w:val="24"/>
              <w:lang w:bidi="fa-IR"/>
            </w:rPr>
            <m:t>GDB</m:t>
          </m:r>
        </m:oMath>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06 \h </w:instrText>
        </w:r>
        <w:r w:rsidR="003F231C" w:rsidRPr="003F231C">
          <w:rPr>
            <w:noProof/>
            <w:webHidden/>
            <w:sz w:val="24"/>
          </w:rPr>
        </w:r>
        <w:r w:rsidR="003F231C" w:rsidRPr="003F231C">
          <w:rPr>
            <w:noProof/>
            <w:webHidden/>
            <w:sz w:val="24"/>
          </w:rPr>
          <w:fldChar w:fldCharType="separate"/>
        </w:r>
        <w:r w:rsidR="00607008">
          <w:rPr>
            <w:noProof/>
            <w:webHidden/>
            <w:sz w:val="24"/>
            <w:rtl/>
          </w:rPr>
          <w:t>8</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07" w:history="1">
        <w:r w:rsidR="003F231C" w:rsidRPr="003F231C">
          <w:rPr>
            <w:rStyle w:val="Hyperlink"/>
            <w:rFonts w:hint="eastAsia"/>
            <w:noProof/>
            <w:sz w:val="24"/>
            <w:rtl/>
          </w:rPr>
          <w:t>شکل</w:t>
        </w:r>
        <w:r w:rsidR="003F231C" w:rsidRPr="003F231C">
          <w:rPr>
            <w:rStyle w:val="Hyperlink"/>
            <w:noProof/>
            <w:sz w:val="24"/>
            <w:rtl/>
          </w:rPr>
          <w:t xml:space="preserve"> 5: </w:t>
        </w:r>
        <w:r w:rsidR="003F231C" w:rsidRPr="003F231C">
          <w:rPr>
            <w:rStyle w:val="Hyperlink"/>
            <w:rFonts w:hint="eastAsia"/>
            <w:noProof/>
            <w:sz w:val="24"/>
            <w:rtl/>
            <w:lang w:bidi="fa-IR"/>
          </w:rPr>
          <w:t>تعداد</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ز</w:t>
        </w:r>
        <w:r w:rsidR="003F231C" w:rsidRPr="003F231C">
          <w:rPr>
            <w:rStyle w:val="Hyperlink"/>
            <w:rFonts w:hint="cs"/>
            <w:noProof/>
            <w:sz w:val="24"/>
            <w:rtl/>
            <w:lang w:bidi="fa-IR"/>
          </w:rPr>
          <w:t>ی</w:t>
        </w:r>
        <w:r w:rsidR="003F231C" w:rsidRPr="003F231C">
          <w:rPr>
            <w:rStyle w:val="Hyperlink"/>
            <w:rFonts w:hint="eastAsia"/>
            <w:noProof/>
            <w:sz w:val="24"/>
            <w:rtl/>
            <w:lang w:bidi="fa-IR"/>
          </w:rPr>
          <w:t>ر</w:t>
        </w:r>
        <w:r w:rsidR="003F231C" w:rsidRPr="003F231C">
          <w:rPr>
            <w:rStyle w:val="Hyperlink"/>
            <w:noProof/>
            <w:sz w:val="24"/>
            <w:rtl/>
            <w:lang w:bidi="fa-IR"/>
          </w:rPr>
          <w:t xml:space="preserve"> </w:t>
        </w:r>
        <w:r w:rsidR="003F231C" w:rsidRPr="003F231C">
          <w:rPr>
            <w:rStyle w:val="Hyperlink"/>
            <w:rFonts w:hint="eastAsia"/>
            <w:noProof/>
            <w:sz w:val="24"/>
            <w:rtl/>
            <w:lang w:bidi="fa-IR"/>
          </w:rPr>
          <w:t>گراف</w:t>
        </w:r>
        <w:r w:rsidR="003F231C" w:rsidRPr="003F231C">
          <w:rPr>
            <w:rStyle w:val="Hyperlink"/>
            <w:noProof/>
            <w:sz w:val="24"/>
            <w:rtl/>
            <w:lang w:bidi="fa-IR"/>
          </w:rPr>
          <w:t xml:space="preserve"> </w:t>
        </w:r>
        <w:r w:rsidR="003F231C" w:rsidRPr="003F231C">
          <w:rPr>
            <w:rStyle w:val="Hyperlink"/>
            <w:rFonts w:hint="eastAsia"/>
            <w:noProof/>
            <w:sz w:val="24"/>
            <w:rtl/>
            <w:lang w:bidi="fa-IR"/>
          </w:rPr>
          <w:t>ها</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عموم</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پر</w:t>
        </w:r>
        <w:r w:rsidR="003F231C" w:rsidRPr="003F231C">
          <w:rPr>
            <w:rStyle w:val="Hyperlink"/>
            <w:noProof/>
            <w:sz w:val="24"/>
            <w:rtl/>
            <w:lang w:bidi="fa-IR"/>
          </w:rPr>
          <w:t xml:space="preserve"> </w:t>
        </w:r>
        <w:r w:rsidR="003F231C" w:rsidRPr="003F231C">
          <w:rPr>
            <w:rStyle w:val="Hyperlink"/>
            <w:rFonts w:hint="eastAsia"/>
            <w:noProof/>
            <w:sz w:val="24"/>
            <w:rtl/>
            <w:lang w:bidi="fa-IR"/>
          </w:rPr>
          <w:t>تکرار</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پا</w:t>
        </w:r>
        <w:r w:rsidR="003F231C" w:rsidRPr="003F231C">
          <w:rPr>
            <w:rStyle w:val="Hyperlink"/>
            <w:rFonts w:hint="cs"/>
            <w:noProof/>
            <w:sz w:val="24"/>
            <w:rtl/>
            <w:lang w:bidi="fa-IR"/>
          </w:rPr>
          <w:t>ی</w:t>
        </w:r>
        <w:r w:rsidR="003F231C" w:rsidRPr="003F231C">
          <w:rPr>
            <w:rStyle w:val="Hyperlink"/>
            <w:rFonts w:hint="eastAsia"/>
            <w:noProof/>
            <w:sz w:val="24"/>
            <w:rtl/>
            <w:lang w:bidi="fa-IR"/>
          </w:rPr>
          <w:t>گاه</w:t>
        </w:r>
        <w:r w:rsidR="003F231C" w:rsidRPr="003F231C">
          <w:rPr>
            <w:rStyle w:val="Hyperlink"/>
            <w:noProof/>
            <w:sz w:val="24"/>
            <w:rtl/>
            <w:lang w:bidi="fa-IR"/>
          </w:rPr>
          <w:t xml:space="preserve"> </w:t>
        </w:r>
        <w:r w:rsidR="003F231C" w:rsidRPr="003F231C">
          <w:rPr>
            <w:rStyle w:val="Hyperlink"/>
            <w:rFonts w:hint="eastAsia"/>
            <w:noProof/>
            <w:sz w:val="24"/>
            <w:rtl/>
            <w:lang w:bidi="fa-IR"/>
          </w:rPr>
          <w:t>داده</w:t>
        </w:r>
        <w:r w:rsidR="003F231C" w:rsidRPr="003F231C">
          <w:rPr>
            <w:rStyle w:val="Hyperlink"/>
            <w:noProof/>
            <w:sz w:val="24"/>
            <w:rtl/>
            <w:lang w:bidi="fa-IR"/>
          </w:rPr>
          <w:t xml:space="preserve"> </w:t>
        </w:r>
        <w:r w:rsidR="003F231C" w:rsidRPr="003F231C">
          <w:rPr>
            <w:rStyle w:val="Hyperlink"/>
            <w:rFonts w:hint="eastAsia"/>
            <w:noProof/>
            <w:sz w:val="24"/>
            <w:rtl/>
            <w:lang w:bidi="fa-IR"/>
          </w:rPr>
          <w:t>ها</w:t>
        </w:r>
        <w:r w:rsidR="003F231C" w:rsidRPr="003F231C">
          <w:rPr>
            <w:rStyle w:val="Hyperlink"/>
            <w:rFonts w:hint="cs"/>
            <w:noProof/>
            <w:sz w:val="24"/>
            <w:rtl/>
            <w:lang w:bidi="fa-IR"/>
          </w:rPr>
          <w:t>ی</w:t>
        </w:r>
        <w:r w:rsidR="003F231C" w:rsidRPr="003F231C">
          <w:rPr>
            <w:rStyle w:val="Hyperlink"/>
            <w:noProof/>
            <w:sz w:val="24"/>
            <w:rtl/>
            <w:lang w:bidi="fa-IR"/>
          </w:rPr>
          <w:t xml:space="preserve"> </w:t>
        </w:r>
        <m:oMath>
          <m:r>
            <w:rPr>
              <w:rStyle w:val="Hyperlink"/>
              <w:rFonts w:ascii="Cambria Math" w:hAnsi="Cambria Math"/>
              <w:noProof/>
              <w:sz w:val="24"/>
              <w:lang w:bidi="fa-IR"/>
            </w:rPr>
            <m:t>GDB</m:t>
          </m:r>
        </m:oMath>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07 \h </w:instrText>
        </w:r>
        <w:r w:rsidR="003F231C" w:rsidRPr="003F231C">
          <w:rPr>
            <w:noProof/>
            <w:webHidden/>
            <w:sz w:val="24"/>
          </w:rPr>
        </w:r>
        <w:r w:rsidR="003F231C" w:rsidRPr="003F231C">
          <w:rPr>
            <w:noProof/>
            <w:webHidden/>
            <w:sz w:val="24"/>
          </w:rPr>
          <w:fldChar w:fldCharType="separate"/>
        </w:r>
        <w:r w:rsidR="00607008">
          <w:rPr>
            <w:noProof/>
            <w:webHidden/>
            <w:sz w:val="24"/>
            <w:rtl/>
          </w:rPr>
          <w:t>8</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08" w:history="1">
        <w:r w:rsidR="003F231C" w:rsidRPr="003F231C">
          <w:rPr>
            <w:rStyle w:val="Hyperlink"/>
            <w:rFonts w:hint="eastAsia"/>
            <w:noProof/>
            <w:sz w:val="24"/>
            <w:rtl/>
          </w:rPr>
          <w:t>شکل</w:t>
        </w:r>
        <w:r w:rsidR="003F231C" w:rsidRPr="003F231C">
          <w:rPr>
            <w:rStyle w:val="Hyperlink"/>
            <w:noProof/>
            <w:sz w:val="24"/>
            <w:rtl/>
          </w:rPr>
          <w:t xml:space="preserve"> 6: </w:t>
        </w:r>
        <w:r w:rsidR="003F231C" w:rsidRPr="003F231C">
          <w:rPr>
            <w:rStyle w:val="Hyperlink"/>
            <w:rFonts w:hint="eastAsia"/>
            <w:noProof/>
            <w:sz w:val="24"/>
            <w:rtl/>
            <w:lang w:bidi="fa-IR"/>
          </w:rPr>
          <w:t>نمونه</w:t>
        </w:r>
        <w:r w:rsidR="003F231C" w:rsidRPr="003F231C">
          <w:rPr>
            <w:rStyle w:val="Hyperlink"/>
            <w:noProof/>
            <w:sz w:val="24"/>
            <w:rtl/>
            <w:lang w:bidi="fa-IR"/>
          </w:rPr>
          <w:t xml:space="preserve"> </w:t>
        </w:r>
        <w:r w:rsidR="003F231C" w:rsidRPr="003F231C">
          <w:rPr>
            <w:rStyle w:val="Hyperlink"/>
            <w:rFonts w:hint="eastAsia"/>
            <w:noProof/>
            <w:sz w:val="24"/>
            <w:rtl/>
            <w:lang w:bidi="fa-IR"/>
          </w:rPr>
          <w:t>ا</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گراف</w:t>
        </w:r>
        <w:r w:rsidR="003F231C" w:rsidRPr="003F231C">
          <w:rPr>
            <w:rStyle w:val="Hyperlink"/>
            <w:noProof/>
            <w:sz w:val="24"/>
            <w:rtl/>
            <w:lang w:bidi="fa-IR"/>
          </w:rPr>
          <w:t xml:space="preserve"> </w:t>
        </w:r>
        <w:r w:rsidR="003F231C" w:rsidRPr="003F231C">
          <w:rPr>
            <w:rStyle w:val="Hyperlink"/>
            <w:rFonts w:hint="eastAsia"/>
            <w:noProof/>
            <w:sz w:val="24"/>
            <w:rtl/>
            <w:lang w:bidi="fa-IR"/>
          </w:rPr>
          <w:t>درخت</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دربرگ</w:t>
        </w:r>
        <w:r w:rsidR="003F231C" w:rsidRPr="003F231C">
          <w:rPr>
            <w:rStyle w:val="Hyperlink"/>
            <w:rFonts w:hint="cs"/>
            <w:noProof/>
            <w:sz w:val="24"/>
            <w:rtl/>
            <w:lang w:bidi="fa-IR"/>
          </w:rPr>
          <w:t>ی</w:t>
        </w:r>
        <w:r w:rsidR="003F231C" w:rsidRPr="003F231C">
          <w:rPr>
            <w:rStyle w:val="Hyperlink"/>
            <w:rFonts w:hint="eastAsia"/>
            <w:noProof/>
            <w:sz w:val="24"/>
            <w:rtl/>
            <w:lang w:bidi="fa-IR"/>
          </w:rPr>
          <w:t>رنده</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cs"/>
            <w:noProof/>
            <w:sz w:val="24"/>
            <w:rtl/>
            <w:lang w:bidi="fa-IR"/>
          </w:rPr>
          <w:t>ی</w:t>
        </w:r>
        <w:r w:rsidR="003F231C" w:rsidRPr="003F231C">
          <w:rPr>
            <w:rStyle w:val="Hyperlink"/>
            <w:rFonts w:hint="eastAsia"/>
            <w:noProof/>
            <w:sz w:val="24"/>
            <w:rtl/>
            <w:lang w:bidi="fa-IR"/>
          </w:rPr>
          <w:t>ک</w:t>
        </w:r>
        <w:r w:rsidR="003F231C" w:rsidRPr="003F231C">
          <w:rPr>
            <w:rStyle w:val="Hyperlink"/>
            <w:noProof/>
            <w:sz w:val="24"/>
            <w:rtl/>
            <w:lang w:bidi="fa-IR"/>
          </w:rPr>
          <w:t xml:space="preserve"> </w:t>
        </w:r>
        <w:r w:rsidR="003F231C" w:rsidRPr="003F231C">
          <w:rPr>
            <w:rStyle w:val="Hyperlink"/>
            <w:rFonts w:hint="eastAsia"/>
            <w:noProof/>
            <w:sz w:val="24"/>
            <w:rtl/>
            <w:lang w:bidi="fa-IR"/>
          </w:rPr>
          <w:t>گراف</w:t>
        </w:r>
        <w:r w:rsidR="003F231C" w:rsidRPr="003F231C">
          <w:rPr>
            <w:rStyle w:val="Hyperlink"/>
            <w:noProof/>
            <w:sz w:val="24"/>
            <w:rtl/>
            <w:lang w:bidi="fa-IR"/>
          </w:rPr>
          <w:t xml:space="preserve"> </w:t>
        </w:r>
        <w:r w:rsidR="003F231C" w:rsidRPr="003F231C">
          <w:rPr>
            <w:rStyle w:val="Hyperlink"/>
            <w:noProof/>
            <w:sz w:val="24"/>
            <w:lang w:bidi="fa-IR"/>
          </w:rPr>
          <w:t>G</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08 \h </w:instrText>
        </w:r>
        <w:r w:rsidR="003F231C" w:rsidRPr="003F231C">
          <w:rPr>
            <w:noProof/>
            <w:webHidden/>
            <w:sz w:val="24"/>
          </w:rPr>
        </w:r>
        <w:r w:rsidR="003F231C" w:rsidRPr="003F231C">
          <w:rPr>
            <w:noProof/>
            <w:webHidden/>
            <w:sz w:val="24"/>
          </w:rPr>
          <w:fldChar w:fldCharType="separate"/>
        </w:r>
        <w:r w:rsidR="00607008">
          <w:rPr>
            <w:noProof/>
            <w:webHidden/>
            <w:sz w:val="24"/>
            <w:rtl/>
          </w:rPr>
          <w:t>14</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09" w:history="1">
        <w:r w:rsidR="003F231C" w:rsidRPr="003F231C">
          <w:rPr>
            <w:rStyle w:val="Hyperlink"/>
            <w:rFonts w:hint="eastAsia"/>
            <w:noProof/>
            <w:sz w:val="24"/>
            <w:rtl/>
          </w:rPr>
          <w:t>شکل</w:t>
        </w:r>
        <w:r w:rsidR="003F231C" w:rsidRPr="003F231C">
          <w:rPr>
            <w:rStyle w:val="Hyperlink"/>
            <w:noProof/>
            <w:sz w:val="24"/>
            <w:rtl/>
          </w:rPr>
          <w:t xml:space="preserve"> 7: </w:t>
        </w:r>
        <w:r w:rsidR="003F231C" w:rsidRPr="003F231C">
          <w:rPr>
            <w:rStyle w:val="Hyperlink"/>
            <w:rFonts w:hint="eastAsia"/>
            <w:noProof/>
            <w:sz w:val="24"/>
            <w:rtl/>
            <w:lang w:bidi="fa-IR"/>
          </w:rPr>
          <w:t>درختواره</w:t>
        </w:r>
        <w:r w:rsidR="003F231C" w:rsidRPr="003F231C">
          <w:rPr>
            <w:rStyle w:val="Hyperlink"/>
            <w:noProof/>
            <w:sz w:val="24"/>
            <w:rtl/>
            <w:lang w:bidi="fa-IR"/>
          </w:rPr>
          <w:t xml:space="preserve"> </w:t>
        </w:r>
        <w:r w:rsidR="003F231C" w:rsidRPr="003F231C">
          <w:rPr>
            <w:rStyle w:val="Hyperlink"/>
            <w:rFonts w:hint="eastAsia"/>
            <w:noProof/>
            <w:sz w:val="24"/>
            <w:rtl/>
            <w:lang w:bidi="fa-IR"/>
          </w:rPr>
          <w:t>مقالات</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09 \h </w:instrText>
        </w:r>
        <w:r w:rsidR="003F231C" w:rsidRPr="003F231C">
          <w:rPr>
            <w:noProof/>
            <w:webHidden/>
            <w:sz w:val="24"/>
          </w:rPr>
        </w:r>
        <w:r w:rsidR="003F231C" w:rsidRPr="003F231C">
          <w:rPr>
            <w:noProof/>
            <w:webHidden/>
            <w:sz w:val="24"/>
          </w:rPr>
          <w:fldChar w:fldCharType="separate"/>
        </w:r>
        <w:r w:rsidR="00607008">
          <w:rPr>
            <w:noProof/>
            <w:webHidden/>
            <w:sz w:val="24"/>
            <w:rtl/>
          </w:rPr>
          <w:t>54</w:t>
        </w:r>
        <w:r w:rsidR="003F231C" w:rsidRPr="003F231C">
          <w:rPr>
            <w:noProof/>
            <w:webHidden/>
            <w:sz w:val="24"/>
          </w:rPr>
          <w:fldChar w:fldCharType="end"/>
        </w:r>
      </w:hyperlink>
    </w:p>
    <w:p w:rsidR="003F231C" w:rsidRPr="003F231C" w:rsidRDefault="00D032AA" w:rsidP="001C3AEB">
      <w:pPr>
        <w:pStyle w:val="TableofFigures"/>
        <w:tabs>
          <w:tab w:val="right" w:leader="dot" w:pos="9170"/>
        </w:tabs>
        <w:rPr>
          <w:rFonts w:asciiTheme="minorHAnsi" w:eastAsiaTheme="minorEastAsia" w:hAnsiTheme="minorHAnsi"/>
          <w:noProof/>
          <w:sz w:val="24"/>
        </w:rPr>
      </w:pPr>
      <w:hyperlink w:anchor="_Toc409470310" w:history="1">
        <w:r w:rsidR="003F231C" w:rsidRPr="003F231C">
          <w:rPr>
            <w:rStyle w:val="Hyperlink"/>
            <w:rFonts w:hint="eastAsia"/>
            <w:noProof/>
            <w:sz w:val="24"/>
            <w:rtl/>
          </w:rPr>
          <w:t>شکل</w:t>
        </w:r>
        <w:r w:rsidR="003F231C" w:rsidRPr="003F231C">
          <w:rPr>
            <w:rStyle w:val="Hyperlink"/>
            <w:noProof/>
            <w:sz w:val="24"/>
            <w:rtl/>
          </w:rPr>
          <w:t xml:space="preserve"> 8: </w:t>
        </w:r>
        <w:r w:rsidR="003F231C" w:rsidRPr="003F231C">
          <w:rPr>
            <w:rStyle w:val="Hyperlink"/>
            <w:rFonts w:hint="eastAsia"/>
            <w:noProof/>
            <w:sz w:val="24"/>
            <w:rtl/>
            <w:lang w:bidi="fa-IR"/>
          </w:rPr>
          <w:t>دو</w:t>
        </w:r>
        <w:r w:rsidR="003F231C" w:rsidRPr="003F231C">
          <w:rPr>
            <w:rStyle w:val="Hyperlink"/>
            <w:noProof/>
            <w:sz w:val="24"/>
            <w:rtl/>
            <w:lang w:bidi="fa-IR"/>
          </w:rPr>
          <w:t xml:space="preserve"> </w:t>
        </w:r>
        <w:r w:rsidR="003F231C" w:rsidRPr="003F231C">
          <w:rPr>
            <w:rStyle w:val="Hyperlink"/>
            <w:rFonts w:hint="eastAsia"/>
            <w:noProof/>
            <w:sz w:val="24"/>
            <w:rtl/>
            <w:lang w:bidi="fa-IR"/>
          </w:rPr>
          <w:t>نوع</w:t>
        </w:r>
        <w:r w:rsidR="003F231C" w:rsidRPr="003F231C">
          <w:rPr>
            <w:rStyle w:val="Hyperlink"/>
            <w:noProof/>
            <w:sz w:val="24"/>
            <w:rtl/>
            <w:lang w:bidi="fa-IR"/>
          </w:rPr>
          <w:t xml:space="preserve"> </w:t>
        </w:r>
        <w:r w:rsidR="003F231C" w:rsidRPr="003F231C">
          <w:rPr>
            <w:rStyle w:val="Hyperlink"/>
            <w:rFonts w:hint="eastAsia"/>
            <w:noProof/>
            <w:sz w:val="24"/>
            <w:rtl/>
            <w:lang w:bidi="fa-IR"/>
          </w:rPr>
          <w:t>فضا</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1C3AEB">
          <w:rPr>
            <w:rStyle w:val="Hyperlink"/>
            <w:rFonts w:hint="eastAsia"/>
            <w:noProof/>
            <w:sz w:val="24"/>
            <w:rtl/>
            <w:lang w:bidi="fa-IR"/>
          </w:rPr>
          <w:t>جستجو</w:t>
        </w:r>
        <w:r w:rsidR="003F231C" w:rsidRPr="003F231C">
          <w:rPr>
            <w:rStyle w:val="Hyperlink"/>
            <w:noProof/>
            <w:sz w:val="24"/>
            <w:rtl/>
            <w:lang w:bidi="fa-IR"/>
          </w:rPr>
          <w:t>.</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10 \h </w:instrText>
        </w:r>
        <w:r w:rsidR="003F231C" w:rsidRPr="003F231C">
          <w:rPr>
            <w:noProof/>
            <w:webHidden/>
            <w:sz w:val="24"/>
          </w:rPr>
        </w:r>
        <w:r w:rsidR="003F231C" w:rsidRPr="003F231C">
          <w:rPr>
            <w:noProof/>
            <w:webHidden/>
            <w:sz w:val="24"/>
          </w:rPr>
          <w:fldChar w:fldCharType="separate"/>
        </w:r>
        <w:r w:rsidR="00607008">
          <w:rPr>
            <w:noProof/>
            <w:webHidden/>
            <w:sz w:val="24"/>
            <w:rtl/>
          </w:rPr>
          <w:t>55</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11" w:history="1">
        <w:r w:rsidR="003F231C" w:rsidRPr="003F231C">
          <w:rPr>
            <w:rStyle w:val="Hyperlink"/>
            <w:rFonts w:hint="eastAsia"/>
            <w:noProof/>
            <w:sz w:val="24"/>
            <w:rtl/>
          </w:rPr>
          <w:t>شکل</w:t>
        </w:r>
        <w:r w:rsidR="003F231C" w:rsidRPr="003F231C">
          <w:rPr>
            <w:rStyle w:val="Hyperlink"/>
            <w:noProof/>
            <w:sz w:val="24"/>
            <w:rtl/>
          </w:rPr>
          <w:t xml:space="preserve"> 9</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11 \h </w:instrText>
        </w:r>
        <w:r w:rsidR="003F231C" w:rsidRPr="003F231C">
          <w:rPr>
            <w:noProof/>
            <w:webHidden/>
            <w:sz w:val="24"/>
          </w:rPr>
        </w:r>
        <w:r w:rsidR="003F231C" w:rsidRPr="003F231C">
          <w:rPr>
            <w:noProof/>
            <w:webHidden/>
            <w:sz w:val="24"/>
          </w:rPr>
          <w:fldChar w:fldCharType="separate"/>
        </w:r>
        <w:r w:rsidR="00607008">
          <w:rPr>
            <w:noProof/>
            <w:webHidden/>
            <w:sz w:val="24"/>
            <w:rtl/>
          </w:rPr>
          <w:t>57</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12" w:history="1">
        <w:r w:rsidR="003F231C" w:rsidRPr="003F231C">
          <w:rPr>
            <w:rStyle w:val="Hyperlink"/>
            <w:rFonts w:hint="eastAsia"/>
            <w:noProof/>
            <w:sz w:val="24"/>
            <w:rtl/>
          </w:rPr>
          <w:t>شکل</w:t>
        </w:r>
        <w:r w:rsidR="003F231C" w:rsidRPr="003F231C">
          <w:rPr>
            <w:rStyle w:val="Hyperlink"/>
            <w:noProof/>
            <w:sz w:val="24"/>
            <w:rtl/>
          </w:rPr>
          <w:t xml:space="preserve"> 10: </w:t>
        </w:r>
        <w:r w:rsidR="003F231C" w:rsidRPr="003F231C">
          <w:rPr>
            <w:rStyle w:val="Hyperlink"/>
            <w:rFonts w:hint="eastAsia"/>
            <w:noProof/>
            <w:sz w:val="24"/>
            <w:rtl/>
            <w:lang w:bidi="fa-IR"/>
          </w:rPr>
          <w:t>نمونه</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دو</w:t>
        </w:r>
        <w:r w:rsidR="003F231C" w:rsidRPr="003F231C">
          <w:rPr>
            <w:rStyle w:val="Hyperlink"/>
            <w:noProof/>
            <w:sz w:val="24"/>
            <w:rtl/>
            <w:lang w:bidi="fa-IR"/>
          </w:rPr>
          <w:t xml:space="preserve"> </w:t>
        </w:r>
        <w:r w:rsidR="003F231C" w:rsidRPr="003F231C">
          <w:rPr>
            <w:rStyle w:val="Hyperlink"/>
            <w:rFonts w:hint="eastAsia"/>
            <w:noProof/>
            <w:sz w:val="24"/>
            <w:rtl/>
            <w:lang w:bidi="fa-IR"/>
          </w:rPr>
          <w:t>نوع</w:t>
        </w:r>
        <w:r w:rsidR="003F231C" w:rsidRPr="003F231C">
          <w:rPr>
            <w:rStyle w:val="Hyperlink"/>
            <w:noProof/>
            <w:sz w:val="24"/>
            <w:rtl/>
            <w:lang w:bidi="fa-IR"/>
          </w:rPr>
          <w:t xml:space="preserve"> </w:t>
        </w:r>
        <w:r w:rsidR="003F231C" w:rsidRPr="003F231C">
          <w:rPr>
            <w:rStyle w:val="Hyperlink"/>
            <w:rFonts w:hint="eastAsia"/>
            <w:noProof/>
            <w:sz w:val="24"/>
            <w:rtl/>
            <w:lang w:bidi="fa-IR"/>
          </w:rPr>
          <w:t>گراف</w:t>
        </w:r>
        <w:r w:rsidR="003F231C" w:rsidRPr="003F231C">
          <w:rPr>
            <w:rStyle w:val="Hyperlink"/>
            <w:noProof/>
            <w:sz w:val="24"/>
            <w:rtl/>
            <w:lang w:bidi="fa-IR"/>
          </w:rPr>
          <w:t xml:space="preserve"> </w:t>
        </w:r>
        <w:r w:rsidR="003F231C" w:rsidRPr="003F231C">
          <w:rPr>
            <w:rStyle w:val="Hyperlink"/>
            <w:rFonts w:hint="eastAsia"/>
            <w:noProof/>
            <w:sz w:val="24"/>
            <w:rtl/>
            <w:lang w:bidi="fa-IR"/>
          </w:rPr>
          <w:t>درخت</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آزاد</w:t>
        </w:r>
        <w:r w:rsidR="003F231C" w:rsidRPr="003F231C">
          <w:rPr>
            <w:rStyle w:val="Hyperlink"/>
            <w:noProof/>
            <w:sz w:val="24"/>
            <w:rtl/>
            <w:lang w:bidi="fa-IR"/>
          </w:rPr>
          <w:t xml:space="preserve"> (</w:t>
        </w:r>
        <w:r w:rsidR="003F231C" w:rsidRPr="003F231C">
          <w:rPr>
            <w:rStyle w:val="Hyperlink"/>
            <w:rFonts w:hint="eastAsia"/>
            <w:noProof/>
            <w:sz w:val="24"/>
            <w:rtl/>
            <w:lang w:bidi="fa-IR"/>
          </w:rPr>
          <w:t>مستقل</w:t>
        </w:r>
        <w:r w:rsidR="003F231C" w:rsidRPr="003F231C">
          <w:rPr>
            <w:rStyle w:val="Hyperlink"/>
            <w:noProof/>
            <w:sz w:val="24"/>
            <w:rtl/>
            <w:lang w:bidi="fa-IR"/>
          </w:rPr>
          <w:t>)</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12 \h </w:instrText>
        </w:r>
        <w:r w:rsidR="003F231C" w:rsidRPr="003F231C">
          <w:rPr>
            <w:noProof/>
            <w:webHidden/>
            <w:sz w:val="24"/>
          </w:rPr>
        </w:r>
        <w:r w:rsidR="003F231C" w:rsidRPr="003F231C">
          <w:rPr>
            <w:noProof/>
            <w:webHidden/>
            <w:sz w:val="24"/>
          </w:rPr>
          <w:fldChar w:fldCharType="separate"/>
        </w:r>
        <w:r w:rsidR="00607008">
          <w:rPr>
            <w:noProof/>
            <w:webHidden/>
            <w:sz w:val="24"/>
            <w:rtl/>
          </w:rPr>
          <w:t>58</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13" w:history="1">
        <w:r w:rsidR="003F231C" w:rsidRPr="003F231C">
          <w:rPr>
            <w:rStyle w:val="Hyperlink"/>
            <w:rFonts w:hint="eastAsia"/>
            <w:noProof/>
            <w:sz w:val="24"/>
            <w:rtl/>
          </w:rPr>
          <w:t>شکل</w:t>
        </w:r>
        <w:r w:rsidR="003F231C" w:rsidRPr="003F231C">
          <w:rPr>
            <w:rStyle w:val="Hyperlink"/>
            <w:noProof/>
            <w:sz w:val="24"/>
            <w:rtl/>
          </w:rPr>
          <w:t xml:space="preserve"> 11: </w:t>
        </w:r>
        <w:r w:rsidR="003F231C" w:rsidRPr="003F231C">
          <w:rPr>
            <w:rStyle w:val="Hyperlink"/>
            <w:rFonts w:hint="eastAsia"/>
            <w:noProof/>
            <w:sz w:val="24"/>
            <w:rtl/>
            <w:lang w:bidi="fa-IR"/>
          </w:rPr>
          <w:t>مثال</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تعم</w:t>
        </w:r>
        <w:r w:rsidR="003F231C" w:rsidRPr="003F231C">
          <w:rPr>
            <w:rStyle w:val="Hyperlink"/>
            <w:rFonts w:hint="cs"/>
            <w:noProof/>
            <w:sz w:val="24"/>
            <w:rtl/>
            <w:lang w:bidi="fa-IR"/>
          </w:rPr>
          <w:t>ی</w:t>
        </w:r>
        <w:r w:rsidR="003F231C" w:rsidRPr="003F231C">
          <w:rPr>
            <w:rStyle w:val="Hyperlink"/>
            <w:rFonts w:hint="eastAsia"/>
            <w:noProof/>
            <w:sz w:val="24"/>
            <w:rtl/>
            <w:lang w:bidi="fa-IR"/>
          </w:rPr>
          <w:t>م</w:t>
        </w:r>
        <w:r w:rsidR="003F231C" w:rsidRPr="003F231C">
          <w:rPr>
            <w:rStyle w:val="Hyperlink"/>
            <w:noProof/>
            <w:sz w:val="24"/>
            <w:rtl/>
            <w:lang w:bidi="fa-IR"/>
          </w:rPr>
          <w:t xml:space="preserve"> </w:t>
        </w:r>
        <w:r w:rsidR="003F231C" w:rsidRPr="003F231C">
          <w:rPr>
            <w:rStyle w:val="Hyperlink"/>
            <w:rFonts w:hint="eastAsia"/>
            <w:noProof/>
            <w:sz w:val="24"/>
            <w:rtl/>
            <w:lang w:bidi="fa-IR"/>
          </w:rPr>
          <w:t>دست</w:t>
        </w:r>
        <w:r w:rsidR="003F231C" w:rsidRPr="003F231C">
          <w:rPr>
            <w:rStyle w:val="Hyperlink"/>
            <w:noProof/>
            <w:sz w:val="24"/>
            <w:rtl/>
            <w:lang w:bidi="fa-IR"/>
          </w:rPr>
          <w:t xml:space="preserve"> </w:t>
        </w:r>
        <w:r w:rsidR="003F231C" w:rsidRPr="003F231C">
          <w:rPr>
            <w:rStyle w:val="Hyperlink"/>
            <w:rFonts w:hint="eastAsia"/>
            <w:noProof/>
            <w:sz w:val="24"/>
            <w:rtl/>
            <w:lang w:bidi="fa-IR"/>
          </w:rPr>
          <w:t>راست</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تر</w:t>
        </w:r>
        <w:r w:rsidR="003F231C" w:rsidRPr="003F231C">
          <w:rPr>
            <w:rStyle w:val="Hyperlink"/>
            <w:rFonts w:hint="cs"/>
            <w:noProof/>
            <w:sz w:val="24"/>
            <w:rtl/>
            <w:lang w:bidi="fa-IR"/>
          </w:rPr>
          <w:t>ی</w:t>
        </w:r>
        <w:r w:rsidR="003F231C" w:rsidRPr="003F231C">
          <w:rPr>
            <w:rStyle w:val="Hyperlink"/>
            <w:rFonts w:hint="eastAsia"/>
            <w:noProof/>
            <w:sz w:val="24"/>
            <w:rtl/>
            <w:lang w:bidi="fa-IR"/>
          </w:rPr>
          <w:t>ن</w:t>
        </w:r>
        <w:r w:rsidR="003F231C" w:rsidRPr="003F231C">
          <w:rPr>
            <w:rStyle w:val="Hyperlink"/>
            <w:noProof/>
            <w:sz w:val="24"/>
            <w:rtl/>
            <w:lang w:bidi="fa-IR"/>
          </w:rPr>
          <w:t xml:space="preserve"> </w:t>
        </w:r>
        <w:r w:rsidR="003F231C" w:rsidRPr="003F231C">
          <w:rPr>
            <w:rStyle w:val="Hyperlink"/>
            <w:rFonts w:hint="eastAsia"/>
            <w:noProof/>
            <w:sz w:val="24"/>
            <w:rtl/>
            <w:lang w:bidi="fa-IR"/>
          </w:rPr>
          <w:t>مس</w:t>
        </w:r>
        <w:r w:rsidR="003F231C" w:rsidRPr="003F231C">
          <w:rPr>
            <w:rStyle w:val="Hyperlink"/>
            <w:rFonts w:hint="cs"/>
            <w:noProof/>
            <w:sz w:val="24"/>
            <w:rtl/>
            <w:lang w:bidi="fa-IR"/>
          </w:rPr>
          <w:t>ی</w:t>
        </w:r>
        <w:r w:rsidR="003F231C" w:rsidRPr="003F231C">
          <w:rPr>
            <w:rStyle w:val="Hyperlink"/>
            <w:rFonts w:hint="eastAsia"/>
            <w:noProof/>
            <w:sz w:val="24"/>
            <w:rtl/>
            <w:lang w:bidi="fa-IR"/>
          </w:rPr>
          <w:t>ر</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13 \h </w:instrText>
        </w:r>
        <w:r w:rsidR="003F231C" w:rsidRPr="003F231C">
          <w:rPr>
            <w:noProof/>
            <w:webHidden/>
            <w:sz w:val="24"/>
          </w:rPr>
        </w:r>
        <w:r w:rsidR="003F231C" w:rsidRPr="003F231C">
          <w:rPr>
            <w:noProof/>
            <w:webHidden/>
            <w:sz w:val="24"/>
          </w:rPr>
          <w:fldChar w:fldCharType="separate"/>
        </w:r>
        <w:r w:rsidR="00607008">
          <w:rPr>
            <w:noProof/>
            <w:webHidden/>
            <w:sz w:val="24"/>
            <w:rtl/>
          </w:rPr>
          <w:t>60</w:t>
        </w:r>
        <w:r w:rsidR="003F231C" w:rsidRPr="003F231C">
          <w:rPr>
            <w:noProof/>
            <w:webHidden/>
            <w:sz w:val="24"/>
          </w:rPr>
          <w:fldChar w:fldCharType="end"/>
        </w:r>
      </w:hyperlink>
    </w:p>
    <w:p w:rsidR="003F231C" w:rsidRPr="003F231C" w:rsidRDefault="00D032AA" w:rsidP="003F231C">
      <w:pPr>
        <w:pStyle w:val="TableofFigures"/>
        <w:tabs>
          <w:tab w:val="right" w:leader="dot" w:pos="9170"/>
        </w:tabs>
        <w:rPr>
          <w:rFonts w:asciiTheme="minorHAnsi" w:eastAsiaTheme="minorEastAsia" w:hAnsiTheme="minorHAnsi"/>
          <w:noProof/>
          <w:sz w:val="24"/>
        </w:rPr>
      </w:pPr>
      <w:hyperlink w:anchor="_Toc409470314" w:history="1">
        <w:r w:rsidR="003F231C" w:rsidRPr="003F231C">
          <w:rPr>
            <w:rStyle w:val="Hyperlink"/>
            <w:rFonts w:hint="eastAsia"/>
            <w:noProof/>
            <w:sz w:val="24"/>
            <w:rtl/>
          </w:rPr>
          <w:t>شکل</w:t>
        </w:r>
        <w:r w:rsidR="003F231C" w:rsidRPr="003F231C">
          <w:rPr>
            <w:rStyle w:val="Hyperlink"/>
            <w:noProof/>
            <w:sz w:val="24"/>
            <w:rtl/>
          </w:rPr>
          <w:t xml:space="preserve"> 12: </w:t>
        </w:r>
        <w:r w:rsidR="003F231C" w:rsidRPr="003F231C">
          <w:rPr>
            <w:rStyle w:val="Hyperlink"/>
            <w:rFonts w:hint="eastAsia"/>
            <w:noProof/>
            <w:sz w:val="24"/>
            <w:rtl/>
            <w:lang w:bidi="fa-IR"/>
          </w:rPr>
          <w:t>مثال</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از</w:t>
        </w:r>
        <w:r w:rsidR="003F231C" w:rsidRPr="003F231C">
          <w:rPr>
            <w:rStyle w:val="Hyperlink"/>
            <w:noProof/>
            <w:sz w:val="24"/>
            <w:rtl/>
            <w:lang w:bidi="fa-IR"/>
          </w:rPr>
          <w:t xml:space="preserve"> </w:t>
        </w:r>
        <w:r w:rsidR="003F231C" w:rsidRPr="003F231C">
          <w:rPr>
            <w:rStyle w:val="Hyperlink"/>
            <w:rFonts w:hint="eastAsia"/>
            <w:noProof/>
            <w:sz w:val="24"/>
            <w:rtl/>
            <w:lang w:bidi="fa-IR"/>
          </w:rPr>
          <w:t>اتصال</w:t>
        </w:r>
        <w:r w:rsidR="003F231C" w:rsidRPr="003F231C">
          <w:rPr>
            <w:rStyle w:val="Hyperlink"/>
            <w:noProof/>
            <w:sz w:val="24"/>
            <w:rtl/>
            <w:lang w:bidi="fa-IR"/>
          </w:rPr>
          <w:t xml:space="preserve"> </w:t>
        </w:r>
        <w:r w:rsidR="003F231C" w:rsidRPr="003F231C">
          <w:rPr>
            <w:rStyle w:val="Hyperlink"/>
            <w:rFonts w:hint="eastAsia"/>
            <w:noProof/>
            <w:sz w:val="24"/>
            <w:rtl/>
            <w:lang w:bidi="fa-IR"/>
          </w:rPr>
          <w:t>گراف</w:t>
        </w:r>
        <w:r w:rsidR="003F231C" w:rsidRPr="003F231C">
          <w:rPr>
            <w:rStyle w:val="Hyperlink"/>
            <w:noProof/>
            <w:sz w:val="24"/>
            <w:rtl/>
            <w:lang w:bidi="fa-IR"/>
          </w:rPr>
          <w:t xml:space="preserve"> </w:t>
        </w:r>
        <w:r w:rsidR="003F231C" w:rsidRPr="003F231C">
          <w:rPr>
            <w:rStyle w:val="Hyperlink"/>
            <w:rFonts w:hint="eastAsia"/>
            <w:noProof/>
            <w:sz w:val="24"/>
            <w:rtl/>
            <w:lang w:bidi="fa-IR"/>
          </w:rPr>
          <w:t>درخت</w:t>
        </w:r>
        <w:r w:rsidR="003F231C" w:rsidRPr="003F231C">
          <w:rPr>
            <w:rStyle w:val="Hyperlink"/>
            <w:rFonts w:hint="cs"/>
            <w:noProof/>
            <w:sz w:val="24"/>
            <w:rtl/>
            <w:lang w:bidi="fa-IR"/>
          </w:rPr>
          <w:t>ی</w:t>
        </w:r>
        <w:r w:rsidR="003F231C" w:rsidRPr="003F231C">
          <w:rPr>
            <w:rStyle w:val="Hyperlink"/>
            <w:noProof/>
            <w:sz w:val="24"/>
            <w:rtl/>
            <w:lang w:bidi="fa-IR"/>
          </w:rPr>
          <w:t xml:space="preserve"> </w:t>
        </w:r>
        <w:r w:rsidR="003F231C" w:rsidRPr="003F231C">
          <w:rPr>
            <w:rStyle w:val="Hyperlink"/>
            <w:rFonts w:hint="eastAsia"/>
            <w:noProof/>
            <w:sz w:val="24"/>
            <w:rtl/>
            <w:lang w:bidi="fa-IR"/>
          </w:rPr>
          <w:t>راست</w:t>
        </w:r>
        <w:r w:rsidR="003F231C" w:rsidRPr="003F231C">
          <w:rPr>
            <w:rStyle w:val="Hyperlink"/>
            <w:noProof/>
            <w:sz w:val="24"/>
            <w:rtl/>
            <w:lang w:bidi="fa-IR"/>
          </w:rPr>
          <w:t xml:space="preserve"> </w:t>
        </w:r>
        <w:r w:rsidR="003F231C" w:rsidRPr="003F231C">
          <w:rPr>
            <w:rStyle w:val="Hyperlink"/>
            <w:rFonts w:hint="eastAsia"/>
            <w:noProof/>
            <w:sz w:val="24"/>
            <w:rtl/>
            <w:lang w:bidi="fa-IR"/>
          </w:rPr>
          <w:t>و</w:t>
        </w:r>
        <w:r w:rsidR="003F231C" w:rsidRPr="003F231C">
          <w:rPr>
            <w:rStyle w:val="Hyperlink"/>
            <w:noProof/>
            <w:sz w:val="24"/>
            <w:rtl/>
            <w:lang w:bidi="fa-IR"/>
          </w:rPr>
          <w:t xml:space="preserve"> </w:t>
        </w:r>
        <w:r w:rsidR="003F231C" w:rsidRPr="003F231C">
          <w:rPr>
            <w:rStyle w:val="Hyperlink"/>
            <w:rFonts w:hint="eastAsia"/>
            <w:noProof/>
            <w:sz w:val="24"/>
            <w:rtl/>
            <w:lang w:bidi="fa-IR"/>
          </w:rPr>
          <w:t>چپ</w:t>
        </w:r>
        <w:r w:rsidR="003F231C" w:rsidRPr="003F231C">
          <w:rPr>
            <w:noProof/>
            <w:webHidden/>
            <w:sz w:val="24"/>
          </w:rPr>
          <w:tab/>
        </w:r>
        <w:r w:rsidR="003F231C" w:rsidRPr="003F231C">
          <w:rPr>
            <w:noProof/>
            <w:webHidden/>
            <w:sz w:val="24"/>
          </w:rPr>
          <w:fldChar w:fldCharType="begin"/>
        </w:r>
        <w:r w:rsidR="003F231C" w:rsidRPr="003F231C">
          <w:rPr>
            <w:noProof/>
            <w:webHidden/>
            <w:sz w:val="24"/>
          </w:rPr>
          <w:instrText xml:space="preserve"> PAGEREF _Toc409470314 \h </w:instrText>
        </w:r>
        <w:r w:rsidR="003F231C" w:rsidRPr="003F231C">
          <w:rPr>
            <w:noProof/>
            <w:webHidden/>
            <w:sz w:val="24"/>
          </w:rPr>
        </w:r>
        <w:r w:rsidR="003F231C" w:rsidRPr="003F231C">
          <w:rPr>
            <w:noProof/>
            <w:webHidden/>
            <w:sz w:val="24"/>
          </w:rPr>
          <w:fldChar w:fldCharType="separate"/>
        </w:r>
        <w:r w:rsidR="00607008">
          <w:rPr>
            <w:noProof/>
            <w:webHidden/>
            <w:sz w:val="24"/>
            <w:rtl/>
          </w:rPr>
          <w:t>61</w:t>
        </w:r>
        <w:r w:rsidR="003F231C" w:rsidRPr="003F231C">
          <w:rPr>
            <w:noProof/>
            <w:webHidden/>
            <w:sz w:val="24"/>
          </w:rPr>
          <w:fldChar w:fldCharType="end"/>
        </w:r>
      </w:hyperlink>
    </w:p>
    <w:p w:rsidR="00F72F5A" w:rsidRDefault="003F231C" w:rsidP="00F72F5A">
      <w:pPr>
        <w:rPr>
          <w:rtl/>
          <w:lang w:bidi="fa-IR"/>
        </w:rPr>
        <w:sectPr w:rsidR="00F72F5A" w:rsidSect="009B144F">
          <w:footerReference w:type="default" r:id="rId11"/>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pgNumType w:fmt="arabicAbjad" w:start="1"/>
          <w:cols w:space="720"/>
          <w:docGrid w:linePitch="360"/>
        </w:sectPr>
      </w:pPr>
      <w:r>
        <w:rPr>
          <w:rFonts w:eastAsia="Times New Roman"/>
          <w:rtl/>
          <w:lang w:bidi="fa-IR"/>
        </w:rPr>
        <w:fldChar w:fldCharType="end"/>
      </w:r>
    </w:p>
    <w:p w:rsidR="001943CA" w:rsidRPr="001313AC" w:rsidRDefault="001943CA" w:rsidP="0008140F">
      <w:pPr>
        <w:pStyle w:val="Heading1"/>
        <w:rPr>
          <w:lang w:bidi="fa-IR"/>
        </w:rPr>
      </w:pPr>
      <w:bookmarkStart w:id="23" w:name="_Toc408588758"/>
      <w:bookmarkStart w:id="24" w:name="_Toc408588834"/>
      <w:bookmarkStart w:id="25" w:name="_Toc408608905"/>
      <w:bookmarkStart w:id="26" w:name="_Toc409469298"/>
      <w:bookmarkStart w:id="27" w:name="_Toc409469604"/>
      <w:r>
        <w:rPr>
          <w:rFonts w:hint="cs"/>
          <w:rtl/>
          <w:lang w:bidi="fa-IR"/>
        </w:rPr>
        <w:lastRenderedPageBreak/>
        <w:t>فصل اول:</w:t>
      </w:r>
      <w:r w:rsidR="00BB7690">
        <w:rPr>
          <w:rFonts w:hint="cs"/>
          <w:rtl/>
          <w:lang w:bidi="fa-IR"/>
        </w:rPr>
        <w:t xml:space="preserve"> </w:t>
      </w:r>
      <w:r>
        <w:rPr>
          <w:rFonts w:hint="cs"/>
          <w:rtl/>
        </w:rPr>
        <w:t>آشنایی با گراف</w:t>
      </w:r>
      <w:bookmarkEnd w:id="23"/>
      <w:bookmarkEnd w:id="24"/>
      <w:bookmarkEnd w:id="25"/>
      <w:bookmarkEnd w:id="26"/>
      <w:bookmarkEnd w:id="27"/>
    </w:p>
    <w:p w:rsidR="001943CA" w:rsidRPr="001943CA" w:rsidRDefault="00A35D61" w:rsidP="00954B06">
      <w:pPr>
        <w:pStyle w:val="Heading2"/>
        <w:numPr>
          <w:ilvl w:val="1"/>
          <w:numId w:val="28"/>
        </w:numPr>
        <w:ind w:left="0" w:firstLine="0"/>
        <w:rPr>
          <w:rtl/>
        </w:rPr>
      </w:pPr>
      <w:bookmarkStart w:id="28" w:name="_Toc408588759"/>
      <w:bookmarkStart w:id="29" w:name="_Toc408588835"/>
      <w:bookmarkStart w:id="30" w:name="_Toc408608906"/>
      <w:bookmarkStart w:id="31" w:name="_Toc409469299"/>
      <w:bookmarkStart w:id="32" w:name="_Toc409469605"/>
      <w:r>
        <w:rPr>
          <w:rFonts w:hint="cs"/>
          <w:rtl/>
        </w:rPr>
        <w:t>مقدمه</w:t>
      </w:r>
      <w:bookmarkEnd w:id="28"/>
      <w:bookmarkEnd w:id="29"/>
      <w:bookmarkEnd w:id="30"/>
      <w:bookmarkEnd w:id="31"/>
      <w:bookmarkEnd w:id="32"/>
    </w:p>
    <w:p w:rsidR="00502AFA" w:rsidRPr="001943CA" w:rsidRDefault="001943CA" w:rsidP="007F44B0">
      <w:pPr>
        <w:tabs>
          <w:tab w:val="right" w:pos="540"/>
        </w:tabs>
        <w:rPr>
          <w:rtl/>
          <w:lang w:bidi="fa-IR"/>
        </w:rPr>
      </w:pPr>
      <w:r w:rsidRPr="001943CA">
        <w:rPr>
          <w:rFonts w:hint="cs"/>
          <w:rtl/>
          <w:lang w:bidi="fa-IR"/>
        </w:rPr>
        <w:t xml:space="preserve">تمرکز این فصل بر مسئله </w:t>
      </w:r>
      <w:r w:rsidR="004D4923">
        <w:rPr>
          <w:rFonts w:hint="cs"/>
          <w:rtl/>
          <w:lang w:bidi="fa-IR"/>
        </w:rPr>
        <w:t xml:space="preserve">معرفی گراف و روش های </w:t>
      </w:r>
      <w:r w:rsidRPr="001943CA">
        <w:rPr>
          <w:rFonts w:hint="cs"/>
          <w:rtl/>
          <w:lang w:bidi="fa-IR"/>
        </w:rPr>
        <w:t xml:space="preserve">استخراج </w:t>
      </w:r>
      <w:r w:rsidR="004D4923">
        <w:rPr>
          <w:rFonts w:hint="cs"/>
          <w:rtl/>
          <w:lang w:bidi="fa-IR"/>
        </w:rPr>
        <w:t>آن</w:t>
      </w:r>
      <w:r w:rsidRPr="001943CA">
        <w:rPr>
          <w:rFonts w:hint="cs"/>
          <w:rtl/>
          <w:lang w:bidi="fa-IR"/>
        </w:rPr>
        <w:t xml:space="preserve"> است</w:t>
      </w:r>
      <w:r w:rsidR="004D4923">
        <w:rPr>
          <w:rFonts w:hint="cs"/>
          <w:rtl/>
          <w:lang w:bidi="fa-IR"/>
        </w:rPr>
        <w:t>.</w:t>
      </w:r>
      <w:r w:rsidRPr="001943CA">
        <w:rPr>
          <w:rFonts w:hint="cs"/>
          <w:rtl/>
          <w:lang w:bidi="fa-IR"/>
        </w:rPr>
        <w:t xml:space="preserve"> ساختار اصلی داده ها می تواند به گراف کلی که وجود حلقه در آن مجاز است، تعلق داشته باشد. اینگونه تصاویر به فرد اجازه می دهد ابعاد پیچیده و دشوار این حوزه مانند ترکیب های شیمیایی، شبکه ها، وب، بیوانفورماتیک و ... را طراحی و مدل سازی کند. به طور کلی، گراف ها با توجه به پیچیدگی های الگوریتمی دارای ویژگی های ت</w:t>
      </w:r>
      <w:r w:rsidRPr="001943CA">
        <w:rPr>
          <w:rFonts w:hint="cs"/>
          <w:rtl/>
        </w:rPr>
        <w:t>ئ</w:t>
      </w:r>
      <w:r w:rsidRPr="001943CA">
        <w:rPr>
          <w:rFonts w:hint="cs"/>
          <w:rtl/>
          <w:lang w:bidi="fa-IR"/>
        </w:rPr>
        <w:t>وریک (نظری) نامطلوب فراوانی هستند. در مس</w:t>
      </w:r>
      <w:r w:rsidRPr="001943CA">
        <w:rPr>
          <w:rFonts w:hint="cs"/>
          <w:rtl/>
        </w:rPr>
        <w:t>ئ</w:t>
      </w:r>
      <w:r w:rsidRPr="001943CA">
        <w:rPr>
          <w:rFonts w:hint="cs"/>
          <w:rtl/>
          <w:lang w:bidi="fa-IR"/>
        </w:rPr>
        <w:t>له استخراج گراف</w:t>
      </w:r>
      <w:r w:rsidR="004D4923">
        <w:rPr>
          <w:rFonts w:hint="cs"/>
          <w:rtl/>
          <w:lang w:bidi="fa-IR"/>
        </w:rPr>
        <w:t>،</w:t>
      </w:r>
      <w:r w:rsidRPr="001943CA">
        <w:rPr>
          <w:rFonts w:hint="cs"/>
          <w:rtl/>
          <w:lang w:bidi="fa-IR"/>
        </w:rPr>
        <w:t xml:space="preserve"> شمارش و بررسی دقیق زیر گراف های یک گراف خاص است که با عنوان مسئله استخراج زیر گراف های پرتکرار شناخته می شود. بر</w:t>
      </w:r>
      <w:r w:rsidR="004D4923">
        <w:rPr>
          <w:rFonts w:hint="cs"/>
          <w:rtl/>
          <w:lang w:bidi="fa-IR"/>
        </w:rPr>
        <w:t>ا</w:t>
      </w:r>
      <w:r w:rsidRPr="001943CA">
        <w:rPr>
          <w:rFonts w:hint="cs"/>
          <w:rtl/>
          <w:lang w:bidi="fa-IR"/>
        </w:rPr>
        <w:t>ساس روش تحلیل گراف موجود، تمرکز خود را بر مسئله فوق که لازمه بررسی پیوند های جالب در میان داده های دارای ساختار گراف است و کاربردهای بسیاری دارد، محدود می کنیم . برای بررسی و ارزیابی همه جانبه استخراج گراف در چارچوب کلی از جمله قوانین مختلف، مولد ها و الگوریتم های داده ها و ... لطفا به</w:t>
      </w:r>
      <w:r w:rsidR="00A17D68">
        <w:rPr>
          <w:rFonts w:hint="cs"/>
          <w:rtl/>
          <w:lang w:bidi="fa-IR"/>
        </w:rPr>
        <w:t xml:space="preserve"> </w:t>
      </w:r>
      <w:r w:rsidR="00A17D68">
        <w:rPr>
          <w:rtl/>
          <w:lang w:bidi="fa-IR"/>
        </w:rPr>
        <w:fldChar w:fldCharType="begin">
          <w:fldData xml:space="preserve">PEVuZE5vdGU+PENpdGU+PEF1dGhvcj5DaGFrcmFiYXJ0aTwvQXV0aG9yPjxZZWFyPjIwMDY8L1ll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</w:fldData>
        </w:fldChar>
      </w:r>
      <w:r w:rsidR="001051B6">
        <w:rPr>
          <w:rtl/>
          <w:lang w:bidi="fa-IR"/>
        </w:rPr>
        <w:instrText xml:space="preserve"> </w:instrText>
      </w:r>
      <w:r w:rsidR="001051B6">
        <w:rPr>
          <w:lang w:bidi="fa-IR"/>
        </w:rPr>
        <w:instrText>ADDIN EN.CITE</w:instrText>
      </w:r>
      <w:r w:rsidR="001051B6">
        <w:rPr>
          <w:rtl/>
          <w:lang w:bidi="fa-IR"/>
        </w:rPr>
        <w:instrText xml:space="preserve"> </w:instrText>
      </w:r>
      <w:r w:rsidR="001051B6">
        <w:rPr>
          <w:rtl/>
          <w:lang w:bidi="fa-IR"/>
        </w:rPr>
        <w:fldChar w:fldCharType="begin">
          <w:fldData xml:space="preserve">PEVuZE5vdGU+PENpdGU+PEF1dGhvcj5DaGFrcmFiYXJ0aTwvQXV0aG9yPjxZZWFyPjIwMDY8L1ll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</w:fldData>
        </w:fldChar>
      </w:r>
      <w:r w:rsidR="001051B6">
        <w:rPr>
          <w:rtl/>
          <w:lang w:bidi="fa-IR"/>
        </w:rPr>
        <w:instrText xml:space="preserve"> </w:instrText>
      </w:r>
      <w:r w:rsidR="001051B6">
        <w:rPr>
          <w:lang w:bidi="fa-IR"/>
        </w:rPr>
        <w:instrText>ADDIN EN.CITE.DATA</w:instrText>
      </w:r>
      <w:r w:rsidR="001051B6">
        <w:rPr>
          <w:rtl/>
          <w:lang w:bidi="fa-IR"/>
        </w:rPr>
        <w:instrText xml:space="preserve"> </w:instrText>
      </w:r>
      <w:r w:rsidR="001051B6">
        <w:rPr>
          <w:rtl/>
          <w:lang w:bidi="fa-IR"/>
        </w:rPr>
      </w:r>
      <w:r w:rsidR="001051B6">
        <w:rPr>
          <w:rtl/>
          <w:lang w:bidi="fa-IR"/>
        </w:rPr>
        <w:fldChar w:fldCharType="end"/>
      </w:r>
      <w:r w:rsidR="00A17D68">
        <w:rPr>
          <w:rtl/>
          <w:lang w:bidi="fa-IR"/>
        </w:rPr>
      </w:r>
      <w:r w:rsidR="00A17D68">
        <w:rPr>
          <w:rtl/>
          <w:lang w:bidi="fa-IR"/>
        </w:rPr>
        <w:fldChar w:fldCharType="separate"/>
      </w:r>
      <w:r w:rsidR="001051B6">
        <w:rPr>
          <w:noProof/>
          <w:rtl/>
          <w:lang w:bidi="fa-IR"/>
        </w:rPr>
        <w:t>[</w:t>
      </w:r>
      <w:hyperlink w:anchor="_ENREF_1" w:tooltip="Chakrabarti, 2006 #12" w:history="1">
        <w:r w:rsidR="007F44B0">
          <w:rPr>
            <w:noProof/>
            <w:rtl/>
            <w:lang w:bidi="fa-IR"/>
          </w:rPr>
          <w:t>1</w:t>
        </w:r>
      </w:hyperlink>
      <w:r w:rsidR="001051B6">
        <w:rPr>
          <w:noProof/>
          <w:rtl/>
          <w:lang w:bidi="fa-IR"/>
        </w:rPr>
        <w:t xml:space="preserve">, </w:t>
      </w:r>
      <w:hyperlink w:anchor="_ENREF_2" w:tooltip="Washio, 2003 #11" w:history="1">
        <w:r w:rsidR="007F44B0">
          <w:rPr>
            <w:noProof/>
            <w:rtl/>
            <w:lang w:bidi="fa-IR"/>
          </w:rPr>
          <w:t>2</w:t>
        </w:r>
      </w:hyperlink>
      <w:r w:rsidR="001051B6">
        <w:rPr>
          <w:noProof/>
          <w:rtl/>
          <w:lang w:bidi="fa-IR"/>
        </w:rPr>
        <w:t>]</w:t>
      </w:r>
      <w:r w:rsidR="00A17D68">
        <w:rPr>
          <w:rtl/>
          <w:lang w:bidi="fa-IR"/>
        </w:rPr>
        <w:fldChar w:fldCharType="end"/>
      </w:r>
      <w:r w:rsidR="00A17D68">
        <w:rPr>
          <w:rFonts w:hint="cs"/>
          <w:rtl/>
          <w:lang w:bidi="fa-IR"/>
        </w:rPr>
        <w:t xml:space="preserve"> </w:t>
      </w:r>
      <w:r w:rsidR="00A17D68">
        <w:rPr>
          <w:lang w:bidi="fa-IR"/>
        </w:rPr>
        <w:t xml:space="preserve"> </w:t>
      </w:r>
      <w:r w:rsidRPr="001943CA">
        <w:rPr>
          <w:rFonts w:hint="cs"/>
          <w:rtl/>
          <w:lang w:bidi="fa-IR"/>
        </w:rPr>
        <w:t>مراجعه کنید. با توجه به وجود حلقه ها در گراف، مسئله استخراج گراف</w:t>
      </w:r>
      <w:r w:rsidRPr="001943CA">
        <w:rPr>
          <w:lang w:bidi="fa-IR"/>
        </w:rPr>
        <w:t xml:space="preserve"> </w:t>
      </w:r>
      <w:r w:rsidRPr="001943CA">
        <w:rPr>
          <w:rFonts w:hint="cs"/>
          <w:rtl/>
          <w:lang w:bidi="fa-IR"/>
        </w:rPr>
        <w:t>های پرتکرار بسیار پیچیده تر و دشوارتر از مسئله استخراج زیر مجموعه های درختی است. با وجود این</w:t>
      </w:r>
      <w:r w:rsidR="00313335">
        <w:rPr>
          <w:rFonts w:hint="cs"/>
          <w:rtl/>
          <w:lang w:bidi="fa-IR"/>
        </w:rPr>
        <w:t xml:space="preserve"> </w:t>
      </w:r>
      <w:r w:rsidRPr="001943CA">
        <w:rPr>
          <w:rFonts w:hint="cs"/>
          <w:rtl/>
          <w:lang w:bidi="fa-IR"/>
        </w:rPr>
        <w:t xml:space="preserve">که به لحاظ مسئله استخراج گراف یک مسئله </w:t>
      </w:r>
      <w:r w:rsidRPr="001943CA">
        <w:rPr>
          <w:lang w:bidi="fa-IR"/>
        </w:rPr>
        <w:t>NP</w:t>
      </w:r>
      <w:r w:rsidR="00502AFA">
        <w:rPr>
          <w:rFonts w:hint="cs"/>
          <w:rtl/>
          <w:lang w:bidi="fa-IR"/>
        </w:rPr>
        <w:t xml:space="preserve"> </w:t>
      </w:r>
      <w:r w:rsidRPr="001943CA">
        <w:rPr>
          <w:rFonts w:hint="cs"/>
          <w:rtl/>
          <w:lang w:bidi="fa-IR"/>
        </w:rPr>
        <w:t>-</w:t>
      </w:r>
      <w:r w:rsidR="00502AFA">
        <w:rPr>
          <w:rFonts w:hint="cs"/>
          <w:rtl/>
          <w:lang w:bidi="fa-IR"/>
        </w:rPr>
        <w:t xml:space="preserve"> </w:t>
      </w:r>
      <w:r w:rsidRPr="001943CA">
        <w:rPr>
          <w:rFonts w:hint="cs"/>
          <w:rtl/>
          <w:lang w:bidi="fa-IR"/>
        </w:rPr>
        <w:t>کامل است، در عمل تعدادی از رویکردها برای تحلیل داده های گراف حقیقی قابل اجرا است. در ادامه تعدادی از این رویکرد ها و نگرش های مختلف بر مسئله استخراج زیر گراف های پر تکرار و بعضی از رویکردها برای تحلیل کلی داده های گراف را بررسی خواهیم کرد.</w:t>
      </w:r>
    </w:p>
    <w:p w:rsidR="00A35D61" w:rsidRPr="00A35D61" w:rsidRDefault="00A35D61" w:rsidP="00A35D61">
      <w:pPr>
        <w:pStyle w:val="ListParagraph"/>
        <w:keepNext/>
        <w:keepLines/>
        <w:numPr>
          <w:ilvl w:val="0"/>
          <w:numId w:val="29"/>
        </w:numPr>
        <w:contextualSpacing w:val="0"/>
        <w:outlineLvl w:val="1"/>
        <w:rPr>
          <w:rFonts w:eastAsiaTheme="majorEastAsia" w:cs="B Titr"/>
          <w:b/>
          <w:vanish/>
          <w:szCs w:val="20"/>
          <w:rtl/>
          <w:lang w:bidi="fa-IR"/>
        </w:rPr>
      </w:pPr>
      <w:bookmarkStart w:id="33" w:name="_Toc408588760"/>
      <w:bookmarkStart w:id="34" w:name="_Toc408588836"/>
      <w:bookmarkStart w:id="35" w:name="_Toc408588976"/>
      <w:bookmarkStart w:id="36" w:name="_Toc408602785"/>
      <w:bookmarkStart w:id="37" w:name="_Toc408608837"/>
      <w:bookmarkStart w:id="38" w:name="_Toc408608907"/>
      <w:bookmarkStart w:id="39" w:name="_Toc408608989"/>
      <w:bookmarkStart w:id="40" w:name="_Toc409469300"/>
      <w:bookmarkStart w:id="41" w:name="_Toc409469606"/>
      <w:bookmarkEnd w:id="33"/>
      <w:bookmarkEnd w:id="34"/>
      <w:bookmarkEnd w:id="35"/>
      <w:bookmarkEnd w:id="36"/>
      <w:bookmarkEnd w:id="37"/>
      <w:bookmarkEnd w:id="38"/>
      <w:bookmarkEnd w:id="39"/>
      <w:bookmarkEnd w:id="40"/>
      <w:bookmarkEnd w:id="41"/>
    </w:p>
    <w:p w:rsidR="00A35D61" w:rsidRPr="00A35D61" w:rsidRDefault="00A35D61" w:rsidP="00A35D61">
      <w:pPr>
        <w:pStyle w:val="ListParagraph"/>
        <w:keepNext/>
        <w:keepLines/>
        <w:numPr>
          <w:ilvl w:val="1"/>
          <w:numId w:val="29"/>
        </w:numPr>
        <w:contextualSpacing w:val="0"/>
        <w:outlineLvl w:val="1"/>
        <w:rPr>
          <w:rFonts w:eastAsiaTheme="majorEastAsia" w:cs="B Titr"/>
          <w:b/>
          <w:vanish/>
          <w:szCs w:val="20"/>
          <w:rtl/>
          <w:lang w:bidi="fa-IR"/>
        </w:rPr>
      </w:pPr>
      <w:bookmarkStart w:id="42" w:name="_Toc408588761"/>
      <w:bookmarkStart w:id="43" w:name="_Toc408588837"/>
      <w:bookmarkStart w:id="44" w:name="_Toc408588977"/>
      <w:bookmarkStart w:id="45" w:name="_Toc408602786"/>
      <w:bookmarkStart w:id="46" w:name="_Toc408608838"/>
      <w:bookmarkStart w:id="47" w:name="_Toc408608908"/>
      <w:bookmarkStart w:id="48" w:name="_Toc408608990"/>
      <w:bookmarkStart w:id="49" w:name="_Toc409469301"/>
      <w:bookmarkStart w:id="50" w:name="_Toc409469607"/>
      <w:bookmarkEnd w:id="42"/>
      <w:bookmarkEnd w:id="43"/>
      <w:bookmarkEnd w:id="44"/>
      <w:bookmarkEnd w:id="45"/>
      <w:bookmarkEnd w:id="46"/>
      <w:bookmarkEnd w:id="47"/>
      <w:bookmarkEnd w:id="48"/>
      <w:bookmarkEnd w:id="49"/>
      <w:bookmarkEnd w:id="50"/>
    </w:p>
    <w:p w:rsidR="001943CA" w:rsidRPr="001943CA" w:rsidRDefault="001943CA" w:rsidP="00954B06">
      <w:pPr>
        <w:pStyle w:val="Heading2"/>
        <w:numPr>
          <w:ilvl w:val="1"/>
          <w:numId w:val="29"/>
        </w:numPr>
        <w:ind w:left="0" w:firstLine="0"/>
        <w:rPr>
          <w:rtl/>
        </w:rPr>
      </w:pPr>
      <w:bookmarkStart w:id="51" w:name="_Toc408588762"/>
      <w:bookmarkStart w:id="52" w:name="_Toc408588838"/>
      <w:bookmarkStart w:id="53" w:name="_Toc408608909"/>
      <w:bookmarkStart w:id="54" w:name="_Toc409469302"/>
      <w:bookmarkStart w:id="55" w:name="_Toc409469608"/>
      <w:r w:rsidRPr="001943CA">
        <w:rPr>
          <w:rFonts w:hint="cs"/>
          <w:rtl/>
        </w:rPr>
        <w:t>مفاهیم و تعاریف کلی گراف</w:t>
      </w:r>
      <w:bookmarkEnd w:id="51"/>
      <w:bookmarkEnd w:id="52"/>
      <w:bookmarkEnd w:id="53"/>
      <w:bookmarkEnd w:id="54"/>
      <w:bookmarkEnd w:id="55"/>
    </w:p>
    <w:p w:rsidR="001943CA" w:rsidRPr="001943CA" w:rsidRDefault="001943CA" w:rsidP="00F15F0F">
      <w:pPr>
        <w:tabs>
          <w:tab w:val="right" w:pos="540"/>
        </w:tabs>
        <w:rPr>
          <w:rtl/>
          <w:lang w:bidi="fa-IR"/>
        </w:rPr>
      </w:pPr>
      <w:r w:rsidRPr="001943CA">
        <w:rPr>
          <w:rFonts w:hint="cs"/>
          <w:rtl/>
          <w:lang w:bidi="fa-IR"/>
        </w:rPr>
        <w:t>گراف مجموعه ای از گره هاست که هر یک از این گره ها را می</w:t>
      </w:r>
      <w:r w:rsidR="00FB1D13">
        <w:rPr>
          <w:rFonts w:hint="cs"/>
          <w:rtl/>
          <w:lang w:bidi="fa-IR"/>
        </w:rPr>
        <w:t xml:space="preserve"> </w:t>
      </w:r>
      <w:r w:rsidRPr="001943CA">
        <w:rPr>
          <w:rFonts w:hint="cs"/>
          <w:rtl/>
          <w:lang w:bidi="fa-IR"/>
        </w:rPr>
        <w:t>توان به گره ای دیگر و حتی خود گره متصل کرد. انواع زیادی گراف وجود دارد از جمله: مستقیم / غیر مستقیم، وزنه ای، متناهی / نامتناهی، منظم (متقارن) و گراف های کامل. این نوع از گراف ها اغلب برای کاربردهای ویژه و تخصصی که در آن رابطه ها یا الزامات خاصی حفظ می شود یا حفظ آنها تقویت و تایید می شود، ایجاد شده اند. با این وجود، اکثر مدارک و اسناد نیمه</w:t>
      </w:r>
      <w:r w:rsidR="00502AFA">
        <w:rPr>
          <w:rFonts w:hint="cs"/>
          <w:rtl/>
          <w:lang w:bidi="fa-IR"/>
        </w:rPr>
        <w:t xml:space="preserve"> </w:t>
      </w:r>
      <w:r w:rsidRPr="001943CA">
        <w:rPr>
          <w:rFonts w:hint="cs"/>
          <w:rtl/>
          <w:lang w:bidi="fa-IR"/>
        </w:rPr>
        <w:t>-</w:t>
      </w:r>
      <w:r w:rsidR="00502AFA">
        <w:rPr>
          <w:rFonts w:hint="cs"/>
          <w:rtl/>
          <w:lang w:bidi="fa-IR"/>
        </w:rPr>
        <w:t xml:space="preserve"> </w:t>
      </w:r>
      <w:r w:rsidRPr="001943CA">
        <w:rPr>
          <w:rFonts w:hint="cs"/>
          <w:rtl/>
          <w:lang w:bidi="fa-IR"/>
        </w:rPr>
        <w:t xml:space="preserve">سازمان یافته ای که ساختار اصلی آنها نوعی گراف است را می توان بصورت یک گراف با کران های غیر مستقیم و بدون برچسب مدل سازی کرد. از این نظر، گراف را می توان بصورت </w:t>
      </w:r>
      <m:oMath>
        <m:r>
          <m:rPr>
            <m:sty m:val="p"/>
          </m:rPr>
          <w:rPr>
            <w:rFonts w:ascii="Cambria Math" w:hAnsi="Cambria Math"/>
            <w:lang w:bidi="fa-IR"/>
          </w:rPr>
          <m:t>G = (V, L, E)</m:t>
        </m:r>
        <m:r>
          <m:rPr>
            <m:sty m:val="p"/>
          </m:rPr>
          <w:rPr>
            <w:rFonts w:ascii="Cambria Math" w:hAnsi="Cambria Math" w:hint="cs"/>
            <w:rtl/>
            <w:lang w:bidi="fa-IR"/>
          </w:rPr>
          <m:t xml:space="preserve"> </m:t>
        </m:r>
      </m:oMath>
      <w:r w:rsidR="00502AFA">
        <w:rPr>
          <w:rFonts w:hint="cs"/>
          <w:rtl/>
          <w:lang w:bidi="fa-IR"/>
        </w:rPr>
        <w:t xml:space="preserve"> </w:t>
      </w:r>
      <w:r w:rsidRPr="001943CA">
        <w:rPr>
          <w:rFonts w:hint="cs"/>
          <w:rtl/>
          <w:lang w:bidi="fa-IR"/>
        </w:rPr>
        <w:t xml:space="preserve">تعریف کرد، که (1) </w:t>
      </w:r>
      <w:r w:rsidRPr="001943CA">
        <w:rPr>
          <w:lang w:bidi="fa-IR"/>
        </w:rPr>
        <w:t>V</w:t>
      </w:r>
      <w:r w:rsidRPr="001943CA">
        <w:rPr>
          <w:rFonts w:hint="cs"/>
          <w:rtl/>
          <w:lang w:bidi="fa-IR"/>
        </w:rPr>
        <w:t xml:space="preserve"> مجموعه رأس ها یا گره ها است</w:t>
      </w:r>
      <w:r w:rsidRPr="001943CA">
        <w:rPr>
          <w:lang w:bidi="fa-IR"/>
        </w:rPr>
        <w:t>;</w:t>
      </w:r>
      <w:r w:rsidRPr="001943CA">
        <w:rPr>
          <w:rFonts w:hint="cs"/>
          <w:rtl/>
          <w:lang w:bidi="fa-IR"/>
        </w:rPr>
        <w:t xml:space="preserve"> (2) </w:t>
      </w:r>
      <w:r w:rsidRPr="001943CA">
        <w:rPr>
          <w:lang w:bidi="fa-IR"/>
        </w:rPr>
        <w:t>L</w:t>
      </w:r>
      <w:r w:rsidRPr="001943CA">
        <w:rPr>
          <w:rFonts w:hint="cs"/>
          <w:rtl/>
          <w:lang w:bidi="fa-IR"/>
        </w:rPr>
        <w:t xml:space="preserve"> یک تابع برچسب زن است که به هر رأس </w:t>
      </w:r>
      <w:r w:rsidRPr="001943CA">
        <w:rPr>
          <w:lang w:bidi="fa-IR"/>
        </w:rPr>
        <w:t xml:space="preserve"> </w:t>
      </w:r>
      <m:oMath>
        <m:r>
          <w:rPr>
            <w:rFonts w:ascii="Cambria Math" w:hAnsi="Cambria Math"/>
            <w:lang w:bidi="fa-IR"/>
          </w:rPr>
          <m:t>v ∈V</m:t>
        </m:r>
      </m:oMath>
      <w:r w:rsidRPr="001943CA">
        <w:rPr>
          <w:lang w:bidi="fa-IR"/>
        </w:rPr>
        <w:t xml:space="preserve"> </w:t>
      </w:r>
      <w:r w:rsidRPr="001943CA">
        <w:rPr>
          <w:rFonts w:hint="cs"/>
          <w:rtl/>
          <w:lang w:bidi="fa-IR"/>
        </w:rPr>
        <w:t xml:space="preserve">یک برچسب </w:t>
      </w:r>
      <w:r w:rsidR="00502AFA">
        <w:rPr>
          <w:lang w:bidi="fa-IR"/>
        </w:rPr>
        <w:t xml:space="preserve"> </w:t>
      </w:r>
      <m:oMath>
        <m:r>
          <m:rPr>
            <m:sty m:val="p"/>
          </m:rPr>
          <w:rPr>
            <w:rFonts w:ascii="Cambria Math" w:hAnsi="Cambria Math"/>
            <w:lang w:bidi="fa-IR"/>
          </w:rPr>
          <m:t>L (v)</m:t>
        </m:r>
        <m:r>
          <m:rPr>
            <m:sty m:val="p"/>
          </m:rPr>
          <w:rPr>
            <w:rFonts w:ascii="Cambria Math" w:hAnsi="Cambria Math" w:hint="cs"/>
            <w:rtl/>
            <w:lang w:bidi="fa-IR"/>
          </w:rPr>
          <m:t xml:space="preserve"> </m:t>
        </m:r>
      </m:oMath>
      <w:r w:rsidRPr="001943CA">
        <w:rPr>
          <w:rFonts w:hint="cs"/>
          <w:rtl/>
          <w:lang w:bidi="fa-IR"/>
        </w:rPr>
        <w:t>نصب می کند</w:t>
      </w:r>
      <w:r w:rsidRPr="001943CA">
        <w:rPr>
          <w:lang w:bidi="fa-IR"/>
        </w:rPr>
        <w:t>;</w:t>
      </w:r>
      <w:r w:rsidRPr="001943CA">
        <w:rPr>
          <w:rFonts w:hint="cs"/>
          <w:rtl/>
          <w:lang w:bidi="fa-IR"/>
        </w:rPr>
        <w:t xml:space="preserve"> و (3) </w:t>
      </w:r>
      <w:r w:rsidRPr="001943CA">
        <w:rPr>
          <w:lang w:bidi="fa-IR"/>
        </w:rPr>
        <w:t xml:space="preserve"> </w:t>
      </w:r>
      <m:oMath>
        <m:r>
          <m:rPr>
            <m:sty m:val="p"/>
          </m:rPr>
          <w:rPr>
            <w:rFonts w:ascii="Cambria Math" w:hAnsi="Cambria Math"/>
            <w:lang w:bidi="fa-IR"/>
          </w:rPr>
          <m:t>E = {(</m:t>
        </m:r>
        <m:sSub>
          <m:sSubPr>
            <m:ctrlPr>
              <w:rPr>
                <w:rFonts w:ascii="Cambria Math" w:hAnsi="Cambria Math"/>
                <w:lang w:bidi="fa-IR"/>
              </w:rPr>
            </m:ctrlPr>
          </m:sSubPr>
          <m:e>
            <m:r>
              <w:rPr>
                <w:rFonts w:ascii="Cambria Math" w:hAnsi="Cambria Math"/>
                <w:lang w:bidi="fa-IR"/>
              </w:rPr>
              <m:t>V</m:t>
            </m:r>
          </m:e>
          <m:sub>
            <m: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V</m:t>
            </m:r>
          </m:e>
          <m:sub>
            <m:r>
              <w:rPr>
                <w:rFonts w:ascii="Cambria Math" w:hAnsi="Cambria Math"/>
                <w:lang w:bidi="fa-IR"/>
              </w:rPr>
              <m:t>2</m:t>
            </m:r>
          </m:sub>
        </m:sSub>
        <m:r>
          <m:rPr>
            <m:sty m:val="p"/>
          </m:rPr>
          <w:rPr>
            <w:rFonts w:ascii="Cambria Math" w:hAnsi="Cambria Math"/>
            <w:lang w:bidi="fa-IR"/>
          </w:rPr>
          <m:t xml:space="preserve">) | </m:t>
        </m:r>
        <m:sSub>
          <m:sSubPr>
            <m:ctrlPr>
              <w:rPr>
                <w:rFonts w:ascii="Cambria Math" w:hAnsi="Cambria Math"/>
                <w:lang w:bidi="fa-IR"/>
              </w:rPr>
            </m:ctrlPr>
          </m:sSubPr>
          <m:e>
            <m:r>
              <w:rPr>
                <w:rFonts w:ascii="Cambria Math" w:hAnsi="Cambria Math"/>
                <w:lang w:bidi="fa-IR"/>
              </w:rPr>
              <m:t>V</m:t>
            </m:r>
          </m:e>
          <m:sub>
            <m: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V</m:t>
            </m:r>
          </m:e>
          <m:sub>
            <m:r>
              <w:rPr>
                <w:rFonts w:ascii="Cambria Math" w:hAnsi="Cambria Math"/>
                <w:lang w:bidi="fa-IR"/>
              </w:rPr>
              <m:t>2</m:t>
            </m:r>
          </m:sub>
        </m:sSub>
        <m:r>
          <m:rPr>
            <m:sty m:val="p"/>
          </m:rPr>
          <w:rPr>
            <w:rFonts w:ascii="Cambria Math" w:hAnsi="Cambria Math"/>
            <w:lang w:bidi="fa-IR"/>
          </w:rPr>
          <m:t xml:space="preserve"> ∈ V}</m:t>
        </m:r>
      </m:oMath>
      <w:r w:rsidRPr="001943CA">
        <w:rPr>
          <w:rFonts w:hint="cs"/>
          <w:rtl/>
          <w:lang w:bidi="fa-IR"/>
        </w:rPr>
        <w:t xml:space="preserve">مجموعه ای از کران ها در مجموعه </w:t>
      </w:r>
      <w:r w:rsidRPr="001943CA">
        <w:rPr>
          <w:lang w:bidi="fa-IR"/>
        </w:rPr>
        <w:t>G</w:t>
      </w:r>
      <w:r w:rsidRPr="001943CA">
        <w:rPr>
          <w:rFonts w:hint="cs"/>
          <w:rtl/>
          <w:lang w:bidi="fa-IR"/>
        </w:rPr>
        <w:t xml:space="preserve"> است. تعداد گره ها در </w:t>
      </w:r>
      <w:r w:rsidRPr="001943CA">
        <w:rPr>
          <w:lang w:bidi="fa-IR"/>
        </w:rPr>
        <w:t>G</w:t>
      </w:r>
      <w:r w:rsidRPr="001943CA">
        <w:rPr>
          <w:rFonts w:hint="cs"/>
          <w:rtl/>
          <w:lang w:bidi="fa-IR"/>
        </w:rPr>
        <w:t xml:space="preserve"> به عنوان مرتبه </w:t>
      </w:r>
      <w:r w:rsidRPr="001943CA">
        <w:rPr>
          <w:lang w:bidi="fa-IR"/>
        </w:rPr>
        <w:t>G</w:t>
      </w:r>
      <w:r w:rsidRPr="001943CA">
        <w:rPr>
          <w:rFonts w:hint="cs"/>
          <w:rtl/>
          <w:lang w:bidi="fa-IR"/>
        </w:rPr>
        <w:t xml:space="preserve"> نامیده می شود در حالی که تعداد کران ها </w:t>
      </w:r>
      <m:oMath>
        <m:r>
          <m:rPr>
            <m:sty m:val="p"/>
          </m:rPr>
          <w:rPr>
            <w:rFonts w:ascii="Cambria Math" w:hAnsi="Cambria Math"/>
            <w:lang w:bidi="fa-IR"/>
          </w:rPr>
          <m:t>V (|E|)</m:t>
        </m:r>
        <m:r>
          <m:rPr>
            <m:sty m:val="p"/>
          </m:rPr>
          <w:rPr>
            <w:rFonts w:ascii="Cambria Math" w:hAnsi="Cambria Math" w:hint="cs"/>
            <w:rtl/>
            <w:lang w:bidi="fa-IR"/>
          </w:rPr>
          <m:t xml:space="preserve"> </m:t>
        </m:r>
      </m:oMath>
      <w:r w:rsidR="00502AFA">
        <w:rPr>
          <w:rFonts w:hint="cs"/>
          <w:rtl/>
          <w:lang w:bidi="fa-IR"/>
        </w:rPr>
        <w:t xml:space="preserve"> </w:t>
      </w:r>
      <w:r w:rsidRPr="001943CA">
        <w:rPr>
          <w:rFonts w:hint="cs"/>
          <w:rtl/>
          <w:lang w:bidi="fa-IR"/>
        </w:rPr>
        <w:t xml:space="preserve">به عنوان اندازه </w:t>
      </w:r>
      <w:r w:rsidRPr="001943CA">
        <w:rPr>
          <w:lang w:bidi="fa-IR"/>
        </w:rPr>
        <w:t>G</w:t>
      </w:r>
      <w:r w:rsidRPr="001943CA">
        <w:rPr>
          <w:rFonts w:hint="cs"/>
          <w:rtl/>
          <w:lang w:bidi="fa-IR"/>
        </w:rPr>
        <w:t xml:space="preserve"> معرفی می</w:t>
      </w:r>
      <w:r w:rsidRPr="001943CA">
        <w:rPr>
          <w:lang w:bidi="fa-IR"/>
        </w:rPr>
        <w:t xml:space="preserve"> </w:t>
      </w:r>
      <w:r w:rsidRPr="001943CA">
        <w:rPr>
          <w:rFonts w:hint="cs"/>
          <w:rtl/>
          <w:lang w:bidi="fa-IR"/>
        </w:rPr>
        <w:t xml:space="preserve">شود. هر کران معمولا دو گره به همراه دارد ولی ممکن است کران فقط دارای یک گره باشد در حالتی که یک کران از یکی از گره ها به طرف خودش کشیده شود (مانند یک حلقه). اگر دو رأس </w:t>
      </w:r>
      <w:r w:rsidR="00502AFA">
        <w:rPr>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 xml:space="preserve">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oMath>
      <w:r w:rsidRPr="001943CA">
        <w:rPr>
          <w:rFonts w:hint="cs"/>
          <w:rtl/>
          <w:lang w:bidi="fa-IR"/>
        </w:rPr>
        <w:t xml:space="preserve">به یک کران متصل شده باشند؛ انگاه گفته می شود که آنها مجانب یکدیگرند، و در غیر اینصورت این دو رأس غیر مجانب یا مستقل خوانده می شوند. دو کران که در یک رأس به هم می رسند مجانب یکدیگر هستند و در غیر اینصورت غیر مجانب اند. به عبارتی دیگر، اگر دو کران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m:t>
        </m:r>
      </m:oMath>
      <w:r w:rsidRPr="001943CA">
        <w:rPr>
          <w:rFonts w:hint="cs"/>
          <w:rtl/>
          <w:lang w:bidi="fa-IR"/>
        </w:rPr>
        <w:t xml:space="preserve"> و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2</m:t>
            </m:r>
          </m:sub>
        </m:sSub>
        <m:r>
          <w:rPr>
            <w:rFonts w:ascii="Cambria Math" w:hAnsi="Cambria Math"/>
            <w:lang w:bidi="fa-IR"/>
          </w:rPr>
          <m:t>)</m:t>
        </m:r>
      </m:oMath>
      <w:r w:rsidRPr="001943CA">
        <w:rPr>
          <w:rFonts w:hint="cs"/>
          <w:rtl/>
          <w:lang w:bidi="fa-IR"/>
        </w:rPr>
        <w:t xml:space="preserve"> مجانب یکدیگر باشند و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m:t>
        </m:r>
      </m:oMath>
      <w:r w:rsidRPr="001943CA">
        <w:rPr>
          <w:rFonts w:hint="cs"/>
          <w:rtl/>
          <w:lang w:bidi="fa-IR"/>
        </w:rPr>
        <w:t xml:space="preserve"> و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m:t>
        </m:r>
      </m:oMath>
      <w:r w:rsidRPr="001943CA">
        <w:rPr>
          <w:rFonts w:hint="cs"/>
          <w:rtl/>
          <w:lang w:bidi="fa-IR"/>
        </w:rPr>
        <w:t>، آنگاه یکی از عبارت های دیگر صدق می کند:</w:t>
      </w:r>
      <w:r w:rsidR="00677BA3">
        <w:rPr>
          <w:rFonts w:hint="cs"/>
          <w:rtl/>
          <w:lang w:bidi="fa-IR"/>
        </w:rPr>
        <w:t xml:space="preserve"> </w:t>
      </w:r>
      <w:r w:rsidRPr="001943CA">
        <w:rPr>
          <w:rFonts w:eastAsiaTheme="minorEastAsia"/>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1</m:t>
            </m:r>
          </m:sub>
        </m:sSub>
        <m:r>
          <w:rPr>
            <w:rFonts w:ascii="Cambria Math" w:hAnsi="Cambria Math"/>
            <w:lang w:bidi="fa-IR"/>
          </w:rPr>
          <m:t>)</m:t>
        </m:r>
      </m:oMath>
      <w:r w:rsidRPr="001943CA">
        <w:rPr>
          <w:rFonts w:eastAsiaTheme="minorEastAsia" w:hint="cs"/>
          <w:rtl/>
          <w:lang w:bidi="fa-IR"/>
        </w:rPr>
        <w:t xml:space="preserve">یا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2</m:t>
            </m:r>
          </m:sub>
        </m:sSub>
        <m:r>
          <w:rPr>
            <w:rFonts w:ascii="Cambria Math" w:hAnsi="Cambria Math"/>
            <w:lang w:bidi="fa-IR"/>
          </w:rPr>
          <m:t>)</m:t>
        </m:r>
      </m:oMath>
      <w:r w:rsidRPr="001943CA">
        <w:rPr>
          <w:rFonts w:eastAsiaTheme="minorEastAsia" w:hint="cs"/>
          <w:rtl/>
          <w:lang w:bidi="fa-IR"/>
        </w:rPr>
        <w:t xml:space="preserve"> یا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1</m:t>
            </m:r>
          </m:sub>
        </m:sSub>
        <m:r>
          <w:rPr>
            <w:rFonts w:ascii="Cambria Math" w:hAnsi="Cambria Math"/>
            <w:lang w:bidi="fa-IR"/>
          </w:rPr>
          <m:t>)</m:t>
        </m:r>
      </m:oMath>
      <w:r w:rsidRPr="001943CA">
        <w:rPr>
          <w:rFonts w:eastAsiaTheme="minorEastAsia" w:hint="cs"/>
          <w:rtl/>
          <w:lang w:bidi="fa-IR"/>
        </w:rPr>
        <w:t xml:space="preserve"> یا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2</m:t>
            </m:r>
          </m:sub>
        </m:sSub>
        <m:r>
          <w:rPr>
            <w:rFonts w:ascii="Cambria Math" w:hAnsi="Cambria Math"/>
            <w:lang w:bidi="fa-IR"/>
          </w:rPr>
          <m:t>)</m:t>
        </m:r>
      </m:oMath>
      <w:r w:rsidRPr="001943CA">
        <w:rPr>
          <w:rFonts w:hint="cs"/>
          <w:rtl/>
          <w:lang w:bidi="fa-IR"/>
        </w:rPr>
        <w:t xml:space="preserve">. </w:t>
      </w:r>
      <w:r w:rsidRPr="001943CA">
        <w:rPr>
          <w:rFonts w:hint="cs"/>
          <w:rtl/>
          <w:lang w:bidi="fa-IR"/>
        </w:rPr>
        <w:lastRenderedPageBreak/>
        <w:t xml:space="preserve">مجموعه همه رأس های مجانب رأس </w:t>
      </w:r>
      <w:r w:rsidRPr="001943CA">
        <w:rPr>
          <w:lang w:bidi="fa-IR"/>
        </w:rPr>
        <w:t>V</w:t>
      </w:r>
      <w:r w:rsidRPr="001943CA">
        <w:rPr>
          <w:rFonts w:hint="cs"/>
          <w:rtl/>
          <w:lang w:bidi="fa-IR"/>
        </w:rPr>
        <w:t xml:space="preserve"> با مجانب های </w:t>
      </w:r>
      <w:r w:rsidRPr="001943CA">
        <w:rPr>
          <w:lang w:bidi="fa-IR"/>
        </w:rPr>
        <w:t>V</w:t>
      </w:r>
      <w:r w:rsidRPr="001943CA">
        <w:rPr>
          <w:rFonts w:hint="cs"/>
          <w:rtl/>
          <w:lang w:bidi="fa-IR"/>
        </w:rPr>
        <w:t xml:space="preserve"> متناظر است. یک مسیر بصورت توالی متناهی از کران ها بین هر دو گره تعریف می شود و در گراف بر خلاف گراف درختی اگر یک مسیر خاص بین دو گره وجود داشته باشد، ممکن است مسیرهای چندگانه ای وجود داشته باشد، طول مسیر </w:t>
      </w:r>
      <w:r w:rsidRPr="001943CA">
        <w:rPr>
          <w:lang w:bidi="fa-IR"/>
        </w:rPr>
        <w:t>P</w:t>
      </w:r>
      <w:r w:rsidRPr="001943CA">
        <w:rPr>
          <w:rFonts w:hint="cs"/>
          <w:rtl/>
          <w:lang w:bidi="fa-IR"/>
        </w:rPr>
        <w:t xml:space="preserve"> به تعداد کران ها در </w:t>
      </w:r>
      <w:r w:rsidR="00667F84">
        <w:rPr>
          <w:lang w:bidi="fa-IR"/>
        </w:rPr>
        <w:t>P</w:t>
      </w:r>
      <w:r w:rsidRPr="001943CA">
        <w:rPr>
          <w:rFonts w:hint="cs"/>
          <w:rtl/>
          <w:lang w:bidi="fa-IR"/>
        </w:rPr>
        <w:t xml:space="preserve"> گفته می شود. مرتبه یک گره به تعداد گره های صادر شده از یک گره گفته می شود. </w:t>
      </w:r>
    </w:p>
    <w:p w:rsidR="001943CA" w:rsidRDefault="001943CA" w:rsidP="00F15F0F">
      <w:pPr>
        <w:tabs>
          <w:tab w:val="right" w:pos="540"/>
        </w:tabs>
        <w:rPr>
          <w:rtl/>
          <w:lang w:bidi="fa-IR"/>
        </w:rPr>
      </w:pPr>
      <w:r w:rsidRPr="001943CA">
        <w:rPr>
          <w:rFonts w:hint="cs"/>
          <w:rtl/>
          <w:lang w:bidi="fa-IR"/>
        </w:rPr>
        <w:t xml:space="preserve">گراف </w:t>
      </w:r>
      <w:r w:rsidRPr="001943CA">
        <w:rPr>
          <w:lang w:bidi="fa-IR"/>
        </w:rPr>
        <w:t>G’</w:t>
      </w:r>
      <w:r w:rsidRPr="001943CA">
        <w:rPr>
          <w:rFonts w:hint="cs"/>
          <w:rtl/>
          <w:lang w:bidi="fa-IR"/>
        </w:rPr>
        <w:t xml:space="preserve"> زیر گراف </w:t>
      </w:r>
      <w:r w:rsidRPr="001943CA">
        <w:rPr>
          <w:lang w:bidi="fa-IR"/>
        </w:rPr>
        <w:t>G</w:t>
      </w:r>
      <w:r w:rsidRPr="001943CA">
        <w:rPr>
          <w:rFonts w:hint="cs"/>
          <w:rtl/>
          <w:lang w:bidi="fa-IR"/>
        </w:rPr>
        <w:t xml:space="preserve"> خواهد بود، اگر هم ریختی زیر گراف بین </w:t>
      </w:r>
      <w:r w:rsidRPr="001943CA">
        <w:rPr>
          <w:lang w:bidi="fa-IR"/>
        </w:rPr>
        <w:t>G’</w:t>
      </w:r>
      <w:r w:rsidRPr="001943CA">
        <w:rPr>
          <w:rFonts w:hint="cs"/>
          <w:rtl/>
          <w:lang w:bidi="fa-IR"/>
        </w:rPr>
        <w:t xml:space="preserve"> و </w:t>
      </w:r>
      <w:r w:rsidRPr="001943CA">
        <w:rPr>
          <w:lang w:bidi="fa-IR"/>
        </w:rPr>
        <w:t>G</w:t>
      </w:r>
      <w:r w:rsidRPr="001943CA">
        <w:rPr>
          <w:rFonts w:hint="cs"/>
          <w:rtl/>
          <w:lang w:bidi="fa-IR"/>
        </w:rPr>
        <w:t xml:space="preserve"> وجود داش</w:t>
      </w:r>
      <w:r w:rsidR="00667F84">
        <w:rPr>
          <w:rFonts w:hint="cs"/>
          <w:rtl/>
          <w:lang w:bidi="fa-IR"/>
        </w:rPr>
        <w:t xml:space="preserve">ته باشد. هم ریختی عبارت است از </w:t>
      </w:r>
      <w:r w:rsidRPr="001943CA">
        <w:rPr>
          <w:rFonts w:hint="cs"/>
          <w:rtl/>
          <w:lang w:bidi="fa-IR"/>
        </w:rPr>
        <w:t>تناظر یک به یک مجموعه گره های یک گراف با مجموعه گره های گراف دیگر در شرایطی که مجانب یا غیر مجانب بودن محفوظ باشد.</w:t>
      </w:r>
    </w:p>
    <w:p w:rsidR="00BC30B5" w:rsidRPr="00056FFE" w:rsidRDefault="00BC30B5" w:rsidP="00F15F0F">
      <w:pPr>
        <w:tabs>
          <w:tab w:val="right" w:pos="540"/>
        </w:tabs>
        <w:rPr>
          <w:rtl/>
        </w:rPr>
      </w:pPr>
      <w:r w:rsidRPr="00056FFE">
        <w:rPr>
          <w:rFonts w:hint="cs"/>
          <w:rtl/>
        </w:rPr>
        <w:t xml:space="preserve">به طور کلی، گراف به صورت مجموعه ای از رأس ها (گره ها) که به وسیله مجموعه ای از کران ها (لینک ها) متصل شده اند، تعریف می شود. گراف های مورد استفاده در </w:t>
      </w:r>
      <w:r w:rsidR="00F16371">
        <w:rPr>
          <w:rFonts w:hint="cs"/>
          <w:rtl/>
          <w:lang w:bidi="fa-IR"/>
        </w:rPr>
        <w:t>زیر گراف های پر تکرار</w:t>
      </w:r>
      <w:r w:rsidRPr="00056FFE">
        <w:rPr>
          <w:rFonts w:hint="cs"/>
          <w:rtl/>
        </w:rPr>
        <w:t xml:space="preserve"> به عنوان گراف های ساده برچسب دار تلقی می شوند. در زیر گراف های بعدی، تعدادی از تعاریف بسیار متداول ارائه می شوند.</w:t>
      </w:r>
    </w:p>
    <w:p w:rsidR="00BC30B5" w:rsidRPr="00056FFE" w:rsidRDefault="00BC30B5" w:rsidP="00F15F0F">
      <w:pPr>
        <w:tabs>
          <w:tab w:val="right" w:pos="540"/>
        </w:tabs>
        <w:rPr>
          <w:rtl/>
        </w:rPr>
      </w:pPr>
      <w:r w:rsidRPr="00056FFE">
        <w:rPr>
          <w:rFonts w:hint="cs"/>
          <w:b/>
          <w:bCs/>
          <w:rtl/>
        </w:rPr>
        <w:t>گراف برچسب دار:</w:t>
      </w:r>
      <w:r w:rsidRPr="00056FFE">
        <w:rPr>
          <w:rFonts w:hint="cs"/>
          <w:rtl/>
        </w:rPr>
        <w:t xml:space="preserve">  گراف برچسب دار را می توان به صورت </w:t>
      </w:r>
      <m:oMath>
        <m:r>
          <w:rPr>
            <w:rFonts w:ascii="Cambria Math" w:hAnsi="Cambria Math"/>
          </w:rPr>
          <m:t>G</m:t>
        </m:r>
        <m:d>
          <m:dPr>
            <m:ctrlPr>
              <w:rPr>
                <w:rFonts w:ascii="Cambria Math" w:hAnsi="Cambria Math"/>
                <w:i/>
              </w:rPr>
            </m:ctrlPr>
          </m:dPr>
          <m:e>
            <m:r>
              <w:rPr>
                <w:rFonts w:ascii="Cambria Math" w:hAnsi="Cambria Math"/>
              </w:rPr>
              <m:t>V,E,</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E</m:t>
                </m:r>
              </m:sub>
            </m:sSub>
            <m:r>
              <w:rPr>
                <w:rFonts w:ascii="Cambria Math" w:hAnsi="Cambria Math"/>
              </w:rPr>
              <m:t>,ϑ</m:t>
            </m:r>
          </m:e>
        </m:d>
      </m:oMath>
      <w:r w:rsidRPr="00056FFE">
        <w:rPr>
          <w:rFonts w:hint="cs"/>
          <w:rtl/>
        </w:rPr>
        <w:t xml:space="preserve">  تعریف کرد، که </w:t>
      </w:r>
      <w:r w:rsidRPr="00056FFE">
        <w:t>V</w:t>
      </w:r>
      <w:r w:rsidRPr="00056FFE">
        <w:rPr>
          <w:rFonts w:hint="cs"/>
          <w:rtl/>
        </w:rPr>
        <w:t xml:space="preserve"> مجموعه ای از رأس هاست، </w:t>
      </w:r>
      <m:oMath>
        <m:r>
          <w:rPr>
            <w:rFonts w:ascii="Cambria Math" w:hAnsi="Cambria Math"/>
          </w:rPr>
          <m:t>E⊆V×V</m:t>
        </m:r>
      </m:oMath>
      <w:r w:rsidRPr="00056FFE">
        <w:rPr>
          <w:rFonts w:hint="cs"/>
          <w:rtl/>
        </w:rPr>
        <w:t xml:space="preserve"> مجموعه ای از کران هاست؛ </w:t>
      </w:r>
      <m:oMath>
        <m:sSub>
          <m:sSubPr>
            <m:ctrlPr>
              <w:rPr>
                <w:rFonts w:ascii="Cambria Math" w:hAnsi="Cambria Math"/>
                <w:i/>
              </w:rPr>
            </m:ctrlPr>
          </m:sSubPr>
          <m:e>
            <m:r>
              <w:rPr>
                <w:rFonts w:ascii="Cambria Math" w:hAnsi="Cambria Math"/>
              </w:rPr>
              <m:t>L</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V</m:t>
            </m:r>
          </m:sub>
        </m:sSub>
      </m:oMath>
      <w:r w:rsidRPr="00056FFE">
        <w:rPr>
          <w:rFonts w:hint="cs"/>
          <w:rtl/>
        </w:rPr>
        <w:t xml:space="preserve"> به ترتیب مجموعه ای از برچسب های رأس و کران هستند؛ و </w:t>
      </w:r>
      <m:oMath>
        <m:r>
          <w:rPr>
            <w:rFonts w:ascii="Cambria Math" w:hAnsi="Cambria Math"/>
          </w:rPr>
          <m:t>ϑ</m:t>
        </m:r>
      </m:oMath>
      <w:r w:rsidR="00F16371">
        <w:rPr>
          <w:rFonts w:eastAsiaTheme="minorEastAsia" w:hint="cs"/>
          <w:rtl/>
        </w:rPr>
        <w:t xml:space="preserve"> </w:t>
      </w:r>
      <w:r w:rsidRPr="00056FFE">
        <w:rPr>
          <w:rFonts w:eastAsiaTheme="minorEastAsia" w:hint="cs"/>
          <w:rtl/>
        </w:rPr>
        <w:t>ک</w:t>
      </w:r>
      <w:r w:rsidR="00F16371">
        <w:rPr>
          <w:rFonts w:eastAsiaTheme="minorEastAsia" w:hint="cs"/>
          <w:rtl/>
        </w:rPr>
        <w:t>ه</w:t>
      </w:r>
      <w:r w:rsidRPr="00056FFE">
        <w:rPr>
          <w:rFonts w:eastAsiaTheme="minorEastAsia" w:hint="cs"/>
          <w:rtl/>
        </w:rPr>
        <w:t xml:space="preserve"> تابع بر چسب است که تناظر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m:t>
            </m:r>
          </m:sub>
        </m:sSub>
        <m:r>
          <w:rPr>
            <w:rFonts w:ascii="Cambria Math" w:eastAsiaTheme="minorEastAsia" w:hAnsi="Cambria Math"/>
          </w:rPr>
          <m:t xml:space="preserve">  , V→</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V</m:t>
            </m:r>
          </m:sub>
        </m:sSub>
      </m:oMath>
      <w:r w:rsidRPr="00056FFE">
        <w:rPr>
          <w:rFonts w:hint="cs"/>
          <w:rtl/>
        </w:rPr>
        <w:t xml:space="preserve"> را تعریف می کند.</w:t>
      </w:r>
    </w:p>
    <w:p w:rsidR="00BC30B5" w:rsidRPr="00056FFE" w:rsidRDefault="00BC30B5" w:rsidP="00F15F0F">
      <w:pPr>
        <w:tabs>
          <w:tab w:val="right" w:pos="540"/>
        </w:tabs>
        <w:rPr>
          <w:i/>
        </w:rPr>
      </w:pPr>
      <w:r w:rsidRPr="00056FFE">
        <w:t>G</w:t>
      </w:r>
      <w:r w:rsidRPr="00056FFE">
        <w:rPr>
          <w:rFonts w:hint="cs"/>
          <w:rtl/>
        </w:rPr>
        <w:t xml:space="preserve"> گراف غیر مستقیم خواهد بود اگر </w:t>
      </w:r>
      <m:oMath>
        <m:r>
          <m:rPr>
            <m:sty m:val="p"/>
          </m:rPr>
          <w:rPr>
            <w:rFonts w:ascii="Cambria Math" w:hAnsi="Cambria Math" w:cs="Cambria Math" w:hint="cs"/>
            <w:rtl/>
          </w:rPr>
          <m:t>∀</m:t>
        </m:r>
        <m:r>
          <w:rPr>
            <w:rFonts w:ascii="Cambria Math" w:hAnsi="Cambria Math"/>
          </w:rPr>
          <m:t>e∈E</m:t>
        </m:r>
      </m:oMath>
      <w:r w:rsidRPr="00056FFE">
        <w:rPr>
          <w:rFonts w:hint="cs"/>
          <w:i/>
          <w:rtl/>
        </w:rPr>
        <w:t xml:space="preserve">، که </w:t>
      </w:r>
      <w:r w:rsidRPr="00056FFE">
        <w:rPr>
          <w:i/>
        </w:rPr>
        <w:t>e</w:t>
      </w:r>
      <w:r w:rsidRPr="00056FFE">
        <w:rPr>
          <w:rFonts w:hint="cs"/>
          <w:i/>
          <w:rtl/>
        </w:rPr>
        <w:t xml:space="preserve"> یک جفت رأس نامنظم است. مسیر در </w:t>
      </w:r>
      <w:r w:rsidRPr="00056FFE">
        <w:rPr>
          <w:i/>
        </w:rPr>
        <w:t>G</w:t>
      </w:r>
      <w:r w:rsidRPr="00056FFE">
        <w:rPr>
          <w:rFonts w:hint="cs"/>
          <w:i/>
          <w:rtl/>
        </w:rPr>
        <w:t xml:space="preserve"> عبارتست از توالی رأس هایی که قابل مرتب کردن هستند به صورتی که دو رأس تشکیل یک کران را می دهند اگر و تنها اگر این دو رأس در لیست به صورت متوالی قرار گرفته باشند. </w:t>
      </w:r>
      <w:r w:rsidRPr="00056FFE">
        <w:rPr>
          <w:i/>
        </w:rPr>
        <w:t>G</w:t>
      </w:r>
      <w:r w:rsidRPr="00056FFE">
        <w:rPr>
          <w:rFonts w:hint="cs"/>
          <w:i/>
          <w:rtl/>
        </w:rPr>
        <w:t xml:space="preserve"> پیوسته است، اگر شامل مسیری برای هر جفت رأس موجود در آن باشد و در غیر اینصورت ناپیوسته خواهد بود. </w:t>
      </w:r>
      <w:r w:rsidRPr="00056FFE">
        <w:rPr>
          <w:i/>
        </w:rPr>
        <w:t>G</w:t>
      </w:r>
      <w:r w:rsidRPr="00056FFE">
        <w:rPr>
          <w:rFonts w:hint="cs"/>
          <w:i/>
          <w:rtl/>
        </w:rPr>
        <w:t xml:space="preserve"> کامل است اگر هر جفت رأس با یک کران اتصال داشته باشد و </w:t>
      </w:r>
      <w:r w:rsidRPr="00056FFE">
        <w:rPr>
          <w:i/>
        </w:rPr>
        <w:t>G</w:t>
      </w:r>
      <w:r w:rsidRPr="00056FFE">
        <w:rPr>
          <w:rFonts w:hint="cs"/>
          <w:i/>
          <w:rtl/>
        </w:rPr>
        <w:t xml:space="preserve"> بی حلقه گفته می شود اگر فاقد حلقه باشد. </w:t>
      </w:r>
    </w:p>
    <w:p w:rsidR="00BC30B5" w:rsidRPr="00056FFE" w:rsidRDefault="00BC30B5" w:rsidP="007F44B0">
      <w:pPr>
        <w:tabs>
          <w:tab w:val="right" w:pos="540"/>
        </w:tabs>
        <w:rPr>
          <w:i/>
          <w:rtl/>
        </w:rPr>
      </w:pPr>
      <w:r w:rsidRPr="00056FFE">
        <w:rPr>
          <w:rFonts w:hint="cs"/>
          <w:b/>
          <w:bCs/>
          <w:i/>
          <w:rtl/>
        </w:rPr>
        <w:t>زیر گراف:</w:t>
      </w:r>
      <w:r w:rsidRPr="00056FFE">
        <w:rPr>
          <w:rFonts w:hint="cs"/>
          <w:i/>
          <w:rtl/>
        </w:rPr>
        <w:t xml:space="preserve">  در مورد دو گراف معین </w:t>
      </w:r>
      <m:oMath>
        <m:sSub>
          <m:sSubPr>
            <m:ctrlPr>
              <w:rPr>
                <w:rFonts w:ascii="Cambria Math" w:hAnsi="Cambria Math"/>
                <w:i/>
              </w:rPr>
            </m:ctrlPr>
          </m:sSubPr>
          <m:e>
            <m:r>
              <w:rPr>
                <w:rFonts w:ascii="Cambria Math" w:hAnsi="Cambria Math"/>
              </w:rPr>
              <m:t>G</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r>
              <w:rPr>
                <w:rFonts w:ascii="Cambria Math" w:hAnsi="Cambria Math"/>
              </w:rPr>
              <m:t xml:space="preserve">, </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E</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e>
        </m:d>
      </m:oMath>
      <w:r w:rsidRPr="00056FFE">
        <w:rPr>
          <w:rFonts w:hint="cs"/>
          <w:i/>
          <w:rtl/>
        </w:rPr>
        <w:t xml:space="preserve"> و </w:t>
      </w:r>
      <m:oMath>
        <m:sSub>
          <m:sSubPr>
            <m:ctrlPr>
              <w:rPr>
                <w:rFonts w:ascii="Cambria Math" w:hAnsi="Cambria Math"/>
                <w:i/>
              </w:rPr>
            </m:ctrlPr>
          </m:sSubPr>
          <m:e>
            <m:r>
              <w:rPr>
                <w:rFonts w:ascii="Cambria Math" w:hAnsi="Cambria Math"/>
              </w:rPr>
              <m:t>G</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 xml:space="preserve">, </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E</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e>
        </m:d>
      </m:oMath>
      <w:r w:rsidRPr="00056FFE">
        <w:rPr>
          <w:rFonts w:hint="cs"/>
          <w:i/>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056FFE">
        <w:rPr>
          <w:rFonts w:eastAsiaTheme="minorEastAsia" w:hint="cs"/>
          <w:i/>
          <w:rtl/>
        </w:rPr>
        <w:t xml:space="preserve"> زیر گراف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056FFE">
        <w:rPr>
          <w:rFonts w:eastAsiaTheme="minorEastAsia" w:hint="cs"/>
          <w:i/>
          <w:rtl/>
        </w:rPr>
        <w:t xml:space="preserve"> خواهد بود، اگر رابطه های زیر در مورد </w:t>
      </w:r>
      <w:r w:rsidRPr="00056FFE">
        <w:rPr>
          <w:rFonts w:eastAsiaTheme="minorEastAsia"/>
          <w:i/>
        </w:rPr>
        <w:t>G</w:t>
      </w:r>
      <w:r w:rsidRPr="00056FFE">
        <w:rPr>
          <w:rFonts w:eastAsiaTheme="minorEastAsia"/>
          <w:i/>
          <w:vertAlign w:val="subscript"/>
        </w:rPr>
        <w:t>1</w:t>
      </w:r>
      <w:r w:rsidRPr="00056FFE">
        <w:rPr>
          <w:rFonts w:eastAsiaTheme="minorEastAsia" w:hint="cs"/>
          <w:i/>
          <w:rtl/>
        </w:rPr>
        <w:t xml:space="preserve"> صدق می کند : (</w:t>
      </w:r>
      <w:r w:rsidRPr="00056FFE">
        <w:rPr>
          <w:rFonts w:eastAsiaTheme="minorEastAsia"/>
          <w:i/>
        </w:rPr>
        <w:t>i</w:t>
      </w:r>
      <w:r w:rsidRPr="00056FFE">
        <w:rPr>
          <w:rFonts w:eastAsiaTheme="minorEastAsia" w:hint="cs"/>
          <w:i/>
          <w:rtl/>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oMath>
      <w:r w:rsidRPr="00056FFE">
        <w:rPr>
          <w:rFonts w:hint="cs"/>
          <w:i/>
          <w:rtl/>
        </w:rPr>
        <w:t xml:space="preserve"> و </w:t>
      </w:r>
      <m:oMath>
        <m:sSub>
          <m:sSubPr>
            <m:ctrlPr>
              <w:rPr>
                <w:rFonts w:ascii="Cambria Math" w:hAnsi="Cambria Math"/>
                <w:i/>
              </w:rPr>
            </m:ctrlPr>
          </m:sSubPr>
          <m:e>
            <m:r>
              <w:rPr>
                <w:rFonts w:ascii="Cambria Math" w:hAnsi="Cambria Math"/>
              </w:rPr>
              <m:t>∀</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ϑ</m:t>
            </m:r>
          </m:e>
          <m:sub>
            <m:r>
              <w:rPr>
                <w:rFonts w:ascii="Cambria Math" w:hAnsi="Cambria Math"/>
              </w:rPr>
              <m:t>1</m:t>
            </m:r>
          </m:sub>
        </m:sSub>
        <m:d>
          <m:dPr>
            <m:ctrlPr>
              <w:rPr>
                <w:rFonts w:ascii="Cambria Math" w:hAnsi="Cambria Math"/>
                <w:i/>
              </w:rPr>
            </m:ctrlPr>
          </m:dPr>
          <m:e>
            <m:r>
              <w:rPr>
                <w:rFonts w:ascii="Cambria Math" w:hAnsi="Cambria Math"/>
              </w:rPr>
              <m:t>V</m:t>
            </m:r>
          </m:e>
        </m:d>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2</m:t>
            </m:r>
          </m:sub>
        </m:sSub>
        <m:r>
          <w:rPr>
            <w:rFonts w:ascii="Cambria Math" w:hAnsi="Cambria Math"/>
          </w:rPr>
          <m:t>(V)</m:t>
        </m:r>
      </m:oMath>
      <w:r w:rsidRPr="00056FFE">
        <w:rPr>
          <w:rFonts w:hint="cs"/>
          <w:i/>
          <w:rtl/>
        </w:rPr>
        <w:t xml:space="preserve">  (</w:t>
      </w:r>
      <w:r w:rsidRPr="00056FFE">
        <w:rPr>
          <w:i/>
        </w:rPr>
        <w:t>ii</w:t>
      </w:r>
      <w:r w:rsidRPr="00056FFE">
        <w:rPr>
          <w:rFonts w:hint="cs"/>
          <w:i/>
          <w:rtl/>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oMath>
      <w:r w:rsidRPr="00056FFE">
        <w:rPr>
          <w:rFonts w:hint="cs"/>
          <w:i/>
          <w:rtl/>
        </w:rPr>
        <w:t xml:space="preserve">  ، و </w:t>
      </w:r>
      <m:oMath>
        <m:r>
          <w:rPr>
            <w:rFonts w:ascii="Cambria Math" w:hAnsi="Cambria Math"/>
          </w:rPr>
          <m:t>∀</m:t>
        </m:r>
        <m:d>
          <m:dPr>
            <m:ctrlPr>
              <w:rPr>
                <w:rFonts w:ascii="Cambria Math" w:hAnsi="Cambria Math"/>
                <w:i/>
              </w:rPr>
            </m:ctrlPr>
          </m:dPr>
          <m:e>
            <m:r>
              <w:rPr>
                <w:rFonts w:ascii="Cambria Math" w:hAnsi="Cambria Math"/>
              </w:rPr>
              <m:t xml:space="preserve">u, V </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1</m:t>
            </m:r>
          </m:sub>
        </m:sSub>
        <m:d>
          <m:dPr>
            <m:ctrlPr>
              <w:rPr>
                <w:rFonts w:ascii="Cambria Math" w:hAnsi="Cambria Math"/>
                <w:i/>
              </w:rPr>
            </m:ctrlPr>
          </m:dPr>
          <m:e>
            <m:r>
              <w:rPr>
                <w:rFonts w:ascii="Cambria Math" w:hAnsi="Cambria Math"/>
              </w:rPr>
              <m:t>V,V</m:t>
            </m:r>
          </m:e>
        </m:d>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2</m:t>
            </m:r>
          </m:sub>
        </m:sSub>
        <m:r>
          <w:rPr>
            <w:rFonts w:ascii="Cambria Math" w:hAnsi="Cambria Math"/>
          </w:rPr>
          <m:t>(u,V)</m:t>
        </m:r>
      </m:oMath>
      <w:r w:rsidRPr="00056FFE">
        <w:rPr>
          <w:rFonts w:hint="cs"/>
          <w:i/>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056FFE">
        <w:rPr>
          <w:rFonts w:eastAsiaTheme="minorEastAsia" w:hint="cs"/>
          <w:i/>
          <w:rtl/>
        </w:rPr>
        <w:t xml:space="preserve"> ی</w:t>
      </w:r>
      <w:r w:rsidRPr="00056FFE">
        <w:rPr>
          <w:rFonts w:hint="cs"/>
          <w:i/>
          <w:rtl/>
        </w:rPr>
        <w:t xml:space="preserve">ک گراف القاء شده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056FFE">
        <w:rPr>
          <w:rFonts w:eastAsiaTheme="minorEastAsia" w:hint="cs"/>
          <w:i/>
          <w:rtl/>
        </w:rPr>
        <w:t xml:space="preserve">  خواهد بود اگر علاوه بر شرط های بالا موارد زیر نیز درباره آن صدق کند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u</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m:t>
        </m:r>
        <m:d>
          <m:dPr>
            <m:ctrlPr>
              <w:rPr>
                <w:rFonts w:ascii="Cambria Math" w:eastAsiaTheme="minorEastAsia" w:hAnsi="Cambria Math"/>
                <w:i/>
              </w:rPr>
            </m:ctrlPr>
          </m:dPr>
          <m:e>
            <m:r>
              <w:rPr>
                <w:rFonts w:ascii="Cambria Math" w:eastAsiaTheme="minorEastAsia" w:hAnsi="Cambria Math"/>
              </w:rPr>
              <m:t>u,V</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 xml:space="preserve"> ↔(u,V)∈</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oMath>
      <w:r w:rsidRPr="00056FFE">
        <w:rPr>
          <w:rFonts w:eastAsiaTheme="minorEastAsia" w:hint="cs"/>
          <w:i/>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056FFE">
        <w:rPr>
          <w:rFonts w:eastAsiaTheme="minorEastAsia" w:hint="cs"/>
          <w:i/>
          <w:rtl/>
        </w:rPr>
        <w:t xml:space="preserve"> نیز زیر گراف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056FFE">
        <w:rPr>
          <w:rFonts w:hint="cs"/>
          <w:i/>
          <w:rtl/>
        </w:rPr>
        <w:t xml:space="preserve"> خواهد بود</w:t>
      </w:r>
      <w:r w:rsidR="009352F2">
        <w:rPr>
          <w:rFonts w:hint="cs"/>
          <w:i/>
          <w:rtl/>
          <w:lang w:bidi="fa-IR"/>
        </w:rPr>
        <w:t xml:space="preserve"> </w:t>
      </w:r>
      <w:r w:rsidR="009352F2">
        <w:rPr>
          <w:i/>
          <w:rtl/>
          <w:lang w:bidi="fa-IR"/>
        </w:rPr>
        <w:fldChar w:fldCharType="begin"/>
      </w:r>
      <w:r w:rsidR="009352F2">
        <w:rPr>
          <w:i/>
          <w:rtl/>
          <w:lang w:bidi="fa-IR"/>
        </w:rPr>
        <w:instrText xml:space="preserve"> </w:instrText>
      </w:r>
      <w:r w:rsidR="009352F2">
        <w:rPr>
          <w:i/>
          <w:lang w:bidi="fa-IR"/>
        </w:rPr>
        <w:instrText>ADDIN EN.CITE &lt;EndNote&gt;&lt;Cite&gt;&lt;Author&gt;Huan&lt;/Author&gt;&lt;Year&gt;2003&lt;/Year&gt;&lt;RecNum&gt;60&lt;/RecNum&gt;&lt;DisplayText&gt;[3]&lt;/DisplayText&gt;&lt;record&gt;&lt;rec-number&gt;60&lt;/rec-number&gt;&lt;foreign-keys&gt;&lt;key app="EN" db-id="5vaes0fpbfpepxedwv65twzav09zxxw9p5xs" timestamp="1419501390"&gt;60&lt;/key</w:instrText>
      </w:r>
      <w:r w:rsidR="009352F2">
        <w:rPr>
          <w:i/>
          <w:rtl/>
          <w:lang w:bidi="fa-IR"/>
        </w:rPr>
        <w:instrText>&gt;&lt;/</w:instrText>
      </w:r>
      <w:r w:rsidR="009352F2">
        <w:rPr>
          <w:i/>
          <w:lang w:bidi="fa-IR"/>
        </w:rPr>
        <w:instrText>foreign-keys&gt;&lt;ref-type name="Conference Paper"&gt;47&lt;/ref-type&gt;&lt;contributors&gt;&lt;authors&gt;&lt;author&gt;Jun Huan&lt;/author&gt;&lt;author&gt;Wei Wang&lt;/author&gt;&lt;author&gt;Jan Prins&lt;/author&gt;&lt;/authors&gt;&lt;/contributors&gt;&lt;titles&gt;&lt;title&gt;Efficient Mining of Frequent Subgraphs in the Presence of Isomorphism&lt;/title&gt;&lt;secondary-title&gt;Proceedings of the Third IEEE International Conference on Data Mining&lt;/secondary-title&gt;&lt;/titles&gt;&lt;pages&gt;549&lt;/pages&gt;&lt;dates&gt;&lt;year&gt;2003&lt;/year&gt;&lt;/dates&gt;&lt;publisher&gt;IEEE Computer Society&lt;/publisher&gt;&lt;urls&gt;&lt;/urls&gt;&lt;custom1&gt;95</w:instrText>
      </w:r>
      <w:r w:rsidR="009352F2">
        <w:rPr>
          <w:i/>
          <w:rtl/>
          <w:lang w:bidi="fa-IR"/>
        </w:rPr>
        <w:instrText>2101&lt;/</w:instrText>
      </w:r>
      <w:r w:rsidR="009352F2">
        <w:rPr>
          <w:i/>
          <w:lang w:bidi="fa-IR"/>
        </w:rPr>
        <w:instrText>custom1&gt;&lt;/record&gt;&lt;/Cite&gt;&lt;/EndNote</w:instrText>
      </w:r>
      <w:r w:rsidR="009352F2">
        <w:rPr>
          <w:i/>
          <w:rtl/>
          <w:lang w:bidi="fa-IR"/>
        </w:rPr>
        <w:instrText>&gt;</w:instrText>
      </w:r>
      <w:r w:rsidR="009352F2">
        <w:rPr>
          <w:i/>
          <w:rtl/>
          <w:lang w:bidi="fa-IR"/>
        </w:rPr>
        <w:fldChar w:fldCharType="separate"/>
      </w:r>
      <w:r w:rsidR="009352F2">
        <w:rPr>
          <w:i/>
          <w:noProof/>
          <w:rtl/>
          <w:lang w:bidi="fa-IR"/>
        </w:rPr>
        <w:t>[</w:t>
      </w:r>
      <w:hyperlink w:anchor="_ENREF_3" w:tooltip="Huan, 2003 #60" w:history="1">
        <w:r w:rsidR="007F44B0">
          <w:rPr>
            <w:i/>
            <w:noProof/>
            <w:rtl/>
            <w:lang w:bidi="fa-IR"/>
          </w:rPr>
          <w:t>3</w:t>
        </w:r>
      </w:hyperlink>
      <w:r w:rsidR="009352F2">
        <w:rPr>
          <w:i/>
          <w:noProof/>
          <w:rtl/>
          <w:lang w:bidi="fa-IR"/>
        </w:rPr>
        <w:t>]</w:t>
      </w:r>
      <w:r w:rsidR="009352F2">
        <w:rPr>
          <w:i/>
          <w:rtl/>
          <w:lang w:bidi="fa-IR"/>
        </w:rPr>
        <w:fldChar w:fldCharType="end"/>
      </w:r>
      <w:r w:rsidRPr="00056FFE">
        <w:rPr>
          <w:rFonts w:hint="cs"/>
          <w:i/>
          <w:rtl/>
        </w:rPr>
        <w:t>.</w:t>
      </w:r>
    </w:p>
    <w:p w:rsidR="00BC30B5" w:rsidRPr="00056FFE" w:rsidRDefault="00BC30B5" w:rsidP="007F44B0">
      <w:pPr>
        <w:tabs>
          <w:tab w:val="right" w:pos="540"/>
        </w:tabs>
        <w:rPr>
          <w:i/>
          <w:rtl/>
        </w:rPr>
      </w:pPr>
      <w:r w:rsidRPr="00056FFE">
        <w:rPr>
          <w:rFonts w:hint="cs"/>
          <w:b/>
          <w:bCs/>
          <w:i/>
          <w:rtl/>
        </w:rPr>
        <w:t>هم ریختی گراف:</w:t>
      </w:r>
      <w:r w:rsidRPr="00056FFE">
        <w:rPr>
          <w:rFonts w:hint="cs"/>
          <w:i/>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r>
              <w:rPr>
                <w:rFonts w:ascii="Cambria Math" w:hAnsi="Cambria Math"/>
              </w:rPr>
              <m:t xml:space="preserve">, </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E</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e>
        </m:d>
      </m:oMath>
      <w:r w:rsidRPr="00056FFE">
        <w:rPr>
          <w:rFonts w:hint="cs"/>
          <w:i/>
          <w:rtl/>
        </w:rPr>
        <w:t xml:space="preserve"> هم ریخت گراف </w:t>
      </w:r>
      <m:oMath>
        <m:sSub>
          <m:sSubPr>
            <m:ctrlPr>
              <w:rPr>
                <w:rFonts w:ascii="Cambria Math" w:hAnsi="Cambria Math"/>
                <w:i/>
              </w:rPr>
            </m:ctrlPr>
          </m:sSubPr>
          <m:e>
            <m:r>
              <w:rPr>
                <w:rFonts w:ascii="Cambria Math" w:hAnsi="Cambria Math"/>
              </w:rPr>
              <m:t>G</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 xml:space="preserve">, </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E</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e>
        </m:d>
      </m:oMath>
      <w:r w:rsidR="00964300">
        <w:rPr>
          <w:rFonts w:hint="cs"/>
          <w:i/>
          <w:rtl/>
        </w:rPr>
        <w:t xml:space="preserve"> است اگر و تنها اگر تابع</w:t>
      </w:r>
      <w:r w:rsidR="00964300">
        <w:rPr>
          <w:rFonts w:hint="cs"/>
          <w:i/>
          <w:rtl/>
          <w:lang w:bidi="fa-IR"/>
        </w:rPr>
        <w:t xml:space="preserve"> </w:t>
      </w:r>
      <m:oMath>
        <m:r>
          <w:rPr>
            <w:rFonts w:ascii="Cambria Math" w:hAnsi="Cambria Math"/>
          </w:rPr>
          <m:t xml:space="preserve">f: </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hint="cs"/>
            <w:rtl/>
          </w:rPr>
          <m:t xml:space="preserve"> </m:t>
        </m:r>
      </m:oMath>
      <w:r w:rsidR="00964300">
        <w:rPr>
          <w:rFonts w:hint="cs"/>
          <w:i/>
          <w:rtl/>
          <w:lang w:bidi="fa-IR"/>
        </w:rPr>
        <w:t xml:space="preserve"> </w:t>
      </w:r>
      <w:r w:rsidRPr="00056FFE">
        <w:rPr>
          <w:rFonts w:hint="cs"/>
          <w:i/>
          <w:rtl/>
        </w:rPr>
        <w:t>وجود داشته باشد به طور که (</w:t>
      </w:r>
      <w:r w:rsidRPr="00056FFE">
        <w:rPr>
          <w:i/>
        </w:rPr>
        <w:t>i</w:t>
      </w:r>
      <w:r w:rsidR="00050D64">
        <w:rPr>
          <w:rFonts w:hint="cs"/>
          <w:i/>
          <w:rtl/>
        </w:rPr>
        <w:t>)</w:t>
      </w:r>
      <w:r w:rsidRPr="00056FFE">
        <w:rPr>
          <w:rFonts w:hint="cs"/>
          <w:i/>
          <w:rtl/>
        </w:rPr>
        <w:t xml:space="preserve"> </w:t>
      </w:r>
      <m:oMath>
        <m:r>
          <w:rPr>
            <w:rFonts w:ascii="Cambria Math" w:hAnsi="Cambria Math"/>
          </w:rPr>
          <m:t>∀u∈</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ϑ</m:t>
            </m:r>
          </m:e>
          <m:sub>
            <m:r>
              <w:rPr>
                <w:rFonts w:ascii="Cambria Math" w:hAnsi="Cambria Math"/>
              </w:rPr>
              <m:t>1</m:t>
            </m:r>
          </m:sub>
        </m:sSub>
        <m:d>
          <m:dPr>
            <m:ctrlPr>
              <w:rPr>
                <w:rFonts w:ascii="Cambria Math" w:hAnsi="Cambria Math"/>
                <w:i/>
              </w:rPr>
            </m:ctrlPr>
          </m:dPr>
          <m:e>
            <m:r>
              <w:rPr>
                <w:rFonts w:ascii="Cambria Math" w:hAnsi="Cambria Math"/>
              </w:rPr>
              <m:t>u</m:t>
            </m:r>
          </m:e>
        </m:d>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m:t>
        </m:r>
      </m:oMath>
      <w:r w:rsidRPr="00056FFE">
        <w:rPr>
          <w:rFonts w:hint="cs"/>
          <w:i/>
          <w:rtl/>
        </w:rPr>
        <w:t xml:space="preserve"> و (</w:t>
      </w:r>
      <w:r w:rsidRPr="00056FFE">
        <w:rPr>
          <w:i/>
        </w:rPr>
        <w:t>ii</w:t>
      </w:r>
      <w:r w:rsidRPr="00056FFE">
        <w:rPr>
          <w:rFonts w:hint="cs"/>
          <w:i/>
          <w:rtl/>
        </w:rPr>
        <w:t xml:space="preserve">) </w:t>
      </w:r>
      <m:oMath>
        <m:r>
          <w:rPr>
            <w:rFonts w:ascii="Cambria Math" w:hAnsi="Cambria Math"/>
          </w:rPr>
          <m:t>∀</m:t>
        </m:r>
        <m:d>
          <m:dPr>
            <m:ctrlPr>
              <w:rPr>
                <w:rFonts w:ascii="Cambria Math" w:hAnsi="Cambria Math"/>
                <w:i/>
              </w:rPr>
            </m:ctrlPr>
          </m:dPr>
          <m:e>
            <m:r>
              <w:rPr>
                <w:rFonts w:ascii="Cambria Math" w:hAnsi="Cambria Math"/>
              </w:rPr>
              <m:t>u,V</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f(u),f(V))</m:t>
        </m:r>
      </m:oMath>
      <w:r w:rsidRPr="00056FFE">
        <w:rPr>
          <w:rFonts w:hint="cs"/>
          <w:i/>
          <w:rtl/>
        </w:rPr>
        <w:t xml:space="preserve"> و</w:t>
      </w:r>
      <w:r w:rsidR="00050D64">
        <w:rPr>
          <w:rFonts w:hint="cs"/>
          <w:i/>
          <w:rtl/>
        </w:rPr>
        <w:t xml:space="preserve"> </w:t>
      </w:r>
      <w:r w:rsidRPr="00056FFE">
        <w:rPr>
          <w:rFonts w:hint="cs"/>
          <w:i/>
          <w:rtl/>
        </w:rPr>
        <w:t>(</w:t>
      </w:r>
      <w:r w:rsidRPr="00056FFE">
        <w:rPr>
          <w:i/>
        </w:rPr>
        <w:t>iii</w:t>
      </w:r>
      <w:r w:rsidRPr="00056FFE">
        <w:rPr>
          <w:rFonts w:hint="cs"/>
          <w:i/>
          <w:rtl/>
        </w:rPr>
        <w:t xml:space="preserve">) </w:t>
      </w:r>
      <m:oMath>
        <m:r>
          <w:rPr>
            <w:rFonts w:ascii="Cambria Math" w:hAnsi="Cambria Math"/>
          </w:rPr>
          <m:t>∀</m:t>
        </m:r>
        <m:d>
          <m:dPr>
            <m:ctrlPr>
              <w:rPr>
                <w:rFonts w:ascii="Cambria Math" w:hAnsi="Cambria Math"/>
                <w:i/>
              </w:rPr>
            </m:ctrlPr>
          </m:dPr>
          <m:e>
            <m:r>
              <w:rPr>
                <w:rFonts w:ascii="Cambria Math" w:hAnsi="Cambria Math"/>
              </w:rPr>
              <m:t>u,V</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1</m:t>
            </m:r>
          </m:sub>
        </m:sSub>
        <m:d>
          <m:dPr>
            <m:ctrlPr>
              <w:rPr>
                <w:rFonts w:ascii="Cambria Math" w:hAnsi="Cambria Math"/>
                <w:i/>
              </w:rPr>
            </m:ctrlPr>
          </m:dPr>
          <m:e>
            <m:r>
              <w:rPr>
                <w:rFonts w:ascii="Cambria Math" w:hAnsi="Cambria Math"/>
              </w:rPr>
              <m:t>u,V</m:t>
            </m:r>
          </m:e>
        </m:d>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f</m:t>
        </m:r>
        <m:d>
          <m:dPr>
            <m:ctrlPr>
              <w:rPr>
                <w:rFonts w:ascii="Cambria Math" w:hAnsi="Cambria Math"/>
                <w:i/>
              </w:rPr>
            </m:ctrlPr>
          </m:dPr>
          <m:e>
            <m:r>
              <w:rPr>
                <w:rFonts w:ascii="Cambria Math" w:hAnsi="Cambria Math"/>
              </w:rPr>
              <m:t>V</m:t>
            </m:r>
          </m:e>
        </m:d>
        <m:r>
          <w:rPr>
            <w:rFonts w:ascii="Cambria Math" w:hAnsi="Cambria Math"/>
          </w:rPr>
          <m:t>)</m:t>
        </m:r>
      </m:oMath>
      <w:r w:rsidRPr="00056FFE">
        <w:rPr>
          <w:rFonts w:hint="cs"/>
          <w:i/>
          <w:rtl/>
        </w:rPr>
        <w:t xml:space="preserve"> تابع </w:t>
      </w:r>
      <w:r w:rsidRPr="00056FFE">
        <w:rPr>
          <w:i/>
        </w:rPr>
        <w:t>f</w:t>
      </w:r>
      <w:r w:rsidRPr="00056FFE">
        <w:rPr>
          <w:rFonts w:hint="cs"/>
          <w:i/>
          <w:rtl/>
        </w:rPr>
        <w:t xml:space="preserve"> یک هم ریختی بین </w:t>
      </w:r>
      <w:r w:rsidRPr="00056FFE">
        <w:rPr>
          <w:i/>
        </w:rPr>
        <w:t>G</w:t>
      </w:r>
      <w:r w:rsidRPr="00056FFE">
        <w:rPr>
          <w:i/>
          <w:vertAlign w:val="subscript"/>
        </w:rPr>
        <w:t>1</w:t>
      </w:r>
      <w:r w:rsidRPr="00056FFE">
        <w:rPr>
          <w:rFonts w:hint="cs"/>
          <w:i/>
          <w:rtl/>
        </w:rPr>
        <w:t xml:space="preserve"> و </w:t>
      </w:r>
      <w:r w:rsidRPr="00056FFE">
        <w:rPr>
          <w:i/>
        </w:rPr>
        <w:t>G</w:t>
      </w:r>
      <w:r w:rsidRPr="00056FFE">
        <w:rPr>
          <w:i/>
          <w:vertAlign w:val="subscript"/>
        </w:rPr>
        <w:t>2</w:t>
      </w:r>
      <w:r w:rsidRPr="00056FFE">
        <w:rPr>
          <w:rFonts w:hint="cs"/>
          <w:i/>
          <w:rtl/>
        </w:rPr>
        <w:t xml:space="preserve"> است. گراف</w:t>
      </w:r>
      <w:r w:rsidRPr="00056FFE">
        <w:rPr>
          <w:i/>
        </w:rPr>
        <w:t>G</w:t>
      </w:r>
      <w:r w:rsidRPr="00056FFE">
        <w:rPr>
          <w:i/>
          <w:vertAlign w:val="subscript"/>
        </w:rPr>
        <w:t>1</w:t>
      </w:r>
      <w:r w:rsidRPr="00056FFE">
        <w:rPr>
          <w:i/>
        </w:rPr>
        <w:t xml:space="preserve"> </w:t>
      </w:r>
      <w:r w:rsidRPr="00056FFE">
        <w:rPr>
          <w:rFonts w:hint="cs"/>
          <w:i/>
          <w:rtl/>
        </w:rPr>
        <w:t xml:space="preserve"> زیر گراف هم ریخت گراف </w:t>
      </w:r>
      <w:r w:rsidRPr="00056FFE">
        <w:rPr>
          <w:i/>
        </w:rPr>
        <w:t>G</w:t>
      </w:r>
      <w:r w:rsidRPr="00056FFE">
        <w:rPr>
          <w:i/>
          <w:vertAlign w:val="subscript"/>
        </w:rPr>
        <w:t>2</w:t>
      </w:r>
      <w:r w:rsidRPr="00056FFE">
        <w:rPr>
          <w:rFonts w:hint="cs"/>
          <w:i/>
          <w:rtl/>
        </w:rPr>
        <w:t xml:space="preserve"> است اگر و تنها اگر یک گراف  </w:t>
      </w:r>
      <m:oMath>
        <m:r>
          <w:rPr>
            <w:rFonts w:ascii="Cambria Math" w:hAnsi="Cambria Math"/>
          </w:rPr>
          <m:t xml:space="preserve">g⊆ </m:t>
        </m:r>
        <m:sSub>
          <m:sSubPr>
            <m:ctrlPr>
              <w:rPr>
                <w:rFonts w:ascii="Cambria Math" w:hAnsi="Cambria Math"/>
                <w:i/>
              </w:rPr>
            </m:ctrlPr>
          </m:sSubPr>
          <m:e>
            <m:r>
              <w:rPr>
                <w:rFonts w:ascii="Cambria Math" w:hAnsi="Cambria Math"/>
              </w:rPr>
              <m:t>G</m:t>
            </m:r>
          </m:e>
          <m:sub>
            <m:r>
              <w:rPr>
                <w:rFonts w:ascii="Cambria Math" w:hAnsi="Cambria Math"/>
              </w:rPr>
              <m:t>2</m:t>
            </m:r>
          </m:sub>
        </m:sSub>
      </m:oMath>
      <w:r w:rsidRPr="00056FFE">
        <w:rPr>
          <w:rFonts w:hint="cs"/>
          <w:i/>
          <w:rtl/>
        </w:rPr>
        <w:t xml:space="preserve"> موجود باشد به طوری که </w:t>
      </w:r>
      <w:r w:rsidRPr="00056FFE">
        <w:rPr>
          <w:i/>
        </w:rPr>
        <w:t>G</w:t>
      </w:r>
      <w:r w:rsidRPr="00056FFE">
        <w:rPr>
          <w:i/>
          <w:vertAlign w:val="subscript"/>
        </w:rPr>
        <w:t>1</w:t>
      </w:r>
      <w:r w:rsidRPr="00056FFE">
        <w:rPr>
          <w:i/>
        </w:rPr>
        <w:t xml:space="preserve"> </w:t>
      </w:r>
      <w:r w:rsidRPr="00056FFE">
        <w:rPr>
          <w:rFonts w:hint="cs"/>
          <w:i/>
          <w:rtl/>
        </w:rPr>
        <w:t xml:space="preserve"> هم ریخت </w:t>
      </w:r>
      <w:r w:rsidRPr="00056FFE">
        <w:rPr>
          <w:i/>
        </w:rPr>
        <w:t>g</w:t>
      </w:r>
      <w:r w:rsidRPr="00056FFE">
        <w:rPr>
          <w:rFonts w:hint="cs"/>
          <w:i/>
          <w:rtl/>
        </w:rPr>
        <w:t xml:space="preserve"> باشد</w:t>
      </w:r>
      <w:r w:rsidR="000F5761">
        <w:rPr>
          <w:rFonts w:hint="cs"/>
          <w:i/>
          <w:rtl/>
        </w:rPr>
        <w:t xml:space="preserve"> </w:t>
      </w:r>
      <w:r w:rsidR="009352F2">
        <w:rPr>
          <w:i/>
          <w:rtl/>
        </w:rPr>
        <w:fldChar w:fldCharType="begin"/>
      </w:r>
      <w:r w:rsidR="009352F2">
        <w:rPr>
          <w:i/>
          <w:rtl/>
        </w:rPr>
        <w:instrText xml:space="preserve"> </w:instrText>
      </w:r>
      <w:r w:rsidR="009352F2">
        <w:rPr>
          <w:i/>
        </w:rPr>
        <w:instrText>ADDIN EN.CITE &lt;EndNote&gt;&lt;Cite&gt;&lt;Author&gt;Huan&lt;/Author&gt;&lt;Year&gt;2003&lt;/Year&gt;&lt;RecNum&gt;60&lt;/RecNum&gt;&lt;DisplayText&gt;[3]&lt;/DisplayText&gt;&lt;record&gt;&lt;rec-number&gt;60&lt;/rec-number&gt;&lt;foreign-keys&gt;&lt;key app="EN" db-id="5vaes0fpbfpepxedwv65twzav09zxxw9p5xs" timestamp="1419501390"&gt;60&lt;/key</w:instrText>
      </w:r>
      <w:r w:rsidR="009352F2">
        <w:rPr>
          <w:i/>
          <w:rtl/>
        </w:rPr>
        <w:instrText>&gt;&lt;/</w:instrText>
      </w:r>
      <w:r w:rsidR="009352F2">
        <w:rPr>
          <w:i/>
        </w:rPr>
        <w:instrText>foreign-keys&gt;&lt;ref-type name="Conference Paper"&gt;47&lt;/ref-type&gt;&lt;contributors&gt;&lt;authors&gt;&lt;author&gt;Jun Huan&lt;/author&gt;&lt;author&gt;Wei Wang&lt;/author&gt;&lt;author&gt;Jan Prins&lt;/author&gt;&lt;/authors&gt;&lt;/contributors&gt;&lt;titles&gt;&lt;title&gt;Efficient Mining of Frequent Subgraphs in the Presence of Isomorphism&lt;/title&gt;&lt;secondary-title&gt;Proceedings of the Third IEEE International Conference on Data Mining&lt;/secondary-title&gt;&lt;/titles&gt;&lt;pages&gt;549&lt;/pages&gt;&lt;dates&gt;&lt;year&gt;2003&lt;/year&gt;&lt;/dates&gt;&lt;publisher&gt;IEEE Computer Society&lt;/publisher&gt;&lt;urls&gt;&lt;/urls&gt;&lt;custom1&gt;95</w:instrText>
      </w:r>
      <w:r w:rsidR="009352F2">
        <w:rPr>
          <w:i/>
          <w:rtl/>
        </w:rPr>
        <w:instrText>2101&lt;/</w:instrText>
      </w:r>
      <w:r w:rsidR="009352F2">
        <w:rPr>
          <w:i/>
        </w:rPr>
        <w:instrText>custom1&gt;&lt;/record&gt;&lt;/Cite&gt;&lt;/EndNote</w:instrText>
      </w:r>
      <w:r w:rsidR="009352F2">
        <w:rPr>
          <w:i/>
          <w:rtl/>
        </w:rPr>
        <w:instrText>&gt;</w:instrText>
      </w:r>
      <w:r w:rsidR="009352F2">
        <w:rPr>
          <w:i/>
          <w:rtl/>
        </w:rPr>
        <w:fldChar w:fldCharType="separate"/>
      </w:r>
      <w:r w:rsidR="009352F2">
        <w:rPr>
          <w:i/>
          <w:noProof/>
          <w:rtl/>
        </w:rPr>
        <w:t>[</w:t>
      </w:r>
      <w:hyperlink w:anchor="_ENREF_3" w:tooltip="Huan, 2003 #60" w:history="1">
        <w:r w:rsidR="007F44B0">
          <w:rPr>
            <w:i/>
            <w:noProof/>
            <w:rtl/>
          </w:rPr>
          <w:t>3</w:t>
        </w:r>
      </w:hyperlink>
      <w:r w:rsidR="009352F2">
        <w:rPr>
          <w:i/>
          <w:noProof/>
          <w:rtl/>
        </w:rPr>
        <w:t>]</w:t>
      </w:r>
      <w:r w:rsidR="009352F2">
        <w:rPr>
          <w:i/>
          <w:rtl/>
        </w:rPr>
        <w:fldChar w:fldCharType="end"/>
      </w:r>
      <w:r w:rsidRPr="00056FFE">
        <w:rPr>
          <w:rFonts w:hint="cs"/>
          <w:i/>
          <w:rtl/>
        </w:rPr>
        <w:t xml:space="preserve">. در این حالت، </w:t>
      </w:r>
      <w:r w:rsidRPr="00056FFE">
        <w:rPr>
          <w:i/>
        </w:rPr>
        <w:t>g</w:t>
      </w:r>
      <w:r w:rsidRPr="00056FFE">
        <w:rPr>
          <w:rFonts w:hint="cs"/>
          <w:i/>
          <w:rtl/>
        </w:rPr>
        <w:t xml:space="preserve"> به عنوان تثبت کننده </w:t>
      </w:r>
      <w:r w:rsidRPr="00056FFE">
        <w:rPr>
          <w:i/>
        </w:rPr>
        <w:t>G</w:t>
      </w:r>
      <w:r w:rsidRPr="00056FFE">
        <w:rPr>
          <w:i/>
          <w:vertAlign w:val="subscript"/>
        </w:rPr>
        <w:t>1</w:t>
      </w:r>
      <w:r w:rsidRPr="00056FFE">
        <w:rPr>
          <w:i/>
        </w:rPr>
        <w:t xml:space="preserve"> </w:t>
      </w:r>
      <w:r w:rsidRPr="00056FFE">
        <w:rPr>
          <w:rFonts w:hint="cs"/>
          <w:i/>
          <w:rtl/>
        </w:rPr>
        <w:t xml:space="preserve"> در </w:t>
      </w:r>
      <w:r w:rsidRPr="00056FFE">
        <w:rPr>
          <w:i/>
        </w:rPr>
        <w:t xml:space="preserve"> G</w:t>
      </w:r>
      <w:r w:rsidRPr="00056FFE">
        <w:rPr>
          <w:i/>
          <w:vertAlign w:val="subscript"/>
        </w:rPr>
        <w:t>2</w:t>
      </w:r>
      <w:r w:rsidRPr="00056FFE">
        <w:rPr>
          <w:rFonts w:hint="cs"/>
          <w:i/>
          <w:rtl/>
        </w:rPr>
        <w:t xml:space="preserve"> تلقی می شود.</w:t>
      </w:r>
    </w:p>
    <w:p w:rsidR="00BC30B5" w:rsidRPr="00056FFE" w:rsidRDefault="00BC30B5" w:rsidP="007F44B0">
      <w:pPr>
        <w:tabs>
          <w:tab w:val="right" w:pos="540"/>
        </w:tabs>
        <w:rPr>
          <w:rFonts w:eastAsiaTheme="minorEastAsia"/>
          <w:i/>
          <w:rtl/>
        </w:rPr>
      </w:pPr>
      <w:r w:rsidRPr="00056FFE">
        <w:rPr>
          <w:rFonts w:hint="cs"/>
          <w:b/>
          <w:bCs/>
          <w:i/>
          <w:rtl/>
        </w:rPr>
        <w:t>مشبک:</w:t>
      </w:r>
      <w:r w:rsidRPr="00056FFE">
        <w:rPr>
          <w:rFonts w:hint="cs"/>
          <w:i/>
          <w:rtl/>
        </w:rPr>
        <w:t xml:space="preserve"> با در نظر گرفتن پایگاه داده های </w:t>
      </w:r>
      <w:r w:rsidRPr="00056FFE">
        <w:rPr>
          <w:rFonts w:ascii="Times New Roman" w:eastAsia="MS Gothic" w:hAnsi="Times New Roman" w:cs="Times New Roman" w:hint="cs"/>
          <w:i/>
          <w:rtl/>
        </w:rPr>
        <w:t>ς</w:t>
      </w:r>
      <w:r w:rsidRPr="00056FFE">
        <w:rPr>
          <w:rFonts w:hint="cs"/>
          <w:i/>
          <w:rtl/>
        </w:rPr>
        <w:t xml:space="preserve">، مشبک یک فرم ساختاری است که برای طراحی فضای جستجو برای یافتن زیر گراف های پرتکرار مورد استفاده قرار می گیرد، که در این شرایط هر رأس بیانگر یک زیر گراف پیوسته از گراف موجود در </w:t>
      </w:r>
      <w:r w:rsidRPr="00056FFE">
        <w:rPr>
          <w:rFonts w:ascii="Times New Roman" w:eastAsia="MS Gothic" w:hAnsi="Times New Roman" w:cs="Times New Roman" w:hint="cs"/>
          <w:i/>
          <w:rtl/>
        </w:rPr>
        <w:t>ς</w:t>
      </w:r>
      <w:r w:rsidRPr="00056FFE">
        <w:rPr>
          <w:rFonts w:hint="cs"/>
          <w:i/>
          <w:rtl/>
        </w:rPr>
        <w:t xml:space="preserve"> است</w:t>
      </w:r>
      <w:r w:rsidR="000F5761">
        <w:rPr>
          <w:rFonts w:hint="cs"/>
          <w:i/>
          <w:rtl/>
        </w:rPr>
        <w:t xml:space="preserve"> </w:t>
      </w:r>
      <w:r w:rsidR="000F5761">
        <w:rPr>
          <w:i/>
          <w:rtl/>
        </w:rPr>
        <w:fldChar w:fldCharType="begin"/>
      </w:r>
      <w:r w:rsidR="000F5761">
        <w:rPr>
          <w:i/>
          <w:rtl/>
        </w:rPr>
        <w:instrText xml:space="preserve"> </w:instrText>
      </w:r>
      <w:r w:rsidR="000F5761">
        <w:rPr>
          <w:i/>
        </w:rPr>
        <w:instrText>ADDIN EN.CITE &lt;EndNote&gt;&lt;Cite&gt;&lt;Author&gt;Thomas&lt;/Author&gt;&lt;Year&gt;2010&lt;/Year&gt;&lt;RecNum&gt;61&lt;/RecNum&gt;&lt;DisplayText&gt;[4]&lt;/DisplayText&gt;&lt;record&gt;&lt;rec-number&gt;61&lt;/rec-number&gt;&lt;foreign-keys&gt;&lt;key app="EN" db-id="5vaes0fpbfpepxedwv65twzav09zxxw9p5xs" timestamp="1419516855"&gt;61&lt;/key&gt;&lt;/foreign-keys&gt;&lt;ref-type name="Journal Article"&gt;17&lt;/ref-type&gt;&lt;contributors&gt;&lt;authors&gt;&lt;author&gt;Lini T. Thomas&lt;/author&gt;&lt;author&gt;Satyanarayana R. Valluri&lt;/author&gt;&lt;author&gt;Kamalakar Karlapalem&lt;/author&gt;&lt;/authors&gt;&lt;/contributors&gt;&lt;titles&gt;&lt;title&gt;MARGIN: Maximal frequent subgraph mining&lt;/title&gt;&lt;secondary-title&gt;ACM Trans. Knowl. Discov. Data&lt;/secondary-title&gt;&lt;/titles&gt;&lt;periodical&gt;&lt;full-title&gt;ACM Trans. Knowl. Discov. Data&lt;/full-title&gt;&lt;/periodical&gt;&lt;pages&gt;1-42&lt;/pages&gt;&lt;volume&gt;4&lt;/volume&gt;&lt;number&gt;3&lt;/number&gt;&lt;dates&gt;&lt;year&gt;2010</w:instrText>
      </w:r>
      <w:r w:rsidR="000F5761">
        <w:rPr>
          <w:i/>
          <w:rtl/>
        </w:rPr>
        <w:instrText>&lt;/</w:instrText>
      </w:r>
      <w:r w:rsidR="000F5761">
        <w:rPr>
          <w:i/>
        </w:rPr>
        <w:instrText>year&gt;&lt;/dates&gt;&lt;isbn&gt;1556-4681&lt;/isbn&gt;&lt;urls&gt;&lt;/urls&gt;&lt;custom1&gt;1839491&lt;/custom1&gt;&lt;electronic-resource-num&gt;10.1145/1839490.1839491&lt;/electronic-resource-num&gt;&lt;/record&gt;&lt;/Cite&gt;&lt;/EndNote</w:instrText>
      </w:r>
      <w:r w:rsidR="000F5761">
        <w:rPr>
          <w:i/>
          <w:rtl/>
        </w:rPr>
        <w:instrText>&gt;</w:instrText>
      </w:r>
      <w:r w:rsidR="000F5761">
        <w:rPr>
          <w:i/>
          <w:rtl/>
        </w:rPr>
        <w:fldChar w:fldCharType="separate"/>
      </w:r>
      <w:r w:rsidR="000F5761">
        <w:rPr>
          <w:i/>
          <w:noProof/>
          <w:rtl/>
        </w:rPr>
        <w:t>[</w:t>
      </w:r>
      <w:hyperlink w:anchor="_ENREF_4" w:tooltip="Thomas, 2010 #61" w:history="1">
        <w:r w:rsidR="007F44B0">
          <w:rPr>
            <w:i/>
            <w:noProof/>
            <w:rtl/>
          </w:rPr>
          <w:t>4</w:t>
        </w:r>
      </w:hyperlink>
      <w:r w:rsidR="000F5761">
        <w:rPr>
          <w:i/>
          <w:noProof/>
          <w:rtl/>
        </w:rPr>
        <w:t>]</w:t>
      </w:r>
      <w:r w:rsidR="000F5761">
        <w:rPr>
          <w:i/>
          <w:rtl/>
        </w:rPr>
        <w:fldChar w:fldCharType="end"/>
      </w:r>
      <w:r w:rsidRPr="00056FFE">
        <w:rPr>
          <w:rFonts w:hint="cs"/>
          <w:i/>
          <w:rtl/>
        </w:rPr>
        <w:t xml:space="preserve">. پایین ترین رأس، زیر گراف خالی را ترسیم می کند و رأس های بالاترین سطح معرف گراف های موجود در </w:t>
      </w:r>
      <w:r w:rsidRPr="00056FFE">
        <w:rPr>
          <w:rFonts w:ascii="Times New Roman" w:eastAsia="MS Gothic" w:hAnsi="Times New Roman" w:cs="Times New Roman" w:hint="cs"/>
          <w:i/>
          <w:rtl/>
        </w:rPr>
        <w:t>ς</w:t>
      </w:r>
      <w:r w:rsidRPr="00056FFE">
        <w:rPr>
          <w:rFonts w:hint="cs"/>
          <w:i/>
          <w:rtl/>
        </w:rPr>
        <w:t xml:space="preserve"> هستند. هر رأس </w:t>
      </w:r>
      <w:r w:rsidRPr="00056FFE">
        <w:rPr>
          <w:i/>
        </w:rPr>
        <w:t>p</w:t>
      </w:r>
      <w:r w:rsidR="001008FB">
        <w:rPr>
          <w:rFonts w:hint="cs"/>
          <w:i/>
          <w:rtl/>
        </w:rPr>
        <w:t xml:space="preserve"> ما</w:t>
      </w:r>
      <w:r w:rsidRPr="00056FFE">
        <w:rPr>
          <w:rFonts w:hint="cs"/>
          <w:i/>
          <w:rtl/>
        </w:rPr>
        <w:t xml:space="preserve">در رأس </w:t>
      </w:r>
      <w:r w:rsidRPr="00056FFE">
        <w:rPr>
          <w:i/>
        </w:rPr>
        <w:t>q</w:t>
      </w:r>
      <w:r w:rsidRPr="00056FFE">
        <w:rPr>
          <w:rFonts w:hint="cs"/>
          <w:i/>
          <w:rtl/>
        </w:rPr>
        <w:t xml:space="preserve"> در مشبک است، اگر </w:t>
      </w:r>
      <w:r w:rsidRPr="00056FFE">
        <w:rPr>
          <w:i/>
        </w:rPr>
        <w:t>q</w:t>
      </w:r>
      <w:r w:rsidRPr="00056FFE">
        <w:rPr>
          <w:rFonts w:hint="cs"/>
          <w:i/>
          <w:rtl/>
        </w:rPr>
        <w:t xml:space="preserve"> زیر گراف </w:t>
      </w:r>
      <w:r w:rsidRPr="00056FFE">
        <w:rPr>
          <w:i/>
        </w:rPr>
        <w:t>p</w:t>
      </w:r>
      <w:r w:rsidRPr="00056FFE">
        <w:rPr>
          <w:rFonts w:hint="cs"/>
          <w:i/>
          <w:rtl/>
        </w:rPr>
        <w:t xml:space="preserve"> باشد و </w:t>
      </w:r>
      <w:r w:rsidRPr="00056FFE">
        <w:rPr>
          <w:i/>
        </w:rPr>
        <w:t>q</w:t>
      </w:r>
      <w:r w:rsidRPr="00056FFE">
        <w:rPr>
          <w:rFonts w:hint="cs"/>
          <w:i/>
          <w:rtl/>
        </w:rPr>
        <w:t xml:space="preserve"> دقیقاً در</w:t>
      </w:r>
      <w:r w:rsidR="001008FB">
        <w:rPr>
          <w:rFonts w:hint="cs"/>
          <w:i/>
          <w:rtl/>
        </w:rPr>
        <w:t xml:space="preserve"> ی</w:t>
      </w:r>
      <w:r w:rsidRPr="00056FFE">
        <w:rPr>
          <w:rFonts w:hint="cs"/>
          <w:i/>
          <w:rtl/>
        </w:rPr>
        <w:t xml:space="preserve">ک کران با </w:t>
      </w:r>
      <w:r w:rsidRPr="00056FFE">
        <w:rPr>
          <w:i/>
        </w:rPr>
        <w:t>p</w:t>
      </w:r>
      <w:r w:rsidRPr="00056FFE">
        <w:rPr>
          <w:rFonts w:hint="cs"/>
          <w:i/>
          <w:rtl/>
        </w:rPr>
        <w:t xml:space="preserve"> تفاوت دارد. رأس </w:t>
      </w:r>
      <w:r w:rsidRPr="00056FFE">
        <w:rPr>
          <w:i/>
        </w:rPr>
        <w:t>q</w:t>
      </w:r>
      <w:r w:rsidRPr="00056FFE">
        <w:rPr>
          <w:rFonts w:hint="cs"/>
          <w:i/>
          <w:rtl/>
        </w:rPr>
        <w:t xml:space="preserve"> زاده </w:t>
      </w:r>
      <w:r w:rsidRPr="00056FFE">
        <w:rPr>
          <w:i/>
        </w:rPr>
        <w:t>p</w:t>
      </w:r>
      <w:r w:rsidRPr="00056FFE">
        <w:rPr>
          <w:rFonts w:hint="cs"/>
          <w:i/>
          <w:rtl/>
        </w:rPr>
        <w:t xml:space="preserve"> است. تمام </w:t>
      </w:r>
      <w:r w:rsidRPr="00056FFE">
        <w:rPr>
          <w:rFonts w:hint="cs"/>
          <w:i/>
          <w:rtl/>
        </w:rPr>
        <w:lastRenderedPageBreak/>
        <w:t xml:space="preserve">زیر گراف های هر گراف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r>
          <w:rPr>
            <w:rFonts w:ascii="Cambria Math" w:eastAsia="MS Gothic" w:hAnsi="Cambria Math" w:hint="eastAsia"/>
          </w:rPr>
          <m:t>ς</m:t>
        </m:r>
      </m:oMath>
      <w:r w:rsidRPr="00056FFE">
        <w:rPr>
          <w:rFonts w:eastAsiaTheme="minorEastAsia" w:hint="cs"/>
          <w:i/>
          <w:rtl/>
        </w:rPr>
        <w:t xml:space="preserve"> که در پایگاه داده ها موجود باشند در مشبک وجود دارند و هر زیر گراف فقط یک</w:t>
      </w:r>
      <w:r w:rsidR="001008FB">
        <w:rPr>
          <w:rFonts w:eastAsiaTheme="minorEastAsia" w:hint="cs"/>
          <w:i/>
          <w:rtl/>
        </w:rPr>
        <w:t xml:space="preserve"> </w:t>
      </w:r>
      <w:r w:rsidRPr="00056FFE">
        <w:rPr>
          <w:rFonts w:eastAsiaTheme="minorEastAsia" w:hint="cs"/>
          <w:i/>
          <w:rtl/>
        </w:rPr>
        <w:t xml:space="preserve">بار در آن دیده می شود. </w:t>
      </w:r>
    </w:p>
    <w:p w:rsidR="007E1EBF" w:rsidRDefault="00BC30B5" w:rsidP="00F15F0F">
      <w:pPr>
        <w:keepNext/>
        <w:tabs>
          <w:tab w:val="right" w:pos="540"/>
        </w:tabs>
        <w:jc w:val="center"/>
      </w:pPr>
      <w:r w:rsidRPr="00056FFE">
        <w:rPr>
          <w:rFonts w:eastAsiaTheme="minorEastAsia"/>
          <w:i/>
          <w:noProof/>
        </w:rPr>
        <w:drawing>
          <wp:inline distT="0" distB="0" distL="0" distR="0" wp14:anchorId="6543D6FC" wp14:editId="769B5E3B">
            <wp:extent cx="530542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5425" cy="2390775"/>
                    </a:xfrm>
                    <a:prstGeom prst="rect">
                      <a:avLst/>
                    </a:prstGeom>
                    <a:noFill/>
                    <a:ln>
                      <a:noFill/>
                    </a:ln>
                  </pic:spPr>
                </pic:pic>
              </a:graphicData>
            </a:graphic>
          </wp:inline>
        </w:drawing>
      </w:r>
    </w:p>
    <w:p w:rsidR="00BC30B5" w:rsidRPr="00056FFE" w:rsidRDefault="007E1EBF" w:rsidP="007F44B0">
      <w:pPr>
        <w:pStyle w:val="a9"/>
        <w:rPr>
          <w:rtl/>
        </w:rPr>
      </w:pPr>
      <w:bookmarkStart w:id="56" w:name="_Ref407291969"/>
      <w:bookmarkStart w:id="57" w:name="_Toc409103378"/>
      <w:bookmarkStart w:id="58" w:name="_Toc409470303"/>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1</w:t>
      </w:r>
      <w:r>
        <w:rPr>
          <w:rtl/>
        </w:rPr>
        <w:fldChar w:fldCharType="end"/>
      </w:r>
      <w:bookmarkEnd w:id="56"/>
      <w:r>
        <w:rPr>
          <w:rFonts w:hint="cs"/>
          <w:rtl/>
        </w:rPr>
        <w:t xml:space="preserve">: </w:t>
      </w:r>
      <w:r w:rsidRPr="00056FFE">
        <w:rPr>
          <w:rFonts w:hint="cs"/>
          <w:rtl/>
        </w:rPr>
        <w:t>مشبک (</w:t>
      </w:r>
      <w:r w:rsidRPr="00056FFE">
        <w:rPr>
          <w:rFonts w:ascii="Times New Roman" w:eastAsia="MS Gothic" w:hAnsi="Times New Roman" w:cs="Times New Roman" w:hint="cs"/>
          <w:rtl/>
        </w:rPr>
        <w:t>ς</w:t>
      </w:r>
      <w:r w:rsidRPr="00056FFE">
        <w:rPr>
          <w:rFonts w:hint="cs"/>
          <w:rtl/>
        </w:rPr>
        <w:t xml:space="preserve">) (تصویر بر مبنای تصویر مشابهی که در </w:t>
      </w:r>
      <w:r w:rsidR="000F5761">
        <w:rPr>
          <w:rFonts w:hint="cs"/>
          <w:rtl/>
        </w:rPr>
        <w:t xml:space="preserve"> </w:t>
      </w:r>
      <w:r w:rsidR="000F5761">
        <w:rPr>
          <w:rtl/>
        </w:rPr>
        <w:fldChar w:fldCharType="begin"/>
      </w:r>
      <w:r w:rsidR="000F5761">
        <w:rPr>
          <w:rtl/>
        </w:rPr>
        <w:instrText xml:space="preserve"> </w:instrText>
      </w:r>
      <w:r w:rsidR="000F5761">
        <w:instrText>ADDIN EN.CITE &lt;EndNote&gt;&lt;Cite&gt;&lt;Author&gt;Thomas&lt;/Author&gt;&lt;Year&gt;2010&lt;/Year&gt;&lt;RecNum&gt;61&lt;/RecNum&gt;&lt;DisplayText&gt;[4]&lt;/DisplayText&gt;&lt;record&gt;&lt;rec-number&gt;61&lt;/rec-number&gt;&lt;foreign-keys&gt;&lt;key app="EN" db-id="5vaes0fpbfpepxedwv65twzav09zxxw9p5xs" timestamp="1419516855"&gt;61&lt;/key&gt;&lt;/foreign-keys&gt;&lt;ref-type name="Journal Article"&gt;17&lt;/ref-type&gt;&lt;contributors&gt;&lt;authors&gt;&lt;author&gt;Lini T. Thomas&lt;/author&gt;&lt;author&gt;Satyanarayana R. Valluri&lt;/author&gt;&lt;author&gt;Kamalakar Karlapalem&lt;/author&gt;&lt;/authors&gt;&lt;/contributors&gt;&lt;titles&gt;&lt;title&gt;MARGIN: Maximal frequent subgraph mining&lt;/title&gt;&lt;secondary-title&gt;ACM Trans. Knowl. Discov. Data&lt;/secondary-title&gt;&lt;/titles&gt;&lt;periodical&gt;&lt;full-title&gt;ACM Trans. Knowl. Discov. Data&lt;/full-title&gt;&lt;/periodical&gt;&lt;pages&gt;1-42&lt;/pages&gt;&lt;volume&gt;4&lt;/volume&gt;&lt;number&gt;3&lt;/number&gt;&lt;dates&gt;&lt;year&gt;2010</w:instrText>
      </w:r>
      <w:r w:rsidR="000F5761">
        <w:rPr>
          <w:rtl/>
        </w:rPr>
        <w:instrText>&lt;/</w:instrText>
      </w:r>
      <w:r w:rsidR="000F5761">
        <w:instrText>year&gt;&lt;/dates&gt;&lt;isbn&gt;1556-4681&lt;/isbn&gt;&lt;urls&gt;&lt;/urls&gt;&lt;custom1&gt;1839491&lt;/custom1&gt;&lt;electronic-resource-num&gt;10.1145/1839490.1839491&lt;/electronic-resource-num&gt;&lt;/record&gt;&lt;/Cite&gt;&lt;/EndNote</w:instrText>
      </w:r>
      <w:r w:rsidR="000F5761">
        <w:rPr>
          <w:rtl/>
        </w:rPr>
        <w:instrText>&gt;</w:instrText>
      </w:r>
      <w:r w:rsidR="000F5761">
        <w:rPr>
          <w:rtl/>
        </w:rPr>
        <w:fldChar w:fldCharType="separate"/>
      </w:r>
      <w:r w:rsidR="000F5761">
        <w:rPr>
          <w:noProof/>
          <w:rtl/>
        </w:rPr>
        <w:t>[</w:t>
      </w:r>
      <w:hyperlink w:anchor="_ENREF_4" w:tooltip="Thomas, 2010 #61" w:history="1">
        <w:r w:rsidR="007F44B0">
          <w:rPr>
            <w:noProof/>
            <w:rtl/>
          </w:rPr>
          <w:t>4</w:t>
        </w:r>
      </w:hyperlink>
      <w:r w:rsidR="000F5761">
        <w:rPr>
          <w:noProof/>
          <w:rtl/>
        </w:rPr>
        <w:t>]</w:t>
      </w:r>
      <w:r w:rsidR="000F5761">
        <w:rPr>
          <w:rtl/>
        </w:rPr>
        <w:fldChar w:fldCharType="end"/>
      </w:r>
      <w:r w:rsidR="000F5761">
        <w:rPr>
          <w:rFonts w:hint="cs"/>
          <w:rtl/>
        </w:rPr>
        <w:t xml:space="preserve"> </w:t>
      </w:r>
      <w:r w:rsidRPr="00056FFE">
        <w:rPr>
          <w:rFonts w:hint="cs"/>
          <w:rtl/>
        </w:rPr>
        <w:t>ارائه شد، ترسیم شده است)</w:t>
      </w:r>
      <w:bookmarkEnd w:id="57"/>
      <w:bookmarkEnd w:id="58"/>
    </w:p>
    <w:p w:rsidR="00BC30B5" w:rsidRPr="00056FFE" w:rsidRDefault="00BC30B5" w:rsidP="00F15F0F">
      <w:pPr>
        <w:tabs>
          <w:tab w:val="right" w:pos="540"/>
        </w:tabs>
        <w:rPr>
          <w:i/>
          <w:rtl/>
        </w:rPr>
      </w:pPr>
      <w:r w:rsidRPr="00056FFE">
        <w:rPr>
          <w:rFonts w:eastAsiaTheme="minorEastAsia" w:hint="cs"/>
          <w:i/>
          <w:rtl/>
        </w:rPr>
        <w:t>مثال: با د</w:t>
      </w:r>
      <w:r w:rsidR="000F5761">
        <w:rPr>
          <w:rFonts w:eastAsiaTheme="minorEastAsia" w:hint="cs"/>
          <w:i/>
          <w:rtl/>
        </w:rPr>
        <w:t>ر نظر گرفتن یک مجموعه داده گراف</w:t>
      </w:r>
      <w:r w:rsidRPr="00056FFE">
        <w:rPr>
          <w:rFonts w:eastAsiaTheme="minorEastAsia" w:hint="cs"/>
          <w:i/>
          <w:rtl/>
        </w:rPr>
        <w:t xml:space="preserve"> </w:t>
      </w:r>
      <w:r w:rsidRPr="00056FFE">
        <w:rPr>
          <w:rFonts w:eastAsiaTheme="minorEastAsia"/>
          <w:i/>
        </w:rPr>
        <w:t>={G</w:t>
      </w:r>
      <w:r w:rsidRPr="00056FFE">
        <w:rPr>
          <w:rFonts w:eastAsiaTheme="minorEastAsia"/>
          <w:i/>
          <w:vertAlign w:val="subscript"/>
        </w:rPr>
        <w:t>1</w:t>
      </w:r>
      <w:r w:rsidRPr="00056FFE">
        <w:rPr>
          <w:rFonts w:eastAsiaTheme="minorEastAsia"/>
          <w:i/>
        </w:rPr>
        <w:t xml:space="preserve"> , G</w:t>
      </w:r>
      <w:r w:rsidRPr="00056FFE">
        <w:rPr>
          <w:rFonts w:eastAsiaTheme="minorEastAsia"/>
          <w:i/>
          <w:vertAlign w:val="subscript"/>
        </w:rPr>
        <w:t>2</w:t>
      </w:r>
      <w:r w:rsidRPr="00056FFE">
        <w:rPr>
          <w:rFonts w:eastAsiaTheme="minorEastAsia"/>
          <w:i/>
        </w:rPr>
        <w:t xml:space="preserve"> , G</w:t>
      </w:r>
      <w:r w:rsidRPr="00056FFE">
        <w:rPr>
          <w:rFonts w:eastAsiaTheme="minorEastAsia"/>
          <w:i/>
          <w:vertAlign w:val="subscript"/>
        </w:rPr>
        <w:t>3</w:t>
      </w:r>
      <w:r w:rsidRPr="00056FFE">
        <w:rPr>
          <w:rFonts w:eastAsiaTheme="minorEastAsia"/>
          <w:i/>
        </w:rPr>
        <w:t xml:space="preserve"> , G</w:t>
      </w:r>
      <w:r w:rsidRPr="00056FFE">
        <w:rPr>
          <w:rFonts w:eastAsiaTheme="minorEastAsia"/>
          <w:i/>
          <w:vertAlign w:val="subscript"/>
        </w:rPr>
        <w:t>4</w:t>
      </w:r>
      <w:r w:rsidRPr="00056FFE">
        <w:rPr>
          <w:rFonts w:eastAsiaTheme="minorEastAsia"/>
          <w:i/>
        </w:rPr>
        <w:t>}</w:t>
      </w:r>
      <w:r w:rsidRPr="00056FFE">
        <w:rPr>
          <w:rFonts w:eastAsiaTheme="minorEastAsia" w:hint="cs"/>
          <w:i/>
          <w:rtl/>
        </w:rPr>
        <w:t xml:space="preserve"> </w:t>
      </w:r>
      <w:r w:rsidRPr="00056FFE">
        <w:rPr>
          <w:rFonts w:ascii="Times New Roman" w:eastAsia="MS Gothic" w:hAnsi="Times New Roman" w:cs="Times New Roman" w:hint="cs"/>
          <w:i/>
          <w:rtl/>
        </w:rPr>
        <w:t>ς</w:t>
      </w:r>
      <w:r w:rsidRPr="00056FFE">
        <w:rPr>
          <w:rFonts w:hint="cs"/>
          <w:i/>
          <w:rtl/>
        </w:rPr>
        <w:t>، مشبک (</w:t>
      </w:r>
      <w:r w:rsidRPr="00056FFE">
        <w:rPr>
          <w:rFonts w:ascii="Times New Roman" w:eastAsia="MS Gothic" w:hAnsi="Times New Roman" w:cs="Times New Roman" w:hint="cs"/>
          <w:i/>
          <w:rtl/>
        </w:rPr>
        <w:t>ς</w:t>
      </w:r>
      <w:r w:rsidRPr="00056FFE">
        <w:rPr>
          <w:rFonts w:hint="cs"/>
          <w:i/>
          <w:rtl/>
        </w:rPr>
        <w:t xml:space="preserve">) متناظر با آن در </w:t>
      </w:r>
      <w:r w:rsidR="007E1EBF">
        <w:rPr>
          <w:i/>
          <w:rtl/>
        </w:rPr>
        <w:fldChar w:fldCharType="begin"/>
      </w:r>
      <w:r w:rsidR="007E1EBF">
        <w:rPr>
          <w:i/>
          <w:rtl/>
        </w:rPr>
        <w:instrText xml:space="preserve"> </w:instrText>
      </w:r>
      <w:r w:rsidR="007E1EBF">
        <w:rPr>
          <w:rFonts w:hint="cs"/>
          <w:i/>
        </w:rPr>
        <w:instrText>REF</w:instrText>
      </w:r>
      <w:r w:rsidR="007E1EBF">
        <w:rPr>
          <w:rFonts w:hint="cs"/>
          <w:i/>
          <w:rtl/>
        </w:rPr>
        <w:instrText xml:space="preserve"> _</w:instrText>
      </w:r>
      <w:r w:rsidR="007E1EBF">
        <w:rPr>
          <w:rFonts w:hint="cs"/>
          <w:i/>
        </w:rPr>
        <w:instrText>Ref407291969 \h</w:instrText>
      </w:r>
      <w:r w:rsidR="007E1EBF">
        <w:rPr>
          <w:i/>
          <w:rtl/>
        </w:rPr>
        <w:instrText xml:space="preserve"> </w:instrText>
      </w:r>
      <w:r w:rsidR="001B7F2B">
        <w:rPr>
          <w:i/>
          <w:rtl/>
        </w:rPr>
        <w:instrText xml:space="preserve"> \* </w:instrText>
      </w:r>
      <w:r w:rsidR="001B7F2B">
        <w:rPr>
          <w:i/>
        </w:rPr>
        <w:instrText>MERGEFORMAT</w:instrText>
      </w:r>
      <w:r w:rsidR="001B7F2B">
        <w:rPr>
          <w:i/>
          <w:rtl/>
        </w:rPr>
        <w:instrText xml:space="preserve"> </w:instrText>
      </w:r>
      <w:r w:rsidR="007E1EBF">
        <w:rPr>
          <w:i/>
          <w:rtl/>
        </w:rPr>
      </w:r>
      <w:r w:rsidR="007E1EBF">
        <w:rPr>
          <w:i/>
          <w:rtl/>
        </w:rPr>
        <w:fldChar w:fldCharType="separate"/>
      </w:r>
      <w:r w:rsidR="00607008">
        <w:rPr>
          <w:rFonts w:hint="cs"/>
          <w:rtl/>
        </w:rPr>
        <w:t>شکل</w:t>
      </w:r>
      <w:r w:rsidR="00607008">
        <w:rPr>
          <w:rtl/>
        </w:rPr>
        <w:t xml:space="preserve"> </w:t>
      </w:r>
      <w:r w:rsidR="00607008">
        <w:rPr>
          <w:noProof/>
          <w:rtl/>
        </w:rPr>
        <w:t>1</w:t>
      </w:r>
      <w:r w:rsidR="007E1EBF">
        <w:rPr>
          <w:i/>
          <w:rtl/>
        </w:rPr>
        <w:fldChar w:fldCharType="end"/>
      </w:r>
      <w:r w:rsidR="007E1EBF">
        <w:rPr>
          <w:rFonts w:hint="cs"/>
          <w:i/>
          <w:rtl/>
        </w:rPr>
        <w:t xml:space="preserve"> </w:t>
      </w:r>
      <w:r w:rsidRPr="00056FFE">
        <w:rPr>
          <w:rFonts w:hint="cs"/>
          <w:i/>
          <w:rtl/>
        </w:rPr>
        <w:t xml:space="preserve">داده شده است. در تصویر مذکور، پایین رأس </w:t>
      </w:r>
      <w:r w:rsidRPr="00056FFE">
        <w:rPr>
          <w:rFonts w:ascii="Times New Roman" w:eastAsia="MS Gothic" w:hAnsi="Times New Roman" w:cs="Times New Roman"/>
          <w:i/>
          <w:rtl/>
        </w:rPr>
        <w:t>ᴓ</w:t>
      </w:r>
      <w:r w:rsidRPr="00056FFE">
        <w:rPr>
          <w:rFonts w:ascii="Times New Roman" w:eastAsia="MS Gothic" w:hAnsi="Times New Roman" w:hint="cs"/>
          <w:i/>
          <w:rtl/>
        </w:rPr>
        <w:t xml:space="preserve"> معرف زیر گراف خالی است ، و رأس های بالاترین سطح با </w:t>
      </w:r>
      <w:r w:rsidRPr="00056FFE">
        <w:rPr>
          <w:rFonts w:eastAsiaTheme="minorEastAsia"/>
          <w:i/>
        </w:rPr>
        <w:t>G</w:t>
      </w:r>
      <w:r w:rsidRPr="00056FFE">
        <w:rPr>
          <w:rFonts w:eastAsiaTheme="minorEastAsia"/>
          <w:i/>
          <w:vertAlign w:val="subscript"/>
        </w:rPr>
        <w:t>1</w:t>
      </w:r>
      <w:r w:rsidRPr="00056FFE">
        <w:rPr>
          <w:rFonts w:eastAsiaTheme="minorEastAsia"/>
          <w:i/>
        </w:rPr>
        <w:t xml:space="preserve"> , G</w:t>
      </w:r>
      <w:r w:rsidRPr="00056FFE">
        <w:rPr>
          <w:rFonts w:eastAsiaTheme="minorEastAsia"/>
          <w:i/>
          <w:vertAlign w:val="subscript"/>
        </w:rPr>
        <w:t>2</w:t>
      </w:r>
      <w:r w:rsidRPr="00056FFE">
        <w:rPr>
          <w:rFonts w:eastAsiaTheme="minorEastAsia"/>
          <w:i/>
        </w:rPr>
        <w:t xml:space="preserve"> , G</w:t>
      </w:r>
      <w:r w:rsidRPr="00056FFE">
        <w:rPr>
          <w:rFonts w:eastAsiaTheme="minorEastAsia"/>
          <w:i/>
          <w:vertAlign w:val="subscript"/>
        </w:rPr>
        <w:t>3</w:t>
      </w:r>
      <w:r w:rsidRPr="00056FFE">
        <w:rPr>
          <w:rFonts w:eastAsiaTheme="minorEastAsia"/>
          <w:i/>
        </w:rPr>
        <w:t xml:space="preserve"> , G</w:t>
      </w:r>
      <w:r w:rsidRPr="00056FFE">
        <w:rPr>
          <w:rFonts w:eastAsiaTheme="minorEastAsia"/>
          <w:i/>
          <w:vertAlign w:val="subscript"/>
        </w:rPr>
        <w:t>4</w:t>
      </w:r>
      <w:r w:rsidRPr="00056FFE">
        <w:rPr>
          <w:rFonts w:hint="cs"/>
          <w:i/>
          <w:rtl/>
        </w:rPr>
        <w:t xml:space="preserve"> متناظرند. والدین زیر گراف های </w:t>
      </w:r>
      <w:r w:rsidRPr="00056FFE">
        <w:rPr>
          <w:i/>
        </w:rPr>
        <w:t>B-D</w:t>
      </w:r>
      <w:r w:rsidRPr="00056FFE">
        <w:rPr>
          <w:rFonts w:hint="cs"/>
          <w:i/>
          <w:rtl/>
        </w:rPr>
        <w:t xml:space="preserve">، زیر گراف های </w:t>
      </w:r>
      <w:r w:rsidRPr="00056FFE">
        <w:rPr>
          <w:i/>
        </w:rPr>
        <w:t>A-B-D</w:t>
      </w:r>
      <w:r w:rsidRPr="00056FFE">
        <w:rPr>
          <w:rFonts w:hint="cs"/>
          <w:i/>
          <w:rtl/>
        </w:rPr>
        <w:t xml:space="preserve"> (متصل به کران </w:t>
      </w:r>
      <w:r w:rsidRPr="00056FFE">
        <w:rPr>
          <w:i/>
        </w:rPr>
        <w:t>A-B</w:t>
      </w:r>
      <w:r w:rsidRPr="00056FFE">
        <w:rPr>
          <w:rFonts w:hint="cs"/>
          <w:i/>
          <w:rtl/>
        </w:rPr>
        <w:t xml:space="preserve">) و زیر گراف های </w:t>
      </w:r>
      <w:r w:rsidRPr="00056FFE">
        <w:rPr>
          <w:i/>
        </w:rPr>
        <w:t>B-D-G</w:t>
      </w:r>
      <w:r w:rsidRPr="00056FFE">
        <w:rPr>
          <w:rFonts w:hint="cs"/>
          <w:i/>
          <w:rtl/>
        </w:rPr>
        <w:t xml:space="preserve"> (متصل به کران </w:t>
      </w:r>
      <w:r w:rsidRPr="00056FFE">
        <w:rPr>
          <w:i/>
        </w:rPr>
        <w:t>D-G</w:t>
      </w:r>
      <w:r w:rsidRPr="00056FFE">
        <w:rPr>
          <w:rFonts w:hint="cs"/>
          <w:i/>
          <w:rtl/>
        </w:rPr>
        <w:t xml:space="preserve">) هستند. همچنین، زیر گراف های </w:t>
      </w:r>
      <w:r w:rsidRPr="00056FFE">
        <w:rPr>
          <w:i/>
        </w:rPr>
        <w:t>B-C</w:t>
      </w:r>
      <w:r w:rsidRPr="00056FFE">
        <w:rPr>
          <w:rFonts w:hint="cs"/>
          <w:i/>
          <w:rtl/>
        </w:rPr>
        <w:t xml:space="preserve"> و </w:t>
      </w:r>
      <w:r w:rsidRPr="00056FFE">
        <w:rPr>
          <w:i/>
        </w:rPr>
        <w:t>C-F</w:t>
      </w:r>
      <w:r w:rsidRPr="00056FFE">
        <w:rPr>
          <w:rFonts w:hint="cs"/>
          <w:i/>
          <w:rtl/>
        </w:rPr>
        <w:t xml:space="preserve"> زاده های زیر گراف های </w:t>
      </w:r>
      <w:r w:rsidRPr="00056FFE">
        <w:rPr>
          <w:i/>
        </w:rPr>
        <w:t>B-C-F</w:t>
      </w:r>
      <w:r w:rsidRPr="00056FFE">
        <w:rPr>
          <w:rFonts w:hint="cs"/>
          <w:i/>
          <w:rtl/>
        </w:rPr>
        <w:t xml:space="preserve"> هستند.</w:t>
      </w:r>
    </w:p>
    <w:p w:rsidR="0089412B" w:rsidRDefault="00BC30B5" w:rsidP="007F44B0">
      <w:pPr>
        <w:tabs>
          <w:tab w:val="right" w:pos="540"/>
        </w:tabs>
        <w:rPr>
          <w:i/>
          <w:rtl/>
        </w:rPr>
      </w:pPr>
      <w:r w:rsidRPr="00056FFE">
        <w:rPr>
          <w:rFonts w:hint="cs"/>
          <w:b/>
          <w:bCs/>
          <w:i/>
          <w:rtl/>
        </w:rPr>
        <w:t>گراف های درختی آزاد (مستقل):</w:t>
      </w:r>
      <w:r w:rsidRPr="00056FFE">
        <w:rPr>
          <w:rFonts w:hint="cs"/>
          <w:i/>
          <w:rtl/>
        </w:rPr>
        <w:t xml:space="preserve"> گراف غیر مستقیمی که پیوسته و فاقد حلقه است </w:t>
      </w:r>
      <w:r w:rsidR="0089412B">
        <w:rPr>
          <w:i/>
          <w:rtl/>
        </w:rPr>
        <w:fldChar w:fldCharType="begin">
          <w:fldData xml:space="preserve">PEVuZE5vdGU+PENpdGU+PEF1dGhvcj5DaGk8L0F1dGhvcj48WWVhcj4yMDA1PC9ZZWFyPjxSZWNO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</w:fldData>
        </w:fldChar>
      </w:r>
      <w:r w:rsidR="0089412B">
        <w:rPr>
          <w:i/>
          <w:rtl/>
        </w:rPr>
        <w:instrText xml:space="preserve"> </w:instrText>
      </w:r>
      <w:r w:rsidR="0089412B">
        <w:rPr>
          <w:i/>
        </w:rPr>
        <w:instrText>ADDIN EN.CITE</w:instrText>
      </w:r>
      <w:r w:rsidR="0089412B">
        <w:rPr>
          <w:i/>
          <w:rtl/>
        </w:rPr>
        <w:instrText xml:space="preserve"> </w:instrText>
      </w:r>
      <w:r w:rsidR="0089412B">
        <w:rPr>
          <w:i/>
          <w:rtl/>
        </w:rPr>
        <w:fldChar w:fldCharType="begin">
          <w:fldData xml:space="preserve">PEVuZE5vdGU+PENpdGU+PEF1dGhvcj5DaGk8L0F1dGhvcj48WWVhcj4yMDA1PC9ZZWFyPjxSZWNO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</w:fldData>
        </w:fldChar>
      </w:r>
      <w:r w:rsidR="0089412B">
        <w:rPr>
          <w:i/>
          <w:rtl/>
        </w:rPr>
        <w:instrText xml:space="preserve"> </w:instrText>
      </w:r>
      <w:r w:rsidR="0089412B">
        <w:rPr>
          <w:i/>
        </w:rPr>
        <w:instrText>ADDIN EN.CITE.DATA</w:instrText>
      </w:r>
      <w:r w:rsidR="0089412B">
        <w:rPr>
          <w:i/>
          <w:rtl/>
        </w:rPr>
        <w:instrText xml:space="preserve"> </w:instrText>
      </w:r>
      <w:r w:rsidR="0089412B">
        <w:rPr>
          <w:i/>
          <w:rtl/>
        </w:rPr>
      </w:r>
      <w:r w:rsidR="0089412B">
        <w:rPr>
          <w:i/>
          <w:rtl/>
        </w:rPr>
        <w:fldChar w:fldCharType="end"/>
      </w:r>
      <w:r w:rsidR="0089412B">
        <w:rPr>
          <w:i/>
          <w:rtl/>
        </w:rPr>
      </w:r>
      <w:r w:rsidR="0089412B">
        <w:rPr>
          <w:i/>
          <w:rtl/>
        </w:rPr>
        <w:fldChar w:fldCharType="separate"/>
      </w:r>
      <w:r w:rsidR="0089412B">
        <w:rPr>
          <w:i/>
          <w:noProof/>
          <w:rtl/>
        </w:rPr>
        <w:t>[</w:t>
      </w:r>
      <w:hyperlink w:anchor="_ENREF_5" w:tooltip="Chi, 2005 #62" w:history="1">
        <w:r w:rsidR="007F44B0">
          <w:rPr>
            <w:i/>
            <w:noProof/>
            <w:rtl/>
          </w:rPr>
          <w:t>5</w:t>
        </w:r>
      </w:hyperlink>
      <w:r w:rsidR="0089412B">
        <w:rPr>
          <w:i/>
          <w:noProof/>
          <w:rtl/>
        </w:rPr>
        <w:t xml:space="preserve">, </w:t>
      </w:r>
      <w:hyperlink w:anchor="_ENREF_6" w:tooltip="Yun, 2004 #63" w:history="1">
        <w:r w:rsidR="007F44B0">
          <w:rPr>
            <w:i/>
            <w:noProof/>
            <w:rtl/>
          </w:rPr>
          <w:t>6</w:t>
        </w:r>
      </w:hyperlink>
      <w:r w:rsidR="0089412B">
        <w:rPr>
          <w:i/>
          <w:noProof/>
          <w:rtl/>
        </w:rPr>
        <w:t>]</w:t>
      </w:r>
      <w:r w:rsidR="0089412B">
        <w:rPr>
          <w:i/>
          <w:rtl/>
        </w:rPr>
        <w:fldChar w:fldCharType="end"/>
      </w:r>
      <w:r w:rsidR="0089412B">
        <w:rPr>
          <w:rFonts w:hint="cs"/>
          <w:i/>
          <w:rtl/>
        </w:rPr>
        <w:t>.</w:t>
      </w:r>
    </w:p>
    <w:p w:rsidR="00BC30B5" w:rsidRPr="00056FFE" w:rsidRDefault="00BC30B5" w:rsidP="007F44B0">
      <w:pPr>
        <w:tabs>
          <w:tab w:val="right" w:pos="540"/>
        </w:tabs>
        <w:rPr>
          <w:i/>
          <w:rtl/>
        </w:rPr>
      </w:pPr>
      <w:r w:rsidRPr="00056FFE">
        <w:rPr>
          <w:rFonts w:hint="cs"/>
          <w:b/>
          <w:bCs/>
          <w:i/>
          <w:rtl/>
        </w:rPr>
        <w:t>گراف درختی نامنظم برچسب دار:</w:t>
      </w:r>
      <w:r w:rsidRPr="00056FFE">
        <w:rPr>
          <w:rFonts w:hint="cs"/>
          <w:i/>
          <w:rtl/>
        </w:rPr>
        <w:t xml:space="preserve"> گراف نامنظم برچسب دار (به طور خلاصه گراف درختی نامنظم) یک گراف مستقیم فاقد حلقه است که به صورت (</w:t>
      </w:r>
      <w:r w:rsidRPr="00056FFE">
        <w:rPr>
          <w:i/>
        </w:rPr>
        <w:t xml:space="preserve">V, </w:t>
      </w:r>
      <m:oMath>
        <m:r>
          <w:rPr>
            <w:rFonts w:ascii="Cambria Math" w:hAnsi="Cambria Math"/>
          </w:rPr>
          <m:t>∅</m:t>
        </m:r>
      </m:oMath>
      <w:r w:rsidRPr="00056FFE">
        <w:rPr>
          <w:i/>
        </w:rPr>
        <w:t>, E , u</w:t>
      </w:r>
      <w:r w:rsidRPr="00056FFE">
        <w:rPr>
          <w:i/>
          <w:vertAlign w:val="subscript"/>
        </w:rPr>
        <w:t>r</w:t>
      </w:r>
      <w:r w:rsidRPr="00056FFE">
        <w:rPr>
          <w:rFonts w:hint="cs"/>
          <w:i/>
          <w:rtl/>
        </w:rPr>
        <w:t xml:space="preserve">) </w:t>
      </w:r>
      <w:r w:rsidRPr="00056FFE">
        <w:rPr>
          <w:i/>
        </w:rPr>
        <w:t>T</w:t>
      </w:r>
      <w:r w:rsidRPr="00056FFE">
        <w:rPr>
          <w:rFonts w:hint="cs"/>
          <w:i/>
          <w:rtl/>
        </w:rPr>
        <w:t xml:space="preserve"> بیان می شود، که </w:t>
      </w:r>
      <w:r w:rsidRPr="00056FFE">
        <w:rPr>
          <w:i/>
        </w:rPr>
        <w:t>V</w:t>
      </w:r>
      <w:r w:rsidRPr="00056FFE">
        <w:rPr>
          <w:rFonts w:hint="cs"/>
          <w:i/>
          <w:rtl/>
        </w:rPr>
        <w:t xml:space="preserve"> مجموعه ای از رأس های </w:t>
      </w:r>
      <w:r w:rsidRPr="00056FFE">
        <w:rPr>
          <w:i/>
        </w:rPr>
        <w:t>T</w:t>
      </w:r>
      <w:r w:rsidRPr="00056FFE">
        <w:rPr>
          <w:rFonts w:hint="cs"/>
          <w:i/>
          <w:rtl/>
        </w:rPr>
        <w:t xml:space="preserve"> است؛ </w:t>
      </w:r>
      <m:oMath>
        <m:r>
          <w:rPr>
            <w:rFonts w:ascii="Cambria Math" w:hAnsi="Cambria Math"/>
          </w:rPr>
          <m:t>∅</m:t>
        </m:r>
      </m:oMath>
      <w:r w:rsidRPr="00056FFE">
        <w:rPr>
          <w:rFonts w:eastAsiaTheme="minorEastAsia" w:hint="cs"/>
          <w:i/>
          <w:rtl/>
        </w:rPr>
        <w:t xml:space="preserve"> ی</w:t>
      </w:r>
      <w:r w:rsidRPr="00056FFE">
        <w:rPr>
          <w:rFonts w:ascii="MS Gothic" w:eastAsia="MS Gothic" w:hAnsi="MS Gothic" w:hint="cs"/>
          <w:i/>
          <w:rtl/>
        </w:rPr>
        <w:t xml:space="preserve">ک تابع برچسب دار است به صورتی که </w:t>
      </w:r>
      <m:oMath>
        <m:r>
          <m:rPr>
            <m:sty m:val="p"/>
          </m:rPr>
          <w:rPr>
            <w:rFonts w:ascii="Cambria Math" w:eastAsia="MS Gothic" w:hAnsi="Cambria Math" w:cs="Cambria Math" w:hint="cs"/>
            <w:rtl/>
          </w:rPr>
          <m:t>∀</m:t>
        </m:r>
        <m:r>
          <m:rPr>
            <m:sty m:val="p"/>
          </m:rPr>
          <w:rPr>
            <w:rFonts w:ascii="Cambria Math" w:eastAsia="MS Gothic" w:hAnsi="Cambria Math"/>
          </w:rPr>
          <m:t xml:space="preserve"> </m:t>
        </m:r>
        <m:sSub>
          <m:sSubPr>
            <m:ctrlPr>
              <w:rPr>
                <w:rFonts w:ascii="Cambria Math" w:eastAsia="MS Gothic" w:hAnsi="Cambria Math"/>
                <w:i/>
              </w:rPr>
            </m:ctrlPr>
          </m:sSubPr>
          <m:e>
            <m:r>
              <w:rPr>
                <w:rFonts w:ascii="Cambria Math" w:eastAsia="MS Gothic" w:hAnsi="Cambria Math"/>
              </w:rPr>
              <m:t>u</m:t>
            </m:r>
          </m:e>
          <m:sub>
            <m:r>
              <w:rPr>
                <w:rFonts w:ascii="Cambria Math" w:eastAsia="MS Gothic" w:hAnsi="Cambria Math"/>
              </w:rPr>
              <m:t>i</m:t>
            </m:r>
          </m:sub>
        </m:sSub>
        <m:r>
          <w:rPr>
            <w:rFonts w:ascii="Cambria Math" w:eastAsia="MS Gothic" w:hAnsi="Cambria Math"/>
          </w:rPr>
          <m:t>∈V</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oMath>
      <w:r w:rsidRPr="00056FFE">
        <w:rPr>
          <w:rFonts w:hint="cs"/>
          <w:i/>
          <w:rtl/>
        </w:rPr>
        <w:t xml:space="preserve">؛ و </w:t>
      </w:r>
      <m:oMath>
        <m:r>
          <w:rPr>
            <w:rFonts w:ascii="Cambria Math" w:hAnsi="Cambria Math"/>
          </w:rPr>
          <m:t>E⊆V×V</m:t>
        </m:r>
      </m:oMath>
      <w:r w:rsidRPr="00056FFE">
        <w:rPr>
          <w:rFonts w:hint="cs"/>
          <w:i/>
          <w:rtl/>
        </w:rPr>
        <w:t xml:space="preserve"> مجموعه ای از کران ها</w:t>
      </w:r>
      <w:r w:rsidR="0089412B">
        <w:rPr>
          <w:rFonts w:hint="cs"/>
          <w:i/>
          <w:rtl/>
        </w:rPr>
        <w:t>ی</w:t>
      </w:r>
      <w:r w:rsidRPr="00056FFE">
        <w:rPr>
          <w:rFonts w:hint="cs"/>
          <w:i/>
          <w:rtl/>
        </w:rPr>
        <w:t xml:space="preserve"> </w:t>
      </w:r>
      <w:r w:rsidRPr="00056FFE">
        <w:rPr>
          <w:i/>
        </w:rPr>
        <w:t>T</w:t>
      </w:r>
      <w:r w:rsidRPr="00056FFE">
        <w:rPr>
          <w:rFonts w:hint="cs"/>
          <w:i/>
          <w:rtl/>
        </w:rPr>
        <w:t xml:space="preserve"> است؛ و </w:t>
      </w:r>
      <w:r w:rsidRPr="00056FFE">
        <w:rPr>
          <w:i/>
        </w:rPr>
        <w:t>u</w:t>
      </w:r>
      <w:r w:rsidRPr="00056FFE">
        <w:rPr>
          <w:i/>
          <w:vertAlign w:val="subscript"/>
        </w:rPr>
        <w:t>3</w:t>
      </w:r>
      <w:r w:rsidRPr="00056FFE">
        <w:rPr>
          <w:rFonts w:hint="cs"/>
          <w:i/>
          <w:rtl/>
        </w:rPr>
        <w:t xml:space="preserve"> رأس متمایز است که ریشه </w:t>
      </w:r>
      <w:r w:rsidRPr="00056FFE">
        <w:rPr>
          <w:i/>
        </w:rPr>
        <w:t>T</w:t>
      </w:r>
      <w:r w:rsidRPr="00056FFE">
        <w:rPr>
          <w:rFonts w:hint="cs"/>
          <w:i/>
          <w:rtl/>
        </w:rPr>
        <w:t xml:space="preserve"> خوانده می شود. برای </w:t>
      </w:r>
      <m:oMath>
        <m:r>
          <m:rPr>
            <m:sty m:val="p"/>
          </m:rPr>
          <w:rPr>
            <w:rFonts w:ascii="Cambria Math" w:eastAsia="MS Gothic" w:hAnsi="Cambria Math" w:cs="Cambria Math" w:hint="cs"/>
            <w:rtl/>
          </w:rPr>
          <m:t>∀</m:t>
        </m:r>
        <m:r>
          <m:rPr>
            <m:sty m:val="p"/>
          </m:rPr>
          <w:rPr>
            <w:rFonts w:ascii="Cambria Math" w:eastAsia="MS Gothic" w:hAnsi="Cambria Math"/>
          </w:rPr>
          <m:t xml:space="preserve"> </m:t>
        </m:r>
        <m:sSub>
          <m:sSubPr>
            <m:ctrlPr>
              <w:rPr>
                <w:rFonts w:ascii="Cambria Math" w:eastAsia="MS Gothic" w:hAnsi="Cambria Math"/>
                <w:i/>
              </w:rPr>
            </m:ctrlPr>
          </m:sSubPr>
          <m:e>
            <m:r>
              <w:rPr>
                <w:rFonts w:ascii="Cambria Math" w:eastAsia="MS Gothic" w:hAnsi="Cambria Math"/>
              </w:rPr>
              <m:t>u</m:t>
            </m:r>
          </m:e>
          <m:sub>
            <m:r>
              <w:rPr>
                <w:rFonts w:ascii="Cambria Math" w:eastAsia="MS Gothic" w:hAnsi="Cambria Math"/>
              </w:rPr>
              <m:t>i</m:t>
            </m:r>
          </m:sub>
        </m:sSub>
        <m:r>
          <w:rPr>
            <w:rFonts w:ascii="Cambria Math" w:eastAsia="MS Gothic" w:hAnsi="Cambria Math"/>
          </w:rPr>
          <m:t>∈V</m:t>
        </m:r>
      </m:oMath>
      <w:r w:rsidRPr="00056FFE">
        <w:rPr>
          <w:rFonts w:eastAsiaTheme="minorEastAsia" w:hint="cs"/>
          <w:i/>
          <w:rtl/>
        </w:rPr>
        <w:t>، یک میسر منحصر به فرد (</w:t>
      </w:r>
      <w:r w:rsidRPr="00056FFE">
        <w:rPr>
          <w:rFonts w:eastAsiaTheme="minorEastAsia"/>
          <w:i/>
        </w:rPr>
        <w:t>u</w:t>
      </w:r>
      <w:r w:rsidRPr="00056FFE">
        <w:rPr>
          <w:rFonts w:eastAsiaTheme="minorEastAsia"/>
          <w:i/>
          <w:vertAlign w:val="subscript"/>
        </w:rPr>
        <w:t>r</w:t>
      </w:r>
      <w:r w:rsidRPr="00056FFE">
        <w:rPr>
          <w:rFonts w:eastAsiaTheme="minorEastAsia"/>
          <w:i/>
        </w:rPr>
        <w:t xml:space="preserve"> , u</w:t>
      </w:r>
      <w:r w:rsidRPr="00056FFE">
        <w:rPr>
          <w:rFonts w:eastAsiaTheme="minorEastAsia"/>
          <w:i/>
          <w:vertAlign w:val="subscript"/>
        </w:rPr>
        <w:t>1</w:t>
      </w:r>
      <w:r w:rsidR="0089412B">
        <w:rPr>
          <w:rFonts w:eastAsiaTheme="minorEastAsia"/>
          <w:i/>
          <w:vertAlign w:val="subscript"/>
        </w:rPr>
        <w:t xml:space="preserve"> </w:t>
      </w:r>
      <w:r w:rsidRPr="00056FFE">
        <w:rPr>
          <w:rFonts w:eastAsiaTheme="minorEastAsia"/>
          <w:i/>
        </w:rPr>
        <w:t>,</w:t>
      </w:r>
      <w:r w:rsidR="0089412B">
        <w:rPr>
          <w:rFonts w:eastAsiaTheme="minorEastAsia"/>
          <w:i/>
        </w:rPr>
        <w:t xml:space="preserve"> </w:t>
      </w:r>
      <w:r w:rsidRPr="00056FFE">
        <w:rPr>
          <w:rFonts w:eastAsiaTheme="minorEastAsia"/>
          <w:i/>
        </w:rPr>
        <w:t>u</w:t>
      </w:r>
      <w:r w:rsidRPr="00056FFE">
        <w:rPr>
          <w:rFonts w:eastAsiaTheme="minorEastAsia"/>
          <w:i/>
          <w:vertAlign w:val="subscript"/>
        </w:rPr>
        <w:t>2</w:t>
      </w:r>
      <w:r w:rsidR="0089412B">
        <w:rPr>
          <w:rFonts w:eastAsiaTheme="minorEastAsia"/>
          <w:i/>
          <w:vertAlign w:val="subscript"/>
        </w:rPr>
        <w:t xml:space="preserve"> </w:t>
      </w:r>
      <w:r w:rsidRPr="00056FFE">
        <w:rPr>
          <w:rFonts w:eastAsiaTheme="minorEastAsia"/>
          <w:i/>
        </w:rPr>
        <w:t>, … , u</w:t>
      </w:r>
      <w:r w:rsidRPr="00056FFE">
        <w:rPr>
          <w:rFonts w:eastAsiaTheme="minorEastAsia"/>
          <w:i/>
          <w:vertAlign w:val="subscript"/>
        </w:rPr>
        <w:t>i</w:t>
      </w:r>
      <w:r w:rsidRPr="00056FFE">
        <w:rPr>
          <w:rFonts w:eastAsiaTheme="minorEastAsia" w:hint="cs"/>
          <w:i/>
          <w:rtl/>
        </w:rPr>
        <w:t xml:space="preserve">) از ریشه </w:t>
      </w:r>
      <w:r w:rsidRPr="00056FFE">
        <w:rPr>
          <w:rFonts w:eastAsiaTheme="minorEastAsia"/>
          <w:i/>
        </w:rPr>
        <w:t>u</w:t>
      </w:r>
      <w:r w:rsidRPr="00056FFE">
        <w:rPr>
          <w:rFonts w:eastAsiaTheme="minorEastAsia"/>
          <w:i/>
          <w:vertAlign w:val="subscript"/>
        </w:rPr>
        <w:t>r</w:t>
      </w:r>
      <w:r w:rsidRPr="00056FFE">
        <w:rPr>
          <w:rFonts w:eastAsiaTheme="minorEastAsia" w:hint="cs"/>
          <w:i/>
          <w:rtl/>
        </w:rPr>
        <w:t xml:space="preserve"> تا </w:t>
      </w:r>
      <w:r w:rsidRPr="00056FFE">
        <w:rPr>
          <w:rFonts w:eastAsiaTheme="minorEastAsia"/>
          <w:i/>
        </w:rPr>
        <w:t>u</w:t>
      </w:r>
      <w:r w:rsidRPr="00056FFE">
        <w:rPr>
          <w:rFonts w:eastAsiaTheme="minorEastAsia"/>
          <w:i/>
          <w:vertAlign w:val="subscript"/>
        </w:rPr>
        <w:t>i</w:t>
      </w:r>
      <w:r w:rsidRPr="00056FFE">
        <w:rPr>
          <w:rFonts w:eastAsiaTheme="minorEastAsia" w:hint="cs"/>
          <w:i/>
          <w:rtl/>
        </w:rPr>
        <w:t xml:space="preserve"> وجود دارد. اگر رأس </w:t>
      </w:r>
      <w:r w:rsidRPr="00056FFE">
        <w:rPr>
          <w:rFonts w:eastAsiaTheme="minorEastAsia"/>
          <w:i/>
        </w:rPr>
        <w:t>u</w:t>
      </w:r>
      <w:r w:rsidRPr="00056FFE">
        <w:rPr>
          <w:rFonts w:eastAsiaTheme="minorEastAsia"/>
          <w:i/>
          <w:vertAlign w:val="subscript"/>
        </w:rPr>
        <w:t>i</w:t>
      </w:r>
      <w:r w:rsidRPr="00056FFE">
        <w:rPr>
          <w:rFonts w:eastAsiaTheme="minorEastAsia" w:hint="cs"/>
          <w:i/>
          <w:rtl/>
        </w:rPr>
        <w:t xml:space="preserve"> در مسیر ریشه تا رأس </w:t>
      </w:r>
      <w:r w:rsidRPr="00056FFE">
        <w:rPr>
          <w:rFonts w:eastAsiaTheme="minorEastAsia"/>
          <w:i/>
        </w:rPr>
        <w:t>u</w:t>
      </w:r>
      <w:r w:rsidRPr="00056FFE">
        <w:rPr>
          <w:rFonts w:eastAsiaTheme="minorEastAsia"/>
          <w:i/>
          <w:vertAlign w:val="subscript"/>
        </w:rPr>
        <w:t>i</w:t>
      </w:r>
      <w:r w:rsidRPr="00056FFE">
        <w:rPr>
          <w:rFonts w:eastAsiaTheme="minorEastAsia" w:hint="cs"/>
          <w:i/>
          <w:rtl/>
        </w:rPr>
        <w:t xml:space="preserve"> قرار داشته باشد، آنگاه </w:t>
      </w:r>
      <w:r w:rsidRPr="00056FFE">
        <w:rPr>
          <w:rFonts w:eastAsiaTheme="minorEastAsia"/>
          <w:i/>
        </w:rPr>
        <w:t>u</w:t>
      </w:r>
      <w:r w:rsidRPr="00056FFE">
        <w:rPr>
          <w:rFonts w:eastAsiaTheme="minorEastAsia"/>
          <w:i/>
          <w:vertAlign w:val="subscript"/>
        </w:rPr>
        <w:t>i</w:t>
      </w:r>
      <w:r w:rsidRPr="00056FFE">
        <w:rPr>
          <w:rFonts w:eastAsiaTheme="minorEastAsia" w:hint="cs"/>
          <w:i/>
          <w:rtl/>
        </w:rPr>
        <w:t xml:space="preserve"> صورت قبلی </w:t>
      </w:r>
      <w:r w:rsidRPr="00056FFE">
        <w:rPr>
          <w:rFonts w:eastAsiaTheme="minorEastAsia"/>
          <w:i/>
        </w:rPr>
        <w:t xml:space="preserve"> u</w:t>
      </w:r>
      <w:r w:rsidRPr="00056FFE">
        <w:rPr>
          <w:rFonts w:eastAsiaTheme="minorEastAsia"/>
          <w:i/>
          <w:vertAlign w:val="subscript"/>
        </w:rPr>
        <w:t>j</w:t>
      </w:r>
      <w:r w:rsidRPr="00056FFE">
        <w:rPr>
          <w:rFonts w:hint="cs"/>
          <w:i/>
          <w:rtl/>
        </w:rPr>
        <w:t xml:space="preserve"> است، و</w:t>
      </w:r>
      <w:r w:rsidR="0089412B">
        <w:rPr>
          <w:rFonts w:hint="cs"/>
          <w:i/>
          <w:rtl/>
        </w:rPr>
        <w:t xml:space="preserve"> </w:t>
      </w:r>
      <w:r w:rsidRPr="00056FFE">
        <w:rPr>
          <w:rFonts w:eastAsiaTheme="minorEastAsia"/>
          <w:i/>
        </w:rPr>
        <w:t xml:space="preserve"> u</w:t>
      </w:r>
      <w:r w:rsidRPr="00056FFE">
        <w:rPr>
          <w:rFonts w:eastAsiaTheme="minorEastAsia"/>
          <w:i/>
          <w:vertAlign w:val="subscript"/>
        </w:rPr>
        <w:t>j</w:t>
      </w:r>
      <w:r w:rsidRPr="00056FFE">
        <w:rPr>
          <w:rFonts w:hint="cs"/>
          <w:i/>
          <w:rtl/>
        </w:rPr>
        <w:t xml:space="preserve">زاده </w:t>
      </w:r>
      <w:r w:rsidRPr="00056FFE">
        <w:rPr>
          <w:rFonts w:eastAsiaTheme="minorEastAsia"/>
          <w:i/>
        </w:rPr>
        <w:t>u</w:t>
      </w:r>
      <w:r w:rsidRPr="00056FFE">
        <w:rPr>
          <w:rFonts w:eastAsiaTheme="minorEastAsia"/>
          <w:i/>
          <w:vertAlign w:val="subscript"/>
        </w:rPr>
        <w:t>i</w:t>
      </w:r>
      <w:r w:rsidRPr="00056FFE">
        <w:rPr>
          <w:rFonts w:hint="cs"/>
          <w:i/>
          <w:rtl/>
        </w:rPr>
        <w:t xml:space="preserve"> است. برای هر کران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E</m:t>
        </m:r>
      </m:oMath>
      <w:r w:rsidRPr="00056FFE">
        <w:rPr>
          <w:rFonts w:hint="cs"/>
          <w:i/>
          <w:rtl/>
        </w:rPr>
        <w:t xml:space="preserve">، </w:t>
      </w:r>
      <w:r w:rsidRPr="00056FFE">
        <w:rPr>
          <w:i/>
        </w:rPr>
        <w:t>u</w:t>
      </w:r>
      <w:r w:rsidRPr="00056FFE">
        <w:rPr>
          <w:i/>
          <w:vertAlign w:val="subscript"/>
        </w:rPr>
        <w:t>i</w:t>
      </w:r>
      <w:r w:rsidRPr="00056FFE">
        <w:rPr>
          <w:rFonts w:hint="cs"/>
          <w:i/>
          <w:rtl/>
        </w:rPr>
        <w:t xml:space="preserve"> مادر </w:t>
      </w:r>
      <w:r w:rsidRPr="00056FFE">
        <w:rPr>
          <w:i/>
        </w:rPr>
        <w:t>u</w:t>
      </w:r>
      <w:r w:rsidRPr="00056FFE">
        <w:rPr>
          <w:i/>
          <w:vertAlign w:val="subscript"/>
        </w:rPr>
        <w:t>j</w:t>
      </w:r>
      <w:r w:rsidRPr="00056FFE">
        <w:rPr>
          <w:rFonts w:hint="cs"/>
          <w:i/>
          <w:rtl/>
        </w:rPr>
        <w:t xml:space="preserve"> است و </w:t>
      </w:r>
      <w:r w:rsidRPr="00056FFE">
        <w:rPr>
          <w:i/>
        </w:rPr>
        <w:t>u</w:t>
      </w:r>
      <w:r w:rsidRPr="00056FFE">
        <w:rPr>
          <w:i/>
          <w:vertAlign w:val="subscript"/>
        </w:rPr>
        <w:t>j</w:t>
      </w:r>
      <w:r w:rsidRPr="00056FFE">
        <w:rPr>
          <w:rFonts w:hint="cs"/>
          <w:i/>
          <w:rtl/>
        </w:rPr>
        <w:t xml:space="preserve"> زاده </w:t>
      </w:r>
      <w:r w:rsidRPr="00056FFE">
        <w:rPr>
          <w:i/>
        </w:rPr>
        <w:t>u</w:t>
      </w:r>
      <w:r w:rsidRPr="00056FFE">
        <w:rPr>
          <w:i/>
          <w:vertAlign w:val="subscript"/>
        </w:rPr>
        <w:t>i</w:t>
      </w:r>
      <w:r w:rsidRPr="00056FFE">
        <w:rPr>
          <w:rFonts w:hint="cs"/>
          <w:i/>
          <w:rtl/>
        </w:rPr>
        <w:t xml:space="preserve"> است. رأس هایی که دارای والدین یکسان هستند خواهر نامیده می</w:t>
      </w:r>
      <w:r w:rsidR="0089412B">
        <w:rPr>
          <w:rFonts w:hint="cs"/>
          <w:i/>
          <w:rtl/>
        </w:rPr>
        <w:t xml:space="preserve"> </w:t>
      </w:r>
      <w:r w:rsidRPr="00056FFE">
        <w:rPr>
          <w:rFonts w:hint="cs"/>
          <w:i/>
          <w:rtl/>
        </w:rPr>
        <w:t xml:space="preserve">شوند. اندازه </w:t>
      </w:r>
      <w:r w:rsidRPr="00056FFE">
        <w:rPr>
          <w:i/>
        </w:rPr>
        <w:t>T</w:t>
      </w:r>
      <w:r w:rsidRPr="00056FFE">
        <w:rPr>
          <w:rFonts w:hint="cs"/>
          <w:i/>
          <w:rtl/>
        </w:rPr>
        <w:t xml:space="preserve"> با توجه به تعداد رأس های موجود در </w:t>
      </w:r>
      <w:r w:rsidRPr="00056FFE">
        <w:rPr>
          <w:i/>
        </w:rPr>
        <w:t>T</w:t>
      </w:r>
      <w:r w:rsidRPr="00056FFE">
        <w:rPr>
          <w:rFonts w:hint="cs"/>
          <w:i/>
          <w:rtl/>
        </w:rPr>
        <w:t xml:space="preserve"> تعیین می شود. هر رأس بدون زاده یک برگ است، در غیر این</w:t>
      </w:r>
      <w:r w:rsidR="0089412B">
        <w:rPr>
          <w:rFonts w:hint="cs"/>
          <w:i/>
          <w:rtl/>
        </w:rPr>
        <w:t xml:space="preserve"> </w:t>
      </w:r>
      <w:r w:rsidRPr="00056FFE">
        <w:rPr>
          <w:rFonts w:hint="cs"/>
          <w:i/>
          <w:rtl/>
        </w:rPr>
        <w:t xml:space="preserve">صورت یک رأس میانی (رابط) است. مسیر اصلی </w:t>
      </w:r>
      <w:r w:rsidRPr="00056FFE">
        <w:rPr>
          <w:i/>
        </w:rPr>
        <w:t>T</w:t>
      </w:r>
      <w:r w:rsidRPr="00056FFE">
        <w:rPr>
          <w:rFonts w:hint="cs"/>
          <w:i/>
          <w:rtl/>
        </w:rPr>
        <w:t xml:space="preserve">، مسیری است که از رأس ریشه تا برگ دست راست را در بر می گیرد. عمق (سطح) یک رأس در واقع طول مسیر از ریشه تا رأس مذکور است. مرتبه رأس </w:t>
      </w:r>
      <w:r w:rsidRPr="00056FFE">
        <w:rPr>
          <w:i/>
        </w:rPr>
        <w:t>u</w:t>
      </w:r>
      <w:r w:rsidRPr="00056FFE">
        <w:rPr>
          <w:rFonts w:hint="cs"/>
          <w:i/>
          <w:rtl/>
        </w:rPr>
        <w:t>، که با مرتبه (</w:t>
      </w:r>
      <w:r w:rsidRPr="00056FFE">
        <w:rPr>
          <w:i/>
        </w:rPr>
        <w:t>u</w:t>
      </w:r>
      <w:r w:rsidRPr="00056FFE">
        <w:rPr>
          <w:rFonts w:hint="cs"/>
          <w:i/>
          <w:rtl/>
        </w:rPr>
        <w:t xml:space="preserve">) مشخص می شود، تعداد کران های همراه با آن است </w:t>
      </w:r>
      <w:r w:rsidR="007D4D50">
        <w:rPr>
          <w:i/>
          <w:rtl/>
        </w:rPr>
        <w:fldChar w:fldCharType="begin">
          <w:fldData xml:space="preserve">PEVuZE5vdGU+PENpdGU+PEF1dGhvcj5DaGk8L0F1dGhvcj48WWVhcj4yMDA1PC9ZZWFyPjxSZWNO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</w:fldData>
        </w:fldChar>
      </w:r>
      <w:r w:rsidR="007D4D50">
        <w:rPr>
          <w:i/>
          <w:rtl/>
        </w:rPr>
        <w:instrText xml:space="preserve"> </w:instrText>
      </w:r>
      <w:r w:rsidR="007D4D50">
        <w:rPr>
          <w:i/>
        </w:rPr>
        <w:instrText>ADDIN EN.CITE</w:instrText>
      </w:r>
      <w:r w:rsidR="007D4D50">
        <w:rPr>
          <w:i/>
          <w:rtl/>
        </w:rPr>
        <w:instrText xml:space="preserve"> </w:instrText>
      </w:r>
      <w:r w:rsidR="007D4D50">
        <w:rPr>
          <w:i/>
          <w:rtl/>
        </w:rPr>
        <w:fldChar w:fldCharType="begin">
          <w:fldData xml:space="preserve">PEVuZE5vdGU+PENpdGU+PEF1dGhvcj5DaGk8L0F1dGhvcj48WWVhcj4yMDA1PC9ZZWFyPjxSZWNO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</w:fldData>
        </w:fldChar>
      </w:r>
      <w:r w:rsidR="007D4D50">
        <w:rPr>
          <w:i/>
          <w:rtl/>
        </w:rPr>
        <w:instrText xml:space="preserve"> </w:instrText>
      </w:r>
      <w:r w:rsidR="007D4D50">
        <w:rPr>
          <w:i/>
        </w:rPr>
        <w:instrText>ADDIN EN.CITE.DATA</w:instrText>
      </w:r>
      <w:r w:rsidR="007D4D50">
        <w:rPr>
          <w:i/>
          <w:rtl/>
        </w:rPr>
        <w:instrText xml:space="preserve"> </w:instrText>
      </w:r>
      <w:r w:rsidR="007D4D50">
        <w:rPr>
          <w:i/>
          <w:rtl/>
        </w:rPr>
      </w:r>
      <w:r w:rsidR="007D4D50">
        <w:rPr>
          <w:i/>
          <w:rtl/>
        </w:rPr>
        <w:fldChar w:fldCharType="end"/>
      </w:r>
      <w:r w:rsidR="007D4D50">
        <w:rPr>
          <w:i/>
          <w:rtl/>
        </w:rPr>
      </w:r>
      <w:r w:rsidR="007D4D50">
        <w:rPr>
          <w:i/>
          <w:rtl/>
        </w:rPr>
        <w:fldChar w:fldCharType="separate"/>
      </w:r>
      <w:r w:rsidR="007D4D50">
        <w:rPr>
          <w:i/>
          <w:noProof/>
          <w:rtl/>
        </w:rPr>
        <w:t>[</w:t>
      </w:r>
      <w:hyperlink w:anchor="_ENREF_5" w:tooltip="Chi, 2005 #62" w:history="1">
        <w:r w:rsidR="007F44B0">
          <w:rPr>
            <w:i/>
            <w:noProof/>
            <w:rtl/>
          </w:rPr>
          <w:t>5</w:t>
        </w:r>
      </w:hyperlink>
      <w:r w:rsidR="007D4D50">
        <w:rPr>
          <w:i/>
          <w:noProof/>
          <w:rtl/>
        </w:rPr>
        <w:t xml:space="preserve">, </w:t>
      </w:r>
      <w:hyperlink w:anchor="_ENREF_6" w:tooltip="Yun, 2004 #63" w:history="1">
        <w:r w:rsidR="007F44B0">
          <w:rPr>
            <w:i/>
            <w:noProof/>
            <w:rtl/>
          </w:rPr>
          <w:t>6</w:t>
        </w:r>
      </w:hyperlink>
      <w:r w:rsidR="007D4D50">
        <w:rPr>
          <w:i/>
          <w:noProof/>
          <w:rtl/>
        </w:rPr>
        <w:t>]</w:t>
      </w:r>
      <w:r w:rsidR="007D4D50">
        <w:rPr>
          <w:i/>
          <w:rtl/>
        </w:rPr>
        <w:fldChar w:fldCharType="end"/>
      </w:r>
      <w:r w:rsidR="005801F7">
        <w:rPr>
          <w:rFonts w:hint="cs"/>
          <w:i/>
          <w:rtl/>
        </w:rPr>
        <w:t>.</w:t>
      </w:r>
    </w:p>
    <w:p w:rsidR="00BC30B5" w:rsidRPr="00056FFE" w:rsidRDefault="00BC30B5" w:rsidP="007F44B0">
      <w:pPr>
        <w:tabs>
          <w:tab w:val="right" w:pos="540"/>
        </w:tabs>
        <w:rPr>
          <w:i/>
          <w:rtl/>
        </w:rPr>
      </w:pPr>
      <w:r w:rsidRPr="00056FFE">
        <w:rPr>
          <w:rFonts w:hint="cs"/>
          <w:b/>
          <w:bCs/>
          <w:i/>
          <w:rtl/>
        </w:rPr>
        <w:t>گراف درختی منظم برچسب دار:</w:t>
      </w:r>
      <w:r w:rsidRPr="00056FFE">
        <w:rPr>
          <w:rFonts w:hint="cs"/>
          <w:i/>
          <w:rtl/>
        </w:rPr>
        <w:t xml:space="preserve"> گراف درختی منظم برچسب د</w:t>
      </w:r>
      <w:r w:rsidR="00944AF0">
        <w:rPr>
          <w:rFonts w:hint="cs"/>
          <w:i/>
          <w:rtl/>
        </w:rPr>
        <w:t>ا</w:t>
      </w:r>
      <w:r w:rsidRPr="00056FFE">
        <w:rPr>
          <w:rFonts w:hint="cs"/>
          <w:i/>
          <w:rtl/>
        </w:rPr>
        <w:t xml:space="preserve">ر یا (به طور خلاصه، گراف درختی منظم) یک گراف درختی غیر منظم برچسب دار است که دستور چپ ـ به ـ راست در میان زاده های هر رأس وضع شده است </w:t>
      </w:r>
      <w:r w:rsidR="005801F7">
        <w:rPr>
          <w:i/>
          <w:rtl/>
        </w:rPr>
        <w:fldChar w:fldCharType="begin"/>
      </w:r>
      <w:r w:rsidR="005801F7">
        <w:rPr>
          <w:i/>
          <w:rtl/>
        </w:rPr>
        <w:instrText xml:space="preserve"> </w:instrText>
      </w:r>
      <w:r w:rsidR="005801F7">
        <w:rPr>
          <w:i/>
        </w:rPr>
        <w:instrText>ADDIN EN.CITE &lt;EndNote&gt;&lt;Cite&gt;&lt;Author&gt;Asai&lt;/Author&gt;&lt;RecNum&gt;64&lt;/RecNum&gt;&lt;DisplayText&gt;[7, 8]&lt;/DisplayText&gt;&lt;record&gt;&lt;rec-number&gt;64&lt;/rec-number&gt;&lt;foreign-keys&gt;&lt;key app="EN" db-id="5vaes0fpbfpepxedwv65twzav09zxxw9p5xs" timestamp="1419519327"&gt;64&lt;/key&gt;&lt;/foreign-keys&gt;&lt;ref-type name="Conference Proceedings"&gt;10&lt;/ref-type&gt;&lt;contributors&gt;&lt;authors&gt;&lt;author&gt;Asai, Tatsuya&lt;/author&gt;&lt;author&gt;Abe, Kenji&lt;/author&gt;&lt;author&gt;Kawasoe, Shinji&lt;/author&gt;&lt;author&gt;Sakamoto, Hiroshi&lt;/author&gt;&lt;author&gt;Arikawa, Setsuo&lt;/author&gt;&lt;/authors&gt;&lt;/contributors&gt;&lt;titles&gt;&lt;title&gt;Efficient substructure discovery from large semi-structured data&lt;/title&gt;&lt;/titles&gt;&lt;pages&gt;158-174&lt;/pages&gt;&lt;dates&gt;&lt;pub-dates&gt;&lt;date&gt;2002&lt;/date&gt;&lt;/pub-dates&gt;&lt;/dates&gt;&lt;urls&gt;&lt;/urls&gt;&lt;/record&gt;&lt;/Cite&gt;&lt;Cite&gt;&lt;Author&gt;Asai&lt;/Author&gt;&lt;RecNum&gt;65&lt;/RecNum&gt;&lt;record&gt;&lt;rec-number&gt;65&lt;/rec-number&gt;&lt;foreign-keys&gt;&lt;key app="EN" db-id="5vaes0fpbfpepxedwv65twzav09zxxw9p5xs" timestamp="1419519400"&gt;65&lt;/key&gt;&lt;/foreign-keys&gt;&lt;ref-type name="Conference Proceedings"&gt;10&lt;/ref-type&gt;&lt;contributors&gt;&lt;authors&gt;&lt;author&gt;Asai, Tatsuya&lt;/author</w:instrText>
      </w:r>
      <w:r w:rsidR="005801F7">
        <w:rPr>
          <w:i/>
          <w:rtl/>
        </w:rPr>
        <w:instrText>&gt;&lt;</w:instrText>
      </w:r>
      <w:r w:rsidR="005801F7">
        <w:rPr>
          <w:i/>
        </w:rPr>
        <w:instrText>author&gt;Arimura, Hiroki&lt;/author&gt;&lt;author&gt;Uno, Takeaki&lt;/author&gt;&lt;author&gt;ichi Nakano, Shin&lt;/author&gt;&lt;/authors&gt;&lt;/contributors&gt;&lt;titles&gt;&lt;title&gt;Discovering Frequent Substructures In Large Unordered Trees&lt;/title&gt;&lt;secondary-title&gt;IN PROC. OF THE 6TH INTL. CONF. ON</w:instrText>
      </w:r>
      <w:r w:rsidR="005801F7">
        <w:rPr>
          <w:i/>
          <w:rtl/>
        </w:rPr>
        <w:instrText xml:space="preserve"> </w:instrText>
      </w:r>
      <w:r w:rsidR="005801F7">
        <w:rPr>
          <w:i/>
        </w:rPr>
        <w:instrText>DISCOVERY SCIENCE&lt;/secondary-title&gt;&lt;/titles&gt;&lt;pages&gt;47-61&lt;/pages&gt;&lt;dates&gt;&lt;pub-dates&gt;&lt;date&gt;2003&lt;/date&gt;&lt;/pub-dates&gt;&lt;/dates&gt;&lt;publisher&gt;Springer-Verlag&lt;/publisher&gt;&lt;urls&gt;&lt;/urls&gt;&lt;/record&gt;&lt;/Cite&gt;&lt;/EndNote</w:instrText>
      </w:r>
      <w:r w:rsidR="005801F7">
        <w:rPr>
          <w:i/>
          <w:rtl/>
        </w:rPr>
        <w:instrText>&gt;</w:instrText>
      </w:r>
      <w:r w:rsidR="005801F7">
        <w:rPr>
          <w:i/>
          <w:rtl/>
        </w:rPr>
        <w:fldChar w:fldCharType="separate"/>
      </w:r>
      <w:r w:rsidR="005801F7">
        <w:rPr>
          <w:i/>
          <w:noProof/>
          <w:rtl/>
        </w:rPr>
        <w:t>[</w:t>
      </w:r>
      <w:hyperlink w:anchor="_ENREF_7" w:tooltip="Asai,  #64" w:history="1">
        <w:r w:rsidR="007F44B0">
          <w:rPr>
            <w:i/>
            <w:noProof/>
            <w:rtl/>
          </w:rPr>
          <w:t>7</w:t>
        </w:r>
      </w:hyperlink>
      <w:r w:rsidR="005801F7">
        <w:rPr>
          <w:i/>
          <w:noProof/>
          <w:rtl/>
        </w:rPr>
        <w:t xml:space="preserve">, </w:t>
      </w:r>
      <w:hyperlink w:anchor="_ENREF_8" w:tooltip="Asai,  #65" w:history="1">
        <w:r w:rsidR="007F44B0">
          <w:rPr>
            <w:i/>
            <w:noProof/>
            <w:rtl/>
          </w:rPr>
          <w:t>8</w:t>
        </w:r>
      </w:hyperlink>
      <w:r w:rsidR="005801F7">
        <w:rPr>
          <w:i/>
          <w:noProof/>
          <w:rtl/>
        </w:rPr>
        <w:t>]</w:t>
      </w:r>
      <w:r w:rsidR="005801F7">
        <w:rPr>
          <w:i/>
          <w:rtl/>
        </w:rPr>
        <w:fldChar w:fldCharType="end"/>
      </w:r>
    </w:p>
    <w:p w:rsidR="00BC30B5" w:rsidRPr="00056FFE" w:rsidRDefault="00BC30B5" w:rsidP="007F44B0">
      <w:pPr>
        <w:tabs>
          <w:tab w:val="right" w:pos="540"/>
        </w:tabs>
        <w:rPr>
          <w:rFonts w:eastAsiaTheme="minorEastAsia"/>
          <w:i/>
          <w:rtl/>
        </w:rPr>
      </w:pPr>
      <w:r w:rsidRPr="00056FFE">
        <w:rPr>
          <w:rFonts w:hint="cs"/>
          <w:b/>
          <w:bCs/>
          <w:i/>
          <w:rtl/>
        </w:rPr>
        <w:lastRenderedPageBreak/>
        <w:t xml:space="preserve">گراف درختی فرعی </w:t>
      </w:r>
      <w:r w:rsidRPr="00056FFE">
        <w:rPr>
          <w:b/>
          <w:bCs/>
          <w:i/>
        </w:rPr>
        <w:t>Bottom-</w:t>
      </w:r>
      <w:r w:rsidR="00944AF0">
        <w:rPr>
          <w:b/>
          <w:bCs/>
          <w:i/>
        </w:rPr>
        <w:t>U</w:t>
      </w:r>
      <w:r w:rsidRPr="00056FFE">
        <w:rPr>
          <w:b/>
          <w:bCs/>
          <w:i/>
        </w:rPr>
        <w:t>p</w:t>
      </w:r>
      <w:r w:rsidRPr="00056FFE">
        <w:rPr>
          <w:rFonts w:hint="cs"/>
          <w:b/>
          <w:bCs/>
          <w:i/>
          <w:rtl/>
        </w:rPr>
        <w:t>:</w:t>
      </w:r>
      <w:r w:rsidRPr="00056FFE">
        <w:rPr>
          <w:rFonts w:hint="cs"/>
          <w:i/>
          <w:rtl/>
        </w:rPr>
        <w:t xml:space="preserve"> با در نظر گرفتن گراف درختی (</w:t>
      </w:r>
      <w:r w:rsidRPr="00056FFE">
        <w:rPr>
          <w:i/>
        </w:rPr>
        <w:t xml:space="preserve">V, </w:t>
      </w:r>
      <m:oMath>
        <m:r>
          <w:rPr>
            <w:rFonts w:ascii="Cambria Math" w:hAnsi="Cambria Math"/>
          </w:rPr>
          <m:t>∅</m:t>
        </m:r>
      </m:oMath>
      <w:r w:rsidRPr="00056FFE">
        <w:rPr>
          <w:i/>
        </w:rPr>
        <w:t>, E , u</w:t>
      </w:r>
      <w:r w:rsidRPr="00056FFE">
        <w:rPr>
          <w:i/>
          <w:vertAlign w:val="subscript"/>
        </w:rPr>
        <w:t>r</w:t>
      </w:r>
      <w:r w:rsidRPr="00056FFE">
        <w:rPr>
          <w:rFonts w:hint="cs"/>
          <w:i/>
          <w:rtl/>
        </w:rPr>
        <w:t xml:space="preserve">) </w:t>
      </w:r>
      <w:r w:rsidRPr="00056FFE">
        <w:rPr>
          <w:i/>
        </w:rPr>
        <w:t>T</w:t>
      </w:r>
      <w:r w:rsidRPr="00056FFE">
        <w:rPr>
          <w:rFonts w:hint="cs"/>
          <w:i/>
          <w:rtl/>
        </w:rPr>
        <w:t xml:space="preserve"> (منظم یا غیر منظم)، </w:t>
      </w:r>
      <m:oMath>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m:t>
            </m:r>
          </m:e>
        </m:acc>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r</m:t>
                </m:r>
              </m:sub>
            </m:sSub>
          </m:e>
        </m:acc>
        <m:r>
          <w:rPr>
            <w:rFonts w:ascii="Cambria Math" w:hAnsi="Cambria Math"/>
          </w:rPr>
          <m:t>)</m:t>
        </m:r>
      </m:oMath>
      <w:r w:rsidRPr="00056FFE">
        <w:rPr>
          <w:rFonts w:eastAsiaTheme="minorEastAsia" w:hint="cs"/>
          <w:i/>
          <w:rtl/>
        </w:rPr>
        <w:t xml:space="preserve"> ی</w:t>
      </w:r>
      <w:r w:rsidRPr="00056FFE">
        <w:rPr>
          <w:rFonts w:hint="cs"/>
          <w:i/>
          <w:rtl/>
        </w:rPr>
        <w:t xml:space="preserve">ک گراف درختی فرعی </w:t>
      </w:r>
      <w:r w:rsidRPr="00056FFE">
        <w:rPr>
          <w:i/>
        </w:rPr>
        <w:t>bottom-up</w:t>
      </w:r>
      <w:r w:rsidRPr="00056FFE">
        <w:rPr>
          <w:rFonts w:hint="cs"/>
          <w:i/>
          <w:rtl/>
        </w:rPr>
        <w:t xml:space="preserve"> است اگر و تنها اگر: (</w:t>
      </w:r>
      <w:r w:rsidRPr="00056FFE">
        <w:rPr>
          <w:i/>
        </w:rPr>
        <w:t>i</w:t>
      </w:r>
      <w:r w:rsidRPr="00056FFE">
        <w:rPr>
          <w:rFonts w:hint="cs"/>
          <w:i/>
          <w:rtl/>
        </w:rPr>
        <w:t xml:space="preserve">)  </w:t>
      </w:r>
      <m:oMath>
        <m:acc>
          <m:accPr>
            <m:chr m:val="⃗"/>
            <m:ctrlPr>
              <w:rPr>
                <w:rFonts w:ascii="Cambria Math" w:hAnsi="Cambria Math"/>
                <w:i/>
              </w:rPr>
            </m:ctrlPr>
          </m:accPr>
          <m:e>
            <m:r>
              <w:rPr>
                <w:rFonts w:ascii="Cambria Math" w:hAnsi="Cambria Math"/>
              </w:rPr>
              <m:t>V</m:t>
            </m:r>
          </m:e>
        </m:acc>
        <m:r>
          <w:rPr>
            <w:rFonts w:ascii="Cambria Math" w:hAnsi="Cambria Math"/>
          </w:rPr>
          <m:t>⊆V</m:t>
        </m:r>
      </m:oMath>
      <w:r w:rsidRPr="00056FFE">
        <w:rPr>
          <w:rFonts w:hint="cs"/>
          <w:i/>
          <w:rtl/>
        </w:rPr>
        <w:t xml:space="preserve"> ، (</w:t>
      </w:r>
      <w:r w:rsidRPr="00056FFE">
        <w:rPr>
          <w:i/>
        </w:rPr>
        <w:t>ii</w:t>
      </w:r>
      <w:r w:rsidRPr="00056FFE">
        <w:rPr>
          <w:rFonts w:hint="cs"/>
          <w:i/>
          <w:rtl/>
        </w:rPr>
        <w:t xml:space="preserve">) </w:t>
      </w:r>
      <m:oMath>
        <m:acc>
          <m:accPr>
            <m:chr m:val="⃗"/>
            <m:ctrlPr>
              <w:rPr>
                <w:rFonts w:ascii="Cambria Math" w:hAnsi="Cambria Math"/>
                <w:i/>
              </w:rPr>
            </m:ctrlPr>
          </m:accPr>
          <m:e>
            <m:r>
              <w:rPr>
                <w:rFonts w:ascii="Cambria Math" w:hAnsi="Cambria Math"/>
              </w:rPr>
              <m:t>E</m:t>
            </m:r>
          </m:e>
        </m:acc>
        <m:r>
          <w:rPr>
            <w:rFonts w:ascii="Cambria Math" w:hAnsi="Cambria Math"/>
          </w:rPr>
          <m:t>⊆E</m:t>
        </m:r>
      </m:oMath>
      <w:r w:rsidRPr="00056FFE">
        <w:rPr>
          <w:rFonts w:hint="cs"/>
          <w:i/>
          <w:rtl/>
        </w:rPr>
        <w:t>، (</w:t>
      </w:r>
      <w:r w:rsidRPr="00056FFE">
        <w:rPr>
          <w:i/>
        </w:rPr>
        <w:t>iii</w:t>
      </w:r>
      <w:r w:rsidRPr="00056FFE">
        <w:rPr>
          <w:rFonts w:hint="cs"/>
          <w:i/>
          <w:rtl/>
        </w:rPr>
        <w:t xml:space="preserve">) برچسب  </w:t>
      </w:r>
      <m:oMath>
        <m:acc>
          <m:accPr>
            <m:chr m:val="⃗"/>
            <m:ctrlPr>
              <w:rPr>
                <w:rFonts w:ascii="Cambria Math" w:hAnsi="Cambria Math"/>
                <w:i/>
              </w:rPr>
            </m:ctrlPr>
          </m:accPr>
          <m:e>
            <m:r>
              <w:rPr>
                <w:rFonts w:ascii="Cambria Math" w:hAnsi="Cambria Math"/>
              </w:rPr>
              <m:t>V</m:t>
            </m:r>
          </m:e>
        </m:acc>
      </m:oMath>
      <w:r w:rsidRPr="00056FFE">
        <w:rPr>
          <w:rFonts w:hint="cs"/>
          <w:i/>
          <w:rtl/>
        </w:rPr>
        <w:t xml:space="preserve"> و </w:t>
      </w:r>
      <m:oMath>
        <m:acc>
          <m:accPr>
            <m:chr m:val="⃗"/>
            <m:ctrlPr>
              <w:rPr>
                <w:rFonts w:ascii="Cambria Math" w:hAnsi="Cambria Math"/>
                <w:i/>
              </w:rPr>
            </m:ctrlPr>
          </m:accPr>
          <m:e>
            <m:r>
              <w:rPr>
                <w:rFonts w:ascii="Cambria Math" w:hAnsi="Cambria Math"/>
              </w:rPr>
              <m:t>E</m:t>
            </m:r>
          </m:e>
        </m:acc>
      </m:oMath>
      <w:r w:rsidRPr="00056FFE">
        <w:rPr>
          <w:rFonts w:eastAsiaTheme="minorEastAsia" w:hint="cs"/>
          <w:i/>
          <w:rtl/>
        </w:rPr>
        <w:t xml:space="preserve"> در </w:t>
      </w:r>
      <w:r w:rsidRPr="00056FFE">
        <w:rPr>
          <w:rFonts w:eastAsiaTheme="minorEastAsia"/>
          <w:i/>
        </w:rPr>
        <w:t>T</w:t>
      </w:r>
      <w:r w:rsidRPr="00056FFE">
        <w:rPr>
          <w:rFonts w:eastAsiaTheme="minorEastAsia" w:hint="cs"/>
          <w:i/>
          <w:rtl/>
        </w:rPr>
        <w:t xml:space="preserve"> در </w:t>
      </w:r>
      <m:oMath>
        <m:acc>
          <m:accPr>
            <m:chr m:val="⃗"/>
            <m:ctrlPr>
              <w:rPr>
                <w:rFonts w:ascii="Cambria Math" w:hAnsi="Cambria Math"/>
                <w:i/>
              </w:rPr>
            </m:ctrlPr>
          </m:accPr>
          <m:e>
            <m:r>
              <w:rPr>
                <w:rFonts w:ascii="Cambria Math" w:hAnsi="Cambria Math"/>
              </w:rPr>
              <m:t>T</m:t>
            </m:r>
          </m:e>
        </m:acc>
      </m:oMath>
      <w:r w:rsidRPr="00056FFE">
        <w:rPr>
          <w:rFonts w:eastAsiaTheme="minorEastAsia" w:hint="cs"/>
          <w:i/>
          <w:rtl/>
        </w:rPr>
        <w:t xml:space="preserve"> نیز حفظ شود، (</w:t>
      </w:r>
      <w:r w:rsidRPr="00056FFE">
        <w:rPr>
          <w:rFonts w:eastAsiaTheme="minorEastAsia"/>
          <w:i/>
        </w:rPr>
        <w:t>iv</w:t>
      </w:r>
      <w:r w:rsidRPr="00056FFE">
        <w:rPr>
          <w:rFonts w:eastAsiaTheme="minorEastAsia" w:hint="cs"/>
          <w:i/>
          <w:rtl/>
        </w:rPr>
        <w:t xml:space="preserve">) </w:t>
      </w:r>
      <m:oMath>
        <m:r>
          <m:rPr>
            <m:sty m:val="p"/>
          </m:rPr>
          <w:rPr>
            <w:rFonts w:ascii="Cambria Math" w:eastAsiaTheme="minorEastAsia" w:hAnsi="Cambria Math" w:cs="Cambria Math" w:hint="cs"/>
            <w:rtl/>
          </w:rPr>
          <m:t>∀</m:t>
        </m:r>
        <m:r>
          <w:rPr>
            <w:rFonts w:ascii="Cambria Math" w:eastAsiaTheme="minorEastAsia" w:hAnsi="Cambria Math"/>
          </w:rPr>
          <m:t>u∈</m:t>
        </m:r>
        <m:acc>
          <m:accPr>
            <m:chr m:val="⃗"/>
            <m:ctrlPr>
              <w:rPr>
                <w:rFonts w:ascii="Cambria Math" w:eastAsiaTheme="minorEastAsia" w:hAnsi="Cambria Math"/>
                <w:i/>
              </w:rPr>
            </m:ctrlPr>
          </m:accPr>
          <m:e>
            <m:r>
              <w:rPr>
                <w:rFonts w:ascii="Cambria Math" w:eastAsiaTheme="minorEastAsia" w:hAnsi="Cambria Math"/>
              </w:rPr>
              <m:t>V</m:t>
            </m:r>
          </m:e>
        </m:acc>
      </m:oMath>
      <w:r w:rsidRPr="00056FFE">
        <w:rPr>
          <w:rFonts w:hint="cs"/>
          <w:i/>
          <w:rtl/>
        </w:rPr>
        <w:t xml:space="preserve"> اگر </w:t>
      </w:r>
      <m:oMath>
        <m:r>
          <w:rPr>
            <w:rFonts w:ascii="Cambria Math" w:eastAsiaTheme="minorEastAsia" w:hAnsi="Cambria Math"/>
          </w:rPr>
          <m:t>u∈</m:t>
        </m:r>
        <m:acc>
          <m:accPr>
            <m:chr m:val="⃗"/>
            <m:ctrlPr>
              <w:rPr>
                <w:rFonts w:ascii="Cambria Math" w:eastAsiaTheme="minorEastAsia" w:hAnsi="Cambria Math"/>
                <w:i/>
              </w:rPr>
            </m:ctrlPr>
          </m:accPr>
          <m:e>
            <m:r>
              <w:rPr>
                <w:rFonts w:ascii="Cambria Math" w:eastAsiaTheme="minorEastAsia" w:hAnsi="Cambria Math"/>
              </w:rPr>
              <m:t>V</m:t>
            </m:r>
          </m:e>
        </m:acc>
      </m:oMath>
      <w:r w:rsidRPr="00056FFE">
        <w:rPr>
          <w:rFonts w:hint="cs"/>
          <w:i/>
          <w:rtl/>
        </w:rPr>
        <w:t xml:space="preserve">، آنگاه تمام زاده های </w:t>
      </w:r>
      <w:r w:rsidRPr="00056FFE">
        <w:rPr>
          <w:i/>
        </w:rPr>
        <w:t>u</w:t>
      </w:r>
      <w:r w:rsidRPr="00056FFE">
        <w:rPr>
          <w:rFonts w:hint="cs"/>
          <w:i/>
          <w:rtl/>
        </w:rPr>
        <w:t xml:space="preserve"> نیز می بایست در </w:t>
      </w:r>
      <m:oMath>
        <m:acc>
          <m:accPr>
            <m:chr m:val="⃗"/>
            <m:ctrlPr>
              <w:rPr>
                <w:rFonts w:ascii="Cambria Math" w:hAnsi="Cambria Math"/>
                <w:i/>
              </w:rPr>
            </m:ctrlPr>
          </m:accPr>
          <m:e>
            <m:r>
              <w:rPr>
                <w:rFonts w:ascii="Cambria Math" w:hAnsi="Cambria Math"/>
              </w:rPr>
              <m:t>V</m:t>
            </m:r>
          </m:e>
        </m:acc>
      </m:oMath>
      <w:r w:rsidRPr="00056FFE">
        <w:rPr>
          <w:rFonts w:eastAsiaTheme="minorEastAsia" w:hint="cs"/>
          <w:i/>
          <w:rtl/>
        </w:rPr>
        <w:t xml:space="preserve"> وجود داشته باشند و (</w:t>
      </w:r>
      <w:r w:rsidRPr="00056FFE">
        <w:rPr>
          <w:rFonts w:eastAsiaTheme="minorEastAsia"/>
          <w:i/>
        </w:rPr>
        <w:t>v</w:t>
      </w:r>
      <w:r w:rsidRPr="00056FFE">
        <w:rPr>
          <w:rFonts w:eastAsiaTheme="minorEastAsia" w:hint="cs"/>
          <w:i/>
          <w:rtl/>
        </w:rPr>
        <w:t xml:space="preserve">) اگر </w:t>
      </w:r>
      <w:r w:rsidRPr="00056FFE">
        <w:rPr>
          <w:rFonts w:eastAsiaTheme="minorEastAsia"/>
          <w:i/>
        </w:rPr>
        <w:t>T</w:t>
      </w:r>
      <w:r w:rsidRPr="00056FFE">
        <w:rPr>
          <w:rFonts w:eastAsiaTheme="minorEastAsia" w:hint="cs"/>
          <w:i/>
          <w:rtl/>
        </w:rPr>
        <w:t xml:space="preserve"> منظم باشد آنگاه دستور چپ به راست در میان رأس های خواهری موجود در </w:t>
      </w:r>
      <w:r w:rsidRPr="00056FFE">
        <w:rPr>
          <w:rFonts w:eastAsiaTheme="minorEastAsia"/>
          <w:i/>
        </w:rPr>
        <w:t>T</w:t>
      </w:r>
      <w:r w:rsidRPr="00056FFE">
        <w:rPr>
          <w:rFonts w:eastAsiaTheme="minorEastAsia" w:hint="cs"/>
          <w:i/>
          <w:rtl/>
        </w:rPr>
        <w:t xml:space="preserve"> باید در </w:t>
      </w:r>
      <m:oMath>
        <m:acc>
          <m:accPr>
            <m:chr m:val="⃗"/>
            <m:ctrlPr>
              <w:rPr>
                <w:rFonts w:ascii="Cambria Math" w:hAnsi="Cambria Math"/>
                <w:i/>
              </w:rPr>
            </m:ctrlPr>
          </m:accPr>
          <m:e>
            <m:r>
              <w:rPr>
                <w:rFonts w:ascii="Cambria Math" w:hAnsi="Cambria Math"/>
              </w:rPr>
              <m:t>T</m:t>
            </m:r>
          </m:e>
        </m:acc>
      </m:oMath>
      <w:r w:rsidRPr="00056FFE">
        <w:rPr>
          <w:rFonts w:eastAsiaTheme="minorEastAsia" w:hint="cs"/>
          <w:i/>
          <w:rtl/>
        </w:rPr>
        <w:t xml:space="preserve"> نیز محفوظ باشد</w:t>
      </w:r>
      <w:r w:rsidR="00944AF0">
        <w:rPr>
          <w:rFonts w:eastAsiaTheme="minorEastAsia" w:hint="cs"/>
          <w:i/>
          <w:rtl/>
        </w:rPr>
        <w:t xml:space="preserve"> </w:t>
      </w:r>
      <w:r w:rsidR="00944AF0">
        <w:rPr>
          <w:rFonts w:eastAsiaTheme="minorEastAsia"/>
          <w:i/>
          <w:rtl/>
        </w:rPr>
        <w:fldChar w:fldCharType="begin"/>
      </w:r>
      <w:r w:rsidR="00944AF0">
        <w:rPr>
          <w:rFonts w:eastAsiaTheme="minorEastAsia"/>
          <w:i/>
          <w:rtl/>
        </w:rPr>
        <w:instrText xml:space="preserve"> </w:instrText>
      </w:r>
      <w:r w:rsidR="00944AF0">
        <w:rPr>
          <w:rFonts w:eastAsiaTheme="minorEastAsia"/>
          <w:i/>
        </w:rPr>
        <w:instrText>ADDIN EN.CITE &lt;EndNote&gt;&lt;Cite&gt;&lt;Author&gt;Yun&lt;/Author&gt;&lt;Year&gt;2004&lt;/Year&gt;&lt;RecNum&gt;63&lt;/RecNum&gt;&lt;DisplayText&gt;[6]&lt;/DisplayText&gt;&lt;record&gt;&lt;rec-number&gt;63&lt;/rec-number&gt;&lt;foreign-keys&gt;&lt;key app="EN" db-id="5vaes0fpbfpepxedwv65twzav09zxxw9p5xs" timestamp="1419517902"&gt;63&lt;/key</w:instrText>
      </w:r>
      <w:r w:rsidR="00944AF0">
        <w:rPr>
          <w:rFonts w:eastAsiaTheme="minorEastAsia"/>
          <w:i/>
          <w:rtl/>
        </w:rPr>
        <w:instrText>&gt;&lt;/</w:instrText>
      </w:r>
      <w:r w:rsidR="00944AF0">
        <w:rPr>
          <w:rFonts w:eastAsiaTheme="minorEastAsia"/>
          <w:i/>
        </w:rPr>
        <w:instrText>foreign-keys&gt;&lt;ref-type name="Conference Proceedings"&gt;10&lt;/ref-type&gt;&lt;contributors&gt;&lt;authors&gt;&lt;author&gt;Yun, Chi&lt;/author&gt;&lt;author&gt;Yirong, Yang&lt;/author&gt;&lt;author&gt;Muntz, Richard R.&lt;/author&gt;&lt;/authors&gt;&lt;/contributors&gt;&lt;titles&gt;&lt;title&gt;HybridTreeMiner: an efficient algorithm for mining frequent rooted trees and free trees using canonical forms&lt;/title&gt;&lt;secondary-title&gt;Scientific and Statistical Database Management, 2004. Proceedings. 16th International Conference on&lt;/secondary-title&gt;&lt;alt-title&gt;Scientific and Statistical Database Management, 2004. Proceedings. 16th International Conference on&lt;/alt-title&gt;&lt;/titles&gt;&lt;pages&gt;11-20&lt;/pages&gt;&lt;keywords&gt;&lt;keyword&gt;data mining&lt;/keyword&gt;&lt;keyword&gt;tree data structures&lt;/keyword&gt;&lt;keyword&gt;tree searching&lt;/keyword&gt;&lt;keyword&gt;HybridTreeMiner algorithm&lt;/keyword&gt;&lt;keyword&gt;XML databases&lt;/keyword&gt;&lt;keyword&gt;breadth-first canonical form&lt;/keyword&gt;&lt;keyword&gt;canonical forms&lt;/keyword&gt;&lt;keyword&gt;computational biology&lt;/keyword&gt;&lt;keyword&gt;computer networks&lt;/keyword&gt;&lt;keyword&gt;enumeration tree&lt;/keyword&gt;&lt;keyword&gt;free tree</w:instrText>
      </w:r>
      <w:r w:rsidR="00944AF0">
        <w:rPr>
          <w:rFonts w:eastAsiaTheme="minorEastAsia"/>
          <w:i/>
          <w:rtl/>
        </w:rPr>
        <w:instrText xml:space="preserve"> </w:instrText>
      </w:r>
      <w:r w:rsidR="00944AF0">
        <w:rPr>
          <w:rFonts w:eastAsiaTheme="minorEastAsia"/>
          <w:i/>
        </w:rPr>
        <w:instrText>databases&lt;/keyword&gt;&lt;keyword&gt;frequent rooted tree mining&lt;/keyword&gt;&lt;keyword&gt;frequent subtree&lt;/keyword&gt;&lt;keyword&gt;pattern recognition&lt;/keyword&gt;&lt;keyword&gt;subtrees&lt;/keyword&gt;&lt;keyword&gt;tree isomorphism&lt;/keyword&gt;&lt;keyword&gt;tree mining algorithms&lt;/keyword&gt;&lt;keyword&gt;tree</w:instrText>
      </w:r>
      <w:r w:rsidR="00944AF0">
        <w:rPr>
          <w:rFonts w:eastAsiaTheme="minorEastAsia"/>
          <w:i/>
          <w:rtl/>
        </w:rPr>
        <w:instrText xml:space="preserve"> </w:instrText>
      </w:r>
      <w:r w:rsidR="00944AF0">
        <w:rPr>
          <w:rFonts w:eastAsiaTheme="minorEastAsia"/>
          <w:i/>
        </w:rPr>
        <w:instrText>structures&lt;/keyword&gt;&lt;keyword&gt;unordered trees&lt;/keyword&gt;&lt;keyword&gt;Application software&lt;/keyword&gt;&lt;keyword&gt;Biology computing&lt;/keyword&gt;&lt;keyword&gt;Computer science&lt;/keyword&gt;&lt;keyword&gt;Databases&lt;/keyword&gt;&lt;keyword&gt;Tree graphs&lt;/keyword&gt;&lt;keyword&gt;XML&lt;/keyword&gt;&lt;/keywords</w:instrText>
      </w:r>
      <w:r w:rsidR="00944AF0">
        <w:rPr>
          <w:rFonts w:eastAsiaTheme="minorEastAsia"/>
          <w:i/>
          <w:rtl/>
        </w:rPr>
        <w:instrText>&gt;&lt;</w:instrText>
      </w:r>
      <w:r w:rsidR="00944AF0">
        <w:rPr>
          <w:rFonts w:eastAsiaTheme="minorEastAsia"/>
          <w:i/>
        </w:rPr>
        <w:instrText>dates&gt;&lt;year&gt;2004&lt;/year&gt;&lt;pub-dates&gt;&lt;date&gt;21-23 June 2004&lt;/date&gt;&lt;/pub-dates&gt;&lt;/dates&gt;&lt;isbn&gt;1099-3371&lt;/isbn&gt;&lt;urls&gt;&lt;/urls&gt;&lt;electronic-resource-num&gt;10.1109/SSDM.2004.1311189&lt;/electronic-resource-num&gt;&lt;/record&gt;&lt;/Cite&gt;&lt;/EndNote</w:instrText>
      </w:r>
      <w:r w:rsidR="00944AF0">
        <w:rPr>
          <w:rFonts w:eastAsiaTheme="minorEastAsia"/>
          <w:i/>
          <w:rtl/>
        </w:rPr>
        <w:instrText>&gt;</w:instrText>
      </w:r>
      <w:r w:rsidR="00944AF0">
        <w:rPr>
          <w:rFonts w:eastAsiaTheme="minorEastAsia"/>
          <w:i/>
          <w:rtl/>
        </w:rPr>
        <w:fldChar w:fldCharType="separate"/>
      </w:r>
      <w:r w:rsidR="00944AF0">
        <w:rPr>
          <w:rFonts w:eastAsiaTheme="minorEastAsia"/>
          <w:i/>
          <w:noProof/>
          <w:rtl/>
        </w:rPr>
        <w:t>[</w:t>
      </w:r>
      <w:hyperlink w:anchor="_ENREF_6" w:tooltip="Yun, 2004 #63" w:history="1">
        <w:r w:rsidR="007F44B0">
          <w:rPr>
            <w:rFonts w:eastAsiaTheme="minorEastAsia"/>
            <w:i/>
            <w:noProof/>
            <w:rtl/>
          </w:rPr>
          <w:t>6</w:t>
        </w:r>
      </w:hyperlink>
      <w:r w:rsidR="00944AF0">
        <w:rPr>
          <w:rFonts w:eastAsiaTheme="minorEastAsia"/>
          <w:i/>
          <w:noProof/>
          <w:rtl/>
        </w:rPr>
        <w:t>]</w:t>
      </w:r>
      <w:r w:rsidR="00944AF0">
        <w:rPr>
          <w:rFonts w:eastAsiaTheme="minorEastAsia"/>
          <w:i/>
          <w:rtl/>
        </w:rPr>
        <w:fldChar w:fldCharType="end"/>
      </w:r>
      <w:r w:rsidRPr="00056FFE">
        <w:rPr>
          <w:rFonts w:eastAsiaTheme="minorEastAsia" w:hint="cs"/>
          <w:i/>
          <w:rtl/>
        </w:rPr>
        <w:t>.</w:t>
      </w:r>
    </w:p>
    <w:p w:rsidR="00BC30B5" w:rsidRPr="00056FFE" w:rsidRDefault="00BC30B5" w:rsidP="007F44B0">
      <w:pPr>
        <w:tabs>
          <w:tab w:val="right" w:pos="540"/>
        </w:tabs>
        <w:rPr>
          <w:rFonts w:eastAsiaTheme="minorEastAsia"/>
          <w:i/>
          <w:rtl/>
        </w:rPr>
      </w:pPr>
      <w:r w:rsidRPr="00056FFE">
        <w:rPr>
          <w:rFonts w:eastAsiaTheme="minorEastAsia" w:hint="cs"/>
          <w:b/>
          <w:bCs/>
          <w:i/>
          <w:rtl/>
        </w:rPr>
        <w:t>گراف درختی فرعی القاء شده:</w:t>
      </w:r>
      <w:r w:rsidRPr="00056FFE">
        <w:rPr>
          <w:rFonts w:eastAsiaTheme="minorEastAsia" w:hint="cs"/>
          <w:i/>
          <w:rtl/>
        </w:rPr>
        <w:t xml:space="preserve"> با در نظر گرفتن گراف درختی بر چسب دار </w:t>
      </w:r>
      <w:r w:rsidRPr="00056FFE">
        <w:rPr>
          <w:rFonts w:hint="cs"/>
          <w:i/>
          <w:rtl/>
        </w:rPr>
        <w:t>(</w:t>
      </w:r>
      <w:r w:rsidRPr="00056FFE">
        <w:rPr>
          <w:i/>
        </w:rPr>
        <w:t xml:space="preserve">V, </w:t>
      </w:r>
      <m:oMath>
        <m:r>
          <w:rPr>
            <w:rFonts w:ascii="Cambria Math" w:hAnsi="Cambria Math"/>
          </w:rPr>
          <m:t>∅</m:t>
        </m:r>
      </m:oMath>
      <w:r w:rsidRPr="00056FFE">
        <w:rPr>
          <w:i/>
        </w:rPr>
        <w:t>, E , u</w:t>
      </w:r>
      <w:r w:rsidRPr="00056FFE">
        <w:rPr>
          <w:i/>
          <w:vertAlign w:val="subscript"/>
        </w:rPr>
        <w:t>r</w:t>
      </w:r>
      <w:r w:rsidRPr="00056FFE">
        <w:rPr>
          <w:rFonts w:hint="cs"/>
          <w:i/>
          <w:rtl/>
        </w:rPr>
        <w:t xml:space="preserve">) </w:t>
      </w:r>
      <w:r w:rsidRPr="00056FFE">
        <w:rPr>
          <w:i/>
        </w:rPr>
        <w:t>T</w:t>
      </w:r>
      <w:r w:rsidRPr="00056FFE">
        <w:rPr>
          <w:rFonts w:hint="cs"/>
          <w:i/>
          <w:rtl/>
        </w:rPr>
        <w:t xml:space="preserve"> (گراف د</w:t>
      </w:r>
      <w:r w:rsidR="00944AF0">
        <w:rPr>
          <w:rFonts w:hint="cs"/>
          <w:i/>
          <w:rtl/>
        </w:rPr>
        <w:t>رختی آزاد یا غیر منظم یا منظم)،</w:t>
      </w:r>
      <w:r w:rsidRPr="00056FFE">
        <w:rPr>
          <w:rFonts w:hint="cs"/>
          <w:i/>
          <w:rtl/>
        </w:rPr>
        <w:t xml:space="preserve"> </w:t>
      </w:r>
      <m:oMath>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m:t>
            </m:r>
          </m:e>
        </m:acc>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r</m:t>
                </m:r>
              </m:sub>
            </m:sSub>
          </m:e>
        </m:acc>
        <m:r>
          <w:rPr>
            <w:rFonts w:ascii="Cambria Math" w:hAnsi="Cambria Math"/>
          </w:rPr>
          <m:t>)</m:t>
        </m:r>
      </m:oMath>
      <w:r w:rsidRPr="00056FFE">
        <w:rPr>
          <w:rFonts w:eastAsiaTheme="minorEastAsia" w:hint="cs"/>
          <w:i/>
          <w:rtl/>
        </w:rPr>
        <w:t xml:space="preserve"> یک گراف درختی فرعی </w:t>
      </w:r>
      <w:r w:rsidRPr="00056FFE">
        <w:rPr>
          <w:rFonts w:eastAsiaTheme="minorEastAsia"/>
          <w:i/>
        </w:rPr>
        <w:t>T</w:t>
      </w:r>
      <w:r w:rsidRPr="00056FFE">
        <w:rPr>
          <w:rFonts w:eastAsiaTheme="minorEastAsia" w:hint="cs"/>
          <w:i/>
          <w:rtl/>
        </w:rPr>
        <w:t xml:space="preserve"> است اگر و تنها اگر: (1) </w:t>
      </w:r>
      <m:oMath>
        <m:acc>
          <m:accPr>
            <m:chr m:val="⃗"/>
            <m:ctrlPr>
              <w:rPr>
                <w:rFonts w:ascii="Cambria Math" w:hAnsi="Cambria Math"/>
                <w:i/>
              </w:rPr>
            </m:ctrlPr>
          </m:accPr>
          <m:e>
            <m:r>
              <w:rPr>
                <w:rFonts w:ascii="Cambria Math" w:hAnsi="Cambria Math"/>
              </w:rPr>
              <m:t>V</m:t>
            </m:r>
          </m:e>
        </m:acc>
        <m:r>
          <w:rPr>
            <w:rFonts w:ascii="Cambria Math" w:hAnsi="Cambria Math"/>
          </w:rPr>
          <m:t>⊆V</m:t>
        </m:r>
      </m:oMath>
      <w:r w:rsidRPr="00056FFE">
        <w:rPr>
          <w:rFonts w:eastAsiaTheme="minorEastAsia" w:hint="cs"/>
          <w:i/>
          <w:rtl/>
        </w:rPr>
        <w:t>؛ (2)</w:t>
      </w:r>
      <w:r w:rsidRPr="00056FFE">
        <w:rPr>
          <w:rFonts w:hint="cs"/>
          <w:i/>
          <w:rtl/>
        </w:rPr>
        <w:t xml:space="preserve"> </w:t>
      </w:r>
      <m:oMath>
        <m:acc>
          <m:accPr>
            <m:chr m:val="⃗"/>
            <m:ctrlPr>
              <w:rPr>
                <w:rFonts w:ascii="Cambria Math" w:hAnsi="Cambria Math"/>
                <w:i/>
              </w:rPr>
            </m:ctrlPr>
          </m:accPr>
          <m:e>
            <m:r>
              <w:rPr>
                <w:rFonts w:ascii="Cambria Math" w:hAnsi="Cambria Math"/>
              </w:rPr>
              <m:t>E</m:t>
            </m:r>
          </m:e>
        </m:acc>
        <m:r>
          <w:rPr>
            <w:rFonts w:ascii="Cambria Math" w:hAnsi="Cambria Math"/>
          </w:rPr>
          <m:t>⊆E</m:t>
        </m:r>
      </m:oMath>
      <w:r w:rsidRPr="00056FFE">
        <w:rPr>
          <w:rFonts w:eastAsiaTheme="minorEastAsia" w:hint="cs"/>
          <w:i/>
          <w:rtl/>
        </w:rPr>
        <w:t xml:space="preserve">؛ (3) بر چسب </w:t>
      </w:r>
      <m:oMath>
        <m:acc>
          <m:accPr>
            <m:chr m:val="⃗"/>
            <m:ctrlPr>
              <w:rPr>
                <w:rFonts w:ascii="Cambria Math" w:hAnsi="Cambria Math"/>
                <w:i/>
              </w:rPr>
            </m:ctrlPr>
          </m:accPr>
          <m:e>
            <m:r>
              <w:rPr>
                <w:rFonts w:ascii="Cambria Math" w:hAnsi="Cambria Math"/>
              </w:rPr>
              <m:t>V</m:t>
            </m:r>
          </m:e>
        </m:acc>
      </m:oMath>
      <w:r w:rsidRPr="00056FFE">
        <w:rPr>
          <w:rFonts w:hint="cs"/>
          <w:i/>
          <w:rtl/>
        </w:rPr>
        <w:t xml:space="preserve"> و </w:t>
      </w:r>
      <m:oMath>
        <m:acc>
          <m:accPr>
            <m:chr m:val="⃗"/>
            <m:ctrlPr>
              <w:rPr>
                <w:rFonts w:ascii="Cambria Math" w:hAnsi="Cambria Math"/>
                <w:i/>
              </w:rPr>
            </m:ctrlPr>
          </m:accPr>
          <m:e>
            <m:r>
              <w:rPr>
                <w:rFonts w:ascii="Cambria Math" w:hAnsi="Cambria Math"/>
              </w:rPr>
              <m:t>E</m:t>
            </m:r>
          </m:e>
        </m:acc>
      </m:oMath>
      <w:r w:rsidRPr="00056FFE">
        <w:rPr>
          <w:rFonts w:eastAsiaTheme="minorEastAsia" w:hint="cs"/>
          <w:i/>
          <w:rtl/>
        </w:rPr>
        <w:t xml:space="preserve"> متعلق به </w:t>
      </w:r>
      <w:r w:rsidRPr="00056FFE">
        <w:rPr>
          <w:rFonts w:eastAsiaTheme="minorEastAsia"/>
          <w:i/>
        </w:rPr>
        <w:t>T</w:t>
      </w:r>
      <w:r w:rsidRPr="00056FFE">
        <w:rPr>
          <w:rFonts w:eastAsiaTheme="minorEastAsia" w:hint="cs"/>
          <w:i/>
          <w:rtl/>
        </w:rPr>
        <w:t xml:space="preserve"> در </w:t>
      </w:r>
      <m:oMath>
        <m:acc>
          <m:accPr>
            <m:chr m:val="⃗"/>
            <m:ctrlPr>
              <w:rPr>
                <w:rFonts w:ascii="Cambria Math" w:hAnsi="Cambria Math"/>
                <w:i/>
              </w:rPr>
            </m:ctrlPr>
          </m:accPr>
          <m:e>
            <m:r>
              <w:rPr>
                <w:rFonts w:ascii="Cambria Math" w:hAnsi="Cambria Math"/>
              </w:rPr>
              <m:t>T</m:t>
            </m:r>
          </m:e>
        </m:acc>
      </m:oMath>
      <w:r w:rsidRPr="00056FFE">
        <w:rPr>
          <w:rFonts w:eastAsiaTheme="minorEastAsia" w:hint="cs"/>
          <w:i/>
          <w:rtl/>
        </w:rPr>
        <w:t xml:space="preserve"> نیز محفوظ باشد؛ (4) اگر برای گراف درختی منظم بیان شوند، دستور چپ به راست میان خواهرها در </w:t>
      </w:r>
      <m:oMath>
        <m:acc>
          <m:accPr>
            <m:chr m:val="⃗"/>
            <m:ctrlPr>
              <w:rPr>
                <w:rFonts w:ascii="Cambria Math" w:hAnsi="Cambria Math"/>
                <w:i/>
              </w:rPr>
            </m:ctrlPr>
          </m:accPr>
          <m:e>
            <m:r>
              <w:rPr>
                <w:rFonts w:ascii="Cambria Math" w:hAnsi="Cambria Math"/>
              </w:rPr>
              <m:t>T</m:t>
            </m:r>
          </m:e>
        </m:acc>
      </m:oMath>
      <w:r w:rsidRPr="00056FFE">
        <w:rPr>
          <w:rFonts w:eastAsiaTheme="minorEastAsia" w:hint="cs"/>
          <w:i/>
          <w:rtl/>
        </w:rPr>
        <w:t xml:space="preserve"> باید ترتیب فرعی متناظر با رأس های </w:t>
      </w:r>
      <w:r w:rsidRPr="00056FFE">
        <w:rPr>
          <w:rFonts w:eastAsiaTheme="minorEastAsia"/>
          <w:i/>
        </w:rPr>
        <w:t>T</w:t>
      </w:r>
      <w:r w:rsidRPr="00056FFE">
        <w:rPr>
          <w:rFonts w:eastAsiaTheme="minorEastAsia" w:hint="cs"/>
          <w:i/>
          <w:rtl/>
        </w:rPr>
        <w:t xml:space="preserve"> باشد </w:t>
      </w:r>
      <w:r w:rsidR="00944AF0">
        <w:rPr>
          <w:rFonts w:eastAsiaTheme="minorEastAsia"/>
          <w:i/>
          <w:rtl/>
        </w:rPr>
        <w:fldChar w:fldCharType="begin">
          <w:fldData xml:space="preserve">PEVuZE5vdGU+PENpdGU+PEF1dGhvcj5ZdW48L0F1dGhvcj48WWVhcj4yMDA0PC9ZZWFyPjxSZWNO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</w:fldData>
        </w:fldChar>
      </w:r>
      <w:r w:rsidR="00944AF0">
        <w:rPr>
          <w:rFonts w:eastAsiaTheme="minorEastAsia"/>
          <w:i/>
          <w:rtl/>
        </w:rPr>
        <w:instrText xml:space="preserve"> </w:instrText>
      </w:r>
      <w:r w:rsidR="00944AF0">
        <w:rPr>
          <w:rFonts w:eastAsiaTheme="minorEastAsia"/>
          <w:i/>
        </w:rPr>
        <w:instrText>ADDIN EN.CITE</w:instrText>
      </w:r>
      <w:r w:rsidR="00944AF0">
        <w:rPr>
          <w:rFonts w:eastAsiaTheme="minorEastAsia"/>
          <w:i/>
          <w:rtl/>
        </w:rPr>
        <w:instrText xml:space="preserve"> </w:instrText>
      </w:r>
      <w:r w:rsidR="00944AF0">
        <w:rPr>
          <w:rFonts w:eastAsiaTheme="minorEastAsia"/>
          <w:i/>
          <w:rtl/>
        </w:rPr>
        <w:fldChar w:fldCharType="begin">
          <w:fldData xml:space="preserve">PEVuZE5vdGU+PENpdGU+PEF1dGhvcj5ZdW48L0F1dGhvcj48WWVhcj4yMDA0PC9ZZWFyPjxSZWNO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</w:fldData>
        </w:fldChar>
      </w:r>
      <w:r w:rsidR="00944AF0">
        <w:rPr>
          <w:rFonts w:eastAsiaTheme="minorEastAsia"/>
          <w:i/>
          <w:rtl/>
        </w:rPr>
        <w:instrText xml:space="preserve"> </w:instrText>
      </w:r>
      <w:r w:rsidR="00944AF0">
        <w:rPr>
          <w:rFonts w:eastAsiaTheme="minorEastAsia"/>
          <w:i/>
        </w:rPr>
        <w:instrText>ADDIN EN.CITE.DATA</w:instrText>
      </w:r>
      <w:r w:rsidR="00944AF0">
        <w:rPr>
          <w:rFonts w:eastAsiaTheme="minorEastAsia"/>
          <w:i/>
          <w:rtl/>
        </w:rPr>
        <w:instrText xml:space="preserve"> </w:instrText>
      </w:r>
      <w:r w:rsidR="00944AF0">
        <w:rPr>
          <w:rFonts w:eastAsiaTheme="minorEastAsia"/>
          <w:i/>
          <w:rtl/>
        </w:rPr>
      </w:r>
      <w:r w:rsidR="00944AF0">
        <w:rPr>
          <w:rFonts w:eastAsiaTheme="minorEastAsia"/>
          <w:i/>
          <w:rtl/>
        </w:rPr>
        <w:fldChar w:fldCharType="end"/>
      </w:r>
      <w:r w:rsidR="00944AF0">
        <w:rPr>
          <w:rFonts w:eastAsiaTheme="minorEastAsia"/>
          <w:i/>
          <w:rtl/>
        </w:rPr>
      </w:r>
      <w:r w:rsidR="00944AF0">
        <w:rPr>
          <w:rFonts w:eastAsiaTheme="minorEastAsia"/>
          <w:i/>
          <w:rtl/>
        </w:rPr>
        <w:fldChar w:fldCharType="separate"/>
      </w:r>
      <w:r w:rsidR="00944AF0">
        <w:rPr>
          <w:rFonts w:eastAsiaTheme="minorEastAsia"/>
          <w:i/>
          <w:noProof/>
          <w:rtl/>
        </w:rPr>
        <w:t>[</w:t>
      </w:r>
      <w:hyperlink w:anchor="_ENREF_6" w:tooltip="Yun, 2004 #63" w:history="1">
        <w:r w:rsidR="007F44B0">
          <w:rPr>
            <w:rFonts w:eastAsiaTheme="minorEastAsia"/>
            <w:i/>
            <w:noProof/>
            <w:rtl/>
          </w:rPr>
          <w:t>6</w:t>
        </w:r>
      </w:hyperlink>
      <w:r w:rsidR="00944AF0">
        <w:rPr>
          <w:rFonts w:eastAsiaTheme="minorEastAsia"/>
          <w:i/>
          <w:noProof/>
          <w:rtl/>
        </w:rPr>
        <w:t xml:space="preserve">, </w:t>
      </w:r>
      <w:hyperlink w:anchor="_ENREF_9" w:tooltip="Tan,  #66" w:history="1">
        <w:r w:rsidR="007F44B0">
          <w:rPr>
            <w:rFonts w:eastAsiaTheme="minorEastAsia"/>
            <w:i/>
            <w:noProof/>
            <w:rtl/>
          </w:rPr>
          <w:t>9</w:t>
        </w:r>
      </w:hyperlink>
      <w:r w:rsidR="00944AF0">
        <w:rPr>
          <w:rFonts w:eastAsiaTheme="minorEastAsia"/>
          <w:i/>
          <w:noProof/>
          <w:rtl/>
        </w:rPr>
        <w:t>]</w:t>
      </w:r>
      <w:r w:rsidR="00944AF0">
        <w:rPr>
          <w:rFonts w:eastAsiaTheme="minorEastAsia"/>
          <w:i/>
          <w:rtl/>
        </w:rPr>
        <w:fldChar w:fldCharType="end"/>
      </w:r>
    </w:p>
    <w:p w:rsidR="00BC30B5" w:rsidRPr="00056FFE" w:rsidRDefault="00BC30B5" w:rsidP="00F15F0F">
      <w:pPr>
        <w:tabs>
          <w:tab w:val="right" w:pos="540"/>
        </w:tabs>
        <w:rPr>
          <w:i/>
          <w:rtl/>
        </w:rPr>
      </w:pPr>
      <w:r w:rsidRPr="00056FFE">
        <w:rPr>
          <w:rFonts w:eastAsiaTheme="minorEastAsia" w:hint="cs"/>
          <w:b/>
          <w:bCs/>
          <w:i/>
          <w:rtl/>
        </w:rPr>
        <w:t>گراف درختی تثبیت شده:</w:t>
      </w:r>
      <w:r w:rsidRPr="00056FFE">
        <w:rPr>
          <w:rFonts w:eastAsiaTheme="minorEastAsia" w:hint="cs"/>
          <w:i/>
          <w:rtl/>
        </w:rPr>
        <w:t xml:space="preserve"> با در نظر گرفتن گراف درختی بر چسب دار </w:t>
      </w:r>
      <w:r w:rsidRPr="00056FFE">
        <w:rPr>
          <w:rFonts w:hint="cs"/>
          <w:i/>
          <w:rtl/>
        </w:rPr>
        <w:t>(</w:t>
      </w:r>
      <w:r w:rsidRPr="00056FFE">
        <w:rPr>
          <w:i/>
        </w:rPr>
        <w:t xml:space="preserve">V, </w:t>
      </w:r>
      <m:oMath>
        <m:r>
          <w:rPr>
            <w:rFonts w:ascii="Cambria Math" w:hAnsi="Cambria Math"/>
          </w:rPr>
          <m:t>∅</m:t>
        </m:r>
      </m:oMath>
      <w:r w:rsidRPr="00056FFE">
        <w:rPr>
          <w:i/>
        </w:rPr>
        <w:t>, E , u</w:t>
      </w:r>
      <w:r w:rsidRPr="00056FFE">
        <w:rPr>
          <w:i/>
          <w:vertAlign w:val="subscript"/>
        </w:rPr>
        <w:t>r</w:t>
      </w:r>
      <w:r w:rsidRPr="00056FFE">
        <w:rPr>
          <w:rFonts w:hint="cs"/>
          <w:i/>
          <w:rtl/>
        </w:rPr>
        <w:t xml:space="preserve">) </w:t>
      </w:r>
      <w:r w:rsidRPr="00056FFE">
        <w:rPr>
          <w:i/>
        </w:rPr>
        <w:t>T</w:t>
      </w:r>
      <w:r w:rsidRPr="00056FFE">
        <w:rPr>
          <w:rFonts w:hint="cs"/>
          <w:i/>
          <w:rtl/>
        </w:rPr>
        <w:t xml:space="preserve">، </w:t>
      </w:r>
      <m:oMath>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m:t>
            </m:r>
          </m:e>
        </m:acc>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r</m:t>
                </m:r>
              </m:sub>
            </m:sSub>
          </m:e>
        </m:acc>
        <m:r>
          <w:rPr>
            <w:rFonts w:ascii="Cambria Math" w:hAnsi="Cambria Math"/>
          </w:rPr>
          <m:t>)</m:t>
        </m:r>
      </m:oMath>
      <w:r w:rsidRPr="00056FFE">
        <w:rPr>
          <w:rFonts w:eastAsiaTheme="minorEastAsia" w:hint="cs"/>
          <w:i/>
          <w:rtl/>
        </w:rPr>
        <w:t xml:space="preserve"> ی</w:t>
      </w:r>
      <w:r w:rsidRPr="00056FFE">
        <w:rPr>
          <w:rFonts w:hint="cs"/>
          <w:i/>
          <w:rtl/>
        </w:rPr>
        <w:t xml:space="preserve">ک گراف درختی فرعی </w:t>
      </w:r>
      <w:r w:rsidRPr="00056FFE">
        <w:rPr>
          <w:i/>
        </w:rPr>
        <w:t>T</w:t>
      </w:r>
      <w:r w:rsidRPr="00056FFE">
        <w:rPr>
          <w:rFonts w:hint="cs"/>
          <w:i/>
          <w:rtl/>
        </w:rPr>
        <w:t xml:space="preserve"> است، اگر و تنها اگر: (</w:t>
      </w:r>
      <w:r w:rsidRPr="00056FFE">
        <w:rPr>
          <w:i/>
        </w:rPr>
        <w:t>i</w:t>
      </w:r>
      <w:r w:rsidRPr="00056FFE">
        <w:rPr>
          <w:rFonts w:hint="cs"/>
          <w:i/>
          <w:rtl/>
        </w:rPr>
        <w:t xml:space="preserve">) </w:t>
      </w:r>
      <m:oMath>
        <m:acc>
          <m:accPr>
            <m:chr m:val="⃗"/>
            <m:ctrlPr>
              <w:rPr>
                <w:rFonts w:ascii="Cambria Math" w:hAnsi="Cambria Math"/>
                <w:i/>
              </w:rPr>
            </m:ctrlPr>
          </m:accPr>
          <m:e>
            <m:r>
              <w:rPr>
                <w:rFonts w:ascii="Cambria Math" w:hAnsi="Cambria Math"/>
              </w:rPr>
              <m:t>V</m:t>
            </m:r>
          </m:e>
        </m:acc>
        <m:r>
          <w:rPr>
            <w:rFonts w:ascii="Cambria Math" w:hAnsi="Cambria Math"/>
          </w:rPr>
          <m:t>⊆V</m:t>
        </m:r>
      </m:oMath>
      <w:r w:rsidRPr="00056FFE">
        <w:rPr>
          <w:rFonts w:eastAsiaTheme="minorEastAsia" w:hint="cs"/>
          <w:i/>
          <w:rtl/>
        </w:rPr>
        <w:t>، (</w:t>
      </w:r>
      <w:r w:rsidRPr="00056FFE">
        <w:rPr>
          <w:rFonts w:eastAsiaTheme="minorEastAsia"/>
          <w:i/>
        </w:rPr>
        <w:t>ii</w:t>
      </w:r>
      <w:r w:rsidRPr="00056FFE">
        <w:rPr>
          <w:rFonts w:eastAsiaTheme="minorEastAsia" w:hint="cs"/>
          <w:i/>
          <w:rtl/>
        </w:rPr>
        <w:t xml:space="preserve">) </w:t>
      </w:r>
      <m:oMath>
        <m:r>
          <m:rPr>
            <m:sty m:val="p"/>
          </m:rPr>
          <w:rPr>
            <w:rFonts w:ascii="Cambria Math" w:eastAsiaTheme="minorEastAsia" w:hAnsi="Cambria Math" w:cs="Cambria Math" w:hint="cs"/>
            <w:rtl/>
          </w:rPr>
          <m:t>∀</m:t>
        </m:r>
        <m:r>
          <w:rPr>
            <w:rFonts w:ascii="Cambria Math" w:eastAsiaTheme="minorEastAsia" w:hAnsi="Cambria Math"/>
          </w:rPr>
          <m:t>u∈</m:t>
        </m:r>
        <m:acc>
          <m:accPr>
            <m:chr m:val="⃗"/>
            <m:ctrlPr>
              <w:rPr>
                <w:rFonts w:ascii="Cambria Math" w:eastAsiaTheme="minorEastAsia" w:hAnsi="Cambria Math"/>
                <w:i/>
              </w:rPr>
            </m:ctrlPr>
          </m:accPr>
          <m:e>
            <m:r>
              <w:rPr>
                <w:rFonts w:ascii="Cambria Math" w:eastAsiaTheme="minorEastAsia" w:hAnsi="Cambria Math"/>
              </w:rPr>
              <m:t>V</m:t>
            </m:r>
          </m:e>
        </m:acc>
      </m:oMath>
      <w:r w:rsidRPr="00056FFE">
        <w:rPr>
          <w:rFonts w:eastAsiaTheme="minorEastAsia" w:hint="cs"/>
          <w:i/>
          <w:rtl/>
        </w:rPr>
        <w:t xml:space="preserve">، </w:t>
      </w:r>
      <m:oMath>
        <m:acc>
          <m:accPr>
            <m:chr m:val="⃗"/>
            <m:ctrlPr>
              <w:rPr>
                <w:rFonts w:ascii="Cambria Math" w:hAnsi="Cambria Math"/>
                <w:i/>
              </w:rPr>
            </m:ctrlPr>
          </m:accPr>
          <m:e>
            <m:r>
              <w:rPr>
                <w:rFonts w:ascii="Cambria Math" w:hAnsi="Cambria Math"/>
              </w:rPr>
              <m:t>∅</m:t>
            </m:r>
          </m:e>
        </m:acc>
      </m:oMath>
      <w:r w:rsidRPr="00056FFE">
        <w:rPr>
          <w:rFonts w:eastAsiaTheme="minorEastAsia"/>
          <w:i/>
        </w:rPr>
        <w:t>(u)</w:t>
      </w:r>
      <w:r w:rsidRPr="00056FFE">
        <w:rPr>
          <w:rFonts w:hint="cs"/>
          <w:rtl/>
        </w:rPr>
        <w:t>، (</w:t>
      </w:r>
      <w:r w:rsidRPr="00056FFE">
        <w:t>iii</w:t>
      </w:r>
      <w:r w:rsidRPr="00056FFE">
        <w:rPr>
          <w:rFonts w:hint="cs"/>
          <w:rtl/>
        </w:rPr>
        <w:t xml:space="preserve">) </w:t>
      </w:r>
      <m:oMath>
        <m:r>
          <w:rPr>
            <w:rFonts w:ascii="Cambria Math" w:hAnsi="Cambria Math"/>
          </w:rPr>
          <m:t>∀(u,v)∈</m:t>
        </m:r>
        <m:acc>
          <m:accPr>
            <m:chr m:val="⃗"/>
            <m:ctrlPr>
              <w:rPr>
                <w:rFonts w:ascii="Cambria Math" w:hAnsi="Cambria Math"/>
                <w:i/>
              </w:rPr>
            </m:ctrlPr>
          </m:accPr>
          <m:e>
            <m:r>
              <w:rPr>
                <w:rFonts w:ascii="Cambria Math" w:hAnsi="Cambria Math"/>
              </w:rPr>
              <m:t>E</m:t>
            </m:r>
          </m:e>
        </m:acc>
      </m:oMath>
      <w:r w:rsidRPr="00056FFE">
        <w:rPr>
          <w:rFonts w:hint="cs"/>
          <w:i/>
          <w:rtl/>
        </w:rPr>
        <w:t xml:space="preserve"> به طوری که </w:t>
      </w:r>
      <w:r w:rsidRPr="00056FFE">
        <w:rPr>
          <w:i/>
        </w:rPr>
        <w:t>u</w:t>
      </w:r>
      <w:r w:rsidRPr="00056FFE">
        <w:rPr>
          <w:rFonts w:hint="cs"/>
          <w:i/>
          <w:rtl/>
        </w:rPr>
        <w:t xml:space="preserve"> مادر </w:t>
      </w:r>
      <w:r w:rsidRPr="00056FFE">
        <w:rPr>
          <w:i/>
        </w:rPr>
        <w:t>v</w:t>
      </w:r>
      <w:r w:rsidRPr="00056FFE">
        <w:rPr>
          <w:rFonts w:hint="cs"/>
          <w:i/>
          <w:rtl/>
        </w:rPr>
        <w:t xml:space="preserve"> باشد، </w:t>
      </w:r>
      <w:r w:rsidRPr="00056FFE">
        <w:rPr>
          <w:i/>
        </w:rPr>
        <w:t>u</w:t>
      </w:r>
      <w:r w:rsidRPr="00056FFE">
        <w:rPr>
          <w:rFonts w:hint="cs"/>
          <w:i/>
          <w:rtl/>
        </w:rPr>
        <w:t xml:space="preserve"> شکل قبلی </w:t>
      </w:r>
      <w:r w:rsidRPr="00056FFE">
        <w:rPr>
          <w:i/>
        </w:rPr>
        <w:t>v</w:t>
      </w:r>
      <w:r w:rsidRPr="00056FFE">
        <w:rPr>
          <w:rFonts w:hint="cs"/>
          <w:i/>
          <w:rtl/>
        </w:rPr>
        <w:t xml:space="preserve"> در </w:t>
      </w:r>
      <w:r w:rsidRPr="00056FFE">
        <w:rPr>
          <w:i/>
        </w:rPr>
        <w:t>T</w:t>
      </w:r>
      <w:r w:rsidRPr="00056FFE">
        <w:rPr>
          <w:rFonts w:hint="cs"/>
          <w:i/>
          <w:rtl/>
        </w:rPr>
        <w:t xml:space="preserve"> است و (</w:t>
      </w:r>
      <w:r w:rsidRPr="00056FFE">
        <w:rPr>
          <w:i/>
        </w:rPr>
        <w:t>iv</w:t>
      </w:r>
      <w:r w:rsidRPr="00056FFE">
        <w:rPr>
          <w:rFonts w:hint="cs"/>
          <w:i/>
          <w:rtl/>
        </w:rPr>
        <w:t xml:space="preserve">) در صورت وجود گراف های درختی منظم </w:t>
      </w:r>
      <m:oMath>
        <m:r>
          <w:rPr>
            <w:rFonts w:ascii="Cambria Math" w:hAnsi="Cambria Math"/>
          </w:rPr>
          <m:t>∀(u,v)∈</m:t>
        </m:r>
        <m:acc>
          <m:accPr>
            <m:chr m:val="⃗"/>
            <m:ctrlPr>
              <w:rPr>
                <w:rFonts w:ascii="Cambria Math" w:hAnsi="Cambria Math"/>
                <w:i/>
              </w:rPr>
            </m:ctrlPr>
          </m:accPr>
          <m:e>
            <m:r>
              <w:rPr>
                <w:rFonts w:ascii="Cambria Math" w:hAnsi="Cambria Math"/>
              </w:rPr>
              <m:t>V</m:t>
            </m:r>
          </m:e>
        </m:acc>
      </m:oMath>
      <w:r w:rsidRPr="00056FFE">
        <w:rPr>
          <w:rFonts w:hint="cs"/>
          <w:i/>
          <w:rtl/>
        </w:rPr>
        <w:t>، پیش دستور (</w:t>
      </w:r>
      <w:r w:rsidRPr="00056FFE">
        <w:rPr>
          <w:i/>
        </w:rPr>
        <w:t>u</w:t>
      </w:r>
      <w:r w:rsidRPr="00056FFE">
        <w:rPr>
          <w:rFonts w:hint="cs"/>
          <w:i/>
          <w:rtl/>
        </w:rPr>
        <w:t>) &lt; پیش (</w:t>
      </w:r>
      <w:r w:rsidRPr="00056FFE">
        <w:rPr>
          <w:i/>
        </w:rPr>
        <w:t>v</w:t>
      </w:r>
      <w:r w:rsidRPr="00056FFE">
        <w:rPr>
          <w:rFonts w:hint="cs"/>
          <w:i/>
          <w:rtl/>
        </w:rPr>
        <w:t xml:space="preserve">) در </w:t>
      </w:r>
      <m:oMath>
        <m:acc>
          <m:accPr>
            <m:chr m:val="⃗"/>
            <m:ctrlPr>
              <w:rPr>
                <w:rFonts w:ascii="Cambria Math" w:hAnsi="Cambria Math"/>
                <w:i/>
              </w:rPr>
            </m:ctrlPr>
          </m:accPr>
          <m:e>
            <m:r>
              <w:rPr>
                <w:rFonts w:ascii="Cambria Math" w:hAnsi="Cambria Math"/>
              </w:rPr>
              <m:t>T</m:t>
            </m:r>
          </m:e>
        </m:acc>
      </m:oMath>
      <w:r w:rsidRPr="00056FFE">
        <w:rPr>
          <w:rFonts w:hint="cs"/>
          <w:i/>
          <w:rtl/>
        </w:rPr>
        <w:t xml:space="preserve"> اگر و تنها اگر پیش دستور (</w:t>
      </w:r>
      <w:r w:rsidRPr="00056FFE">
        <w:rPr>
          <w:i/>
        </w:rPr>
        <w:t>u</w:t>
      </w:r>
      <w:r w:rsidRPr="00056FFE">
        <w:rPr>
          <w:rFonts w:hint="cs"/>
          <w:i/>
          <w:rtl/>
        </w:rPr>
        <w:t>) &lt; پیش دستور (</w:t>
      </w:r>
      <w:r w:rsidRPr="00056FFE">
        <w:rPr>
          <w:i/>
        </w:rPr>
        <w:t>V</w:t>
      </w:r>
      <w:r w:rsidRPr="00056FFE">
        <w:rPr>
          <w:rFonts w:hint="cs"/>
          <w:i/>
          <w:rtl/>
        </w:rPr>
        <w:t xml:space="preserve">) در </w:t>
      </w:r>
      <w:r w:rsidRPr="00056FFE">
        <w:rPr>
          <w:i/>
        </w:rPr>
        <w:t>T</w:t>
      </w:r>
      <w:r w:rsidRPr="00056FFE">
        <w:rPr>
          <w:rFonts w:hint="cs"/>
          <w:i/>
          <w:rtl/>
        </w:rPr>
        <w:t>، که پیش دستور یک رأس در واقع شاخص آن در گراف درختی برحسب عبور پیش دستور است.</w:t>
      </w:r>
    </w:p>
    <w:p w:rsidR="005901B3" w:rsidRDefault="00BC30B5" w:rsidP="00F15F0F">
      <w:pPr>
        <w:keepNext/>
        <w:tabs>
          <w:tab w:val="right" w:pos="540"/>
        </w:tabs>
        <w:jc w:val="center"/>
      </w:pPr>
      <w:r w:rsidRPr="00056FFE">
        <w:rPr>
          <w:i/>
          <w:noProof/>
        </w:rPr>
        <w:drawing>
          <wp:inline distT="0" distB="0" distL="0" distR="0" wp14:anchorId="417AF1B9" wp14:editId="24981C74">
            <wp:extent cx="3638550" cy="2857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8550" cy="2857500"/>
                    </a:xfrm>
                    <a:prstGeom prst="rect">
                      <a:avLst/>
                    </a:prstGeom>
                    <a:noFill/>
                    <a:ln>
                      <a:noFill/>
                    </a:ln>
                  </pic:spPr>
                </pic:pic>
              </a:graphicData>
            </a:graphic>
          </wp:inline>
        </w:drawing>
      </w:r>
    </w:p>
    <w:p w:rsidR="00BC30B5" w:rsidRPr="00EB1741" w:rsidRDefault="005901B3" w:rsidP="00EB1741">
      <w:pPr>
        <w:pStyle w:val="a9"/>
        <w:rPr>
          <w:rtl/>
        </w:rPr>
      </w:pPr>
      <w:bookmarkStart w:id="59" w:name="_Ref407296103"/>
      <w:bookmarkStart w:id="60" w:name="_Toc409103379"/>
      <w:bookmarkStart w:id="61" w:name="_Toc409470304"/>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2</w:t>
      </w:r>
      <w:r>
        <w:rPr>
          <w:rtl/>
        </w:rPr>
        <w:fldChar w:fldCharType="end"/>
      </w:r>
      <w:bookmarkEnd w:id="59"/>
      <w:r>
        <w:rPr>
          <w:rFonts w:hint="cs"/>
          <w:rtl/>
        </w:rPr>
        <w:t xml:space="preserve">: </w:t>
      </w:r>
      <w:r w:rsidRPr="00056FFE">
        <w:rPr>
          <w:rFonts w:hint="cs"/>
          <w:rtl/>
        </w:rPr>
        <w:t>انواع مختلف گراف های درختی</w:t>
      </w:r>
      <w:bookmarkEnd w:id="60"/>
      <w:bookmarkEnd w:id="61"/>
    </w:p>
    <w:p w:rsidR="005901B3" w:rsidRDefault="005901B3" w:rsidP="00CE567A">
      <w:pPr>
        <w:pStyle w:val="a9"/>
      </w:pPr>
      <w:bookmarkStart w:id="62" w:name="_Ref407296219"/>
      <w:bookmarkStart w:id="63" w:name="_Toc409103376"/>
      <w:bookmarkStart w:id="64" w:name="_Toc409470111"/>
      <w:bookmarkStart w:id="65" w:name="_Toc409470204"/>
      <w:r>
        <w:rPr>
          <w:rFonts w:hint="cs"/>
          <w:rtl/>
        </w:rPr>
        <w:t>جدول</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607008">
        <w:rPr>
          <w:noProof/>
          <w:rtl/>
        </w:rPr>
        <w:t>1</w:t>
      </w:r>
      <w:r>
        <w:rPr>
          <w:rtl/>
        </w:rPr>
        <w:fldChar w:fldCharType="end"/>
      </w:r>
      <w:bookmarkEnd w:id="62"/>
      <w:r>
        <w:rPr>
          <w:rFonts w:hint="cs"/>
          <w:rtl/>
        </w:rPr>
        <w:t xml:space="preserve">: </w:t>
      </w:r>
      <w:r w:rsidRPr="00056FFE">
        <w:rPr>
          <w:rFonts w:hint="cs"/>
          <w:rtl/>
        </w:rPr>
        <w:t>طبقه بندی تناظر دقیق الگوریتم های هم ریختی (زیر) گراف</w:t>
      </w:r>
      <w:bookmarkEnd w:id="63"/>
      <w:bookmarkEnd w:id="64"/>
      <w:bookmarkEnd w:id="65"/>
    </w:p>
    <w:tbl>
      <w:tblPr>
        <w:tblStyle w:val="TableGridLight"/>
        <w:bidiVisual/>
        <w:tblW w:w="9191" w:type="dxa"/>
        <w:tblLook w:val="04A0" w:firstRow="1" w:lastRow="0" w:firstColumn="1" w:lastColumn="0" w:noHBand="0" w:noVBand="1"/>
      </w:tblPr>
      <w:tblGrid>
        <w:gridCol w:w="1451"/>
        <w:gridCol w:w="4590"/>
        <w:gridCol w:w="3150"/>
      </w:tblGrid>
      <w:tr w:rsidR="00BC30B5" w:rsidRPr="005901B3" w:rsidTr="00FA4265">
        <w:tc>
          <w:tcPr>
            <w:tcW w:w="1451" w:type="dxa"/>
            <w:shd w:val="clear" w:color="auto" w:fill="D9D9D9" w:themeFill="background1" w:themeFillShade="D9"/>
          </w:tcPr>
          <w:p w:rsidR="00BC30B5" w:rsidRPr="005901B3" w:rsidRDefault="00BC30B5" w:rsidP="00FA4265">
            <w:pPr>
              <w:tabs>
                <w:tab w:val="right" w:pos="540"/>
              </w:tabs>
              <w:ind w:firstLine="0"/>
              <w:jc w:val="center"/>
              <w:rPr>
                <w:i/>
                <w:rtl/>
              </w:rPr>
            </w:pPr>
            <w:r w:rsidRPr="005901B3">
              <w:rPr>
                <w:rFonts w:hint="cs"/>
                <w:i/>
                <w:rtl/>
              </w:rPr>
              <w:t>الگوریتم ها</w:t>
            </w:r>
          </w:p>
        </w:tc>
        <w:tc>
          <w:tcPr>
            <w:tcW w:w="4590" w:type="dxa"/>
            <w:shd w:val="clear" w:color="auto" w:fill="D9D9D9" w:themeFill="background1" w:themeFillShade="D9"/>
          </w:tcPr>
          <w:p w:rsidR="00BC30B5" w:rsidRPr="005901B3" w:rsidRDefault="00BC30B5" w:rsidP="00FA4265">
            <w:pPr>
              <w:tabs>
                <w:tab w:val="right" w:pos="540"/>
              </w:tabs>
              <w:jc w:val="center"/>
              <w:rPr>
                <w:i/>
                <w:rtl/>
              </w:rPr>
            </w:pPr>
            <w:r w:rsidRPr="005901B3">
              <w:rPr>
                <w:rFonts w:hint="cs"/>
                <w:i/>
                <w:rtl/>
              </w:rPr>
              <w:t>تکنیک های اصلی</w:t>
            </w:r>
          </w:p>
        </w:tc>
        <w:tc>
          <w:tcPr>
            <w:tcW w:w="3150" w:type="dxa"/>
            <w:shd w:val="clear" w:color="auto" w:fill="D9D9D9" w:themeFill="background1" w:themeFillShade="D9"/>
          </w:tcPr>
          <w:p w:rsidR="00BC30B5" w:rsidRPr="005901B3" w:rsidRDefault="00BC30B5" w:rsidP="00FA4265">
            <w:pPr>
              <w:tabs>
                <w:tab w:val="right" w:pos="540"/>
              </w:tabs>
              <w:jc w:val="center"/>
              <w:rPr>
                <w:i/>
                <w:rtl/>
              </w:rPr>
            </w:pPr>
            <w:r w:rsidRPr="005901B3">
              <w:rPr>
                <w:rFonts w:hint="cs"/>
                <w:i/>
                <w:rtl/>
              </w:rPr>
              <w:t>انواع تناظر</w:t>
            </w:r>
          </w:p>
        </w:tc>
      </w:tr>
      <w:tr w:rsidR="00BC30B5" w:rsidRPr="005901B3" w:rsidTr="00FA4265">
        <w:trPr>
          <w:trHeight w:val="510"/>
        </w:trPr>
        <w:tc>
          <w:tcPr>
            <w:tcW w:w="1451" w:type="dxa"/>
          </w:tcPr>
          <w:p w:rsidR="00BC30B5" w:rsidRPr="005901B3" w:rsidRDefault="00BC30B5" w:rsidP="00F15F0F">
            <w:pPr>
              <w:tabs>
                <w:tab w:val="right" w:pos="540"/>
              </w:tabs>
              <w:rPr>
                <w:i/>
                <w:rtl/>
              </w:rPr>
            </w:pPr>
            <w:r w:rsidRPr="005901B3">
              <w:rPr>
                <w:rFonts w:hint="cs"/>
                <w:i/>
                <w:rtl/>
              </w:rPr>
              <w:t xml:space="preserve">اولمان </w:t>
            </w:r>
          </w:p>
          <w:p w:rsidR="00BC30B5" w:rsidRPr="005901B3" w:rsidRDefault="00BC30B5" w:rsidP="00FA4265">
            <w:pPr>
              <w:tabs>
                <w:tab w:val="right" w:pos="540"/>
              </w:tabs>
              <w:rPr>
                <w:i/>
              </w:rPr>
            </w:pPr>
            <w:r w:rsidRPr="005901B3">
              <w:rPr>
                <w:i/>
              </w:rPr>
              <w:lastRenderedPageBreak/>
              <w:t>SD</w:t>
            </w:r>
            <w:r w:rsidRPr="005901B3">
              <w:rPr>
                <w:rFonts w:hint="cs"/>
                <w:i/>
                <w:rtl/>
              </w:rPr>
              <w:t xml:space="preserve"> </w:t>
            </w:r>
          </w:p>
        </w:tc>
        <w:tc>
          <w:tcPr>
            <w:tcW w:w="4590" w:type="dxa"/>
          </w:tcPr>
          <w:p w:rsidR="00BC30B5" w:rsidRPr="005901B3" w:rsidRDefault="00BC30B5" w:rsidP="00F15F0F">
            <w:pPr>
              <w:tabs>
                <w:tab w:val="right" w:pos="540"/>
              </w:tabs>
              <w:rPr>
                <w:i/>
                <w:rtl/>
              </w:rPr>
            </w:pPr>
            <w:r w:rsidRPr="005901B3">
              <w:rPr>
                <w:rFonts w:hint="cs"/>
                <w:i/>
                <w:rtl/>
              </w:rPr>
              <w:lastRenderedPageBreak/>
              <w:t xml:space="preserve">عقب نشینی + تابع برنامه ریزی </w:t>
            </w:r>
          </w:p>
          <w:p w:rsidR="00BC30B5" w:rsidRPr="005901B3" w:rsidRDefault="00BC30B5" w:rsidP="00F15F0F">
            <w:pPr>
              <w:tabs>
                <w:tab w:val="right" w:pos="540"/>
              </w:tabs>
              <w:rPr>
                <w:i/>
                <w:rtl/>
              </w:rPr>
            </w:pPr>
            <w:r w:rsidRPr="005901B3">
              <w:rPr>
                <w:rFonts w:hint="cs"/>
                <w:i/>
                <w:rtl/>
              </w:rPr>
              <w:lastRenderedPageBreak/>
              <w:t xml:space="preserve">ماتکریس فاصله + عقب نشینی </w:t>
            </w:r>
          </w:p>
        </w:tc>
        <w:tc>
          <w:tcPr>
            <w:tcW w:w="3150" w:type="dxa"/>
          </w:tcPr>
          <w:p w:rsidR="00BC30B5" w:rsidRPr="005901B3" w:rsidRDefault="00BC30B5" w:rsidP="00F15F0F">
            <w:pPr>
              <w:tabs>
                <w:tab w:val="right" w:pos="540"/>
              </w:tabs>
              <w:rPr>
                <w:i/>
                <w:rtl/>
              </w:rPr>
            </w:pPr>
            <w:r w:rsidRPr="005901B3">
              <w:rPr>
                <w:rFonts w:hint="cs"/>
                <w:i/>
                <w:rtl/>
              </w:rPr>
              <w:lastRenderedPageBreak/>
              <w:t>هم ریختی گراف و زیر گراف</w:t>
            </w:r>
          </w:p>
          <w:p w:rsidR="00BC30B5" w:rsidRPr="005901B3" w:rsidRDefault="00BC30B5" w:rsidP="00F15F0F">
            <w:pPr>
              <w:tabs>
                <w:tab w:val="right" w:pos="540"/>
              </w:tabs>
              <w:rPr>
                <w:i/>
                <w:rtl/>
              </w:rPr>
            </w:pPr>
            <w:r w:rsidRPr="005901B3">
              <w:rPr>
                <w:rFonts w:hint="cs"/>
                <w:i/>
                <w:rtl/>
              </w:rPr>
              <w:lastRenderedPageBreak/>
              <w:t>هم ریختی گراف</w:t>
            </w:r>
          </w:p>
        </w:tc>
      </w:tr>
      <w:tr w:rsidR="00FA4265" w:rsidRPr="005901B3" w:rsidTr="00FA4265">
        <w:trPr>
          <w:trHeight w:val="465"/>
        </w:trPr>
        <w:tc>
          <w:tcPr>
            <w:tcW w:w="1451" w:type="dxa"/>
          </w:tcPr>
          <w:p w:rsidR="00FA4265" w:rsidRPr="005901B3" w:rsidRDefault="00FA4265" w:rsidP="00FA4265">
            <w:pPr>
              <w:tabs>
                <w:tab w:val="right" w:pos="540"/>
              </w:tabs>
              <w:rPr>
                <w:i/>
                <w:rtl/>
              </w:rPr>
            </w:pPr>
            <w:r w:rsidRPr="005901B3">
              <w:rPr>
                <w:rFonts w:hint="cs"/>
                <w:i/>
                <w:rtl/>
              </w:rPr>
              <w:lastRenderedPageBreak/>
              <w:t>نوتی</w:t>
            </w:r>
          </w:p>
        </w:tc>
        <w:tc>
          <w:tcPr>
            <w:tcW w:w="4590" w:type="dxa"/>
          </w:tcPr>
          <w:p w:rsidR="00FA4265" w:rsidRPr="005901B3" w:rsidRDefault="00FA4265" w:rsidP="00FA4265">
            <w:pPr>
              <w:tabs>
                <w:tab w:val="right" w:pos="540"/>
              </w:tabs>
              <w:rPr>
                <w:i/>
                <w:rtl/>
              </w:rPr>
            </w:pPr>
            <w:r w:rsidRPr="005901B3">
              <w:rPr>
                <w:rFonts w:hint="cs"/>
                <w:i/>
                <w:rtl/>
              </w:rPr>
              <w:t xml:space="preserve">تنوری گروه + برچسب گذاری مجاز </w:t>
            </w:r>
          </w:p>
        </w:tc>
        <w:tc>
          <w:tcPr>
            <w:tcW w:w="3150" w:type="dxa"/>
          </w:tcPr>
          <w:p w:rsidR="00FA4265" w:rsidRPr="005901B3" w:rsidRDefault="00FA4265" w:rsidP="00FA4265">
            <w:pPr>
              <w:tabs>
                <w:tab w:val="right" w:pos="540"/>
              </w:tabs>
              <w:rPr>
                <w:i/>
                <w:rtl/>
              </w:rPr>
            </w:pPr>
            <w:r w:rsidRPr="005901B3">
              <w:rPr>
                <w:rFonts w:hint="cs"/>
                <w:i/>
                <w:rtl/>
              </w:rPr>
              <w:t>هم ریختی گراف</w:t>
            </w:r>
          </w:p>
        </w:tc>
      </w:tr>
      <w:tr w:rsidR="00FA4265" w:rsidRPr="005901B3" w:rsidTr="00FA4265">
        <w:trPr>
          <w:trHeight w:val="525"/>
        </w:trPr>
        <w:tc>
          <w:tcPr>
            <w:tcW w:w="1451" w:type="dxa"/>
          </w:tcPr>
          <w:p w:rsidR="00FA4265" w:rsidRPr="005901B3" w:rsidRDefault="00FA4265" w:rsidP="00FA4265">
            <w:pPr>
              <w:tabs>
                <w:tab w:val="right" w:pos="540"/>
              </w:tabs>
              <w:rPr>
                <w:i/>
              </w:rPr>
            </w:pPr>
            <w:r w:rsidRPr="005901B3">
              <w:rPr>
                <w:i/>
              </w:rPr>
              <w:t>VF</w:t>
            </w:r>
            <w:r w:rsidRPr="005901B3">
              <w:rPr>
                <w:rFonts w:hint="cs"/>
                <w:i/>
                <w:rtl/>
              </w:rPr>
              <w:t xml:space="preserve"> </w:t>
            </w:r>
          </w:p>
        </w:tc>
        <w:tc>
          <w:tcPr>
            <w:tcW w:w="4590" w:type="dxa"/>
          </w:tcPr>
          <w:p w:rsidR="00FA4265" w:rsidRPr="005901B3" w:rsidRDefault="00FA4265" w:rsidP="00FA4265">
            <w:pPr>
              <w:tabs>
                <w:tab w:val="right" w:pos="540"/>
              </w:tabs>
              <w:rPr>
                <w:i/>
                <w:rtl/>
              </w:rPr>
            </w:pPr>
            <w:r w:rsidRPr="005901B3">
              <w:rPr>
                <w:rFonts w:hint="cs"/>
                <w:i/>
                <w:rtl/>
              </w:rPr>
              <w:t xml:space="preserve">استراتژی </w:t>
            </w:r>
            <w:r w:rsidRPr="005901B3">
              <w:rPr>
                <w:i/>
              </w:rPr>
              <w:t>DFS</w:t>
            </w:r>
            <w:r w:rsidRPr="005901B3">
              <w:rPr>
                <w:rFonts w:hint="cs"/>
                <w:i/>
                <w:rtl/>
              </w:rPr>
              <w:t xml:space="preserve"> + قوانین احتمالی </w:t>
            </w:r>
          </w:p>
        </w:tc>
        <w:tc>
          <w:tcPr>
            <w:tcW w:w="3150" w:type="dxa"/>
          </w:tcPr>
          <w:p w:rsidR="00FA4265" w:rsidRPr="005901B3" w:rsidRDefault="00FA4265" w:rsidP="00FA4265">
            <w:pPr>
              <w:tabs>
                <w:tab w:val="right" w:pos="540"/>
              </w:tabs>
              <w:rPr>
                <w:i/>
                <w:rtl/>
              </w:rPr>
            </w:pPr>
            <w:r w:rsidRPr="005901B3">
              <w:rPr>
                <w:rFonts w:hint="cs"/>
                <w:i/>
                <w:rtl/>
              </w:rPr>
              <w:t>هم ریختی گراف و زیر گراف</w:t>
            </w:r>
          </w:p>
        </w:tc>
      </w:tr>
      <w:tr w:rsidR="00FA4265" w:rsidRPr="005901B3" w:rsidTr="00FA4265">
        <w:trPr>
          <w:trHeight w:val="690"/>
        </w:trPr>
        <w:tc>
          <w:tcPr>
            <w:tcW w:w="1451" w:type="dxa"/>
          </w:tcPr>
          <w:p w:rsidR="00FA4265" w:rsidRPr="005901B3" w:rsidRDefault="00FA4265" w:rsidP="00FA4265">
            <w:pPr>
              <w:tabs>
                <w:tab w:val="right" w:pos="540"/>
              </w:tabs>
              <w:rPr>
                <w:i/>
              </w:rPr>
            </w:pPr>
            <w:r w:rsidRPr="005901B3">
              <w:rPr>
                <w:i/>
              </w:rPr>
              <w:t>VF</w:t>
            </w:r>
            <w:r w:rsidRPr="005901B3">
              <w:rPr>
                <w:i/>
                <w:vertAlign w:val="subscript"/>
              </w:rPr>
              <w:t>2</w:t>
            </w:r>
          </w:p>
        </w:tc>
        <w:tc>
          <w:tcPr>
            <w:tcW w:w="4590" w:type="dxa"/>
          </w:tcPr>
          <w:p w:rsidR="00FA4265" w:rsidRPr="005901B3" w:rsidRDefault="00FA4265" w:rsidP="00FA4265">
            <w:pPr>
              <w:tabs>
                <w:tab w:val="right" w:pos="540"/>
              </w:tabs>
              <w:rPr>
                <w:i/>
                <w:rtl/>
              </w:rPr>
            </w:pPr>
            <w:r w:rsidRPr="005901B3">
              <w:rPr>
                <w:rFonts w:hint="cs"/>
                <w:i/>
                <w:rtl/>
              </w:rPr>
              <w:t xml:space="preserve">مبنای منطقی </w:t>
            </w:r>
            <w:r w:rsidRPr="005901B3">
              <w:rPr>
                <w:i/>
              </w:rPr>
              <w:t>VF</w:t>
            </w:r>
            <w:r w:rsidRPr="005901B3">
              <w:rPr>
                <w:i/>
                <w:vertAlign w:val="subscript"/>
              </w:rPr>
              <w:t>2</w:t>
            </w:r>
            <w:r w:rsidRPr="005901B3">
              <w:rPr>
                <w:rFonts w:hint="cs"/>
                <w:i/>
                <w:rtl/>
              </w:rPr>
              <w:t xml:space="preserve"> + ساختارهای پیشرفته داده ها</w:t>
            </w:r>
          </w:p>
        </w:tc>
        <w:tc>
          <w:tcPr>
            <w:tcW w:w="3150" w:type="dxa"/>
          </w:tcPr>
          <w:p w:rsidR="00FA4265" w:rsidRPr="005901B3" w:rsidRDefault="00FA4265" w:rsidP="00FA4265">
            <w:pPr>
              <w:tabs>
                <w:tab w:val="right" w:pos="540"/>
              </w:tabs>
              <w:rPr>
                <w:i/>
                <w:rtl/>
              </w:rPr>
            </w:pPr>
            <w:r w:rsidRPr="005901B3">
              <w:rPr>
                <w:rFonts w:hint="cs"/>
                <w:i/>
                <w:rtl/>
              </w:rPr>
              <w:t>هم ریختی گراف و زیر گراف</w:t>
            </w:r>
          </w:p>
        </w:tc>
      </w:tr>
    </w:tbl>
    <w:p w:rsidR="00667F84" w:rsidRPr="00A35D61" w:rsidRDefault="005901B3" w:rsidP="00A35D61">
      <w:pPr>
        <w:tabs>
          <w:tab w:val="right" w:pos="540"/>
        </w:tabs>
        <w:rPr>
          <w:i/>
          <w:rtl/>
        </w:rPr>
      </w:pPr>
      <w:r>
        <w:rPr>
          <w:i/>
          <w:rtl/>
        </w:rPr>
        <w:fldChar w:fldCharType="begin"/>
      </w:r>
      <w:r>
        <w:rPr>
          <w:i/>
          <w:rtl/>
        </w:rPr>
        <w:instrText xml:space="preserve"> </w:instrText>
      </w:r>
      <w:r>
        <w:rPr>
          <w:rFonts w:hint="cs"/>
          <w:i/>
        </w:rPr>
        <w:instrText>REF</w:instrText>
      </w:r>
      <w:r>
        <w:rPr>
          <w:rFonts w:hint="cs"/>
          <w:i/>
          <w:rtl/>
        </w:rPr>
        <w:instrText xml:space="preserve"> _</w:instrText>
      </w:r>
      <w:r>
        <w:rPr>
          <w:rFonts w:hint="cs"/>
          <w:i/>
        </w:rPr>
        <w:instrText>Ref407296103 \h</w:instrText>
      </w:r>
      <w:r>
        <w:rPr>
          <w:i/>
          <w:rtl/>
        </w:rPr>
        <w:instrText xml:space="preserve"> </w:instrText>
      </w:r>
      <w:r w:rsidR="001B7F2B">
        <w:rPr>
          <w:i/>
          <w:rtl/>
        </w:rPr>
        <w:instrText xml:space="preserve"> \* </w:instrText>
      </w:r>
      <w:r w:rsidR="001B7F2B">
        <w:rPr>
          <w:i/>
        </w:rPr>
        <w:instrText>MERGEFORMAT</w:instrText>
      </w:r>
      <w:r w:rsidR="001B7F2B">
        <w:rPr>
          <w:i/>
          <w:rtl/>
        </w:rPr>
        <w:instrText xml:space="preserve"> </w:instrText>
      </w:r>
      <w:r>
        <w:rPr>
          <w:i/>
          <w:rtl/>
        </w:rPr>
      </w:r>
      <w:r>
        <w:rPr>
          <w:i/>
          <w:rtl/>
        </w:rPr>
        <w:fldChar w:fldCharType="separate"/>
      </w:r>
      <w:r w:rsidR="00607008">
        <w:rPr>
          <w:rFonts w:hint="cs"/>
          <w:rtl/>
        </w:rPr>
        <w:t>شکل</w:t>
      </w:r>
      <w:r w:rsidR="00607008">
        <w:rPr>
          <w:rtl/>
        </w:rPr>
        <w:t xml:space="preserve"> </w:t>
      </w:r>
      <w:r w:rsidR="00607008">
        <w:rPr>
          <w:noProof/>
          <w:rtl/>
        </w:rPr>
        <w:t>2</w:t>
      </w:r>
      <w:r>
        <w:rPr>
          <w:i/>
          <w:rtl/>
        </w:rPr>
        <w:fldChar w:fldCharType="end"/>
      </w:r>
      <w:r>
        <w:rPr>
          <w:rFonts w:hint="cs"/>
          <w:i/>
          <w:rtl/>
        </w:rPr>
        <w:t xml:space="preserve"> </w:t>
      </w:r>
      <w:r w:rsidR="00BC30B5" w:rsidRPr="00056FFE">
        <w:rPr>
          <w:rFonts w:hint="cs"/>
          <w:i/>
          <w:rtl/>
        </w:rPr>
        <w:t xml:space="preserve">برای خلاصه کردن </w:t>
      </w:r>
      <w:r>
        <w:rPr>
          <w:i/>
          <w:rtl/>
        </w:rPr>
        <w:fldChar w:fldCharType="begin"/>
      </w:r>
      <w:r>
        <w:rPr>
          <w:i/>
          <w:rtl/>
        </w:rPr>
        <w:instrText xml:space="preserve"> </w:instrText>
      </w:r>
      <w:r>
        <w:rPr>
          <w:rFonts w:hint="cs"/>
          <w:i/>
        </w:rPr>
        <w:instrText>REF</w:instrText>
      </w:r>
      <w:r>
        <w:rPr>
          <w:rFonts w:hint="cs"/>
          <w:i/>
          <w:rtl/>
        </w:rPr>
        <w:instrText xml:space="preserve"> _</w:instrText>
      </w:r>
      <w:r>
        <w:rPr>
          <w:rFonts w:hint="cs"/>
          <w:i/>
        </w:rPr>
        <w:instrText>Ref407296219 \h</w:instrText>
      </w:r>
      <w:r>
        <w:rPr>
          <w:i/>
          <w:rtl/>
        </w:rPr>
        <w:instrText xml:space="preserve"> </w:instrText>
      </w:r>
      <w:r w:rsidR="001B7F2B">
        <w:rPr>
          <w:i/>
          <w:rtl/>
        </w:rPr>
        <w:instrText xml:space="preserve"> \* </w:instrText>
      </w:r>
      <w:r w:rsidR="001B7F2B">
        <w:rPr>
          <w:i/>
        </w:rPr>
        <w:instrText>MERGEFORMAT</w:instrText>
      </w:r>
      <w:r w:rsidR="001B7F2B">
        <w:rPr>
          <w:i/>
          <w:rtl/>
        </w:rPr>
        <w:instrText xml:space="preserve"> </w:instrText>
      </w:r>
      <w:r>
        <w:rPr>
          <w:i/>
          <w:rtl/>
        </w:rPr>
      </w:r>
      <w:r>
        <w:rPr>
          <w:i/>
          <w:rtl/>
        </w:rPr>
        <w:fldChar w:fldCharType="separate"/>
      </w:r>
      <w:r w:rsidR="00607008">
        <w:rPr>
          <w:rFonts w:hint="cs"/>
          <w:rtl/>
        </w:rPr>
        <w:t>جدول</w:t>
      </w:r>
      <w:r w:rsidR="00607008">
        <w:rPr>
          <w:rtl/>
        </w:rPr>
        <w:t xml:space="preserve"> </w:t>
      </w:r>
      <w:r w:rsidR="00607008">
        <w:rPr>
          <w:noProof/>
          <w:rtl/>
        </w:rPr>
        <w:t>1</w:t>
      </w:r>
      <w:r>
        <w:rPr>
          <w:i/>
          <w:rtl/>
        </w:rPr>
        <w:fldChar w:fldCharType="end"/>
      </w:r>
      <w:r w:rsidR="00BC30B5" w:rsidRPr="00056FFE">
        <w:rPr>
          <w:rFonts w:hint="cs"/>
          <w:i/>
          <w:rtl/>
        </w:rPr>
        <w:t xml:space="preserve">، مثال هایی از گراف های درختی فرعی </w:t>
      </w:r>
      <w:r w:rsidR="00BC30B5" w:rsidRPr="00056FFE">
        <w:rPr>
          <w:i/>
        </w:rPr>
        <w:t>bottom-up</w:t>
      </w:r>
      <w:r w:rsidR="00BC30B5" w:rsidRPr="00056FFE">
        <w:rPr>
          <w:rFonts w:hint="cs"/>
          <w:i/>
          <w:rtl/>
        </w:rPr>
        <w:t>، گراف های درختی فرعی القاء شده و گراف های درختی فرعی تثبیت شده ارائه می دهد. در تصویر مذکور، گراف درختی (</w:t>
      </w:r>
      <w:r w:rsidR="00BC30B5" w:rsidRPr="00056FFE">
        <w:rPr>
          <w:i/>
        </w:rPr>
        <w:t>a</w:t>
      </w:r>
      <w:r w:rsidR="00BC30B5" w:rsidRPr="00056FFE">
        <w:rPr>
          <w:rFonts w:hint="cs"/>
          <w:i/>
          <w:rtl/>
        </w:rPr>
        <w:t>) نشان</w:t>
      </w:r>
      <w:r>
        <w:rPr>
          <w:rFonts w:hint="cs"/>
          <w:i/>
          <w:rtl/>
        </w:rPr>
        <w:t xml:space="preserve"> </w:t>
      </w:r>
      <w:r w:rsidR="00BC30B5" w:rsidRPr="00056FFE">
        <w:rPr>
          <w:rFonts w:hint="cs"/>
          <w:i/>
          <w:rtl/>
        </w:rPr>
        <w:t>دهنده یک گراف درختی داده ها است، گراف های درختی (</w:t>
      </w:r>
      <w:r w:rsidR="00BC30B5" w:rsidRPr="00056FFE">
        <w:rPr>
          <w:i/>
        </w:rPr>
        <w:t>d</w:t>
      </w:r>
      <w:r w:rsidR="00BC30B5" w:rsidRPr="00056FFE">
        <w:rPr>
          <w:rFonts w:hint="cs"/>
          <w:i/>
          <w:rtl/>
        </w:rPr>
        <w:t>) و (</w:t>
      </w:r>
      <w:r w:rsidR="00BC30B5" w:rsidRPr="00056FFE">
        <w:rPr>
          <w:i/>
        </w:rPr>
        <w:t>e</w:t>
      </w:r>
      <w:r w:rsidR="00BC30B5" w:rsidRPr="00056FFE">
        <w:rPr>
          <w:rFonts w:hint="cs"/>
          <w:i/>
          <w:rtl/>
        </w:rPr>
        <w:t>) دو گراف درختی فرعی از گراف (</w:t>
      </w:r>
      <w:r w:rsidR="00BC30B5" w:rsidRPr="00056FFE">
        <w:rPr>
          <w:i/>
        </w:rPr>
        <w:t>a</w:t>
      </w:r>
      <w:r w:rsidR="00BC30B5" w:rsidRPr="00056FFE">
        <w:rPr>
          <w:rFonts w:hint="cs"/>
          <w:i/>
          <w:rtl/>
        </w:rPr>
        <w:t>) هستند، گراف های درختی (</w:t>
      </w:r>
      <w:r w:rsidR="00BC30B5" w:rsidRPr="00056FFE">
        <w:rPr>
          <w:i/>
        </w:rPr>
        <w:t>f</w:t>
      </w:r>
      <w:r w:rsidR="00BC30B5" w:rsidRPr="00056FFE">
        <w:rPr>
          <w:rFonts w:hint="cs"/>
          <w:i/>
          <w:rtl/>
        </w:rPr>
        <w:t>) و (</w:t>
      </w:r>
      <w:r w:rsidR="00BC30B5" w:rsidRPr="00056FFE">
        <w:rPr>
          <w:i/>
        </w:rPr>
        <w:t>g</w:t>
      </w:r>
      <w:r w:rsidR="00BC30B5" w:rsidRPr="00056FFE">
        <w:rPr>
          <w:rFonts w:hint="cs"/>
          <w:i/>
          <w:rtl/>
        </w:rPr>
        <w:t>) دو گراف درختی فرعی القاء شده (</w:t>
      </w:r>
      <w:r w:rsidR="00BC30B5" w:rsidRPr="00056FFE">
        <w:rPr>
          <w:i/>
        </w:rPr>
        <w:t>a</w:t>
      </w:r>
      <w:r w:rsidR="00BC30B5" w:rsidRPr="00056FFE">
        <w:rPr>
          <w:rFonts w:hint="cs"/>
          <w:i/>
          <w:rtl/>
        </w:rPr>
        <w:t>) هستند و گراف درختی (</w:t>
      </w:r>
      <w:r w:rsidR="00BC30B5" w:rsidRPr="00056FFE">
        <w:rPr>
          <w:i/>
        </w:rPr>
        <w:t>b</w:t>
      </w:r>
      <w:r w:rsidR="00BC30B5" w:rsidRPr="00056FFE">
        <w:rPr>
          <w:rFonts w:hint="cs"/>
          <w:i/>
          <w:rtl/>
        </w:rPr>
        <w:t>) و (</w:t>
      </w:r>
      <w:r w:rsidR="00BC30B5" w:rsidRPr="00056FFE">
        <w:rPr>
          <w:i/>
        </w:rPr>
        <w:t>c</w:t>
      </w:r>
      <w:r w:rsidR="00BC30B5" w:rsidRPr="00056FFE">
        <w:rPr>
          <w:rFonts w:hint="cs"/>
          <w:i/>
          <w:rtl/>
        </w:rPr>
        <w:t>) دو گراف درختی فرعی تثبیت شده (</w:t>
      </w:r>
      <w:r w:rsidR="00BC30B5" w:rsidRPr="00056FFE">
        <w:rPr>
          <w:i/>
        </w:rPr>
        <w:t>a</w:t>
      </w:r>
      <w:r w:rsidR="00BC30B5" w:rsidRPr="00056FFE">
        <w:rPr>
          <w:rFonts w:hint="cs"/>
          <w:i/>
          <w:rtl/>
        </w:rPr>
        <w:t xml:space="preserve">) هستند. رابطه بین این 3 نوع گراف درختی فرعی را می توان به این شکل بیان کرد: گراف درختی فرعی تثبیت شده </w:t>
      </w:r>
      <w:r w:rsidR="00BC30B5" w:rsidRPr="00056FFE">
        <w:rPr>
          <w:rFonts w:ascii="Times New Roman" w:hAnsi="Times New Roman" w:cs="Times New Roman"/>
          <w:i/>
          <w:rtl/>
        </w:rPr>
        <w:t>≥</w:t>
      </w:r>
      <w:r w:rsidR="00BC30B5" w:rsidRPr="00056FFE">
        <w:rPr>
          <w:rFonts w:hint="cs"/>
          <w:i/>
          <w:rtl/>
        </w:rPr>
        <w:t xml:space="preserve"> گراف درختی فرعی القاء شده </w:t>
      </w:r>
      <w:r w:rsidR="00BC30B5" w:rsidRPr="00056FFE">
        <w:rPr>
          <w:rFonts w:ascii="Times New Roman" w:hAnsi="Times New Roman" w:cs="Times New Roman"/>
          <w:i/>
          <w:rtl/>
        </w:rPr>
        <w:t>≥</w:t>
      </w:r>
      <w:r w:rsidR="00BC30B5" w:rsidRPr="00056FFE">
        <w:rPr>
          <w:rFonts w:hint="cs"/>
          <w:i/>
          <w:rtl/>
        </w:rPr>
        <w:t xml:space="preserve"> گراف درختی فرعی </w:t>
      </w:r>
      <w:r w:rsidR="00BC30B5" w:rsidRPr="00056FFE">
        <w:rPr>
          <w:i/>
        </w:rPr>
        <w:t>bottom-up</w:t>
      </w:r>
      <w:r>
        <w:rPr>
          <w:rFonts w:hint="cs"/>
          <w:i/>
          <w:rtl/>
        </w:rPr>
        <w:t>.</w:t>
      </w:r>
    </w:p>
    <w:p w:rsidR="001943CA" w:rsidRPr="001943CA" w:rsidRDefault="001943CA" w:rsidP="00C239B6">
      <w:pPr>
        <w:pStyle w:val="Heading2"/>
        <w:numPr>
          <w:ilvl w:val="1"/>
          <w:numId w:val="29"/>
        </w:numPr>
        <w:ind w:left="0" w:firstLine="0"/>
        <w:rPr>
          <w:rtl/>
        </w:rPr>
      </w:pPr>
      <w:bookmarkStart w:id="66" w:name="_Toc408588763"/>
      <w:bookmarkStart w:id="67" w:name="_Toc408588839"/>
      <w:bookmarkStart w:id="68" w:name="_Toc408608910"/>
      <w:bookmarkStart w:id="69" w:name="_Toc409469303"/>
      <w:bookmarkStart w:id="70" w:name="_Toc409469609"/>
      <w:r w:rsidRPr="001943CA">
        <w:rPr>
          <w:rFonts w:hint="cs"/>
          <w:rtl/>
        </w:rPr>
        <w:t>مسئله هم ریختی گراف</w:t>
      </w:r>
      <w:bookmarkEnd w:id="66"/>
      <w:bookmarkEnd w:id="67"/>
      <w:bookmarkEnd w:id="68"/>
      <w:bookmarkEnd w:id="69"/>
      <w:bookmarkEnd w:id="70"/>
      <w:r w:rsidRPr="001943CA">
        <w:rPr>
          <w:rFonts w:hint="cs"/>
          <w:rtl/>
        </w:rPr>
        <w:t xml:space="preserve"> </w:t>
      </w:r>
    </w:p>
    <w:p w:rsidR="001943CA" w:rsidRPr="001943CA" w:rsidRDefault="001943CA" w:rsidP="00F15F0F">
      <w:pPr>
        <w:tabs>
          <w:tab w:val="right" w:pos="540"/>
        </w:tabs>
        <w:rPr>
          <w:rtl/>
          <w:lang w:bidi="fa-IR"/>
        </w:rPr>
      </w:pPr>
      <w:r w:rsidRPr="001943CA">
        <w:rPr>
          <w:rFonts w:hint="cs"/>
          <w:rtl/>
          <w:lang w:bidi="fa-IR"/>
        </w:rPr>
        <w:t xml:space="preserve">دو گراف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1</m:t>
            </m:r>
          </m:sub>
        </m:sSub>
        <m:r>
          <w:rPr>
            <w:rFonts w:ascii="Cambria Math" w:hAnsi="Cambria Math"/>
            <w:lang w:bidi="fa-IR"/>
          </w:rPr>
          <m:t>)</m:t>
        </m:r>
      </m:oMath>
      <w:r w:rsidRPr="001943CA">
        <w:rPr>
          <w:rFonts w:hint="cs"/>
          <w:rtl/>
          <w:lang w:bidi="fa-IR"/>
        </w:rPr>
        <w:t xml:space="preserve"> و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2</m:t>
            </m:r>
          </m:sub>
        </m:sSub>
        <m:r>
          <w:rPr>
            <w:rFonts w:ascii="Cambria Math" w:hAnsi="Cambria Math"/>
            <w:lang w:bidi="fa-IR"/>
          </w:rPr>
          <m:t>)</m:t>
        </m:r>
      </m:oMath>
      <w:r w:rsidRPr="001943CA">
        <w:rPr>
          <w:rFonts w:hint="cs"/>
          <w:rtl/>
          <w:lang w:bidi="fa-IR"/>
        </w:rPr>
        <w:t xml:space="preserve"> هم ریخت یکدیگر گفته می شوند اگر رابطه </w:t>
      </w:r>
      <m:oMath>
        <m:r>
          <w:rPr>
            <w:rFonts w:ascii="Cambria Math" w:hAnsi="Cambria Math"/>
            <w:lang w:bidi="fa-IR"/>
          </w:rPr>
          <m:t xml:space="preserve">f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 xml:space="preserve">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oMath>
      <w:r w:rsidRPr="001943CA">
        <w:rPr>
          <w:rFonts w:hint="cs"/>
          <w:rtl/>
          <w:lang w:bidi="fa-IR"/>
        </w:rPr>
        <w:t xml:space="preserve"> صدق کند به صورتی که </w:t>
      </w:r>
      <m:oMath>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e>
        </m:d>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1</m:t>
            </m:r>
          </m:sub>
        </m:sSub>
      </m:oMath>
      <w:r w:rsidRPr="001943CA">
        <w:rPr>
          <w:rFonts w:hint="cs"/>
          <w:rtl/>
          <w:lang w:bidi="fa-IR"/>
        </w:rPr>
        <w:t xml:space="preserve"> اگر </w:t>
      </w:r>
      <w:r w:rsidRPr="001943CA">
        <w:rPr>
          <w:lang w:bidi="fa-IR"/>
        </w:rPr>
        <w:t xml:space="preserve"> </w:t>
      </w:r>
      <m:oMath>
        <m:d>
          <m:dPr>
            <m:ctrlPr>
              <w:rPr>
                <w:rFonts w:ascii="Cambria Math" w:hAnsi="Cambria Math"/>
                <w:i/>
                <w:lang w:bidi="fa-IR"/>
              </w:rPr>
            </m:ctrlPr>
          </m:dPr>
          <m:e>
            <m:r>
              <w:rPr>
                <w:rFonts w:ascii="Cambria Math" w:hAnsi="Cambria Math"/>
                <w:lang w:bidi="fa-IR"/>
              </w:rPr>
              <m:t>f</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e>
            </m:d>
            <m:r>
              <w:rPr>
                <w:rFonts w:ascii="Cambria Math" w:hAnsi="Cambria Math"/>
                <w:lang w:bidi="fa-IR"/>
              </w:rPr>
              <m:t>,f</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e>
            </m:d>
          </m:e>
        </m:d>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2</m:t>
            </m:r>
          </m:sub>
        </m:sSub>
      </m:oMath>
      <w:r w:rsidRPr="001943CA">
        <w:rPr>
          <w:rFonts w:hint="cs"/>
          <w:rtl/>
          <w:lang w:bidi="fa-IR"/>
        </w:rPr>
        <w:t xml:space="preserve">. بنابراین، دو گراف برچسب دار </w:t>
      </w:r>
      <w:r w:rsidRPr="001943CA">
        <w:rPr>
          <w:lang w:bidi="fa-IR"/>
        </w:rPr>
        <w:t xml:space="preserve">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1</m:t>
            </m:r>
          </m:sub>
        </m:sSub>
        <m:r>
          <w:rPr>
            <w:rFonts w:ascii="Cambria Math" w:hAnsi="Cambria Math"/>
            <w:lang w:bidi="fa-IR"/>
          </w:rPr>
          <m:t>)</m:t>
        </m:r>
      </m:oMath>
      <w:r w:rsidRPr="001943CA">
        <w:rPr>
          <w:rFonts w:eastAsiaTheme="minorEastAsia" w:hint="cs"/>
          <w:rtl/>
          <w:lang w:bidi="fa-IR"/>
        </w:rPr>
        <w:t xml:space="preserve"> </w:t>
      </w:r>
      <w:r w:rsidRPr="001943CA">
        <w:rPr>
          <w:rFonts w:hint="cs"/>
          <w:rtl/>
          <w:lang w:bidi="fa-IR"/>
        </w:rPr>
        <w:t xml:space="preserve">و </w:t>
      </w:r>
      <w:r w:rsidRPr="001943CA">
        <w:rPr>
          <w:lang w:bidi="fa-IR"/>
        </w:rPr>
        <w:t xml:space="preserve">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2</m:t>
            </m:r>
          </m:sub>
        </m:sSub>
        <m:r>
          <w:rPr>
            <w:rFonts w:ascii="Cambria Math" w:hAnsi="Cambria Math"/>
            <w:lang w:bidi="fa-IR"/>
          </w:rPr>
          <m:t>)</m:t>
        </m:r>
      </m:oMath>
      <w:r w:rsidR="00667F84">
        <w:rPr>
          <w:rFonts w:hint="cs"/>
          <w:rtl/>
          <w:lang w:bidi="fa-IR"/>
        </w:rPr>
        <w:t xml:space="preserve">هم ریخت یکدیگرند اگر </w:t>
      </w:r>
      <w:r w:rsidRPr="001943CA">
        <w:rPr>
          <w:rFonts w:hint="cs"/>
          <w:rtl/>
          <w:lang w:bidi="fa-IR"/>
        </w:rPr>
        <w:t xml:space="preserve">تناظر یک به یک از </w:t>
      </w:r>
      <w:r w:rsidRPr="001943CA">
        <w:rPr>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oMath>
      <w:r w:rsidRPr="001943CA">
        <w:rPr>
          <w:rFonts w:hint="cs"/>
          <w:rtl/>
          <w:lang w:bidi="fa-IR"/>
        </w:rPr>
        <w:t xml:space="preserve">به </w:t>
      </w:r>
      <w:r w:rsidRPr="001943CA">
        <w:rPr>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oMath>
      <w:r w:rsidRPr="001943CA">
        <w:rPr>
          <w:rFonts w:hint="cs"/>
          <w:rtl/>
          <w:lang w:bidi="fa-IR"/>
        </w:rPr>
        <w:t>وجود داشته باشد به صورتی که رأس ها، برچسب رأس ها و مجانب یا غیر مجانب بودن رأس ها حفظ شود.</w:t>
      </w:r>
    </w:p>
    <w:p w:rsidR="001943CA" w:rsidRPr="001943CA" w:rsidRDefault="001943CA" w:rsidP="00F15F0F">
      <w:pPr>
        <w:tabs>
          <w:tab w:val="right" w:pos="540"/>
        </w:tabs>
        <w:rPr>
          <w:rtl/>
          <w:lang w:bidi="fa-IR"/>
        </w:rPr>
      </w:pPr>
      <w:r w:rsidRPr="001943CA">
        <w:rPr>
          <w:rFonts w:hint="cs"/>
          <w:rtl/>
          <w:lang w:bidi="fa-IR"/>
        </w:rPr>
        <w:t>به طوری که پیش</w:t>
      </w:r>
      <w:r w:rsidR="00667F84">
        <w:rPr>
          <w:rFonts w:hint="cs"/>
          <w:rtl/>
          <w:lang w:bidi="fa-IR"/>
        </w:rPr>
        <w:t xml:space="preserve"> </w:t>
      </w:r>
      <w:r w:rsidRPr="001943CA">
        <w:rPr>
          <w:rFonts w:hint="cs"/>
          <w:rtl/>
          <w:lang w:bidi="fa-IR"/>
        </w:rPr>
        <w:t>تر گفته شد، هر گراف می تواند زیر گراف یک گراف دیگر باشد اگر هم ریختی زیر گراف بین آن دو صدق کند. به طور صریح تر، این مسئله را می توان به صورت زیر بیان کرد:</w:t>
      </w:r>
    </w:p>
    <w:p w:rsidR="001943CA" w:rsidRPr="001943CA" w:rsidRDefault="001943CA" w:rsidP="00F15F0F">
      <w:pPr>
        <w:tabs>
          <w:tab w:val="right" w:pos="540"/>
        </w:tabs>
        <w:rPr>
          <w:rtl/>
          <w:lang w:bidi="fa-IR"/>
        </w:rPr>
      </w:pPr>
      <w:r w:rsidRPr="001943CA">
        <w:rPr>
          <w:rFonts w:hint="cs"/>
          <w:rtl/>
          <w:lang w:bidi="fa-IR"/>
        </w:rPr>
        <w:t xml:space="preserve">گراف </w:t>
      </w:r>
      <w:r w:rsidRPr="001943CA">
        <w:rPr>
          <w:lang w:bidi="fa-IR"/>
        </w:rPr>
        <w:t xml:space="preserve">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m:t>
        </m:r>
      </m:oMath>
      <w:r w:rsidRPr="001943CA">
        <w:rPr>
          <w:rFonts w:hint="cs"/>
          <w:rtl/>
          <w:lang w:bidi="fa-IR"/>
        </w:rPr>
        <w:t xml:space="preserve">زیر گراف </w:t>
      </w:r>
      <w:r w:rsidRPr="001943CA">
        <w:rPr>
          <w:lang w:bidi="fa-IR"/>
        </w:rPr>
        <w:t xml:space="preserve"> </w:t>
      </w:r>
      <m:oMath>
        <m:r>
          <w:rPr>
            <w:rFonts w:ascii="Cambria Math" w:hAnsi="Cambria Math"/>
            <w:lang w:bidi="fa-IR"/>
          </w:rPr>
          <m:t>G(V,L,E)</m:t>
        </m:r>
      </m:oMath>
      <w:r w:rsidRPr="001943CA">
        <w:rPr>
          <w:rFonts w:hint="cs"/>
          <w:rtl/>
          <w:lang w:bidi="fa-IR"/>
        </w:rPr>
        <w:t>است اگر</w:t>
      </w:r>
      <w:r w:rsidR="00667F84">
        <w:rPr>
          <w:rFonts w:hint="cs"/>
          <w:rtl/>
          <w:lang w:bidi="fa-IR"/>
        </w:rPr>
        <w:t xml:space="preserve"> و تنها اگر</w:t>
      </w:r>
      <w:r w:rsidRPr="001943CA">
        <w:rPr>
          <w:rFonts w:hint="cs"/>
          <w:rtl/>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 xml:space="preserve"> ⊆V</m:t>
        </m:r>
      </m:oMath>
      <w:r w:rsidRPr="001943CA">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 xml:space="preserve"> ⊆E</m:t>
        </m:r>
      </m:oMath>
      <w:r w:rsidRPr="001943CA">
        <w:rPr>
          <w:rFonts w:eastAsiaTheme="minorEastAsia" w:hint="cs"/>
          <w:rtl/>
          <w:lang w:bidi="fa-IR"/>
        </w:rPr>
        <w:t xml:space="preserve"> .</w:t>
      </w:r>
    </w:p>
    <w:p w:rsidR="001943CA" w:rsidRPr="001943CA" w:rsidRDefault="001943CA" w:rsidP="00F15F0F">
      <w:pPr>
        <w:tabs>
          <w:tab w:val="right" w:pos="540"/>
        </w:tabs>
        <w:rPr>
          <w:rtl/>
          <w:lang w:bidi="fa-IR"/>
        </w:rPr>
      </w:pPr>
      <w:r w:rsidRPr="001943CA">
        <w:rPr>
          <w:rFonts w:hint="cs"/>
          <w:rtl/>
          <w:lang w:bidi="fa-IR"/>
        </w:rPr>
        <w:t xml:space="preserve">مسئله استخراج زیر گراف پر تکرار را می توان بطور کلی به این صورت بیان کرد: با ارائه پایگاه داده های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r w:rsidRPr="001943CA">
        <w:rPr>
          <w:rFonts w:hint="cs"/>
          <w:rtl/>
          <w:lang w:bidi="fa-IR"/>
        </w:rPr>
        <w:t xml:space="preserve"> و آستانه حفاظت مینیمم </w:t>
      </w:r>
      <m:oMath>
        <m:r>
          <w:rPr>
            <w:rFonts w:ascii="Cambria Math" w:hAnsi="Cambria Math"/>
            <w:lang w:bidi="fa-IR"/>
          </w:rPr>
          <m:t>(σ)</m:t>
        </m:r>
      </m:oMath>
      <w:r w:rsidRPr="001943CA">
        <w:rPr>
          <w:rFonts w:hint="cs"/>
          <w:rtl/>
          <w:lang w:bidi="fa-IR"/>
        </w:rPr>
        <w:t>، می توان همه زیر گراف</w:t>
      </w:r>
      <w:r w:rsidRPr="001943CA">
        <w:rPr>
          <w:lang w:bidi="fa-IR"/>
        </w:rPr>
        <w:t xml:space="preserve"> </w:t>
      </w:r>
      <w:r w:rsidRPr="001943CA">
        <w:rPr>
          <w:rFonts w:hint="cs"/>
          <w:rtl/>
          <w:lang w:bidi="fa-IR"/>
        </w:rPr>
        <w:t xml:space="preserve">هایی که دست کم </w:t>
      </w:r>
      <m:oMath>
        <m:r>
          <w:rPr>
            <w:rFonts w:ascii="Cambria Math" w:hAnsi="Cambria Math"/>
            <w:lang w:bidi="fa-IR"/>
          </w:rPr>
          <m:t>σ</m:t>
        </m:r>
      </m:oMath>
      <w:r w:rsidRPr="001943CA">
        <w:rPr>
          <w:rFonts w:hint="cs"/>
          <w:rtl/>
          <w:lang w:bidi="fa-IR"/>
        </w:rPr>
        <w:t xml:space="preserve"> بار در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r w:rsidRPr="001943CA">
        <w:rPr>
          <w:rFonts w:eastAsiaTheme="minorEastAsia" w:hint="cs"/>
          <w:rtl/>
          <w:lang w:bidi="fa-IR"/>
        </w:rPr>
        <w:t xml:space="preserve"> </w:t>
      </w:r>
      <w:r w:rsidRPr="001943CA">
        <w:rPr>
          <w:rFonts w:hint="cs"/>
          <w:rtl/>
          <w:lang w:bidi="fa-IR"/>
        </w:rPr>
        <w:t>وجود دارند را استخراج کرد.</w:t>
      </w:r>
    </w:p>
    <w:p w:rsidR="001943CA" w:rsidRPr="001943CA" w:rsidRDefault="001943CA" w:rsidP="00F15F0F">
      <w:pPr>
        <w:tabs>
          <w:tab w:val="right" w:pos="540"/>
        </w:tabs>
        <w:rPr>
          <w:rtl/>
          <w:lang w:bidi="fa-IR"/>
        </w:rPr>
      </w:pPr>
      <w:r w:rsidRPr="001943CA">
        <w:rPr>
          <w:rFonts w:hint="cs"/>
          <w:rtl/>
          <w:lang w:bidi="fa-IR"/>
        </w:rPr>
        <w:t xml:space="preserve">علاوه بر </w:t>
      </w:r>
      <w:r w:rsidR="001B7F2B">
        <w:rPr>
          <w:rFonts w:hint="cs"/>
          <w:rtl/>
          <w:lang w:bidi="fa-IR"/>
        </w:rPr>
        <w:t>تعریف کلی زیر گراف که در بخش</w:t>
      </w:r>
      <w:r w:rsidRPr="001943CA">
        <w:rPr>
          <w:rFonts w:hint="cs"/>
          <w:rtl/>
          <w:lang w:bidi="fa-IR"/>
        </w:rPr>
        <w:t xml:space="preserve"> قبلی ارائه شده سایر زیر گراف های متداول عبارتند از:</w:t>
      </w:r>
    </w:p>
    <w:p w:rsidR="001943CA" w:rsidRPr="001943CA" w:rsidRDefault="001943CA" w:rsidP="00F15F0F">
      <w:pPr>
        <w:tabs>
          <w:tab w:val="right" w:pos="540"/>
        </w:tabs>
        <w:rPr>
          <w:rtl/>
          <w:lang w:bidi="fa-IR"/>
        </w:rPr>
      </w:pPr>
      <w:r w:rsidRPr="001943CA">
        <w:rPr>
          <w:rFonts w:hint="cs"/>
          <w:rtl/>
          <w:lang w:bidi="fa-IR"/>
        </w:rPr>
        <w:t>دربرگیرنده، پیوسته و القا شده.</w:t>
      </w:r>
    </w:p>
    <w:p w:rsidR="001943CA" w:rsidRPr="001943CA" w:rsidRDefault="001943CA" w:rsidP="00F15F0F">
      <w:pPr>
        <w:tabs>
          <w:tab w:val="right" w:pos="540"/>
        </w:tabs>
        <w:rPr>
          <w:rFonts w:eastAsiaTheme="minorEastAsia"/>
          <w:rtl/>
          <w:lang w:bidi="fa-IR"/>
        </w:rPr>
      </w:pPr>
      <w:r w:rsidRPr="001943CA">
        <w:rPr>
          <w:rFonts w:hint="cs"/>
          <w:rtl/>
          <w:lang w:bidi="fa-IR"/>
        </w:rPr>
        <w:t xml:space="preserve">گراف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m:t>
        </m:r>
      </m:oMath>
      <w:r w:rsidR="00FB1D13">
        <w:rPr>
          <w:rFonts w:hint="cs"/>
          <w:rtl/>
          <w:lang w:bidi="fa-IR"/>
        </w:rPr>
        <w:t xml:space="preserve"> زیر گراف دربر</w:t>
      </w:r>
      <w:r w:rsidRPr="001943CA">
        <w:rPr>
          <w:rFonts w:hint="cs"/>
          <w:rtl/>
          <w:lang w:bidi="fa-IR"/>
        </w:rPr>
        <w:t xml:space="preserve">گیرنده گراف </w:t>
      </w:r>
      <m:oMath>
        <m:r>
          <w:rPr>
            <w:rFonts w:ascii="Cambria Math" w:hAnsi="Cambria Math"/>
            <w:lang w:bidi="fa-IR"/>
          </w:rPr>
          <m:t>G(V,L,E)</m:t>
        </m:r>
      </m:oMath>
      <w:r w:rsidRPr="001943CA">
        <w:rPr>
          <w:rFonts w:hint="cs"/>
          <w:rtl/>
          <w:lang w:bidi="fa-IR"/>
        </w:rPr>
        <w:t xml:space="preserve"> است اگر و تنها اگر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V</m:t>
        </m:r>
      </m:oMath>
      <w:r w:rsidRPr="001943CA">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E</m:t>
        </m:r>
      </m:oMath>
      <w:r w:rsidRPr="001943CA">
        <w:rPr>
          <w:rFonts w:eastAsiaTheme="minorEastAsia" w:hint="cs"/>
          <w:rtl/>
          <w:lang w:bidi="fa-IR"/>
        </w:rPr>
        <w:t xml:space="preserve"> .</w:t>
      </w:r>
    </w:p>
    <w:p w:rsidR="001943CA" w:rsidRPr="001943CA" w:rsidRDefault="001943CA" w:rsidP="00F15F0F">
      <w:pPr>
        <w:tabs>
          <w:tab w:val="right" w:pos="540"/>
        </w:tabs>
        <w:rPr>
          <w:rFonts w:eastAsiaTheme="minorEastAsia"/>
          <w:i/>
          <w:rtl/>
          <w:lang w:bidi="fa-IR"/>
        </w:rPr>
      </w:pPr>
      <w:r w:rsidRPr="001943CA">
        <w:rPr>
          <w:rFonts w:eastAsiaTheme="minorEastAsia" w:hint="cs"/>
          <w:rtl/>
          <w:lang w:bidi="fa-IR"/>
        </w:rPr>
        <w:t xml:space="preserve">گراف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m:t>
        </m:r>
      </m:oMath>
      <w:r w:rsidRPr="001943CA">
        <w:rPr>
          <w:rFonts w:eastAsiaTheme="minorEastAsia" w:hint="cs"/>
          <w:rtl/>
          <w:lang w:bidi="fa-IR"/>
        </w:rPr>
        <w:t xml:space="preserve"> زیر گراف پیوسته گراف </w:t>
      </w:r>
      <m:oMath>
        <m:r>
          <w:rPr>
            <w:rFonts w:ascii="Cambria Math" w:hAnsi="Cambria Math"/>
            <w:lang w:bidi="fa-IR"/>
          </w:rPr>
          <m:t>G(V,L,E)</m:t>
        </m:r>
      </m:oMath>
      <w:r w:rsidRPr="001943CA">
        <w:rPr>
          <w:rFonts w:eastAsiaTheme="minorEastAsia" w:hint="cs"/>
          <w:rtl/>
          <w:lang w:bidi="fa-IR"/>
        </w:rPr>
        <w:t xml:space="preserve"> است اگر</w:t>
      </w:r>
      <w:r w:rsidR="00FB1D13">
        <w:rPr>
          <w:rFonts w:eastAsiaTheme="minorEastAsia" w:hint="cs"/>
          <w:rtl/>
          <w:lang w:bidi="fa-IR"/>
        </w:rPr>
        <w:t xml:space="preserve"> و تنها اگر</w:t>
      </w:r>
      <w:r w:rsidRPr="001943CA">
        <w:rPr>
          <w:rFonts w:eastAsiaTheme="minorEastAsia" w:hint="cs"/>
          <w:rtl/>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V</m:t>
        </m:r>
      </m:oMath>
      <w:r w:rsidRPr="001943CA">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E</m:t>
        </m:r>
      </m:oMath>
      <w:r w:rsidRPr="001943CA">
        <w:rPr>
          <w:rFonts w:eastAsiaTheme="minorEastAsia" w:hint="cs"/>
          <w:rtl/>
          <w:lang w:bidi="fa-IR"/>
        </w:rPr>
        <w:t xml:space="preserve"> و تمام رأس های </w:t>
      </w:r>
      <m:oMath>
        <m:sSub>
          <m:sSubPr>
            <m:ctrlPr>
              <w:rPr>
                <w:rFonts w:ascii="Cambria Math" w:eastAsiaTheme="minorEastAsia" w:hAnsi="Cambria Math"/>
                <w:lang w:bidi="fa-IR"/>
              </w:rPr>
            </m:ctrlPr>
          </m:sSubPr>
          <m:e>
            <m:r>
              <w:rPr>
                <w:rFonts w:ascii="Cambria Math" w:eastAsiaTheme="minorEastAsia" w:hAnsi="Cambria Math"/>
                <w:lang w:bidi="fa-IR"/>
              </w:rPr>
              <m:t>V</m:t>
            </m:r>
          </m:e>
          <m:sub>
            <m:r>
              <w:rPr>
                <w:rFonts w:ascii="Cambria Math" w:eastAsiaTheme="minorEastAsia" w:hAnsi="Cambria Math"/>
                <w:lang w:bidi="fa-IR"/>
              </w:rPr>
              <m:t>s</m:t>
            </m:r>
          </m:sub>
        </m:sSub>
      </m:oMath>
      <w:r w:rsidRPr="001943CA">
        <w:rPr>
          <w:rFonts w:eastAsiaTheme="minorEastAsia" w:hint="cs"/>
          <w:rtl/>
          <w:lang w:bidi="fa-IR"/>
        </w:rPr>
        <w:t xml:space="preserve"> به طور متقابل از طریق کران های </w:t>
      </w:r>
      <m:oMath>
        <m:sSub>
          <m:sSubPr>
            <m:ctrlPr>
              <w:rPr>
                <w:rFonts w:ascii="Cambria Math" w:eastAsiaTheme="minorEastAsia" w:hAnsi="Cambria Math"/>
                <w:lang w:bidi="fa-IR"/>
              </w:rPr>
            </m:ctrlPr>
          </m:sSubPr>
          <m:e>
            <m:r>
              <w:rPr>
                <w:rFonts w:ascii="Cambria Math" w:eastAsiaTheme="minorEastAsia" w:hAnsi="Cambria Math"/>
                <w:lang w:bidi="fa-IR"/>
              </w:rPr>
              <m:t>E</m:t>
            </m:r>
          </m:e>
          <m:sub>
            <m:r>
              <w:rPr>
                <w:rFonts w:ascii="Cambria Math" w:eastAsiaTheme="minorEastAsia" w:hAnsi="Cambria Math"/>
                <w:lang w:bidi="fa-IR"/>
              </w:rPr>
              <m:t>s</m:t>
            </m:r>
          </m:sub>
        </m:sSub>
      </m:oMath>
      <w:r w:rsidRPr="001943CA">
        <w:rPr>
          <w:rFonts w:eastAsiaTheme="minorEastAsia" w:hint="cs"/>
          <w:rtl/>
          <w:lang w:bidi="fa-IR"/>
        </w:rPr>
        <w:t xml:space="preserve"> قابل دستیابی باشند.</w:t>
      </w:r>
    </w:p>
    <w:p w:rsidR="001943CA" w:rsidRPr="001943CA" w:rsidRDefault="001943CA" w:rsidP="00F15F0F">
      <w:pPr>
        <w:tabs>
          <w:tab w:val="right" w:pos="540"/>
        </w:tabs>
        <w:rPr>
          <w:rtl/>
          <w:lang w:bidi="fa-IR"/>
        </w:rPr>
      </w:pPr>
      <w:r w:rsidRPr="001943CA">
        <w:rPr>
          <w:rFonts w:hint="cs"/>
          <w:rtl/>
          <w:lang w:bidi="fa-IR"/>
        </w:rPr>
        <w:lastRenderedPageBreak/>
        <w:t xml:space="preserve">گراف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m:t>
        </m:r>
      </m:oMath>
      <w:r w:rsidRPr="001943CA">
        <w:rPr>
          <w:rFonts w:hint="cs"/>
          <w:rtl/>
          <w:lang w:bidi="fa-IR"/>
        </w:rPr>
        <w:t xml:space="preserve"> زیر گراف القا شده گراف </w:t>
      </w:r>
      <m:oMath>
        <m:r>
          <w:rPr>
            <w:rFonts w:ascii="Cambria Math" w:hAnsi="Cambria Math"/>
            <w:lang w:bidi="fa-IR"/>
          </w:rPr>
          <m:t>G(V,L,E)</m:t>
        </m:r>
      </m:oMath>
      <w:r w:rsidR="00667F84">
        <w:rPr>
          <w:rFonts w:hint="cs"/>
          <w:rtl/>
          <w:lang w:bidi="fa-IR"/>
        </w:rPr>
        <w:t xml:space="preserve"> است</w:t>
      </w:r>
      <w:r w:rsidRPr="001943CA">
        <w:rPr>
          <w:rFonts w:hint="cs"/>
          <w:rtl/>
          <w:lang w:bidi="fa-IR"/>
        </w:rPr>
        <w:t xml:space="preserve"> اگر</w:t>
      </w:r>
      <w:r w:rsidR="00FB1D13">
        <w:rPr>
          <w:rFonts w:hint="cs"/>
          <w:rtl/>
          <w:lang w:bidi="fa-IR"/>
        </w:rPr>
        <w:t xml:space="preserve"> و تنها اگر</w:t>
      </w:r>
      <w:r w:rsidRPr="001943CA">
        <w:rPr>
          <w:rFonts w:hint="cs"/>
          <w:rtl/>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V</m:t>
        </m:r>
      </m:oMath>
      <w:r w:rsidRPr="001943CA">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E</m:t>
        </m:r>
      </m:oMath>
      <w:r w:rsidRPr="001943CA">
        <w:rPr>
          <w:rFonts w:hint="cs"/>
          <w:rtl/>
          <w:lang w:bidi="fa-IR"/>
        </w:rPr>
        <w:t xml:space="preserve"> و تناظر </w:t>
      </w:r>
      <m:oMath>
        <m:r>
          <w:rPr>
            <w:rFonts w:ascii="Cambria Math" w:hAnsi="Cambria Math"/>
            <w:lang w:bidi="fa-IR"/>
          </w:rPr>
          <m:t xml:space="preserve">f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 xml:space="preserve">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oMath>
      <w:r w:rsidRPr="001943CA">
        <w:rPr>
          <w:rFonts w:hint="cs"/>
          <w:rtl/>
          <w:lang w:bidi="fa-IR"/>
        </w:rPr>
        <w:t xml:space="preserve"> صدق کند به طوری که برای هر جفت رأ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oMath>
      <w:r w:rsidRPr="001943CA">
        <w:rPr>
          <w:rFonts w:hint="cs"/>
          <w:rtl/>
          <w:lang w:bidi="fa-IR"/>
        </w:rPr>
        <w:t xml:space="preserve"> . اگر کران </w:t>
      </w:r>
      <m:oMath>
        <m:d>
          <m:dPr>
            <m:ctrlPr>
              <w:rPr>
                <w:rFonts w:ascii="Cambria Math" w:hAnsi="Cambria Math"/>
                <w:i/>
                <w:lang w:bidi="fa-IR"/>
              </w:rPr>
            </m:ctrlPr>
          </m:dPr>
          <m:e>
            <m:r>
              <w:rPr>
                <w:rFonts w:ascii="Cambria Math" w:hAnsi="Cambria Math"/>
                <w:lang w:bidi="fa-IR"/>
              </w:rPr>
              <m:t>f</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x</m:t>
                    </m:r>
                  </m:sub>
                </m:sSub>
              </m:e>
            </m:d>
            <m:r>
              <w:rPr>
                <w:rFonts w:ascii="Cambria Math" w:hAnsi="Cambria Math"/>
                <w:lang w:bidi="fa-IR"/>
              </w:rPr>
              <m:t>,f</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y</m:t>
                    </m:r>
                  </m:sub>
                </m:sSub>
              </m:e>
            </m:d>
          </m:e>
        </m:d>
        <m:r>
          <w:rPr>
            <w:rFonts w:ascii="Cambria Math" w:hAnsi="Cambria Math"/>
            <w:lang w:bidi="fa-IR"/>
          </w:rPr>
          <m:t>∈ E</m:t>
        </m:r>
      </m:oMath>
      <w:r w:rsidRPr="001943CA">
        <w:rPr>
          <w:rFonts w:hint="cs"/>
          <w:rtl/>
          <w:lang w:bidi="fa-IR"/>
        </w:rPr>
        <w:t xml:space="preserve"> وجود داشته باشد آنگاه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oMath>
      <w:r w:rsidRPr="001943CA">
        <w:rPr>
          <w:rFonts w:hint="cs"/>
          <w:rtl/>
          <w:lang w:bidi="fa-IR"/>
        </w:rPr>
        <w:t>.</w:t>
      </w:r>
    </w:p>
    <w:p w:rsidR="001943CA" w:rsidRPr="001943CA" w:rsidRDefault="001943CA" w:rsidP="00F15F0F">
      <w:pPr>
        <w:tabs>
          <w:tab w:val="right" w:pos="540"/>
        </w:tabs>
        <w:rPr>
          <w:rtl/>
          <w:lang w:bidi="fa-IR"/>
        </w:rPr>
      </w:pPr>
      <w:r w:rsidRPr="001943CA">
        <w:rPr>
          <w:rFonts w:hint="cs"/>
          <w:rtl/>
          <w:lang w:bidi="fa-IR"/>
        </w:rPr>
        <w:t xml:space="preserve">برای روشن شدن این ابعاد، لطفا به </w:t>
      </w:r>
      <w:r w:rsidR="001B7F2B">
        <w:rPr>
          <w:rtl/>
          <w:lang w:bidi="fa-IR"/>
        </w:rPr>
        <w:fldChar w:fldCharType="begin"/>
      </w:r>
      <w:r w:rsidR="001B7F2B">
        <w:rPr>
          <w:rtl/>
          <w:lang w:bidi="fa-IR"/>
        </w:rPr>
        <w:instrText xml:space="preserve"> </w:instrText>
      </w:r>
      <w:r w:rsidR="001B7F2B">
        <w:rPr>
          <w:rFonts w:hint="cs"/>
          <w:lang w:bidi="fa-IR"/>
        </w:rPr>
        <w:instrText>REF</w:instrText>
      </w:r>
      <w:r w:rsidR="001B7F2B">
        <w:rPr>
          <w:rFonts w:hint="cs"/>
          <w:rtl/>
          <w:lang w:bidi="fa-IR"/>
        </w:rPr>
        <w:instrText xml:space="preserve"> _</w:instrText>
      </w:r>
      <w:r w:rsidR="001B7F2B">
        <w:rPr>
          <w:rFonts w:hint="cs"/>
          <w:lang w:bidi="fa-IR"/>
        </w:rPr>
        <w:instrText>Ref407298766 \h</w:instrText>
      </w:r>
      <w:r w:rsidR="001B7F2B">
        <w:rPr>
          <w:rtl/>
          <w:lang w:bidi="fa-IR"/>
        </w:rPr>
        <w:instrText xml:space="preserve">  \* </w:instrText>
      </w:r>
      <w:r w:rsidR="001B7F2B">
        <w:rPr>
          <w:lang w:bidi="fa-IR"/>
        </w:rPr>
        <w:instrText>MERGEFORMAT</w:instrText>
      </w:r>
      <w:r w:rsidR="001B7F2B">
        <w:rPr>
          <w:rtl/>
          <w:lang w:bidi="fa-IR"/>
        </w:rPr>
        <w:instrText xml:space="preserve"> </w:instrText>
      </w:r>
      <w:r w:rsidR="001B7F2B">
        <w:rPr>
          <w:rtl/>
          <w:lang w:bidi="fa-IR"/>
        </w:rPr>
      </w:r>
      <w:r w:rsidR="001B7F2B">
        <w:rPr>
          <w:rtl/>
          <w:lang w:bidi="fa-IR"/>
        </w:rPr>
        <w:fldChar w:fldCharType="separate"/>
      </w:r>
      <w:r w:rsidR="00607008">
        <w:rPr>
          <w:rFonts w:hint="cs"/>
          <w:rtl/>
        </w:rPr>
        <w:t>شکل</w:t>
      </w:r>
      <w:r w:rsidR="00607008">
        <w:rPr>
          <w:rtl/>
        </w:rPr>
        <w:t xml:space="preserve"> </w:t>
      </w:r>
      <w:r w:rsidR="00607008">
        <w:rPr>
          <w:noProof/>
          <w:rtl/>
        </w:rPr>
        <w:t>3</w:t>
      </w:r>
      <w:r w:rsidR="001B7F2B">
        <w:rPr>
          <w:rtl/>
          <w:lang w:bidi="fa-IR"/>
        </w:rPr>
        <w:fldChar w:fldCharType="end"/>
      </w:r>
      <w:r w:rsidR="001B7F2B">
        <w:rPr>
          <w:rFonts w:hint="cs"/>
          <w:rtl/>
          <w:lang w:bidi="fa-IR"/>
        </w:rPr>
        <w:t xml:space="preserve"> </w:t>
      </w:r>
      <w:r w:rsidRPr="001943CA">
        <w:rPr>
          <w:rFonts w:hint="cs"/>
          <w:rtl/>
          <w:lang w:bidi="fa-IR"/>
        </w:rPr>
        <w:t xml:space="preserve">نگاه کنید که یک نمونه پایگاه داده گراف </w:t>
      </w:r>
      <w:r w:rsidRPr="001943CA">
        <w:rPr>
          <w:lang w:bidi="fa-IR"/>
        </w:rPr>
        <w:t xml:space="preserve">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DB</m:t>
            </m:r>
          </m:sub>
        </m:sSub>
      </m:oMath>
      <w:r w:rsidRPr="001943CA">
        <w:rPr>
          <w:rFonts w:hint="cs"/>
          <w:rtl/>
          <w:lang w:bidi="fa-IR"/>
        </w:rPr>
        <w:t>شامل سه فعالیت را نشان می دهد.</w:t>
      </w:r>
    </w:p>
    <w:p w:rsidR="001B7F2B" w:rsidRDefault="001943CA" w:rsidP="00F15F0F">
      <w:pPr>
        <w:keepNext/>
        <w:tabs>
          <w:tab w:val="right" w:pos="540"/>
        </w:tabs>
        <w:jc w:val="center"/>
      </w:pPr>
      <w:r w:rsidRPr="001943CA">
        <w:rPr>
          <w:noProof/>
        </w:rPr>
        <w:drawing>
          <wp:inline distT="0" distB="0" distL="0" distR="0" wp14:anchorId="7A88443C" wp14:editId="58AEB78B">
            <wp:extent cx="5819775" cy="1781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19775" cy="1781175"/>
                    </a:xfrm>
                    <a:prstGeom prst="rect">
                      <a:avLst/>
                    </a:prstGeom>
                    <a:noFill/>
                    <a:ln>
                      <a:noFill/>
                    </a:ln>
                  </pic:spPr>
                </pic:pic>
              </a:graphicData>
            </a:graphic>
          </wp:inline>
        </w:drawing>
      </w:r>
    </w:p>
    <w:p w:rsidR="001943CA" w:rsidRDefault="001B7F2B" w:rsidP="00EB1741">
      <w:pPr>
        <w:pStyle w:val="a9"/>
        <w:rPr>
          <w:rtl/>
          <w:lang w:bidi="fa-IR"/>
        </w:rPr>
      </w:pPr>
      <w:bookmarkStart w:id="71" w:name="_Ref407298766"/>
      <w:bookmarkStart w:id="72" w:name="_Toc409103380"/>
      <w:bookmarkStart w:id="73" w:name="_Toc409470305"/>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3</w:t>
      </w:r>
      <w:r>
        <w:rPr>
          <w:rtl/>
        </w:rPr>
        <w:fldChar w:fldCharType="end"/>
      </w:r>
      <w:bookmarkEnd w:id="71"/>
      <w:r>
        <w:rPr>
          <w:rFonts w:hint="cs"/>
          <w:rtl/>
        </w:rPr>
        <w:t xml:space="preserve">: </w:t>
      </w:r>
      <w:r w:rsidRPr="001943CA">
        <w:rPr>
          <w:rFonts w:hint="cs"/>
          <w:rtl/>
          <w:lang w:bidi="fa-IR"/>
        </w:rPr>
        <w:t xml:space="preserve">نمونه ای از پایگاه داده گراف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r w:rsidRPr="001943CA">
        <w:rPr>
          <w:rFonts w:eastAsiaTheme="minorEastAsia" w:hint="cs"/>
          <w:rtl/>
          <w:lang w:bidi="fa-IR"/>
        </w:rPr>
        <w:t xml:space="preserve"> </w:t>
      </w:r>
      <w:r w:rsidRPr="001943CA">
        <w:rPr>
          <w:rFonts w:hint="cs"/>
          <w:rtl/>
          <w:lang w:bidi="fa-IR"/>
        </w:rPr>
        <w:t xml:space="preserve">شامل سه فعالیت </w:t>
      </w:r>
      <m:oMath>
        <m:sSub>
          <m:sSubPr>
            <m:ctrlPr>
              <w:rPr>
                <w:rFonts w:ascii="Cambria Math" w:hAnsi="Cambria Math"/>
                <w:lang w:bidi="fa-IR"/>
              </w:rPr>
            </m:ctrlPr>
          </m:sSubPr>
          <m:e>
            <m:r>
              <w:rPr>
                <w:rFonts w:ascii="Cambria Math" w:hAnsi="Cambria Math"/>
                <w:lang w:bidi="fa-IR"/>
              </w:rPr>
              <m:t>GT</m:t>
            </m:r>
          </m:e>
          <m:sub>
            <m:r>
              <w:rPr>
                <w:rFonts w:ascii="Cambria Math" w:hAnsi="Cambria Math"/>
                <w:lang w:bidi="fa-IR"/>
              </w:rPr>
              <m:t>3</m:t>
            </m:r>
          </m:sub>
        </m:sSub>
        <m:r>
          <w:rPr>
            <w:rFonts w:ascii="Cambria Math" w:hAnsi="Cambria Math"/>
            <w:lang w:bidi="fa-IR"/>
          </w:rPr>
          <m:t xml:space="preserve"> , </m:t>
        </m:r>
        <m:sSub>
          <m:sSubPr>
            <m:ctrlPr>
              <w:rPr>
                <w:rFonts w:ascii="Cambria Math" w:hAnsi="Cambria Math"/>
                <w:lang w:bidi="fa-IR"/>
              </w:rPr>
            </m:ctrlPr>
          </m:sSubPr>
          <m:e>
            <m:r>
              <w:rPr>
                <w:rFonts w:ascii="Cambria Math" w:hAnsi="Cambria Math"/>
                <w:lang w:bidi="fa-IR"/>
              </w:rPr>
              <m:t>GT</m:t>
            </m:r>
          </m:e>
          <m:sub>
            <m:r>
              <w:rPr>
                <w:rFonts w:ascii="Cambria Math" w:hAnsi="Cambria Math"/>
                <w:lang w:bidi="fa-IR"/>
              </w:rPr>
              <m:t>2</m:t>
            </m:r>
          </m:sub>
        </m:sSub>
        <m:r>
          <w:rPr>
            <w:rFonts w:ascii="Cambria Math" w:hAnsi="Cambria Math"/>
            <w:lang w:bidi="fa-IR"/>
          </w:rPr>
          <m:t xml:space="preserve"> , </m:t>
        </m:r>
        <m:sSub>
          <m:sSubPr>
            <m:ctrlPr>
              <w:rPr>
                <w:rFonts w:ascii="Cambria Math" w:hAnsi="Cambria Math"/>
                <w:lang w:bidi="fa-IR"/>
              </w:rPr>
            </m:ctrlPr>
          </m:sSubPr>
          <m:e>
            <m:r>
              <w:rPr>
                <w:rFonts w:ascii="Cambria Math" w:hAnsi="Cambria Math"/>
                <w:lang w:bidi="fa-IR"/>
              </w:rPr>
              <m:t>GT</m:t>
            </m:r>
          </m:e>
          <m:sub>
            <m:r>
              <w:rPr>
                <w:rFonts w:ascii="Cambria Math" w:hAnsi="Cambria Math"/>
                <w:lang w:bidi="fa-IR"/>
              </w:rPr>
              <m:t>1</m:t>
            </m:r>
          </m:sub>
        </m:sSub>
      </m:oMath>
      <w:r w:rsidRPr="001943CA">
        <w:rPr>
          <w:rFonts w:hint="cs"/>
          <w:rtl/>
          <w:lang w:bidi="fa-IR"/>
        </w:rPr>
        <w:t>.</w:t>
      </w:r>
      <w:bookmarkEnd w:id="72"/>
      <w:bookmarkEnd w:id="73"/>
      <w:r>
        <w:rPr>
          <w:rFonts w:hint="cs"/>
          <w:rtl/>
        </w:rPr>
        <w:t xml:space="preserve">  </w:t>
      </w:r>
    </w:p>
    <w:p w:rsidR="001B7F2B" w:rsidRPr="00056FFE" w:rsidRDefault="001B7F2B" w:rsidP="00F15F0F">
      <w:pPr>
        <w:tabs>
          <w:tab w:val="right" w:pos="540"/>
        </w:tabs>
        <w:rPr>
          <w:rFonts w:eastAsiaTheme="minorEastAsia"/>
          <w:i/>
          <w:rtl/>
        </w:rPr>
      </w:pPr>
      <w:r w:rsidRPr="00056FFE">
        <w:rPr>
          <w:rFonts w:hint="cs"/>
          <w:i/>
          <w:rtl/>
        </w:rPr>
        <w:t xml:space="preserve">هسته اصلی </w:t>
      </w:r>
      <w:r>
        <w:rPr>
          <w:rFonts w:hint="cs"/>
          <w:i/>
          <w:rtl/>
        </w:rPr>
        <w:t>جستجوی زیر گراف های پرتکرار</w:t>
      </w:r>
      <w:r w:rsidRPr="00056FFE">
        <w:rPr>
          <w:rFonts w:hint="cs"/>
          <w:i/>
          <w:rtl/>
        </w:rPr>
        <w:t xml:space="preserve">، ارزیابی هم ریختی (زیر) گراف است. به نظر نمی رسد هم ریختی گراف قابل حل در زمان چند بعدی یا </w:t>
      </w:r>
      <w:r w:rsidRPr="00056FFE">
        <w:rPr>
          <w:i/>
        </w:rPr>
        <w:t>NP-</w:t>
      </w:r>
      <w:r>
        <w:rPr>
          <w:i/>
        </w:rPr>
        <w:t>C</w:t>
      </w:r>
      <w:r w:rsidRPr="00056FFE">
        <w:rPr>
          <w:i/>
        </w:rPr>
        <w:t>ompelete</w:t>
      </w:r>
      <w:r w:rsidRPr="00056FFE">
        <w:rPr>
          <w:rFonts w:hint="cs"/>
          <w:i/>
          <w:rtl/>
        </w:rPr>
        <w:t xml:space="preserve"> باشد، در حالی که هم ریختی زیر گراف؛ که مایل به تثبیت آن هستیم فارغ از اینکه این زیر گراف در ابر گراف موجود باشد یا نه، چند بعدی است</w:t>
      </w:r>
      <w:r>
        <w:rPr>
          <w:rFonts w:hint="cs"/>
          <w:i/>
          <w:rtl/>
        </w:rPr>
        <w:t>.</w:t>
      </w:r>
      <w:r w:rsidRPr="00056FFE">
        <w:rPr>
          <w:rFonts w:hint="cs"/>
          <w:i/>
          <w:rtl/>
        </w:rPr>
        <w:t xml:space="preserve"> وقتی گراف ها را به گراف های درختی محدود می کنیم، ارزیابی هم ریختی (زیر) گراف تبدی</w:t>
      </w:r>
      <w:r>
        <w:rPr>
          <w:rFonts w:hint="cs"/>
          <w:i/>
          <w:rtl/>
        </w:rPr>
        <w:t>ل به ارزیابی هم ریختی گراف درخت</w:t>
      </w:r>
      <w:r w:rsidRPr="00056FFE">
        <w:rPr>
          <w:rFonts w:hint="cs"/>
          <w:i/>
          <w:rtl/>
        </w:rPr>
        <w:t xml:space="preserve"> فرعی می شود. ارزیابی هم ریختی گراف درختی در</w:t>
      </w:r>
      <w:r w:rsidR="00267233">
        <w:rPr>
          <w:rFonts w:hint="cs"/>
          <w:i/>
          <w:rtl/>
        </w:rPr>
        <w:t xml:space="preserve"> زمان تک بعدی (خطی) قابل حل است. </w:t>
      </w:r>
      <w:r w:rsidRPr="00056FFE">
        <w:rPr>
          <w:rFonts w:hint="cs"/>
          <w:i/>
          <w:rtl/>
        </w:rPr>
        <w:t>الگوریتم های سریع تر در زمینه ارزیابی هم ریختی گراف های درختی فرعی، با دشواری بدترین حالت زمان (</w:t>
      </w:r>
      <w:r w:rsidRPr="00056FFE">
        <w:rPr>
          <w:i/>
        </w:rPr>
        <w:t>n</w:t>
      </w:r>
      <w:r w:rsidRPr="00056FFE">
        <w:rPr>
          <w:rFonts w:hint="cs"/>
          <w:i/>
          <w:rtl/>
        </w:rPr>
        <w:t xml:space="preserve">  </w:t>
      </w:r>
      <w:r w:rsidRPr="00056FFE">
        <w:rPr>
          <w:rFonts w:hint="cs"/>
          <w:i/>
          <w:vertAlign w:val="superscript"/>
          <w:rtl/>
        </w:rPr>
        <w:t>5/1</w:t>
      </w:r>
      <w:r w:rsidRPr="00056FFE">
        <w:rPr>
          <w:rFonts w:hint="cs"/>
          <w:i/>
          <w:rtl/>
        </w:rPr>
        <w:t xml:space="preserve">  </w:t>
      </w:r>
      <w:r w:rsidRPr="00056FFE">
        <w:rPr>
          <w:i/>
        </w:rPr>
        <w:t>k</w:t>
      </w:r>
      <w:r w:rsidRPr="00056FFE">
        <w:rPr>
          <w:rFonts w:hint="cs"/>
          <w:i/>
          <w:rtl/>
        </w:rPr>
        <w:t xml:space="preserve">) </w:t>
      </w:r>
      <w:r w:rsidRPr="00056FFE">
        <w:rPr>
          <w:i/>
        </w:rPr>
        <w:t>O</w:t>
      </w:r>
      <w:r w:rsidRPr="00056FFE">
        <w:rPr>
          <w:rFonts w:hint="cs"/>
          <w:i/>
          <w:rtl/>
        </w:rPr>
        <w:t>، پیشنهاد شد</w:t>
      </w:r>
      <w:r w:rsidR="00267233">
        <w:rPr>
          <w:rFonts w:hint="cs"/>
          <w:i/>
          <w:rtl/>
        </w:rPr>
        <w:t>ند</w:t>
      </w:r>
      <w:r w:rsidRPr="00056FFE">
        <w:rPr>
          <w:rFonts w:hint="cs"/>
          <w:i/>
          <w:rtl/>
        </w:rPr>
        <w:t xml:space="preserve">، و پس از آن به صورت </w:t>
      </w:r>
      <m:oMath>
        <m:r>
          <w:rPr>
            <w:rFonts w:ascii="Cambria Math" w:hAnsi="Cambria Math"/>
          </w:rPr>
          <m:t>O(</m:t>
        </m:r>
        <m:f>
          <m:fPr>
            <m:ctrlPr>
              <w:rPr>
                <w:rFonts w:ascii="Cambria Math" w:hAnsi="Cambria Math"/>
                <w:i/>
              </w:rPr>
            </m:ctrlPr>
          </m:fPr>
          <m:num>
            <m:sSup>
              <m:sSupPr>
                <m:ctrlPr>
                  <w:rPr>
                    <w:rFonts w:ascii="Cambria Math" w:hAnsi="Cambria Math"/>
                    <w:i/>
                  </w:rPr>
                </m:ctrlPr>
              </m:sSupPr>
              <m:e>
                <m:r>
                  <w:rPr>
                    <w:rFonts w:ascii="Cambria Math" w:hAnsi="Cambria Math"/>
                  </w:rPr>
                  <m:t>k</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5</m:t>
                    </m:r>
                  </m:den>
                </m:f>
              </m:sup>
            </m:sSup>
          </m:num>
          <m:den>
            <m:r>
              <w:rPr>
                <w:rFonts w:ascii="Cambria Math" w:hAnsi="Cambria Math"/>
              </w:rPr>
              <m:t>10gk</m:t>
            </m:r>
          </m:den>
        </m:f>
        <m:r>
          <w:rPr>
            <w:rFonts w:ascii="Cambria Math" w:hAnsi="Cambria Math"/>
          </w:rPr>
          <m:t>n)</m:t>
        </m:r>
      </m:oMath>
      <w:r w:rsidRPr="00056FFE">
        <w:rPr>
          <w:rFonts w:eastAsiaTheme="minorEastAsia" w:hint="cs"/>
          <w:i/>
          <w:rtl/>
        </w:rPr>
        <w:t xml:space="preserve"> ارتقاء یافت</w:t>
      </w:r>
      <w:r w:rsidR="00267233">
        <w:rPr>
          <w:rFonts w:eastAsiaTheme="minorEastAsia" w:hint="cs"/>
          <w:i/>
          <w:rtl/>
        </w:rPr>
        <w:t>ند</w:t>
      </w:r>
      <w:r w:rsidRPr="00056FFE">
        <w:rPr>
          <w:rFonts w:eastAsiaTheme="minorEastAsia" w:hint="cs"/>
          <w:i/>
          <w:rtl/>
        </w:rPr>
        <w:t xml:space="preserve"> (</w:t>
      </w:r>
      <w:r w:rsidRPr="00056FFE">
        <w:rPr>
          <w:rFonts w:eastAsiaTheme="minorEastAsia"/>
          <w:i/>
        </w:rPr>
        <w:t>k</w:t>
      </w:r>
      <w:r w:rsidRPr="00056FFE">
        <w:rPr>
          <w:rFonts w:eastAsiaTheme="minorEastAsia" w:hint="cs"/>
          <w:i/>
          <w:rtl/>
        </w:rPr>
        <w:t xml:space="preserve"> و </w:t>
      </w:r>
      <w:r w:rsidRPr="00056FFE">
        <w:rPr>
          <w:rFonts w:eastAsiaTheme="minorEastAsia"/>
          <w:i/>
        </w:rPr>
        <w:t>n</w:t>
      </w:r>
      <w:r w:rsidRPr="00056FFE">
        <w:rPr>
          <w:rFonts w:eastAsiaTheme="minorEastAsia" w:hint="cs"/>
          <w:i/>
          <w:rtl/>
        </w:rPr>
        <w:t xml:space="preserve"> معرف اندازه گراف درختی فرعی و گراف درختی که باید از لحاظ تعداد رأس ها مورد جستجو قرار بگیرند، هستند).</w:t>
      </w:r>
    </w:p>
    <w:p w:rsidR="001B7F2B" w:rsidRPr="00056FFE" w:rsidRDefault="001B7F2B" w:rsidP="007F44B0">
      <w:pPr>
        <w:tabs>
          <w:tab w:val="right" w:pos="540"/>
        </w:tabs>
        <w:rPr>
          <w:rFonts w:eastAsiaTheme="minorEastAsia"/>
          <w:i/>
          <w:rtl/>
        </w:rPr>
      </w:pPr>
      <w:r w:rsidRPr="00056FFE">
        <w:rPr>
          <w:rFonts w:eastAsiaTheme="minorEastAsia" w:hint="cs"/>
          <w:i/>
          <w:rtl/>
        </w:rPr>
        <w:t xml:space="preserve">ارزیابی هم ریختی زیر گراف برای </w:t>
      </w:r>
      <w:r w:rsidR="00267233">
        <w:rPr>
          <w:rFonts w:eastAsiaTheme="minorEastAsia" w:hint="cs"/>
          <w:i/>
          <w:rtl/>
        </w:rPr>
        <w:t>جستجوی زیر گراف پر تکرار</w:t>
      </w:r>
      <w:r w:rsidRPr="00056FFE">
        <w:rPr>
          <w:rFonts w:eastAsiaTheme="minorEastAsia" w:hint="cs"/>
          <w:i/>
          <w:rtl/>
        </w:rPr>
        <w:t xml:space="preserve"> بسیار حیاتی است. تعداد قابل توجهی از تکنیک های کارآمد پیشنهاد شده اند که همگی بر کاهش محاسبات وابسته به ارزیابی هم ریختی زیر گراف تمرکز کرده اند. تکنیک های ارزیابی هم ریختی زیر گراف را به سختی می توان در مقوله "تناظر دقیق" قرار داد </w:t>
      </w:r>
      <w:r w:rsidR="002A00C5">
        <w:rPr>
          <w:rFonts w:eastAsiaTheme="minorEastAsia"/>
          <w:i/>
          <w:rtl/>
        </w:rPr>
        <w:fldChar w:fldCharType="begin"/>
      </w:r>
      <w:r w:rsidR="002A00C5">
        <w:rPr>
          <w:rFonts w:eastAsiaTheme="minorEastAsia"/>
          <w:i/>
          <w:rtl/>
        </w:rPr>
        <w:instrText xml:space="preserve"> </w:instrText>
      </w:r>
      <w:r w:rsidR="002A00C5">
        <w:rPr>
          <w:rFonts w:eastAsiaTheme="minorEastAsia"/>
          <w:i/>
        </w:rPr>
        <w:instrText>ADDIN EN.CITE &lt;EndNote&gt;&lt;Cite&gt;&lt;Author&gt;Cordella&lt;/Author&gt;&lt;RecNum&gt;67&lt;/RecNum&gt;&lt;DisplayText&gt;[10]&lt;/DisplayText&gt;&lt;record&gt;&lt;rec-number&gt;67&lt;/rec-number&gt;&lt;foreign-keys&gt;&lt;key app="EN" db-id="5vaes0fpbfpepxedwv65twzav09zxxw9p5xs" timestamp="1419524003"&gt;67&lt;/key&gt;&lt;/foreign-keys&gt;&lt;ref-type name="Conference Proceedings"&gt;10&lt;/ref-type&gt;&lt;contributors&gt;&lt;authors&gt;&lt;author&gt;Cordella, L. P.&lt;/author&gt;&lt;author&gt;Foggia, P.&lt;/author&gt;&lt;author&gt;Sansone, C.&lt;/author&gt;&lt;author&gt;Vento, M.&lt;/author&gt;&lt;/authors&gt;&lt;/contributors&gt;&lt;titles&gt;&lt;title&gt;An improved algorithm</w:instrText>
      </w:r>
      <w:r w:rsidR="002A00C5">
        <w:rPr>
          <w:rFonts w:eastAsiaTheme="minorEastAsia"/>
          <w:i/>
          <w:rtl/>
        </w:rPr>
        <w:instrText xml:space="preserve"> </w:instrText>
      </w:r>
      <w:r w:rsidR="002A00C5">
        <w:rPr>
          <w:rFonts w:eastAsiaTheme="minorEastAsia"/>
          <w:i/>
        </w:rPr>
        <w:instrText>for matching large graphs&lt;/title&gt;&lt;secondary-title&gt;In: 3rd IAPR-TC15 Workshop on Graph-based Representations in Pattern Recognition, Cuen&lt;/secondary-title&gt;&lt;/titles&gt;&lt;pages&gt;149-159&lt;/pages&gt;&lt;dates&gt;&lt;pub-dates&gt;&lt;date&gt;2001&lt;/date&gt;&lt;/pub-dates&gt;&lt;/dates&gt;&lt;urls&gt;&lt;/urls</w:instrText>
      </w:r>
      <w:r w:rsidR="002A00C5">
        <w:rPr>
          <w:rFonts w:eastAsiaTheme="minorEastAsia"/>
          <w:i/>
          <w:rtl/>
        </w:rPr>
        <w:instrText>&gt;&lt;/</w:instrText>
      </w:r>
      <w:r w:rsidR="002A00C5">
        <w:rPr>
          <w:rFonts w:eastAsiaTheme="minorEastAsia"/>
          <w:i/>
        </w:rPr>
        <w:instrText>record&gt;&lt;/Cite&gt;&lt;/EndNote</w:instrText>
      </w:r>
      <w:r w:rsidR="002A00C5">
        <w:rPr>
          <w:rFonts w:eastAsiaTheme="minorEastAsia"/>
          <w:i/>
          <w:rtl/>
        </w:rPr>
        <w:instrText>&gt;</w:instrText>
      </w:r>
      <w:r w:rsidR="002A00C5">
        <w:rPr>
          <w:rFonts w:eastAsiaTheme="minorEastAsia"/>
          <w:i/>
          <w:rtl/>
        </w:rPr>
        <w:fldChar w:fldCharType="separate"/>
      </w:r>
      <w:r w:rsidR="002A00C5">
        <w:rPr>
          <w:rFonts w:eastAsiaTheme="minorEastAsia"/>
          <w:i/>
          <w:noProof/>
          <w:rtl/>
        </w:rPr>
        <w:t>[</w:t>
      </w:r>
      <w:hyperlink w:anchor="_ENREF_10" w:tooltip="Cordella,  #67" w:history="1">
        <w:r w:rsidR="007F44B0">
          <w:rPr>
            <w:rFonts w:eastAsiaTheme="minorEastAsia"/>
            <w:i/>
            <w:noProof/>
            <w:rtl/>
          </w:rPr>
          <w:t>10</w:t>
        </w:r>
      </w:hyperlink>
      <w:r w:rsidR="002A00C5">
        <w:rPr>
          <w:rFonts w:eastAsiaTheme="minorEastAsia"/>
          <w:i/>
          <w:noProof/>
          <w:rtl/>
        </w:rPr>
        <w:t>]</w:t>
      </w:r>
      <w:r w:rsidR="002A00C5">
        <w:rPr>
          <w:rFonts w:eastAsiaTheme="minorEastAsia"/>
          <w:i/>
          <w:rtl/>
        </w:rPr>
        <w:fldChar w:fldCharType="end"/>
      </w:r>
      <w:r w:rsidR="002A00C5">
        <w:rPr>
          <w:rFonts w:eastAsiaTheme="minorEastAsia" w:hint="cs"/>
          <w:i/>
          <w:rtl/>
          <w:lang w:bidi="fa-IR"/>
        </w:rPr>
        <w:t xml:space="preserve"> یا </w:t>
      </w:r>
      <w:r w:rsidRPr="00056FFE">
        <w:rPr>
          <w:rFonts w:eastAsiaTheme="minorEastAsia" w:hint="cs"/>
          <w:i/>
          <w:rtl/>
        </w:rPr>
        <w:t>در مقوله تناظر خطای مجاز گنجاند</w:t>
      </w:r>
      <w:r w:rsidR="002A00C5">
        <w:rPr>
          <w:rFonts w:eastAsiaTheme="minorEastAsia" w:hint="cs"/>
          <w:i/>
          <w:rtl/>
        </w:rPr>
        <w:t>.</w:t>
      </w:r>
      <w:r w:rsidRPr="00056FFE">
        <w:rPr>
          <w:rFonts w:eastAsiaTheme="minorEastAsia" w:hint="cs"/>
          <w:i/>
          <w:rtl/>
        </w:rPr>
        <w:t xml:space="preserve"> اکثر الگوریتم های </w:t>
      </w:r>
      <w:r w:rsidR="002A00C5">
        <w:rPr>
          <w:rFonts w:eastAsiaTheme="minorEastAsia" w:hint="cs"/>
          <w:i/>
          <w:rtl/>
        </w:rPr>
        <w:t>جستجوی زیر گراف های پر تکرار</w:t>
      </w:r>
      <w:r w:rsidRPr="00056FFE">
        <w:rPr>
          <w:rFonts w:eastAsiaTheme="minorEastAsia" w:hint="cs"/>
          <w:i/>
          <w:rtl/>
        </w:rPr>
        <w:t xml:space="preserve"> از تناظر دقیق استفاده می کنند. طبقه بندی مهم ترین الگوریتم های تناظر دقیق برای ارزیابی هم ریختی زیر گراف در </w:t>
      </w:r>
      <w:r w:rsidR="002A00C5">
        <w:rPr>
          <w:rFonts w:eastAsiaTheme="minorEastAsia"/>
          <w:i/>
          <w:rtl/>
        </w:rPr>
        <w:fldChar w:fldCharType="begin"/>
      </w:r>
      <w:r w:rsidR="002A00C5">
        <w:rPr>
          <w:rFonts w:eastAsiaTheme="minorEastAsia"/>
          <w:i/>
          <w:rtl/>
        </w:rPr>
        <w:instrText xml:space="preserve"> </w:instrText>
      </w:r>
      <w:r w:rsidR="002A00C5">
        <w:rPr>
          <w:rFonts w:eastAsiaTheme="minorEastAsia" w:hint="cs"/>
          <w:i/>
        </w:rPr>
        <w:instrText>REF</w:instrText>
      </w:r>
      <w:r w:rsidR="002A00C5">
        <w:rPr>
          <w:rFonts w:eastAsiaTheme="minorEastAsia" w:hint="cs"/>
          <w:i/>
          <w:rtl/>
        </w:rPr>
        <w:instrText xml:space="preserve"> _</w:instrText>
      </w:r>
      <w:r w:rsidR="002A00C5">
        <w:rPr>
          <w:rFonts w:eastAsiaTheme="minorEastAsia" w:hint="cs"/>
          <w:i/>
        </w:rPr>
        <w:instrText>Ref407296219 \h</w:instrText>
      </w:r>
      <w:r w:rsidR="002A00C5">
        <w:rPr>
          <w:rFonts w:eastAsiaTheme="minorEastAsia"/>
          <w:i/>
          <w:rtl/>
        </w:rPr>
        <w:instrText xml:space="preserve"> </w:instrText>
      </w:r>
      <w:r w:rsidR="00F15F0F">
        <w:rPr>
          <w:rFonts w:eastAsiaTheme="minorEastAsia"/>
          <w:i/>
          <w:rtl/>
        </w:rPr>
        <w:instrText xml:space="preserve"> \* </w:instrText>
      </w:r>
      <w:r w:rsidR="00F15F0F">
        <w:rPr>
          <w:rFonts w:eastAsiaTheme="minorEastAsia"/>
          <w:i/>
        </w:rPr>
        <w:instrText>MERGEFORMAT</w:instrText>
      </w:r>
      <w:r w:rsidR="00F15F0F">
        <w:rPr>
          <w:rFonts w:eastAsiaTheme="minorEastAsia"/>
          <w:i/>
          <w:rtl/>
        </w:rPr>
        <w:instrText xml:space="preserve"> </w:instrText>
      </w:r>
      <w:r w:rsidR="002A00C5">
        <w:rPr>
          <w:rFonts w:eastAsiaTheme="minorEastAsia"/>
          <w:i/>
          <w:rtl/>
        </w:rPr>
      </w:r>
      <w:r w:rsidR="002A00C5">
        <w:rPr>
          <w:rFonts w:eastAsiaTheme="minorEastAsia"/>
          <w:i/>
          <w:rtl/>
        </w:rPr>
        <w:fldChar w:fldCharType="separate"/>
      </w:r>
      <w:r w:rsidR="00607008">
        <w:rPr>
          <w:rFonts w:hint="cs"/>
          <w:rtl/>
        </w:rPr>
        <w:t>جدول</w:t>
      </w:r>
      <w:r w:rsidR="00607008">
        <w:rPr>
          <w:rtl/>
        </w:rPr>
        <w:t xml:space="preserve"> </w:t>
      </w:r>
      <w:r w:rsidR="00607008">
        <w:rPr>
          <w:noProof/>
          <w:rtl/>
        </w:rPr>
        <w:t>1</w:t>
      </w:r>
      <w:r w:rsidR="002A00C5">
        <w:rPr>
          <w:rFonts w:eastAsiaTheme="minorEastAsia"/>
          <w:i/>
          <w:rtl/>
        </w:rPr>
        <w:fldChar w:fldCharType="end"/>
      </w:r>
      <w:r w:rsidR="002A00C5">
        <w:rPr>
          <w:rFonts w:eastAsiaTheme="minorEastAsia" w:hint="cs"/>
          <w:i/>
          <w:rtl/>
        </w:rPr>
        <w:t xml:space="preserve"> </w:t>
      </w:r>
      <w:r w:rsidRPr="00056FFE">
        <w:rPr>
          <w:rFonts w:eastAsiaTheme="minorEastAsia" w:hint="cs"/>
          <w:i/>
          <w:rtl/>
        </w:rPr>
        <w:t xml:space="preserve">داده شده است. در </w:t>
      </w:r>
      <w:r w:rsidR="002A00C5">
        <w:rPr>
          <w:rFonts w:eastAsiaTheme="minorEastAsia"/>
          <w:i/>
          <w:rtl/>
        </w:rPr>
        <w:fldChar w:fldCharType="begin"/>
      </w:r>
      <w:r w:rsidR="002A00C5">
        <w:rPr>
          <w:rFonts w:eastAsiaTheme="minorEastAsia"/>
          <w:i/>
          <w:rtl/>
        </w:rPr>
        <w:instrText xml:space="preserve"> </w:instrText>
      </w:r>
      <w:r w:rsidR="002A00C5">
        <w:rPr>
          <w:rFonts w:eastAsiaTheme="minorEastAsia" w:hint="cs"/>
          <w:i/>
        </w:rPr>
        <w:instrText>REF</w:instrText>
      </w:r>
      <w:r w:rsidR="002A00C5">
        <w:rPr>
          <w:rFonts w:eastAsiaTheme="minorEastAsia" w:hint="cs"/>
          <w:i/>
          <w:rtl/>
        </w:rPr>
        <w:instrText xml:space="preserve"> _</w:instrText>
      </w:r>
      <w:r w:rsidR="002A00C5">
        <w:rPr>
          <w:rFonts w:eastAsiaTheme="minorEastAsia" w:hint="cs"/>
          <w:i/>
        </w:rPr>
        <w:instrText>Ref407296219 \h</w:instrText>
      </w:r>
      <w:r w:rsidR="002A00C5">
        <w:rPr>
          <w:rFonts w:eastAsiaTheme="minorEastAsia"/>
          <w:i/>
          <w:rtl/>
        </w:rPr>
        <w:instrText xml:space="preserve"> </w:instrText>
      </w:r>
      <w:r w:rsidR="00F15F0F">
        <w:rPr>
          <w:rFonts w:eastAsiaTheme="minorEastAsia"/>
          <w:i/>
          <w:rtl/>
        </w:rPr>
        <w:instrText xml:space="preserve"> \* </w:instrText>
      </w:r>
      <w:r w:rsidR="00F15F0F">
        <w:rPr>
          <w:rFonts w:eastAsiaTheme="minorEastAsia"/>
          <w:i/>
        </w:rPr>
        <w:instrText>MERGEFORMAT</w:instrText>
      </w:r>
      <w:r w:rsidR="00F15F0F">
        <w:rPr>
          <w:rFonts w:eastAsiaTheme="minorEastAsia"/>
          <w:i/>
          <w:rtl/>
        </w:rPr>
        <w:instrText xml:space="preserve"> </w:instrText>
      </w:r>
      <w:r w:rsidR="002A00C5">
        <w:rPr>
          <w:rFonts w:eastAsiaTheme="minorEastAsia"/>
          <w:i/>
          <w:rtl/>
        </w:rPr>
      </w:r>
      <w:r w:rsidR="002A00C5">
        <w:rPr>
          <w:rFonts w:eastAsiaTheme="minorEastAsia"/>
          <w:i/>
          <w:rtl/>
        </w:rPr>
        <w:fldChar w:fldCharType="separate"/>
      </w:r>
      <w:r w:rsidR="00607008">
        <w:rPr>
          <w:rFonts w:hint="cs"/>
          <w:rtl/>
        </w:rPr>
        <w:t>جدول</w:t>
      </w:r>
      <w:r w:rsidR="00607008">
        <w:rPr>
          <w:rtl/>
        </w:rPr>
        <w:t xml:space="preserve"> </w:t>
      </w:r>
      <w:r w:rsidR="00607008">
        <w:rPr>
          <w:noProof/>
          <w:rtl/>
        </w:rPr>
        <w:t>1</w:t>
      </w:r>
      <w:r w:rsidR="002A00C5">
        <w:rPr>
          <w:rFonts w:eastAsiaTheme="minorEastAsia"/>
          <w:i/>
          <w:rtl/>
        </w:rPr>
        <w:fldChar w:fldCharType="end"/>
      </w:r>
      <w:r w:rsidRPr="00056FFE">
        <w:rPr>
          <w:rFonts w:eastAsiaTheme="minorEastAsia" w:hint="cs"/>
          <w:i/>
          <w:rtl/>
        </w:rPr>
        <w:t xml:space="preserve">، ستون 2 نشان دهنده مهم ترین روش های به کارگرفته شده برای اجرای ارزیابی هم ریختی است، و ستون 3 نشان می دهد که الگوریتم ارزیابی هم ریختی برای گراف اعمال شده است یا زیر گراف. </w:t>
      </w:r>
    </w:p>
    <w:p w:rsidR="001B7F2B" w:rsidRDefault="001B7F2B" w:rsidP="007F44B0">
      <w:pPr>
        <w:tabs>
          <w:tab w:val="right" w:pos="540"/>
        </w:tabs>
        <w:rPr>
          <w:rFonts w:eastAsiaTheme="minorEastAsia"/>
          <w:i/>
          <w:rtl/>
        </w:rPr>
      </w:pPr>
      <w:r w:rsidRPr="00056FFE">
        <w:rPr>
          <w:rFonts w:eastAsiaTheme="minorEastAsia" w:hint="cs"/>
          <w:i/>
          <w:rtl/>
        </w:rPr>
        <w:t xml:space="preserve">با مراجعه به </w:t>
      </w:r>
      <w:r w:rsidR="002A00C5">
        <w:rPr>
          <w:rFonts w:eastAsiaTheme="minorEastAsia"/>
          <w:i/>
          <w:rtl/>
        </w:rPr>
        <w:fldChar w:fldCharType="begin"/>
      </w:r>
      <w:r w:rsidR="002A00C5">
        <w:rPr>
          <w:rFonts w:eastAsiaTheme="minorEastAsia"/>
          <w:i/>
          <w:rtl/>
        </w:rPr>
        <w:instrText xml:space="preserve"> </w:instrText>
      </w:r>
      <w:r w:rsidR="002A00C5">
        <w:rPr>
          <w:rFonts w:eastAsiaTheme="minorEastAsia" w:hint="cs"/>
          <w:i/>
        </w:rPr>
        <w:instrText>REF</w:instrText>
      </w:r>
      <w:r w:rsidR="002A00C5">
        <w:rPr>
          <w:rFonts w:eastAsiaTheme="minorEastAsia" w:hint="cs"/>
          <w:i/>
          <w:rtl/>
        </w:rPr>
        <w:instrText xml:space="preserve"> _</w:instrText>
      </w:r>
      <w:r w:rsidR="002A00C5">
        <w:rPr>
          <w:rFonts w:eastAsiaTheme="minorEastAsia" w:hint="cs"/>
          <w:i/>
        </w:rPr>
        <w:instrText>Ref407296219 \h</w:instrText>
      </w:r>
      <w:r w:rsidR="002A00C5">
        <w:rPr>
          <w:rFonts w:eastAsiaTheme="minorEastAsia"/>
          <w:i/>
          <w:rtl/>
        </w:rPr>
        <w:instrText xml:space="preserve"> </w:instrText>
      </w:r>
      <w:r w:rsidR="00F15F0F">
        <w:rPr>
          <w:rFonts w:eastAsiaTheme="minorEastAsia"/>
          <w:i/>
          <w:rtl/>
        </w:rPr>
        <w:instrText xml:space="preserve"> \* </w:instrText>
      </w:r>
      <w:r w:rsidR="00F15F0F">
        <w:rPr>
          <w:rFonts w:eastAsiaTheme="minorEastAsia"/>
          <w:i/>
        </w:rPr>
        <w:instrText>MERGEFORMAT</w:instrText>
      </w:r>
      <w:r w:rsidR="00F15F0F">
        <w:rPr>
          <w:rFonts w:eastAsiaTheme="minorEastAsia"/>
          <w:i/>
          <w:rtl/>
        </w:rPr>
        <w:instrText xml:space="preserve"> </w:instrText>
      </w:r>
      <w:r w:rsidR="002A00C5">
        <w:rPr>
          <w:rFonts w:eastAsiaTheme="minorEastAsia"/>
          <w:i/>
          <w:rtl/>
        </w:rPr>
      </w:r>
      <w:r w:rsidR="002A00C5">
        <w:rPr>
          <w:rFonts w:eastAsiaTheme="minorEastAsia"/>
          <w:i/>
          <w:rtl/>
        </w:rPr>
        <w:fldChar w:fldCharType="separate"/>
      </w:r>
      <w:r w:rsidR="00607008">
        <w:rPr>
          <w:rFonts w:hint="cs"/>
          <w:rtl/>
        </w:rPr>
        <w:t>جدول</w:t>
      </w:r>
      <w:r w:rsidR="00607008">
        <w:rPr>
          <w:rtl/>
        </w:rPr>
        <w:t xml:space="preserve"> </w:t>
      </w:r>
      <w:r w:rsidR="00607008">
        <w:rPr>
          <w:noProof/>
          <w:rtl/>
        </w:rPr>
        <w:t>1</w:t>
      </w:r>
      <w:r w:rsidR="002A00C5">
        <w:rPr>
          <w:rFonts w:eastAsiaTheme="minorEastAsia"/>
          <w:i/>
          <w:rtl/>
        </w:rPr>
        <w:fldChar w:fldCharType="end"/>
      </w:r>
      <w:r w:rsidRPr="00056FFE">
        <w:rPr>
          <w:rFonts w:eastAsiaTheme="minorEastAsia" w:hint="cs"/>
          <w:i/>
          <w:rtl/>
        </w:rPr>
        <w:t>، الگوریتم اولمان از یک پروسه عقب نشینی با تابع برنامه ریزی برای کاهش اندازه فضای جستجو استفاده می کند</w:t>
      </w:r>
      <w:r w:rsidR="002A00C5">
        <w:rPr>
          <w:rFonts w:eastAsiaTheme="minorEastAsia" w:hint="cs"/>
          <w:i/>
          <w:rtl/>
        </w:rPr>
        <w:t>.</w:t>
      </w:r>
      <w:r w:rsidRPr="00056FFE">
        <w:rPr>
          <w:rFonts w:eastAsiaTheme="minorEastAsia" w:hint="cs"/>
          <w:i/>
          <w:rtl/>
        </w:rPr>
        <w:t xml:space="preserve"> الگوریتم </w:t>
      </w:r>
      <w:r w:rsidRPr="00056FFE">
        <w:rPr>
          <w:rFonts w:eastAsiaTheme="minorEastAsia"/>
          <w:i/>
        </w:rPr>
        <w:t>SD</w:t>
      </w:r>
      <w:r w:rsidRPr="00056FFE">
        <w:rPr>
          <w:rFonts w:eastAsiaTheme="minorEastAsia" w:hint="cs"/>
          <w:i/>
          <w:rtl/>
        </w:rPr>
        <w:t>، در عوض، از یک ماتریکس فاصله معرف یک گراف به همراه پروسه عقب نشینی برای کاهش جستجو بهره می گیرد</w:t>
      </w:r>
      <w:r w:rsidR="002A00C5">
        <w:rPr>
          <w:rFonts w:eastAsiaTheme="minorEastAsia" w:hint="cs"/>
          <w:i/>
          <w:rtl/>
        </w:rPr>
        <w:t>.</w:t>
      </w:r>
      <w:r w:rsidRPr="00056FFE">
        <w:rPr>
          <w:rFonts w:eastAsiaTheme="minorEastAsia" w:hint="cs"/>
          <w:i/>
          <w:rtl/>
        </w:rPr>
        <w:t xml:space="preserve"> الگوریتم نوتی از تئوری گروه برای تغییر شکل و تبدیل گراف ها برای تطابق با فرم مجاز استفاده می کند به شکلی گراف ها برای بررسی مؤثرتر و کارآمدتر هم ریختی گراف آماده شوند. با این وجود، گفته شده است </w:t>
      </w:r>
      <w:r w:rsidR="00FC35E3">
        <w:rPr>
          <w:rFonts w:eastAsiaTheme="minorEastAsia"/>
          <w:i/>
          <w:rtl/>
        </w:rPr>
        <w:fldChar w:fldCharType="begin"/>
      </w:r>
      <w:r w:rsidR="00FC35E3">
        <w:rPr>
          <w:rFonts w:eastAsiaTheme="minorEastAsia"/>
          <w:i/>
          <w:rtl/>
        </w:rPr>
        <w:instrText xml:space="preserve"> </w:instrText>
      </w:r>
      <w:r w:rsidR="00FC35E3">
        <w:rPr>
          <w:rFonts w:eastAsiaTheme="minorEastAsia"/>
          <w:i/>
        </w:rPr>
        <w:instrText>ADDIN EN.CITE &lt;EndNote&gt;&lt;Cite&gt;&lt;Author&gt;CONTE&lt;/Author&gt;&lt;Year&gt;2004&lt;/Year&gt;&lt;RecNum&gt;68&lt;/RecNum&gt;&lt;DisplayText&gt;[11]&lt;/DisplayText&gt;&lt;record&gt;&lt;rec-number&gt;68&lt;/rec-number&gt;&lt;foreign-keys&gt;&lt;key app="EN" db-id="5vaes0fpbfpepxedwv65twzav09zxxw9p5xs" timestamp="1419524576"&gt;68&lt;/key&gt;&lt;/foreign-keys&gt;&lt;ref-type name="Journal Article"&gt;17&lt;/ref-type&gt;&lt;contributors&gt;&lt;authors&gt;&lt;author&gt;CONTE, D.&lt;/author&gt;&lt;author&gt;FOGGIA, P.&lt;/author&gt;&lt;author&gt;SANSONE, C.&lt;/author&gt;&lt;author&gt;VENTO, M.&lt;/author&gt;&lt;/authors&gt;&lt;/contributors&gt;&lt;titles&gt;&lt;title&gt;THIRTY YEARS OF GRAPH</w:instrText>
      </w:r>
      <w:r w:rsidR="00FC35E3">
        <w:rPr>
          <w:rFonts w:eastAsiaTheme="minorEastAsia"/>
          <w:i/>
          <w:rtl/>
        </w:rPr>
        <w:instrText xml:space="preserve"> </w:instrText>
      </w:r>
      <w:r w:rsidR="00FC35E3">
        <w:rPr>
          <w:rFonts w:eastAsiaTheme="minorEastAsia"/>
          <w:i/>
        </w:rPr>
        <w:instrText>MATCHING IN PATTERN RECOGNITION&lt;/title&gt;&lt;secondary-title&gt;International Journal of Pattern Recognition and Artificial Intelligence&lt;/secondary-title&gt;&lt;/titles&gt;&lt;periodical&gt;&lt;full-title&gt;International Journal of Pattern Recognition and Artificial Intelligence&lt;/full-title&gt;&lt;/periodical&gt;&lt;pages&gt;265-298&lt;/pages&gt;&lt;volume&gt;18&lt;/volume&gt;&lt;number&gt;03&lt;/number&gt;&lt;dates&gt;&lt;year&gt;2004&lt;/year&gt;&lt;/dates&gt;&lt;urls&gt;&lt;related-urls&gt;&lt;url&gt;http://www.worldscientific.com/doi/abs/10.1142/S0218001404003228&lt;/url&gt;&lt;/related-urls&gt;&lt;/urls&gt;&lt;electronic-resource-num&gt;doi:10.1142/S0218001404003228&lt;/electronic-resource-num&gt;&lt;/record&gt;&lt;/Cite&gt;&lt;/EndNote</w:instrText>
      </w:r>
      <w:r w:rsidR="00FC35E3">
        <w:rPr>
          <w:rFonts w:eastAsiaTheme="minorEastAsia"/>
          <w:i/>
          <w:rtl/>
        </w:rPr>
        <w:instrText>&gt;</w:instrText>
      </w:r>
      <w:r w:rsidR="00FC35E3">
        <w:rPr>
          <w:rFonts w:eastAsiaTheme="minorEastAsia"/>
          <w:i/>
          <w:rtl/>
        </w:rPr>
        <w:fldChar w:fldCharType="separate"/>
      </w:r>
      <w:r w:rsidR="00FC35E3">
        <w:rPr>
          <w:rFonts w:eastAsiaTheme="minorEastAsia"/>
          <w:i/>
          <w:noProof/>
          <w:rtl/>
        </w:rPr>
        <w:t>[</w:t>
      </w:r>
      <w:hyperlink w:anchor="_ENREF_11" w:tooltip="CONTE, 2004 #68" w:history="1">
        <w:r w:rsidR="007F44B0">
          <w:rPr>
            <w:rFonts w:eastAsiaTheme="minorEastAsia"/>
            <w:i/>
            <w:noProof/>
            <w:rtl/>
          </w:rPr>
          <w:t>11</w:t>
        </w:r>
      </w:hyperlink>
      <w:r w:rsidR="00FC35E3">
        <w:rPr>
          <w:rFonts w:eastAsiaTheme="minorEastAsia"/>
          <w:i/>
          <w:noProof/>
          <w:rtl/>
        </w:rPr>
        <w:t>]</w:t>
      </w:r>
      <w:r w:rsidR="00FC35E3">
        <w:rPr>
          <w:rFonts w:eastAsiaTheme="minorEastAsia"/>
          <w:i/>
          <w:rtl/>
        </w:rPr>
        <w:fldChar w:fldCharType="end"/>
      </w:r>
      <w:r w:rsidR="00FC35E3">
        <w:rPr>
          <w:rFonts w:eastAsiaTheme="minorEastAsia" w:hint="cs"/>
          <w:i/>
          <w:rtl/>
        </w:rPr>
        <w:t xml:space="preserve"> </w:t>
      </w:r>
      <w:r w:rsidRPr="00056FFE">
        <w:rPr>
          <w:rFonts w:eastAsiaTheme="minorEastAsia" w:hint="cs"/>
          <w:i/>
          <w:rtl/>
        </w:rPr>
        <w:t xml:space="preserve">که ساخت اشکال و فرم </w:t>
      </w:r>
      <w:r w:rsidRPr="00056FFE">
        <w:rPr>
          <w:rFonts w:eastAsiaTheme="minorEastAsia" w:hint="cs"/>
          <w:i/>
          <w:rtl/>
        </w:rPr>
        <w:lastRenderedPageBreak/>
        <w:t xml:space="preserve">های مجاز می تواند منجر به پیچیدگی تصاعدی در بدترین حالت آن شود. اگر چه الگوریتم نوتی </w:t>
      </w:r>
      <w:r w:rsidR="00C617B9">
        <w:rPr>
          <w:rFonts w:eastAsiaTheme="minorEastAsia"/>
          <w:i/>
          <w:rtl/>
        </w:rPr>
        <w:fldChar w:fldCharType="begin"/>
      </w:r>
      <w:r w:rsidR="00C617B9">
        <w:rPr>
          <w:rFonts w:eastAsiaTheme="minorEastAsia"/>
          <w:i/>
          <w:rtl/>
        </w:rPr>
        <w:instrText xml:space="preserve"> </w:instrText>
      </w:r>
      <w:r w:rsidR="00C617B9">
        <w:rPr>
          <w:rFonts w:eastAsiaTheme="minorEastAsia"/>
          <w:i/>
        </w:rPr>
        <w:instrText>ADDIN EN.CITE &lt;EndNote&gt;&lt;Cite&gt;&lt;Author&gt;CONTE&lt;/Author&gt;&lt;Year&gt;2004&lt;/Year&gt;&lt;RecNum&gt;68&lt;/RecNum&gt;&lt;DisplayText&gt;[11]&lt;/DisplayText&gt;&lt;record&gt;&lt;rec-number&gt;68&lt;/rec-number&gt;&lt;foreign-keys&gt;&lt;key app="EN" db-id="5vaes0fpbfpepxedwv65twzav09zxxw9p5xs" timestamp="1419524576"&gt;68&lt;/key&gt;&lt;/foreign-keys&gt;&lt;ref-type name="Journal Article"&gt;17&lt;/ref-type&gt;&lt;contributors&gt;&lt;authors&gt;&lt;author&gt;CONTE, D.&lt;/author&gt;&lt;author&gt;FOGGIA, P.&lt;/author&gt;&lt;author&gt;SANSONE, C.&lt;/author&gt;&lt;author&gt;VENTO, M.&lt;/author&gt;&lt;/authors&gt;&lt;/contributors&gt;&lt;titles&gt;&lt;title&gt;THIRTY YEARS OF GRAPH</w:instrText>
      </w:r>
      <w:r w:rsidR="00C617B9">
        <w:rPr>
          <w:rFonts w:eastAsiaTheme="minorEastAsia"/>
          <w:i/>
          <w:rtl/>
        </w:rPr>
        <w:instrText xml:space="preserve"> </w:instrText>
      </w:r>
      <w:r w:rsidR="00C617B9">
        <w:rPr>
          <w:rFonts w:eastAsiaTheme="minorEastAsia"/>
          <w:i/>
        </w:rPr>
        <w:instrText>MATCHING IN PATTERN RECOGNITION&lt;/title&gt;&lt;secondary-title&gt;International Journal of Pattern Recognition and Artificial Intelligence&lt;/secondary-title&gt;&lt;/titles&gt;&lt;periodical&gt;&lt;full-title&gt;International Journal of Pattern Recognition and Artificial Intelligence&lt;/full-title&gt;&lt;/periodical&gt;&lt;pages&gt;265-298&lt;/pages&gt;&lt;volume&gt;18&lt;/volume&gt;&lt;number&gt;03&lt;/number&gt;&lt;dates&gt;&lt;year&gt;2004&lt;/year&gt;&lt;/dates&gt;&lt;urls&gt;&lt;related-urls&gt;&lt;url&gt;http://www.worldscientific.com/doi/abs/10.1142/S0218001404003228&lt;/url&gt;&lt;/related-urls&gt;&lt;/urls&gt;&lt;electronic-resource-num&gt;doi:10.1142/S0218001404003228&lt;/electronic-resource-num&gt;&lt;/record&gt;&lt;/Cite&gt;&lt;/EndNote</w:instrText>
      </w:r>
      <w:r w:rsidR="00C617B9">
        <w:rPr>
          <w:rFonts w:eastAsiaTheme="minorEastAsia"/>
          <w:i/>
          <w:rtl/>
        </w:rPr>
        <w:instrText>&gt;</w:instrText>
      </w:r>
      <w:r w:rsidR="00C617B9">
        <w:rPr>
          <w:rFonts w:eastAsiaTheme="minorEastAsia"/>
          <w:i/>
          <w:rtl/>
        </w:rPr>
        <w:fldChar w:fldCharType="separate"/>
      </w:r>
      <w:r w:rsidR="00C617B9">
        <w:rPr>
          <w:rFonts w:eastAsiaTheme="minorEastAsia"/>
          <w:i/>
          <w:noProof/>
          <w:rtl/>
        </w:rPr>
        <w:t>[</w:t>
      </w:r>
      <w:hyperlink w:anchor="_ENREF_11" w:tooltip="CONTE, 2004 #68" w:history="1">
        <w:r w:rsidR="007F44B0">
          <w:rPr>
            <w:rFonts w:eastAsiaTheme="minorEastAsia"/>
            <w:i/>
            <w:noProof/>
            <w:rtl/>
          </w:rPr>
          <w:t>11</w:t>
        </w:r>
      </w:hyperlink>
      <w:r w:rsidR="00C617B9">
        <w:rPr>
          <w:rFonts w:eastAsiaTheme="minorEastAsia"/>
          <w:i/>
          <w:noProof/>
          <w:rtl/>
        </w:rPr>
        <w:t>]</w:t>
      </w:r>
      <w:r w:rsidR="00C617B9">
        <w:rPr>
          <w:rFonts w:eastAsiaTheme="minorEastAsia"/>
          <w:i/>
          <w:rtl/>
        </w:rPr>
        <w:fldChar w:fldCharType="end"/>
      </w:r>
      <w:r w:rsidR="00C617B9">
        <w:rPr>
          <w:rFonts w:eastAsiaTheme="minorEastAsia" w:hint="cs"/>
          <w:i/>
          <w:rtl/>
        </w:rPr>
        <w:t xml:space="preserve"> </w:t>
      </w:r>
      <w:r w:rsidRPr="00056FFE">
        <w:rPr>
          <w:rFonts w:eastAsiaTheme="minorEastAsia" w:hint="cs"/>
          <w:i/>
          <w:rtl/>
        </w:rPr>
        <w:t xml:space="preserve">به عنوان سریع ترین الگوریتم هم ریختی گراف شناخته شد، </w:t>
      </w:r>
      <w:r w:rsidR="00C617B9">
        <w:rPr>
          <w:rFonts w:eastAsiaTheme="minorEastAsia" w:hint="cs"/>
          <w:i/>
          <w:rtl/>
        </w:rPr>
        <w:t>اما مشاهدات</w:t>
      </w:r>
      <w:r w:rsidRPr="00056FFE">
        <w:rPr>
          <w:rFonts w:eastAsiaTheme="minorEastAsia" w:hint="cs"/>
          <w:i/>
          <w:rtl/>
        </w:rPr>
        <w:t xml:space="preserve"> نشان داد که بعضی از ویژگی های گراف ها نیازمند زمان فزاینده ای برای ایجاد برچسب مجاز هستند. الگوریتم های </w:t>
      </w:r>
      <w:r w:rsidRPr="00056FFE">
        <w:rPr>
          <w:rFonts w:eastAsiaTheme="minorEastAsia"/>
          <w:i/>
        </w:rPr>
        <w:t>VF</w:t>
      </w:r>
      <w:r w:rsidRPr="00056FFE">
        <w:rPr>
          <w:rFonts w:eastAsiaTheme="minorEastAsia" w:hint="cs"/>
          <w:i/>
          <w:rtl/>
        </w:rPr>
        <w:t xml:space="preserve"> و </w:t>
      </w:r>
      <w:r w:rsidRPr="00056FFE">
        <w:rPr>
          <w:rFonts w:eastAsiaTheme="minorEastAsia"/>
          <w:i/>
        </w:rPr>
        <w:t>VF</w:t>
      </w:r>
      <w:r w:rsidRPr="00056FFE">
        <w:rPr>
          <w:rFonts w:eastAsiaTheme="minorEastAsia"/>
          <w:i/>
          <w:vertAlign w:val="subscript"/>
        </w:rPr>
        <w:t>2</w:t>
      </w:r>
      <w:r w:rsidRPr="00056FFE">
        <w:rPr>
          <w:rFonts w:eastAsiaTheme="minorEastAsia" w:hint="cs"/>
          <w:i/>
          <w:rtl/>
        </w:rPr>
        <w:t xml:space="preserve"> </w:t>
      </w:r>
      <w:r w:rsidR="00C617B9">
        <w:rPr>
          <w:rFonts w:eastAsiaTheme="minorEastAsia"/>
          <w:i/>
          <w:rtl/>
        </w:rPr>
        <w:fldChar w:fldCharType="begin"/>
      </w:r>
      <w:r w:rsidR="00C617B9">
        <w:rPr>
          <w:rFonts w:eastAsiaTheme="minorEastAsia"/>
          <w:i/>
          <w:rtl/>
        </w:rPr>
        <w:instrText xml:space="preserve"> </w:instrText>
      </w:r>
      <w:r w:rsidR="00C617B9">
        <w:rPr>
          <w:rFonts w:eastAsiaTheme="minorEastAsia"/>
          <w:i/>
        </w:rPr>
        <w:instrText>ADDIN EN.CITE &lt;EndNote&gt;&lt;Cite&gt;&lt;Author&gt;Cordella&lt;/Author&gt;&lt;RecNum&gt;67&lt;/RecNum&gt;&lt;DisplayText&gt;[10]&lt;/DisplayText&gt;&lt;record&gt;&lt;rec-number&gt;67&lt;/rec-number&gt;&lt;foreign-keys&gt;&lt;key app="EN" db-id="5vaes0fpbfpepxedwv65twzav09zxxw9p5xs" timestamp="1419524003"&gt;67&lt;/key&gt;&lt;/foreign-keys&gt;&lt;ref-type name="Conference Proceedings"&gt;10&lt;/ref-type&gt;&lt;contributors&gt;&lt;authors&gt;&lt;author&gt;Cordella, L. P.&lt;/author&gt;&lt;author&gt;Foggia, P.&lt;/author&gt;&lt;author&gt;Sansone, C.&lt;/author&gt;&lt;author&gt;Vento, M.&lt;/author&gt;&lt;/authors&gt;&lt;/contributors&gt;&lt;titles&gt;&lt;title&gt;An improved algorithm</w:instrText>
      </w:r>
      <w:r w:rsidR="00C617B9">
        <w:rPr>
          <w:rFonts w:eastAsiaTheme="minorEastAsia"/>
          <w:i/>
          <w:rtl/>
        </w:rPr>
        <w:instrText xml:space="preserve"> </w:instrText>
      </w:r>
      <w:r w:rsidR="00C617B9">
        <w:rPr>
          <w:rFonts w:eastAsiaTheme="minorEastAsia"/>
          <w:i/>
        </w:rPr>
        <w:instrText>for matching large graphs&lt;/title&gt;&lt;secondary-title&gt;In: 3rd IAPR-TC15 Workshop on Graph-based Representations in Pattern Recognition, Cuen&lt;/secondary-title&gt;&lt;/titles&gt;&lt;pages&gt;149-159&lt;/pages&gt;&lt;dates&gt;&lt;pub-dates&gt;&lt;date&gt;2001&lt;/date&gt;&lt;/pub-dates&gt;&lt;/dates&gt;&lt;urls&gt;&lt;/urls</w:instrText>
      </w:r>
      <w:r w:rsidR="00C617B9">
        <w:rPr>
          <w:rFonts w:eastAsiaTheme="minorEastAsia"/>
          <w:i/>
          <w:rtl/>
        </w:rPr>
        <w:instrText>&gt;&lt;/</w:instrText>
      </w:r>
      <w:r w:rsidR="00C617B9">
        <w:rPr>
          <w:rFonts w:eastAsiaTheme="minorEastAsia"/>
          <w:i/>
        </w:rPr>
        <w:instrText>record&gt;&lt;/Cite&gt;&lt;/EndNote</w:instrText>
      </w:r>
      <w:r w:rsidR="00C617B9">
        <w:rPr>
          <w:rFonts w:eastAsiaTheme="minorEastAsia"/>
          <w:i/>
          <w:rtl/>
        </w:rPr>
        <w:instrText>&gt;</w:instrText>
      </w:r>
      <w:r w:rsidR="00C617B9">
        <w:rPr>
          <w:rFonts w:eastAsiaTheme="minorEastAsia"/>
          <w:i/>
          <w:rtl/>
        </w:rPr>
        <w:fldChar w:fldCharType="separate"/>
      </w:r>
      <w:r w:rsidR="00C617B9">
        <w:rPr>
          <w:rFonts w:eastAsiaTheme="minorEastAsia"/>
          <w:i/>
          <w:noProof/>
          <w:rtl/>
        </w:rPr>
        <w:t>[</w:t>
      </w:r>
      <w:hyperlink w:anchor="_ENREF_10" w:tooltip="Cordella,  #67" w:history="1">
        <w:r w:rsidR="007F44B0">
          <w:rPr>
            <w:rFonts w:eastAsiaTheme="minorEastAsia"/>
            <w:i/>
            <w:noProof/>
            <w:rtl/>
          </w:rPr>
          <w:t>10</w:t>
        </w:r>
      </w:hyperlink>
      <w:r w:rsidR="00C617B9">
        <w:rPr>
          <w:rFonts w:eastAsiaTheme="minorEastAsia"/>
          <w:i/>
          <w:noProof/>
          <w:rtl/>
        </w:rPr>
        <w:t>]</w:t>
      </w:r>
      <w:r w:rsidR="00C617B9">
        <w:rPr>
          <w:rFonts w:eastAsiaTheme="minorEastAsia"/>
          <w:i/>
          <w:rtl/>
        </w:rPr>
        <w:fldChar w:fldCharType="end"/>
      </w:r>
      <w:r w:rsidR="00C617B9">
        <w:rPr>
          <w:rFonts w:eastAsiaTheme="minorEastAsia" w:hint="cs"/>
          <w:i/>
          <w:rtl/>
        </w:rPr>
        <w:t xml:space="preserve"> </w:t>
      </w:r>
      <w:r w:rsidRPr="00056FFE">
        <w:rPr>
          <w:rFonts w:eastAsiaTheme="minorEastAsia" w:hint="cs"/>
          <w:i/>
          <w:rtl/>
        </w:rPr>
        <w:t xml:space="preserve">از استراتژی جستجوی عمق ـ محور استفاده می کنند که مجموعه ای از قوانین احتمال برای هرس کردن گراف درختی جستجو به آن کمک می کند. </w:t>
      </w:r>
      <w:r w:rsidRPr="00056FFE">
        <w:rPr>
          <w:rFonts w:eastAsiaTheme="minorEastAsia"/>
          <w:i/>
        </w:rPr>
        <w:t>VF</w:t>
      </w:r>
      <w:r w:rsidRPr="00056FFE">
        <w:rPr>
          <w:rFonts w:eastAsiaTheme="minorEastAsia"/>
          <w:i/>
          <w:vertAlign w:val="subscript"/>
        </w:rPr>
        <w:t>2</w:t>
      </w:r>
      <w:r w:rsidRPr="00056FFE">
        <w:rPr>
          <w:rFonts w:eastAsiaTheme="minorEastAsia" w:hint="cs"/>
          <w:i/>
          <w:rtl/>
        </w:rPr>
        <w:t xml:space="preserve"> نسخه اصلاح شده </w:t>
      </w:r>
      <w:r w:rsidRPr="00056FFE">
        <w:rPr>
          <w:rFonts w:eastAsiaTheme="minorEastAsia"/>
          <w:i/>
        </w:rPr>
        <w:t>VF</w:t>
      </w:r>
      <w:r w:rsidRPr="00056FFE">
        <w:rPr>
          <w:rFonts w:eastAsiaTheme="minorEastAsia" w:hint="cs"/>
          <w:i/>
          <w:rtl/>
        </w:rPr>
        <w:t xml:space="preserve"> است که فضای جستجو را با کارایی بیشتری بررسی می کند به طوری که زمان تطابق و تناظر و محاسبات حافظه تا حد قابل ملاحظه ای کاهش می یابد. در </w:t>
      </w:r>
      <w:r w:rsidR="00C617B9">
        <w:rPr>
          <w:rFonts w:eastAsiaTheme="minorEastAsia"/>
          <w:i/>
          <w:rtl/>
        </w:rPr>
        <w:fldChar w:fldCharType="begin"/>
      </w:r>
      <w:r w:rsidR="00C617B9">
        <w:rPr>
          <w:rFonts w:eastAsiaTheme="minorEastAsia"/>
          <w:i/>
          <w:rtl/>
        </w:rPr>
        <w:instrText xml:space="preserve"> </w:instrText>
      </w:r>
      <w:r w:rsidR="00C617B9">
        <w:rPr>
          <w:rFonts w:eastAsiaTheme="minorEastAsia"/>
          <w:i/>
        </w:rPr>
        <w:instrText>ADDIN EN.CITE &lt;EndNote&gt;&lt;Cite&gt;&lt;Author&gt;Foggia&lt;/Author&gt;&lt;RecNum&gt;69&lt;/RecNum&gt;&lt;DisplayText&gt;[12]&lt;/DisplayText&gt;&lt;record&gt;&lt;rec-number&gt;69&lt;/rec-number&gt;&lt;foreign-keys&gt;&lt;key app="EN" db-id="5vaes0fpbfpepxedwv65twzav09zxxw9p5xs" timestamp="1419525670"&gt;69&lt;/key&gt;&lt;/foreign-keys&gt;&lt;ref-type name="Conference Proceedings"&gt;10&lt;/ref-type&gt;&lt;contributors&gt;&lt;authors&gt;&lt;author&gt;Foggia, P.&lt;/author&gt;&lt;author&gt;Sansone, C.&lt;/author&gt;&lt;author&gt;Vento, M.&lt;/author&gt;&lt;/authors&gt;&lt;/contributors&gt;&lt;titles&gt;&lt;title&gt;A performance comparison of five algorithms for graph isomorphism&lt;/title&gt;&lt;secondary-title&gt;in Proceedings of the 3rd IAPR TC-15 Workshop on Graph-based Representations in Pattern Recognition&lt;/secondary-title&gt;&lt;/titles&gt;&lt;pages&gt;188-199&lt;/pages&gt;&lt;dates&gt;&lt;pub-dates&gt;&lt;date&gt;2001&lt;/date&gt;&lt;/pub-dates&gt;&lt;/dates&gt;&lt;urls&gt;&lt;/urls&gt;&lt;/record&gt;&lt;/Cite&gt;&lt;/EndNote</w:instrText>
      </w:r>
      <w:r w:rsidR="00C617B9">
        <w:rPr>
          <w:rFonts w:eastAsiaTheme="minorEastAsia"/>
          <w:i/>
          <w:rtl/>
        </w:rPr>
        <w:instrText>&gt;</w:instrText>
      </w:r>
      <w:r w:rsidR="00C617B9">
        <w:rPr>
          <w:rFonts w:eastAsiaTheme="minorEastAsia"/>
          <w:i/>
          <w:rtl/>
        </w:rPr>
        <w:fldChar w:fldCharType="separate"/>
      </w:r>
      <w:r w:rsidR="00C617B9">
        <w:rPr>
          <w:rFonts w:eastAsiaTheme="minorEastAsia"/>
          <w:i/>
          <w:noProof/>
          <w:rtl/>
        </w:rPr>
        <w:t>[</w:t>
      </w:r>
      <w:hyperlink w:anchor="_ENREF_12" w:tooltip="Foggia,  #69" w:history="1">
        <w:r w:rsidR="007F44B0">
          <w:rPr>
            <w:rFonts w:eastAsiaTheme="minorEastAsia"/>
            <w:i/>
            <w:noProof/>
            <w:rtl/>
          </w:rPr>
          <w:t>12</w:t>
        </w:r>
      </w:hyperlink>
      <w:r w:rsidR="00C617B9">
        <w:rPr>
          <w:rFonts w:eastAsiaTheme="minorEastAsia"/>
          <w:i/>
          <w:noProof/>
          <w:rtl/>
        </w:rPr>
        <w:t>]</w:t>
      </w:r>
      <w:r w:rsidR="00C617B9">
        <w:rPr>
          <w:rFonts w:eastAsiaTheme="minorEastAsia"/>
          <w:i/>
          <w:rtl/>
        </w:rPr>
        <w:fldChar w:fldCharType="end"/>
      </w:r>
      <w:r w:rsidR="00C617B9">
        <w:rPr>
          <w:rFonts w:eastAsiaTheme="minorEastAsia" w:hint="cs"/>
          <w:i/>
          <w:rtl/>
        </w:rPr>
        <w:t xml:space="preserve"> </w:t>
      </w:r>
      <w:r w:rsidRPr="00056FFE">
        <w:rPr>
          <w:rFonts w:eastAsiaTheme="minorEastAsia" w:hint="cs"/>
          <w:i/>
          <w:rtl/>
        </w:rPr>
        <w:t xml:space="preserve">تحلیل تجربی همه جانبه ای از این پنج الگوریتم ارائه شده است که نشان می دهد هیچ یک از الگوریتم های موجود برتری مطلقی بر دیگری ندارد. به طور کلی، اثبات شده که </w:t>
      </w:r>
      <w:r w:rsidRPr="00056FFE">
        <w:rPr>
          <w:rFonts w:eastAsiaTheme="minorEastAsia"/>
          <w:i/>
        </w:rPr>
        <w:t>VF</w:t>
      </w:r>
      <w:r w:rsidRPr="00056FFE">
        <w:rPr>
          <w:rFonts w:eastAsiaTheme="minorEastAsia"/>
          <w:i/>
          <w:vertAlign w:val="subscript"/>
        </w:rPr>
        <w:t>2</w:t>
      </w:r>
      <w:r w:rsidRPr="00056FFE">
        <w:rPr>
          <w:rFonts w:eastAsiaTheme="minorEastAsia" w:hint="cs"/>
          <w:i/>
          <w:rtl/>
        </w:rPr>
        <w:t xml:space="preserve"> با توجه به اندازه و نوع گراف هایی که باید متناظر شوند بهترین عملکرد را نشان داده است. </w:t>
      </w:r>
    </w:p>
    <w:p w:rsidR="001943CA" w:rsidRPr="00A35D61" w:rsidRDefault="001B7F2B" w:rsidP="00A35D61">
      <w:pPr>
        <w:tabs>
          <w:tab w:val="right" w:pos="540"/>
        </w:tabs>
        <w:rPr>
          <w:rFonts w:eastAsiaTheme="minorEastAsia"/>
          <w:i/>
          <w:rtl/>
        </w:rPr>
      </w:pPr>
      <w:r w:rsidRPr="001943CA">
        <w:rPr>
          <w:rFonts w:hint="cs"/>
          <w:rtl/>
          <w:lang w:bidi="fa-IR"/>
        </w:rPr>
        <w:t>در این بخش، تمرکز خود را بر متداول ترین تعاریف زیر گراف در مسئله استخراج الگوی پر تکرار از دادهای دارای ساختار گراف در حوزه استخراج داده ها محدود می کنیم. تعداد بسیار کمی گونه ها و شکل  های مختلف گراف وجود دارد که در</w:t>
      </w:r>
      <w:r w:rsidRPr="001943CA">
        <w:rPr>
          <w:lang w:bidi="fa-IR"/>
        </w:rPr>
        <w:t xml:space="preserve"> </w:t>
      </w:r>
      <w:r w:rsidRPr="001943CA">
        <w:rPr>
          <w:rFonts w:hint="cs"/>
          <w:rtl/>
          <w:lang w:bidi="fa-IR"/>
        </w:rPr>
        <w:t>مسئله تحقیق گسترده تحلیل داده های گراف قابل بررسی و ملاحظه هستند و همچنین انواع مختلفی از معیارها و الزامات (محدودیت ها) که می توان بر</w:t>
      </w:r>
      <w:r>
        <w:rPr>
          <w:rFonts w:hint="cs"/>
          <w:rtl/>
          <w:lang w:bidi="fa-IR"/>
        </w:rPr>
        <w:t xml:space="preserve"> فرایند تحلیل داده ها تحمیل کرد</w:t>
      </w:r>
      <w:r w:rsidRPr="001943CA">
        <w:rPr>
          <w:rFonts w:hint="cs"/>
          <w:rtl/>
          <w:lang w:bidi="fa-IR"/>
        </w:rPr>
        <w:t>. در بخش بعدی، روش های گوناگونی را که برای مسئله استخراج گراف پر تکرار ایجاد شده اند مورد بررسی قرار می دهیم. در بعضی از این روش ها الزاماتی و محدودیت هایی وضع شده است تا تحلیل را به سمت هدف کاربردی ویژه ای سوق دهد یا تعداد الگوهای شمارش شده را کاهش دهد تا پیچیدگی و دشواری حاصل از استخراج داده های گراف را کم کند.</w:t>
      </w:r>
    </w:p>
    <w:p w:rsidR="001943CA" w:rsidRPr="001943CA" w:rsidRDefault="001943CA" w:rsidP="00954B06">
      <w:pPr>
        <w:pStyle w:val="Heading2"/>
        <w:numPr>
          <w:ilvl w:val="1"/>
          <w:numId w:val="29"/>
        </w:numPr>
        <w:ind w:left="0" w:firstLine="0"/>
        <w:rPr>
          <w:rtl/>
        </w:rPr>
      </w:pPr>
      <w:bookmarkStart w:id="74" w:name="_Toc408588764"/>
      <w:bookmarkStart w:id="75" w:name="_Toc408588840"/>
      <w:bookmarkStart w:id="76" w:name="_Toc408608911"/>
      <w:bookmarkStart w:id="77" w:name="_Toc409469304"/>
      <w:bookmarkStart w:id="78" w:name="_Toc409469610"/>
      <w:r w:rsidRPr="001943CA">
        <w:rPr>
          <w:rFonts w:hint="cs"/>
          <w:rtl/>
        </w:rPr>
        <w:t>روش های موجود برای استخراج گراف</w:t>
      </w:r>
      <w:bookmarkEnd w:id="74"/>
      <w:bookmarkEnd w:id="75"/>
      <w:bookmarkEnd w:id="76"/>
      <w:bookmarkEnd w:id="77"/>
      <w:bookmarkEnd w:id="78"/>
    </w:p>
    <w:p w:rsidR="001943CA" w:rsidRPr="001943CA" w:rsidRDefault="001943CA" w:rsidP="00F15F0F">
      <w:pPr>
        <w:tabs>
          <w:tab w:val="right" w:pos="540"/>
        </w:tabs>
        <w:rPr>
          <w:rtl/>
          <w:lang w:bidi="fa-IR"/>
        </w:rPr>
      </w:pPr>
      <w:r w:rsidRPr="001943CA">
        <w:rPr>
          <w:rFonts w:hint="cs"/>
          <w:rtl/>
          <w:lang w:bidi="fa-IR"/>
        </w:rPr>
        <w:t xml:space="preserve">تعدادی روش های استخراج داده های گراف </w:t>
      </w:r>
      <w:r w:rsidRPr="001943CA">
        <w:rPr>
          <w:rFonts w:ascii="Times New Roman" w:hAnsi="Times New Roman" w:cs="Times New Roman" w:hint="cs"/>
          <w:rtl/>
          <w:lang w:bidi="fa-IR"/>
        </w:rPr>
        <w:t>–</w:t>
      </w:r>
      <w:r w:rsidRPr="001943CA">
        <w:rPr>
          <w:rFonts w:hint="cs"/>
          <w:rtl/>
          <w:lang w:bidi="fa-IR"/>
        </w:rPr>
        <w:t xml:space="preserve"> محور طراحی و ایجاد شده اند. در این بخش، عمدتا بر روش هایی که برای انجام عملیات استخراج زیر گراف های پرتکرار طراحی شده اند تمرکز می کنیم. در انتهای این بخش تعدادی از روش های ایجاد شده برای رفع مسا</w:t>
      </w:r>
      <w:r w:rsidRPr="001943CA">
        <w:rPr>
          <w:rFonts w:eastAsiaTheme="minorEastAsia" w:hint="cs"/>
          <w:rtl/>
        </w:rPr>
        <w:t>ئ</w:t>
      </w:r>
      <w:r w:rsidRPr="001943CA">
        <w:rPr>
          <w:rFonts w:hint="cs"/>
          <w:rtl/>
          <w:lang w:bidi="fa-IR"/>
        </w:rPr>
        <w:t>ل مرتبط با استخراج زیر گراف های استخراج و به طور کلی تحلیل داده های گراف را ارزیابی می کنیم.</w:t>
      </w:r>
    </w:p>
    <w:p w:rsidR="002668B1" w:rsidRDefault="001943CA" w:rsidP="00F15F0F">
      <w:pPr>
        <w:keepNext/>
        <w:tabs>
          <w:tab w:val="right" w:pos="540"/>
        </w:tabs>
        <w:jc w:val="center"/>
      </w:pPr>
      <w:r w:rsidRPr="001943CA">
        <w:rPr>
          <w:noProof/>
        </w:rPr>
        <w:lastRenderedPageBreak/>
        <w:drawing>
          <wp:inline distT="0" distB="0" distL="0" distR="0" wp14:anchorId="41C4322D" wp14:editId="1EC5CAA8">
            <wp:extent cx="3895725" cy="3857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5725" cy="3857625"/>
                    </a:xfrm>
                    <a:prstGeom prst="rect">
                      <a:avLst/>
                    </a:prstGeom>
                    <a:noFill/>
                    <a:ln>
                      <a:noFill/>
                    </a:ln>
                  </pic:spPr>
                </pic:pic>
              </a:graphicData>
            </a:graphic>
          </wp:inline>
        </w:drawing>
      </w:r>
    </w:p>
    <w:p w:rsidR="001943CA" w:rsidRPr="001943CA" w:rsidRDefault="002668B1" w:rsidP="00EB1741">
      <w:pPr>
        <w:pStyle w:val="a9"/>
        <w:rPr>
          <w:rtl/>
          <w:lang w:bidi="fa-IR"/>
        </w:rPr>
      </w:pPr>
      <w:bookmarkStart w:id="79" w:name="_Toc409103381"/>
      <w:bookmarkStart w:id="80" w:name="_Toc409470306"/>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4</w:t>
      </w:r>
      <w:r>
        <w:rPr>
          <w:rtl/>
        </w:rPr>
        <w:fldChar w:fldCharType="end"/>
      </w:r>
      <w:r>
        <w:rPr>
          <w:rFonts w:hint="cs"/>
          <w:rtl/>
        </w:rPr>
        <w:t xml:space="preserve">: </w:t>
      </w:r>
      <w:r w:rsidRPr="001943CA">
        <w:rPr>
          <w:rFonts w:hint="cs"/>
          <w:rtl/>
          <w:lang w:bidi="fa-IR"/>
        </w:rPr>
        <w:t xml:space="preserve">نمونه هایی از زیر گراف های متعلق به گراف فعالیت </w:t>
      </w:r>
      <w:r w:rsidRPr="001943CA">
        <w:rPr>
          <w:lang w:bidi="fa-IR"/>
        </w:rPr>
        <w:t>GT</w:t>
      </w:r>
      <w:r w:rsidRPr="001943CA">
        <w:rPr>
          <w:rFonts w:hint="cs"/>
          <w:rtl/>
          <w:lang w:bidi="fa-IR"/>
        </w:rPr>
        <w:t xml:space="preserve"> از پایگاه داده های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bookmarkEnd w:id="79"/>
      <w:bookmarkEnd w:id="80"/>
    </w:p>
    <w:p w:rsidR="002668B1" w:rsidRDefault="002668B1" w:rsidP="00F15F0F">
      <w:pPr>
        <w:tabs>
          <w:tab w:val="right" w:pos="540"/>
        </w:tabs>
        <w:rPr>
          <w:rtl/>
          <w:lang w:bidi="fa-IR"/>
        </w:rPr>
      </w:pPr>
    </w:p>
    <w:p w:rsidR="002668B1" w:rsidRDefault="001943CA" w:rsidP="00F15F0F">
      <w:pPr>
        <w:keepNext/>
        <w:tabs>
          <w:tab w:val="right" w:pos="540"/>
        </w:tabs>
      </w:pPr>
      <w:r w:rsidRPr="001943CA">
        <w:rPr>
          <w:noProof/>
        </w:rPr>
        <w:drawing>
          <wp:inline distT="0" distB="0" distL="0" distR="0" wp14:anchorId="24FC4E7F" wp14:editId="7E5C3234">
            <wp:extent cx="5600700" cy="1714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0700" cy="1714500"/>
                    </a:xfrm>
                    <a:prstGeom prst="rect">
                      <a:avLst/>
                    </a:prstGeom>
                    <a:noFill/>
                    <a:ln>
                      <a:noFill/>
                    </a:ln>
                  </pic:spPr>
                </pic:pic>
              </a:graphicData>
            </a:graphic>
          </wp:inline>
        </w:drawing>
      </w:r>
    </w:p>
    <w:p w:rsidR="001943CA" w:rsidRPr="001943CA" w:rsidRDefault="002668B1" w:rsidP="00EB1741">
      <w:pPr>
        <w:pStyle w:val="a9"/>
        <w:rPr>
          <w:rtl/>
          <w:lang w:bidi="fa-IR"/>
        </w:rPr>
      </w:pPr>
      <w:bookmarkStart w:id="81" w:name="_Toc409103382"/>
      <w:bookmarkStart w:id="82" w:name="_Toc409470307"/>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5</w:t>
      </w:r>
      <w:r>
        <w:rPr>
          <w:rtl/>
        </w:rPr>
        <w:fldChar w:fldCharType="end"/>
      </w:r>
      <w:r>
        <w:rPr>
          <w:rFonts w:hint="cs"/>
          <w:rtl/>
        </w:rPr>
        <w:t xml:space="preserve">: </w:t>
      </w:r>
      <w:r w:rsidRPr="001943CA">
        <w:rPr>
          <w:rFonts w:hint="cs"/>
          <w:rtl/>
          <w:lang w:bidi="fa-IR"/>
        </w:rPr>
        <w:t xml:space="preserve">تعدادی از زیر گراف های عمومی پر تکرار از پایگاه داده های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bookmarkEnd w:id="81"/>
      <w:bookmarkEnd w:id="82"/>
    </w:p>
    <w:p w:rsidR="00E56889" w:rsidRPr="00E56889" w:rsidRDefault="00E56889" w:rsidP="00F15F0F">
      <w:pPr>
        <w:pStyle w:val="ListParagraph"/>
        <w:keepNext/>
        <w:keepLines/>
        <w:numPr>
          <w:ilvl w:val="0"/>
          <w:numId w:val="18"/>
        </w:numPr>
        <w:spacing w:before="40"/>
        <w:contextualSpacing w:val="0"/>
        <w:outlineLvl w:val="2"/>
        <w:rPr>
          <w:rFonts w:eastAsiaTheme="majorEastAsia" w:cs="B Titr"/>
          <w:b/>
          <w:bCs/>
          <w:vanish/>
          <w:rtl/>
        </w:rPr>
      </w:pPr>
      <w:bookmarkStart w:id="83" w:name="_Toc408580848"/>
      <w:bookmarkStart w:id="84" w:name="_Toc408582703"/>
      <w:bookmarkStart w:id="85" w:name="_Toc408582768"/>
      <w:bookmarkStart w:id="86" w:name="_Toc408582833"/>
      <w:bookmarkStart w:id="87" w:name="_Toc408583065"/>
      <w:bookmarkStart w:id="88" w:name="_Toc408588765"/>
      <w:bookmarkStart w:id="89" w:name="_Toc408588841"/>
      <w:bookmarkStart w:id="90" w:name="_Toc408588981"/>
      <w:bookmarkStart w:id="91" w:name="_Toc408602790"/>
      <w:bookmarkStart w:id="92" w:name="_Toc408608842"/>
      <w:bookmarkStart w:id="93" w:name="_Toc408608912"/>
      <w:bookmarkStart w:id="94" w:name="_Toc408608994"/>
      <w:bookmarkStart w:id="95" w:name="_Toc409469305"/>
      <w:bookmarkStart w:id="96" w:name="_Toc409469611"/>
      <w:bookmarkEnd w:id="83"/>
      <w:bookmarkEnd w:id="84"/>
      <w:bookmarkEnd w:id="85"/>
      <w:bookmarkEnd w:id="86"/>
      <w:bookmarkEnd w:id="87"/>
      <w:bookmarkEnd w:id="88"/>
      <w:bookmarkEnd w:id="89"/>
      <w:bookmarkEnd w:id="90"/>
      <w:bookmarkEnd w:id="91"/>
      <w:bookmarkEnd w:id="92"/>
      <w:bookmarkEnd w:id="93"/>
      <w:bookmarkEnd w:id="94"/>
      <w:bookmarkEnd w:id="95"/>
      <w:bookmarkEnd w:id="96"/>
    </w:p>
    <w:p w:rsidR="00E56889" w:rsidRPr="00E56889" w:rsidRDefault="00E56889" w:rsidP="00F15F0F">
      <w:pPr>
        <w:pStyle w:val="ListParagraph"/>
        <w:keepNext/>
        <w:keepLines/>
        <w:numPr>
          <w:ilvl w:val="1"/>
          <w:numId w:val="18"/>
        </w:numPr>
        <w:spacing w:before="40"/>
        <w:contextualSpacing w:val="0"/>
        <w:outlineLvl w:val="2"/>
        <w:rPr>
          <w:rFonts w:eastAsiaTheme="majorEastAsia" w:cs="B Titr"/>
          <w:b/>
          <w:bCs/>
          <w:vanish/>
          <w:rtl/>
        </w:rPr>
      </w:pPr>
      <w:bookmarkStart w:id="97" w:name="_Toc408580849"/>
      <w:bookmarkStart w:id="98" w:name="_Toc408582704"/>
      <w:bookmarkStart w:id="99" w:name="_Toc408582769"/>
      <w:bookmarkStart w:id="100" w:name="_Toc408582834"/>
      <w:bookmarkStart w:id="101" w:name="_Toc408583066"/>
      <w:bookmarkStart w:id="102" w:name="_Toc408588766"/>
      <w:bookmarkStart w:id="103" w:name="_Toc408588842"/>
      <w:bookmarkStart w:id="104" w:name="_Toc408588982"/>
      <w:bookmarkStart w:id="105" w:name="_Toc408602791"/>
      <w:bookmarkStart w:id="106" w:name="_Toc408608843"/>
      <w:bookmarkStart w:id="107" w:name="_Toc408608913"/>
      <w:bookmarkStart w:id="108" w:name="_Toc408608995"/>
      <w:bookmarkStart w:id="109" w:name="_Toc409469306"/>
      <w:bookmarkStart w:id="110" w:name="_Toc409469612"/>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rsidR="00E56889" w:rsidRPr="00E56889" w:rsidRDefault="00E56889" w:rsidP="00F15F0F">
      <w:pPr>
        <w:pStyle w:val="ListParagraph"/>
        <w:keepNext/>
        <w:keepLines/>
        <w:numPr>
          <w:ilvl w:val="1"/>
          <w:numId w:val="18"/>
        </w:numPr>
        <w:spacing w:before="40"/>
        <w:contextualSpacing w:val="0"/>
        <w:outlineLvl w:val="2"/>
        <w:rPr>
          <w:rFonts w:eastAsiaTheme="majorEastAsia" w:cs="B Titr"/>
          <w:b/>
          <w:bCs/>
          <w:vanish/>
          <w:rtl/>
        </w:rPr>
      </w:pPr>
      <w:bookmarkStart w:id="111" w:name="_Toc408580850"/>
      <w:bookmarkStart w:id="112" w:name="_Toc408582705"/>
      <w:bookmarkStart w:id="113" w:name="_Toc408582770"/>
      <w:bookmarkStart w:id="114" w:name="_Toc408582835"/>
      <w:bookmarkStart w:id="115" w:name="_Toc408583067"/>
      <w:bookmarkStart w:id="116" w:name="_Toc408588767"/>
      <w:bookmarkStart w:id="117" w:name="_Toc408588843"/>
      <w:bookmarkStart w:id="118" w:name="_Toc408588983"/>
      <w:bookmarkStart w:id="119" w:name="_Toc408602792"/>
      <w:bookmarkStart w:id="120" w:name="_Toc408608844"/>
      <w:bookmarkStart w:id="121" w:name="_Toc408608914"/>
      <w:bookmarkStart w:id="122" w:name="_Toc408608996"/>
      <w:bookmarkStart w:id="123" w:name="_Toc409469307"/>
      <w:bookmarkStart w:id="124" w:name="_Toc409469613"/>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rsidR="00E56889" w:rsidRPr="00E56889" w:rsidRDefault="00E56889" w:rsidP="00F15F0F">
      <w:pPr>
        <w:pStyle w:val="ListParagraph"/>
        <w:keepNext/>
        <w:keepLines/>
        <w:numPr>
          <w:ilvl w:val="1"/>
          <w:numId w:val="18"/>
        </w:numPr>
        <w:spacing w:before="40"/>
        <w:contextualSpacing w:val="0"/>
        <w:outlineLvl w:val="2"/>
        <w:rPr>
          <w:rFonts w:eastAsiaTheme="majorEastAsia" w:cs="B Titr"/>
          <w:b/>
          <w:bCs/>
          <w:vanish/>
          <w:rtl/>
        </w:rPr>
      </w:pPr>
      <w:bookmarkStart w:id="125" w:name="_Toc408580851"/>
      <w:bookmarkStart w:id="126" w:name="_Toc408582706"/>
      <w:bookmarkStart w:id="127" w:name="_Toc408582771"/>
      <w:bookmarkStart w:id="128" w:name="_Toc408582836"/>
      <w:bookmarkStart w:id="129" w:name="_Toc408583068"/>
      <w:bookmarkStart w:id="130" w:name="_Toc408588768"/>
      <w:bookmarkStart w:id="131" w:name="_Toc408588844"/>
      <w:bookmarkStart w:id="132" w:name="_Toc408588984"/>
      <w:bookmarkStart w:id="133" w:name="_Toc408602793"/>
      <w:bookmarkStart w:id="134" w:name="_Toc408608845"/>
      <w:bookmarkStart w:id="135" w:name="_Toc408608915"/>
      <w:bookmarkStart w:id="136" w:name="_Toc408608997"/>
      <w:bookmarkStart w:id="137" w:name="_Toc409469308"/>
      <w:bookmarkStart w:id="138" w:name="_Toc40946961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E56889" w:rsidRPr="00E56889" w:rsidRDefault="00E56889" w:rsidP="00F15F0F">
      <w:pPr>
        <w:pStyle w:val="ListParagraph"/>
        <w:keepNext/>
        <w:keepLines/>
        <w:numPr>
          <w:ilvl w:val="1"/>
          <w:numId w:val="18"/>
        </w:numPr>
        <w:spacing w:before="40"/>
        <w:contextualSpacing w:val="0"/>
        <w:outlineLvl w:val="2"/>
        <w:rPr>
          <w:rFonts w:eastAsiaTheme="majorEastAsia" w:cs="B Titr"/>
          <w:b/>
          <w:bCs/>
          <w:vanish/>
          <w:rtl/>
        </w:rPr>
      </w:pPr>
      <w:bookmarkStart w:id="139" w:name="_Toc408580852"/>
      <w:bookmarkStart w:id="140" w:name="_Toc408582707"/>
      <w:bookmarkStart w:id="141" w:name="_Toc408582772"/>
      <w:bookmarkStart w:id="142" w:name="_Toc408582837"/>
      <w:bookmarkStart w:id="143" w:name="_Toc408583069"/>
      <w:bookmarkStart w:id="144" w:name="_Toc408588769"/>
      <w:bookmarkStart w:id="145" w:name="_Toc408588845"/>
      <w:bookmarkStart w:id="146" w:name="_Toc408588985"/>
      <w:bookmarkStart w:id="147" w:name="_Toc408602794"/>
      <w:bookmarkStart w:id="148" w:name="_Toc408608846"/>
      <w:bookmarkStart w:id="149" w:name="_Toc408608916"/>
      <w:bookmarkStart w:id="150" w:name="_Toc408608998"/>
      <w:bookmarkStart w:id="151" w:name="_Toc409469309"/>
      <w:bookmarkStart w:id="152" w:name="_Toc409469615"/>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1943CA" w:rsidRPr="001943CA" w:rsidRDefault="001943CA" w:rsidP="00954B06">
      <w:pPr>
        <w:pStyle w:val="Heading3"/>
        <w:numPr>
          <w:ilvl w:val="2"/>
          <w:numId w:val="18"/>
        </w:numPr>
        <w:ind w:left="0" w:firstLine="0"/>
        <w:rPr>
          <w:rtl/>
        </w:rPr>
      </w:pPr>
      <w:bookmarkStart w:id="153" w:name="_Toc408588770"/>
      <w:bookmarkStart w:id="154" w:name="_Toc408588846"/>
      <w:bookmarkStart w:id="155" w:name="_Toc408608917"/>
      <w:bookmarkStart w:id="156" w:name="_Toc409469310"/>
      <w:bookmarkStart w:id="157" w:name="_Toc409469616"/>
      <w:r w:rsidRPr="001943CA">
        <w:rPr>
          <w:rFonts w:hint="cs"/>
          <w:rtl/>
        </w:rPr>
        <w:t xml:space="preserve">روش های آپریوری </w:t>
      </w:r>
      <w:r w:rsidRPr="001943CA">
        <w:rPr>
          <w:rFonts w:ascii="Times New Roman" w:hAnsi="Times New Roman" w:cs="Times New Roman" w:hint="cs"/>
          <w:rtl/>
        </w:rPr>
        <w:t>–</w:t>
      </w:r>
      <w:r w:rsidRPr="001943CA">
        <w:rPr>
          <w:rFonts w:hint="cs"/>
          <w:rtl/>
        </w:rPr>
        <w:t xml:space="preserve"> مانند</w:t>
      </w:r>
      <w:bookmarkEnd w:id="153"/>
      <w:bookmarkEnd w:id="154"/>
      <w:bookmarkEnd w:id="155"/>
      <w:bookmarkEnd w:id="156"/>
      <w:bookmarkEnd w:id="157"/>
    </w:p>
    <w:p w:rsidR="001943CA" w:rsidRPr="001943CA" w:rsidRDefault="001943CA" w:rsidP="00F15F0F">
      <w:pPr>
        <w:tabs>
          <w:tab w:val="right" w:pos="540"/>
        </w:tabs>
        <w:rPr>
          <w:rtl/>
          <w:lang w:bidi="fa-IR"/>
        </w:rPr>
      </w:pPr>
      <w:r w:rsidRPr="001943CA">
        <w:rPr>
          <w:rFonts w:hint="cs"/>
          <w:rtl/>
          <w:lang w:bidi="fa-IR"/>
        </w:rPr>
        <w:t xml:space="preserve">این بخش بر روش های استخراج گراف که با استفاده از اصول و قواعد استخراج مجموعه آیتم / توالی / درختچه های گراف پرتکرار بر مبنای روش آپریوری تمرکز کرده است. فرایند شمارش و بررسی به شیوه سروته انجام می شود و با زیر گراف هایی که </w:t>
      </w:r>
      <w:r w:rsidRPr="001943CA">
        <w:rPr>
          <w:rFonts w:hint="cs"/>
          <w:rtl/>
          <w:lang w:bidi="fa-IR"/>
        </w:rPr>
        <w:lastRenderedPageBreak/>
        <w:t xml:space="preserve">شامل (مثلا زیر گراف </w:t>
      </w:r>
      <w:r w:rsidRPr="001943CA">
        <w:rPr>
          <w:rFonts w:ascii="Times New Roman" w:hAnsi="Times New Roman" w:cs="Times New Roman" w:hint="cs"/>
          <w:rtl/>
          <w:lang w:bidi="fa-IR"/>
        </w:rPr>
        <w:t>–</w:t>
      </w:r>
      <w:r w:rsidRPr="001943CA">
        <w:rPr>
          <w:rFonts w:hint="cs"/>
          <w:rtl/>
          <w:lang w:bidi="fa-IR"/>
        </w:rPr>
        <w:t xml:space="preserve">1) آغاز می شود. در هر چرخه (تکرار)، زیر گراف داوطلب </w:t>
      </w:r>
      <w:r w:rsidRPr="001943CA">
        <w:rPr>
          <w:lang w:bidi="fa-IR"/>
        </w:rPr>
        <w:t>K</w:t>
      </w:r>
      <w:r w:rsidRPr="001943CA">
        <w:rPr>
          <w:rFonts w:hint="cs"/>
          <w:rtl/>
          <w:lang w:bidi="fa-IR"/>
        </w:rPr>
        <w:t xml:space="preserve"> از نظر پر تکرار بودن مورد بررسی قرار می گیرند و فقط الگوهای پرتکرار برای ایجاد زیر گراف های (</w:t>
      </w:r>
      <w:r w:rsidRPr="001943CA">
        <w:rPr>
          <w:lang w:bidi="fa-IR"/>
        </w:rPr>
        <w:t>K+1</w:t>
      </w:r>
      <w:r w:rsidRPr="001943CA">
        <w:rPr>
          <w:rFonts w:hint="cs"/>
          <w:rtl/>
          <w:lang w:bidi="fa-IR"/>
        </w:rPr>
        <w:t>) مورد استفاده قرار می گیرند. تعدادی از واریانس های مختلف در میان الگوریتم های آپریوری</w:t>
      </w:r>
      <w:r w:rsidR="00A05169">
        <w:rPr>
          <w:rFonts w:hint="cs"/>
          <w:rtl/>
          <w:lang w:bidi="fa-IR"/>
        </w:rPr>
        <w:t xml:space="preserve"> </w:t>
      </w:r>
      <w:r w:rsidRPr="001943CA">
        <w:rPr>
          <w:rFonts w:hint="cs"/>
          <w:rtl/>
          <w:lang w:bidi="fa-IR"/>
        </w:rPr>
        <w:t>-</w:t>
      </w:r>
      <w:r w:rsidR="00A05169">
        <w:rPr>
          <w:rFonts w:hint="cs"/>
          <w:rtl/>
          <w:lang w:bidi="fa-IR"/>
        </w:rPr>
        <w:t xml:space="preserve"> </w:t>
      </w:r>
      <w:r w:rsidRPr="001943CA">
        <w:rPr>
          <w:rFonts w:hint="cs"/>
          <w:rtl/>
          <w:lang w:bidi="fa-IR"/>
        </w:rPr>
        <w:t>مبنا در خصوص روش ایجاد داوطلب ها (گراف های داوطلب) وجود دارد. رویکرد اتصال که برای استخراج مجموعه آیتم های پرتکرار به خوبی کار می کند ممکن است برای برنامه های کاربردی که ویژگی های ساختاری الگوهای داده در نظر گرفته می شوند، مناسب و کارآمد نباشد. تعداد زیادی داوطلب نامعتبر بی جهت ایجاد و فرض می شوند. در استخراج زیر گراف پرتکرار با توجه به وجود روش های بسیاری برای عملیات اتصال دو زیر ساختار پدیده فوق بیشتر مشاهده می شود.</w:t>
      </w:r>
    </w:p>
    <w:p w:rsidR="001943CA" w:rsidRPr="001943CA" w:rsidRDefault="001943CA" w:rsidP="007F44B0">
      <w:pPr>
        <w:tabs>
          <w:tab w:val="right" w:pos="540"/>
        </w:tabs>
        <w:rPr>
          <w:rtl/>
          <w:lang w:bidi="fa-IR"/>
        </w:rPr>
      </w:pPr>
      <w:r w:rsidRPr="001943CA">
        <w:rPr>
          <w:rFonts w:hint="cs"/>
          <w:rtl/>
          <w:lang w:bidi="fa-IR"/>
        </w:rPr>
        <w:t xml:space="preserve">الگوریتم </w:t>
      </w:r>
      <w:r w:rsidRPr="001943CA">
        <w:rPr>
          <w:lang w:bidi="fa-IR"/>
        </w:rPr>
        <w:t>AGM</w:t>
      </w:r>
      <w:r w:rsidRPr="001943CA">
        <w:rPr>
          <w:rFonts w:hint="cs"/>
          <w:rtl/>
          <w:lang w:bidi="fa-IR"/>
        </w:rPr>
        <w:t xml:space="preserve"> </w:t>
      </w:r>
      <w:r w:rsidR="00B74821">
        <w:rPr>
          <w:rtl/>
          <w:lang w:bidi="fa-IR"/>
        </w:rPr>
        <w:fldChar w:fldCharType="begin"/>
      </w:r>
      <w:r w:rsidR="00B74821">
        <w:rPr>
          <w:rtl/>
          <w:lang w:bidi="fa-IR"/>
        </w:rPr>
        <w:instrText xml:space="preserve"> </w:instrText>
      </w:r>
      <w:r w:rsidR="00B74821">
        <w:rPr>
          <w:lang w:bidi="fa-IR"/>
        </w:rPr>
        <w:instrText>ADDIN EN.CITE &lt;EndNote&gt;&lt;Cite&gt;&lt;Author&gt;Inokuchi&lt;/Author&gt;&lt;Year&gt;2000&lt;/Year&gt;&lt;RecNum&gt;70&lt;/RecNum&gt;&lt;DisplayText&gt;[13]&lt;/DisplayText&gt;&lt;record&gt;&lt;rec-number&gt;70&lt;/rec-number&gt;&lt;foreign-keys&gt;&lt;key app="EN" db-id="5vaes0fpbfpepxedwv65twzav09zxxw9p5xs" timestamp="1419526756"&gt;70</w:instrText>
      </w:r>
      <w:r w:rsidR="00B74821">
        <w:rPr>
          <w:rtl/>
          <w:lang w:bidi="fa-IR"/>
        </w:rPr>
        <w:instrText>&lt;/</w:instrText>
      </w:r>
      <w:r w:rsidR="00B74821">
        <w:rPr>
          <w:lang w:bidi="fa-IR"/>
        </w:rPr>
        <w:instrText>key&gt;&lt;/foreign-keys&gt;&lt;ref-type name="Book Section"&gt;5&lt;/ref-type&gt;&lt;contributors&gt;&lt;authors&gt;&lt;author&gt;Inokuchi, Akihiro&lt;/author&gt;&lt;author&gt;Washio, Takashi&lt;/author&gt;&lt;author&gt;Motoda, Hiroshi&lt;/author&gt;&lt;/authors&gt;&lt;secondary-authors&gt;&lt;author&gt;Zighed, DjamelA&lt;/author&gt;&lt;author&gt;Komorowski, Jan&lt;/author&gt;&lt;author&gt;Żytkow, Jan&lt;/author&gt;&lt;/secondary-authors&gt;&lt;/contributors&gt;&lt;titles&gt;&lt;title&gt;An Apriori-Based Algorithm for Mining Frequent Substructures from Graph Data&lt;/title&gt;&lt;secondary-title&gt;Principles of Data Mining and Knowledge Discovery&lt;/secondary-title&gt;&lt;tertiary-title&gt;Lecture Notes in Computer Science&lt;/tertiary-title&gt;&lt;/titles&gt;&lt;pages&gt;13-23&lt;/pages&gt;&lt;volume&gt;1910&lt;/volume&gt;&lt;section&gt;2&lt;/section&gt;&lt;dates&gt;&lt;year&gt;2000&lt;/year&gt;&lt;pub-dates&gt;&lt;date&gt;2000/01/01&lt;/date&gt;&lt;/pub-dates&gt;&lt;/dates&gt;&lt;publisher&gt;Springer Berlin Heidelberg&lt;/publisher&gt;&lt;isbn&gt;978-3-540-41066-9&lt;/isbn&gt;&lt;urls&gt;&lt;related-urls&gt;&lt;url&gt;http://dx.doi.org/10.1007/3-540-45372-5_2&lt;/url&gt;&lt;/related-urls&gt;&lt;/urls&gt;&lt;electronic-resource-num&gt;10.1007/3-540-45372-5_2&lt;/electronic-resource-num&gt;&lt;language&gt;English&lt;/language&gt;&lt;/record</w:instrText>
      </w:r>
      <w:r w:rsidR="00B74821">
        <w:rPr>
          <w:rtl/>
          <w:lang w:bidi="fa-IR"/>
        </w:rPr>
        <w:instrText>&gt;&lt;/</w:instrText>
      </w:r>
      <w:r w:rsidR="00B74821">
        <w:rPr>
          <w:lang w:bidi="fa-IR"/>
        </w:rPr>
        <w:instrText>Cite&gt;&lt;/EndNote</w:instrText>
      </w:r>
      <w:r w:rsidR="00B74821">
        <w:rPr>
          <w:rtl/>
          <w:lang w:bidi="fa-IR"/>
        </w:rPr>
        <w:instrText>&gt;</w:instrText>
      </w:r>
      <w:r w:rsidR="00B74821">
        <w:rPr>
          <w:rtl/>
          <w:lang w:bidi="fa-IR"/>
        </w:rPr>
        <w:fldChar w:fldCharType="separate"/>
      </w:r>
      <w:r w:rsidR="00B74821">
        <w:rPr>
          <w:noProof/>
          <w:rtl/>
          <w:lang w:bidi="fa-IR"/>
        </w:rPr>
        <w:t>[</w:t>
      </w:r>
      <w:hyperlink w:anchor="_ENREF_13" w:tooltip="Inokuchi, 2000 #70" w:history="1">
        <w:r w:rsidR="007F44B0">
          <w:rPr>
            <w:noProof/>
            <w:rtl/>
            <w:lang w:bidi="fa-IR"/>
          </w:rPr>
          <w:t>13</w:t>
        </w:r>
      </w:hyperlink>
      <w:r w:rsidR="00B74821">
        <w:rPr>
          <w:noProof/>
          <w:rtl/>
          <w:lang w:bidi="fa-IR"/>
        </w:rPr>
        <w:t>]</w:t>
      </w:r>
      <w:r w:rsidR="00B74821">
        <w:rPr>
          <w:rtl/>
          <w:lang w:bidi="fa-IR"/>
        </w:rPr>
        <w:fldChar w:fldCharType="end"/>
      </w:r>
      <w:r w:rsidR="00B74821">
        <w:rPr>
          <w:rFonts w:hint="cs"/>
          <w:rtl/>
          <w:lang w:bidi="fa-IR"/>
        </w:rPr>
        <w:t xml:space="preserve"> </w:t>
      </w:r>
      <w:r w:rsidRPr="001943CA">
        <w:rPr>
          <w:rFonts w:hint="cs"/>
          <w:rtl/>
          <w:lang w:bidi="fa-IR"/>
        </w:rPr>
        <w:t xml:space="preserve">رویکرد آپریوری سطح </w:t>
      </w:r>
      <w:r w:rsidRPr="001943CA">
        <w:rPr>
          <w:rFonts w:ascii="Times New Roman" w:hAnsi="Times New Roman" w:cs="Times New Roman" w:hint="cs"/>
          <w:rtl/>
          <w:lang w:bidi="fa-IR"/>
        </w:rPr>
        <w:t>–</w:t>
      </w:r>
      <w:r w:rsidRPr="001943CA">
        <w:rPr>
          <w:rFonts w:hint="cs"/>
          <w:rtl/>
          <w:lang w:bidi="fa-IR"/>
        </w:rPr>
        <w:t xml:space="preserve"> محور را بر می گزیند که گراف ها با استفاده از یک ماتریکس مجانب ارائه می شوند. فرایند مورد نظر از کوچک ترین زیر گراف ها شروع می شود و داوطلب ها با اجرای عملیات اتصال برای ماتریکس های مجانب نشان دهنده زیر گراف های داوطلب بررسی و شمارش می شوند. بر اساس دسته بندی ماتریکس های مجانب که در تعیین دقیق فراوانی نقش دارند، شکل مجاز برای زیر گراف القا شده تعریف می شود. الگوریتم </w:t>
      </w:r>
      <w:r w:rsidRPr="001943CA">
        <w:rPr>
          <w:lang w:bidi="fa-IR"/>
        </w:rPr>
        <w:t>FSG</w:t>
      </w:r>
      <w:r w:rsidRPr="001943CA">
        <w:rPr>
          <w:rFonts w:hint="cs"/>
          <w:rtl/>
          <w:lang w:bidi="fa-IR"/>
        </w:rPr>
        <w:t xml:space="preserve"> </w:t>
      </w:r>
      <w:r w:rsidR="00C21AD3">
        <w:rPr>
          <w:rtl/>
          <w:lang w:bidi="fa-IR"/>
        </w:rPr>
        <w:fldChar w:fldCharType="begin"/>
      </w:r>
      <w:r w:rsidR="00C21AD3">
        <w:rPr>
          <w:rtl/>
          <w:lang w:bidi="fa-IR"/>
        </w:rPr>
        <w:instrText xml:space="preserve"> </w:instrText>
      </w:r>
      <w:r w:rsidR="00C21AD3">
        <w:rPr>
          <w:lang w:bidi="fa-IR"/>
        </w:rPr>
        <w:instrText>ADDIN EN.CITE &lt;EndNote&gt;&lt;Cite&gt;&lt;Author&gt;Kuramochi&lt;/Author&gt;&lt;RecNum&gt;71&lt;/RecNum&gt;&lt;DisplayText&gt;[14]&lt;/DisplayText&gt;&lt;record&gt;&lt;rec-number&gt;71&lt;/rec-number&gt;&lt;foreign-keys&gt;&lt;key app="EN" db-id="5vaes0fpbfpepxedwv65twzav09zxxw9p5xs" timestamp="1419527242"&gt;71&lt;/key&gt;&lt;/foreign</w:instrText>
      </w:r>
      <w:r w:rsidR="00C21AD3">
        <w:rPr>
          <w:rtl/>
          <w:lang w:bidi="fa-IR"/>
        </w:rPr>
        <w:instrText>-</w:instrText>
      </w:r>
      <w:r w:rsidR="00C21AD3">
        <w:rPr>
          <w:lang w:bidi="fa-IR"/>
        </w:rPr>
        <w:instrText>keys&gt;&lt;ref-type name="Conference Proceedings"&gt;10&lt;/ref-type&gt;&lt;contributors&gt;&lt;authors&gt;&lt;author&gt;Kuramochi, Michihiro&lt;/author&gt;&lt;author&gt;Karypis, George&lt;/author&gt;&lt;/authors&gt;&lt;/contributors&gt;&lt;titles&gt;&lt;title&gt;Frequent Subgraph Discovery&lt;/title&gt;&lt;/titles&gt;&lt;pages&gt;313-320&lt;/pages</w:instrText>
      </w:r>
      <w:r w:rsidR="00C21AD3">
        <w:rPr>
          <w:rtl/>
          <w:lang w:bidi="fa-IR"/>
        </w:rPr>
        <w:instrText>&gt;&lt;</w:instrText>
      </w:r>
      <w:r w:rsidR="00C21AD3">
        <w:rPr>
          <w:lang w:bidi="fa-IR"/>
        </w:rPr>
        <w:instrText>dates&gt;&lt;pub-dates&gt;&lt;date&gt;2001&lt;/date&gt;&lt;/pub-dates&gt;&lt;/dates&gt;&lt;urls&gt;&lt;/urls&gt;&lt;/record&gt;&lt;/Cite&gt;&lt;/EndNote</w:instrText>
      </w:r>
      <w:r w:rsidR="00C21AD3">
        <w:rPr>
          <w:rtl/>
          <w:lang w:bidi="fa-IR"/>
        </w:rPr>
        <w:instrText>&gt;</w:instrText>
      </w:r>
      <w:r w:rsidR="00C21AD3">
        <w:rPr>
          <w:rtl/>
          <w:lang w:bidi="fa-IR"/>
        </w:rPr>
        <w:fldChar w:fldCharType="separate"/>
      </w:r>
      <w:r w:rsidR="00C21AD3">
        <w:rPr>
          <w:noProof/>
          <w:rtl/>
          <w:lang w:bidi="fa-IR"/>
        </w:rPr>
        <w:t>[</w:t>
      </w:r>
      <w:hyperlink w:anchor="_ENREF_14" w:tooltip="Kuramochi,  #71" w:history="1">
        <w:r w:rsidR="007F44B0">
          <w:rPr>
            <w:noProof/>
            <w:rtl/>
            <w:lang w:bidi="fa-IR"/>
          </w:rPr>
          <w:t>14</w:t>
        </w:r>
      </w:hyperlink>
      <w:r w:rsidR="00C21AD3">
        <w:rPr>
          <w:noProof/>
          <w:rtl/>
          <w:lang w:bidi="fa-IR"/>
        </w:rPr>
        <w:t>]</w:t>
      </w:r>
      <w:r w:rsidR="00C21AD3">
        <w:rPr>
          <w:rtl/>
          <w:lang w:bidi="fa-IR"/>
        </w:rPr>
        <w:fldChar w:fldCharType="end"/>
      </w:r>
      <w:r w:rsidR="00C21AD3">
        <w:rPr>
          <w:rFonts w:hint="cs"/>
          <w:rtl/>
          <w:lang w:bidi="fa-IR"/>
        </w:rPr>
        <w:t xml:space="preserve"> </w:t>
      </w:r>
      <w:r w:rsidR="00C21AD3">
        <w:rPr>
          <w:lang w:bidi="fa-IR"/>
        </w:rPr>
        <w:t xml:space="preserve"> </w:t>
      </w:r>
      <w:r w:rsidRPr="001943CA">
        <w:rPr>
          <w:rFonts w:hint="cs"/>
          <w:rtl/>
          <w:lang w:bidi="fa-IR"/>
        </w:rPr>
        <w:t xml:space="preserve">برای استخراج زیر گراف های مستقیم / غیر مستقیم پر تکرار (فراوان) طراحی شد. برای به حداقل رساندن فرایند ذخیره سازی و محاسبه الگوریتم های </w:t>
      </w:r>
      <w:r w:rsidRPr="001943CA">
        <w:rPr>
          <w:lang w:bidi="fa-IR"/>
        </w:rPr>
        <w:t>FSG</w:t>
      </w:r>
      <w:r w:rsidRPr="001943CA">
        <w:rPr>
          <w:rFonts w:hint="cs"/>
          <w:rtl/>
          <w:lang w:bidi="fa-IR"/>
        </w:rPr>
        <w:t xml:space="preserve"> برای ذخیره موثر فعالیت های ورودی، زیر گراف های داوطلب و زیر گراف های پر تکرار از نمایش گراف کم تراکم (غیر متراکم) استفاده می کند. این الگوریتم ها شکل مجاز ماتریکس مجانب را اجرا می کنند و سپس آن را به نمایش فهرست </w:t>
      </w:r>
      <w:r w:rsidRPr="001943CA">
        <w:rPr>
          <w:rFonts w:ascii="Times New Roman" w:hAnsi="Times New Roman" w:cs="Times New Roman" w:hint="cs"/>
          <w:rtl/>
          <w:lang w:bidi="fa-IR"/>
        </w:rPr>
        <w:t>–</w:t>
      </w:r>
      <w:r w:rsidRPr="001943CA">
        <w:rPr>
          <w:rFonts w:hint="cs"/>
          <w:rtl/>
          <w:lang w:bidi="fa-IR"/>
        </w:rPr>
        <w:t xml:space="preserve"> مجانب ها تبدیل می کند. برای ایجاد زیر گراف های داوطلب </w:t>
      </w:r>
      <w:r w:rsidRPr="001943CA">
        <w:rPr>
          <w:lang w:bidi="fa-IR"/>
        </w:rPr>
        <w:t>(K+1)</w:t>
      </w:r>
      <w:r w:rsidRPr="001943CA">
        <w:rPr>
          <w:rFonts w:hint="cs"/>
          <w:rtl/>
          <w:lang w:bidi="fa-IR"/>
        </w:rPr>
        <w:t xml:space="preserve"> زیر گراف پر تکرار </w:t>
      </w:r>
      <w:r w:rsidRPr="001943CA">
        <w:rPr>
          <w:lang w:bidi="fa-IR"/>
        </w:rPr>
        <w:t>K</w:t>
      </w:r>
      <w:r w:rsidRPr="001943CA">
        <w:rPr>
          <w:rFonts w:hint="cs"/>
          <w:rtl/>
          <w:lang w:bidi="fa-IR"/>
        </w:rPr>
        <w:t xml:space="preserve">، عملیات اتصال برای زیر گراف های پر تکرار </w:t>
      </w:r>
      <w:r w:rsidRPr="001943CA">
        <w:rPr>
          <w:lang w:bidi="fa-IR"/>
        </w:rPr>
        <w:t>K</w:t>
      </w:r>
      <w:r w:rsidRPr="001943CA">
        <w:rPr>
          <w:rFonts w:hint="cs"/>
          <w:rtl/>
          <w:lang w:bidi="fa-IR"/>
        </w:rPr>
        <w:t xml:space="preserve"> که شامل زیر گراف (</w:t>
      </w:r>
      <w:r w:rsidRPr="001943CA">
        <w:rPr>
          <w:lang w:bidi="fa-IR"/>
        </w:rPr>
        <w:t>K-1</w:t>
      </w:r>
      <w:r w:rsidRPr="001943CA">
        <w:rPr>
          <w:rFonts w:hint="cs"/>
          <w:rtl/>
          <w:lang w:bidi="fa-IR"/>
        </w:rPr>
        <w:t>) مشابهی است اجرا می شود. فراوانی گراف (</w:t>
      </w:r>
      <w:r w:rsidRPr="001943CA">
        <w:rPr>
          <w:lang w:bidi="fa-IR"/>
        </w:rPr>
        <w:t>K+1</w:t>
      </w:r>
      <w:r w:rsidRPr="001943CA">
        <w:rPr>
          <w:rFonts w:hint="cs"/>
          <w:rtl/>
          <w:lang w:bidi="fa-IR"/>
        </w:rPr>
        <w:t xml:space="preserve">) جدید به صورت اندازه مقطع فهرست های شناساگر اجرایی (فهرست </w:t>
      </w:r>
      <w:r w:rsidRPr="001943CA">
        <w:rPr>
          <w:lang w:bidi="fa-IR"/>
        </w:rPr>
        <w:t>TID</w:t>
      </w:r>
      <w:r w:rsidRPr="001943CA">
        <w:rPr>
          <w:rFonts w:hint="cs"/>
          <w:rtl/>
          <w:lang w:bidi="fa-IR"/>
        </w:rPr>
        <w:t xml:space="preserve">) زیر گراف های متصل </w:t>
      </w:r>
      <w:r w:rsidRPr="001943CA">
        <w:rPr>
          <w:lang w:bidi="fa-IR"/>
        </w:rPr>
        <w:t>K</w:t>
      </w:r>
      <w:r w:rsidRPr="001943CA">
        <w:rPr>
          <w:rFonts w:hint="cs"/>
          <w:rtl/>
          <w:lang w:bidi="fa-IR"/>
        </w:rPr>
        <w:t xml:space="preserve"> تعریف می شود. استفاده از فهرست های </w:t>
      </w:r>
      <w:r w:rsidRPr="001943CA">
        <w:rPr>
          <w:lang w:bidi="fa-IR"/>
        </w:rPr>
        <w:t>TID</w:t>
      </w:r>
      <w:r w:rsidRPr="001943CA">
        <w:rPr>
          <w:rFonts w:hint="cs"/>
          <w:rtl/>
          <w:lang w:bidi="fa-IR"/>
        </w:rPr>
        <w:t xml:space="preserve"> می تواند فرایند بررسی و شمارش زیر گراف های داوطلب در </w:t>
      </w:r>
      <w:r w:rsidRPr="001943CA">
        <w:rPr>
          <w:lang w:bidi="fa-IR"/>
        </w:rPr>
        <w:t>FSG</w:t>
      </w:r>
      <w:r w:rsidRPr="001943CA">
        <w:rPr>
          <w:rFonts w:hint="cs"/>
          <w:rtl/>
          <w:lang w:bidi="fa-IR"/>
        </w:rPr>
        <w:t xml:space="preserve"> را ساده تر کند اما لزوم ذخیره تمام فهرست های </w:t>
      </w:r>
      <w:r w:rsidRPr="001943CA">
        <w:rPr>
          <w:lang w:bidi="fa-IR"/>
        </w:rPr>
        <w:t>TID</w:t>
      </w:r>
      <w:r w:rsidRPr="001943CA">
        <w:rPr>
          <w:rFonts w:hint="cs"/>
          <w:rtl/>
          <w:lang w:bidi="fa-IR"/>
        </w:rPr>
        <w:t xml:space="preserve"> برای داده های گراف بزرگ موجب ایجاد مشکلات حافظه می شود. همین نویسندگان </w:t>
      </w:r>
      <w:r w:rsidR="002C7B85">
        <w:rPr>
          <w:rtl/>
          <w:lang w:bidi="fa-IR"/>
        </w:rPr>
        <w:fldChar w:fldCharType="begin"/>
      </w:r>
      <w:r w:rsidR="002C7B85">
        <w:rPr>
          <w:rtl/>
          <w:lang w:bidi="fa-IR"/>
        </w:rPr>
        <w:instrText xml:space="preserve"> </w:instrText>
      </w:r>
      <w:r w:rsidR="002C7B85">
        <w:rPr>
          <w:lang w:bidi="fa-IR"/>
        </w:rPr>
        <w:instrText>ADDIN EN.CITE &lt;EndNote&gt;&lt;Cite&gt;&lt;Author&gt;Kuramochi&lt;/Author&gt;&lt;Year&gt;2007&lt;/Year&gt;&lt;RecNum&gt;72&lt;/RecNum&gt;&lt;DisplayText&gt;[15]&lt;/DisplayText&gt;&lt;record&gt;&lt;rec-number&gt;72&lt;/rec-number&gt;&lt;foreign-keys&gt;&lt;key app="EN" db-id="5vaes0fpbfpepxedwv65twzav09zxxw9p5xs" timestamp="1419527753"&gt;7</w:instrText>
      </w:r>
      <w:r w:rsidR="002C7B85">
        <w:rPr>
          <w:rtl/>
          <w:lang w:bidi="fa-IR"/>
        </w:rPr>
        <w:instrText>2&lt;/</w:instrText>
      </w:r>
      <w:r w:rsidR="002C7B85">
        <w:rPr>
          <w:lang w:bidi="fa-IR"/>
        </w:rPr>
        <w:instrText>key&gt;&lt;/foreign-keys&gt;&lt;ref-type name="Journal Article"&gt;17&lt;/ref-type&gt;&lt;contributors&gt;&lt;authors&gt;&lt;author&gt;Michihiro Kuramochi&lt;/author&gt;&lt;author&gt;George Karypis&lt;/author&gt;&lt;/authors&gt;&lt;/contributors&gt;&lt;titles&gt;&lt;title&gt;Discovering frequent geometric subgraphs&lt;/title&gt;&lt;secondary-title&gt;Inf. Syst.&lt;/secondary-title&gt;&lt;/titles&gt;&lt;periodical&gt;&lt;full-title&gt;Inf. Syst.&lt;/full-title&gt;&lt;/periodical&gt;&lt;pages&gt;1101-1120&lt;/pages&gt;&lt;volume&gt;32&lt;/volume&gt;&lt;number&gt;8&lt;/number&gt;&lt;dates&gt;&lt;year&gt;2007&lt;/year&gt;&lt;/dates&gt;&lt;isbn&gt;0306-4379&lt;/isbn&gt;&lt;urls&gt;&lt;/urls&gt;&lt;custom1&gt;1287959&lt;/custom1&gt;&lt;electronic-resource-num&gt;10.1016/j.is.2005.05.005&lt;/electronic-resource-num&gt;&lt;/record&gt;&lt;/Cite&gt;&lt;/EndNote</w:instrText>
      </w:r>
      <w:r w:rsidR="002C7B85">
        <w:rPr>
          <w:rtl/>
          <w:lang w:bidi="fa-IR"/>
        </w:rPr>
        <w:instrText>&gt;</w:instrText>
      </w:r>
      <w:r w:rsidR="002C7B85">
        <w:rPr>
          <w:rtl/>
          <w:lang w:bidi="fa-IR"/>
        </w:rPr>
        <w:fldChar w:fldCharType="separate"/>
      </w:r>
      <w:r w:rsidR="002C7B85">
        <w:rPr>
          <w:noProof/>
          <w:rtl/>
          <w:lang w:bidi="fa-IR"/>
        </w:rPr>
        <w:t>[</w:t>
      </w:r>
      <w:hyperlink w:anchor="_ENREF_15" w:tooltip="Kuramochi, 2007 #72" w:history="1">
        <w:r w:rsidR="007F44B0">
          <w:rPr>
            <w:noProof/>
            <w:rtl/>
            <w:lang w:bidi="fa-IR"/>
          </w:rPr>
          <w:t>15</w:t>
        </w:r>
      </w:hyperlink>
      <w:r w:rsidR="002C7B85">
        <w:rPr>
          <w:noProof/>
          <w:rtl/>
          <w:lang w:bidi="fa-IR"/>
        </w:rPr>
        <w:t>]</w:t>
      </w:r>
      <w:r w:rsidR="002C7B85">
        <w:rPr>
          <w:rtl/>
          <w:lang w:bidi="fa-IR"/>
        </w:rPr>
        <w:fldChar w:fldCharType="end"/>
      </w:r>
      <w:r w:rsidR="002C7B85">
        <w:rPr>
          <w:rFonts w:hint="cs"/>
          <w:rtl/>
          <w:lang w:bidi="fa-IR"/>
        </w:rPr>
        <w:t xml:space="preserve"> </w:t>
      </w:r>
      <w:r w:rsidRPr="001943CA">
        <w:rPr>
          <w:rFonts w:hint="cs"/>
          <w:rtl/>
          <w:lang w:bidi="fa-IR"/>
        </w:rPr>
        <w:t xml:space="preserve">الگوریتم </w:t>
      </w:r>
      <w:r w:rsidRPr="001943CA">
        <w:rPr>
          <w:lang w:bidi="fa-IR"/>
        </w:rPr>
        <w:t>gFSG</w:t>
      </w:r>
      <w:r w:rsidRPr="001943CA">
        <w:rPr>
          <w:rFonts w:hint="cs"/>
          <w:rtl/>
          <w:lang w:bidi="fa-IR"/>
        </w:rPr>
        <w:t xml:space="preserve"> را پیشنهاد داده اند که دنباله مسئله یافتن الگوهای هندسی پرتکرار در گراف های هندسی است. این گراف های هندسی در واقع گراف هایی هستند که رأس های آنها دارای مختصات دو یا سه بعدی هستند. </w:t>
      </w:r>
      <w:r w:rsidRPr="001943CA">
        <w:rPr>
          <w:lang w:bidi="fa-IR"/>
        </w:rPr>
        <w:t>gFSG</w:t>
      </w:r>
      <w:r w:rsidRPr="001943CA">
        <w:rPr>
          <w:rFonts w:hint="cs"/>
          <w:rtl/>
          <w:lang w:bidi="fa-IR"/>
        </w:rPr>
        <w:t xml:space="preserve"> از یک رویکرد سطح</w:t>
      </w:r>
      <w:r w:rsidR="00FB1D13">
        <w:rPr>
          <w:rFonts w:hint="cs"/>
          <w:rtl/>
          <w:lang w:bidi="fa-IR"/>
        </w:rPr>
        <w:t xml:space="preserve"> </w:t>
      </w:r>
      <w:r w:rsidRPr="001943CA">
        <w:rPr>
          <w:rFonts w:hint="cs"/>
          <w:rtl/>
          <w:lang w:bidi="fa-IR"/>
        </w:rPr>
        <w:t>-</w:t>
      </w:r>
      <w:r w:rsidR="00FB1D13">
        <w:rPr>
          <w:rFonts w:hint="cs"/>
          <w:rtl/>
          <w:lang w:bidi="fa-IR"/>
        </w:rPr>
        <w:t xml:space="preserve"> </w:t>
      </w:r>
      <w:r w:rsidRPr="001943CA">
        <w:rPr>
          <w:rFonts w:hint="cs"/>
          <w:rtl/>
          <w:lang w:bidi="fa-IR"/>
        </w:rPr>
        <w:t>محور استفاده می کند که در هر نوبت به وسیله یکی از کران ها، زیر گراف های پر تکرار را امتداد می دهد و تعدادی از الگوریتم ها برای ارزیابی هم ریختی زیر گراف های هندسی تلفیق (ادغام) می شوند (که عبارتند از</w:t>
      </w:r>
      <w:r w:rsidR="002C7B85">
        <w:rPr>
          <w:rFonts w:hint="cs"/>
          <w:rtl/>
          <w:lang w:bidi="fa-IR"/>
        </w:rPr>
        <w:t>:</w:t>
      </w:r>
      <w:r w:rsidRPr="001943CA">
        <w:rPr>
          <w:rFonts w:hint="cs"/>
          <w:rtl/>
          <w:lang w:bidi="fa-IR"/>
        </w:rPr>
        <w:t xml:space="preserve"> دوران، مرتبه، واریانس برگردان).</w:t>
      </w:r>
    </w:p>
    <w:p w:rsidR="001943CA" w:rsidRPr="001943CA" w:rsidRDefault="001943CA" w:rsidP="007F44B0">
      <w:pPr>
        <w:tabs>
          <w:tab w:val="right" w:pos="540"/>
        </w:tabs>
        <w:rPr>
          <w:rtl/>
          <w:lang w:bidi="fa-IR"/>
        </w:rPr>
      </w:pPr>
      <w:r w:rsidRPr="001943CA">
        <w:rPr>
          <w:rFonts w:hint="cs"/>
          <w:rtl/>
          <w:lang w:bidi="fa-IR"/>
        </w:rPr>
        <w:t>یکی دیگر از الگوریتم های آپریوری</w:t>
      </w:r>
      <w:r w:rsidR="00FB1D13">
        <w:rPr>
          <w:rFonts w:hint="cs"/>
          <w:rtl/>
          <w:lang w:bidi="fa-IR"/>
        </w:rPr>
        <w:t xml:space="preserve"> </w:t>
      </w:r>
      <w:r w:rsidRPr="001943CA">
        <w:rPr>
          <w:rFonts w:hint="cs"/>
          <w:rtl/>
          <w:lang w:bidi="fa-IR"/>
        </w:rPr>
        <w:t>-</w:t>
      </w:r>
      <w:r w:rsidR="00FB1D13">
        <w:rPr>
          <w:rFonts w:hint="cs"/>
          <w:rtl/>
          <w:lang w:bidi="fa-IR"/>
        </w:rPr>
        <w:t xml:space="preserve"> </w:t>
      </w:r>
      <w:r w:rsidRPr="001943CA">
        <w:rPr>
          <w:rFonts w:hint="cs"/>
          <w:rtl/>
          <w:lang w:bidi="fa-IR"/>
        </w:rPr>
        <w:t xml:space="preserve">محور در </w:t>
      </w:r>
      <w:r w:rsidR="002C7B85">
        <w:rPr>
          <w:rtl/>
          <w:lang w:bidi="fa-IR"/>
        </w:rPr>
        <w:fldChar w:fldCharType="begin"/>
      </w:r>
      <w:r w:rsidR="002C7B85">
        <w:rPr>
          <w:rtl/>
          <w:lang w:bidi="fa-IR"/>
        </w:rPr>
        <w:instrText xml:space="preserve"> </w:instrText>
      </w:r>
      <w:r w:rsidR="002C7B85">
        <w:rPr>
          <w:lang w:bidi="fa-IR"/>
        </w:rPr>
        <w:instrText>ADDIN EN.CITE &lt;EndNote&gt;&lt;Cite&gt;&lt;Author&gt;Vanetik&lt;/Author&gt;&lt;Year&gt;2002&lt;/Year&gt;&lt;RecNum&gt;73&lt;/RecNum&gt;&lt;DisplayText&gt;[16]&lt;/DisplayText&gt;&lt;record&gt;&lt;rec-number&gt;73&lt;/rec-number&gt;&lt;foreign-keys&gt;&lt;key app="EN" db-id="5vaes0fpbfpepxedwv65twzav09zxxw9p5xs" timestamp="1419527953"&gt;73</w:instrText>
      </w:r>
      <w:r w:rsidR="002C7B85">
        <w:rPr>
          <w:rtl/>
          <w:lang w:bidi="fa-IR"/>
        </w:rPr>
        <w:instrText>&lt;/</w:instrText>
      </w:r>
      <w:r w:rsidR="002C7B85">
        <w:rPr>
          <w:lang w:bidi="fa-IR"/>
        </w:rPr>
        <w:instrText>key&gt;&lt;/foreign-keys&gt;&lt;ref-type name="Conference Paper"&gt;47&lt;/ref-type&gt;&lt;contributors&gt;&lt;authors&gt;&lt;author&gt;N. Vanetik&lt;/author&gt;&lt;author&gt;E. Gudes&lt;/author&gt;&lt;author&gt;S. E. Shimony&lt;/author&gt;&lt;/authors&gt;&lt;/contributors&gt;&lt;titles&gt;&lt;title&gt;Computing Frequent Graph Patterns from Semistructured Data&lt;/title&gt;&lt;secondary-title&gt;Proceedings of the 2002 IEEE International Conference on Data Mining&lt;/secondary-title&gt;&lt;/titles&gt;&lt;pages&gt;458&lt;/pages&gt;&lt;dates&gt;&lt;year&gt;2002&lt;/year&gt;&lt;/dates&gt;&lt;publisher&gt;IEEE Computer Society&lt;/publisher&gt;&lt;urls&gt;&lt;/urls&gt;&lt;custom1&gt;8447</w:instrText>
      </w:r>
      <w:r w:rsidR="002C7B85">
        <w:rPr>
          <w:rtl/>
          <w:lang w:bidi="fa-IR"/>
        </w:rPr>
        <w:instrText>49&lt;/</w:instrText>
      </w:r>
      <w:r w:rsidR="002C7B85">
        <w:rPr>
          <w:lang w:bidi="fa-IR"/>
        </w:rPr>
        <w:instrText>custom1&gt;&lt;/record&gt;&lt;/Cite&gt;&lt;/EndNote</w:instrText>
      </w:r>
      <w:r w:rsidR="002C7B85">
        <w:rPr>
          <w:rtl/>
          <w:lang w:bidi="fa-IR"/>
        </w:rPr>
        <w:instrText>&gt;</w:instrText>
      </w:r>
      <w:r w:rsidR="002C7B85">
        <w:rPr>
          <w:rtl/>
          <w:lang w:bidi="fa-IR"/>
        </w:rPr>
        <w:fldChar w:fldCharType="separate"/>
      </w:r>
      <w:r w:rsidR="002C7B85">
        <w:rPr>
          <w:noProof/>
          <w:rtl/>
          <w:lang w:bidi="fa-IR"/>
        </w:rPr>
        <w:t>[</w:t>
      </w:r>
      <w:hyperlink w:anchor="_ENREF_16" w:tooltip="Vanetik, 2002 #73" w:history="1">
        <w:r w:rsidR="007F44B0">
          <w:rPr>
            <w:noProof/>
            <w:rtl/>
            <w:lang w:bidi="fa-IR"/>
          </w:rPr>
          <w:t>16</w:t>
        </w:r>
      </w:hyperlink>
      <w:r w:rsidR="002C7B85">
        <w:rPr>
          <w:noProof/>
          <w:rtl/>
          <w:lang w:bidi="fa-IR"/>
        </w:rPr>
        <w:t>]</w:t>
      </w:r>
      <w:r w:rsidR="002C7B85">
        <w:rPr>
          <w:rtl/>
          <w:lang w:bidi="fa-IR"/>
        </w:rPr>
        <w:fldChar w:fldCharType="end"/>
      </w:r>
      <w:r w:rsidR="002C7B85">
        <w:rPr>
          <w:rFonts w:hint="cs"/>
          <w:rtl/>
          <w:lang w:bidi="fa-IR"/>
        </w:rPr>
        <w:t xml:space="preserve"> </w:t>
      </w:r>
      <w:r w:rsidRPr="001943CA">
        <w:rPr>
          <w:rFonts w:hint="cs"/>
          <w:rtl/>
          <w:lang w:bidi="fa-IR"/>
        </w:rPr>
        <w:t>ارائه شد. این الگوریتم از نمایش های مجاز مسیرها و توالی مسیرها استفاده می کند و نظام واژگان نگاری روی جفت مسیرها بر اساس برچسب های گره و مرتبه گره های درون مسیر تعیین می شود. گراف به عنوان گروهی از مسیرهایی با کران های قطعه قطعه شده بیان می شود که دو مسیر در صورتی دارای کران های قطعه قطعه شده هستند که دارای هیچ کران مشترکی نباشند. رویکرد سروته جایی مورد استفاده قرار می گیرد که در ابتدا، تمام زیر گراف های پر تکراری که دارای مسیر مجزا هستند پیدا شوند و همه آنها ترکیب شوند و هرجا که امکان داشته باشد زیر گراف</w:t>
      </w:r>
      <w:r w:rsidR="002C7B85">
        <w:rPr>
          <w:rFonts w:hint="cs"/>
          <w:rtl/>
          <w:lang w:bidi="fa-IR"/>
        </w:rPr>
        <w:t xml:space="preserve"> </w:t>
      </w:r>
      <w:r w:rsidRPr="001943CA">
        <w:rPr>
          <w:rFonts w:hint="cs"/>
          <w:rtl/>
          <w:lang w:bidi="fa-IR"/>
        </w:rPr>
        <w:t xml:space="preserve">هایی دارای دو مسیر ساخته شود. الگوریتم به تدریج زیر گراف های دارای </w:t>
      </w:r>
      <w:r w:rsidRPr="001943CA">
        <w:rPr>
          <w:lang w:bidi="fa-IR"/>
        </w:rPr>
        <w:t>K</w:t>
      </w:r>
      <w:r w:rsidRPr="001943CA">
        <w:rPr>
          <w:rFonts w:hint="cs"/>
          <w:rtl/>
          <w:lang w:bidi="fa-IR"/>
        </w:rPr>
        <w:t xml:space="preserve"> مسیر را با اتصال زیر گراف های پرتکرار با </w:t>
      </w:r>
      <w:r w:rsidRPr="001943CA">
        <w:rPr>
          <w:lang w:bidi="fa-IR"/>
        </w:rPr>
        <w:t>K-1</w:t>
      </w:r>
      <w:r w:rsidR="002C7B85">
        <w:rPr>
          <w:rFonts w:hint="cs"/>
          <w:rtl/>
          <w:lang w:bidi="fa-IR"/>
        </w:rPr>
        <w:t xml:space="preserve"> مسیر معین می کند.</w:t>
      </w:r>
    </w:p>
    <w:p w:rsidR="001943CA" w:rsidRPr="001943CA" w:rsidRDefault="001943CA" w:rsidP="00954B06">
      <w:pPr>
        <w:pStyle w:val="Heading3"/>
        <w:numPr>
          <w:ilvl w:val="2"/>
          <w:numId w:val="18"/>
        </w:numPr>
        <w:ind w:left="0" w:firstLine="0"/>
        <w:rPr>
          <w:rtl/>
        </w:rPr>
      </w:pPr>
      <w:bookmarkStart w:id="158" w:name="_Toc408588771"/>
      <w:bookmarkStart w:id="159" w:name="_Toc408588847"/>
      <w:bookmarkStart w:id="160" w:name="_Toc408608918"/>
      <w:bookmarkStart w:id="161" w:name="_Toc409469311"/>
      <w:bookmarkStart w:id="162" w:name="_Toc409469617"/>
      <w:r w:rsidRPr="001943CA">
        <w:rPr>
          <w:rFonts w:hint="cs"/>
          <w:rtl/>
        </w:rPr>
        <w:t>روش های توسعه الگو</w:t>
      </w:r>
      <w:bookmarkEnd w:id="158"/>
      <w:bookmarkEnd w:id="159"/>
      <w:bookmarkEnd w:id="160"/>
      <w:bookmarkEnd w:id="161"/>
      <w:bookmarkEnd w:id="162"/>
    </w:p>
    <w:p w:rsidR="001943CA" w:rsidRPr="001943CA" w:rsidRDefault="001943CA" w:rsidP="00F15F0F">
      <w:pPr>
        <w:tabs>
          <w:tab w:val="right" w:pos="540"/>
        </w:tabs>
        <w:rPr>
          <w:rtl/>
          <w:lang w:bidi="fa-IR"/>
        </w:rPr>
      </w:pPr>
      <w:r w:rsidRPr="001943CA">
        <w:rPr>
          <w:rFonts w:hint="cs"/>
          <w:rtl/>
          <w:lang w:bidi="fa-IR"/>
        </w:rPr>
        <w:t xml:space="preserve">اشتراک بین الگوریتم هایی که از رویکردهای شبیه به آپریوری استفاده می کنند این است که زیر گراف ها به طور منظم به روش </w:t>
      </w:r>
      <w:r w:rsidRPr="001943CA">
        <w:rPr>
          <w:lang w:bidi="fa-IR"/>
        </w:rPr>
        <w:t>Bottom-Up</w:t>
      </w:r>
      <w:r w:rsidRPr="001943CA">
        <w:rPr>
          <w:rFonts w:hint="cs"/>
          <w:rtl/>
          <w:lang w:bidi="fa-IR"/>
        </w:rPr>
        <w:t xml:space="preserve"> معین می شوند در حالی که وقتی داده ها بسیار بزرگ باشند یا رابطه ساختاری نسبتا پیچیده باشد مسائل </w:t>
      </w:r>
      <w:r w:rsidRPr="001943CA">
        <w:rPr>
          <w:rFonts w:hint="cs"/>
          <w:rtl/>
          <w:lang w:bidi="fa-IR"/>
        </w:rPr>
        <w:lastRenderedPageBreak/>
        <w:t>مختلفی به وجود خواهد آمد. این مورد به ویژه در شرایطی روی خواهد داد که زیر گراف</w:t>
      </w:r>
      <w:r w:rsidRPr="001943CA">
        <w:rPr>
          <w:lang w:bidi="fa-IR"/>
        </w:rPr>
        <w:t xml:space="preserve"> </w:t>
      </w:r>
      <w:r w:rsidRPr="001943CA">
        <w:rPr>
          <w:rFonts w:hint="cs"/>
          <w:rtl/>
          <w:lang w:bidi="fa-IR"/>
        </w:rPr>
        <w:t>های داوطلب با استفاده از رویکرد اتصال ایجاد می شوند. در شرایطی که دو زیر گراف قابل اتصال باشند احتمالات زیادی وجود خواهد داشت و شکل های ساختاری یک زیر گراف داوطلب همواره در پایگاه داده وجود نخواهد داشت. هم ریختی زیر گراف یک آزمایش پر هزینه است و به همین خاطر، ایجاد زیر گراف های داوطلبی که می بایست در ادامه از بین بروند، بیهوده است. این مشکلات، انگیزه ها برای طراحی تعدادی از الگوریتم ها که برای به حداقل رساندن زیر گراف های داوطلب غیر ضروری از رویکرد ساختار گراف هدایت شونده استفاده می</w:t>
      </w:r>
      <w:r w:rsidRPr="001943CA">
        <w:rPr>
          <w:lang w:bidi="fa-IR"/>
        </w:rPr>
        <w:t xml:space="preserve"> </w:t>
      </w:r>
      <w:r w:rsidRPr="001943CA">
        <w:rPr>
          <w:rFonts w:hint="cs"/>
          <w:rtl/>
          <w:lang w:bidi="fa-IR"/>
        </w:rPr>
        <w:t>کنند، را تقویت می کند.</w:t>
      </w:r>
    </w:p>
    <w:p w:rsidR="001943CA" w:rsidRPr="001943CA" w:rsidRDefault="001943CA" w:rsidP="007F44B0">
      <w:pPr>
        <w:tabs>
          <w:tab w:val="right" w:pos="540"/>
        </w:tabs>
        <w:rPr>
          <w:rtl/>
          <w:lang w:bidi="fa-IR"/>
        </w:rPr>
      </w:pPr>
      <w:r w:rsidRPr="001943CA">
        <w:rPr>
          <w:rFonts w:hint="cs"/>
          <w:rtl/>
          <w:lang w:bidi="fa-IR"/>
        </w:rPr>
        <w:t xml:space="preserve">الگوریتم </w:t>
      </w:r>
      <w:r w:rsidRPr="001943CA">
        <w:rPr>
          <w:lang w:bidi="fa-IR"/>
        </w:rPr>
        <w:t>gSpan</w:t>
      </w:r>
      <w:r w:rsidRPr="001943CA">
        <w:rPr>
          <w:rFonts w:hint="cs"/>
          <w:rtl/>
          <w:lang w:bidi="fa-IR"/>
        </w:rPr>
        <w:t xml:space="preserve"> </w:t>
      </w:r>
      <w:r w:rsidR="007126C5">
        <w:rPr>
          <w:rFonts w:hint="cs"/>
          <w:rtl/>
          <w:lang w:bidi="fa-IR"/>
        </w:rPr>
        <w:t xml:space="preserve"> </w:t>
      </w:r>
      <w:r w:rsidR="007126C5">
        <w:rPr>
          <w:rtl/>
          <w:lang w:bidi="fa-IR"/>
        </w:rPr>
        <w:fldChar w:fldCharType="begin"/>
      </w:r>
      <w:r w:rsidR="007126C5">
        <w:rPr>
          <w:rtl/>
          <w:lang w:bidi="fa-IR"/>
        </w:rPr>
        <w:instrText xml:space="preserve"> </w:instrText>
      </w:r>
      <w:r w:rsidR="007126C5">
        <w:rPr>
          <w:lang w:bidi="fa-IR"/>
        </w:rPr>
        <w:instrText>ADDIN EN.CITE &lt;EndNote&gt;&lt;Cite&gt;&lt;Author&gt;Yan&lt;/Author&gt;&lt;Year&gt;2002&lt;/Year&gt;&lt;RecNum&gt;74&lt;/RecNum&gt;&lt;DisplayText&gt;[17]&lt;/DisplayText&gt;&lt;record&gt;&lt;rec-number&gt;74&lt;/rec-number&gt;&lt;foreign-keys&gt;&lt;key app="EN" db-id="5vaes0fpbfpepxedwv65twzav09zxxw9p5xs" timestamp="1419528313"&gt;74&lt;/key</w:instrText>
      </w:r>
      <w:r w:rsidR="007126C5">
        <w:rPr>
          <w:rtl/>
          <w:lang w:bidi="fa-IR"/>
        </w:rPr>
        <w:instrText>&gt;&lt;/</w:instrText>
      </w:r>
      <w:r w:rsidR="007126C5">
        <w:rPr>
          <w:lang w:bidi="fa-IR"/>
        </w:rPr>
        <w:instrText>foreign-keys&gt;&lt;ref-type name="Conference Paper"&gt;47&lt;/ref-type&gt;&lt;contributors&gt;&lt;authors&gt;&lt;author&gt;Xifeng Yan&lt;/author&gt;&lt;author&gt;Jiawei Han&lt;/author&gt;&lt;/authors&gt;&lt;/contributors&gt;&lt;titles&gt;&lt;title&gt;gSpan: Graph-Based Substructure Pattern Mining&lt;/title&gt;&lt;secondary-title&gt;Proceedings of the 2002 IEEE International Conference on Data Mining&lt;/secondary-title&gt;&lt;/titles&gt;&lt;pages&gt;721&lt;/pages&gt;&lt;dates&gt;&lt;year&gt;2002&lt;/year&gt;&lt;/dates&gt;&lt;publisher&gt;IEEE Computer Society&lt;/publisher&gt;&lt;urls&gt;&lt;/urls&gt;&lt;custom1&gt;844811&lt;/custom1&gt;&lt;/record&gt;&lt;/Cite&gt;&lt;/EndNote</w:instrText>
      </w:r>
      <w:r w:rsidR="007126C5">
        <w:rPr>
          <w:rtl/>
          <w:lang w:bidi="fa-IR"/>
        </w:rPr>
        <w:instrText>&gt;</w:instrText>
      </w:r>
      <w:r w:rsidR="007126C5">
        <w:rPr>
          <w:rtl/>
          <w:lang w:bidi="fa-IR"/>
        </w:rPr>
        <w:fldChar w:fldCharType="separate"/>
      </w:r>
      <w:r w:rsidR="007126C5">
        <w:rPr>
          <w:noProof/>
          <w:rtl/>
          <w:lang w:bidi="fa-IR"/>
        </w:rPr>
        <w:t>[</w:t>
      </w:r>
      <w:hyperlink w:anchor="_ENREF_17" w:tooltip="Yan, 2002 #74" w:history="1">
        <w:r w:rsidR="007F44B0">
          <w:rPr>
            <w:noProof/>
            <w:rtl/>
            <w:lang w:bidi="fa-IR"/>
          </w:rPr>
          <w:t>17</w:t>
        </w:r>
      </w:hyperlink>
      <w:r w:rsidR="007126C5">
        <w:rPr>
          <w:noProof/>
          <w:rtl/>
          <w:lang w:bidi="fa-IR"/>
        </w:rPr>
        <w:t>]</w:t>
      </w:r>
      <w:r w:rsidR="007126C5">
        <w:rPr>
          <w:rtl/>
          <w:lang w:bidi="fa-IR"/>
        </w:rPr>
        <w:fldChar w:fldCharType="end"/>
      </w:r>
      <w:r w:rsidRPr="001943CA">
        <w:rPr>
          <w:rFonts w:hint="cs"/>
          <w:rtl/>
          <w:lang w:bidi="fa-IR"/>
        </w:rPr>
        <w:t xml:space="preserve"> نخستین رویکردی بود که از جستجوی عمقی برای زیر گراف های پر تکرار استفاده کرد. این جستجو توسط سیستم برچسب گذاری مجاز نوینی پشتیبانی می شود. هر گراف با یک کد زنجیره ای منطبق می شود و تمام کدها بر حسب ترتیب واژگان نگاری افزایشی دسته بندی می شوند. سپس جستجوی عمقی برای درخت هایی که با اولین گره های کد</w:t>
      </w:r>
      <w:r w:rsidR="007126C5">
        <w:rPr>
          <w:rFonts w:hint="cs"/>
          <w:rtl/>
          <w:lang w:bidi="fa-IR"/>
        </w:rPr>
        <w:t xml:space="preserve"> </w:t>
      </w:r>
      <w:r w:rsidRPr="001943CA">
        <w:rPr>
          <w:rFonts w:hint="cs"/>
          <w:rtl/>
          <w:lang w:bidi="fa-IR"/>
        </w:rPr>
        <w:t xml:space="preserve">ها جفت می شوند اعمال می شود، و به تدریج داده های پرتکرار بیشتری اضافه می شوند. وقتی پشتیبانی که یک گراف به پایین تر از حداقل پشتیبانی می رسد یا در شرایطی که زیر گراف قبلا شناسایی شده باشد آنگاه این زیر گراف نقاط توقف را افزایش می دهد. الگوریتم </w:t>
      </w:r>
      <w:r w:rsidRPr="001943CA">
        <w:rPr>
          <w:lang w:bidi="fa-IR"/>
        </w:rPr>
        <w:t>gSpan</w:t>
      </w:r>
      <w:r w:rsidRPr="001943CA">
        <w:rPr>
          <w:rFonts w:hint="cs"/>
          <w:rtl/>
          <w:lang w:bidi="fa-IR"/>
        </w:rPr>
        <w:t xml:space="preserve"> از نظر زمان و حافظه مورد نیاز کارایی زیادی دارد.</w:t>
      </w:r>
    </w:p>
    <w:p w:rsidR="001943CA" w:rsidRDefault="001943CA" w:rsidP="007F44B0">
      <w:pPr>
        <w:tabs>
          <w:tab w:val="right" w:pos="540"/>
        </w:tabs>
        <w:rPr>
          <w:rtl/>
          <w:lang w:bidi="fa-IR"/>
        </w:rPr>
      </w:pPr>
      <w:r w:rsidRPr="001943CA">
        <w:rPr>
          <w:rFonts w:hint="cs"/>
          <w:rtl/>
          <w:lang w:bidi="fa-IR"/>
        </w:rPr>
        <w:t xml:space="preserve">الگوریتم ارائه شده در </w:t>
      </w:r>
      <w:r w:rsidR="007126C5">
        <w:rPr>
          <w:rtl/>
          <w:lang w:bidi="fa-IR"/>
        </w:rPr>
        <w:fldChar w:fldCharType="begin"/>
      </w:r>
      <w:r w:rsidR="007126C5">
        <w:rPr>
          <w:rtl/>
          <w:lang w:bidi="fa-IR"/>
        </w:rPr>
        <w:instrText xml:space="preserve"> </w:instrText>
      </w:r>
      <w:r w:rsidR="007126C5">
        <w:rPr>
          <w:lang w:bidi="fa-IR"/>
        </w:rPr>
        <w:instrText>ADDIN EN.CITE &lt;EndNote&gt;&lt;Cite&gt;&lt;Author&gt;Borgelt&lt;/Author&gt;&lt;Year&gt;2002&lt;/Year&gt;&lt;RecNum&gt;75&lt;/RecNum&gt;&lt;DisplayText&gt;[18]&lt;/DisplayText&gt;&lt;record&gt;&lt;rec-number&gt;75&lt;/rec-number&gt;&lt;foreign-keys&gt;&lt;key app="EN" db-id="5vaes0fpbfpepxedwv65twzav09zxxw9p5xs" timestamp="1419528523"&gt;75</w:instrText>
      </w:r>
      <w:r w:rsidR="007126C5">
        <w:rPr>
          <w:rtl/>
          <w:lang w:bidi="fa-IR"/>
        </w:rPr>
        <w:instrText>&lt;/</w:instrText>
      </w:r>
      <w:r w:rsidR="007126C5">
        <w:rPr>
          <w:lang w:bidi="fa-IR"/>
        </w:rPr>
        <w:instrText>key&gt;&lt;/foreign-keys&gt;&lt;ref-type name="Conference Paper"&gt;47&lt;/ref-type&gt;&lt;contributors&gt;&lt;authors&gt;&lt;author&gt;Christian Borgelt&lt;/author&gt;&lt;author&gt;Michael R. Berthold&lt;/author&gt;&lt;/authors&gt;&lt;/contributors&gt;&lt;titles&gt;&lt;title&gt;Mining Molecular Fragments: Finding Relevant Substructures of Molecules&lt;/title&gt;&lt;secondary-title&gt;Proceedings of the 2002 IEEE International Conference on Data Mining&lt;/secondary-title&gt;&lt;/titles&gt;&lt;pages&gt;51&lt;/pages&gt;&lt;dates&gt;&lt;year&gt;2002&lt;/year&gt;&lt;/dates&gt;&lt;publisher&gt;IEEE Computer Society&lt;/publisher&gt;&lt;urls&gt;&lt;/urls&gt;&lt;custom1&gt;8447</w:instrText>
      </w:r>
      <w:r w:rsidR="007126C5">
        <w:rPr>
          <w:rtl/>
          <w:lang w:bidi="fa-IR"/>
        </w:rPr>
        <w:instrText>06&lt;/</w:instrText>
      </w:r>
      <w:r w:rsidR="007126C5">
        <w:rPr>
          <w:lang w:bidi="fa-IR"/>
        </w:rPr>
        <w:instrText>custom1&gt;&lt;/record&gt;&lt;/Cite&gt;&lt;/EndNote</w:instrText>
      </w:r>
      <w:r w:rsidR="007126C5">
        <w:rPr>
          <w:rtl/>
          <w:lang w:bidi="fa-IR"/>
        </w:rPr>
        <w:instrText>&gt;</w:instrText>
      </w:r>
      <w:r w:rsidR="007126C5">
        <w:rPr>
          <w:rtl/>
          <w:lang w:bidi="fa-IR"/>
        </w:rPr>
        <w:fldChar w:fldCharType="separate"/>
      </w:r>
      <w:r w:rsidR="007126C5">
        <w:rPr>
          <w:noProof/>
          <w:rtl/>
          <w:lang w:bidi="fa-IR"/>
        </w:rPr>
        <w:t>[</w:t>
      </w:r>
      <w:hyperlink w:anchor="_ENREF_18" w:tooltip="Borgelt, 2002 #75" w:history="1">
        <w:r w:rsidR="007F44B0">
          <w:rPr>
            <w:noProof/>
            <w:rtl/>
            <w:lang w:bidi="fa-IR"/>
          </w:rPr>
          <w:t>18</w:t>
        </w:r>
      </w:hyperlink>
      <w:r w:rsidR="007126C5">
        <w:rPr>
          <w:noProof/>
          <w:rtl/>
          <w:lang w:bidi="fa-IR"/>
        </w:rPr>
        <w:t>]</w:t>
      </w:r>
      <w:r w:rsidR="007126C5">
        <w:rPr>
          <w:rtl/>
          <w:lang w:bidi="fa-IR"/>
        </w:rPr>
        <w:fldChar w:fldCharType="end"/>
      </w:r>
      <w:r w:rsidR="007126C5">
        <w:rPr>
          <w:rFonts w:hint="cs"/>
          <w:rtl/>
          <w:lang w:bidi="fa-IR"/>
        </w:rPr>
        <w:t xml:space="preserve">، </w:t>
      </w:r>
      <w:r w:rsidRPr="001943CA">
        <w:rPr>
          <w:rFonts w:hint="cs"/>
          <w:rtl/>
          <w:lang w:bidi="fa-IR"/>
        </w:rPr>
        <w:t xml:space="preserve">در شناسایی زیر ساختارهای پرتکرار در ترکیب های مولکولی تمرکز می کند و همچنین از استراتژی جستجوی عمقی برای پیدا کردن زیر گراف های پرتکرار استفاده می کند. در پی فرایند افزایش الگو، وقوع گسستگی درون تمام مولکول ها در تعادل نگه داشته می شود. ترتیب اتم ها و پیوندهای محلی برای از بین بردن گسست های غیر ضروری که سرعت جستجو را پایین می آورند مورد استفاده قرار می گیرند و از ایجاد الگوهای زاید جلوگیری می کنند. الگوریتم </w:t>
      </w:r>
      <w:r w:rsidRPr="001943CA">
        <w:rPr>
          <w:lang w:bidi="fa-IR"/>
        </w:rPr>
        <w:t>FFSM</w:t>
      </w:r>
      <w:r w:rsidRPr="001943CA">
        <w:rPr>
          <w:rFonts w:hint="cs"/>
          <w:rtl/>
          <w:lang w:bidi="fa-IR"/>
        </w:rPr>
        <w:t xml:space="preserve"> </w:t>
      </w:r>
      <w:r w:rsidR="007126C5">
        <w:rPr>
          <w:rtl/>
          <w:lang w:bidi="fa-IR"/>
        </w:rPr>
        <w:fldChar w:fldCharType="begin"/>
      </w:r>
      <w:r w:rsidR="007126C5">
        <w:rPr>
          <w:rtl/>
          <w:lang w:bidi="fa-IR"/>
        </w:rPr>
        <w:instrText xml:space="preserve"> </w:instrText>
      </w:r>
      <w:r w:rsidR="007126C5">
        <w:rPr>
          <w:lang w:bidi="fa-IR"/>
        </w:rPr>
        <w:instrText>ADDIN EN.CITE &lt;EndNote&gt;&lt;Cite&gt;&lt;Author&gt;Huan&lt;/Author&gt;&lt;Year&gt;2003&lt;/Year&gt;&lt;RecNum&gt;60&lt;/RecNum&gt;&lt;DisplayText&gt;[3]&lt;/DisplayText&gt;&lt;record&gt;&lt;rec-number&gt;60&lt;/rec-number&gt;&lt;foreign-keys&gt;&lt;key app="EN" db-id="5vaes0fpbfpepxedwv65twzav09zxxw9p5xs" timestamp="1419501390"&gt;60&lt;/key</w:instrText>
      </w:r>
      <w:r w:rsidR="007126C5">
        <w:rPr>
          <w:rtl/>
          <w:lang w:bidi="fa-IR"/>
        </w:rPr>
        <w:instrText>&gt;&lt;/</w:instrText>
      </w:r>
      <w:r w:rsidR="007126C5">
        <w:rPr>
          <w:lang w:bidi="fa-IR"/>
        </w:rPr>
        <w:instrText>foreign-keys&gt;&lt;ref-type name="Conference Paper"&gt;47&lt;/ref-type&gt;&lt;contributors&gt;&lt;authors&gt;&lt;author&gt;Jun Huan&lt;/author&gt;&lt;author&gt;Wei Wang&lt;/author&gt;&lt;author&gt;Jan Prins&lt;/author&gt;&lt;/authors&gt;&lt;/contributors&gt;&lt;titles&gt;&lt;title&gt;Efficient Mining of Frequent Subgraphs in the Presence of Isomorphism&lt;/title&gt;&lt;secondary-title&gt;Proceedings of the Third IEEE International Conference on Data Mining&lt;/secondary-title&gt;&lt;/titles&gt;&lt;pages&gt;549&lt;/pages&gt;&lt;dates&gt;&lt;year&gt;2003&lt;/year&gt;&lt;/dates&gt;&lt;publisher&gt;IEEE Computer Society&lt;/publisher&gt;&lt;urls&gt;&lt;/urls&gt;&lt;custom1&gt;95</w:instrText>
      </w:r>
      <w:r w:rsidR="007126C5">
        <w:rPr>
          <w:rtl/>
          <w:lang w:bidi="fa-IR"/>
        </w:rPr>
        <w:instrText>2101&lt;/</w:instrText>
      </w:r>
      <w:r w:rsidR="007126C5">
        <w:rPr>
          <w:lang w:bidi="fa-IR"/>
        </w:rPr>
        <w:instrText>custom1&gt;&lt;/record&gt;&lt;/Cite&gt;&lt;/EndNote</w:instrText>
      </w:r>
      <w:r w:rsidR="007126C5">
        <w:rPr>
          <w:rtl/>
          <w:lang w:bidi="fa-IR"/>
        </w:rPr>
        <w:instrText>&gt;</w:instrText>
      </w:r>
      <w:r w:rsidR="007126C5">
        <w:rPr>
          <w:rtl/>
          <w:lang w:bidi="fa-IR"/>
        </w:rPr>
        <w:fldChar w:fldCharType="separate"/>
      </w:r>
      <w:r w:rsidR="007126C5">
        <w:rPr>
          <w:noProof/>
          <w:rtl/>
          <w:lang w:bidi="fa-IR"/>
        </w:rPr>
        <w:t>[</w:t>
      </w:r>
      <w:hyperlink w:anchor="_ENREF_3" w:tooltip="Huan, 2003 #60" w:history="1">
        <w:r w:rsidR="007F44B0">
          <w:rPr>
            <w:noProof/>
            <w:rtl/>
            <w:lang w:bidi="fa-IR"/>
          </w:rPr>
          <w:t>3</w:t>
        </w:r>
      </w:hyperlink>
      <w:r w:rsidR="007126C5">
        <w:rPr>
          <w:noProof/>
          <w:rtl/>
          <w:lang w:bidi="fa-IR"/>
        </w:rPr>
        <w:t>]</w:t>
      </w:r>
      <w:r w:rsidR="007126C5">
        <w:rPr>
          <w:rtl/>
          <w:lang w:bidi="fa-IR"/>
        </w:rPr>
        <w:fldChar w:fldCharType="end"/>
      </w:r>
      <w:r w:rsidRPr="001943CA">
        <w:rPr>
          <w:rFonts w:hint="cs"/>
          <w:rtl/>
          <w:lang w:bidi="fa-IR"/>
        </w:rPr>
        <w:t xml:space="preserve"> برای تعیین صریح زیر گراف های پرتکرار از چارچوب گراف های جبری استفاده می کند. هر گراف با استفاده از ماتریکس تجانب بیان می شود و با بهره گیری از تثبیت کننده های هر زیر گراف پر تکرار از هم ریختی زیر گراف جلوگیری می شود. الگوریتم </w:t>
      </w:r>
      <w:r w:rsidRPr="001943CA">
        <w:rPr>
          <w:lang w:bidi="fa-IR"/>
        </w:rPr>
        <w:t>GASTON</w:t>
      </w:r>
      <w:r w:rsidRPr="001943CA">
        <w:rPr>
          <w:rFonts w:hint="cs"/>
          <w:rtl/>
          <w:lang w:bidi="fa-IR"/>
        </w:rPr>
        <w:t xml:space="preserve"> (گراف، توالی، استخراج نمودارهای درختی) </w:t>
      </w:r>
      <w:r w:rsidR="007126C5">
        <w:rPr>
          <w:rtl/>
          <w:lang w:bidi="fa-IR"/>
        </w:rPr>
        <w:fldChar w:fldCharType="begin"/>
      </w:r>
      <w:r w:rsidR="007126C5">
        <w:rPr>
          <w:rtl/>
          <w:lang w:bidi="fa-IR"/>
        </w:rPr>
        <w:instrText xml:space="preserve"> </w:instrText>
      </w:r>
      <w:r w:rsidR="007126C5">
        <w:rPr>
          <w:lang w:bidi="fa-IR"/>
        </w:rPr>
        <w:instrText>ADDIN EN.CITE &lt;EndNote&gt;&lt;Cite&gt;&lt;Author&gt;Nijssen&lt;/Author&gt;&lt;Year&gt;2004&lt;/Year&gt;&lt;RecNum&gt;76&lt;/RecNum&gt;&lt;DisplayText&gt;[19]&lt;/DisplayText&gt;&lt;record&gt;&lt;rec-number&gt;76&lt;/rec-number&gt;&lt;foreign-keys&gt;&lt;key app="EN" db-id="5vaes0fpbfpepxedwv65twzav09zxxw9p5xs" timestamp="1419528890"&gt;76</w:instrText>
      </w:r>
      <w:r w:rsidR="007126C5">
        <w:rPr>
          <w:rtl/>
          <w:lang w:bidi="fa-IR"/>
        </w:rPr>
        <w:instrText>&lt;/</w:instrText>
      </w:r>
      <w:r w:rsidR="007126C5">
        <w:rPr>
          <w:lang w:bidi="fa-IR"/>
        </w:rPr>
        <w:instrText>key&gt;&lt;/foreign-keys&gt;&lt;ref-type name="Conference Paper"&gt;47&lt;/ref-type&gt;&lt;contributors&gt;&lt;authors&gt;&lt;author&gt;Siegfried Nijssen&lt;/author&gt;&lt;author&gt;Joost N. Kok&lt;/author&gt;&lt;/authors&gt;&lt;/contributors&gt;&lt;titles&gt;&lt;title&gt;A quickstart in frequent structure mining can make a difference&lt;/title&gt;&lt;secondary-title&gt;Proceedings of the tenth ACM SIGKDD international conference on Knowledge discovery and data mining&lt;/secondary-title&gt;&lt;/titles&gt;&lt;pages&gt;647-652&lt;/pages&gt;&lt;dates&gt;&lt;year&gt;2004&lt;/year&gt;&lt;/dates&gt;&lt;pub-location&gt;Seattle, WA, USA&lt;/pub-location&gt;&lt;publisher&gt;ACM&lt;/publisher&gt;&lt;urls&gt;&lt;/urls&gt;&lt;custom1&gt;1014134&lt;/custom1&gt;&lt;electronic-resource-num&gt;10.1145/1014052.1014134&lt;/electronic-resource-num&gt;&lt;/record&gt;&lt;/Cite&gt;&lt;/EndNote</w:instrText>
      </w:r>
      <w:r w:rsidR="007126C5">
        <w:rPr>
          <w:rtl/>
          <w:lang w:bidi="fa-IR"/>
        </w:rPr>
        <w:instrText>&gt;</w:instrText>
      </w:r>
      <w:r w:rsidR="007126C5">
        <w:rPr>
          <w:rtl/>
          <w:lang w:bidi="fa-IR"/>
        </w:rPr>
        <w:fldChar w:fldCharType="separate"/>
      </w:r>
      <w:r w:rsidR="007126C5">
        <w:rPr>
          <w:noProof/>
          <w:rtl/>
          <w:lang w:bidi="fa-IR"/>
        </w:rPr>
        <w:t>[</w:t>
      </w:r>
      <w:hyperlink w:anchor="_ENREF_19" w:tooltip="Nijssen, 2004 #76" w:history="1">
        <w:r w:rsidR="007F44B0">
          <w:rPr>
            <w:noProof/>
            <w:rtl/>
            <w:lang w:bidi="fa-IR"/>
          </w:rPr>
          <w:t>19</w:t>
        </w:r>
      </w:hyperlink>
      <w:r w:rsidR="007126C5">
        <w:rPr>
          <w:noProof/>
          <w:rtl/>
          <w:lang w:bidi="fa-IR"/>
        </w:rPr>
        <w:t>]</w:t>
      </w:r>
      <w:r w:rsidR="007126C5">
        <w:rPr>
          <w:rtl/>
          <w:lang w:bidi="fa-IR"/>
        </w:rPr>
        <w:fldChar w:fldCharType="end"/>
      </w:r>
      <w:r w:rsidR="007126C5">
        <w:rPr>
          <w:rFonts w:hint="cs"/>
          <w:rtl/>
          <w:lang w:bidi="fa-IR"/>
        </w:rPr>
        <w:t xml:space="preserve"> </w:t>
      </w:r>
      <w:r w:rsidRPr="001943CA">
        <w:rPr>
          <w:rFonts w:hint="cs"/>
          <w:rtl/>
          <w:lang w:bidi="fa-IR"/>
        </w:rPr>
        <w:t>با استفاده از ایده آغاز سریع جستجوی ساختارهای گراف پرتکرار با تلفیق جستجوی مسیرها، درخت ها و گراف های پرتکرار در یک رویکرد خاص طراحی شد. رویکرد سطح</w:t>
      </w:r>
      <w:r w:rsidR="00367057">
        <w:rPr>
          <w:rFonts w:hint="cs"/>
          <w:rtl/>
          <w:lang w:bidi="fa-IR"/>
        </w:rPr>
        <w:t xml:space="preserve"> </w:t>
      </w:r>
      <w:r w:rsidRPr="001943CA">
        <w:rPr>
          <w:rFonts w:hint="cs"/>
          <w:rtl/>
          <w:lang w:bidi="fa-IR"/>
        </w:rPr>
        <w:t>-</w:t>
      </w:r>
      <w:r w:rsidR="00367057">
        <w:rPr>
          <w:rFonts w:hint="cs"/>
          <w:rtl/>
          <w:lang w:bidi="fa-IR"/>
        </w:rPr>
        <w:t xml:space="preserve"> </w:t>
      </w:r>
      <w:r w:rsidRPr="001943CA">
        <w:rPr>
          <w:rFonts w:hint="cs"/>
          <w:rtl/>
          <w:lang w:bidi="fa-IR"/>
        </w:rPr>
        <w:t>محور مورد استفاده قرار می گیرد که مسیرهای ساده تعیین شود و به دنبال آن ساختارهای درختی و اکثر ساختارهای گراف پیچیده در انتها تعیین شوند. این نوع رویکرد با این تفکر تقویت می شود که در عمل اکثر گراف ها واقعا پیچیده و دشوار نیستند و تعدادی از حلقه ها خیلی بزرگ نیستند. بنابراین، در مرحله تعیین و شمارش، ابتدا توالی ها / مسیرها تعیین می شود پس از آن ساختارهای درختی با اضافه شدن مداوم گره و کران همراه آن به گره های مسیر تعیین می شوند. سپس، ساختارهای گراف با اضافه کردن کران ها در میان گره های ساختار درختی تعیین می شوند.</w:t>
      </w:r>
    </w:p>
    <w:p w:rsidR="001943CA" w:rsidRPr="001943CA" w:rsidRDefault="001943CA" w:rsidP="00415B2C">
      <w:pPr>
        <w:pStyle w:val="Heading3"/>
        <w:numPr>
          <w:ilvl w:val="2"/>
          <w:numId w:val="18"/>
        </w:numPr>
        <w:ind w:left="0" w:firstLine="0"/>
      </w:pPr>
      <w:bookmarkStart w:id="163" w:name="_Toc408588772"/>
      <w:bookmarkStart w:id="164" w:name="_Toc408588848"/>
      <w:bookmarkStart w:id="165" w:name="_Toc408608919"/>
      <w:bookmarkStart w:id="166" w:name="_Toc409469312"/>
      <w:bookmarkStart w:id="167" w:name="_Toc409469618"/>
      <w:r w:rsidRPr="00415B2C">
        <w:rPr>
          <w:rFonts w:hint="cs"/>
          <w:szCs w:val="20"/>
          <w:rtl/>
        </w:rPr>
        <w:t>روش</w:t>
      </w:r>
      <w:r w:rsidRPr="001943CA">
        <w:rPr>
          <w:rFonts w:hint="cs"/>
          <w:rtl/>
        </w:rPr>
        <w:t xml:space="preserve"> های برنامه ریزی منطقی استقرایی (</w:t>
      </w:r>
      <w:r w:rsidRPr="001943CA">
        <w:t>IPL</w:t>
      </w:r>
      <w:r w:rsidRPr="001943CA">
        <w:rPr>
          <w:rFonts w:hint="cs"/>
          <w:rtl/>
        </w:rPr>
        <w:t>)</w:t>
      </w:r>
      <w:bookmarkEnd w:id="163"/>
      <w:bookmarkEnd w:id="164"/>
      <w:bookmarkEnd w:id="165"/>
      <w:bookmarkEnd w:id="166"/>
      <w:bookmarkEnd w:id="167"/>
    </w:p>
    <w:p w:rsidR="001943CA" w:rsidRPr="001943CA" w:rsidRDefault="001943CA" w:rsidP="00F15F0F">
      <w:pPr>
        <w:tabs>
          <w:tab w:val="right" w:pos="540"/>
        </w:tabs>
        <w:rPr>
          <w:rtl/>
          <w:lang w:bidi="fa-IR"/>
        </w:rPr>
      </w:pPr>
      <w:r w:rsidRPr="001943CA">
        <w:rPr>
          <w:rFonts w:hint="cs"/>
          <w:rtl/>
          <w:lang w:bidi="fa-IR"/>
        </w:rPr>
        <w:t xml:space="preserve">رویکردهایی که در این دسته قرار می گیرند با استفاده از </w:t>
      </w:r>
      <w:r w:rsidRPr="001943CA">
        <w:rPr>
          <w:lang w:bidi="fa-IR"/>
        </w:rPr>
        <w:t>IPL</w:t>
      </w:r>
      <w:r w:rsidRPr="001943CA">
        <w:rPr>
          <w:rFonts w:hint="cs"/>
          <w:rtl/>
          <w:lang w:bidi="fa-IR"/>
        </w:rPr>
        <w:t xml:space="preserve"> برای بیان داده های گر</w:t>
      </w:r>
      <w:r w:rsidR="004B566C">
        <w:rPr>
          <w:rFonts w:hint="cs"/>
          <w:rtl/>
          <w:lang w:bidi="fa-IR"/>
        </w:rPr>
        <w:t>اف با استفاده از جملات برجسته</w:t>
      </w:r>
      <w:r w:rsidRPr="001943CA">
        <w:rPr>
          <w:rFonts w:hint="cs"/>
          <w:rtl/>
          <w:lang w:bidi="fa-IR"/>
        </w:rPr>
        <w:t xml:space="preserve"> معرفی می شوند. آنها از حوزه استخراج داده های چند رابطه ای می آیند، که در اصل استخراج داده هایی است که در جدول داده های در هم آمیخته چند گانه پایگاه داده های رابطه ای سازماندهی شده اند.</w:t>
      </w:r>
    </w:p>
    <w:p w:rsidR="001943CA" w:rsidRPr="001943CA" w:rsidRDefault="001943CA" w:rsidP="007F44B0">
      <w:pPr>
        <w:tabs>
          <w:tab w:val="right" w:pos="540"/>
        </w:tabs>
        <w:rPr>
          <w:rtl/>
          <w:lang w:bidi="fa-IR"/>
        </w:rPr>
      </w:pPr>
      <w:r w:rsidRPr="001943CA">
        <w:rPr>
          <w:rFonts w:hint="cs"/>
          <w:rtl/>
          <w:lang w:bidi="fa-IR"/>
        </w:rPr>
        <w:t xml:space="preserve">الگوریتم </w:t>
      </w:r>
      <w:r w:rsidRPr="001943CA">
        <w:rPr>
          <w:lang w:bidi="fa-IR"/>
        </w:rPr>
        <w:t>WARMR</w:t>
      </w:r>
      <w:r w:rsidRPr="001943CA">
        <w:rPr>
          <w:rFonts w:hint="cs"/>
          <w:rtl/>
          <w:lang w:bidi="fa-IR"/>
        </w:rPr>
        <w:t xml:space="preserve"> برای استخراج پرسش های پرتکرار از پایگاه داده های </w:t>
      </w:r>
      <w:r w:rsidRPr="001943CA">
        <w:rPr>
          <w:lang w:bidi="fa-IR"/>
        </w:rPr>
        <w:t>DATALOG</w:t>
      </w:r>
      <w:r w:rsidRPr="001943CA">
        <w:rPr>
          <w:rFonts w:hint="cs"/>
          <w:rtl/>
          <w:lang w:bidi="fa-IR"/>
        </w:rPr>
        <w:t xml:space="preserve"> طراحی شده است. این الگوریتم در مقایسه با روش های استاندارد استخراج الگوهای پرتکرار از یک پارامتر (کلید) اضافی استفاده می کند که این پارامتر در اصل </w:t>
      </w:r>
      <w:r w:rsidRPr="001943CA">
        <w:rPr>
          <w:rFonts w:hint="cs"/>
          <w:rtl/>
          <w:lang w:bidi="fa-IR"/>
        </w:rPr>
        <w:lastRenderedPageBreak/>
        <w:t>خاصیتی است که می بایست در تمام الگوهای استخراج شده گنجانده شود. این الگوریتم به کاربر اجازه می دهد فضای جستجو را به الگوهایی که دارای آیتم مطلوب هستند، محدود کند. الگوریتم مذکور از نظر نوع الگوهای قابل استخراج انعطاف پذیر است (محدودیت ندارد). زبان تسریع کننده ای (</w:t>
      </w:r>
      <w:r w:rsidRPr="001943CA">
        <w:rPr>
          <w:lang w:bidi="fa-IR"/>
        </w:rPr>
        <w:t>WRMODE</w:t>
      </w:r>
      <w:r w:rsidRPr="001943CA">
        <w:rPr>
          <w:rFonts w:hint="cs"/>
          <w:rtl/>
          <w:lang w:bidi="fa-IR"/>
        </w:rPr>
        <w:t>) طراحی شده است که فضای جستجو را به پرسش های قابل قبول و بالقوه جالب محدود می کند. فرایندهای اصلی الگوریتم عبارتند از ایجاد داوطلب و ارزیابی داوطلب. مرحله ارزیابی داوطلب برای تعیین فراوانی داوطلب های پرتکرار مورد استفاده قرار می گیرد. در مرحله ایجاد داوطلب، الگوهایی که شامل کلیدهای معین هستند پیدا می شوند و به طور فزاینده ای گسترده می شوند، این کار از کوچکترین الگوها آغاز می شود. در هر مرحله، الگوهای پرتکرار، کم تکرار (نادر) تعیین می شوند و الگوهای پرتکرار با اضافه کردن یک گره در هر نوبت گسترده می شوند. الگوهایی که قبلا در مجموعه الگوهای پرت</w:t>
      </w:r>
      <w:r w:rsidR="004B566C">
        <w:rPr>
          <w:rFonts w:hint="cs"/>
          <w:rtl/>
          <w:lang w:bidi="fa-IR"/>
        </w:rPr>
        <w:t>کرار قرار گرفته اند حذف می شوند،</w:t>
      </w:r>
      <w:r w:rsidRPr="001943CA">
        <w:rPr>
          <w:rFonts w:hint="cs"/>
          <w:rtl/>
          <w:lang w:bidi="fa-IR"/>
        </w:rPr>
        <w:t xml:space="preserve"> یا اگر شکل تخصصی شده الگویی باشند که قبلا در مجموعه الگوهای پرتکرار وجود داشته، حذف می شوند. این روش در مورد تحلیل هشدارهای مخابراتی و سم شناسی شیمیایی مورد استفاده قرار گرفت. نقطه ضعف عمده الگوریتم به کارایی آن بر می گردد چرا که آزمایش تعادل بین بند های ردیف اول بسیار دشوار است. الگوریتم </w:t>
      </w:r>
      <w:r w:rsidRPr="001943CA">
        <w:rPr>
          <w:lang w:bidi="fa-IR"/>
        </w:rPr>
        <w:t>FARMER</w:t>
      </w:r>
      <w:r w:rsidRPr="001943CA">
        <w:rPr>
          <w:rFonts w:hint="cs"/>
          <w:rtl/>
          <w:lang w:bidi="fa-IR"/>
        </w:rPr>
        <w:t xml:space="preserve"> </w:t>
      </w:r>
      <w:r w:rsidR="004B566C">
        <w:rPr>
          <w:rtl/>
          <w:lang w:bidi="fa-IR"/>
        </w:rPr>
        <w:fldChar w:fldCharType="begin"/>
      </w:r>
      <w:r w:rsidR="004B566C">
        <w:rPr>
          <w:rtl/>
          <w:lang w:bidi="fa-IR"/>
        </w:rPr>
        <w:instrText xml:space="preserve"> </w:instrText>
      </w:r>
      <w:r w:rsidR="004B566C">
        <w:rPr>
          <w:lang w:bidi="fa-IR"/>
        </w:rPr>
        <w:instrText>ADDIN EN.CITE &lt;EndNote&gt;&lt;Cite&gt;&lt;Author&gt;Nijssen&lt;/Author&gt;&lt;Year&gt;2004&lt;/Year&gt;&lt;RecNum&gt;76&lt;/RecNum&gt;&lt;DisplayText&gt;[19]&lt;/DisplayText&gt;&lt;record&gt;&lt;rec-number&gt;76&lt;/rec-number&gt;&lt;foreign-keys&gt;&lt;key app="EN" db-id="5vaes0fpbfpepxedwv65twzav09zxxw9p5xs" timestamp="1419528890"&gt;76</w:instrText>
      </w:r>
      <w:r w:rsidR="004B566C">
        <w:rPr>
          <w:rtl/>
          <w:lang w:bidi="fa-IR"/>
        </w:rPr>
        <w:instrText>&lt;/</w:instrText>
      </w:r>
      <w:r w:rsidR="004B566C">
        <w:rPr>
          <w:lang w:bidi="fa-IR"/>
        </w:rPr>
        <w:instrText>key&gt;&lt;/foreign-keys&gt;&lt;ref-type name="Conference Paper"&gt;47&lt;/ref-type&gt;&lt;contributors&gt;&lt;authors&gt;&lt;author&gt;Siegfried Nijssen&lt;/author&gt;&lt;author&gt;Joost N. Kok&lt;/author&gt;&lt;/authors&gt;&lt;/contributors&gt;&lt;titles&gt;&lt;title&gt;A quickstart in frequent structure mining can make a difference&lt;/title&gt;&lt;secondary-title&gt;Proceedings of the tenth ACM SIGKDD international conference on Knowledge discovery and data mining&lt;/secondary-title&gt;&lt;/titles&gt;&lt;pages&gt;647-652&lt;/pages&gt;&lt;dates&gt;&lt;year&gt;2004&lt;/year&gt;&lt;/dates&gt;&lt;pub-location&gt;Seattle, WA, USA&lt;/pub-location&gt;&lt;publisher&gt;ACM&lt;/publisher&gt;&lt;urls&gt;&lt;/urls&gt;&lt;custom1&gt;1014134&lt;/custom1&gt;&lt;electronic-resource-num&gt;10.1145/1014052.1014134&lt;/electronic-resource-num&gt;&lt;/record&gt;&lt;/Cite&gt;&lt;/EndNote</w:instrText>
      </w:r>
      <w:r w:rsidR="004B566C">
        <w:rPr>
          <w:rtl/>
          <w:lang w:bidi="fa-IR"/>
        </w:rPr>
        <w:instrText>&gt;</w:instrText>
      </w:r>
      <w:r w:rsidR="004B566C">
        <w:rPr>
          <w:rtl/>
          <w:lang w:bidi="fa-IR"/>
        </w:rPr>
        <w:fldChar w:fldCharType="separate"/>
      </w:r>
      <w:r w:rsidR="004B566C">
        <w:rPr>
          <w:noProof/>
          <w:rtl/>
          <w:lang w:bidi="fa-IR"/>
        </w:rPr>
        <w:t>[</w:t>
      </w:r>
      <w:hyperlink w:anchor="_ENREF_19" w:tooltip="Nijssen, 2004 #76" w:history="1">
        <w:r w:rsidR="007F44B0">
          <w:rPr>
            <w:noProof/>
            <w:rtl/>
            <w:lang w:bidi="fa-IR"/>
          </w:rPr>
          <w:t>19</w:t>
        </w:r>
      </w:hyperlink>
      <w:r w:rsidR="004B566C">
        <w:rPr>
          <w:noProof/>
          <w:rtl/>
          <w:lang w:bidi="fa-IR"/>
        </w:rPr>
        <w:t>]</w:t>
      </w:r>
      <w:r w:rsidR="004B566C">
        <w:rPr>
          <w:rtl/>
          <w:lang w:bidi="fa-IR"/>
        </w:rPr>
        <w:fldChar w:fldCharType="end"/>
      </w:r>
      <w:r w:rsidR="004B566C">
        <w:rPr>
          <w:rFonts w:hint="cs"/>
          <w:rtl/>
          <w:lang w:bidi="fa-IR"/>
        </w:rPr>
        <w:t xml:space="preserve"> </w:t>
      </w:r>
      <w:r w:rsidRPr="001943CA">
        <w:rPr>
          <w:rFonts w:hint="cs"/>
          <w:rtl/>
          <w:lang w:bidi="fa-IR"/>
        </w:rPr>
        <w:t xml:space="preserve">هنوز هم از نشانه گذاری منطقی ردیف اول استفاده می کند و از بسیاری جهات شبیه به </w:t>
      </w:r>
      <w:r w:rsidRPr="001943CA">
        <w:rPr>
          <w:lang w:bidi="fa-IR"/>
        </w:rPr>
        <w:t>WARMR</w:t>
      </w:r>
      <w:r w:rsidRPr="001943CA">
        <w:rPr>
          <w:rFonts w:hint="cs"/>
          <w:rtl/>
          <w:lang w:bidi="fa-IR"/>
        </w:rPr>
        <w:t xml:space="preserve"> است، و از لحاظ زمان انجام عملیات پیشرفت قابل ملاحظه ای داشته است. تفاوت اصلی این دو الگوریتم این است که ب</w:t>
      </w:r>
      <w:r w:rsidR="004B566C">
        <w:rPr>
          <w:rFonts w:hint="cs"/>
          <w:rtl/>
          <w:lang w:bidi="fa-IR"/>
        </w:rPr>
        <w:t>ه جای آزمایش های پر هزینه تعادل</w:t>
      </w:r>
      <w:r w:rsidRPr="001943CA">
        <w:rPr>
          <w:lang w:bidi="fa-IR"/>
        </w:rPr>
        <w:t xml:space="preserve"> WARMR</w:t>
      </w:r>
      <w:r w:rsidRPr="001943CA">
        <w:rPr>
          <w:rFonts w:hint="cs"/>
          <w:rtl/>
          <w:lang w:bidi="fa-IR"/>
        </w:rPr>
        <w:t xml:space="preserve"> برای محاسبه و ایجاد پرسش های کاندیدا به شیوه ای موثر، از ساختار داده های درختی استفاده می کند. روشی را برای یافتن ذرات مولکولی پر تکرار از پایگاه داده های ترکیب های مولکولی طراحی </w:t>
      </w:r>
      <w:r w:rsidR="004B566C">
        <w:rPr>
          <w:rFonts w:hint="cs"/>
          <w:rtl/>
          <w:lang w:bidi="fa-IR"/>
        </w:rPr>
        <w:t xml:space="preserve">شد </w:t>
      </w:r>
      <w:r w:rsidR="004B566C">
        <w:rPr>
          <w:rtl/>
          <w:lang w:bidi="fa-IR"/>
        </w:rPr>
        <w:fldChar w:fldCharType="begin"/>
      </w:r>
      <w:r w:rsidR="004B566C">
        <w:rPr>
          <w:rtl/>
          <w:lang w:bidi="fa-IR"/>
        </w:rPr>
        <w:instrText xml:space="preserve"> </w:instrText>
      </w:r>
      <w:r w:rsidR="004B566C">
        <w:rPr>
          <w:lang w:bidi="fa-IR"/>
        </w:rPr>
        <w:instrText>ADDIN EN.CITE &lt;EndNote&gt;&lt;Cite&gt;&lt;Author&gt;Raedt&lt;/Author&gt;&lt;Year&gt;2001&lt;/Year&gt;&lt;RecNum&gt;77&lt;/RecNum&gt;&lt;DisplayText&gt;[20]&lt;/DisplayText&gt;&lt;record&gt;&lt;rec-number&gt;77&lt;/rec-number&gt;&lt;foreign-keys&gt;&lt;key app="EN" db-id="5vaes0fpbfpepxedwv65twzav09zxxw9p5xs" timestamp="1419532951"&gt;77&lt;/key&gt;&lt;/foreign-keys&gt;&lt;ref-type name="Conference Paper"&gt;47&lt;/ref-type&gt;&lt;contributors&gt;&lt;authors&gt;&lt;author&gt;Luc De Raedt&lt;/author&gt;&lt;author&gt;Stefan Kramer&lt;/author&gt;&lt;/authors&gt;&lt;/contributors&gt;&lt;titles&gt;&lt;title&gt;The levelwise version space algorithm and its application to molecular fragment finding&lt;/title&gt;&lt;secondary-title&gt;Proceedings of the 17th international joint conference on Artificial intelligence - Volume 2&lt;/secondary-title&gt;&lt;/titles&gt;&lt;pages&gt;853-859&lt;/pages&gt;&lt;dates&gt;&lt;year&gt;2001&lt;/year&gt;&lt;/dates&gt;&lt;pub-location&gt;Seattle, WA, USA&lt;/pub-location&gt;&lt;publisher&gt;Morgan Kaufmann Publishers Inc.&lt;/publisher&gt;&lt;urls&gt;&lt;/urls&gt;&lt;custom1&gt;1642208&lt;/custom1&gt;&lt;/record&gt;&lt;/Cite&gt;&lt;/EndNote</w:instrText>
      </w:r>
      <w:r w:rsidR="004B566C">
        <w:rPr>
          <w:rtl/>
          <w:lang w:bidi="fa-IR"/>
        </w:rPr>
        <w:instrText>&gt;</w:instrText>
      </w:r>
      <w:r w:rsidR="004B566C">
        <w:rPr>
          <w:rtl/>
          <w:lang w:bidi="fa-IR"/>
        </w:rPr>
        <w:fldChar w:fldCharType="separate"/>
      </w:r>
      <w:r w:rsidR="004B566C">
        <w:rPr>
          <w:noProof/>
          <w:rtl/>
          <w:lang w:bidi="fa-IR"/>
        </w:rPr>
        <w:t>[</w:t>
      </w:r>
      <w:hyperlink w:anchor="_ENREF_20" w:tooltip="Raedt, 2001 #77" w:history="1">
        <w:r w:rsidR="007F44B0">
          <w:rPr>
            <w:noProof/>
            <w:rtl/>
            <w:lang w:bidi="fa-IR"/>
          </w:rPr>
          <w:t>20</w:t>
        </w:r>
      </w:hyperlink>
      <w:r w:rsidR="004B566C">
        <w:rPr>
          <w:noProof/>
          <w:rtl/>
          <w:lang w:bidi="fa-IR"/>
        </w:rPr>
        <w:t>]</w:t>
      </w:r>
      <w:r w:rsidR="004B566C">
        <w:rPr>
          <w:rtl/>
          <w:lang w:bidi="fa-IR"/>
        </w:rPr>
        <w:fldChar w:fldCharType="end"/>
      </w:r>
      <w:r w:rsidR="004B566C">
        <w:rPr>
          <w:rFonts w:hint="cs"/>
          <w:rtl/>
          <w:lang w:bidi="fa-IR"/>
        </w:rPr>
        <w:t>، که</w:t>
      </w:r>
      <w:r w:rsidRPr="001943CA">
        <w:rPr>
          <w:rFonts w:hint="cs"/>
          <w:rtl/>
          <w:lang w:bidi="fa-IR"/>
        </w:rPr>
        <w:t xml:space="preserve"> یک ذره مولکولی به صورت توالی اتم هایی که به صورت خطی به یکدیگرند متصل شده اند تعریف می شود، و پا</w:t>
      </w:r>
      <w:r w:rsidR="004B566C">
        <w:rPr>
          <w:rFonts w:hint="cs"/>
          <w:rtl/>
          <w:lang w:bidi="fa-IR"/>
        </w:rPr>
        <w:t>یگاه داده ها شامل اطلاعاتی در</w:t>
      </w:r>
      <w:r w:rsidRPr="001943CA">
        <w:rPr>
          <w:rFonts w:hint="cs"/>
          <w:rtl/>
          <w:lang w:bidi="fa-IR"/>
        </w:rPr>
        <w:t>باره ویژگی هایی از اتم ه</w:t>
      </w:r>
      <w:r w:rsidR="004B566C">
        <w:rPr>
          <w:rFonts w:hint="cs"/>
          <w:rtl/>
          <w:lang w:bidi="fa-IR"/>
        </w:rPr>
        <w:t>ای یک مولکول و ترتیب پیوند هاست</w:t>
      </w:r>
      <w:r w:rsidRPr="001943CA">
        <w:rPr>
          <w:rFonts w:hint="cs"/>
          <w:rtl/>
          <w:lang w:bidi="fa-IR"/>
        </w:rPr>
        <w:t>. این رویکرد، تعیین ضابطه کلی را امکان پذیر می کند به گونه ای که  تمام ذرات مولکولی اجتماع ضابطه های اولیه را عملی می کنند. علاوه بر پارامتر فراوانی مینیمم سنتی، رویکرد آنها استفاده از ضابطه فراوانی ماکزیمم برای الگو ها را امکان پذیر می کند. این ضوابط قابلیت انعطاف پذیری بیشتری به آن دسته از پرسش ها می دهد که از طریق الگو ها می توان به آن</w:t>
      </w:r>
      <w:r w:rsidR="004B566C">
        <w:rPr>
          <w:rFonts w:hint="cs"/>
          <w:rtl/>
          <w:lang w:bidi="fa-IR"/>
        </w:rPr>
        <w:t xml:space="preserve"> </w:t>
      </w:r>
      <w:r w:rsidRPr="001943CA">
        <w:rPr>
          <w:rFonts w:hint="cs"/>
          <w:rtl/>
          <w:lang w:bidi="fa-IR"/>
        </w:rPr>
        <w:t xml:space="preserve">ها پاسخ داد، و در حوزه پیدا کردن ذره های مولکولی، می توان الگو های جالب تری پیدا کرد. </w:t>
      </w:r>
      <w:r w:rsidR="004B566C">
        <w:rPr>
          <w:rFonts w:hint="cs"/>
          <w:rtl/>
          <w:lang w:bidi="fa-IR"/>
        </w:rPr>
        <w:t xml:space="preserve">رویکرد </w:t>
      </w:r>
      <w:r w:rsidRPr="001943CA">
        <w:rPr>
          <w:lang w:bidi="fa-IR"/>
        </w:rPr>
        <w:t>IPL</w:t>
      </w:r>
      <w:r w:rsidR="004B566C">
        <w:rPr>
          <w:rFonts w:hint="cs"/>
          <w:rtl/>
          <w:lang w:bidi="fa-IR"/>
        </w:rPr>
        <w:t xml:space="preserve"> </w:t>
      </w:r>
      <w:r w:rsidRPr="001943CA">
        <w:rPr>
          <w:rFonts w:hint="cs"/>
          <w:rtl/>
          <w:lang w:bidi="fa-IR"/>
        </w:rPr>
        <w:t>-</w:t>
      </w:r>
      <w:r w:rsidR="004B566C">
        <w:rPr>
          <w:rFonts w:hint="cs"/>
          <w:rtl/>
          <w:lang w:bidi="fa-IR"/>
        </w:rPr>
        <w:t xml:space="preserve"> </w:t>
      </w:r>
      <w:r w:rsidRPr="001943CA">
        <w:rPr>
          <w:rFonts w:hint="cs"/>
          <w:rtl/>
          <w:lang w:bidi="fa-IR"/>
        </w:rPr>
        <w:t>محور دیگر</w:t>
      </w:r>
      <w:r w:rsidR="00F96CC5">
        <w:rPr>
          <w:rFonts w:hint="cs"/>
          <w:rtl/>
          <w:lang w:bidi="fa-IR"/>
        </w:rPr>
        <w:t>ی</w:t>
      </w:r>
      <w:r w:rsidRPr="001943CA">
        <w:rPr>
          <w:rFonts w:hint="cs"/>
          <w:rtl/>
          <w:lang w:bidi="fa-IR"/>
        </w:rPr>
        <w:t xml:space="preserve"> ارائه شده است</w:t>
      </w:r>
      <w:r w:rsidR="00F96CC5">
        <w:rPr>
          <w:rFonts w:hint="cs"/>
          <w:rtl/>
          <w:lang w:bidi="fa-IR"/>
        </w:rPr>
        <w:t xml:space="preserve"> </w:t>
      </w:r>
      <w:r w:rsidR="00F96CC5">
        <w:rPr>
          <w:rtl/>
          <w:lang w:bidi="fa-IR"/>
        </w:rPr>
        <w:fldChar w:fldCharType="begin"/>
      </w:r>
      <w:r w:rsidR="00F96CC5">
        <w:rPr>
          <w:rtl/>
          <w:lang w:bidi="fa-IR"/>
        </w:rPr>
        <w:instrText xml:space="preserve"> </w:instrText>
      </w:r>
      <w:r w:rsidR="00F96CC5">
        <w:rPr>
          <w:lang w:bidi="fa-IR"/>
        </w:rPr>
        <w:instrText>ADDIN EN.CITE &lt;EndNote&gt;&lt;Cite&gt;&lt;Author&gt;Lisi&lt;/Author&gt;&lt;Year&gt;2004&lt;/Year&gt;&lt;RecNum&gt;78&lt;/RecNum&gt;&lt;DisplayText&gt;[21]&lt;/DisplayText&gt;&lt;record&gt;&lt;rec-number&gt;78&lt;/rec-number&gt;&lt;foreign-keys&gt;&lt;key app="EN" db-id="5vaes0fpbfpepxedwv65twzav09zxxw9p5xs" timestamp="1419533142"&gt;78&lt;/key&gt;&lt;/foreign-keys&gt;&lt;ref-type name="Journal Article"&gt;17&lt;/ref-type&gt;&lt;contributors&gt;&lt;authors&gt;&lt;author&gt;Lisi, FrancescaA&lt;/author&gt;&lt;author&gt;Malerba, Donato&lt;/author&gt;&lt;/authors&gt;&lt;/contributors&gt;&lt;titles&gt;&lt;title&gt;Inducing Multi-Level Association Rules from Multiple Relations</w:instrText>
      </w:r>
      <w:r w:rsidR="00F96CC5">
        <w:rPr>
          <w:rtl/>
          <w:lang w:bidi="fa-IR"/>
        </w:rPr>
        <w:instrText>&lt;/</w:instrText>
      </w:r>
      <w:r w:rsidR="00F96CC5">
        <w:rPr>
          <w:lang w:bidi="fa-IR"/>
        </w:rPr>
        <w:instrText>title&gt;&lt;secondary-title&gt;Machine Learning&lt;/secondary-title&gt;&lt;alt-title&gt;Mach Learn&lt;/alt-title&gt;&lt;/titles&gt;&lt;periodical&gt;&lt;full-title&gt;Machine Learning&lt;/full-title&gt;&lt;abbr-1&gt;Mach Learn&lt;/abbr-1&gt;&lt;/periodical&gt;&lt;alt-periodical&gt;&lt;full-title&gt;Machine Learning&lt;/full-title&gt;&lt;abbr</w:instrText>
      </w:r>
      <w:r w:rsidR="00F96CC5">
        <w:rPr>
          <w:rtl/>
          <w:lang w:bidi="fa-IR"/>
        </w:rPr>
        <w:instrText>-1&gt;</w:instrText>
      </w:r>
      <w:r w:rsidR="00F96CC5">
        <w:rPr>
          <w:lang w:bidi="fa-IR"/>
        </w:rPr>
        <w:instrText>Mach Learn&lt;/abbr-1&gt;&lt;/alt-periodical&gt;&lt;pages&gt;175-210&lt;/pages&gt;&lt;volume&gt;55&lt;/volume&gt;&lt;number&gt;2&lt;/number&gt;&lt;keywords&gt;&lt;keyword&gt;inductive logic programming&lt;/keyword&gt;&lt;keyword&gt;description logics&lt;/keyword&gt;&lt;keyword&gt;spatial data mining&lt;/keyword&gt;&lt;/keywords&gt;&lt;dates&gt;&lt;year&gt;200</w:instrText>
      </w:r>
      <w:r w:rsidR="00F96CC5">
        <w:rPr>
          <w:rtl/>
          <w:lang w:bidi="fa-IR"/>
        </w:rPr>
        <w:instrText>4&lt;/</w:instrText>
      </w:r>
      <w:r w:rsidR="00F96CC5">
        <w:rPr>
          <w:lang w:bidi="fa-IR"/>
        </w:rPr>
        <w:instrText>year&gt;&lt;pub-dates&gt;&lt;date&gt;2004/05/01&lt;/date&gt;&lt;/pub-dates&gt;&lt;/dates&gt;&lt;publisher&gt;Kluwer Academic Publishers-Plenum Publishers&lt;/publisher&gt;&lt;isbn&gt;0885-6125&lt;/isbn&gt;&lt;urls&gt;&lt;related-urls&gt;&lt;url&gt;http://dx.doi.org/10.1023/B%3AMACH.0000023151.65011.a3&lt;/url&gt;&lt;/related-urls&gt;&lt;/urls&gt;&lt;electronic-resource-num&gt;10.1023/B:MACH.0000023151.65011.a3&lt;/electronic-resource-num&gt;&lt;language&gt;English&lt;/language&gt;&lt;/record&gt;&lt;/Cite&gt;&lt;/EndNote</w:instrText>
      </w:r>
      <w:r w:rsidR="00F96CC5">
        <w:rPr>
          <w:rtl/>
          <w:lang w:bidi="fa-IR"/>
        </w:rPr>
        <w:instrText>&gt;</w:instrText>
      </w:r>
      <w:r w:rsidR="00F96CC5">
        <w:rPr>
          <w:rtl/>
          <w:lang w:bidi="fa-IR"/>
        </w:rPr>
        <w:fldChar w:fldCharType="separate"/>
      </w:r>
      <w:r w:rsidR="00F96CC5">
        <w:rPr>
          <w:noProof/>
          <w:rtl/>
          <w:lang w:bidi="fa-IR"/>
        </w:rPr>
        <w:t>[</w:t>
      </w:r>
      <w:hyperlink w:anchor="_ENREF_21" w:tooltip="Lisi, 2004 #78" w:history="1">
        <w:r w:rsidR="007F44B0">
          <w:rPr>
            <w:noProof/>
            <w:rtl/>
            <w:lang w:bidi="fa-IR"/>
          </w:rPr>
          <w:t>21</w:t>
        </w:r>
      </w:hyperlink>
      <w:r w:rsidR="00F96CC5">
        <w:rPr>
          <w:noProof/>
          <w:rtl/>
          <w:lang w:bidi="fa-IR"/>
        </w:rPr>
        <w:t>]</w:t>
      </w:r>
      <w:r w:rsidR="00F96CC5">
        <w:rPr>
          <w:rtl/>
          <w:lang w:bidi="fa-IR"/>
        </w:rPr>
        <w:fldChar w:fldCharType="end"/>
      </w:r>
      <w:r w:rsidRPr="001943CA">
        <w:rPr>
          <w:rFonts w:hint="cs"/>
          <w:rtl/>
          <w:lang w:bidi="fa-IR"/>
        </w:rPr>
        <w:t xml:space="preserve"> و یک زبان آمیخته و ترکیبی برای حفظ اطلاعات مربوط به ویژگی های ارتباطی و ساختاری در قوانین چند سطحی استخراج </w:t>
      </w:r>
      <w:r w:rsidR="00F96CC5">
        <w:rPr>
          <w:rFonts w:hint="cs"/>
          <w:rtl/>
          <w:lang w:bidi="fa-IR"/>
        </w:rPr>
        <w:t>شده از روابط چندگانه پیشنهاد شد</w:t>
      </w:r>
      <w:r w:rsidRPr="001943CA">
        <w:rPr>
          <w:rFonts w:hint="cs"/>
          <w:rtl/>
          <w:lang w:bidi="fa-IR"/>
        </w:rPr>
        <w:t>. برای تعیین ترتیب کلی و اپراتور اصلاح نزولی از رابطه های زیر گروهی پرسش ها استفاده می شود .</w:t>
      </w:r>
    </w:p>
    <w:p w:rsidR="001943CA" w:rsidRPr="00BF53E3" w:rsidRDefault="001943CA" w:rsidP="00954B06">
      <w:pPr>
        <w:pStyle w:val="Heading3"/>
        <w:numPr>
          <w:ilvl w:val="2"/>
          <w:numId w:val="18"/>
        </w:numPr>
        <w:ind w:left="0" w:firstLine="0"/>
        <w:rPr>
          <w:rtl/>
        </w:rPr>
      </w:pPr>
      <w:bookmarkStart w:id="168" w:name="_Toc408588773"/>
      <w:bookmarkStart w:id="169" w:name="_Toc408588849"/>
      <w:bookmarkStart w:id="170" w:name="_Toc408608920"/>
      <w:bookmarkStart w:id="171" w:name="_Toc409469313"/>
      <w:bookmarkStart w:id="172" w:name="_Toc409469619"/>
      <w:r w:rsidRPr="00BF53E3">
        <w:rPr>
          <w:rFonts w:hint="cs"/>
          <w:rtl/>
        </w:rPr>
        <w:t>روش های جستجوی سختگیرانه</w:t>
      </w:r>
      <w:bookmarkEnd w:id="168"/>
      <w:bookmarkEnd w:id="169"/>
      <w:bookmarkEnd w:id="170"/>
      <w:bookmarkEnd w:id="171"/>
      <w:bookmarkEnd w:id="172"/>
    </w:p>
    <w:p w:rsidR="001943CA" w:rsidRPr="001943CA" w:rsidRDefault="001943CA" w:rsidP="00F15F0F">
      <w:pPr>
        <w:tabs>
          <w:tab w:val="right" w:pos="540"/>
        </w:tabs>
        <w:rPr>
          <w:rtl/>
          <w:lang w:bidi="fa-IR"/>
        </w:rPr>
      </w:pPr>
      <w:r w:rsidRPr="001943CA">
        <w:rPr>
          <w:rFonts w:hint="cs"/>
          <w:rtl/>
          <w:lang w:bidi="fa-IR"/>
        </w:rPr>
        <w:t xml:space="preserve">ویژگی های روش های جستجو </w:t>
      </w:r>
      <w:r w:rsidRPr="001943CA">
        <w:rPr>
          <w:rFonts w:ascii="Times New Roman" w:hAnsi="Times New Roman" w:cs="Times New Roman" w:hint="cs"/>
          <w:rtl/>
          <w:lang w:bidi="fa-IR"/>
        </w:rPr>
        <w:t>–</w:t>
      </w:r>
      <w:r w:rsidRPr="001943CA">
        <w:rPr>
          <w:rFonts w:hint="cs"/>
          <w:rtl/>
          <w:lang w:bidi="fa-IR"/>
        </w:rPr>
        <w:t xml:space="preserve"> محور سختگیرانه این است که آنها از محاسبات مفرط و اضافی مورد نیاز برای جستجوی تمام زیرگراف های پرتکرار اجتناب می کنند و به همین خاطر از رویکرد سختگیرانه برای کاهش تعداد زیرگراف های بررسی شده استفاده می کنند. در ازای از دست دادن تعدادی از زیرگراف های پرتکرار، از پیچیدگی بیش از حد مسئله هم ریختی گراف جلوگیری به عمل می آید.</w:t>
      </w:r>
    </w:p>
    <w:p w:rsidR="001943CA" w:rsidRPr="001943CA" w:rsidRDefault="001943CA" w:rsidP="007F44B0">
      <w:pPr>
        <w:tabs>
          <w:tab w:val="right" w:pos="540"/>
        </w:tabs>
        <w:rPr>
          <w:rtl/>
          <w:lang w:bidi="fa-IR"/>
        </w:rPr>
      </w:pPr>
      <w:r w:rsidRPr="001943CA">
        <w:rPr>
          <w:rFonts w:hint="cs"/>
          <w:rtl/>
          <w:lang w:bidi="fa-IR"/>
        </w:rPr>
        <w:t xml:space="preserve">یکی از نخستین رویکردهای استخراج گراف تحت عنوان سیستم </w:t>
      </w:r>
      <w:r w:rsidRPr="001943CA">
        <w:rPr>
          <w:lang w:bidi="fa-IR"/>
        </w:rPr>
        <w:t>SUBDUE</w:t>
      </w:r>
      <w:r w:rsidRPr="001943CA">
        <w:rPr>
          <w:rFonts w:hint="cs"/>
          <w:rtl/>
          <w:lang w:bidi="fa-IR"/>
        </w:rPr>
        <w:t xml:space="preserve"> ساخته می شود و بسیاری از اصلاحات و بهینه سازی های این سیستم انجام شده است </w:t>
      </w:r>
      <w:r w:rsidR="0068419A">
        <w:rPr>
          <w:rtl/>
          <w:lang w:bidi="fa-IR"/>
        </w:rPr>
        <w:fldChar w:fldCharType="begin">
          <w:fldData xml:space="preserve">PEVuZE5vdGU+PENpdGU+PEF1dGhvcj5LZXRrYXI8L0F1dGhvcj48WWVhcj4yMDA1PC9ZZWFyPjxS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</w:fldData>
        </w:fldChar>
      </w:r>
      <w:r w:rsidR="0068419A">
        <w:rPr>
          <w:rtl/>
          <w:lang w:bidi="fa-IR"/>
        </w:rPr>
        <w:instrText xml:space="preserve"> </w:instrText>
      </w:r>
      <w:r w:rsidR="0068419A">
        <w:rPr>
          <w:lang w:bidi="fa-IR"/>
        </w:rPr>
        <w:instrText>ADDIN EN.CITE</w:instrText>
      </w:r>
      <w:r w:rsidR="0068419A">
        <w:rPr>
          <w:rtl/>
          <w:lang w:bidi="fa-IR"/>
        </w:rPr>
        <w:instrText xml:space="preserve"> </w:instrText>
      </w:r>
      <w:r w:rsidR="0068419A">
        <w:rPr>
          <w:rtl/>
          <w:lang w:bidi="fa-IR"/>
        </w:rPr>
        <w:fldChar w:fldCharType="begin">
          <w:fldData xml:space="preserve">PEVuZE5vdGU+PENpdGU+PEF1dGhvcj5LZXRrYXI8L0F1dGhvcj48WWVhcj4yMDA1PC9ZZWFyPjxS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</w:fldData>
        </w:fldChar>
      </w:r>
      <w:r w:rsidR="0068419A">
        <w:rPr>
          <w:rtl/>
          <w:lang w:bidi="fa-IR"/>
        </w:rPr>
        <w:instrText xml:space="preserve"> </w:instrText>
      </w:r>
      <w:r w:rsidR="0068419A">
        <w:rPr>
          <w:lang w:bidi="fa-IR"/>
        </w:rPr>
        <w:instrText>ADDIN EN.CITE.DATA</w:instrText>
      </w:r>
      <w:r w:rsidR="0068419A">
        <w:rPr>
          <w:rtl/>
          <w:lang w:bidi="fa-IR"/>
        </w:rPr>
        <w:instrText xml:space="preserve"> </w:instrText>
      </w:r>
      <w:r w:rsidR="0068419A">
        <w:rPr>
          <w:rtl/>
          <w:lang w:bidi="fa-IR"/>
        </w:rPr>
      </w:r>
      <w:r w:rsidR="0068419A">
        <w:rPr>
          <w:rtl/>
          <w:lang w:bidi="fa-IR"/>
        </w:rPr>
        <w:fldChar w:fldCharType="end"/>
      </w:r>
      <w:r w:rsidR="0068419A">
        <w:rPr>
          <w:rtl/>
          <w:lang w:bidi="fa-IR"/>
        </w:rPr>
      </w:r>
      <w:r w:rsidR="0068419A">
        <w:rPr>
          <w:rtl/>
          <w:lang w:bidi="fa-IR"/>
        </w:rPr>
        <w:fldChar w:fldCharType="separate"/>
      </w:r>
      <w:r w:rsidR="0068419A">
        <w:rPr>
          <w:noProof/>
          <w:rtl/>
          <w:lang w:bidi="fa-IR"/>
        </w:rPr>
        <w:t>[</w:t>
      </w:r>
      <w:hyperlink w:anchor="_ENREF_22" w:tooltip="Ketkar, 2005 #79" w:history="1">
        <w:r w:rsidR="007F44B0">
          <w:rPr>
            <w:noProof/>
            <w:rtl/>
            <w:lang w:bidi="fa-IR"/>
          </w:rPr>
          <w:t>22-25</w:t>
        </w:r>
      </w:hyperlink>
      <w:r w:rsidR="0068419A">
        <w:rPr>
          <w:noProof/>
          <w:rtl/>
          <w:lang w:bidi="fa-IR"/>
        </w:rPr>
        <w:t>]</w:t>
      </w:r>
      <w:r w:rsidR="0068419A">
        <w:rPr>
          <w:rtl/>
          <w:lang w:bidi="fa-IR"/>
        </w:rPr>
        <w:fldChar w:fldCharType="end"/>
      </w:r>
      <w:r w:rsidR="0068419A">
        <w:rPr>
          <w:rFonts w:hint="cs"/>
          <w:rtl/>
          <w:lang w:bidi="fa-IR"/>
        </w:rPr>
        <w:t xml:space="preserve">. </w:t>
      </w:r>
      <w:r w:rsidRPr="001943CA">
        <w:rPr>
          <w:rFonts w:hint="cs"/>
          <w:rtl/>
          <w:lang w:bidi="fa-IR"/>
        </w:rPr>
        <w:t xml:space="preserve">سیستم </w:t>
      </w:r>
      <w:r w:rsidRPr="001943CA">
        <w:rPr>
          <w:lang w:bidi="fa-IR"/>
        </w:rPr>
        <w:t>SUBDUE</w:t>
      </w:r>
      <w:r w:rsidRPr="001943CA">
        <w:rPr>
          <w:rFonts w:hint="cs"/>
          <w:rtl/>
          <w:lang w:bidi="fa-IR"/>
        </w:rPr>
        <w:t xml:space="preserve"> بر اصل اندازه مینیمم توصیف (</w:t>
      </w:r>
      <w:r w:rsidRPr="001943CA">
        <w:rPr>
          <w:lang w:bidi="fa-IR"/>
        </w:rPr>
        <w:t>MDL</w:t>
      </w:r>
      <w:r w:rsidRPr="001943CA">
        <w:rPr>
          <w:rFonts w:hint="cs"/>
          <w:rtl/>
          <w:lang w:bidi="fa-IR"/>
        </w:rPr>
        <w:t xml:space="preserve">) استوار است، که به صورت تعداد بیت های لازم برای توصیف گراف اندازه گیری می شود. تعاریف مفهومی جایگزین نمونه های زیر گراف شناسایی شده می شود. این رویداد باعث فشرده شدن مجموعه داده های اصلی می شود و مبنایی برای شناسایی ساختارهایی که به صورت طبقاتی تعریف شده اند، فراهم می آورد. انگیزه این گونه روش ها، تعیین زیر ساختارهای به لحاظ ذهنی جالبی است که تفسیر </w:t>
      </w:r>
      <w:r w:rsidRPr="001943CA">
        <w:rPr>
          <w:rFonts w:hint="cs"/>
          <w:rtl/>
          <w:lang w:bidi="fa-IR"/>
        </w:rPr>
        <w:lastRenderedPageBreak/>
        <w:t xml:space="preserve">داده ها را افزایش می دهند. سیستم </w:t>
      </w:r>
      <w:r w:rsidRPr="001943CA">
        <w:rPr>
          <w:lang w:bidi="fa-IR"/>
        </w:rPr>
        <w:t>SUBDUE</w:t>
      </w:r>
      <w:r w:rsidRPr="001943CA">
        <w:rPr>
          <w:rFonts w:hint="cs"/>
          <w:rtl/>
          <w:lang w:bidi="fa-IR"/>
        </w:rPr>
        <w:t xml:space="preserve"> در کنار استفاده از اصل </w:t>
      </w:r>
      <w:r w:rsidRPr="001943CA">
        <w:rPr>
          <w:lang w:bidi="fa-IR"/>
        </w:rPr>
        <w:t>MDL</w:t>
      </w:r>
      <w:r w:rsidRPr="001943CA">
        <w:rPr>
          <w:rFonts w:hint="cs"/>
          <w:rtl/>
          <w:lang w:bidi="fa-IR"/>
        </w:rPr>
        <w:t>، امکان تلفیق سایر اطلاعات و یافته های پیشین برای تمرکز بر جستجوی زیرگراف های مناسب تر را به وجود می آورد. رویکرد جستجوی سختگیرانه (حریص) برای شناسایی زیر گراف های داوطلب از داده های موجود است. این رویکرد از گره های مجزا (تکی) شروع می شود و متناوبا زیر ساختارهایی با یک کران مجاور را تعمیم می دهند تا جایی که تمام گسترده های ممکن را پوشش بدهد. هر یک از زیر گراف های داوطلب جدید تعمیم (گسترش) داده می شود و الگوریتم برای شناسایی بهترین زیر گراف ها بر طب</w:t>
      </w:r>
      <w:r w:rsidR="0068419A">
        <w:rPr>
          <w:rFonts w:hint="cs"/>
          <w:rtl/>
          <w:lang w:bidi="fa-IR"/>
        </w:rPr>
        <w:t>ق اندازه مینیمم توصیف، تمام زیر</w:t>
      </w:r>
      <w:r w:rsidRPr="001943CA">
        <w:rPr>
          <w:rFonts w:hint="cs"/>
          <w:rtl/>
          <w:lang w:bidi="fa-IR"/>
        </w:rPr>
        <w:t xml:space="preserve">گراف های ممکن را مورد بررسی قرار می دهد. هنگامی که تمام زیر گراف های ممکن مورد بررسی قرار بگیرند یا فرایند جستجو به محدودیت محاسبه برسد آنگاه الگوریتم متوقف خواهد شد. برای جلوگیری از تعمیم از زیر گراف هایی که اندازه توصیفی آنها افزایش خواهد یافت از تکنیک حذف انتخابی استفاده می شود. سیستم </w:t>
      </w:r>
      <w:r w:rsidRPr="001943CA">
        <w:rPr>
          <w:lang w:bidi="fa-IR"/>
        </w:rPr>
        <w:t>SUBDUE</w:t>
      </w:r>
      <w:r w:rsidRPr="001943CA">
        <w:rPr>
          <w:rFonts w:hint="cs"/>
          <w:rtl/>
          <w:lang w:bidi="fa-IR"/>
        </w:rPr>
        <w:t xml:space="preserve"> در جستجوی خود برای زیر گراف های نظیر، از الگوریتم جفت گراف های غیر دقیق استفاده می کند تا تغییرات ناچیز را امکان پذیر کند زیرا زیر ساختارهای جالب ممکن است اغلب اوقات به شکلی تقریبا متفاوت در داده ها دیده شوند.</w:t>
      </w:r>
    </w:p>
    <w:p w:rsidR="001943CA" w:rsidRPr="001943CA" w:rsidRDefault="001943CA" w:rsidP="00A35D61">
      <w:pPr>
        <w:tabs>
          <w:tab w:val="right" w:pos="540"/>
        </w:tabs>
        <w:rPr>
          <w:rtl/>
          <w:lang w:bidi="fa-IR"/>
        </w:rPr>
      </w:pPr>
      <w:r w:rsidRPr="001943CA">
        <w:rPr>
          <w:rFonts w:hint="cs"/>
          <w:rtl/>
          <w:lang w:bidi="fa-IR"/>
        </w:rPr>
        <w:t>همچنین، روش القا گراف (</w:t>
      </w:r>
      <w:r w:rsidRPr="001943CA">
        <w:rPr>
          <w:lang w:bidi="fa-IR"/>
        </w:rPr>
        <w:t>GBI</w:t>
      </w:r>
      <w:r w:rsidRPr="001943CA">
        <w:rPr>
          <w:rFonts w:hint="cs"/>
          <w:rtl/>
          <w:lang w:bidi="fa-IR"/>
        </w:rPr>
        <w:t xml:space="preserve">) به منظور دستیابی به زیرگراف های جالب و کوچک، داده های گراف را فشرده </w:t>
      </w:r>
      <w:r w:rsidR="0068419A">
        <w:rPr>
          <w:rFonts w:hint="cs"/>
          <w:rtl/>
          <w:lang w:bidi="fa-IR"/>
        </w:rPr>
        <w:t>می کند</w:t>
      </w:r>
      <w:r w:rsidRPr="001943CA">
        <w:rPr>
          <w:rFonts w:hint="cs"/>
          <w:rtl/>
          <w:lang w:bidi="fa-IR"/>
        </w:rPr>
        <w:t>. این روش در ابتدا برای پیدا کردن مفاهیم جالب از الگوهای پرتکرار یافته شده در نتیجه گیری طراحی شد. تکنیک فشرده کردن در اصطلاح طبقه بندی جفت</w:t>
      </w:r>
      <w:r w:rsidR="00FB1D13">
        <w:rPr>
          <w:rFonts w:hint="cs"/>
          <w:rtl/>
          <w:lang w:bidi="fa-IR"/>
        </w:rPr>
        <w:t xml:space="preserve"> </w:t>
      </w:r>
      <w:r w:rsidRPr="001943CA">
        <w:rPr>
          <w:rFonts w:hint="cs"/>
          <w:rtl/>
          <w:lang w:bidi="fa-IR"/>
        </w:rPr>
        <w:t>-</w:t>
      </w:r>
      <w:r w:rsidR="00FB1D13">
        <w:rPr>
          <w:rFonts w:hint="cs"/>
          <w:rtl/>
          <w:lang w:bidi="fa-IR"/>
        </w:rPr>
        <w:t xml:space="preserve"> </w:t>
      </w:r>
      <w:r w:rsidRPr="001943CA">
        <w:rPr>
          <w:rFonts w:hint="cs"/>
          <w:rtl/>
          <w:lang w:bidi="fa-IR"/>
        </w:rPr>
        <w:t>م</w:t>
      </w:r>
      <w:r w:rsidR="00FB1D13">
        <w:rPr>
          <w:rFonts w:hint="cs"/>
          <w:rtl/>
          <w:lang w:bidi="fa-IR"/>
        </w:rPr>
        <w:t>ح</w:t>
      </w:r>
      <w:r w:rsidRPr="001943CA">
        <w:rPr>
          <w:rFonts w:hint="cs"/>
          <w:rtl/>
          <w:lang w:bidi="fa-IR"/>
        </w:rPr>
        <w:t>ور خوانده می شود، که دو گره درون یک گره با هم جفت می شوند. ارتباط بین گره های جفت شده از بین می رود، و در صورت لزوم رابط های (تکنیک های) بین سایر گره های گراف به خاطر سپرده می شوند به طوری که در هر زمانی در خلال فرایند جستجو بازسازی گراف اصلی امکان پذیر باشد. قطعه بندی جفت</w:t>
      </w:r>
      <w:r w:rsidR="00FB1D13">
        <w:rPr>
          <w:rFonts w:hint="cs"/>
          <w:rtl/>
          <w:lang w:bidi="fa-IR"/>
        </w:rPr>
        <w:t xml:space="preserve"> </w:t>
      </w:r>
      <w:r w:rsidRPr="001943CA">
        <w:rPr>
          <w:rFonts w:hint="cs"/>
          <w:rtl/>
          <w:lang w:bidi="fa-IR"/>
        </w:rPr>
        <w:t>-</w:t>
      </w:r>
      <w:r w:rsidR="00FB1D13">
        <w:rPr>
          <w:rFonts w:hint="cs"/>
          <w:rtl/>
          <w:lang w:bidi="fa-IR"/>
        </w:rPr>
        <w:t xml:space="preserve"> </w:t>
      </w:r>
      <w:r w:rsidRPr="001943CA">
        <w:rPr>
          <w:rFonts w:hint="cs"/>
          <w:rtl/>
          <w:lang w:bidi="fa-IR"/>
        </w:rPr>
        <w:t>محور را می توان به صورت مکانی مناسب در نظر گرفت و می توان گراف به طور متناوب فشرده کرد. اندازه کوچک انتخاب می شود تا مقدار فشردگی که بیانگر اندازه الگوهای استخراج شده و گراف فشرده است، محدود شود. جستجوی داوطلب های زیر گراف های محلی با استفاده از جستجوی فرصت طلبانه انجام می گیرد.</w:t>
      </w:r>
    </w:p>
    <w:p w:rsidR="001943CA" w:rsidRPr="001943CA" w:rsidRDefault="001943CA" w:rsidP="00954B06">
      <w:pPr>
        <w:pStyle w:val="Heading3"/>
        <w:numPr>
          <w:ilvl w:val="2"/>
          <w:numId w:val="18"/>
        </w:numPr>
        <w:ind w:left="0" w:firstLine="0"/>
        <w:rPr>
          <w:rtl/>
        </w:rPr>
      </w:pPr>
      <w:bookmarkStart w:id="173" w:name="_Toc408588774"/>
      <w:bookmarkStart w:id="174" w:name="_Toc408588850"/>
      <w:bookmarkStart w:id="175" w:name="_Toc408608921"/>
      <w:bookmarkStart w:id="176" w:name="_Toc409469314"/>
      <w:bookmarkStart w:id="177" w:name="_Toc409469620"/>
      <w:r w:rsidRPr="001943CA">
        <w:rPr>
          <w:rFonts w:hint="cs"/>
          <w:rtl/>
        </w:rPr>
        <w:t>سایر روش ها</w:t>
      </w:r>
      <w:bookmarkEnd w:id="173"/>
      <w:bookmarkEnd w:id="174"/>
      <w:bookmarkEnd w:id="175"/>
      <w:bookmarkEnd w:id="176"/>
      <w:bookmarkEnd w:id="177"/>
    </w:p>
    <w:p w:rsidR="001943CA" w:rsidRPr="001943CA" w:rsidRDefault="001943CA" w:rsidP="007F44B0">
      <w:pPr>
        <w:tabs>
          <w:tab w:val="right" w:pos="540"/>
        </w:tabs>
        <w:rPr>
          <w:rtl/>
          <w:lang w:bidi="fa-IR"/>
        </w:rPr>
      </w:pPr>
      <w:r w:rsidRPr="001943CA">
        <w:rPr>
          <w:rFonts w:hint="cs"/>
          <w:rtl/>
          <w:lang w:bidi="fa-IR"/>
        </w:rPr>
        <w:t>همه روش های بررسی شده در بخش های قبلی به خانواده روش های استخراج زیر ساختار های (زیر گراف های) پرتکرار تعلق دارند. اندازه جستجو که به سمت تحویل اتوماتیک داده های گراف رفته است به طور کلی بزرگ است</w:t>
      </w:r>
      <w:r w:rsidR="00C138A1">
        <w:rPr>
          <w:rFonts w:hint="cs"/>
          <w:rtl/>
          <w:lang w:bidi="fa-IR"/>
        </w:rPr>
        <w:t xml:space="preserve"> </w:t>
      </w:r>
      <w:r w:rsidR="00C138A1">
        <w:rPr>
          <w:rtl/>
          <w:lang w:bidi="fa-IR"/>
        </w:rPr>
        <w:fldChar w:fldCharType="begin"/>
      </w:r>
      <w:r w:rsidR="00C138A1">
        <w:rPr>
          <w:rtl/>
          <w:lang w:bidi="fa-IR"/>
        </w:rPr>
        <w:instrText xml:space="preserve"> </w:instrText>
      </w:r>
      <w:r w:rsidR="00C138A1">
        <w:rPr>
          <w:lang w:bidi="fa-IR"/>
        </w:rPr>
        <w:instrText>ADDIN EN.CITE &lt;EndNote&gt;&lt;Cite&gt;&lt;Author&gt;Washio&lt;/Author&gt;&lt;Year&gt;2003&lt;/Year&gt;&lt;RecNum&gt;11&lt;/RecNum&gt;&lt;DisplayText&gt;[1, 2]&lt;/DisplayText&gt;&lt;record&gt;&lt;rec-number&gt;11&lt;/rec-number&gt;&lt;foreign-keys&gt;&lt;key app="EN" db-id="5vaes0fpbfpepxedwv65twzav09zxxw9p5xs" timestamp="1419407173"&gt;11</w:instrText>
      </w:r>
      <w:r w:rsidR="00C138A1">
        <w:rPr>
          <w:rtl/>
          <w:lang w:bidi="fa-IR"/>
        </w:rPr>
        <w:instrText>&lt;/</w:instrText>
      </w:r>
      <w:r w:rsidR="00C138A1">
        <w:rPr>
          <w:lang w:bidi="fa-IR"/>
        </w:rPr>
        <w:instrText>key&gt;&lt;/foreign-keys&gt;&lt;ref-type name="Journal Article"&gt;17&lt;/ref-type&gt;&lt;contributors&gt;&lt;authors&gt;&lt;author&gt;Takashi Washio&lt;/author&gt;&lt;author&gt;Hiroshi Motoda&lt;/author&gt;&lt;/authors&gt;&lt;/contributors&gt;&lt;titles&gt;&lt;title&gt;State of the art of graph-based data mining&lt;/title&gt;&lt;secondary-title&gt;SIGKDD Explor. Newsl.&lt;/secondary-title&gt;&lt;/titles&gt;&lt;periodical&gt;&lt;full-title&gt;SIGKDD Explor. Newsl.&lt;/full-title&gt;&lt;/periodical&gt;&lt;pages&gt;59-68&lt;/pages&gt;&lt;volume&gt;5&lt;/volume&gt;&lt;number&gt;1&lt;/number&gt;&lt;dates&gt;&lt;year&gt;2003&lt;/year&gt;&lt;/dates&gt;&lt;isbn&gt;1931-0145&lt;/isbn&gt;&lt;urls&gt;&lt;/urls&gt;&lt;custom1</w:instrText>
      </w:r>
      <w:r w:rsidR="00C138A1">
        <w:rPr>
          <w:rtl/>
          <w:lang w:bidi="fa-IR"/>
        </w:rPr>
        <w:instrText>&gt;959249&lt;/</w:instrText>
      </w:r>
      <w:r w:rsidR="00C138A1">
        <w:rPr>
          <w:lang w:bidi="fa-IR"/>
        </w:rPr>
        <w:instrText>custom1&gt;&lt;electronic-resource-num&gt;10.1145/959242.959249&lt;/electronic-resource-num&gt;&lt;/record&gt;&lt;/Cite&gt;&lt;Cite&gt;&lt;Author&gt;Chakrabarti&lt;/Author&gt;&lt;Year&gt;2006&lt;/Year&gt;&lt;RecNum&gt;12&lt;/RecNum&gt;&lt;record&gt;&lt;rec-number&gt;12&lt;/rec-number&gt;&lt;foreign-keys&gt;&lt;key app="EN" db-id="5vaes0fpbfpepxedwv65twzav09zxxw9p5xs" timestamp="1419407234"&gt;12&lt;/key&gt;&lt;/foreign-keys&gt;&lt;ref-type name="Journal Article"&gt;17&lt;/ref-type&gt;&lt;contributors&gt;&lt;authors&gt;&lt;author&gt;Deepayan Chakrabarti&lt;/author&gt;&lt;author&gt;Christos Faloutsos&lt;/author&gt;&lt;/authors&gt;&lt;/contributors&gt;&lt;titles&gt;&lt;title</w:instrText>
      </w:r>
      <w:r w:rsidR="00C138A1">
        <w:rPr>
          <w:rtl/>
          <w:lang w:bidi="fa-IR"/>
        </w:rPr>
        <w:instrText>&gt;</w:instrText>
      </w:r>
      <w:r w:rsidR="00C138A1">
        <w:rPr>
          <w:lang w:bidi="fa-IR"/>
        </w:rPr>
        <w:instrText>Graph mining: Laws, generators, and algorithms&lt;/title&gt;&lt;secondary-title&gt;ACM Comput. Surv.&lt;/secondary-title&gt;&lt;/titles&gt;&lt;periodical&gt;&lt;full-title&gt;ACM Comput. Surv.&lt;/full-title&gt;&lt;/periodical&gt;&lt;pages&gt;2&lt;/pages&gt;&lt;volume&gt;38&lt;/volume&gt;&lt;number&gt;1&lt;/number&gt;&lt;dates&gt;&lt;year&gt;2006&lt;/year&gt;&lt;/dates&gt;&lt;isbn&gt;0360-0300&lt;/isbn&gt;&lt;urls&gt;&lt;/urls&gt;&lt;custom1&gt;1132954&lt;/custom1&gt;&lt;electronic-resource-num&gt;10.1145/1132952.1132954&lt;/electronic-resource-num&gt;&lt;/record&gt;&lt;/Cite&gt;&lt;/EndNote</w:instrText>
      </w:r>
      <w:r w:rsidR="00C138A1">
        <w:rPr>
          <w:rtl/>
          <w:lang w:bidi="fa-IR"/>
        </w:rPr>
        <w:instrText>&gt;</w:instrText>
      </w:r>
      <w:r w:rsidR="00C138A1">
        <w:rPr>
          <w:rtl/>
          <w:lang w:bidi="fa-IR"/>
        </w:rPr>
        <w:fldChar w:fldCharType="separate"/>
      </w:r>
      <w:r w:rsidR="00C138A1">
        <w:rPr>
          <w:noProof/>
          <w:rtl/>
          <w:lang w:bidi="fa-IR"/>
        </w:rPr>
        <w:t>[</w:t>
      </w:r>
      <w:hyperlink w:anchor="_ENREF_1" w:tooltip="Chakrabarti, 2006 #12" w:history="1">
        <w:r w:rsidR="007F44B0">
          <w:rPr>
            <w:noProof/>
            <w:rtl/>
            <w:lang w:bidi="fa-IR"/>
          </w:rPr>
          <w:t>1</w:t>
        </w:r>
      </w:hyperlink>
      <w:r w:rsidR="00C138A1">
        <w:rPr>
          <w:noProof/>
          <w:rtl/>
          <w:lang w:bidi="fa-IR"/>
        </w:rPr>
        <w:t xml:space="preserve">, </w:t>
      </w:r>
      <w:hyperlink w:anchor="_ENREF_2" w:tooltip="Washio, 2003 #11" w:history="1">
        <w:r w:rsidR="007F44B0">
          <w:rPr>
            <w:noProof/>
            <w:rtl/>
            <w:lang w:bidi="fa-IR"/>
          </w:rPr>
          <w:t>2</w:t>
        </w:r>
      </w:hyperlink>
      <w:r w:rsidR="00C138A1">
        <w:rPr>
          <w:noProof/>
          <w:rtl/>
          <w:lang w:bidi="fa-IR"/>
        </w:rPr>
        <w:t>]</w:t>
      </w:r>
      <w:r w:rsidR="00C138A1">
        <w:rPr>
          <w:rtl/>
          <w:lang w:bidi="fa-IR"/>
        </w:rPr>
        <w:fldChar w:fldCharType="end"/>
      </w:r>
      <w:r w:rsidRPr="001943CA">
        <w:rPr>
          <w:rFonts w:hint="cs"/>
          <w:rtl/>
          <w:lang w:bidi="fa-IR"/>
        </w:rPr>
        <w:t>. این بخش بعضی از رویکرد</w:t>
      </w:r>
      <w:r w:rsidR="0094239D">
        <w:rPr>
          <w:rFonts w:hint="cs"/>
          <w:rtl/>
          <w:lang w:bidi="fa-IR"/>
        </w:rPr>
        <w:t xml:space="preserve"> </w:t>
      </w:r>
      <w:r w:rsidRPr="001943CA">
        <w:rPr>
          <w:rFonts w:hint="cs"/>
          <w:rtl/>
          <w:lang w:bidi="fa-IR"/>
        </w:rPr>
        <w:t>های جایگزین برای استخراج داده های گراف را ارائه خواهد کرد که اهداف مختلف تحلیل داده ها یا نیازهای نرم افزاری مشخص یا محدودیت های خاص عامل اصلی برای روی آوردن به این رویکرد</w:t>
      </w:r>
      <w:r w:rsidRPr="001943CA">
        <w:rPr>
          <w:lang w:bidi="fa-IR"/>
        </w:rPr>
        <w:t xml:space="preserve"> </w:t>
      </w:r>
      <w:r w:rsidRPr="001943CA">
        <w:rPr>
          <w:rFonts w:hint="cs"/>
          <w:rtl/>
          <w:lang w:bidi="fa-IR"/>
        </w:rPr>
        <w:t>هاست.</w:t>
      </w:r>
    </w:p>
    <w:p w:rsidR="001943CA" w:rsidRPr="001943CA" w:rsidRDefault="001943CA" w:rsidP="00F15F0F">
      <w:pPr>
        <w:tabs>
          <w:tab w:val="right" w:pos="540"/>
        </w:tabs>
        <w:rPr>
          <w:rtl/>
          <w:lang w:bidi="fa-IR"/>
        </w:rPr>
      </w:pPr>
      <w:r w:rsidRPr="001943CA">
        <w:rPr>
          <w:rFonts w:hint="cs"/>
          <w:rtl/>
          <w:lang w:bidi="fa-IR"/>
        </w:rPr>
        <w:t xml:space="preserve">خوشه بندی داده های دارای ساختار گراف عموما در بسیاری از برنامه های کاربردی اهمیت ویژه ای دارند زیرا اغلب خوشه های شناسایی شده اغلب مبنایی برای تحلیل شباهت ها و تفاوت ها به وجود می آورند، و می توان از این خوشه ها برای طبقه بندی داده های گراف بر مبنای ویژگی های خوشه های تشکیل شده استفاده کرد. به عنوان مثال، تکنیک خوشه بندی گراف بر مبنای نظریه جریان شبکه برای تقسیم بندی سلسله تصاویر رزونانس (پژواک) مغناطیسی مغز انسان اعمال شد. داده های مربوط به صورت کران تجانب غیر مستقیم بیان می شود در حالی که به هر کران یک ظرفیت جریان نسبت داده می شود که نشان دهنده شباهت گره های متصل به کران است. خوشه ها با حذف مداوم کران ها از گراف تشکیل می شوند تا وقتی که زیر گراف های متقابلا اختصاصی و منحصر به فرد تشکیل شود. کران ها براساس ظرفیت جریان شان حذف می شوند با این هدف که بزرگترین جریان ماکزیمم در میان زیر گراف های (خوشه های) تشکیل شده به نقطه مینیمم برسد. تعدادی از تکنیک های خوشه بندی برای شناسایی اتوماتیک ساختار قطعه ای یک سیستم نرم افزاری از کد منبع آن طراحی </w:t>
      </w:r>
      <w:r w:rsidR="00C138A1">
        <w:rPr>
          <w:rFonts w:hint="cs"/>
          <w:rtl/>
          <w:lang w:bidi="fa-IR"/>
        </w:rPr>
        <w:t>شد</w:t>
      </w:r>
      <w:r w:rsidRPr="001943CA">
        <w:rPr>
          <w:rFonts w:hint="cs"/>
          <w:rtl/>
          <w:lang w:bidi="fa-IR"/>
        </w:rPr>
        <w:t xml:space="preserve">. کد منبع به عنوان یک گراف تابع </w:t>
      </w:r>
      <w:r w:rsidRPr="001943CA">
        <w:rPr>
          <w:rFonts w:hint="cs"/>
          <w:rtl/>
          <w:lang w:bidi="fa-IR"/>
        </w:rPr>
        <w:lastRenderedPageBreak/>
        <w:t>پیمانه ای بیان می شود و برای شناسایی ساختار سطح بالای سازماندهی سیستم ها از ترکیب خوشه بندی، تپه نوردی و الگوریتم های تکمیلی و ریشه ای استفاده می شود.</w:t>
      </w:r>
    </w:p>
    <w:p w:rsidR="001943CA" w:rsidRPr="001943CA" w:rsidRDefault="001943CA" w:rsidP="007F44B0">
      <w:pPr>
        <w:tabs>
          <w:tab w:val="right" w:pos="540"/>
        </w:tabs>
        <w:rPr>
          <w:rtl/>
          <w:lang w:bidi="fa-IR"/>
        </w:rPr>
      </w:pPr>
      <w:r w:rsidRPr="001943CA">
        <w:rPr>
          <w:rFonts w:hint="cs"/>
          <w:rtl/>
          <w:lang w:bidi="fa-IR"/>
        </w:rPr>
        <w:t xml:space="preserve">تعدادی از الگوریتم های خوشه بندی گراف و بهینه سازی ظابطه خوشه بندی خاصی تمرکز می کنند که در چارچوب خوشه بندی گراف اتفاق می افتد و اغلب اوقات از روش های مربوط به مسائل بهینه سازی گراف های عمومی تر اقتباس می کنند. گراف تشابه تعیین شده و خوشه ها به صورت زیر گراف هایی با قابلیت اتصال بیش از نیمی رأس ها تعریف می شوند و الگوریتم دارای پیچیدگی کمی است. الگوریتم خوشه بندی گراف ارائه شده در </w:t>
      </w:r>
      <w:r w:rsidR="00C138A1">
        <w:rPr>
          <w:rtl/>
          <w:lang w:bidi="fa-IR"/>
        </w:rPr>
        <w:fldChar w:fldCharType="begin"/>
      </w:r>
      <w:r w:rsidR="00C138A1">
        <w:rPr>
          <w:rtl/>
          <w:lang w:bidi="fa-IR"/>
        </w:rPr>
        <w:instrText xml:space="preserve"> </w:instrText>
      </w:r>
      <w:r w:rsidR="00C138A1">
        <w:rPr>
          <w:lang w:bidi="fa-IR"/>
        </w:rPr>
        <w:instrText>ADDIN EN.CITE &lt;EndNote&gt;&lt;Cite&gt;&lt;Author&gt;Flake&lt;/Author&gt;&lt;Year&gt;2003&lt;/Year&gt;&lt;RecNum&gt;83&lt;/RecNum&gt;&lt;DisplayText&gt;[26]&lt;/DisplayText&gt;&lt;record&gt;&lt;rec-number&gt;83&lt;/rec-number&gt;&lt;foreign-keys&gt;&lt;key app="EN" db-id="5vaes0fpbfpepxedwv65twzav09zxxw9p5xs" timestamp="1419537005"&gt;83&lt;/key&gt;&lt;/foreign-keys&gt;&lt;ref-type name="Journal Article"&gt;17&lt;/ref-type&gt;&lt;contributors&gt;&lt;authors&gt;&lt;author&gt;Flake, Gary William&lt;/author&gt;&lt;author&gt;Tarjan, Robert E.&lt;/author&gt;&lt;author&gt;Tsioutsiouliklis, Kostas&lt;/author&gt;&lt;/authors&gt;&lt;/contributors&gt;&lt;titles&gt;&lt;title&gt;Graph Clustering</w:instrText>
      </w:r>
      <w:r w:rsidR="00C138A1">
        <w:rPr>
          <w:rtl/>
          <w:lang w:bidi="fa-IR"/>
        </w:rPr>
        <w:instrText xml:space="preserve"> </w:instrText>
      </w:r>
      <w:r w:rsidR="00C138A1">
        <w:rPr>
          <w:lang w:bidi="fa-IR"/>
        </w:rPr>
        <w:instrText>and Minimum Cut Trees&lt;/title&gt;&lt;alt-title&gt;Internet Math.&lt;/alt-title&gt;&lt;/titles&gt;&lt;alt-periodical&gt;&lt;abbr-1&gt;Internet Math.&lt;/abbr-1&gt;&lt;/alt-periodical&gt;&lt;pages&gt;385-408&lt;/pages&gt;&lt;dates&gt;&lt;year&gt;2003&lt;/year&gt;&lt;pub-dates&gt;&lt;date&gt;2003&lt;/date&gt;&lt;/pub-dates&gt;&lt;/dates&gt;&lt;publisher&gt;A K Peters</w:instrText>
      </w:r>
      <w:r w:rsidR="00C138A1">
        <w:rPr>
          <w:rtl/>
          <w:lang w:bidi="fa-IR"/>
        </w:rPr>
        <w:instrText xml:space="preserve">, </w:instrText>
      </w:r>
      <w:r w:rsidR="00C138A1">
        <w:rPr>
          <w:lang w:bidi="fa-IR"/>
        </w:rPr>
        <w:instrText>Ltd.&lt;/publisher&gt;&lt;isbn&gt;1542-7951&lt;/isbn&gt;&lt;urls&gt;&lt;related-urls&gt;&lt;url&gt;http://projecteuclid.org/euclid.im/1109191029&lt;/url&gt;&lt;/related-urls&gt;&lt;/urls&gt;&lt;language&gt;en&lt;/language&gt;&lt;/record&gt;&lt;/Cite&gt;&lt;/EndNote</w:instrText>
      </w:r>
      <w:r w:rsidR="00C138A1">
        <w:rPr>
          <w:rtl/>
          <w:lang w:bidi="fa-IR"/>
        </w:rPr>
        <w:instrText>&gt;</w:instrText>
      </w:r>
      <w:r w:rsidR="00C138A1">
        <w:rPr>
          <w:rtl/>
          <w:lang w:bidi="fa-IR"/>
        </w:rPr>
        <w:fldChar w:fldCharType="separate"/>
      </w:r>
      <w:r w:rsidR="00C138A1">
        <w:rPr>
          <w:noProof/>
          <w:rtl/>
          <w:lang w:bidi="fa-IR"/>
        </w:rPr>
        <w:t>[</w:t>
      </w:r>
      <w:hyperlink w:anchor="_ENREF_26" w:tooltip="Flake, 2003 #83" w:history="1">
        <w:r w:rsidR="007F44B0">
          <w:rPr>
            <w:noProof/>
            <w:rtl/>
            <w:lang w:bidi="fa-IR"/>
          </w:rPr>
          <w:t>26</w:t>
        </w:r>
      </w:hyperlink>
      <w:r w:rsidR="00C138A1">
        <w:rPr>
          <w:noProof/>
          <w:rtl/>
          <w:lang w:bidi="fa-IR"/>
        </w:rPr>
        <w:t>]</w:t>
      </w:r>
      <w:r w:rsidR="00C138A1">
        <w:rPr>
          <w:rtl/>
          <w:lang w:bidi="fa-IR"/>
        </w:rPr>
        <w:fldChar w:fldCharType="end"/>
      </w:r>
      <w:r w:rsidR="00C138A1">
        <w:rPr>
          <w:rFonts w:hint="cs"/>
          <w:rtl/>
          <w:lang w:bidi="fa-IR"/>
        </w:rPr>
        <w:t xml:space="preserve"> </w:t>
      </w:r>
      <w:r w:rsidRPr="001943CA">
        <w:rPr>
          <w:rFonts w:hint="cs"/>
          <w:rtl/>
          <w:lang w:bidi="fa-IR"/>
        </w:rPr>
        <w:t>بر مبنای ایده کلی تکنیک های جریان ماکزیمم برای به حداکثر رساندن شباهت درون خوشه ای و به حداقل رساندن تشابه میان خوشه ای استوار است. یک سینک مصنوعی در گراف قرار داده می شود که به تمام گره ها متصل است و جریان های ماکزیمم بین تمام گره ها و سینک محاسبه می شوند. برای محدود کردن تعداد کران های مورد استفاده در ایجاد اتصال بین سینک مصنوعی و سایر گره های گراف، یک پارامتر ویژه انتخاب می شود. خوشه بندی بر مبنای گراف های درختی کوتاه شده مینیمم انجام می گیرد. گراف درختی کوتاه شده مینیمم یکی از زیر گراف های گراف اصلی است در شرایطی که تظمین می شود مسیر بین دو گره داده شده در گراف درختی کوتاه شده مینیمم کوتاه ترین مسیر بین این دو گره در گراف اصلی باشد. به همین دلیل، با انتخاب گراف های درختی کوتاه شده مینیمم از گراف های گسترده، الگوریتم حلقه های خاصیت و اجزا به شدت پیوسته (متصل) را شناسایی می کنند. با محاسبه مسیرهای برچسب که در گراف ظاهر می شوند گراف ها به صورت یک بردار اصلی بیان می شوند. مسیرهای برچسب به وسیله تابع های تصادفی روی گراف ایجاد می شوند و هسته اصلی به صورت محصول داخلی بردارهای اصلی بیان می شود که میانگینی از تمام مسیرهای برچسب ممکن است. محاسبه هسته اصلی به مسئله مهمی در یافتن وضعیت ثابت و پایداری از یک سیستم خطی ناپیوسته تبدیل می شود و راه حل به صورت حل معادله های خطی متقارن با یک ماتریکس دارای ضریب پراکنده ظاهر می شود.</w:t>
      </w:r>
    </w:p>
    <w:p w:rsidR="001943CA" w:rsidRPr="001943CA" w:rsidRDefault="001943CA" w:rsidP="00F15F0F">
      <w:pPr>
        <w:tabs>
          <w:tab w:val="right" w:pos="540"/>
        </w:tabs>
        <w:rPr>
          <w:rtl/>
          <w:lang w:bidi="fa-IR"/>
        </w:rPr>
      </w:pPr>
      <w:r w:rsidRPr="001943CA">
        <w:rPr>
          <w:rFonts w:hint="cs"/>
          <w:rtl/>
          <w:lang w:bidi="fa-IR"/>
        </w:rPr>
        <w:t xml:space="preserve">اکثر رویکرد های خوشه بندی شرح داده شده قادر به رفع کامل مسائل استخراج زیر گراف های پر تکرار نمی باشند زیرا تظمینی وجود ندارد که زیر گراف های شناسایی شده با استفاده از روش های خوشه بندی تمام زیر گراف های پرتکرار برای پشتیبانی فرض شده را در بر بگیرد. به همین خاطر، این روش ها یک راه حل تقریبی ارائه می دهند و اغلب قادرند بر بعضی از دشواری هایی غلبه کنند که در هنگام نیاز به بررسی کامل تمام زیر گراف های پرتکرار ظاهر شوند. </w:t>
      </w:r>
    </w:p>
    <w:p w:rsidR="001943CA" w:rsidRPr="001943CA" w:rsidRDefault="001943CA" w:rsidP="007F44B0">
      <w:pPr>
        <w:tabs>
          <w:tab w:val="right" w:pos="540"/>
        </w:tabs>
        <w:rPr>
          <w:rtl/>
          <w:lang w:bidi="fa-IR"/>
        </w:rPr>
      </w:pPr>
      <w:r w:rsidRPr="001943CA">
        <w:rPr>
          <w:rFonts w:hint="cs"/>
          <w:rtl/>
          <w:lang w:bidi="fa-IR"/>
        </w:rPr>
        <w:t>روش تقریبی دیگری برای استخراج زیر گراف</w:t>
      </w:r>
      <w:r w:rsidRPr="001943CA">
        <w:rPr>
          <w:lang w:bidi="fa-IR"/>
        </w:rPr>
        <w:t xml:space="preserve"> </w:t>
      </w:r>
      <w:r w:rsidRPr="001943CA">
        <w:rPr>
          <w:rFonts w:hint="cs"/>
          <w:rtl/>
          <w:lang w:bidi="fa-IR"/>
        </w:rPr>
        <w:t>های پرتکرار بر مبنای گراف</w:t>
      </w:r>
      <w:r w:rsidR="00406723">
        <w:rPr>
          <w:rFonts w:hint="cs"/>
          <w:rtl/>
          <w:lang w:bidi="fa-IR"/>
        </w:rPr>
        <w:t xml:space="preserve"> های درختی دربرگیرنده</w:t>
      </w:r>
      <w:r w:rsidRPr="001943CA">
        <w:rPr>
          <w:rFonts w:hint="cs"/>
          <w:rtl/>
          <w:lang w:bidi="fa-IR"/>
        </w:rPr>
        <w:t xml:space="preserve"> ارائه شد. همان</w:t>
      </w:r>
      <w:r w:rsidR="00406723">
        <w:rPr>
          <w:rFonts w:hint="cs"/>
          <w:rtl/>
          <w:lang w:bidi="fa-IR"/>
        </w:rPr>
        <w:t xml:space="preserve"> </w:t>
      </w:r>
      <w:r w:rsidRPr="001943CA">
        <w:rPr>
          <w:rFonts w:hint="cs"/>
          <w:rtl/>
          <w:lang w:bidi="fa-IR"/>
        </w:rPr>
        <w:t xml:space="preserve">گونه که گفته شد، زیر گراف دربرگیرنده یک گراف باید شامل تمام رأس های گراف باشد. گراف درختی دربرگیرنده یک زیر گراف دربرگیرنده است که به شکل درخت است (بدون حلقه). به عبارت دیگر زیر گراف درختی دربرگیرنده گراف غیر مستقیم و پیوسته </w:t>
      </w:r>
      <w:r w:rsidRPr="001943CA">
        <w:rPr>
          <w:lang w:bidi="fa-IR"/>
        </w:rPr>
        <w:t>G</w:t>
      </w:r>
      <w:r w:rsidR="00406723">
        <w:rPr>
          <w:rFonts w:hint="cs"/>
          <w:rtl/>
          <w:lang w:bidi="fa-IR"/>
        </w:rPr>
        <w:t>، منتخبی از کران های</w:t>
      </w:r>
      <w:r w:rsidRPr="001943CA">
        <w:rPr>
          <w:rFonts w:hint="cs"/>
          <w:rtl/>
          <w:lang w:bidi="fa-IR"/>
        </w:rPr>
        <w:t xml:space="preserve"> </w:t>
      </w:r>
      <w:r w:rsidRPr="001943CA">
        <w:rPr>
          <w:lang w:bidi="fa-IR"/>
        </w:rPr>
        <w:t>G</w:t>
      </w:r>
      <w:r w:rsidRPr="001943CA">
        <w:rPr>
          <w:rFonts w:hint="cs"/>
          <w:rtl/>
          <w:lang w:bidi="fa-IR"/>
        </w:rPr>
        <w:t xml:space="preserve"> است که همه رأس های </w:t>
      </w:r>
      <w:r w:rsidRPr="001943CA">
        <w:rPr>
          <w:lang w:bidi="fa-IR"/>
        </w:rPr>
        <w:t>G</w:t>
      </w:r>
      <w:r w:rsidRPr="001943CA">
        <w:rPr>
          <w:rFonts w:hint="cs"/>
          <w:rtl/>
          <w:lang w:bidi="fa-IR"/>
        </w:rPr>
        <w:t xml:space="preserve"> را بر می گیرد و فاقد حلقه است. نمونه ای از زیر گراف های درختی دربرگیرنده در </w:t>
      </w:r>
      <w:r w:rsidR="00406723">
        <w:rPr>
          <w:rtl/>
          <w:lang w:bidi="fa-IR"/>
        </w:rPr>
        <w:fldChar w:fldCharType="begin"/>
      </w:r>
      <w:r w:rsidR="00406723">
        <w:rPr>
          <w:rtl/>
          <w:lang w:bidi="fa-IR"/>
        </w:rPr>
        <w:instrText xml:space="preserve"> </w:instrText>
      </w:r>
      <w:r w:rsidR="00406723">
        <w:rPr>
          <w:rFonts w:hint="cs"/>
          <w:lang w:bidi="fa-IR"/>
        </w:rPr>
        <w:instrText>REF</w:instrText>
      </w:r>
      <w:r w:rsidR="00406723">
        <w:rPr>
          <w:rFonts w:hint="cs"/>
          <w:rtl/>
          <w:lang w:bidi="fa-IR"/>
        </w:rPr>
        <w:instrText xml:space="preserve"> _</w:instrText>
      </w:r>
      <w:r w:rsidR="00406723">
        <w:rPr>
          <w:rFonts w:hint="cs"/>
          <w:lang w:bidi="fa-IR"/>
        </w:rPr>
        <w:instrText>Ref407313347 \h</w:instrText>
      </w:r>
      <w:r w:rsidR="00406723">
        <w:rPr>
          <w:rtl/>
          <w:lang w:bidi="fa-IR"/>
        </w:rPr>
        <w:instrText xml:space="preserve"> </w:instrText>
      </w:r>
      <w:r w:rsidR="00F15F0F">
        <w:rPr>
          <w:rtl/>
          <w:lang w:bidi="fa-IR"/>
        </w:rPr>
        <w:instrText xml:space="preserve"> \* </w:instrText>
      </w:r>
      <w:r w:rsidR="00F15F0F">
        <w:rPr>
          <w:lang w:bidi="fa-IR"/>
        </w:rPr>
        <w:instrText>MERGEFORMAT</w:instrText>
      </w:r>
      <w:r w:rsidR="00F15F0F">
        <w:rPr>
          <w:rtl/>
          <w:lang w:bidi="fa-IR"/>
        </w:rPr>
        <w:instrText xml:space="preserve"> </w:instrText>
      </w:r>
      <w:r w:rsidR="00406723">
        <w:rPr>
          <w:rtl/>
          <w:lang w:bidi="fa-IR"/>
        </w:rPr>
      </w:r>
      <w:r w:rsidR="00406723">
        <w:rPr>
          <w:rtl/>
          <w:lang w:bidi="fa-IR"/>
        </w:rPr>
        <w:fldChar w:fldCharType="separate"/>
      </w:r>
      <w:r w:rsidR="00607008">
        <w:rPr>
          <w:rFonts w:hint="cs"/>
          <w:rtl/>
        </w:rPr>
        <w:t>شکل</w:t>
      </w:r>
      <w:r w:rsidR="00607008">
        <w:rPr>
          <w:rtl/>
        </w:rPr>
        <w:t xml:space="preserve"> </w:t>
      </w:r>
      <w:r w:rsidR="00607008">
        <w:rPr>
          <w:noProof/>
          <w:rtl/>
        </w:rPr>
        <w:t>6</w:t>
      </w:r>
      <w:r w:rsidR="00406723">
        <w:rPr>
          <w:rtl/>
          <w:lang w:bidi="fa-IR"/>
        </w:rPr>
        <w:fldChar w:fldCharType="end"/>
      </w:r>
      <w:r w:rsidR="00406723">
        <w:rPr>
          <w:rFonts w:hint="cs"/>
          <w:rtl/>
          <w:lang w:bidi="fa-IR"/>
        </w:rPr>
        <w:t xml:space="preserve"> </w:t>
      </w:r>
      <w:r w:rsidRPr="001943CA">
        <w:rPr>
          <w:rFonts w:hint="cs"/>
          <w:rtl/>
          <w:lang w:bidi="fa-IR"/>
        </w:rPr>
        <w:t xml:space="preserve">نشان داده شده است. الگوریتم مانکی </w:t>
      </w:r>
      <w:r w:rsidR="00406723">
        <w:rPr>
          <w:rtl/>
          <w:lang w:bidi="fa-IR"/>
        </w:rPr>
        <w:fldChar w:fldCharType="begin"/>
      </w:r>
      <w:r w:rsidR="00406723">
        <w:rPr>
          <w:rtl/>
          <w:lang w:bidi="fa-IR"/>
        </w:rPr>
        <w:instrText xml:space="preserve"> </w:instrText>
      </w:r>
      <w:r w:rsidR="00406723">
        <w:rPr>
          <w:lang w:bidi="fa-IR"/>
        </w:rPr>
        <w:instrText>ADDIN EN.CITE &lt;EndNote&gt;&lt;Cite&gt;&lt;Author&gt;Shijie&lt;/Author&gt;&lt;Year&gt;2007&lt;/Year&gt;&lt;RecNum&gt;84&lt;/RecNum&gt;&lt;DisplayText&gt;[27]&lt;/DisplayText&gt;&lt;record&gt;&lt;rec-number&gt;84&lt;/rec-number&gt;&lt;foreign-keys&gt;&lt;key app="EN" db-id="5vaes0fpbfpepxedwv65twzav09zxxw9p5xs" timestamp="1419537505"&gt;84</w:instrText>
      </w:r>
      <w:r w:rsidR="00406723">
        <w:rPr>
          <w:rtl/>
          <w:lang w:bidi="fa-IR"/>
        </w:rPr>
        <w:instrText>&lt;/</w:instrText>
      </w:r>
      <w:r w:rsidR="00406723">
        <w:rPr>
          <w:lang w:bidi="fa-IR"/>
        </w:rPr>
        <w:instrText>key&gt;&lt;/foreign-keys&gt;&lt;ref-type name="Conference Proceedings"&gt;10&lt;/ref-type&gt;&lt;contributors&gt;&lt;authors&gt;&lt;author&gt;Shijie, Zhang&lt;/author&gt;&lt;author&gt;Jiong, Yang&lt;/author&gt;&lt;author&gt;Cheedella, V.&lt;/author&gt;&lt;/authors&gt;&lt;/contributors&gt;&lt;titles&gt;&lt;title&gt;Monkey: Approximate Graph Mining</w:instrText>
      </w:r>
      <w:r w:rsidR="00406723">
        <w:rPr>
          <w:rtl/>
          <w:lang w:bidi="fa-IR"/>
        </w:rPr>
        <w:instrText xml:space="preserve"> </w:instrText>
      </w:r>
      <w:r w:rsidR="00406723">
        <w:rPr>
          <w:lang w:bidi="fa-IR"/>
        </w:rPr>
        <w:instrText>Based on Spanning Trees&lt;/title&gt;&lt;secondary-title&gt;Data Engineering, 2007. ICDE 2007. IEEE 23rd International Conference on&lt;/secondary-title&gt;&lt;alt-title&gt;Data Engineering, 2007. ICDE 2007. IEEE 23rd International Conference on&lt;/alt-title&gt;&lt;/titles&gt;&lt;pages&gt;1247</w:instrText>
      </w:r>
      <w:r w:rsidR="00406723">
        <w:rPr>
          <w:rtl/>
          <w:lang w:bidi="fa-IR"/>
        </w:rPr>
        <w:instrText>-1249&lt;/</w:instrText>
      </w:r>
      <w:r w:rsidR="00406723">
        <w:rPr>
          <w:lang w:bidi="fa-IR"/>
        </w:rPr>
        <w:instrText>pages&gt;&lt;keywords&gt;&lt;keyword&gt;data mining&lt;/keyword&gt;&lt;keyword&gt;graph theory&lt;/keyword&gt;&lt;keyword&gt;tree data structures&lt;/keyword&gt;&lt;keyword&gt;algorithm Monkey&lt;/keyword&gt;&lt;keyword&gt;approximate graph mining&lt;/keyword&gt;&lt;keyword&gt;graph database&lt;/keyword&gt;&lt;keyword&gt;mining process&lt;/keyword&gt;&lt;keyword&gt;preverification check&lt;/keyword&gt;&lt;keyword&gt;spanning trees&lt;/keyword&gt;&lt;keyword&gt;Algorithm design and analysis&lt;/keyword&gt;&lt;keyword&gt;Bioinformatics&lt;/keyword&gt;&lt;keyword&gt;Biology computing&lt;/keyword&gt;&lt;keyword&gt;Databases&lt;/keyword&gt;&lt;keyword&gt;Frequency&lt;/keyword&gt;&lt;keyword&gt;Lattices&lt;/keyword&gt;&lt;keyword&gt;Proteins&lt;/keyword&gt;&lt;keyword&gt;Tree graphs&lt;/keyword&gt;&lt;/keywords&gt;&lt;dates&gt;&lt;year&gt;2007&lt;/year&gt;&lt;pub-dates&gt;&lt;date&gt;15-20 April 2007&lt;/date&gt;&lt;/pub-dates&gt;&lt;/dates&gt;&lt;urls&gt;&lt;/urls&gt;&lt;electronic-resource-num&gt;10.1109/ICDE.2007.368984&lt;/electronic</w:instrText>
      </w:r>
      <w:r w:rsidR="00406723">
        <w:rPr>
          <w:rtl/>
          <w:lang w:bidi="fa-IR"/>
        </w:rPr>
        <w:instrText>-</w:instrText>
      </w:r>
      <w:r w:rsidR="00406723">
        <w:rPr>
          <w:lang w:bidi="fa-IR"/>
        </w:rPr>
        <w:instrText>resource-num&gt;&lt;/record&gt;&lt;/Cite&gt;&lt;/EndNote</w:instrText>
      </w:r>
      <w:r w:rsidR="00406723">
        <w:rPr>
          <w:rtl/>
          <w:lang w:bidi="fa-IR"/>
        </w:rPr>
        <w:instrText>&gt;</w:instrText>
      </w:r>
      <w:r w:rsidR="00406723">
        <w:rPr>
          <w:rtl/>
          <w:lang w:bidi="fa-IR"/>
        </w:rPr>
        <w:fldChar w:fldCharType="separate"/>
      </w:r>
      <w:r w:rsidR="00406723">
        <w:rPr>
          <w:noProof/>
          <w:rtl/>
          <w:lang w:bidi="fa-IR"/>
        </w:rPr>
        <w:t>[</w:t>
      </w:r>
      <w:hyperlink w:anchor="_ENREF_27" w:tooltip="Shijie, 2007 #84" w:history="1">
        <w:r w:rsidR="007F44B0">
          <w:rPr>
            <w:noProof/>
            <w:rtl/>
            <w:lang w:bidi="fa-IR"/>
          </w:rPr>
          <w:t>27</w:t>
        </w:r>
      </w:hyperlink>
      <w:r w:rsidR="00406723">
        <w:rPr>
          <w:noProof/>
          <w:rtl/>
          <w:lang w:bidi="fa-IR"/>
        </w:rPr>
        <w:t>]</w:t>
      </w:r>
      <w:r w:rsidR="00406723">
        <w:rPr>
          <w:rtl/>
          <w:lang w:bidi="fa-IR"/>
        </w:rPr>
        <w:fldChar w:fldCharType="end"/>
      </w:r>
      <w:r w:rsidR="00406723">
        <w:rPr>
          <w:rFonts w:hint="cs"/>
          <w:rtl/>
          <w:lang w:bidi="fa-IR"/>
        </w:rPr>
        <w:t xml:space="preserve"> </w:t>
      </w:r>
      <w:r w:rsidRPr="001943CA">
        <w:rPr>
          <w:rFonts w:hint="cs"/>
          <w:rtl/>
          <w:lang w:bidi="fa-IR"/>
        </w:rPr>
        <w:t>بر مبنای این تفکر طراحی شد که در صورت تغییر شکل کران، انعطاف پذیری در بررسی هم ریختی گراف لازم به نظر می رسد به این منظور که الگوهای پر تکرار علیرغم وجود تغییرات در کران ها مورد بررسی قرار بگیرند. انعطاف پذیری در بررسی هم ریختی گراف بر اساس جستجوی گراف های درختی دربرگیرنده پر تکرار مطرح شد</w:t>
      </w:r>
      <w:r w:rsidR="00406723">
        <w:rPr>
          <w:rFonts w:hint="cs"/>
          <w:rtl/>
          <w:lang w:bidi="fa-IR"/>
        </w:rPr>
        <w:t>.</w:t>
      </w:r>
      <w:r w:rsidRPr="001943CA">
        <w:rPr>
          <w:rFonts w:hint="cs"/>
          <w:rtl/>
          <w:lang w:bidi="fa-IR"/>
        </w:rPr>
        <w:t xml:space="preserve"> زیرا، در یک زیر گراف درختی دربرگیرنده، تمام رأس ها می بایست نمایش داده شوند در حالی که تا زمانی که زیر گراف مذکور هنوز به شکل گراف درختی است تعدادی از کران ها می توانند غایب باشند. مانکی (</w:t>
      </w:r>
      <w:r w:rsidRPr="001943CA">
        <w:rPr>
          <w:lang w:bidi="fa-IR"/>
        </w:rPr>
        <w:t>Monkey</w:t>
      </w:r>
      <w:r w:rsidRPr="001943CA">
        <w:rPr>
          <w:rFonts w:hint="cs"/>
          <w:rtl/>
          <w:lang w:bidi="fa-IR"/>
        </w:rPr>
        <w:t xml:space="preserve">) بر جستجوی عمقی استوار است و در محدوده با هم تلفیق می شوند تا کنترل کران های نامرتب که بر فراوانی الگوهای متناظر اثر می گذارند، امکان پذیر شود. </w:t>
      </w:r>
    </w:p>
    <w:p w:rsidR="00406723" w:rsidRDefault="001943CA" w:rsidP="00F15F0F">
      <w:pPr>
        <w:keepNext/>
        <w:tabs>
          <w:tab w:val="right" w:pos="540"/>
        </w:tabs>
        <w:jc w:val="center"/>
      </w:pPr>
      <w:r w:rsidRPr="001943CA">
        <w:rPr>
          <w:noProof/>
        </w:rPr>
        <w:lastRenderedPageBreak/>
        <w:drawing>
          <wp:inline distT="0" distB="0" distL="0" distR="0" wp14:anchorId="31FEED74" wp14:editId="1BE838A9">
            <wp:extent cx="4657725" cy="21336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57725" cy="2133600"/>
                    </a:xfrm>
                    <a:prstGeom prst="rect">
                      <a:avLst/>
                    </a:prstGeom>
                    <a:noFill/>
                    <a:ln>
                      <a:noFill/>
                    </a:ln>
                  </pic:spPr>
                </pic:pic>
              </a:graphicData>
            </a:graphic>
          </wp:inline>
        </w:drawing>
      </w:r>
    </w:p>
    <w:p w:rsidR="001943CA" w:rsidRPr="001943CA" w:rsidRDefault="00406723" w:rsidP="00EB1741">
      <w:pPr>
        <w:pStyle w:val="a9"/>
        <w:rPr>
          <w:rtl/>
          <w:lang w:bidi="fa-IR"/>
        </w:rPr>
      </w:pPr>
      <w:bookmarkStart w:id="178" w:name="_Ref407313347"/>
      <w:bookmarkStart w:id="179" w:name="_Toc409103383"/>
      <w:bookmarkStart w:id="180" w:name="_Toc409470308"/>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6</w:t>
      </w:r>
      <w:r>
        <w:rPr>
          <w:rtl/>
        </w:rPr>
        <w:fldChar w:fldCharType="end"/>
      </w:r>
      <w:bookmarkEnd w:id="178"/>
      <w:r>
        <w:rPr>
          <w:rFonts w:hint="cs"/>
          <w:rtl/>
        </w:rPr>
        <w:t xml:space="preserve">: </w:t>
      </w:r>
      <w:r w:rsidRPr="001943CA">
        <w:rPr>
          <w:rFonts w:hint="cs"/>
          <w:rtl/>
          <w:lang w:bidi="fa-IR"/>
        </w:rPr>
        <w:t xml:space="preserve">نمونه ای از گراف درختی دربرگیرنده از یک گراف </w:t>
      </w:r>
      <w:r w:rsidRPr="001943CA">
        <w:rPr>
          <w:lang w:bidi="fa-IR"/>
        </w:rPr>
        <w:t>G</w:t>
      </w:r>
      <w:bookmarkEnd w:id="179"/>
      <w:bookmarkEnd w:id="180"/>
    </w:p>
    <w:p w:rsidR="001943CA" w:rsidRPr="001943CA" w:rsidRDefault="001943CA" w:rsidP="007F44B0">
      <w:pPr>
        <w:tabs>
          <w:tab w:val="right" w:pos="540"/>
        </w:tabs>
        <w:rPr>
          <w:rtl/>
          <w:lang w:bidi="fa-IR"/>
        </w:rPr>
      </w:pPr>
      <w:r w:rsidRPr="001943CA">
        <w:rPr>
          <w:rFonts w:hint="cs"/>
          <w:rtl/>
          <w:lang w:bidi="fa-IR"/>
        </w:rPr>
        <w:t>مسئله استخراج پایگاه داده های گراف دیسکت</w:t>
      </w:r>
      <w:r w:rsidR="00406723">
        <w:rPr>
          <w:rFonts w:hint="cs"/>
          <w:rtl/>
          <w:lang w:bidi="fa-IR"/>
        </w:rPr>
        <w:t xml:space="preserve"> </w:t>
      </w:r>
      <w:r w:rsidRPr="001943CA">
        <w:rPr>
          <w:rFonts w:ascii="Times New Roman" w:hAnsi="Times New Roman" w:cs="Times New Roman" w:hint="cs"/>
          <w:rtl/>
          <w:lang w:bidi="fa-IR"/>
        </w:rPr>
        <w:t>–</w:t>
      </w:r>
      <w:r w:rsidR="00406723">
        <w:rPr>
          <w:rFonts w:ascii="Times New Roman" w:hAnsi="Times New Roman" w:cs="Times New Roman" w:hint="cs"/>
          <w:rtl/>
          <w:lang w:bidi="fa-IR"/>
        </w:rPr>
        <w:t xml:space="preserve"> </w:t>
      </w:r>
      <w:r w:rsidRPr="001943CA">
        <w:rPr>
          <w:rFonts w:hint="cs"/>
          <w:rtl/>
          <w:lang w:bidi="fa-IR"/>
        </w:rPr>
        <w:t xml:space="preserve">محور مورد توجه قرار گرفته است. اصل مطلب به ساختار </w:t>
      </w:r>
      <w:r w:rsidRPr="001943CA">
        <w:rPr>
          <w:lang w:bidi="fa-IR"/>
        </w:rPr>
        <w:t>ADI</w:t>
      </w:r>
      <w:r w:rsidRPr="001943CA">
        <w:rPr>
          <w:rFonts w:hint="cs"/>
          <w:rtl/>
          <w:lang w:bidi="fa-IR"/>
        </w:rPr>
        <w:t xml:space="preserve"> (شاخص تجانب) مربوط است که در شرایطی که نمی توان پایگاه داده های گراف را در حافظه اصلی قرار داد از کارهای اصلی در فرایند استخراج گراف پشتیبانی می شود. الگوریتم </w:t>
      </w:r>
      <w:r w:rsidRPr="001943CA">
        <w:rPr>
          <w:lang w:bidi="fa-IR"/>
        </w:rPr>
        <w:t>gSpan</w:t>
      </w:r>
      <w:r w:rsidRPr="001943CA">
        <w:rPr>
          <w:rFonts w:hint="cs"/>
          <w:rtl/>
          <w:lang w:bidi="fa-IR"/>
        </w:rPr>
        <w:t xml:space="preserve"> </w:t>
      </w:r>
      <w:r w:rsidR="00B278FF">
        <w:rPr>
          <w:rtl/>
          <w:lang w:bidi="fa-IR"/>
        </w:rPr>
        <w:fldChar w:fldCharType="begin"/>
      </w:r>
      <w:r w:rsidR="00B278FF">
        <w:rPr>
          <w:rtl/>
          <w:lang w:bidi="fa-IR"/>
        </w:rPr>
        <w:instrText xml:space="preserve"> </w:instrText>
      </w:r>
      <w:r w:rsidR="00B278FF">
        <w:rPr>
          <w:lang w:bidi="fa-IR"/>
        </w:rPr>
        <w:instrText>ADDIN EN.CITE &lt;EndNote&gt;&lt;Cite&gt;&lt;Author&gt;Yan&lt;/Author&gt;&lt;Year&gt;2002&lt;/Year&gt;&lt;RecNum&gt;74&lt;/RecNum&gt;&lt;DisplayText&gt;[17]&lt;/DisplayText&gt;&lt;record&gt;&lt;rec-number&gt;74&lt;/rec-number&gt;&lt;foreign-keys&gt;&lt;key app="EN" db-id="5vaes0fpbfpepxedwv65twzav09zxxw9p5xs" timestamp="1419528313"&gt;74&lt;/key</w:instrText>
      </w:r>
      <w:r w:rsidR="00B278FF">
        <w:rPr>
          <w:rtl/>
          <w:lang w:bidi="fa-IR"/>
        </w:rPr>
        <w:instrText>&gt;&lt;/</w:instrText>
      </w:r>
      <w:r w:rsidR="00B278FF">
        <w:rPr>
          <w:lang w:bidi="fa-IR"/>
        </w:rPr>
        <w:instrText>foreign-keys&gt;&lt;ref-type name="Conference Paper"&gt;47&lt;/ref-type&gt;&lt;contributors&gt;&lt;authors&gt;&lt;author&gt;Xifeng Yan&lt;/author&gt;&lt;author&gt;Jiawei Han&lt;/author&gt;&lt;/authors&gt;&lt;/contributors&gt;&lt;titles&gt;&lt;title&gt;gSpan: Graph-Based Substructure Pattern Mining&lt;/title&gt;&lt;secondary-title&gt;Proceedings of the 2002 IEEE International Conference on Data Mining&lt;/secondary-title&gt;&lt;/titles&gt;&lt;pages&gt;721&lt;/pages&gt;&lt;dates&gt;&lt;year&gt;2002&lt;/year&gt;&lt;/dates&gt;&lt;publisher&gt;IEEE Computer Society&lt;/publisher&gt;&lt;urls&gt;&lt;/urls&gt;&lt;custom1&gt;844811&lt;/custom1&gt;&lt;/record&gt;&lt;/Cite&gt;&lt;/EndNote</w:instrText>
      </w:r>
      <w:r w:rsidR="00B278FF">
        <w:rPr>
          <w:rtl/>
          <w:lang w:bidi="fa-IR"/>
        </w:rPr>
        <w:instrText>&gt;</w:instrText>
      </w:r>
      <w:r w:rsidR="00B278FF">
        <w:rPr>
          <w:rtl/>
          <w:lang w:bidi="fa-IR"/>
        </w:rPr>
        <w:fldChar w:fldCharType="separate"/>
      </w:r>
      <w:r w:rsidR="00B278FF">
        <w:rPr>
          <w:noProof/>
          <w:rtl/>
          <w:lang w:bidi="fa-IR"/>
        </w:rPr>
        <w:t>[</w:t>
      </w:r>
      <w:hyperlink w:anchor="_ENREF_17" w:tooltip="Yan, 2002 #74" w:history="1">
        <w:r w:rsidR="007F44B0">
          <w:rPr>
            <w:noProof/>
            <w:rtl/>
            <w:lang w:bidi="fa-IR"/>
          </w:rPr>
          <w:t>17</w:t>
        </w:r>
      </w:hyperlink>
      <w:r w:rsidR="00B278FF">
        <w:rPr>
          <w:noProof/>
          <w:rtl/>
          <w:lang w:bidi="fa-IR"/>
        </w:rPr>
        <w:t>]</w:t>
      </w:r>
      <w:r w:rsidR="00B278FF">
        <w:rPr>
          <w:rtl/>
          <w:lang w:bidi="fa-IR"/>
        </w:rPr>
        <w:fldChar w:fldCharType="end"/>
      </w:r>
      <w:r w:rsidRPr="001943CA">
        <w:rPr>
          <w:rFonts w:hint="cs"/>
          <w:rtl/>
          <w:lang w:bidi="fa-IR"/>
        </w:rPr>
        <w:t xml:space="preserve"> که پیش تر مورد بررسی قرار گرفت برای استفاده از ساختار </w:t>
      </w:r>
      <w:r w:rsidRPr="001943CA">
        <w:rPr>
          <w:lang w:bidi="fa-IR"/>
        </w:rPr>
        <w:t>ADI</w:t>
      </w:r>
      <w:r w:rsidRPr="001943CA">
        <w:rPr>
          <w:rFonts w:hint="cs"/>
          <w:rtl/>
          <w:lang w:bidi="fa-IR"/>
        </w:rPr>
        <w:t xml:space="preserve"> انتخاب شد، و الگوریتم حاصل یعنی </w:t>
      </w:r>
      <w:r w:rsidRPr="001943CA">
        <w:rPr>
          <w:lang w:bidi="fa-IR"/>
        </w:rPr>
        <w:t>ADI-Mine</w:t>
      </w:r>
      <w:r w:rsidRPr="001943CA">
        <w:rPr>
          <w:rFonts w:hint="cs"/>
          <w:rtl/>
          <w:lang w:bidi="fa-IR"/>
        </w:rPr>
        <w:t xml:space="preserve"> نشان داده شد تا هنگامی که پایگاه داده های دیسکت</w:t>
      </w:r>
      <w:r w:rsidR="00EB0F5A">
        <w:rPr>
          <w:rFonts w:hint="cs"/>
          <w:rtl/>
          <w:lang w:bidi="fa-IR"/>
        </w:rPr>
        <w:t xml:space="preserve"> </w:t>
      </w:r>
      <w:r w:rsidRPr="001943CA">
        <w:rPr>
          <w:rFonts w:hint="cs"/>
          <w:rtl/>
          <w:lang w:bidi="fa-IR"/>
        </w:rPr>
        <w:t>-</w:t>
      </w:r>
      <w:r w:rsidR="00EB0F5A">
        <w:rPr>
          <w:rFonts w:hint="cs"/>
          <w:rtl/>
          <w:lang w:bidi="fa-IR"/>
        </w:rPr>
        <w:t xml:space="preserve"> </w:t>
      </w:r>
      <w:r w:rsidRPr="001943CA">
        <w:rPr>
          <w:rFonts w:hint="cs"/>
          <w:rtl/>
          <w:lang w:bidi="fa-IR"/>
        </w:rPr>
        <w:t xml:space="preserve">محور بزرگ مورد تردید قرار می گیرند الگوریتم </w:t>
      </w:r>
      <w:r w:rsidRPr="001943CA">
        <w:rPr>
          <w:lang w:bidi="fa-IR"/>
        </w:rPr>
        <w:t>gSpan</w:t>
      </w:r>
      <w:r w:rsidRPr="001943CA">
        <w:rPr>
          <w:rFonts w:hint="cs"/>
          <w:rtl/>
          <w:lang w:bidi="fa-IR"/>
        </w:rPr>
        <w:t xml:space="preserve"> عملکرد بهتری داشته باشد. الگوریتم </w:t>
      </w:r>
      <w:r w:rsidRPr="001943CA">
        <w:rPr>
          <w:lang w:bidi="fa-IR"/>
        </w:rPr>
        <w:t>ADI-Mine</w:t>
      </w:r>
      <w:r w:rsidRPr="001943CA">
        <w:rPr>
          <w:rFonts w:hint="cs"/>
          <w:rtl/>
          <w:lang w:bidi="fa-IR"/>
        </w:rPr>
        <w:t xml:space="preserve"> و بعضی از تکنیک های استخراج محدودیت</w:t>
      </w:r>
      <w:r w:rsidR="00EB0F5A">
        <w:rPr>
          <w:rFonts w:hint="cs"/>
          <w:rtl/>
          <w:lang w:bidi="fa-IR"/>
        </w:rPr>
        <w:t xml:space="preserve"> </w:t>
      </w:r>
      <w:r w:rsidRPr="001943CA">
        <w:rPr>
          <w:rFonts w:hint="cs"/>
          <w:rtl/>
          <w:lang w:bidi="fa-IR"/>
        </w:rPr>
        <w:t>-</w:t>
      </w:r>
      <w:r w:rsidR="00EB0F5A">
        <w:rPr>
          <w:rFonts w:hint="cs"/>
          <w:rtl/>
          <w:lang w:bidi="fa-IR"/>
        </w:rPr>
        <w:t xml:space="preserve"> </w:t>
      </w:r>
      <w:r w:rsidRPr="001943CA">
        <w:rPr>
          <w:rFonts w:hint="cs"/>
          <w:rtl/>
          <w:lang w:bidi="fa-IR"/>
        </w:rPr>
        <w:t xml:space="preserve">محور در هم ادغام شدند. تا یک سیستم </w:t>
      </w:r>
      <w:r w:rsidRPr="001943CA">
        <w:rPr>
          <w:lang w:bidi="fa-IR"/>
        </w:rPr>
        <w:t>Graph Miner</w:t>
      </w:r>
      <w:r w:rsidRPr="001943CA">
        <w:rPr>
          <w:rFonts w:hint="cs"/>
          <w:rtl/>
          <w:lang w:bidi="fa-IR"/>
        </w:rPr>
        <w:t xml:space="preserve"> (استخراج کننده گراف) تشکیل شود </w:t>
      </w:r>
      <w:r w:rsidR="00B278FF">
        <w:rPr>
          <w:rtl/>
          <w:lang w:bidi="fa-IR"/>
        </w:rPr>
        <w:fldChar w:fldCharType="begin"/>
      </w:r>
      <w:r w:rsidR="00B278FF">
        <w:rPr>
          <w:rtl/>
          <w:lang w:bidi="fa-IR"/>
        </w:rPr>
        <w:instrText xml:space="preserve"> </w:instrText>
      </w:r>
      <w:r w:rsidR="00B278FF">
        <w:rPr>
          <w:lang w:bidi="fa-IR"/>
        </w:rPr>
        <w:instrText>ADDIN EN.CITE &lt;EndNote&gt;&lt;Cite&gt;&lt;Author&gt;Wang&lt;/Author&gt;&lt;Year&gt;2005&lt;/Year&gt;&lt;RecNum&gt;85&lt;/RecNum&gt;&lt;DisplayText&gt;[28]&lt;/DisplayText&gt;&lt;record&gt;&lt;rec-number&gt;85&lt;/rec-number&gt;&lt;foreign-keys&gt;&lt;key app="EN" db-id="5vaes0fpbfpepxedwv65twzav09zxxw9p5xs" timestamp="1419537900"&gt;85&lt;/key&gt;&lt;/foreign-keys&gt;&lt;ref-type name="Conference Paper"&gt;47&lt;/ref-type&gt;&lt;contributors&gt;&lt;authors&gt;&lt;author&gt;Wei Wang&lt;/author&gt;&lt;author&gt;Chen Wang&lt;/author&gt;&lt;author&gt;Yongtai Zhu&lt;/author&gt;&lt;author&gt;Baile Shi&lt;/author&gt;&lt;author&gt;Jian Pei&lt;/author&gt;&lt;author&gt;Xifeng Yan&lt;/author&gt;&lt;author&gt;Jiawei Han&lt;/author&gt;&lt;/authors&gt;&lt;/contributors&gt;&lt;titles&gt;&lt;title&gt;GraphMiner: a structural pattern-mining system for large disk-based graph databases and its applications&lt;/title&gt;&lt;secondary-title&gt;Proceedings of the 2005 ACM SIGMOD international conference on Management of data&lt;/secondary-title&gt;&lt;/titles&gt;&lt;pages&gt;879-881&lt;/pages&gt;&lt;dates&gt;&lt;year&gt;2005&lt;/year&gt;&lt;/dates&gt;&lt;pub-location&gt;Baltimore, Maryland&lt;/pub-location&gt;&lt;publisher&gt;ACM&lt;/publisher&gt;&lt;urls&gt;&lt;/urls&gt;&lt;custom1&gt;1066273&lt;/custom1&gt;&lt;electronic-resource-num&gt;10.1145/1066157.1066273</w:instrText>
      </w:r>
      <w:r w:rsidR="00B278FF">
        <w:rPr>
          <w:rtl/>
          <w:lang w:bidi="fa-IR"/>
        </w:rPr>
        <w:instrText>&lt;/</w:instrText>
      </w:r>
      <w:r w:rsidR="00B278FF">
        <w:rPr>
          <w:lang w:bidi="fa-IR"/>
        </w:rPr>
        <w:instrText>electronic-resource-num&gt;&lt;/record&gt;&lt;/Cite&gt;&lt;/EndNote</w:instrText>
      </w:r>
      <w:r w:rsidR="00B278FF">
        <w:rPr>
          <w:rtl/>
          <w:lang w:bidi="fa-IR"/>
        </w:rPr>
        <w:instrText>&gt;</w:instrText>
      </w:r>
      <w:r w:rsidR="00B278FF">
        <w:rPr>
          <w:rtl/>
          <w:lang w:bidi="fa-IR"/>
        </w:rPr>
        <w:fldChar w:fldCharType="separate"/>
      </w:r>
      <w:r w:rsidR="00B278FF">
        <w:rPr>
          <w:noProof/>
          <w:rtl/>
          <w:lang w:bidi="fa-IR"/>
        </w:rPr>
        <w:t>[</w:t>
      </w:r>
      <w:hyperlink w:anchor="_ENREF_28" w:tooltip="Wang, 2005 #85" w:history="1">
        <w:r w:rsidR="007F44B0">
          <w:rPr>
            <w:noProof/>
            <w:rtl/>
            <w:lang w:bidi="fa-IR"/>
          </w:rPr>
          <w:t>28</w:t>
        </w:r>
      </w:hyperlink>
      <w:r w:rsidR="00B278FF">
        <w:rPr>
          <w:noProof/>
          <w:rtl/>
          <w:lang w:bidi="fa-IR"/>
        </w:rPr>
        <w:t>]</w:t>
      </w:r>
      <w:r w:rsidR="00B278FF">
        <w:rPr>
          <w:rtl/>
          <w:lang w:bidi="fa-IR"/>
        </w:rPr>
        <w:fldChar w:fldCharType="end"/>
      </w:r>
      <w:r w:rsidR="00B278FF">
        <w:rPr>
          <w:rFonts w:hint="cs"/>
          <w:rtl/>
          <w:lang w:bidi="fa-IR"/>
        </w:rPr>
        <w:t>.</w:t>
      </w:r>
    </w:p>
    <w:p w:rsidR="001943CA" w:rsidRPr="001943CA" w:rsidRDefault="001943CA" w:rsidP="00F15F0F">
      <w:pPr>
        <w:tabs>
          <w:tab w:val="right" w:pos="540"/>
        </w:tabs>
        <w:rPr>
          <w:rtl/>
          <w:lang w:bidi="fa-IR"/>
        </w:rPr>
      </w:pPr>
      <w:r w:rsidRPr="001943CA">
        <w:rPr>
          <w:rFonts w:hint="cs"/>
          <w:rtl/>
          <w:lang w:bidi="fa-IR"/>
        </w:rPr>
        <w:t>این سیستم یک فاصل گرافیکی کاربر ایجاد می کند به طوری که می توان بعضی از محدودیت ها از جمله محدودیت اندازه الگو، کران / رأس هایی که باید تا نباید در الگو ظاهر شوند، گراف هایی که الگوهایشان باید ابر الگو یا زیر الگو باشند، و محدودیت های ترکیبی را انتخاب کرد . علاوه بر این، سیستم امکان تماشا و تحلیل آسان الگو ها و قابلیت های پرسشی به منظور تمرکز بر الگوهای دارای کاربرد ویژه یا جالب را به وجود می آورند.</w:t>
      </w:r>
    </w:p>
    <w:p w:rsidR="001943CA" w:rsidRPr="001943CA" w:rsidRDefault="001943CA" w:rsidP="007F44B0">
      <w:pPr>
        <w:tabs>
          <w:tab w:val="right" w:pos="540"/>
        </w:tabs>
        <w:rPr>
          <w:rtl/>
          <w:lang w:bidi="fa-IR"/>
        </w:rPr>
      </w:pPr>
      <w:r w:rsidRPr="001943CA">
        <w:rPr>
          <w:rFonts w:hint="cs"/>
          <w:rtl/>
          <w:lang w:bidi="fa-IR"/>
        </w:rPr>
        <w:t xml:space="preserve">روش استخراج گراف متناوبی برای تحلیل اجزا بنیادی پیشنهاد </w:t>
      </w:r>
      <w:r w:rsidR="00B278FF">
        <w:rPr>
          <w:rFonts w:hint="cs"/>
          <w:rtl/>
          <w:lang w:bidi="fa-IR"/>
        </w:rPr>
        <w:t xml:space="preserve">شد </w:t>
      </w:r>
      <w:r w:rsidR="00B278FF">
        <w:rPr>
          <w:rtl/>
          <w:lang w:bidi="fa-IR"/>
        </w:rPr>
        <w:fldChar w:fldCharType="begin"/>
      </w:r>
      <w:r w:rsidR="00B278FF">
        <w:rPr>
          <w:rtl/>
          <w:lang w:bidi="fa-IR"/>
        </w:rPr>
        <w:instrText xml:space="preserve"> </w:instrText>
      </w:r>
      <w:r w:rsidR="00B278FF">
        <w:rPr>
          <w:lang w:bidi="fa-IR"/>
        </w:rPr>
        <w:instrText>ADDIN EN.CITE &lt;EndNote&gt;&lt;Cite&gt;&lt;Author&gt;Saigo&lt;/Author&gt;&lt;Year&gt;2008&lt;/Year&gt;&lt;RecNum&gt;86&lt;/RecNum&gt;&lt;DisplayText&gt;[29]&lt;/DisplayText&gt;&lt;record&gt;&lt;rec-number&gt;86&lt;/rec-number&gt;&lt;foreign-keys&gt;&lt;key app="EN" db-id="5vaes0fpbfpepxedwv65twzav09zxxw9p5xs" timestamp="1419538173"&gt;86&lt;/key&gt;&lt;/foreign-keys&gt;&lt;ref-type name="Conference Proceedings"&gt;10&lt;/ref-type&gt;&lt;contributors&gt;&lt;authors&gt;&lt;author&gt;Saigo, H.&lt;/author&gt;&lt;author&gt;Tsuda, K.&lt;/author&gt;&lt;/authors&gt;&lt;/contributors&gt;&lt;titles&gt;&lt;title&gt;Iterative Subgraph Mining for Principal Component Analysis&lt;/title&gt;&lt;secondary-title&gt;Data Mining, 2008. ICDM &amp;apos;08. Eighth IEEE International Conference on&lt;/secondary-title&gt;&lt;alt-title&gt;Data Mining, 2008. ICDM &amp;apos;08. Eighth IEEE International Conference on&lt;/alt-title&gt;&lt;/titles&gt;&lt;pages&gt;1007-1012&lt;/pages&gt;&lt;keywords&gt;&lt;keyword&gt;data mining&lt;/keyword&gt;&lt;keyword&gt;data reduction&lt;/keyword&gt;&lt;keyword&gt;eigenvalues and eigenfunctions&lt;/keyword&gt;&lt;keyword&gt;graph theory&lt;/keyword&gt;&lt;keyword&gt;iterative methods&lt;/keyword&gt;&lt;keyword&gt;mathematics computing&lt;/keyword&gt;&lt;keyword&gt;principal component analysis&lt;/keyword</w:instrText>
      </w:r>
      <w:r w:rsidR="00B278FF">
        <w:rPr>
          <w:rtl/>
          <w:lang w:bidi="fa-IR"/>
        </w:rPr>
        <w:instrText>&gt;&lt;</w:instrText>
      </w:r>
      <w:r w:rsidR="00B278FF">
        <w:rPr>
          <w:lang w:bidi="fa-IR"/>
        </w:rPr>
        <w:instrText>keyword&gt;Lanczos algorithm&lt;/keyword&gt;&lt;keyword&gt;dimensionality reduction&lt;/keyword&gt;&lt;keyword&gt;eigen decomposition&lt;/keyword&gt;&lt;keyword&gt;iterative subgraph mining&lt;/keyword&gt;&lt;keyword&gt;machine learning&lt;/keyword&gt;&lt;keyword&gt;weighted substructure mining&lt;/keyword&gt;&lt;keyword&gt;Approximation error&lt;/keyword&gt;&lt;keyword&gt;Covariance matrix&lt;/keyword&gt;&lt;keyword&gt;Cybernetics&lt;/keyword&gt;&lt;keyword&gt;Indexing&lt;/keyword&gt;&lt;keyword&gt;Informatics&lt;/keyword&gt;&lt;keyword&gt;Iterative algorithms&lt;/keyword&gt;&lt;keyword&gt;Least squares approximation&lt;/keyword&gt;&lt;keyword&gt;PCA&lt;/keyword</w:instrText>
      </w:r>
      <w:r w:rsidR="00B278FF">
        <w:rPr>
          <w:rtl/>
          <w:lang w:bidi="fa-IR"/>
        </w:rPr>
        <w:instrText>&gt;&lt;</w:instrText>
      </w:r>
      <w:r w:rsidR="00B278FF">
        <w:rPr>
          <w:lang w:bidi="fa-IR"/>
        </w:rPr>
        <w:instrText>keyword&gt;graph mining&lt;/keyword&gt;&lt;keyword&gt;summarization&lt;/keyword&gt;&lt;/keywords&gt;&lt;dates&gt;&lt;year&gt;2008&lt;/year&gt;&lt;pub-dates&gt;&lt;date&gt;15-19 Dec. 2008&lt;/date&gt;&lt;/pub-dates&gt;&lt;/dates&gt;&lt;isbn&gt;1550-4786&lt;/isbn&gt;&lt;urls&gt;&lt;/urls&gt;&lt;electronic-resource-num&gt;10.1109/ICDM.2008.62&lt;/electronic-resource-num&gt;&lt;/record&gt;&lt;/Cite&gt;&lt;/EndNote</w:instrText>
      </w:r>
      <w:r w:rsidR="00B278FF">
        <w:rPr>
          <w:rtl/>
          <w:lang w:bidi="fa-IR"/>
        </w:rPr>
        <w:instrText>&gt;</w:instrText>
      </w:r>
      <w:r w:rsidR="00B278FF">
        <w:rPr>
          <w:rtl/>
          <w:lang w:bidi="fa-IR"/>
        </w:rPr>
        <w:fldChar w:fldCharType="separate"/>
      </w:r>
      <w:r w:rsidR="00B278FF">
        <w:rPr>
          <w:noProof/>
          <w:rtl/>
          <w:lang w:bidi="fa-IR"/>
        </w:rPr>
        <w:t>[</w:t>
      </w:r>
      <w:hyperlink w:anchor="_ENREF_29" w:tooltip="Saigo, 2008 #86" w:history="1">
        <w:r w:rsidR="007F44B0">
          <w:rPr>
            <w:noProof/>
            <w:rtl/>
            <w:lang w:bidi="fa-IR"/>
          </w:rPr>
          <w:t>29</w:t>
        </w:r>
      </w:hyperlink>
      <w:r w:rsidR="00B278FF">
        <w:rPr>
          <w:noProof/>
          <w:rtl/>
          <w:lang w:bidi="fa-IR"/>
        </w:rPr>
        <w:t>]</w:t>
      </w:r>
      <w:r w:rsidR="00B278FF">
        <w:rPr>
          <w:rtl/>
          <w:lang w:bidi="fa-IR"/>
        </w:rPr>
        <w:fldChar w:fldCharType="end"/>
      </w:r>
      <w:r w:rsidRPr="001943CA">
        <w:rPr>
          <w:rFonts w:hint="cs"/>
          <w:rtl/>
          <w:lang w:bidi="fa-IR"/>
        </w:rPr>
        <w:t xml:space="preserve">، که در آن الگوهای برجسته و مهم به طور فزاینده ای از طریق درخواست های جداگانه برای استخراج گراف جمع آوری می شوند. در هر درخواست استخراج گراف، مقادیر حقیقی به فعالیت های گراف نسبت داده می شوند و الگوهایی که آستانه پشتیبانی مقرر را برآورده می کنند مشخص می شوند. استراتژی جستجو بر مبنای یک الگوریتم شاخه </w:t>
      </w:r>
      <w:r w:rsidR="002309E5">
        <w:rPr>
          <w:rFonts w:ascii="Times New Roman" w:hAnsi="Times New Roman" w:cs="Times New Roman" w:hint="cs"/>
          <w:rtl/>
          <w:lang w:bidi="fa-IR"/>
        </w:rPr>
        <w:t>–</w:t>
      </w:r>
      <w:r w:rsidR="002309E5">
        <w:rPr>
          <w:rFonts w:hint="cs"/>
          <w:rtl/>
          <w:lang w:bidi="fa-IR"/>
        </w:rPr>
        <w:t xml:space="preserve"> </w:t>
      </w:r>
      <w:r w:rsidRPr="001943CA">
        <w:rPr>
          <w:rFonts w:hint="cs"/>
          <w:rtl/>
          <w:lang w:bidi="fa-IR"/>
        </w:rPr>
        <w:t>و</w:t>
      </w:r>
      <w:r w:rsidR="002309E5">
        <w:rPr>
          <w:rFonts w:hint="cs"/>
          <w:rtl/>
          <w:lang w:bidi="fa-IR"/>
        </w:rPr>
        <w:t xml:space="preserve"> </w:t>
      </w:r>
      <w:r w:rsidRPr="001943CA">
        <w:rPr>
          <w:rFonts w:hint="cs"/>
          <w:rtl/>
          <w:lang w:bidi="fa-IR"/>
        </w:rPr>
        <w:t>- محدوده استوار است که از این گراف درختی کد جستجوی عمقی به عنوان فضای جستجوی مجاز استفاده می کند. الگوها به شکل گراف های درختی سازماندهی می شوند به گونه ای که یک گره کوچک دارای یک زیر گراف الگو از گره مادر (اصلی) است.</w:t>
      </w:r>
    </w:p>
    <w:p w:rsidR="001943CA" w:rsidRPr="001943CA" w:rsidRDefault="001943CA" w:rsidP="00F15F0F">
      <w:pPr>
        <w:tabs>
          <w:tab w:val="right" w:pos="540"/>
        </w:tabs>
        <w:rPr>
          <w:rtl/>
          <w:lang w:bidi="fa-IR"/>
        </w:rPr>
      </w:pPr>
      <w:r w:rsidRPr="001943CA">
        <w:rPr>
          <w:rFonts w:hint="cs"/>
          <w:rtl/>
          <w:lang w:bidi="fa-IR"/>
        </w:rPr>
        <w:t xml:space="preserve">با تولید منظم الگوها از ریشه تا برگ های گراف به شیوه ای چرخشی و با استفاده از تعمیم اصلی ترین گره، الگوها مشخص می شوند. </w:t>
      </w:r>
    </w:p>
    <w:p w:rsidR="001943CA" w:rsidRPr="001943CA" w:rsidRDefault="001943CA" w:rsidP="00F15F0F">
      <w:pPr>
        <w:tabs>
          <w:tab w:val="right" w:pos="540"/>
        </w:tabs>
        <w:rPr>
          <w:rtl/>
          <w:lang w:bidi="fa-IR"/>
        </w:rPr>
      </w:pPr>
    </w:p>
    <w:p w:rsidR="001943CA" w:rsidRPr="001943CA" w:rsidRDefault="001943CA" w:rsidP="00954B06">
      <w:pPr>
        <w:pStyle w:val="Heading3"/>
        <w:numPr>
          <w:ilvl w:val="2"/>
          <w:numId w:val="18"/>
        </w:numPr>
        <w:ind w:left="0" w:firstLine="0"/>
        <w:rPr>
          <w:rtl/>
        </w:rPr>
      </w:pPr>
      <w:bookmarkStart w:id="181" w:name="_Toc408588775"/>
      <w:bookmarkStart w:id="182" w:name="_Toc408588851"/>
      <w:bookmarkStart w:id="183" w:name="_Toc408608922"/>
      <w:bookmarkStart w:id="184" w:name="_Toc409469315"/>
      <w:bookmarkStart w:id="185" w:name="_Toc409469621"/>
      <w:r w:rsidRPr="001943CA">
        <w:rPr>
          <w:rFonts w:hint="cs"/>
          <w:rtl/>
        </w:rPr>
        <w:lastRenderedPageBreak/>
        <w:t>استخراج الگوهای زیر گراف مسدود / بیشینه</w:t>
      </w:r>
      <w:bookmarkEnd w:id="181"/>
      <w:bookmarkEnd w:id="182"/>
      <w:bookmarkEnd w:id="183"/>
      <w:bookmarkEnd w:id="184"/>
      <w:bookmarkEnd w:id="185"/>
    </w:p>
    <w:p w:rsidR="001943CA" w:rsidRPr="001943CA" w:rsidRDefault="001943CA" w:rsidP="00F15F0F">
      <w:pPr>
        <w:tabs>
          <w:tab w:val="right" w:pos="540"/>
        </w:tabs>
        <w:rPr>
          <w:rtl/>
          <w:lang w:bidi="fa-IR"/>
        </w:rPr>
      </w:pPr>
      <w:r w:rsidRPr="001943CA">
        <w:rPr>
          <w:rFonts w:hint="cs"/>
          <w:rtl/>
          <w:lang w:bidi="fa-IR"/>
        </w:rPr>
        <w:t>استخراج زیر گراف های مسدود / بیشینه پرتکرار نیز مانند سایر مسائل استخراج الگوهای پرتکرار، حوزه مهم در تحقیقات مربوطه است زیرا یکی از روش های کاهش دشواری و پیچیدگی ناشی از تعیین تمام زیر گراف های پرتکرار است.</w:t>
      </w:r>
    </w:p>
    <w:p w:rsidR="001943CA" w:rsidRPr="001943CA" w:rsidRDefault="001943CA" w:rsidP="007F44B0">
      <w:pPr>
        <w:tabs>
          <w:tab w:val="right" w:pos="540"/>
        </w:tabs>
        <w:rPr>
          <w:rtl/>
          <w:lang w:bidi="fa-IR"/>
        </w:rPr>
      </w:pPr>
      <w:r w:rsidRPr="001943CA">
        <w:rPr>
          <w:rFonts w:hint="cs"/>
          <w:rtl/>
          <w:lang w:bidi="fa-IR"/>
        </w:rPr>
        <w:t xml:space="preserve">الگوریتم </w:t>
      </w:r>
      <w:r w:rsidRPr="001943CA">
        <w:rPr>
          <w:lang w:bidi="fa-IR"/>
        </w:rPr>
        <w:t>Close Graph</w:t>
      </w:r>
      <w:r w:rsidRPr="001943CA">
        <w:rPr>
          <w:rFonts w:hint="cs"/>
          <w:rtl/>
          <w:lang w:bidi="fa-IR"/>
        </w:rPr>
        <w:t xml:space="preserve"> </w:t>
      </w:r>
      <w:r w:rsidR="00A91A7B">
        <w:rPr>
          <w:rtl/>
          <w:lang w:bidi="fa-IR"/>
        </w:rPr>
        <w:fldChar w:fldCharType="begin"/>
      </w:r>
      <w:r w:rsidR="00A91A7B">
        <w:rPr>
          <w:rtl/>
          <w:lang w:bidi="fa-IR"/>
        </w:rPr>
        <w:instrText xml:space="preserve"> </w:instrText>
      </w:r>
      <w:r w:rsidR="00A91A7B">
        <w:rPr>
          <w:lang w:bidi="fa-IR"/>
        </w:rPr>
        <w:instrText>ADDIN EN.CITE &lt;EndNote&gt;&lt;Cite&gt;&lt;Author&gt;Yan&lt;/Author&gt;&lt;Year&gt;2003&lt;/Year&gt;&lt;RecNum&gt;87&lt;/RecNum&gt;&lt;DisplayText&gt;[30]&lt;/DisplayText&gt;&lt;record&gt;&lt;rec-number&gt;87&lt;/rec-number&gt;&lt;foreign-keys&gt;&lt;key app="EN" db-id="5vaes0fpbfpepxedwv65twzav09zxxw9p5xs" timestamp="1419538400"&gt;87&lt;/key</w:instrText>
      </w:r>
      <w:r w:rsidR="00A91A7B">
        <w:rPr>
          <w:rtl/>
          <w:lang w:bidi="fa-IR"/>
        </w:rPr>
        <w:instrText>&gt;&lt;/</w:instrText>
      </w:r>
      <w:r w:rsidR="00A91A7B">
        <w:rPr>
          <w:lang w:bidi="fa-IR"/>
        </w:rPr>
        <w:instrText>foreign-keys&gt;&lt;ref-type name="Conference Paper"&gt;47&lt;/ref-type&gt;&lt;contributors&gt;&lt;authors&gt;&lt;author&gt;Xifeng Yan&lt;/author&gt;&lt;author&gt;Jiawei Han&lt;/author&gt;&lt;/authors&gt;&lt;/contributors&gt;&lt;titles&gt;&lt;title&gt;CloseGraph: mining closed frequent graph patterns&lt;/title&gt;&lt;secondary-title&gt;Proceedings of the ninth ACM SIGKDD international conference on Knowledge discovery and data mining&lt;/secondary-title&gt;&lt;/titles&gt;&lt;pages&gt;286-295&lt;/pages&gt;&lt;dates&gt;&lt;year&gt;2003&lt;/year&gt;&lt;/dates&gt;&lt;pub-location&gt;Washington, D.C.&lt;/pub-location&gt;&lt;publisher&gt;ACM&lt;/publisher&gt;&lt;urls</w:instrText>
      </w:r>
      <w:r w:rsidR="00A91A7B">
        <w:rPr>
          <w:rtl/>
          <w:lang w:bidi="fa-IR"/>
        </w:rPr>
        <w:instrText>&gt;&lt;/</w:instrText>
      </w:r>
      <w:r w:rsidR="00A91A7B">
        <w:rPr>
          <w:lang w:bidi="fa-IR"/>
        </w:rPr>
        <w:instrText>urls&gt;&lt;custom1&gt;956784&lt;/custom1&gt;&lt;electronic-resource-num&gt;10.1145/956750.956784&lt;/electronic-resource-num&gt;&lt;/record&gt;&lt;/Cite&gt;&lt;/EndNote</w:instrText>
      </w:r>
      <w:r w:rsidR="00A91A7B">
        <w:rPr>
          <w:rtl/>
          <w:lang w:bidi="fa-IR"/>
        </w:rPr>
        <w:instrText>&gt;</w:instrText>
      </w:r>
      <w:r w:rsidR="00A91A7B">
        <w:rPr>
          <w:rtl/>
          <w:lang w:bidi="fa-IR"/>
        </w:rPr>
        <w:fldChar w:fldCharType="separate"/>
      </w:r>
      <w:r w:rsidR="00A91A7B">
        <w:rPr>
          <w:noProof/>
          <w:rtl/>
          <w:lang w:bidi="fa-IR"/>
        </w:rPr>
        <w:t>[</w:t>
      </w:r>
      <w:hyperlink w:anchor="_ENREF_30" w:tooltip="Yan, 2003 #87" w:history="1">
        <w:r w:rsidR="007F44B0">
          <w:rPr>
            <w:noProof/>
            <w:rtl/>
            <w:lang w:bidi="fa-IR"/>
          </w:rPr>
          <w:t>30</w:t>
        </w:r>
      </w:hyperlink>
      <w:r w:rsidR="00A91A7B">
        <w:rPr>
          <w:noProof/>
          <w:rtl/>
          <w:lang w:bidi="fa-IR"/>
        </w:rPr>
        <w:t>]</w:t>
      </w:r>
      <w:r w:rsidR="00A91A7B">
        <w:rPr>
          <w:rtl/>
          <w:lang w:bidi="fa-IR"/>
        </w:rPr>
        <w:fldChar w:fldCharType="end"/>
      </w:r>
      <w:r w:rsidR="00A91A7B">
        <w:rPr>
          <w:rFonts w:hint="cs"/>
          <w:rtl/>
          <w:lang w:bidi="fa-IR"/>
        </w:rPr>
        <w:t xml:space="preserve">، </w:t>
      </w:r>
      <w:r w:rsidRPr="001943CA">
        <w:rPr>
          <w:rFonts w:hint="cs"/>
          <w:rtl/>
          <w:lang w:bidi="fa-IR"/>
        </w:rPr>
        <w:t xml:space="preserve">زیر گراف های پرتکرار مسدود را استخراج می کند و چارچوب کلی آن شبیه به الگوریتم </w:t>
      </w:r>
      <w:r w:rsidRPr="001943CA">
        <w:rPr>
          <w:lang w:bidi="fa-IR"/>
        </w:rPr>
        <w:t>gSpan</w:t>
      </w:r>
      <w:r w:rsidRPr="001943CA">
        <w:rPr>
          <w:rFonts w:hint="cs"/>
          <w:rtl/>
          <w:lang w:bidi="fa-IR"/>
        </w:rPr>
        <w:t xml:space="preserve"> است با این تفاوت که از تکنیک های انتخاب گراف های مناسب بهره می گیرد تا با کارآمدی بیشتری فضای جستجو را کوچک کند و تنها زیر گراف های مسدود را مشخص کند. این الگوریتم با حذف تمام گره ها و کران های اتفاقی (کم تکرار) آغاز به کار می کند و سپس تمام زیر گراف های پرتکرار شامل یک گره مجزا را تولید می کند. سپس، مجموعه گراف های پرتکرار را با استفاده از جستجوی عمقی و تعمیم گراف اصلی (بیشینه) گسترده می کند. </w:t>
      </w:r>
    </w:p>
    <w:p w:rsidR="001943CA" w:rsidRPr="001943CA" w:rsidRDefault="001943CA" w:rsidP="00F15F0F">
      <w:pPr>
        <w:tabs>
          <w:tab w:val="right" w:pos="540"/>
        </w:tabs>
        <w:rPr>
          <w:rtl/>
          <w:lang w:bidi="fa-IR"/>
        </w:rPr>
      </w:pPr>
      <w:r w:rsidRPr="001943CA">
        <w:rPr>
          <w:rFonts w:hint="cs"/>
          <w:rtl/>
          <w:lang w:bidi="fa-IR"/>
        </w:rPr>
        <w:t xml:space="preserve">جستجوی عمق </w:t>
      </w:r>
      <w:r w:rsidRPr="001943CA">
        <w:rPr>
          <w:rFonts w:ascii="Times New Roman" w:hAnsi="Times New Roman" w:cs="Times New Roman" w:hint="cs"/>
          <w:rtl/>
          <w:lang w:bidi="fa-IR"/>
        </w:rPr>
        <w:t>–</w:t>
      </w:r>
      <w:r w:rsidRPr="001943CA">
        <w:rPr>
          <w:rFonts w:hint="cs"/>
          <w:rtl/>
          <w:lang w:bidi="fa-IR"/>
        </w:rPr>
        <w:t xml:space="preserve"> محور (عمقی) بر مبنای ترکیب واژگان نگاری </w:t>
      </w:r>
      <w:r w:rsidRPr="001943CA">
        <w:rPr>
          <w:lang w:bidi="fa-IR"/>
        </w:rPr>
        <w:t>DFS</w:t>
      </w:r>
      <w:r w:rsidRPr="001943CA">
        <w:rPr>
          <w:rFonts w:hint="cs"/>
          <w:rtl/>
          <w:lang w:bidi="fa-IR"/>
        </w:rPr>
        <w:t xml:space="preserve"> عمل می کند، یعنی سیستم بر چسب گذاری مجاز نوین ابتدا در الگوریتم </w:t>
      </w:r>
      <w:r w:rsidRPr="001943CA">
        <w:rPr>
          <w:lang w:bidi="fa-IR"/>
        </w:rPr>
        <w:t>gSpan</w:t>
      </w:r>
      <w:r w:rsidRPr="001943CA">
        <w:rPr>
          <w:rFonts w:hint="cs"/>
          <w:rtl/>
          <w:lang w:bidi="fa-IR"/>
        </w:rPr>
        <w:t xml:space="preserve"> ارائه می شود. نویسندگان براساس هم ارزی وجود زیر گراف های پرتکرار در گراف اصلی یک حالت توقف اولیه تعریف می کنند، به طوری که نیازی به تعمیم یا بررسی تمام گراف</w:t>
      </w:r>
      <w:r w:rsidR="00A91A7B">
        <w:rPr>
          <w:rFonts w:hint="cs"/>
          <w:rtl/>
          <w:lang w:bidi="fa-IR"/>
        </w:rPr>
        <w:t xml:space="preserve"> </w:t>
      </w:r>
      <w:r w:rsidRPr="001943CA">
        <w:rPr>
          <w:rFonts w:hint="cs"/>
          <w:rtl/>
          <w:lang w:bidi="fa-IR"/>
        </w:rPr>
        <w:t xml:space="preserve">ها در راستای دستیابی به ویژگی زیر گراف مسدود نیست. این حالت (شرط) توقف اولیه برای تمام زیر گراف ها معتبر نیست و حالت دیگری برای بررسی این موارد اعمال می شود به این منظور که از مفقود شدن اطلاعات مربوط به زیر گراف های مسدود پرتکرار به طور بالقوه جلوگیری شود. این حالت ها به الگوریتم </w:t>
      </w:r>
      <w:r w:rsidRPr="001943CA">
        <w:rPr>
          <w:lang w:bidi="fa-IR"/>
        </w:rPr>
        <w:t>Close Graph</w:t>
      </w:r>
      <w:r w:rsidRPr="001943CA">
        <w:rPr>
          <w:rFonts w:hint="cs"/>
          <w:rtl/>
          <w:lang w:bidi="fa-IR"/>
        </w:rPr>
        <w:t xml:space="preserve"> اجازه می دهد حالت هایی را که امکان مسدود شدن تمام زیر گراف های حاصل از گراف پر تکرار وجود ندارد و نیازی به محاسبه وجود ندارد، مورد بررسی قرار دهد. </w:t>
      </w:r>
    </w:p>
    <w:p w:rsidR="001943CA" w:rsidRPr="001943CA" w:rsidRDefault="001943CA" w:rsidP="007F44B0">
      <w:pPr>
        <w:tabs>
          <w:tab w:val="right" w:pos="540"/>
        </w:tabs>
        <w:rPr>
          <w:rtl/>
          <w:lang w:bidi="fa-IR"/>
        </w:rPr>
      </w:pPr>
      <w:r w:rsidRPr="001943CA">
        <w:rPr>
          <w:rFonts w:hint="cs"/>
          <w:rtl/>
          <w:lang w:bidi="fa-IR"/>
        </w:rPr>
        <w:t xml:space="preserve">مسئله استخراج زیر گراف های پرتکرار با محدودیت های اتصال در گراف های ارتباطی در </w:t>
      </w:r>
      <w:r w:rsidR="00A91A7B">
        <w:rPr>
          <w:rtl/>
          <w:lang w:bidi="fa-IR"/>
        </w:rPr>
        <w:fldChar w:fldCharType="begin"/>
      </w:r>
      <w:r w:rsidR="00A91A7B">
        <w:rPr>
          <w:rtl/>
          <w:lang w:bidi="fa-IR"/>
        </w:rPr>
        <w:instrText xml:space="preserve"> </w:instrText>
      </w:r>
      <w:r w:rsidR="00A91A7B">
        <w:rPr>
          <w:lang w:bidi="fa-IR"/>
        </w:rPr>
        <w:instrText>ADDIN EN.CITE &lt;EndNote&gt;&lt;Cite&gt;&lt;Author&gt;Yan&lt;/Author&gt;&lt;Year&gt;2005&lt;/Year&gt;&lt;RecNum&gt;88&lt;/RecNum&gt;&lt;DisplayText&gt;[31]&lt;/DisplayText&gt;&lt;record&gt;&lt;rec-number&gt;88&lt;/rec-number&gt;&lt;foreign-keys&gt;&lt;key app="EN" db-id="5vaes0fpbfpepxedwv65twzav09zxxw9p5xs" timestamp="1419538674"&gt;88&lt;/key</w:instrText>
      </w:r>
      <w:r w:rsidR="00A91A7B">
        <w:rPr>
          <w:rtl/>
          <w:lang w:bidi="fa-IR"/>
        </w:rPr>
        <w:instrText>&gt;&lt;/</w:instrText>
      </w:r>
      <w:r w:rsidR="00A91A7B">
        <w:rPr>
          <w:lang w:bidi="fa-IR"/>
        </w:rPr>
        <w:instrText>foreign-keys&gt;&lt;ref-type name="Conference Paper"&gt;47&lt;/ref-type&gt;&lt;contributors&gt;&lt;authors&gt;&lt;author&gt;Xifeng Yan&lt;/author&gt;&lt;author&gt;X. Jasmine Zhou&lt;/author&gt;&lt;author&gt;Jiawei Han&lt;/author&gt;&lt;/authors&gt;&lt;/contributors&gt;&lt;titles&gt;&lt;title&gt;Mining closed relational graphs with connectivity constraints&lt;/title&gt;&lt;secondary-title&gt;Proceedings of the eleventh ACM SIGKDD international conference on Knowledge discovery in data mining&lt;/secondary-title&gt;&lt;/titles&gt;&lt;pages&gt;324-333&lt;/pages&gt;&lt;dates&gt;&lt;year&gt;2005&lt;/year&gt;&lt;/dates&gt;&lt;pub-location&gt;Chicago, Illinois, USA&lt;/pub-location&gt;&lt;publisher&gt;ACM&lt;/publisher&gt;&lt;urls&gt;&lt;/urls&gt;&lt;custom1&gt;1081908&lt;/custom1&gt;&lt;electronic-resource-num&gt;10.1145/1081870.1081908&lt;/electronic-resource-num&gt;&lt;/record&gt;&lt;/Cite&gt;&lt;/EndNote</w:instrText>
      </w:r>
      <w:r w:rsidR="00A91A7B">
        <w:rPr>
          <w:rtl/>
          <w:lang w:bidi="fa-IR"/>
        </w:rPr>
        <w:instrText>&gt;</w:instrText>
      </w:r>
      <w:r w:rsidR="00A91A7B">
        <w:rPr>
          <w:rtl/>
          <w:lang w:bidi="fa-IR"/>
        </w:rPr>
        <w:fldChar w:fldCharType="separate"/>
      </w:r>
      <w:r w:rsidR="00A91A7B">
        <w:rPr>
          <w:noProof/>
          <w:rtl/>
          <w:lang w:bidi="fa-IR"/>
        </w:rPr>
        <w:t>[</w:t>
      </w:r>
      <w:hyperlink w:anchor="_ENREF_31" w:tooltip="Yan, 2005 #88" w:history="1">
        <w:r w:rsidR="007F44B0">
          <w:rPr>
            <w:noProof/>
            <w:rtl/>
            <w:lang w:bidi="fa-IR"/>
          </w:rPr>
          <w:t>31</w:t>
        </w:r>
      </w:hyperlink>
      <w:r w:rsidR="00A91A7B">
        <w:rPr>
          <w:noProof/>
          <w:rtl/>
          <w:lang w:bidi="fa-IR"/>
        </w:rPr>
        <w:t>]</w:t>
      </w:r>
      <w:r w:rsidR="00A91A7B">
        <w:rPr>
          <w:rtl/>
          <w:lang w:bidi="fa-IR"/>
        </w:rPr>
        <w:fldChar w:fldCharType="end"/>
      </w:r>
      <w:r w:rsidR="00A91A7B">
        <w:rPr>
          <w:rFonts w:hint="cs"/>
          <w:rtl/>
          <w:lang w:bidi="fa-IR"/>
        </w:rPr>
        <w:t xml:space="preserve"> </w:t>
      </w:r>
      <w:r w:rsidRPr="001943CA">
        <w:rPr>
          <w:rFonts w:hint="cs"/>
          <w:rtl/>
          <w:lang w:bidi="fa-IR"/>
        </w:rPr>
        <w:t xml:space="preserve">مورد بررسی قرار گرفته است و دو الگوریتم </w:t>
      </w:r>
      <w:r w:rsidRPr="001943CA">
        <w:rPr>
          <w:lang w:bidi="fa-IR"/>
        </w:rPr>
        <w:t>Close Cut</w:t>
      </w:r>
      <w:r w:rsidRPr="001943CA">
        <w:rPr>
          <w:rFonts w:hint="cs"/>
          <w:rtl/>
          <w:lang w:bidi="fa-IR"/>
        </w:rPr>
        <w:t xml:space="preserve"> و </w:t>
      </w:r>
      <w:r w:rsidRPr="001943CA">
        <w:rPr>
          <w:lang w:bidi="fa-IR"/>
        </w:rPr>
        <w:t>Splat</w:t>
      </w:r>
      <w:r w:rsidRPr="001943CA">
        <w:rPr>
          <w:rFonts w:hint="cs"/>
          <w:rtl/>
          <w:lang w:bidi="fa-IR"/>
        </w:rPr>
        <w:t xml:space="preserve"> پیشنهاد شده اند. الگوریتم </w:t>
      </w:r>
      <w:r w:rsidRPr="001943CA">
        <w:rPr>
          <w:lang w:bidi="fa-IR"/>
        </w:rPr>
        <w:t>Close Cut</w:t>
      </w:r>
      <w:r w:rsidRPr="001943CA">
        <w:rPr>
          <w:rFonts w:hint="cs"/>
          <w:rtl/>
          <w:lang w:bidi="fa-IR"/>
        </w:rPr>
        <w:t xml:space="preserve"> یک رویکرد افزایش (گسترش) الگو است، یعنی ابتدا زیر گراف های پر تکرار مشخص می شوند و با افزودن کران های جدید تعمیم داده می شوند. زیر گراف های داوطلب که بر اساس این فرایند ایجاد شده اند باید محدودیت های اتصال تعیین شده و آستانه فراوانی مینیمم را رفع کنند. گراف های داوطلب با اضافه کردن کران های جدید تعمیم داده می شوند و این کار تا زمانی ادامه پیدا می کند که گراف حاصل از افزودن کران ها دیگر پر تکرار نباشد. از سوی دیگر، الگوریتم </w:t>
      </w:r>
      <w:r w:rsidRPr="001943CA">
        <w:rPr>
          <w:lang w:bidi="fa-IR"/>
        </w:rPr>
        <w:t>Splat</w:t>
      </w:r>
      <w:r w:rsidRPr="001943CA">
        <w:rPr>
          <w:rFonts w:hint="cs"/>
          <w:rtl/>
          <w:lang w:bidi="fa-IR"/>
        </w:rPr>
        <w:t xml:space="preserve"> رویکردی بر مبنای کاهش الگو است که از آن طریق گراف های ارتباطی قطع و تجزیه می شوند تا گراف های دارای پیوستگی (ارتباط) زیاد به دست آید. در هر مرحله، الگوریتم بررسی می کند که آیا گراف جدید تولید شده در مجموعه نتایج وجود دارد، و در این حالت نیازی به ادامه پردازش نیست زیرا نمی توان هیچ یک از گراف های پیوسته مسدود را از گراف داوطلب مشخص کرد.</w:t>
      </w:r>
    </w:p>
    <w:p w:rsidR="001943CA" w:rsidRDefault="001943CA" w:rsidP="00F15F0F">
      <w:pPr>
        <w:tabs>
          <w:tab w:val="right" w:pos="540"/>
        </w:tabs>
        <w:rPr>
          <w:rtl/>
          <w:lang w:bidi="fa-IR"/>
        </w:rPr>
      </w:pPr>
      <w:r w:rsidRPr="001943CA">
        <w:rPr>
          <w:rFonts w:hint="cs"/>
          <w:rtl/>
          <w:lang w:bidi="fa-IR"/>
        </w:rPr>
        <w:t xml:space="preserve">الگوریتم </w:t>
      </w:r>
      <w:r w:rsidRPr="001943CA">
        <w:rPr>
          <w:lang w:bidi="fa-IR"/>
        </w:rPr>
        <w:t>MARGIN</w:t>
      </w:r>
      <w:r w:rsidRPr="001943CA">
        <w:rPr>
          <w:rFonts w:hint="cs"/>
          <w:rtl/>
          <w:lang w:bidi="fa-IR"/>
        </w:rPr>
        <w:t xml:space="preserve"> زیر گراف های پرتکرار بیشینه را به شیوه بالا به پایین استخراج می کند. به منظور رکورد گراف از پایگاه داده های گراف، الگوریتم به طور مکرر یکی از کران ها را در هر نوبت حذف می کند بدون اینکه گراف های ناپیوسته (غیر مرتبط) ایجاد کند؛ این کار تا زمانی ادامه پیدا می کند که نمونه پرتکرار گراف مورد نظر پیدا شود. این نمونه پرتکرار احتمالا یک الگوی بیشینه پرتکرار خواهد بود زمانی که تعدادی از کران ها وگره ها اتفاقی حذف شده باشند. به همین خاطر، پروسه ای متناوب بر زیر گراف های پیوسته پرتکرار اعمال می شود که به طور فزاینده ای کران ها و گره های اتفاقی را از زیر گراف تعیین شده حذف می کند و این روند ادامه پیدا می کند تا زمانی که ویژگی های زیر گراف بیشینه پرتکرار برآورده شود.</w:t>
      </w:r>
    </w:p>
    <w:p w:rsidR="006A20D2" w:rsidRPr="006A20D2" w:rsidRDefault="006A20D2" w:rsidP="006A20D2">
      <w:pPr>
        <w:pStyle w:val="ListParagraph"/>
        <w:keepNext/>
        <w:keepLines/>
        <w:numPr>
          <w:ilvl w:val="1"/>
          <w:numId w:val="28"/>
        </w:numPr>
        <w:contextualSpacing w:val="0"/>
        <w:outlineLvl w:val="1"/>
        <w:rPr>
          <w:rFonts w:eastAsiaTheme="majorEastAsia"/>
          <w:b/>
          <w:bCs/>
          <w:vanish/>
          <w:sz w:val="24"/>
          <w:szCs w:val="28"/>
          <w:rtl/>
          <w:lang w:bidi="fa-IR"/>
        </w:rPr>
      </w:pPr>
      <w:bookmarkStart w:id="186" w:name="_Toc409469316"/>
      <w:bookmarkStart w:id="187" w:name="_Toc409469622"/>
      <w:bookmarkEnd w:id="186"/>
      <w:bookmarkEnd w:id="187"/>
    </w:p>
    <w:p w:rsidR="006A20D2" w:rsidRPr="006A20D2" w:rsidRDefault="006A20D2" w:rsidP="006A20D2">
      <w:pPr>
        <w:pStyle w:val="ListParagraph"/>
        <w:keepNext/>
        <w:keepLines/>
        <w:numPr>
          <w:ilvl w:val="1"/>
          <w:numId w:val="28"/>
        </w:numPr>
        <w:contextualSpacing w:val="0"/>
        <w:outlineLvl w:val="1"/>
        <w:rPr>
          <w:rFonts w:eastAsiaTheme="majorEastAsia"/>
          <w:b/>
          <w:bCs/>
          <w:vanish/>
          <w:sz w:val="24"/>
          <w:szCs w:val="28"/>
          <w:rtl/>
          <w:lang w:bidi="fa-IR"/>
        </w:rPr>
      </w:pPr>
      <w:bookmarkStart w:id="188" w:name="_Toc409469317"/>
      <w:bookmarkStart w:id="189" w:name="_Toc409469623"/>
      <w:bookmarkEnd w:id="188"/>
      <w:bookmarkEnd w:id="189"/>
    </w:p>
    <w:p w:rsidR="006A20D2" w:rsidRPr="006A20D2" w:rsidRDefault="006A20D2" w:rsidP="006A20D2">
      <w:pPr>
        <w:pStyle w:val="ListParagraph"/>
        <w:keepNext/>
        <w:keepLines/>
        <w:numPr>
          <w:ilvl w:val="1"/>
          <w:numId w:val="28"/>
        </w:numPr>
        <w:contextualSpacing w:val="0"/>
        <w:outlineLvl w:val="1"/>
        <w:rPr>
          <w:rFonts w:eastAsiaTheme="majorEastAsia"/>
          <w:b/>
          <w:bCs/>
          <w:vanish/>
          <w:sz w:val="24"/>
          <w:szCs w:val="28"/>
          <w:rtl/>
          <w:lang w:bidi="fa-IR"/>
        </w:rPr>
      </w:pPr>
      <w:bookmarkStart w:id="190" w:name="_Toc409469318"/>
      <w:bookmarkStart w:id="191" w:name="_Toc409469624"/>
      <w:bookmarkEnd w:id="190"/>
      <w:bookmarkEnd w:id="191"/>
    </w:p>
    <w:p w:rsidR="006A20D2" w:rsidRDefault="006A20D2" w:rsidP="006A20D2">
      <w:pPr>
        <w:pStyle w:val="Heading2"/>
        <w:numPr>
          <w:ilvl w:val="1"/>
          <w:numId w:val="28"/>
        </w:numPr>
        <w:rPr>
          <w:rtl/>
        </w:rPr>
      </w:pPr>
      <w:bookmarkStart w:id="192" w:name="_Toc409469319"/>
      <w:bookmarkStart w:id="193" w:name="_Toc409469625"/>
      <w:r>
        <w:rPr>
          <w:rFonts w:hint="cs"/>
          <w:rtl/>
        </w:rPr>
        <w:t>نتیجه گیری</w:t>
      </w:r>
      <w:bookmarkEnd w:id="192"/>
      <w:bookmarkEnd w:id="193"/>
    </w:p>
    <w:p w:rsidR="0063174D" w:rsidRDefault="00F046F5" w:rsidP="00990DEC">
      <w:pPr>
        <w:rPr>
          <w:lang w:bidi="fa-IR"/>
        </w:rPr>
        <w:sectPr w:rsidR="0063174D" w:rsidSect="002277A8">
          <w:headerReference w:type="default" r:id="rId18"/>
          <w:footerReference w:type="default" r:id="rId19"/>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r>
        <w:rPr>
          <w:rFonts w:hint="cs"/>
          <w:rtl/>
          <w:lang w:bidi="fa-IR"/>
        </w:rPr>
        <w:t xml:space="preserve">این بخش مقدمه ای در مورد مسئله استخراج گراف ارائه </w:t>
      </w:r>
      <w:r w:rsidR="00313335">
        <w:rPr>
          <w:rFonts w:hint="cs"/>
          <w:rtl/>
          <w:lang w:bidi="fa-IR"/>
        </w:rPr>
        <w:t>می دهد</w:t>
      </w:r>
      <w:r>
        <w:rPr>
          <w:rFonts w:hint="cs"/>
          <w:rtl/>
          <w:lang w:bidi="fa-IR"/>
        </w:rPr>
        <w:t xml:space="preserve"> که به گراف </w:t>
      </w:r>
      <w:r w:rsidR="00313335">
        <w:rPr>
          <w:rFonts w:hint="cs"/>
          <w:rtl/>
          <w:lang w:bidi="fa-IR"/>
        </w:rPr>
        <w:t>های حلقه ای</w:t>
      </w:r>
      <w:r>
        <w:rPr>
          <w:rFonts w:hint="cs"/>
          <w:rtl/>
          <w:lang w:bidi="fa-IR"/>
        </w:rPr>
        <w:t xml:space="preserve"> محدود نمی شود. برخی تعاریف رسمی با مثال های تصویری ارائه شده تا امکان درک پیچیدگی و دشواری مسئله و بعضی از ویژگی های نامطلوب که عامل این دشواری هستند، </w:t>
      </w:r>
      <w:r w:rsidR="00990DEC">
        <w:rPr>
          <w:rFonts w:hint="cs"/>
          <w:rtl/>
          <w:lang w:bidi="fa-IR"/>
        </w:rPr>
        <w:t>بیان شوند</w:t>
      </w:r>
      <w:r>
        <w:rPr>
          <w:rFonts w:hint="cs"/>
          <w:rtl/>
          <w:lang w:bidi="fa-IR"/>
        </w:rPr>
        <w:t>. این دشواری و پیچیدگی دلیل اصلی طراحی تعداد زیادی رویکردهای مختلف برای حل مسئله استخراج گراف را شرح می دهد</w:t>
      </w:r>
      <w:r w:rsidR="00313335">
        <w:rPr>
          <w:rFonts w:hint="cs"/>
          <w:rtl/>
          <w:lang w:bidi="fa-IR"/>
        </w:rPr>
        <w:t>.</w:t>
      </w:r>
      <w:r>
        <w:rPr>
          <w:rFonts w:hint="cs"/>
          <w:rtl/>
          <w:lang w:bidi="fa-IR"/>
        </w:rPr>
        <w:t xml:space="preserve"> می توانیم مشاهده کنیم که تجربه های تازه اغلب زمانی به وجود می آیند که مسئله تا حدی تخفیف پیدا می کند. به طور مثال در مورد الگوریتم </w:t>
      </w:r>
      <w:r>
        <w:rPr>
          <w:lang w:bidi="fa-IR"/>
        </w:rPr>
        <w:t>GASTON</w:t>
      </w:r>
      <w:r>
        <w:rPr>
          <w:rFonts w:hint="cs"/>
          <w:rtl/>
          <w:lang w:bidi="fa-IR"/>
        </w:rPr>
        <w:t xml:space="preserve"> که با شناسایی الگوهای ساده تر در ابتدای فرایند و افزایش پیچیدگی با حرکت از توالی ها، درخت ها و در نهایت گراف های حلقه ای به یک شروع سریع و چشم گیر دست می یابد. با این وجود، لازم به ذکر است علیرغم اینکه مسئله استخراج گراف از نظر تئوری علمی نیست ولی در شرایط علمی الگوریتم های موجود می توانند این عملیات را در چارچوب زمانی معقول برای داده های دارای ساختار گراف</w:t>
      </w:r>
      <w:r w:rsidR="00990DEC">
        <w:rPr>
          <w:rFonts w:hint="cs"/>
          <w:rtl/>
          <w:lang w:bidi="fa-IR"/>
        </w:rPr>
        <w:t xml:space="preserve"> به اتمام برسانند. کاربرد</w:t>
      </w:r>
      <w:r>
        <w:rPr>
          <w:rFonts w:hint="cs"/>
          <w:rtl/>
          <w:lang w:bidi="fa-IR"/>
        </w:rPr>
        <w:t>های استخراج گراف گوناگون و متنوع است و به طور کلی در امر تحلیل داده ها در هر حوزه ای مفید و سودمند هستند با فرض اینکه داده ها در یک ساختار گراف سازماندهی شده باشند. وقتی الگوریتم ها را مورد بحث و بررسی قرار می دادیم به برخی از حوزه های کاربردی اشاره کردیم و می توانیم به طور کلی ادعا کنیم در استخراج گراف، داده هایی کاربردی شامل حلقه هایی در میان موضوعات داده هاست. از دیگر نمونه های برنامه های کاربردی می توان به تحلیل ترکیب های شیمیایی، تحلیل شبکه های اجتماعی، استخراج ساختار وب، استخراج مباحث مربوط به هستی شناسی، و به طور کلی استخراج تکنیک های سودمند و موثر برای بسیاری از نرم افزار های وب و رسانه های اجتماعی اشاره کرد.</w:t>
      </w:r>
    </w:p>
    <w:p w:rsidR="001943CA" w:rsidRPr="00A77F26" w:rsidRDefault="001943CA" w:rsidP="0008140F">
      <w:pPr>
        <w:pStyle w:val="Heading1"/>
        <w:tabs>
          <w:tab w:val="right" w:pos="540"/>
        </w:tabs>
        <w:jc w:val="left"/>
      </w:pPr>
      <w:bookmarkStart w:id="194" w:name="_Toc408588776"/>
      <w:bookmarkStart w:id="195" w:name="_Toc408588852"/>
      <w:bookmarkStart w:id="196" w:name="_Toc408608923"/>
      <w:bookmarkStart w:id="197" w:name="_Toc409469320"/>
      <w:bookmarkStart w:id="198" w:name="_Toc409469626"/>
      <w:r>
        <w:rPr>
          <w:rFonts w:hint="cs"/>
          <w:rtl/>
        </w:rPr>
        <w:lastRenderedPageBreak/>
        <w:t>فصل دوم: الگوریتم ها و کاربردهای گراف</w:t>
      </w:r>
      <w:bookmarkEnd w:id="194"/>
      <w:bookmarkEnd w:id="195"/>
      <w:bookmarkEnd w:id="196"/>
      <w:bookmarkEnd w:id="197"/>
      <w:bookmarkEnd w:id="198"/>
    </w:p>
    <w:p w:rsidR="00425C6B" w:rsidRPr="00425C6B" w:rsidRDefault="00425C6B" w:rsidP="00A35D61">
      <w:pPr>
        <w:pStyle w:val="ListParagraph"/>
        <w:keepNext/>
        <w:keepLines/>
        <w:numPr>
          <w:ilvl w:val="0"/>
          <w:numId w:val="29"/>
        </w:numPr>
        <w:contextualSpacing w:val="0"/>
        <w:jc w:val="left"/>
        <w:outlineLvl w:val="1"/>
        <w:rPr>
          <w:rFonts w:eastAsiaTheme="majorEastAsia" w:cs="B Titr"/>
          <w:b/>
          <w:bCs/>
          <w:vanish/>
          <w:sz w:val="28"/>
          <w:rtl/>
          <w:lang w:bidi="fa-IR"/>
        </w:rPr>
      </w:pPr>
      <w:bookmarkStart w:id="199" w:name="_Toc408580860"/>
      <w:bookmarkStart w:id="200" w:name="_Toc408582715"/>
      <w:bookmarkStart w:id="201" w:name="_Toc408582780"/>
      <w:bookmarkStart w:id="202" w:name="_Toc408582845"/>
      <w:bookmarkStart w:id="203" w:name="_Toc408583077"/>
      <w:bookmarkStart w:id="204" w:name="_Toc408588777"/>
      <w:bookmarkStart w:id="205" w:name="_Toc408588853"/>
      <w:bookmarkStart w:id="206" w:name="_Toc408588993"/>
      <w:bookmarkStart w:id="207" w:name="_Toc408602802"/>
      <w:bookmarkStart w:id="208" w:name="_Toc408608854"/>
      <w:bookmarkStart w:id="209" w:name="_Toc408608924"/>
      <w:bookmarkStart w:id="210" w:name="_Toc408609006"/>
      <w:bookmarkStart w:id="211" w:name="_Toc409469321"/>
      <w:bookmarkStart w:id="212" w:name="_Toc409469627"/>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rsidR="001943CA" w:rsidRPr="00A77F26" w:rsidRDefault="001943CA" w:rsidP="00954B06">
      <w:pPr>
        <w:pStyle w:val="Heading2"/>
        <w:numPr>
          <w:ilvl w:val="1"/>
          <w:numId w:val="29"/>
        </w:numPr>
        <w:ind w:left="0" w:firstLine="0"/>
      </w:pPr>
      <w:bookmarkStart w:id="213" w:name="_Toc408588778"/>
      <w:bookmarkStart w:id="214" w:name="_Toc408588854"/>
      <w:bookmarkStart w:id="215" w:name="_Toc408608925"/>
      <w:bookmarkStart w:id="216" w:name="_Toc409469322"/>
      <w:bookmarkStart w:id="217" w:name="_Toc409469628"/>
      <w:r w:rsidRPr="00A77F26">
        <w:rPr>
          <w:rFonts w:hint="cs"/>
          <w:rtl/>
        </w:rPr>
        <w:t>مقدمه</w:t>
      </w:r>
      <w:bookmarkEnd w:id="213"/>
      <w:bookmarkEnd w:id="214"/>
      <w:bookmarkEnd w:id="215"/>
      <w:bookmarkEnd w:id="216"/>
      <w:bookmarkEnd w:id="217"/>
    </w:p>
    <w:p w:rsidR="001943CA" w:rsidRPr="00A77F26" w:rsidRDefault="001943CA" w:rsidP="007F44B0">
      <w:pPr>
        <w:tabs>
          <w:tab w:val="right" w:pos="540"/>
        </w:tabs>
        <w:rPr>
          <w:rtl/>
        </w:rPr>
      </w:pPr>
      <w:r w:rsidRPr="00A77F26">
        <w:rPr>
          <w:rFonts w:hint="cs"/>
          <w:rtl/>
        </w:rPr>
        <w:t xml:space="preserve">استخراج و مدیریت گراف به واسطه کاربردهای متعددی که در دامنه وسیعی از حوزه های حقیقی از قبیل زیست کامپیوتری، مکان یابی عیب یاب های نرم افزار، و ایجاد شبکه های کامپیوتری دارد، در سال های اخیر به قلمرو تحقیقی متداولی تبدیل شده است، علاوه بر این، انواع جدیدی از داده ها مانند داده های نیمه ـ ساختاری و </w:t>
      </w:r>
      <w:r w:rsidRPr="00A77F26">
        <w:t>XML</w:t>
      </w:r>
      <w:r w:rsidRPr="00A77F26">
        <w:rPr>
          <w:rFonts w:hint="cs"/>
          <w:rtl/>
        </w:rPr>
        <w:t xml:space="preserve"> </w:t>
      </w:r>
      <w:r w:rsidR="00481B62">
        <w:rPr>
          <w:rtl/>
        </w:rPr>
        <w:fldChar w:fldCharType="begin"/>
      </w:r>
      <w:r w:rsidR="00481B62">
        <w:rPr>
          <w:rtl/>
        </w:rPr>
        <w:instrText xml:space="preserve"> </w:instrText>
      </w:r>
      <w:r w:rsidR="00481B62">
        <w:instrText>ADDIN EN.CITE &lt;EndNote&gt;&lt;Cite&gt;&lt;Author&gt;Aggarwal&lt;/Author&gt;&lt;Year&gt;2007&lt;/Year&gt;&lt;RecNum&gt;89&lt;/RecNum&gt;&lt;DisplayText&gt;[32]&lt;/DisplayText&gt;&lt;record&gt;&lt;rec-number&gt;89&lt;/rec-number&gt;&lt;foreign-keys&gt;&lt;key app="EN" db-id="5vaes0fpbfpepxedwv65twzav09zxxw9p5xs" timestamp="1419606734"&gt;89</w:instrText>
      </w:r>
      <w:r w:rsidR="00481B62">
        <w:rPr>
          <w:rtl/>
        </w:rPr>
        <w:instrText>&lt;/</w:instrText>
      </w:r>
      <w:r w:rsidR="00481B62">
        <w:instrText>key&gt;&lt;/foreign-keys&gt;&lt;ref-type name="Conference Paper"&gt;47&lt;/ref-type&gt;&lt;contributors&gt;&lt;authors&gt;&lt;author&gt;Charu C. Aggarwal&lt;/author&gt;&lt;author&gt;Na Ta&lt;/author&gt;&lt;author&gt;Jianyong Wang&lt;/author&gt;&lt;author&gt;Jianhua Feng&lt;/author&gt;&lt;author&gt;Mohammed Zaki&lt;/author&gt;&lt;/authors&gt;&lt;/contributors&gt;&lt;titles&gt;&lt;title&gt;Xproj: a framework for projected structural clustering of xml documents&lt;/title&gt;&lt;secondary-title&gt;Proceedings of the 13th ACM SIGKDD international conference on Knowledge discovery and data mining&lt;/secondary-title&gt;&lt;/titles&gt;&lt;pages&gt;46-55</w:instrText>
      </w:r>
      <w:r w:rsidR="00481B62">
        <w:rPr>
          <w:rtl/>
        </w:rPr>
        <w:instrText>&lt;/</w:instrText>
      </w:r>
      <w:r w:rsidR="00481B62">
        <w:instrText>pages&gt;&lt;dates&gt;&lt;year&gt;2007&lt;/year&gt;&lt;/dates&gt;&lt;pub-location&gt;San Jose, California, USA&lt;/pub-location&gt;&lt;publisher&gt;ACM&lt;/publisher&gt;&lt;urls&gt;&lt;/urls&gt;&lt;custom1&gt;1281201&lt;/custom1&gt;&lt;electronic-resource-num&gt;10.1145/1281192.1281201&lt;/electronic-resource-num&gt;&lt;/record&gt;&lt;/Cite&gt;&lt;/EndNote</w:instrText>
      </w:r>
      <w:r w:rsidR="00481B62">
        <w:rPr>
          <w:rtl/>
        </w:rPr>
        <w:instrText>&gt;</w:instrText>
      </w:r>
      <w:r w:rsidR="00481B62">
        <w:rPr>
          <w:rtl/>
        </w:rPr>
        <w:fldChar w:fldCharType="separate"/>
      </w:r>
      <w:r w:rsidR="00481B62">
        <w:rPr>
          <w:noProof/>
          <w:rtl/>
        </w:rPr>
        <w:t>[</w:t>
      </w:r>
      <w:hyperlink w:anchor="_ENREF_32" w:tooltip="Aggarwal, 2007 #89" w:history="1">
        <w:r w:rsidR="007F44B0">
          <w:rPr>
            <w:noProof/>
            <w:rtl/>
          </w:rPr>
          <w:t>32</w:t>
        </w:r>
      </w:hyperlink>
      <w:r w:rsidR="00481B62">
        <w:rPr>
          <w:noProof/>
          <w:rtl/>
        </w:rPr>
        <w:t>]</w:t>
      </w:r>
      <w:r w:rsidR="00481B62">
        <w:rPr>
          <w:rtl/>
        </w:rPr>
        <w:fldChar w:fldCharType="end"/>
      </w:r>
      <w:r w:rsidRPr="00A77F26">
        <w:rPr>
          <w:rFonts w:hint="cs"/>
          <w:rtl/>
        </w:rPr>
        <w:t xml:space="preserve"> را می </w:t>
      </w:r>
      <w:r w:rsidR="00481B62">
        <w:rPr>
          <w:rFonts w:hint="cs"/>
          <w:rtl/>
        </w:rPr>
        <w:t>توان به شکل گراف ها ارائه کرد.</w:t>
      </w:r>
      <w:r w:rsidRPr="00A77F26">
        <w:rPr>
          <w:rFonts w:hint="cs"/>
          <w:rtl/>
        </w:rPr>
        <w:t xml:space="preserve"> </w:t>
      </w:r>
    </w:p>
    <w:p w:rsidR="001943CA" w:rsidRPr="00A77F26" w:rsidRDefault="001943CA" w:rsidP="00F15F0F">
      <w:pPr>
        <w:tabs>
          <w:tab w:val="right" w:pos="540"/>
        </w:tabs>
        <w:rPr>
          <w:rtl/>
        </w:rPr>
      </w:pPr>
      <w:r w:rsidRPr="00A77F26">
        <w:rPr>
          <w:rFonts w:hint="cs"/>
          <w:rtl/>
        </w:rPr>
        <w:t>در حوزه گراف، الزام و نیاز به برنامه های کاربردی مختلف یکنواخت نیست. بنابراین، الگوریتم های استخراج گراف که در یک حوزه عملکرد خوبی د</w:t>
      </w:r>
      <w:r w:rsidR="00481B62">
        <w:rPr>
          <w:rFonts w:hint="cs"/>
          <w:rtl/>
          <w:lang w:bidi="fa-IR"/>
        </w:rPr>
        <w:t>ار</w:t>
      </w:r>
      <w:r w:rsidR="00481B62">
        <w:rPr>
          <w:rFonts w:hint="cs"/>
          <w:rtl/>
        </w:rPr>
        <w:t>ند ممکن است در حوزه</w:t>
      </w:r>
      <w:r w:rsidRPr="00A77F26">
        <w:rPr>
          <w:rFonts w:hint="cs"/>
          <w:rtl/>
        </w:rPr>
        <w:t xml:space="preserve"> دیگر عملکرد خوبی نشان ندهند. به عنوان مثال، اجازه دهید حوزه های داده های زیر را بررسی کنیم.</w:t>
      </w:r>
    </w:p>
    <w:p w:rsidR="001943CA" w:rsidRPr="00A77F26" w:rsidRDefault="001943CA" w:rsidP="00F15F0F">
      <w:pPr>
        <w:pStyle w:val="ListParagraph"/>
        <w:numPr>
          <w:ilvl w:val="0"/>
          <w:numId w:val="1"/>
        </w:numPr>
        <w:tabs>
          <w:tab w:val="right" w:pos="540"/>
        </w:tabs>
        <w:rPr>
          <w:b/>
          <w:bCs/>
        </w:rPr>
      </w:pPr>
      <w:r w:rsidRPr="00A77F26">
        <w:rPr>
          <w:rFonts w:hint="cs"/>
          <w:b/>
          <w:bCs/>
          <w:rtl/>
        </w:rPr>
        <w:t xml:space="preserve">داده های شیمیایی: </w:t>
      </w:r>
      <w:r w:rsidRPr="00A77F26">
        <w:rPr>
          <w:rFonts w:hint="cs"/>
          <w:rtl/>
        </w:rPr>
        <w:t xml:space="preserve"> داده های شیمیایی اغلب به صورت گراف هایی بیان می شوند که گره ها متناظر با اتم ها و اتصال ها متناظر با پیوندهای بین اتم ها هستند. زیر ساختارهای داده ها نیز ممکن است به عنوان گره های اختصاصی مورد استفاده قرار بگیرند. در این حالت، گراف های اختصاصی کاملاً کوچک هستند، با این همه، کپی های متعددی در میان گره های مختلف وجود دارند. این موضوع منجر به چالش های هم ریختی در برنامه هایی مثل تناظر گراف می شود. چالش هم ریختی این است که گره ها در یک جفت گراف مشخص از جهات گوناگونی با</w:t>
      </w:r>
      <w:r w:rsidR="00425C6B">
        <w:rPr>
          <w:rFonts w:hint="cs"/>
          <w:rtl/>
        </w:rPr>
        <w:t xml:space="preserve"> </w:t>
      </w:r>
      <w:r w:rsidRPr="00A77F26">
        <w:rPr>
          <w:rFonts w:hint="cs"/>
          <w:rtl/>
        </w:rPr>
        <w:t>هم تناظر و شباهت داشته باشند. تعداد تناظرهای موجود کاربردی از جمله استخراج الگوی پرتکرار، تناظر گراف و طبقه بندی گراف، موضوع مهمی به شمار می رود.</w:t>
      </w:r>
    </w:p>
    <w:p w:rsidR="001943CA" w:rsidRPr="00A77F26" w:rsidRDefault="001943CA" w:rsidP="00F15F0F">
      <w:pPr>
        <w:pStyle w:val="ListParagraph"/>
        <w:numPr>
          <w:ilvl w:val="0"/>
          <w:numId w:val="1"/>
        </w:numPr>
        <w:tabs>
          <w:tab w:val="right" w:pos="540"/>
        </w:tabs>
        <w:rPr>
          <w:b/>
          <w:bCs/>
        </w:rPr>
      </w:pPr>
      <w:r w:rsidRPr="00A77F26">
        <w:rPr>
          <w:rFonts w:hint="cs"/>
          <w:b/>
          <w:bCs/>
          <w:rtl/>
        </w:rPr>
        <w:t>داده های زیستی:</w:t>
      </w:r>
      <w:r w:rsidRPr="00A77F26">
        <w:rPr>
          <w:rFonts w:hint="cs"/>
          <w:rtl/>
        </w:rPr>
        <w:t xml:space="preserve"> داده های زیستی به شیوه ای مشابه با داده های شیمیایی طراحی می شوند. با این وجود، گراف های اختصاصی به طور معمول اندازه بسیار بزرگتری دارند. به علاوه، گره ها معمولاً بخش های مدل های زیستی را با دقت طراحی می کنند. آمینواسید می تواند نمو</w:t>
      </w:r>
      <w:r w:rsidR="00425C6B">
        <w:rPr>
          <w:rFonts w:hint="cs"/>
          <w:rtl/>
        </w:rPr>
        <w:t>نه ای بارز از یک گره در برنامه</w:t>
      </w:r>
      <w:r w:rsidRPr="00A77F26">
        <w:rPr>
          <w:rFonts w:hint="cs"/>
          <w:rtl/>
        </w:rPr>
        <w:t xml:space="preserve"> کاربردی </w:t>
      </w:r>
      <w:r w:rsidRPr="00A77F26">
        <w:t>DNA</w:t>
      </w:r>
      <w:r w:rsidR="00425C6B">
        <w:rPr>
          <w:rFonts w:hint="cs"/>
          <w:rtl/>
        </w:rPr>
        <w:t xml:space="preserve"> باشد. هر شبکه</w:t>
      </w:r>
      <w:r w:rsidRPr="00A77F26">
        <w:rPr>
          <w:rFonts w:hint="cs"/>
          <w:rtl/>
        </w:rPr>
        <w:t xml:space="preserve"> زیستی مجزا به سادگی می تواند شامل هزاران گره باشد. ا</w:t>
      </w:r>
      <w:r w:rsidR="00425C6B">
        <w:rPr>
          <w:rFonts w:hint="cs"/>
          <w:rtl/>
        </w:rPr>
        <w:t>ندازه</w:t>
      </w:r>
      <w:r w:rsidRPr="00A77F26">
        <w:rPr>
          <w:rFonts w:hint="cs"/>
          <w:rtl/>
        </w:rPr>
        <w:t xml:space="preserve"> پایگاه داده های کلی نیز به حد کافی برای گراف های اصلی بزرگ هست که روی دیسک ذخیره شود. ماهیت ذخیره سازی ـ روی دیسک مجموعه داده ها اغلب به موضوعات منحصر ب</w:t>
      </w:r>
      <w:r w:rsidR="00425C6B">
        <w:rPr>
          <w:rFonts w:hint="cs"/>
          <w:rtl/>
        </w:rPr>
        <w:t xml:space="preserve">ه </w:t>
      </w:r>
      <w:r w:rsidRPr="00A77F26">
        <w:rPr>
          <w:rFonts w:hint="cs"/>
          <w:rtl/>
        </w:rPr>
        <w:t>فردی منتهی می شود که در سایر طرح ها با آن مواجه نمی شویم. به عنوان مثال، ترتیب دستیابی کران ها در گراف در این حالت بسیار جدی تر و مهم تر می شود، هر الگوریتمی که برای دسترسی تصادفی به کر</w:t>
      </w:r>
      <w:r w:rsidR="00425C6B">
        <w:rPr>
          <w:rFonts w:hint="cs"/>
          <w:rtl/>
        </w:rPr>
        <w:t>ا</w:t>
      </w:r>
      <w:r w:rsidRPr="00A77F26">
        <w:rPr>
          <w:rFonts w:hint="cs"/>
          <w:rtl/>
        </w:rPr>
        <w:t xml:space="preserve">ن ها طراحی شده باشد کارایی چندانی در این حالت نخواهد داشت. </w:t>
      </w:r>
    </w:p>
    <w:p w:rsidR="001943CA" w:rsidRPr="00A77F26" w:rsidRDefault="001943CA" w:rsidP="00F15F0F">
      <w:pPr>
        <w:pStyle w:val="ListParagraph"/>
        <w:numPr>
          <w:ilvl w:val="0"/>
          <w:numId w:val="1"/>
        </w:numPr>
        <w:tabs>
          <w:tab w:val="right" w:pos="540"/>
        </w:tabs>
        <w:rPr>
          <w:b/>
          <w:bCs/>
        </w:rPr>
      </w:pPr>
      <w:r w:rsidRPr="00A77F26">
        <w:rPr>
          <w:rFonts w:hint="cs"/>
          <w:b/>
          <w:bCs/>
          <w:rtl/>
        </w:rPr>
        <w:t>داده های شبکه ای شده کامپیو</w:t>
      </w:r>
      <w:r w:rsidR="00425C6B">
        <w:rPr>
          <w:rFonts w:hint="cs"/>
          <w:b/>
          <w:bCs/>
          <w:rtl/>
        </w:rPr>
        <w:t>ت</w:t>
      </w:r>
      <w:r w:rsidRPr="00A77F26">
        <w:rPr>
          <w:rFonts w:hint="cs"/>
          <w:b/>
          <w:bCs/>
          <w:rtl/>
        </w:rPr>
        <w:t>ری و داده های وب:</w:t>
      </w:r>
      <w:r w:rsidRPr="00A77F26">
        <w:rPr>
          <w:rFonts w:hint="cs"/>
          <w:rtl/>
        </w:rPr>
        <w:t xml:space="preserve"> در مورد شبکه های کامپیوتری و وب، تعداد گره ها در گراف اصلی ممکن است بسیار انبوه باشد. وقتی تعداد گره ها انبوه باشد موجب پیدایش تعداد بی</w:t>
      </w:r>
      <w:r w:rsidR="00425C6B">
        <w:rPr>
          <w:rFonts w:hint="cs"/>
          <w:rtl/>
        </w:rPr>
        <w:t xml:space="preserve"> </w:t>
      </w:r>
      <w:r w:rsidRPr="00A77F26">
        <w:rPr>
          <w:rFonts w:hint="cs"/>
          <w:rtl/>
        </w:rPr>
        <w:t>شماری از کران های متمایز می شود. این پدیده به عنوان مسئله قلمرو انبوه در داده های شبکه ای نیز معرفی می شود. در این</w:t>
      </w:r>
      <w:r w:rsidR="00425C6B">
        <w:rPr>
          <w:rFonts w:hint="cs"/>
          <w:rtl/>
        </w:rPr>
        <w:t xml:space="preserve"> </w:t>
      </w:r>
      <w:r w:rsidRPr="00A77F26">
        <w:rPr>
          <w:rFonts w:hint="cs"/>
          <w:rtl/>
        </w:rPr>
        <w:t>گونه موارد، تعداد کران های متمایز ممکن است آن</w:t>
      </w:r>
      <w:r w:rsidR="00425C6B">
        <w:rPr>
          <w:rFonts w:hint="cs"/>
          <w:rtl/>
        </w:rPr>
        <w:t xml:space="preserve"> </w:t>
      </w:r>
      <w:r w:rsidRPr="00A77F26">
        <w:rPr>
          <w:rFonts w:hint="cs"/>
          <w:rtl/>
        </w:rPr>
        <w:t>قدر زیاد باشد که نگهداری آن</w:t>
      </w:r>
      <w:r w:rsidR="00425C6B">
        <w:rPr>
          <w:rFonts w:hint="cs"/>
          <w:rtl/>
        </w:rPr>
        <w:t xml:space="preserve"> </w:t>
      </w:r>
      <w:r w:rsidRPr="00A77F26">
        <w:rPr>
          <w:rFonts w:hint="cs"/>
          <w:rtl/>
        </w:rPr>
        <w:t>ها در فضای ذخیره سازی موجود دشوار شود. از این رو، باید تکنیک هایی برای فشرده ک</w:t>
      </w:r>
      <w:r w:rsidR="00425C6B">
        <w:rPr>
          <w:rFonts w:hint="cs"/>
          <w:rtl/>
        </w:rPr>
        <w:t>ردن وکار با بازنمایی های فشرده</w:t>
      </w:r>
      <w:r w:rsidRPr="00A77F26">
        <w:rPr>
          <w:rFonts w:hint="cs"/>
          <w:rtl/>
        </w:rPr>
        <w:t xml:space="preserve"> مجموعه داده ها پدیدار شوند. در این</w:t>
      </w:r>
      <w:r w:rsidR="00425C6B">
        <w:rPr>
          <w:rFonts w:hint="cs"/>
          <w:rtl/>
        </w:rPr>
        <w:t xml:space="preserve"> </w:t>
      </w:r>
      <w:r w:rsidRPr="00A77F26">
        <w:rPr>
          <w:rFonts w:hint="cs"/>
          <w:rtl/>
        </w:rPr>
        <w:t xml:space="preserve">گونه موارد، چالش </w:t>
      </w:r>
      <w:r w:rsidRPr="00A77F26">
        <w:rPr>
          <w:rFonts w:hint="cs"/>
          <w:rtl/>
        </w:rPr>
        <w:lastRenderedPageBreak/>
        <w:t xml:space="preserve">دیگری از </w:t>
      </w:r>
      <w:r w:rsidR="00425C6B">
        <w:rPr>
          <w:rFonts w:hint="cs"/>
          <w:rtl/>
        </w:rPr>
        <w:t>این واقعیت بر می خیزد که ذخیره</w:t>
      </w:r>
      <w:r w:rsidRPr="00A77F26">
        <w:rPr>
          <w:rFonts w:hint="cs"/>
          <w:rtl/>
        </w:rPr>
        <w:t xml:space="preserve"> کران های تازه وارد برای تحلیل در آینده امکان پذیر نخواهد بود. با این وجود، تکنیک های فشرده سازی به ویژه برای این </w:t>
      </w:r>
      <w:r w:rsidR="00425C6B">
        <w:rPr>
          <w:rFonts w:hint="cs"/>
          <w:rtl/>
        </w:rPr>
        <w:t>حالت الزامی و حیاتی است. فشرده</w:t>
      </w:r>
      <w:r w:rsidRPr="00A77F26">
        <w:rPr>
          <w:rFonts w:hint="cs"/>
          <w:rtl/>
        </w:rPr>
        <w:t xml:space="preserve"> زنجیره ممکن است برای پردازش گراف های اصلی در آینده ذخیره شود. </w:t>
      </w:r>
    </w:p>
    <w:p w:rsidR="001943CA" w:rsidRPr="00A77F26" w:rsidRDefault="001943CA" w:rsidP="00F15F0F">
      <w:pPr>
        <w:pStyle w:val="ListParagraph"/>
        <w:numPr>
          <w:ilvl w:val="0"/>
          <w:numId w:val="1"/>
        </w:numPr>
        <w:tabs>
          <w:tab w:val="right" w:pos="540"/>
        </w:tabs>
        <w:rPr>
          <w:b/>
          <w:bCs/>
        </w:rPr>
      </w:pPr>
      <w:r w:rsidRPr="00A77F26">
        <w:rPr>
          <w:rFonts w:hint="cs"/>
          <w:b/>
          <w:bCs/>
          <w:rtl/>
        </w:rPr>
        <w:t xml:space="preserve">داده های </w:t>
      </w:r>
      <w:r w:rsidRPr="00A77F26">
        <w:rPr>
          <w:b/>
          <w:bCs/>
        </w:rPr>
        <w:t>XML</w:t>
      </w:r>
      <w:r w:rsidRPr="00A77F26">
        <w:rPr>
          <w:rFonts w:hint="cs"/>
          <w:b/>
          <w:bCs/>
          <w:rtl/>
        </w:rPr>
        <w:t>:</w:t>
      </w:r>
      <w:r w:rsidRPr="00A77F26">
        <w:rPr>
          <w:rFonts w:hint="cs"/>
          <w:rtl/>
        </w:rPr>
        <w:t xml:space="preserve"> داده های </w:t>
      </w:r>
      <w:r w:rsidRPr="00A77F26">
        <w:t>XML</w:t>
      </w:r>
      <w:r w:rsidRPr="00A77F26">
        <w:rPr>
          <w:rFonts w:hint="cs"/>
          <w:rtl/>
        </w:rPr>
        <w:t xml:space="preserve"> فرمی طبیعی از داده های گراف نسبتاً کلی هستند. خطر نشان می کنیم که الگوریتم های استخراج و مدیریت برای داده های </w:t>
      </w:r>
      <w:r w:rsidRPr="00A77F26">
        <w:t>XML</w:t>
      </w:r>
      <w:r w:rsidRPr="00A77F26">
        <w:rPr>
          <w:rFonts w:hint="cs"/>
          <w:rtl/>
        </w:rPr>
        <w:t xml:space="preserve"> در مورد گراف ها نیز کاملاً کارآمد و سودمند خواهند بود، زیرا داده های </w:t>
      </w:r>
      <w:r w:rsidRPr="00A77F26">
        <w:t>XML</w:t>
      </w:r>
      <w:r w:rsidRPr="00A77F26">
        <w:rPr>
          <w:rFonts w:hint="cs"/>
          <w:rtl/>
        </w:rPr>
        <w:t xml:space="preserve"> را می توان به عنوان گراف های برچسب دار در نظر گرفت. به علاوه، ترکیب های خاصیت ـ مقدار همراه با گره ها می تواند این مسئله را چالشی تر سازد. با این وجود، تحقیق در حوزه داده های </w:t>
      </w:r>
      <w:r w:rsidRPr="00A77F26">
        <w:t>XML</w:t>
      </w:r>
      <w:r w:rsidRPr="00A77F26">
        <w:rPr>
          <w:rFonts w:hint="cs"/>
          <w:rtl/>
        </w:rPr>
        <w:t xml:space="preserve"> اغلب کاملاً مستقل از تحقیق در حوزه استخراج گراف بوده است. با این حال، در این فصل تلاش خواهیم کرد الگوریتم های استخراج داده های </w:t>
      </w:r>
      <w:r w:rsidRPr="00A77F26">
        <w:t>XML</w:t>
      </w:r>
      <w:r w:rsidRPr="00A77F26">
        <w:rPr>
          <w:rFonts w:hint="cs"/>
          <w:rtl/>
        </w:rPr>
        <w:t xml:space="preserve"> را همراه با الگوریتم های استخراج و </w:t>
      </w:r>
      <w:r w:rsidR="00425C6B">
        <w:rPr>
          <w:rFonts w:hint="cs"/>
          <w:rtl/>
        </w:rPr>
        <w:t>مدیریت گراف مورد بحث قرار دهیم.</w:t>
      </w:r>
    </w:p>
    <w:p w:rsidR="001943CA" w:rsidRPr="00A77F26" w:rsidRDefault="001943CA" w:rsidP="00F15F0F">
      <w:pPr>
        <w:tabs>
          <w:tab w:val="right" w:pos="540"/>
        </w:tabs>
        <w:rPr>
          <w:rtl/>
        </w:rPr>
      </w:pPr>
      <w:r w:rsidRPr="00A77F26">
        <w:rPr>
          <w:rFonts w:hint="cs"/>
          <w:rtl/>
        </w:rPr>
        <w:t>بدیهی است که طراحی یک الگوریتم استخراج ویژه به حوزه کاربردی مرتبط با آن بستگی دارد. به عنوان مثال، یک مجموعه داده قابل ذخیره سازی روی دیسک نیازمند طراحی دقیق یک الگوریتم است که در آن کران های هر گراف به طور تصادفی قابل دستیابی نباشند. همچنین، شبکه های دارای حوزه فراگیر و گسترده نیازمند فشرده سازی دقیق گراف های اصلی به منظور تسهیل فرآیند هستند. از سوی دیگر، مولکول های شیمیایی حاوی کپی های فراوان از گره ـ برچسب ها چالش منحصر ب</w:t>
      </w:r>
      <w:r w:rsidR="00425C6B">
        <w:rPr>
          <w:rFonts w:hint="cs"/>
          <w:rtl/>
        </w:rPr>
        <w:t xml:space="preserve">ه </w:t>
      </w:r>
      <w:r w:rsidRPr="00A77F26">
        <w:rPr>
          <w:rFonts w:hint="cs"/>
          <w:rtl/>
        </w:rPr>
        <w:t xml:space="preserve">فردی در قالب هم ریختی گراف را به انواعی از برنامه های کاربردی تحمیل می کنند. </w:t>
      </w:r>
    </w:p>
    <w:p w:rsidR="001943CA" w:rsidRPr="00A77F26" w:rsidRDefault="001943CA" w:rsidP="00F15F0F">
      <w:pPr>
        <w:tabs>
          <w:tab w:val="right" w:pos="540"/>
        </w:tabs>
        <w:rPr>
          <w:rtl/>
        </w:rPr>
      </w:pPr>
      <w:r w:rsidRPr="00A77F26">
        <w:rPr>
          <w:rFonts w:hint="cs"/>
          <w:rtl/>
        </w:rPr>
        <w:t xml:space="preserve">در این فصل، انواع مختلفی از برنامه های کاربردی استخراج و مدیریت گراف به همراه کاربردهای متناظر با آن را مورد بررسی و بحث قرار خواهیم داد. به این نکته اشاره می کنیم که مرز بین الگوریتم های استخراج و مدیریت داده ها اغلب اوقات روشن نیست، زیرا بسیاری از الگوریتم ها را می توان در هر دو گروه طبقه بندی کرد. موضوعات مطرح شده در این فصل را می توان اساساً به سه گروه تقسیم کرد. این گروه ها به شکل زیر به بحث گذاشته می شوند: </w:t>
      </w:r>
    </w:p>
    <w:p w:rsidR="001943CA" w:rsidRPr="00A77F26" w:rsidRDefault="001943CA" w:rsidP="00F15F0F">
      <w:pPr>
        <w:pStyle w:val="ListParagraph"/>
        <w:numPr>
          <w:ilvl w:val="0"/>
          <w:numId w:val="2"/>
        </w:numPr>
        <w:tabs>
          <w:tab w:val="right" w:pos="540"/>
        </w:tabs>
      </w:pPr>
      <w:r w:rsidRPr="00A77F26">
        <w:rPr>
          <w:rFonts w:hint="cs"/>
          <w:b/>
          <w:bCs/>
          <w:rtl/>
        </w:rPr>
        <w:t xml:space="preserve">الگوریتم های مدیریت گراف: </w:t>
      </w:r>
      <w:r w:rsidRPr="00A77F26">
        <w:rPr>
          <w:rFonts w:hint="cs"/>
          <w:rtl/>
        </w:rPr>
        <w:t>این عنوان به الگوریتم هایی برای مدیریت و شاخص گذاری حجم زیادی از داده های گراف باز می گردد. در این بخش، الگوریتم هایی برای شاخص گذاری گراف ها و همین طور پردازش پرس و جوهای گراف ارائه خواهیم کرد. انواع دیگری از پرسش ها از قبیل پرس وجوهای مرتبط با دسترسی را نیز مورد تحقیق قرار</w:t>
      </w:r>
      <w:r w:rsidR="00425C6B">
        <w:rPr>
          <w:rFonts w:hint="cs"/>
          <w:rtl/>
        </w:rPr>
        <w:t xml:space="preserve"> خواهیم داد. و به تحقیق درباره</w:t>
      </w:r>
      <w:r w:rsidRPr="00A77F26">
        <w:rPr>
          <w:rFonts w:hint="cs"/>
          <w:rtl/>
        </w:rPr>
        <w:t xml:space="preserve"> الگوریتم های تناظر و تطبیق گراف ها و کاربردهای آنها خواهیم پرداخت.</w:t>
      </w:r>
    </w:p>
    <w:p w:rsidR="001943CA" w:rsidRPr="00A77F26" w:rsidRDefault="001943CA" w:rsidP="00F15F0F">
      <w:pPr>
        <w:pStyle w:val="ListParagraph"/>
        <w:numPr>
          <w:ilvl w:val="0"/>
          <w:numId w:val="2"/>
        </w:numPr>
        <w:tabs>
          <w:tab w:val="right" w:pos="540"/>
        </w:tabs>
      </w:pPr>
      <w:r w:rsidRPr="00A77F26">
        <w:rPr>
          <w:rFonts w:hint="cs"/>
          <w:b/>
          <w:bCs/>
          <w:rtl/>
        </w:rPr>
        <w:t>الگوریتم های استخراج گراف:</w:t>
      </w:r>
      <w:r w:rsidRPr="00A77F26">
        <w:rPr>
          <w:rFonts w:hint="cs"/>
          <w:rtl/>
        </w:rPr>
        <w:t xml:space="preserve"> این به الگوریتم هایی که برای استخراج الگوها، روندها، مسیرها و خوشه ها از گراف به کار می روند، اشاره دارد. در بعضی از موارد، ممکن است لازم باشد الگوریتم ها را بر مجموعه های بزرگی از گراف های موجود در دیسک اعمال کنیم. روش هایی برای خوشه بندی، طبقه بندی و استخراج الگوی پرتکرار را بررسی خواهیم کرد. همچنین، بررسی مشروحی از این الگوریتم ها در آثار این حوزه ارائه خواهیم کرد. </w:t>
      </w:r>
    </w:p>
    <w:p w:rsidR="001943CA" w:rsidRPr="00A77F26" w:rsidRDefault="001943CA" w:rsidP="00FC4973">
      <w:pPr>
        <w:pStyle w:val="ListParagraph"/>
        <w:numPr>
          <w:ilvl w:val="0"/>
          <w:numId w:val="2"/>
        </w:numPr>
        <w:tabs>
          <w:tab w:val="right" w:pos="540"/>
        </w:tabs>
      </w:pPr>
      <w:r w:rsidRPr="00A77F26">
        <w:rPr>
          <w:rFonts w:hint="cs"/>
          <w:b/>
          <w:bCs/>
          <w:rtl/>
        </w:rPr>
        <w:t>کاربردهای مدیریت و استخراج داده های گراف:</w:t>
      </w:r>
      <w:r w:rsidRPr="00A77F26">
        <w:rPr>
          <w:rFonts w:hint="cs"/>
          <w:rtl/>
        </w:rPr>
        <w:t xml:space="preserve"> حوزه های کاربردی مختلف که در آن الگوریتم های مدیریت و استخراج داده های گراف مورد نیاز است را مورد مطالعه قرار خواهیم داد. این حوزه عبارتند از: داده های وب، شبکه های اجتماعی و کامپیوتری، داده های زیستی و شیمیایی، و مکان یابی عیب یاب های نرم افزار. </w:t>
      </w:r>
    </w:p>
    <w:p w:rsidR="001943CA" w:rsidRPr="00A77F26" w:rsidRDefault="001943CA" w:rsidP="00954B06">
      <w:pPr>
        <w:pStyle w:val="Heading2"/>
        <w:numPr>
          <w:ilvl w:val="1"/>
          <w:numId w:val="29"/>
        </w:numPr>
        <w:ind w:left="0" w:firstLine="0"/>
      </w:pPr>
      <w:bookmarkStart w:id="218" w:name="_Toc408588779"/>
      <w:bookmarkStart w:id="219" w:name="_Toc408588855"/>
      <w:bookmarkStart w:id="220" w:name="_Toc408608926"/>
      <w:bookmarkStart w:id="221" w:name="_Toc409469323"/>
      <w:bookmarkStart w:id="222" w:name="_Toc409469629"/>
      <w:r w:rsidRPr="00A77F26">
        <w:rPr>
          <w:rFonts w:hint="cs"/>
          <w:rtl/>
        </w:rPr>
        <w:lastRenderedPageBreak/>
        <w:t>الگوریتم های مدیریت داده های گراف</w:t>
      </w:r>
      <w:bookmarkEnd w:id="218"/>
      <w:bookmarkEnd w:id="219"/>
      <w:bookmarkEnd w:id="220"/>
      <w:bookmarkEnd w:id="221"/>
      <w:bookmarkEnd w:id="222"/>
      <w:r w:rsidRPr="00A77F26">
        <w:rPr>
          <w:rFonts w:hint="cs"/>
          <w:rtl/>
        </w:rPr>
        <w:t xml:space="preserve"> </w:t>
      </w:r>
    </w:p>
    <w:p w:rsidR="001943CA" w:rsidRPr="00A77F26" w:rsidRDefault="001943CA" w:rsidP="00FC4973">
      <w:pPr>
        <w:tabs>
          <w:tab w:val="right" w:pos="540"/>
        </w:tabs>
        <w:rPr>
          <w:rtl/>
        </w:rPr>
      </w:pPr>
      <w:r w:rsidRPr="00A77F26">
        <w:rPr>
          <w:rFonts w:hint="cs"/>
          <w:rtl/>
        </w:rPr>
        <w:t>مدیریت داده های گراف چالشی تر از داده های چند بعدی شده است. باز نمایی ساختاری گراف دارای توانایی گویایی بیشتری است، اما این گویایی در ازای هزینه ای به دست می آید. این هزینه در قالب دشواری بازنمایی، دسترسی و پردازش ظاهر می شود زیرا عملیات میانی از جمله ارز</w:t>
      </w:r>
      <w:r w:rsidR="00932F11">
        <w:rPr>
          <w:rFonts w:hint="cs"/>
          <w:rtl/>
        </w:rPr>
        <w:t>یابی شباهت، معدل گیری و محاسبه</w:t>
      </w:r>
      <w:r w:rsidRPr="00A77F26">
        <w:rPr>
          <w:rFonts w:hint="cs"/>
          <w:rtl/>
        </w:rPr>
        <w:t xml:space="preserve"> فاصله و بعد ذات</w:t>
      </w:r>
      <w:r w:rsidR="00932F11">
        <w:rPr>
          <w:rFonts w:hint="cs"/>
          <w:rtl/>
        </w:rPr>
        <w:t>اً در داده های ساختاری به شیوه</w:t>
      </w:r>
      <w:r w:rsidRPr="00A77F26">
        <w:rPr>
          <w:rFonts w:hint="cs"/>
          <w:rtl/>
        </w:rPr>
        <w:t xml:space="preserve"> داده های چند بعدی تعیین نمی شود. علاوه بر</w:t>
      </w:r>
      <w:r w:rsidR="00932F11">
        <w:rPr>
          <w:rFonts w:hint="cs"/>
          <w:rtl/>
        </w:rPr>
        <w:t xml:space="preserve"> </w:t>
      </w:r>
      <w:r w:rsidRPr="00A77F26">
        <w:rPr>
          <w:rFonts w:hint="cs"/>
          <w:rtl/>
        </w:rPr>
        <w:t>این، پایگاه داده های ارتباطی سنتی با استفاده از قطعه خواندن ـ نوشتن به طور کارآمدی قابل دسترسی است؛ این برای داده های ساختاری که در آن کران ها در یک ترتیب اختیاری قابل دسترسی اند، طبیعی به نظر نمی رسد. با این وجود، پیشرفت های اخیر قادر به کاهش دست کم بعضی از نگرانی ها بوده اند. در این بخش، ارزیابی بسیاری از الگوریتم</w:t>
      </w:r>
      <w:r w:rsidR="00932F11">
        <w:rPr>
          <w:rFonts w:hint="cs"/>
          <w:rtl/>
        </w:rPr>
        <w:t xml:space="preserve"> ها و برنامه های اخیر در زمینه</w:t>
      </w:r>
      <w:r w:rsidRPr="00A77F26">
        <w:rPr>
          <w:rFonts w:hint="cs"/>
          <w:rtl/>
        </w:rPr>
        <w:t xml:space="preserve"> مدیریت گراف ارائه خواهیم داد. </w:t>
      </w:r>
    </w:p>
    <w:p w:rsidR="001943CA" w:rsidRPr="00A77F26" w:rsidRDefault="001943CA" w:rsidP="00954B06">
      <w:pPr>
        <w:pStyle w:val="Heading3"/>
        <w:numPr>
          <w:ilvl w:val="2"/>
          <w:numId w:val="29"/>
        </w:numPr>
        <w:ind w:left="0" w:firstLine="0"/>
      </w:pPr>
      <w:bookmarkStart w:id="223" w:name="_Toc408588780"/>
      <w:bookmarkStart w:id="224" w:name="_Toc408588856"/>
      <w:bookmarkStart w:id="225" w:name="_Toc408608927"/>
      <w:bookmarkStart w:id="226" w:name="_Toc409469324"/>
      <w:bookmarkStart w:id="227" w:name="_Toc409469630"/>
      <w:r w:rsidRPr="00A77F26">
        <w:rPr>
          <w:rFonts w:hint="cs"/>
          <w:rtl/>
        </w:rPr>
        <w:t>تکنیک های شاخص گذاری و پردازش پرس و جو</w:t>
      </w:r>
      <w:bookmarkEnd w:id="223"/>
      <w:bookmarkEnd w:id="224"/>
      <w:bookmarkEnd w:id="225"/>
      <w:bookmarkEnd w:id="226"/>
      <w:bookmarkEnd w:id="227"/>
    </w:p>
    <w:p w:rsidR="001943CA" w:rsidRPr="00A77F26" w:rsidRDefault="001943CA" w:rsidP="00F15F0F">
      <w:pPr>
        <w:tabs>
          <w:tab w:val="right" w:pos="540"/>
        </w:tabs>
        <w:rPr>
          <w:rtl/>
        </w:rPr>
      </w:pPr>
      <w:r w:rsidRPr="00A77F26">
        <w:rPr>
          <w:rFonts w:hint="cs"/>
          <w:rtl/>
        </w:rPr>
        <w:t xml:space="preserve">مدل های پایگاه داده و زبان های پرسش موجود، شامل مدل ارتباطی و </w:t>
      </w:r>
      <w:r w:rsidRPr="00A77F26">
        <w:t>SQL</w:t>
      </w:r>
      <w:r w:rsidRPr="00A77F26">
        <w:rPr>
          <w:rFonts w:hint="cs"/>
          <w:rtl/>
        </w:rPr>
        <w:t xml:space="preserve">، فاقد پشتیبان طبیعی برای ساختارهای داده های پیشرفته مثل نمودارهای درختی و گراف ها هستند. اخیراً، با توجه به استفاده گسترده از </w:t>
      </w:r>
      <w:r w:rsidRPr="00A77F26">
        <w:t>XML</w:t>
      </w:r>
      <w:r w:rsidRPr="00A77F26">
        <w:rPr>
          <w:rFonts w:hint="cs"/>
          <w:rtl/>
        </w:rPr>
        <w:t xml:space="preserve"> به عنوان فر</w:t>
      </w:r>
      <w:r w:rsidR="003017F0">
        <w:rPr>
          <w:rFonts w:hint="cs"/>
          <w:rtl/>
        </w:rPr>
        <w:t>م</w:t>
      </w:r>
      <w:r w:rsidRPr="00A77F26">
        <w:rPr>
          <w:rFonts w:hint="cs"/>
          <w:rtl/>
        </w:rPr>
        <w:t>تی برای تبادل داده ها، تعدادی از مدل های داده ها و زبان های پرسش جدیدی برای ساختارهای درخت ـ مانند پیشنهاد شده اند. در این اواخر، موج جدیدی از برنامه های کاربردی در حوزه مختلفی مثل شبکه، مدیریت هستی شناسی، بیو</w:t>
      </w:r>
      <w:r w:rsidR="003017F0">
        <w:rPr>
          <w:rFonts w:hint="cs"/>
          <w:rtl/>
        </w:rPr>
        <w:t xml:space="preserve"> </w:t>
      </w:r>
      <w:r w:rsidRPr="00A77F26">
        <w:rPr>
          <w:rFonts w:hint="cs"/>
          <w:rtl/>
        </w:rPr>
        <w:t>انف</w:t>
      </w:r>
      <w:r w:rsidRPr="00A77F26">
        <w:rPr>
          <w:rFonts w:hint="cs"/>
          <w:rtl/>
          <w:lang w:bidi="fa-IR"/>
        </w:rPr>
        <w:t>ور</w:t>
      </w:r>
      <w:r w:rsidRPr="00A77F26">
        <w:rPr>
          <w:rFonts w:hint="cs"/>
          <w:rtl/>
        </w:rPr>
        <w:t>ماتیک،</w:t>
      </w:r>
      <w:r w:rsidR="003017F0">
        <w:rPr>
          <w:rFonts w:hint="cs"/>
          <w:rtl/>
        </w:rPr>
        <w:t xml:space="preserve"> غیره... به دنبال مدل های داده</w:t>
      </w:r>
      <w:r w:rsidRPr="00A77F26">
        <w:rPr>
          <w:rFonts w:hint="cs"/>
          <w:rtl/>
        </w:rPr>
        <w:t xml:space="preserve"> جدید، زبان ها و سیستم های نوین برای داده های دارای ساختار گراف بوده اند.</w:t>
      </w:r>
    </w:p>
    <w:p w:rsidR="001943CA" w:rsidRPr="00A77F26" w:rsidRDefault="001943CA" w:rsidP="00F15F0F">
      <w:pPr>
        <w:tabs>
          <w:tab w:val="right" w:pos="540"/>
        </w:tabs>
        <w:rPr>
          <w:rtl/>
        </w:rPr>
      </w:pPr>
      <w:r w:rsidRPr="00A77F26">
        <w:rPr>
          <w:rFonts w:hint="cs"/>
          <w:rtl/>
        </w:rPr>
        <w:t>به طور کلی، این وظیفه ساده خواهد بود اگر به شکل زیر ارائه شود: برای یک الگوی پرس وجو (نمودار درختی یا گراف) نمودارهای درختی یا گراف هایی را در پایگاه داده ها پیدا کنید که دارای یا مشابه الگوی پرس و جو باشند. برای تحقق مؤثر و دقیق این وظیفه، می بایست به چند موضوع مهم بپردازیم: (</w:t>
      </w:r>
      <w:r w:rsidRPr="00A77F26">
        <w:t>i</w:t>
      </w:r>
      <w:r w:rsidRPr="00A77F26">
        <w:rPr>
          <w:rFonts w:hint="cs"/>
          <w:rtl/>
        </w:rPr>
        <w:t>) چگونه داده ها و پرس و جو را طراحی کنیم؛ (</w:t>
      </w:r>
      <w:r w:rsidRPr="00A77F26">
        <w:t>ii</w:t>
      </w:r>
      <w:r w:rsidRPr="00A77F26">
        <w:rPr>
          <w:rFonts w:hint="cs"/>
          <w:rtl/>
        </w:rPr>
        <w:t>) چگونه داده ها را ذخیره کنیم؛ و (</w:t>
      </w:r>
      <w:r w:rsidRPr="00A77F26">
        <w:t>iii</w:t>
      </w:r>
      <w:r w:rsidRPr="00A77F26">
        <w:rPr>
          <w:rFonts w:hint="cs"/>
          <w:rtl/>
        </w:rPr>
        <w:t>) چگونه داده ها را برای پرس و جوی مؤثر شاخص گذاری کنیم.</w:t>
      </w:r>
    </w:p>
    <w:p w:rsidR="001943CA" w:rsidRPr="00A77F26" w:rsidRDefault="001943CA" w:rsidP="007F44B0">
      <w:pPr>
        <w:tabs>
          <w:tab w:val="right" w:pos="540"/>
        </w:tabs>
        <w:rPr>
          <w:rtl/>
        </w:rPr>
      </w:pPr>
      <w:r w:rsidRPr="00A77F26">
        <w:rPr>
          <w:rFonts w:hint="cs"/>
          <w:b/>
          <w:bCs/>
          <w:rtl/>
        </w:rPr>
        <w:t>پردازش پرس و جوی داده هایی به شکل نمودارهای درختی.</w:t>
      </w:r>
      <w:r w:rsidRPr="00A77F26">
        <w:rPr>
          <w:rFonts w:hint="cs"/>
          <w:rtl/>
        </w:rPr>
        <w:t xml:space="preserve"> تحقیقات زیادی در مورد پرد</w:t>
      </w:r>
      <w:r w:rsidR="003017F0">
        <w:rPr>
          <w:rFonts w:hint="cs"/>
          <w:rtl/>
        </w:rPr>
        <w:t>از</w:t>
      </w:r>
      <w:r w:rsidRPr="00A77F26">
        <w:rPr>
          <w:rFonts w:hint="cs"/>
          <w:rtl/>
        </w:rPr>
        <w:t xml:space="preserve">ش پرس و جوی </w:t>
      </w:r>
      <w:r w:rsidRPr="00A77F26">
        <w:t>XML</w:t>
      </w:r>
      <w:r w:rsidRPr="00A77F26">
        <w:rPr>
          <w:rFonts w:hint="cs"/>
          <w:rtl/>
        </w:rPr>
        <w:t xml:space="preserve"> انجام شده است. در سطح بالا، دو رویکرد برای طراحی داده های </w:t>
      </w:r>
      <w:r w:rsidRPr="00A77F26">
        <w:t>XML</w:t>
      </w:r>
      <w:r w:rsidRPr="00A77F26">
        <w:rPr>
          <w:rFonts w:hint="cs"/>
          <w:rtl/>
        </w:rPr>
        <w:t xml:space="preserve"> وجود د</w:t>
      </w:r>
      <w:r w:rsidR="003017F0">
        <w:rPr>
          <w:rFonts w:hint="cs"/>
          <w:rtl/>
        </w:rPr>
        <w:t>ارد. یکی از این رویکردها ذخیره</w:t>
      </w:r>
      <w:r w:rsidRPr="00A77F26">
        <w:rPr>
          <w:rFonts w:hint="cs"/>
          <w:rtl/>
        </w:rPr>
        <w:t xml:space="preserve"> مدل ارتباطی موجود پس از انطباق داده های نمودار درختی با طرح ارتباطی است</w:t>
      </w:r>
      <w:r w:rsidR="003017F0">
        <w:rPr>
          <w:rFonts w:hint="cs"/>
          <w:rtl/>
        </w:rPr>
        <w:t>.</w:t>
      </w:r>
      <w:r w:rsidRPr="00A77F26">
        <w:rPr>
          <w:rFonts w:hint="cs"/>
          <w:rtl/>
        </w:rPr>
        <w:t xml:space="preserve"> رویکرد دیگر، ایجاد پایگاه داده طبیعی </w:t>
      </w:r>
      <w:r w:rsidRPr="00A77F26">
        <w:t>XML</w:t>
      </w:r>
      <w:r w:rsidR="003017F0">
        <w:rPr>
          <w:rFonts w:hint="cs"/>
          <w:rtl/>
        </w:rPr>
        <w:t xml:space="preserve"> از خط شروع است</w:t>
      </w:r>
      <w:r w:rsidRPr="00A77F26">
        <w:rPr>
          <w:rFonts w:hint="cs"/>
          <w:rtl/>
        </w:rPr>
        <w:t xml:space="preserve"> </w:t>
      </w:r>
      <w:r w:rsidR="003017F0">
        <w:rPr>
          <w:rtl/>
        </w:rPr>
        <w:fldChar w:fldCharType="begin"/>
      </w:r>
      <w:r w:rsidR="003017F0">
        <w:rPr>
          <w:rtl/>
        </w:rPr>
        <w:instrText xml:space="preserve"> </w:instrText>
      </w:r>
      <w:r w:rsidR="003017F0">
        <w:instrText>ADDIN EN.CITE &lt;EndNote&gt;&lt;Cite&gt;&lt;Author&gt;Jagadish&lt;/Author&gt;&lt;Year&gt;2002&lt;/Year&gt;&lt;RecNum&gt;90&lt;/RecNum&gt;&lt;DisplayText&gt;[33]&lt;/DisplayText&gt;&lt;record&gt;&lt;rec-number&gt;90&lt;/rec-number&gt;&lt;foreign-keys&gt;&lt;key app="EN" db-id="5vaes0fpbfpepxedwv65twzav09zxxw9p5xs" timestamp="1419607774"&gt;90</w:instrText>
      </w:r>
      <w:r w:rsidR="003017F0">
        <w:rPr>
          <w:rtl/>
        </w:rPr>
        <w:instrText>&lt;/</w:instrText>
      </w:r>
      <w:r w:rsidR="003017F0">
        <w:instrText>key&gt;&lt;/foreign-keys&gt;&lt;ref-type name="Journal Article"&gt;17&lt;/ref-type&gt;&lt;contributors&gt;&lt;authors&gt;&lt;author&gt;H. V. Jagadish&lt;/author&gt;&lt;author&gt;S. Al-Khalifa&lt;/author&gt;&lt;author&gt;A. Chapman&lt;/author&gt;&lt;author&gt;L. V. S. Lakshmanan&lt;/author&gt;&lt;author&gt;A. Nierman&lt;/author&gt;&lt;author&gt;S. Paparizos&lt;/author&gt;&lt;author&gt;J. M. Patel&lt;/author&gt;&lt;author&gt;D. Srivastava&lt;/author&gt;&lt;author&gt;N. Wiwatwattana&lt;/author&gt;&lt;author&gt;Y. Wu&lt;/author&gt;&lt;author&gt;C. Yu&lt;/author&gt;&lt;/authors&gt;&lt;/contributors&gt;&lt;titles&gt;&lt;title&gt;TIMBER: A native XML database&lt;/title&gt;&lt;secondary-title&gt;The VLDB Journal&lt;/secondary-title&gt;&lt;/titles&gt;&lt;periodical&gt;&lt;full-title&gt;The VLDB Journal&lt;/full-title&gt;&lt;/periodical&gt;&lt;pages&gt;274-291&lt;/pages&gt;&lt;volume&gt;11&lt;/volume&gt;&lt;number&gt;4&lt;/number&gt;&lt;dates&gt;&lt;year&gt;2002&lt;/year&gt;&lt;/dates&gt;&lt;isbn&gt;1066-8888&lt;/isbn&gt;&lt;urls&gt;&lt;/urls&gt;&lt;custom1&gt;764201&lt;/custom1&gt;&lt;electronic-resource-num&gt;10.1007/s00778-002-0081-x&lt;/electronic-resource-num&gt;&lt;/record&gt;&lt;/Cite&gt;&lt;/EndNote</w:instrText>
      </w:r>
      <w:r w:rsidR="003017F0">
        <w:rPr>
          <w:rtl/>
        </w:rPr>
        <w:instrText>&gt;</w:instrText>
      </w:r>
      <w:r w:rsidR="003017F0">
        <w:rPr>
          <w:rtl/>
        </w:rPr>
        <w:fldChar w:fldCharType="separate"/>
      </w:r>
      <w:r w:rsidR="003017F0">
        <w:rPr>
          <w:noProof/>
          <w:rtl/>
        </w:rPr>
        <w:t>[</w:t>
      </w:r>
      <w:hyperlink w:anchor="_ENREF_33" w:tooltip="Jagadish, 2002 #90" w:history="1">
        <w:r w:rsidR="007F44B0">
          <w:rPr>
            <w:noProof/>
            <w:rtl/>
          </w:rPr>
          <w:t>33</w:t>
        </w:r>
      </w:hyperlink>
      <w:r w:rsidR="003017F0">
        <w:rPr>
          <w:noProof/>
          <w:rtl/>
        </w:rPr>
        <w:t>]</w:t>
      </w:r>
      <w:r w:rsidR="003017F0">
        <w:rPr>
          <w:rtl/>
        </w:rPr>
        <w:fldChar w:fldCharType="end"/>
      </w:r>
      <w:r w:rsidR="003017F0">
        <w:rPr>
          <w:rFonts w:hint="cs"/>
          <w:rtl/>
        </w:rPr>
        <w:t xml:space="preserve">. </w:t>
      </w:r>
      <w:r w:rsidRPr="00A77F26">
        <w:rPr>
          <w:rFonts w:hint="cs"/>
          <w:rtl/>
        </w:rPr>
        <w:t xml:space="preserve">برای مثال، بعضی اقدامات با ایجاد نمودار درختی جبر و آنالیز برای داده های </w:t>
      </w:r>
      <w:r w:rsidRPr="00A77F26">
        <w:t>XML</w:t>
      </w:r>
      <w:r w:rsidRPr="00A77F26">
        <w:rPr>
          <w:rFonts w:hint="cs"/>
          <w:rtl/>
        </w:rPr>
        <w:t xml:space="preserve"> آغاز به کار کرده اند</w:t>
      </w:r>
      <w:r w:rsidR="003017F0">
        <w:rPr>
          <w:rFonts w:hint="cs"/>
          <w:rtl/>
        </w:rPr>
        <w:t xml:space="preserve"> </w:t>
      </w:r>
      <w:r w:rsidR="003017F0">
        <w:rPr>
          <w:rtl/>
        </w:rPr>
        <w:fldChar w:fldCharType="begin"/>
      </w:r>
      <w:r w:rsidR="003017F0">
        <w:rPr>
          <w:rtl/>
        </w:rPr>
        <w:instrText xml:space="preserve"> </w:instrText>
      </w:r>
      <w:r w:rsidR="003017F0">
        <w:instrText>ADDIN EN.CITE &lt;EndNote&gt;&lt;Cite&gt;&lt;Author&gt;Jagadish&lt;/Author&gt;&lt;Year&gt;2002&lt;/Year&gt;&lt;RecNum&gt;91&lt;/RecNum&gt;&lt;DisplayText&gt;[34]&lt;/DisplayText&gt;&lt;record&gt;&lt;rec-number&gt;91&lt;/rec-number&gt;&lt;foreign-keys&gt;&lt;key app="EN" db-id="5vaes0fpbfpepxedwv65twzav09zxxw9p5xs" timestamp="1419607919"&gt;91</w:instrText>
      </w:r>
      <w:r w:rsidR="003017F0">
        <w:rPr>
          <w:rtl/>
        </w:rPr>
        <w:instrText>&lt;/</w:instrText>
      </w:r>
      <w:r w:rsidR="003017F0">
        <w:instrText>key&gt;&lt;/foreign-keys&gt;&lt;ref-type name="Book Section"&gt;5&lt;/ref-type&gt;&lt;contributors&gt;&lt;authors&gt;&lt;author&gt;Jagadish, H. V.&lt;/author&gt;&lt;author&gt;Lakshmanan, LaksV S.&lt;/author&gt;&lt;author&gt;Srivastava, Divesh&lt;/author&gt;&lt;author&gt;Thompson, Keith&lt;/author&gt;&lt;/authors&gt;&lt;secondary-authors&gt;&lt;author&gt;Ghelli, Giorgio&lt;/author&gt;&lt;author&gt;Grahne, Gösta&lt;/author&gt;&lt;/secondary-authors&gt;&lt;/contributors&gt;&lt;titles&gt;&lt;title&gt;TAX: A Tree Algebra for XML&lt;/title&gt;&lt;secondary-title&gt;Database Programming Languages&lt;/secondary-title&gt;&lt;tertiary-title&gt;Lecture Notes in Computer Science&lt;/tertiary-title&gt;&lt;/titles&gt;&lt;pages&gt;149-164&lt;/pages&gt;&lt;volume&gt;2397&lt;/volume&gt;&lt;section&gt;9&lt;/section&gt;&lt;dates&gt;&lt;year&gt;2002&lt;/year&gt;&lt;pub-dates&gt;&lt;date&gt;2002/01/01&lt;/date&gt;&lt;/pub-dates&gt;&lt;/dates&gt;&lt;publisher&gt;Springer Berlin Heidelberg&lt;/publisher&gt;&lt;isbn&gt;978-3-540-44080-2&lt;/isbn&gt;&lt;urls</w:instrText>
      </w:r>
      <w:r w:rsidR="003017F0">
        <w:rPr>
          <w:rtl/>
        </w:rPr>
        <w:instrText>&gt;&lt;</w:instrText>
      </w:r>
      <w:r w:rsidR="003017F0">
        <w:instrText>related-urls&gt;&lt;url&gt;http://dx.doi.org/10.1007/3-540-46093-4_9&lt;/url&gt;&lt;/related-urls&gt;&lt;/urls&gt;&lt;electronic-resource-num&gt;10.1007/3-540-46093-4_9&lt;/electronic-resource-num&gt;&lt;language&gt;English&lt;/language&gt;&lt;/record&gt;&lt;/Cite&gt;&lt;/EndNote</w:instrText>
      </w:r>
      <w:r w:rsidR="003017F0">
        <w:rPr>
          <w:rtl/>
        </w:rPr>
        <w:instrText>&gt;</w:instrText>
      </w:r>
      <w:r w:rsidR="003017F0">
        <w:rPr>
          <w:rtl/>
        </w:rPr>
        <w:fldChar w:fldCharType="separate"/>
      </w:r>
      <w:r w:rsidR="003017F0">
        <w:rPr>
          <w:noProof/>
          <w:rtl/>
        </w:rPr>
        <w:t>[</w:t>
      </w:r>
      <w:hyperlink w:anchor="_ENREF_34" w:tooltip="Jagadish, 2002 #91" w:history="1">
        <w:r w:rsidR="007F44B0">
          <w:rPr>
            <w:noProof/>
            <w:rtl/>
          </w:rPr>
          <w:t>34</w:t>
        </w:r>
      </w:hyperlink>
      <w:r w:rsidR="003017F0">
        <w:rPr>
          <w:noProof/>
          <w:rtl/>
        </w:rPr>
        <w:t>]</w:t>
      </w:r>
      <w:r w:rsidR="003017F0">
        <w:rPr>
          <w:rtl/>
        </w:rPr>
        <w:fldChar w:fldCharType="end"/>
      </w:r>
      <w:r w:rsidRPr="00A77F26">
        <w:rPr>
          <w:rFonts w:hint="cs"/>
          <w:rtl/>
        </w:rPr>
        <w:t>. گراف جبری پیشنهادی با تعیین اپراتورهای جدید مانند حذف گره و نصب گره برای داده های دارای ساختار گراف، جبر ارتباطی را توسعه داد.</w:t>
      </w:r>
    </w:p>
    <w:p w:rsidR="001943CA" w:rsidRPr="00A77F26" w:rsidRDefault="001943CA" w:rsidP="00F15F0F">
      <w:pPr>
        <w:tabs>
          <w:tab w:val="right" w:pos="540"/>
        </w:tabs>
        <w:rPr>
          <w:rtl/>
        </w:rPr>
      </w:pPr>
      <w:r w:rsidRPr="00A77F26">
        <w:t>SQL</w:t>
      </w:r>
      <w:r w:rsidRPr="00A77F26">
        <w:rPr>
          <w:rFonts w:hint="cs"/>
          <w:rtl/>
        </w:rPr>
        <w:t xml:space="preserve"> روش دسترسی استانداری برای داده های ارتباطی است. تلاش های زیادی برای طراحی یک بدیل </w:t>
      </w:r>
      <w:r w:rsidRPr="00A77F26">
        <w:t>SQL</w:t>
      </w:r>
      <w:r w:rsidRPr="00A77F26">
        <w:rPr>
          <w:rFonts w:hint="cs"/>
          <w:rtl/>
        </w:rPr>
        <w:t xml:space="preserve"> برای داده های نمودار درختی انجام شده است. معیارها عبارتند از: نخست، توان گویایی که </w:t>
      </w:r>
      <w:r w:rsidR="003017F0">
        <w:rPr>
          <w:rFonts w:hint="cs"/>
          <w:rtl/>
        </w:rPr>
        <w:t>انعطاف پذیری بیشتری برای ارائه</w:t>
      </w:r>
      <w:r w:rsidRPr="00A77F26">
        <w:rPr>
          <w:rFonts w:hint="cs"/>
          <w:rtl/>
        </w:rPr>
        <w:t xml:space="preserve"> پرس و جو از طریق داده های نمودار درختی به کاربر می دهد؛ و دوم قابلیت اظهار که به سیستم اجازه می دهد پردازش پرس و</w:t>
      </w:r>
      <w:r w:rsidR="003017F0">
        <w:rPr>
          <w:rFonts w:hint="cs"/>
          <w:rtl/>
        </w:rPr>
        <w:t xml:space="preserve"> جو را بهینه سازی کند. استفاده</w:t>
      </w:r>
      <w:r w:rsidRPr="00A77F26">
        <w:rPr>
          <w:rFonts w:hint="cs"/>
          <w:rtl/>
        </w:rPr>
        <w:t xml:space="preserve"> گسترده از </w:t>
      </w:r>
      <w:r w:rsidRPr="00A77F26">
        <w:t>XML</w:t>
      </w:r>
      <w:r w:rsidRPr="00A77F26">
        <w:rPr>
          <w:rFonts w:hint="cs"/>
          <w:rtl/>
        </w:rPr>
        <w:t xml:space="preserve">، گروه های استاندارد را وادار کرده است مشخصات </w:t>
      </w:r>
      <w:r w:rsidRPr="00A77F26">
        <w:t>SQL</w:t>
      </w:r>
      <w:r w:rsidRPr="00A77F26">
        <w:rPr>
          <w:rFonts w:hint="cs"/>
          <w:rtl/>
        </w:rPr>
        <w:t xml:space="preserve"> را به گونه ای تعمیم دهد که تابع های پردازش </w:t>
      </w:r>
      <w:r w:rsidRPr="00A77F26">
        <w:t>XML</w:t>
      </w:r>
      <w:r w:rsidRPr="00A77F26">
        <w:rPr>
          <w:rFonts w:hint="cs"/>
          <w:rtl/>
        </w:rPr>
        <w:t xml:space="preserve"> را در برگیرد. </w:t>
      </w:r>
      <w:r w:rsidR="00920796" w:rsidRPr="00A77F26">
        <w:t>XQuery</w:t>
      </w:r>
      <w:r w:rsidR="00920796" w:rsidRPr="00A77F26">
        <w:rPr>
          <w:rFonts w:hint="cs"/>
          <w:rtl/>
        </w:rPr>
        <w:t xml:space="preserve"> با</w:t>
      </w:r>
      <w:r w:rsidRPr="00A77F26">
        <w:rPr>
          <w:rFonts w:hint="cs"/>
          <w:rtl/>
        </w:rPr>
        <w:t xml:space="preserve"> استفاده از ساختار </w:t>
      </w:r>
      <w:r w:rsidRPr="00A77F26">
        <w:t>F</w:t>
      </w:r>
      <w:r w:rsidR="00920796">
        <w:t>l</w:t>
      </w:r>
      <w:r w:rsidRPr="00A77F26">
        <w:t>wor</w:t>
      </w:r>
      <w:r w:rsidRPr="00A77F26">
        <w:rPr>
          <w:rFonts w:hint="cs"/>
          <w:rtl/>
        </w:rPr>
        <w:t xml:space="preserve"> مسیر </w:t>
      </w:r>
      <w:r w:rsidRPr="00A77F26">
        <w:t>Xpath</w:t>
      </w:r>
      <w:r w:rsidRPr="00A77F26">
        <w:rPr>
          <w:rFonts w:hint="cs"/>
          <w:rtl/>
        </w:rPr>
        <w:t xml:space="preserve"> را برای بیان پرسش گسترش می دهد. ساختار </w:t>
      </w:r>
      <w:r w:rsidRPr="00A77F26">
        <w:t>Flwor</w:t>
      </w:r>
      <w:r w:rsidRPr="00A77F26">
        <w:rPr>
          <w:rFonts w:hint="cs"/>
          <w:rtl/>
        </w:rPr>
        <w:t xml:space="preserve"> شبیه به ساخت</w:t>
      </w:r>
      <w:r w:rsidR="00920796">
        <w:rPr>
          <w:rFonts w:hint="cs"/>
          <w:rtl/>
        </w:rPr>
        <w:t>ار</w:t>
      </w:r>
      <w:r w:rsidRPr="00A77F26">
        <w:rPr>
          <w:rFonts w:hint="cs"/>
          <w:rtl/>
        </w:rPr>
        <w:t xml:space="preserve"> </w:t>
      </w:r>
      <w:r w:rsidRPr="00A77F26">
        <w:t>SELECT – FROM – WHERE</w:t>
      </w:r>
      <w:r w:rsidR="00920796">
        <w:rPr>
          <w:rFonts w:hint="cs"/>
          <w:rtl/>
        </w:rPr>
        <w:t xml:space="preserve"> است با این تفاوت که پ</w:t>
      </w:r>
      <w:r w:rsidRPr="00A77F26">
        <w:rPr>
          <w:rFonts w:hint="cs"/>
          <w:rtl/>
        </w:rPr>
        <w:t>شتیبان اضافی برای داده های نمودار درختی ایج</w:t>
      </w:r>
      <w:r w:rsidR="00920796">
        <w:rPr>
          <w:rFonts w:hint="cs"/>
          <w:rtl/>
        </w:rPr>
        <w:t>اد می کند و توسط کنسرسیوم شبکه</w:t>
      </w:r>
      <w:r w:rsidRPr="00A77F26">
        <w:rPr>
          <w:rFonts w:hint="cs"/>
          <w:rtl/>
        </w:rPr>
        <w:t xml:space="preserve"> جهان وب (</w:t>
      </w:r>
      <w:r w:rsidRPr="00A77F26">
        <w:t>W3C</w:t>
      </w:r>
      <w:r w:rsidR="00920796">
        <w:rPr>
          <w:rFonts w:hint="cs"/>
          <w:rtl/>
        </w:rPr>
        <w:t>) به عنوان زبان پر</w:t>
      </w:r>
      <w:r w:rsidRPr="00A77F26">
        <w:rPr>
          <w:rFonts w:hint="cs"/>
          <w:rtl/>
        </w:rPr>
        <w:t xml:space="preserve">سش برای اسناد </w:t>
      </w:r>
      <w:r w:rsidRPr="00A77F26">
        <w:t>XML</w:t>
      </w:r>
      <w:r w:rsidRPr="00A77F26">
        <w:rPr>
          <w:rFonts w:hint="cs"/>
          <w:rtl/>
        </w:rPr>
        <w:t xml:space="preserve"> معرفی شده است.</w:t>
      </w:r>
    </w:p>
    <w:p w:rsidR="001943CA" w:rsidRPr="00A77F26" w:rsidRDefault="001943CA" w:rsidP="007F44B0">
      <w:pPr>
        <w:tabs>
          <w:tab w:val="right" w:pos="540"/>
        </w:tabs>
        <w:rPr>
          <w:rtl/>
        </w:rPr>
      </w:pPr>
      <w:r w:rsidRPr="00A77F26">
        <w:rPr>
          <w:rFonts w:hint="cs"/>
          <w:rtl/>
        </w:rPr>
        <w:lastRenderedPageBreak/>
        <w:t xml:space="preserve">در داده های </w:t>
      </w:r>
      <w:r w:rsidRPr="00A77F26">
        <w:t>XML</w:t>
      </w:r>
      <w:r w:rsidR="00920796">
        <w:rPr>
          <w:rFonts w:hint="cs"/>
          <w:rtl/>
        </w:rPr>
        <w:t>، هسته</w:t>
      </w:r>
      <w:r w:rsidRPr="00A77F26">
        <w:rPr>
          <w:rFonts w:hint="cs"/>
          <w:rtl/>
        </w:rPr>
        <w:t xml:space="preserve"> پردازش پرس و جو در تناظر کارآمد و مؤثر الگوی نمودار درختی نهفته است. اکثر تکنیک های شاخص گذاری </w:t>
      </w:r>
      <w:r w:rsidRPr="00A77F26">
        <w:t>XML</w:t>
      </w:r>
      <w:r w:rsidRPr="00A77F26">
        <w:rPr>
          <w:rFonts w:hint="cs"/>
          <w:rtl/>
        </w:rPr>
        <w:t xml:space="preserve"> در </w:t>
      </w:r>
      <w:r w:rsidR="00920796">
        <w:rPr>
          <w:rtl/>
        </w:rPr>
        <w:fldChar w:fldCharType="begin">
          <w:fldData xml:space="preserve">PEVuZE5vdGU+PENpdGU+PEF1dGhvcj5LYXVzaGlrPC9BdXRob3I+PFllYXI+MjAwMjwvWWVhcj48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</w:fldData>
        </w:fldChar>
      </w:r>
      <w:r w:rsidR="00920796">
        <w:rPr>
          <w:rtl/>
        </w:rPr>
        <w:instrText xml:space="preserve"> </w:instrText>
      </w:r>
      <w:r w:rsidR="00920796">
        <w:instrText>ADDIN EN.CITE</w:instrText>
      </w:r>
      <w:r w:rsidR="00920796">
        <w:rPr>
          <w:rtl/>
        </w:rPr>
        <w:instrText xml:space="preserve"> </w:instrText>
      </w:r>
      <w:r w:rsidR="00920796">
        <w:rPr>
          <w:rtl/>
        </w:rPr>
        <w:fldChar w:fldCharType="begin">
          <w:fldData xml:space="preserve">PEVuZE5vdGU+PENpdGU+PEF1dGhvcj5LYXVzaGlrPC9BdXRob3I+PFllYXI+MjAwMjwvWWVhcj48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</w:fldData>
        </w:fldChar>
      </w:r>
      <w:r w:rsidR="00920796">
        <w:rPr>
          <w:rtl/>
        </w:rPr>
        <w:instrText xml:space="preserve"> </w:instrText>
      </w:r>
      <w:r w:rsidR="00920796">
        <w:instrText>ADDIN EN.CITE.DATA</w:instrText>
      </w:r>
      <w:r w:rsidR="00920796">
        <w:rPr>
          <w:rtl/>
        </w:rPr>
        <w:instrText xml:space="preserve"> </w:instrText>
      </w:r>
      <w:r w:rsidR="00920796">
        <w:rPr>
          <w:rtl/>
        </w:rPr>
      </w:r>
      <w:r w:rsidR="00920796">
        <w:rPr>
          <w:rtl/>
        </w:rPr>
        <w:fldChar w:fldCharType="end"/>
      </w:r>
      <w:r w:rsidR="00920796">
        <w:rPr>
          <w:rtl/>
        </w:rPr>
      </w:r>
      <w:r w:rsidR="00920796">
        <w:rPr>
          <w:rtl/>
        </w:rPr>
        <w:fldChar w:fldCharType="separate"/>
      </w:r>
      <w:r w:rsidR="00920796">
        <w:rPr>
          <w:noProof/>
          <w:rtl/>
        </w:rPr>
        <w:t>[</w:t>
      </w:r>
      <w:hyperlink w:anchor="_ENREF_35" w:tooltip="Kaushik, 2002 #92" w:history="1">
        <w:r w:rsidR="007F44B0">
          <w:rPr>
            <w:noProof/>
            <w:rtl/>
          </w:rPr>
          <w:t>35-38</w:t>
        </w:r>
      </w:hyperlink>
      <w:r w:rsidR="00920796">
        <w:rPr>
          <w:noProof/>
          <w:rtl/>
        </w:rPr>
        <w:t>]</w:t>
      </w:r>
      <w:r w:rsidR="00920796">
        <w:rPr>
          <w:rtl/>
        </w:rPr>
        <w:fldChar w:fldCharType="end"/>
      </w:r>
      <w:r w:rsidRPr="00A77F26">
        <w:rPr>
          <w:rFonts w:hint="cs"/>
          <w:rtl/>
        </w:rPr>
        <w:t xml:space="preserve"> ارائه شده اند تا از این فعالیت حمایت کند. به عنوان مثال </w:t>
      </w:r>
      <w:r w:rsidRPr="00A77F26">
        <w:t>Data Guide</w:t>
      </w:r>
      <w:r w:rsidR="00920796">
        <w:rPr>
          <w:rFonts w:hint="cs"/>
          <w:rtl/>
        </w:rPr>
        <w:t xml:space="preserve"> یک خلاصه</w:t>
      </w:r>
      <w:r w:rsidRPr="00A77F26">
        <w:rPr>
          <w:rFonts w:hint="cs"/>
          <w:rtl/>
        </w:rPr>
        <w:t xml:space="preserve"> کوتاه از ساختار مسیر در پایگاه داده های نمودار درختی ارائه می دهد</w:t>
      </w:r>
      <w:r w:rsidR="00920796">
        <w:rPr>
          <w:rFonts w:hint="cs"/>
          <w:rtl/>
        </w:rPr>
        <w:t>.</w:t>
      </w:r>
      <w:r w:rsidRPr="00A77F26">
        <w:rPr>
          <w:rFonts w:hint="cs"/>
          <w:rtl/>
        </w:rPr>
        <w:t xml:space="preserve"> از سوی دیگر، </w:t>
      </w:r>
      <w:r w:rsidRPr="00A77F26">
        <w:t>Tindex</w:t>
      </w:r>
      <w:r w:rsidRPr="00A77F26">
        <w:rPr>
          <w:rFonts w:hint="cs"/>
          <w:rtl/>
        </w:rPr>
        <w:t xml:space="preserve"> مجموعه مشخصی از این نظر که تمام مسیرهای برچسب دار که از قسمت ریشه شروع می شوند را حفظ می کند. </w:t>
      </w:r>
      <w:r w:rsidRPr="00A77F26">
        <w:t>Index Fabric</w:t>
      </w:r>
      <w:r w:rsidRPr="00A77F26">
        <w:rPr>
          <w:rFonts w:hint="cs"/>
          <w:rtl/>
        </w:rPr>
        <w:t xml:space="preserve"> هر یک از مسیرهای برچسب در هر یک از عامل های </w:t>
      </w:r>
      <w:r w:rsidRPr="00A77F26">
        <w:t>XML</w:t>
      </w:r>
      <w:r w:rsidRPr="00A77F26">
        <w:rPr>
          <w:rFonts w:hint="cs"/>
          <w:rtl/>
        </w:rPr>
        <w:t xml:space="preserve"> را با مقادیر داده ها به عنوان یک زنجیره کدگذاری می کند و هر مسیر بر حسب رمزدار و مقدار داده را در یک شاخص برای زنجیره هایی مثل نمودار درختی پاتریشا قرار می دهد. </w:t>
      </w:r>
      <w:r w:rsidRPr="00A77F26">
        <w:t>APEX</w:t>
      </w:r>
      <w:r w:rsidRPr="00A77F26">
        <w:rPr>
          <w:rFonts w:hint="cs"/>
          <w:rtl/>
        </w:rPr>
        <w:t xml:space="preserve"> از الگوریتم های استخراج داده برای پیدا کرد</w:t>
      </w:r>
      <w:r w:rsidR="00592FC4">
        <w:rPr>
          <w:rFonts w:hint="cs"/>
          <w:rtl/>
        </w:rPr>
        <w:t xml:space="preserve">ن مسیرهایی که مکرراً در پروسه </w:t>
      </w:r>
      <w:r w:rsidRPr="00A77F26">
        <w:rPr>
          <w:rFonts w:hint="cs"/>
          <w:rtl/>
        </w:rPr>
        <w:t>پرس و جو ظاهر می شوند، استفاده می کند. در حالی</w:t>
      </w:r>
      <w:r w:rsidR="00592FC4">
        <w:rPr>
          <w:rFonts w:hint="cs"/>
          <w:rtl/>
        </w:rPr>
        <w:t xml:space="preserve"> </w:t>
      </w:r>
      <w:r w:rsidRPr="00A77F26">
        <w:rPr>
          <w:rFonts w:hint="cs"/>
          <w:rtl/>
        </w:rPr>
        <w:t xml:space="preserve">که اکثر تکنیک ها بر عبارات مسیر ساده تمرکز می کنند، </w:t>
      </w:r>
      <w:r w:rsidRPr="00A77F26">
        <w:t>FBInder</w:t>
      </w:r>
      <w:r w:rsidRPr="00A77F26">
        <w:rPr>
          <w:rFonts w:hint="cs"/>
          <w:rtl/>
        </w:rPr>
        <w:t xml:space="preserve"> بر انشعاب عبارات مسیر تأکید می کند. با این همه، از آنجایی که محتوای یک نمودار درختی به گره، مسیر یا شاخه های کوچک تجزیه می شود، به هم چسباندن نتایج میانی به فرآیندی زمان بر تبدیل شده است. علامت گذاری </w:t>
      </w:r>
      <w:r w:rsidRPr="00A77F26">
        <w:t>XML</w:t>
      </w:r>
      <w:r w:rsidRPr="00A77F26">
        <w:rPr>
          <w:rFonts w:hint="cs"/>
          <w:rtl/>
        </w:rPr>
        <w:t xml:space="preserve"> توالی ـ مبنا </w:t>
      </w:r>
      <w:r w:rsidR="00592FC4">
        <w:rPr>
          <w:rtl/>
        </w:rPr>
        <w:fldChar w:fldCharType="begin">
          <w:fldData xml:space="preserve">PEVuZE5vdGU+PENpdGU+PEF1dGhvcj5IYWl4dW48L0F1dGhvcj48WWVhcj4yMDA1PC9ZZWFyPjxS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</w:fldData>
        </w:fldChar>
      </w:r>
      <w:r w:rsidR="00592FC4">
        <w:rPr>
          <w:rtl/>
        </w:rPr>
        <w:instrText xml:space="preserve"> </w:instrText>
      </w:r>
      <w:r w:rsidR="00592FC4">
        <w:instrText>ADDIN EN.CITE</w:instrText>
      </w:r>
      <w:r w:rsidR="00592FC4">
        <w:rPr>
          <w:rtl/>
        </w:rPr>
        <w:instrText xml:space="preserve"> </w:instrText>
      </w:r>
      <w:r w:rsidR="00592FC4">
        <w:rPr>
          <w:rtl/>
        </w:rPr>
        <w:fldChar w:fldCharType="begin">
          <w:fldData xml:space="preserve">PEVuZE5vdGU+PENpdGU+PEF1dGhvcj5IYWl4dW48L0F1dGhvcj48WWVhcj4yMDA1PC9ZZWFyPjxS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</w:fldData>
        </w:fldChar>
      </w:r>
      <w:r w:rsidR="00592FC4">
        <w:rPr>
          <w:rtl/>
        </w:rPr>
        <w:instrText xml:space="preserve"> </w:instrText>
      </w:r>
      <w:r w:rsidR="00592FC4">
        <w:instrText>ADDIN EN.CITE.DATA</w:instrText>
      </w:r>
      <w:r w:rsidR="00592FC4">
        <w:rPr>
          <w:rtl/>
        </w:rPr>
        <w:instrText xml:space="preserve"> </w:instrText>
      </w:r>
      <w:r w:rsidR="00592FC4">
        <w:rPr>
          <w:rtl/>
        </w:rPr>
      </w:r>
      <w:r w:rsidR="00592FC4">
        <w:rPr>
          <w:rtl/>
        </w:rPr>
        <w:fldChar w:fldCharType="end"/>
      </w:r>
      <w:r w:rsidR="00592FC4">
        <w:rPr>
          <w:rtl/>
        </w:rPr>
      </w:r>
      <w:r w:rsidR="00592FC4">
        <w:rPr>
          <w:rtl/>
        </w:rPr>
        <w:fldChar w:fldCharType="separate"/>
      </w:r>
      <w:r w:rsidR="00592FC4">
        <w:rPr>
          <w:noProof/>
          <w:rtl/>
        </w:rPr>
        <w:t>[</w:t>
      </w:r>
      <w:hyperlink w:anchor="_ENREF_39" w:tooltip="Haixun, 2005 #96" w:history="1">
        <w:r w:rsidR="007F44B0">
          <w:rPr>
            <w:noProof/>
            <w:rtl/>
          </w:rPr>
          <w:t>39</w:t>
        </w:r>
      </w:hyperlink>
      <w:r w:rsidR="00592FC4">
        <w:rPr>
          <w:noProof/>
          <w:rtl/>
        </w:rPr>
        <w:t xml:space="preserve">, </w:t>
      </w:r>
      <w:hyperlink w:anchor="_ENREF_40" w:tooltip="Rao, 2004 #97" w:history="1">
        <w:r w:rsidR="007F44B0">
          <w:rPr>
            <w:noProof/>
            <w:rtl/>
          </w:rPr>
          <w:t>40</w:t>
        </w:r>
      </w:hyperlink>
      <w:r w:rsidR="00592FC4">
        <w:rPr>
          <w:noProof/>
          <w:rtl/>
        </w:rPr>
        <w:t>]</w:t>
      </w:r>
      <w:r w:rsidR="00592FC4">
        <w:rPr>
          <w:rtl/>
        </w:rPr>
        <w:fldChar w:fldCharType="end"/>
      </w:r>
      <w:r w:rsidR="00592FC4">
        <w:rPr>
          <w:rFonts w:hint="cs"/>
          <w:rtl/>
        </w:rPr>
        <w:t xml:space="preserve">، </w:t>
      </w:r>
      <w:r w:rsidRPr="00A77F26">
        <w:rPr>
          <w:rFonts w:hint="cs"/>
          <w:rtl/>
        </w:rPr>
        <w:t xml:space="preserve">الگوهای نمودار درختی را به شهروند درجه اول در پردازش محتوای </w:t>
      </w:r>
      <w:r w:rsidRPr="00A77F26">
        <w:t>XML</w:t>
      </w:r>
      <w:r w:rsidRPr="00A77F26">
        <w:rPr>
          <w:rFonts w:hint="cs"/>
          <w:rtl/>
        </w:rPr>
        <w:t xml:space="preserve"> تبدیل می کند. این عملیات، اسناد </w:t>
      </w:r>
      <w:r w:rsidRPr="00A77F26">
        <w:t>XML</w:t>
      </w:r>
      <w:r w:rsidRPr="00A77F26">
        <w:rPr>
          <w:rFonts w:hint="cs"/>
          <w:rtl/>
        </w:rPr>
        <w:t xml:space="preserve"> و متن ها </w:t>
      </w:r>
      <w:r w:rsidR="00592FC4">
        <w:rPr>
          <w:rFonts w:hint="cs"/>
          <w:rtl/>
        </w:rPr>
        <w:t>را</w:t>
      </w:r>
      <w:r w:rsidRPr="00A77F26">
        <w:rPr>
          <w:rFonts w:hint="cs"/>
          <w:rtl/>
        </w:rPr>
        <w:t xml:space="preserve"> به توالی ها و زنجیره هایی تبدیل می کند و پردازش محتوای نمودار درختی را از طریق تطابق و تناظر توالی ها (غیر مجاور) انجام می دهد. </w:t>
      </w:r>
    </w:p>
    <w:p w:rsidR="001943CA" w:rsidRPr="00A77F26" w:rsidRDefault="001943CA" w:rsidP="00F15F0F">
      <w:pPr>
        <w:tabs>
          <w:tab w:val="right" w:pos="540"/>
        </w:tabs>
        <w:rPr>
          <w:rtl/>
        </w:rPr>
      </w:pPr>
      <w:r w:rsidRPr="00A77F26">
        <w:rPr>
          <w:rFonts w:hint="cs"/>
          <w:b/>
          <w:bCs/>
          <w:rtl/>
        </w:rPr>
        <w:t>پردازش محتوای داده های گراف.</w:t>
      </w:r>
      <w:r w:rsidRPr="00A77F26">
        <w:rPr>
          <w:rFonts w:hint="cs"/>
          <w:rtl/>
        </w:rPr>
        <w:t xml:space="preserve"> یکی از ویژگی ه</w:t>
      </w:r>
      <w:r w:rsidR="003375D1">
        <w:rPr>
          <w:rFonts w:hint="cs"/>
          <w:rtl/>
        </w:rPr>
        <w:t>ای مشترک در دامنه</w:t>
      </w:r>
      <w:r w:rsidRPr="00A77F26">
        <w:rPr>
          <w:rFonts w:hint="cs"/>
          <w:rtl/>
        </w:rPr>
        <w:t xml:space="preserve"> وسیعی از برنامه های کاربردی نوظهور از قبیل شبکه اجتماعی، مدیریت هستی شناسی، شبکه / مسیرهای زیستی و غیره... این است که داده هایی که به آنها مربوط است همگی دارای ساختار گراف هستند. هرچه اندازه و پیچیدگی داده ها افزایش پیدا می کند، مدیریت آن با یک سیستم پایگاه داده ها اهمیت بیشتری پیدا می کند.</w:t>
      </w:r>
    </w:p>
    <w:p w:rsidR="001943CA" w:rsidRPr="00A77F26" w:rsidRDefault="001943CA" w:rsidP="00F15F0F">
      <w:pPr>
        <w:tabs>
          <w:tab w:val="right" w:pos="540"/>
        </w:tabs>
        <w:rPr>
          <w:rtl/>
        </w:rPr>
      </w:pPr>
      <w:r w:rsidRPr="00A77F26">
        <w:rPr>
          <w:rFonts w:hint="cs"/>
          <w:rtl/>
        </w:rPr>
        <w:t xml:space="preserve">چندین روش برای مدیریت گراف ها در پایگاه داده ها وجود دارد. یک احتمال اینست که برای پشتیبانی داده های گراف یک موتور </w:t>
      </w:r>
      <w:r w:rsidRPr="00A77F26">
        <w:t>RDBMS</w:t>
      </w:r>
      <w:r w:rsidRPr="00A77F26">
        <w:rPr>
          <w:rFonts w:hint="cs"/>
          <w:rtl/>
        </w:rPr>
        <w:t xml:space="preserve"> تجاری را عرضه کنیم. احتمال دیگر، استفاده از جدول های ارتباطی هدف عمومی برای ذخیره گراف هاست. وقتی این روش ها قادر به ارائه عملکرد مورد انتظار نباشند، تحقیقات اخیر با چالش طراحی یک پایگاه داده گراف با هدف مشخص نیز مواجه خواهد شد. در حال حاضر، اوراکل (</w:t>
      </w:r>
      <w:r w:rsidR="003375D1">
        <w:t>O</w:t>
      </w:r>
      <w:r w:rsidRPr="00A77F26">
        <w:t>racle</w:t>
      </w:r>
      <w:r w:rsidRPr="00A77F26">
        <w:rPr>
          <w:rFonts w:hint="cs"/>
          <w:rtl/>
        </w:rPr>
        <w:t xml:space="preserve">) تنها </w:t>
      </w:r>
      <w:r w:rsidRPr="00A77F26">
        <w:t>DBMS</w:t>
      </w:r>
      <w:r w:rsidRPr="00A77F26">
        <w:rPr>
          <w:rFonts w:hint="cs"/>
          <w:rtl/>
        </w:rPr>
        <w:t xml:space="preserve"> تجاری است که پشتیبانی داخلی برای داده های گراف ایجاد </w:t>
      </w:r>
      <w:r w:rsidR="0046730C">
        <w:rPr>
          <w:rFonts w:hint="cs"/>
          <w:rtl/>
        </w:rPr>
        <w:t>می کند. پایگاه داده های ده گیگا</w:t>
      </w:r>
      <w:r w:rsidRPr="00A77F26">
        <w:rPr>
          <w:rFonts w:hint="cs"/>
          <w:rtl/>
        </w:rPr>
        <w:t xml:space="preserve">بایتی </w:t>
      </w:r>
      <w:r w:rsidR="0046730C">
        <w:rPr>
          <w:rFonts w:hint="cs"/>
          <w:rtl/>
        </w:rPr>
        <w:t>جدید آن شامل مدل داده های شبکه فضایی اوراکل است</w:t>
      </w:r>
      <w:r w:rsidRPr="00A77F26">
        <w:rPr>
          <w:rFonts w:hint="cs"/>
          <w:rtl/>
        </w:rPr>
        <w:t xml:space="preserve">، که به کاربران امکان می دهد داده های گراف را طراحی کنند و به کار بگیرند. مدل شبکه شامل اطلاعات منطقی مانند قابلیت اتصال بین گره ها و لینک ها، دستورالعمل لینک ها، برآوردهای گره ها و لینک ها و غیره است. مدل منطقی عمدتاً از طریق دو جدول قابل فهم است: جدول گره و جدول لینک، که اطلاعات اتصال گراف را ذخیره می کنند. هنوز هم، خیلی ها نگرانند که مدل ارتباطی اساساً برای پشتیبانی داده های گراف مناسب نیست، زیرا حتی بنیادی ترین عملیات مانند پیمودن گراف برای اجرا در </w:t>
      </w:r>
      <w:r w:rsidRPr="00A77F26">
        <w:t>DMBS</w:t>
      </w:r>
      <w:r w:rsidRPr="00A77F26">
        <w:rPr>
          <w:rFonts w:hint="cs"/>
          <w:rtl/>
        </w:rPr>
        <w:t xml:space="preserve"> های ارتباطی پر هزینه هستند. به ویژه وقتی که گراف های بزرگی داش</w:t>
      </w:r>
      <w:r w:rsidR="0046730C">
        <w:rPr>
          <w:rFonts w:hint="cs"/>
          <w:rtl/>
        </w:rPr>
        <w:t>ته باشیم. اخیراً علاقه به شبکه</w:t>
      </w:r>
      <w:r w:rsidRPr="00A77F26">
        <w:rPr>
          <w:rFonts w:hint="cs"/>
          <w:rtl/>
        </w:rPr>
        <w:t xml:space="preserve"> معنا</w:t>
      </w:r>
      <w:r w:rsidR="0046730C">
        <w:rPr>
          <w:rFonts w:hint="cs"/>
          <w:rtl/>
        </w:rPr>
        <w:t>ی</w:t>
      </w:r>
      <w:r w:rsidRPr="00A77F26">
        <w:rPr>
          <w:rFonts w:hint="cs"/>
          <w:rtl/>
        </w:rPr>
        <w:t xml:space="preserve">ی، توجه فزاینده ای را به </w:t>
      </w:r>
      <w:r w:rsidRPr="00A77F26">
        <w:t>(RDF) Resource Description Framework</w:t>
      </w:r>
      <w:r w:rsidRPr="00A77F26">
        <w:rPr>
          <w:rFonts w:hint="cs"/>
          <w:rtl/>
        </w:rPr>
        <w:t xml:space="preserve"> (چارچوب تشریح منابع) معطوف کرده است</w:t>
      </w:r>
      <w:r w:rsidR="0046730C">
        <w:rPr>
          <w:rFonts w:hint="cs"/>
          <w:rtl/>
        </w:rPr>
        <w:t>.</w:t>
      </w:r>
      <w:r w:rsidRPr="00A77F26">
        <w:rPr>
          <w:rFonts w:hint="cs"/>
          <w:rtl/>
        </w:rPr>
        <w:t xml:space="preserve"> </w:t>
      </w:r>
      <w:r w:rsidR="0046730C">
        <w:rPr>
          <w:rFonts w:hint="cs"/>
          <w:rtl/>
        </w:rPr>
        <w:t>ذخیره</w:t>
      </w:r>
      <w:r w:rsidRPr="00A77F26">
        <w:rPr>
          <w:rFonts w:hint="cs"/>
          <w:rtl/>
        </w:rPr>
        <w:t xml:space="preserve"> سه بعدی (</w:t>
      </w:r>
      <w:r w:rsidRPr="00A77F26">
        <w:t xml:space="preserve">Triple </w:t>
      </w:r>
      <w:r w:rsidR="0046730C">
        <w:t>S</w:t>
      </w:r>
      <w:r w:rsidRPr="00A77F26">
        <w:t>tore</w:t>
      </w:r>
      <w:r w:rsidRPr="00A77F26">
        <w:rPr>
          <w:rFonts w:hint="cs"/>
          <w:rtl/>
        </w:rPr>
        <w:t xml:space="preserve">) پایگاه داده ای با هدف ویژه برای ذخیره و بازیابی داده های </w:t>
      </w:r>
      <w:r w:rsidRPr="00A77F26">
        <w:t>RDF</w:t>
      </w:r>
      <w:r w:rsidRPr="00A77F26">
        <w:rPr>
          <w:rFonts w:hint="cs"/>
          <w:rtl/>
        </w:rPr>
        <w:t xml:space="preserve"> است. حافظه سه بعدی، بر خلاف پایگاه داده های ارتباطی، برای ذخیره و بازیابی تعداد زیادی از عبارت های کوتاه در قالب فاعل ـ گزاره، مفعول که سه بعد خوانده می شوند بهینه سازی شده است. تلاش های زیادی برای پشتیبانی دسترسی مؤثر به داده های ذخیره شده روی حافظه سه بعدی انجام گرفته است. اخیراً، گروه شبکه معنایی چالش سه بعدی</w:t>
      </w:r>
      <w:r w:rsidR="00FA7D3F">
        <w:rPr>
          <w:rFonts w:hint="cs"/>
          <w:rtl/>
        </w:rPr>
        <w:t xml:space="preserve"> </w:t>
      </w:r>
      <w:r w:rsidRPr="00A77F26">
        <w:rPr>
          <w:rFonts w:hint="cs"/>
          <w:rtl/>
        </w:rPr>
        <w:t xml:space="preserve">را اعلام کرد، که بیش از پیش ضرورت و فوریت برای پشتیبانی استنباط و استنتاج در داده های </w:t>
      </w:r>
      <w:r w:rsidRPr="00A77F26">
        <w:t>RDF</w:t>
      </w:r>
      <w:r w:rsidRPr="00A77F26">
        <w:rPr>
          <w:rFonts w:hint="cs"/>
          <w:rtl/>
        </w:rPr>
        <w:t xml:space="preserve"> وسیع و حجیم را آشکار می کند.</w:t>
      </w:r>
    </w:p>
    <w:p w:rsidR="001943CA" w:rsidRPr="00A77F26" w:rsidRDefault="001943CA" w:rsidP="007F44B0">
      <w:pPr>
        <w:tabs>
          <w:tab w:val="right" w:pos="540"/>
        </w:tabs>
      </w:pPr>
      <w:r w:rsidRPr="00A77F26">
        <w:rPr>
          <w:rFonts w:hint="cs"/>
          <w:rtl/>
        </w:rPr>
        <w:lastRenderedPageBreak/>
        <w:t xml:space="preserve">تعدادی از زبان های پرس و جوی گراف از اوایل 1990 معرفی شده اند. به عنوان مثال، </w:t>
      </w:r>
      <w:r w:rsidRPr="00A77F26">
        <w:t>GraphLog</w:t>
      </w:r>
      <w:r w:rsidR="00363207">
        <w:rPr>
          <w:rFonts w:hint="cs"/>
          <w:rtl/>
          <w:lang w:bidi="fa-IR"/>
        </w:rPr>
        <w:t>،</w:t>
      </w:r>
      <w:r w:rsidRPr="00A77F26">
        <w:rPr>
          <w:rFonts w:hint="cs"/>
          <w:rtl/>
        </w:rPr>
        <w:t xml:space="preserve"> که ریشه در </w:t>
      </w:r>
      <w:r w:rsidRPr="00A77F26">
        <w:t>DataLog</w:t>
      </w:r>
      <w:r w:rsidRPr="00A77F26">
        <w:rPr>
          <w:rFonts w:hint="cs"/>
          <w:rtl/>
        </w:rPr>
        <w:t xml:space="preserve"> دارد، استنتاج قوانین و اصول درباره مسیرهای گرافی که از طریق عبارات متعارف و منظم بیان شده اند را اجرا می کند. </w:t>
      </w:r>
      <w:r w:rsidRPr="00A77F26">
        <w:t>GOOD</w:t>
      </w:r>
      <w:r w:rsidRPr="00A77F26">
        <w:rPr>
          <w:rFonts w:hint="cs"/>
          <w:rtl/>
        </w:rPr>
        <w:t xml:space="preserve"> که ریشه هایش در پایگاه داده های مفعول ـ محور قرار دارد، یک زبان تغییر شکل تعریف می کند که حاوی پنج عملیات بنیادی روی گراف است. </w:t>
      </w:r>
      <w:r w:rsidRPr="00A77F26">
        <w:t>GraphDB</w:t>
      </w:r>
      <w:r w:rsidRPr="00A77F26">
        <w:rPr>
          <w:rFonts w:hint="cs"/>
          <w:rtl/>
        </w:rPr>
        <w:t xml:space="preserve"> مدل دیگری از داده های مفعول ـ محور در زبان پرس و جوی دیگری برای گراف هست که پرس و جوی گراف را در چهار مرحله پیاده می کند، که هر یک از این مراحل عملیاتی را بر گراف های فرعی مشخص شده ب</w:t>
      </w:r>
      <w:r w:rsidR="00D83D9D">
        <w:rPr>
          <w:rFonts w:hint="cs"/>
          <w:rtl/>
        </w:rPr>
        <w:t xml:space="preserve">ه </w:t>
      </w:r>
      <w:r w:rsidRPr="00A77F26">
        <w:rPr>
          <w:rFonts w:hint="cs"/>
          <w:rtl/>
        </w:rPr>
        <w:t xml:space="preserve">وسیله عبارات منظم اجرا می کند. </w:t>
      </w:r>
      <w:r w:rsidRPr="00A77F26">
        <w:t>Graph QL</w:t>
      </w:r>
      <w:r w:rsidRPr="00A77F26">
        <w:rPr>
          <w:rFonts w:hint="cs"/>
          <w:rtl/>
        </w:rPr>
        <w:t>، بر خلاف سایر زبان های پرس و جوی قبلی که روی گره ها، کران ها یا مسیرها عمل می کنند، به طور مستقیم روی گراف ها عمل می کند. به عب</w:t>
      </w:r>
      <w:r w:rsidR="00292625">
        <w:rPr>
          <w:rFonts w:hint="cs"/>
          <w:rtl/>
        </w:rPr>
        <w:t>ار</w:t>
      </w:r>
      <w:r w:rsidRPr="00A77F26">
        <w:rPr>
          <w:rFonts w:hint="cs"/>
          <w:rtl/>
        </w:rPr>
        <w:t xml:space="preserve">ت دیگر، گراف ها به عنوان نوع بازگشتی و بازده تمام فعالیت ها مورد استفاده قرار می گیرد. </w:t>
      </w:r>
      <w:r w:rsidRPr="00A77F26">
        <w:t>Graph QL</w:t>
      </w:r>
      <w:r w:rsidRPr="00A77F26">
        <w:rPr>
          <w:rFonts w:hint="cs"/>
          <w:rtl/>
        </w:rPr>
        <w:t xml:space="preserve"> عمل کننده های جبری ارتباطی از قبیل مجموعه، حاصل ضرب دکارتی، و عملیات مجموعه برای ساختار های گراف هستند. به عنوان مثال، عمل کننده مجموعه برای تناظر الگویی گراف جمع بندی شده است. </w:t>
      </w:r>
      <w:r w:rsidRPr="00A77F26">
        <w:t>Graph QL</w:t>
      </w:r>
      <w:r w:rsidRPr="00A77F26">
        <w:rPr>
          <w:rFonts w:hint="cs"/>
          <w:rtl/>
        </w:rPr>
        <w:t xml:space="preserve"> به لحاظ ارتباطی کامل است و نسخه غیر متناوب آن معادل جبر ارتباطی است. شرح مفصل </w:t>
      </w:r>
      <w:r w:rsidRPr="00A77F26">
        <w:t>Graph QL</w:t>
      </w:r>
      <w:r w:rsidRPr="00A77F26">
        <w:rPr>
          <w:rFonts w:hint="cs"/>
          <w:rtl/>
        </w:rPr>
        <w:t xml:space="preserve"> و مقایسه آن با سایر زبان های پرس و جوی گراف را می توانید در </w:t>
      </w:r>
      <w:r w:rsidR="00280712">
        <w:rPr>
          <w:rtl/>
        </w:rPr>
        <w:fldChar w:fldCharType="begin"/>
      </w:r>
      <w:r w:rsidR="00280712">
        <w:rPr>
          <w:rtl/>
        </w:rPr>
        <w:instrText xml:space="preserve"> </w:instrText>
      </w:r>
      <w:r w:rsidR="00280712">
        <w:instrText>ADDIN EN.CITE &lt;EndNote&gt;&lt;Cite&gt;&lt;Author&gt;He&lt;/Author&gt;&lt;Year&gt;2010&lt;/Year&gt;&lt;RecNum&gt;99&lt;/RecNum&gt;&lt;DisplayText&gt;[41]&lt;/DisplayText&gt;&lt;record&gt;&lt;rec-number&gt;99&lt;/rec-number&gt;&lt;foreign-keys&gt;&lt;key app="EN" db-id="5vaes0fpbfpepxedwv65twzav09zxxw9p5xs" timestamp="1420712589"&gt;99&lt;/key</w:instrText>
      </w:r>
      <w:r w:rsidR="00280712">
        <w:rPr>
          <w:rtl/>
        </w:rPr>
        <w:instrText>&gt;&lt;/</w:instrText>
      </w:r>
      <w:r w:rsidR="00280712">
        <w:instrText>foreign-keys&gt;&lt;ref-type name="Book Section"&gt;5&lt;/ref-type&gt;&lt;contributors&gt;&lt;authors&gt;&lt;author&gt;He, Huahai&lt;/author&gt;&lt;author&gt;Singh, AmbujK&lt;/author&gt;&lt;/authors&gt;&lt;secondary-authors&gt;&lt;author&gt;Aggarwal, Charu C.&lt;/author&gt;&lt;author&gt;Wang, Haixun&lt;/author&gt;&lt;/secondary-authors&gt;&lt;/contributors&gt;&lt;titles&gt;&lt;title&gt;Query Language and Access Methods for Graph Databases&lt;/title&gt;&lt;secondary-title&gt;Managing and Mining Graph Data&lt;/secondary-title&gt;&lt;tertiary-title&gt;Advances in Database Systems&lt;/tertiary-title&gt;&lt;/titles&gt;&lt;pages&gt;125-160&lt;/pages&gt;&lt;volume&gt;40</w:instrText>
      </w:r>
      <w:r w:rsidR="00280712">
        <w:rPr>
          <w:rtl/>
        </w:rPr>
        <w:instrText>&lt;/</w:instrText>
      </w:r>
      <w:r w:rsidR="00280712">
        <w:instrText>volume&gt;&lt;section&gt;4&lt;/section&gt;&lt;keywords&gt;&lt;keyword&gt;Graph query language&lt;/keyword&gt;&lt;keyword&gt;Graph algebra&lt;/keyword&gt;&lt;keyword&gt;Graph pattern matching&lt;/keyword&gt;&lt;/keywords&gt;&lt;dates&gt;&lt;year&gt;2010&lt;/year&gt;&lt;pub-dates&gt;&lt;date&gt;2010/01/01&lt;/date&gt;&lt;/pub-dates&gt;&lt;/dates&gt;&lt;publisher&gt;Springer US&lt;/publisher&gt;&lt;isbn&gt;978-1-4419-6044-3&lt;/isbn&gt;&lt;urls&gt;&lt;related-urls&gt;&lt;url&gt;http://dx.doi.org/10.1007/978-1-4419-6045-0_4&lt;/url&gt;&lt;/related-urls&gt;&lt;/urls&gt;&lt;electronic-resource-num&gt;10.1007/978-1-4419-6045-0_4&lt;/electronic-resource-num&gt;&lt;language&gt;English&lt;/language&gt;&lt;/record&gt;&lt;/Cite&gt;&lt;/EndNote</w:instrText>
      </w:r>
      <w:r w:rsidR="00280712">
        <w:rPr>
          <w:rtl/>
        </w:rPr>
        <w:instrText>&gt;</w:instrText>
      </w:r>
      <w:r w:rsidR="00280712">
        <w:rPr>
          <w:rtl/>
        </w:rPr>
        <w:fldChar w:fldCharType="separate"/>
      </w:r>
      <w:r w:rsidR="00280712">
        <w:rPr>
          <w:noProof/>
          <w:rtl/>
        </w:rPr>
        <w:t>[</w:t>
      </w:r>
      <w:hyperlink w:anchor="_ENREF_41" w:tooltip="He, 2010 #99" w:history="1">
        <w:r w:rsidR="007F44B0">
          <w:rPr>
            <w:noProof/>
            <w:rtl/>
          </w:rPr>
          <w:t>41</w:t>
        </w:r>
      </w:hyperlink>
      <w:r w:rsidR="00280712">
        <w:rPr>
          <w:noProof/>
          <w:rtl/>
        </w:rPr>
        <w:t>]</w:t>
      </w:r>
      <w:r w:rsidR="00280712">
        <w:rPr>
          <w:rtl/>
        </w:rPr>
        <w:fldChar w:fldCharType="end"/>
      </w:r>
      <w:r w:rsidRPr="00A77F26">
        <w:rPr>
          <w:rFonts w:hint="cs"/>
          <w:rtl/>
        </w:rPr>
        <w:t xml:space="preserve"> بیابید. </w:t>
      </w:r>
    </w:p>
    <w:p w:rsidR="001943CA" w:rsidRPr="00A77F26" w:rsidRDefault="001943CA" w:rsidP="00F15F0F">
      <w:pPr>
        <w:tabs>
          <w:tab w:val="right" w:pos="540"/>
        </w:tabs>
        <w:rPr>
          <w:rtl/>
        </w:rPr>
      </w:pPr>
      <w:r w:rsidRPr="00A77F26">
        <w:rPr>
          <w:rFonts w:hint="cs"/>
          <w:rtl/>
        </w:rPr>
        <w:t xml:space="preserve">با ظهور برنامه های کاربردی شبکه معنایی، نیاز به داده های </w:t>
      </w:r>
      <w:r w:rsidRPr="00A77F26">
        <w:t>RDF</w:t>
      </w:r>
      <w:r w:rsidRPr="00A77F26">
        <w:rPr>
          <w:rFonts w:hint="cs"/>
          <w:rtl/>
        </w:rPr>
        <w:t xml:space="preserve"> کار آمد مورد توجه قرار گرفته است. زبان پرس و جوی </w:t>
      </w:r>
      <w:r w:rsidRPr="00A77F26">
        <w:t>SPARQL</w:t>
      </w:r>
      <w:r w:rsidRPr="00A77F26">
        <w:rPr>
          <w:rFonts w:hint="cs"/>
          <w:rtl/>
        </w:rPr>
        <w:t xml:space="preserve"> برای این هدف طراحی شده است. به طوری که پیش تر گفتیم، یک گراف در فرمت </w:t>
      </w:r>
      <w:r w:rsidRPr="00A77F26">
        <w:t>RDF</w:t>
      </w:r>
      <w:r w:rsidRPr="00A77F26">
        <w:rPr>
          <w:rFonts w:hint="cs"/>
          <w:rtl/>
        </w:rPr>
        <w:t xml:space="preserve"> به وسیله مجموعه ای از سه بعد توصیف می شود که هر یک از آن</w:t>
      </w:r>
      <w:r w:rsidR="00280712">
        <w:t xml:space="preserve"> </w:t>
      </w:r>
      <w:r w:rsidRPr="00A77F26">
        <w:rPr>
          <w:rFonts w:hint="cs"/>
          <w:rtl/>
        </w:rPr>
        <w:t xml:space="preserve">ها متناظر با یک کران بین دو گره است. پرس و جوی </w:t>
      </w:r>
      <w:r w:rsidRPr="00A77F26">
        <w:t>SPARQL</w:t>
      </w:r>
      <w:r w:rsidRPr="00A77F26">
        <w:rPr>
          <w:rFonts w:hint="cs"/>
          <w:rtl/>
        </w:rPr>
        <w:t xml:space="preserve">، که </w:t>
      </w:r>
      <w:r w:rsidRPr="00A77F26">
        <w:t>SQL</w:t>
      </w:r>
      <w:r w:rsidRPr="00A77F26">
        <w:rPr>
          <w:rFonts w:hint="cs"/>
          <w:rtl/>
        </w:rPr>
        <w:t xml:space="preserve"> ـ مانند نیز هستند احتمالاً م</w:t>
      </w:r>
      <w:r w:rsidR="00280712">
        <w:rPr>
          <w:rFonts w:hint="cs"/>
          <w:rtl/>
          <w:lang w:bidi="fa-IR"/>
        </w:rPr>
        <w:t>ت</w:t>
      </w:r>
      <w:r w:rsidRPr="00A77F26">
        <w:rPr>
          <w:rFonts w:hint="cs"/>
          <w:rtl/>
        </w:rPr>
        <w:t xml:space="preserve">شکل از الگوهای سه بعدی، پیوستگی ها، گسستگی ها، و الگوهای مطلوب است. الگوی سه بعدی از نظر نحوی به سه بعدی </w:t>
      </w:r>
      <w:r w:rsidRPr="00A77F26">
        <w:t>RDF</w:t>
      </w:r>
      <w:r w:rsidRPr="00A77F26">
        <w:rPr>
          <w:rFonts w:hint="cs"/>
          <w:rtl/>
        </w:rPr>
        <w:t xml:space="preserve"> نزدیک است با این تفاوت که هر یک از فاعل، گزاره یا م</w:t>
      </w:r>
      <w:r w:rsidR="00280712">
        <w:rPr>
          <w:rFonts w:hint="cs"/>
          <w:rtl/>
        </w:rPr>
        <w:t>فع</w:t>
      </w:r>
      <w:r w:rsidRPr="00A77F26">
        <w:rPr>
          <w:rFonts w:hint="cs"/>
          <w:rtl/>
        </w:rPr>
        <w:t xml:space="preserve">ول ها ممکن است متغیر باشند. پردازشگر پرس و جوی </w:t>
      </w:r>
      <w:r w:rsidRPr="00A77F26">
        <w:t>SPARQL</w:t>
      </w:r>
      <w:r w:rsidRPr="00A77F26">
        <w:rPr>
          <w:rFonts w:hint="cs"/>
          <w:rtl/>
        </w:rPr>
        <w:t>، مجموعه ای از سه بعدی ها را جستجو می کند که با الگوهای سه بعدی متناظر باشند، و متغیرهای موجود در پرس و جوی گراف را به بخش های متناظر هر سه بعدی متصل می کند.</w:t>
      </w:r>
    </w:p>
    <w:p w:rsidR="001943CA" w:rsidRPr="00A77F26" w:rsidRDefault="001943CA" w:rsidP="007F44B0">
      <w:pPr>
        <w:tabs>
          <w:tab w:val="right" w:pos="540"/>
        </w:tabs>
        <w:rPr>
          <w:rtl/>
        </w:rPr>
      </w:pPr>
      <w:r w:rsidRPr="00A77F26">
        <w:rPr>
          <w:rFonts w:hint="cs"/>
          <w:rtl/>
        </w:rPr>
        <w:t>روند کاری دیگری در شاخص گذاری گراف از ویژگی های ساختاری مهم گراف اصلی به منظور تسهیل شاخص گذاری و پردازش پرس و جو استفاده می کند. این ویژگی های ساختاری می تواند به شکل مسیرها یا الگوهای پرتکرار در گراف های اصلی باشند. از این</w:t>
      </w:r>
      <w:r w:rsidR="00280712">
        <w:rPr>
          <w:rFonts w:hint="cs"/>
          <w:rtl/>
        </w:rPr>
        <w:t xml:space="preserve"> </w:t>
      </w:r>
      <w:r w:rsidRPr="00A77F26">
        <w:rPr>
          <w:rFonts w:hint="cs"/>
          <w:rtl/>
        </w:rPr>
        <w:t xml:space="preserve">ها می توان به عنوان فیلترهای پیش ـ پردازش که گراف های نامتناسب داده های اصلی را در مرحله ابتدایی حذف می کنند، استفاده کرد. به عنوان مثال، تکنیک </w:t>
      </w:r>
      <w:r w:rsidRPr="00A77F26">
        <w:t>GraphGrey</w:t>
      </w:r>
      <w:r w:rsidRPr="00A77F26">
        <w:rPr>
          <w:rFonts w:hint="cs"/>
          <w:rtl/>
        </w:rPr>
        <w:t xml:space="preserve"> </w:t>
      </w:r>
      <w:r w:rsidR="0066780C">
        <w:rPr>
          <w:rtl/>
        </w:rPr>
        <w:fldChar w:fldCharType="begin"/>
      </w:r>
      <w:r w:rsidR="0066780C">
        <w:rPr>
          <w:rtl/>
        </w:rPr>
        <w:instrText xml:space="preserve"> </w:instrText>
      </w:r>
      <w:r w:rsidR="0066780C">
        <w:instrText>ADDIN EN.CITE &lt;EndNote&gt;&lt;Cite&gt;&lt;Author&gt;Wang&lt;/Author&gt;&lt;Year&gt;2010&lt;/Year&gt;&lt;RecNum&gt;100&lt;/RecNum&gt;&lt;DisplayText&gt;[42]&lt;/DisplayText&gt;&lt;record&gt;&lt;rec-number&gt;100&lt;/rec-number&gt;&lt;foreign-keys&gt;&lt;key app="EN" db-id="5vaes0fpbfpepxedwv65twzav09zxxw9p5xs" timestamp="1420713373"&gt;100</w:instrText>
      </w:r>
      <w:r w:rsidR="0066780C">
        <w:rPr>
          <w:rtl/>
        </w:rPr>
        <w:instrText>&lt;/</w:instrText>
      </w:r>
      <w:r w:rsidR="0066780C">
        <w:instrText>key&gt;&lt;/foreign-keys&gt;&lt;ref-type name="Book Section"&gt;5&lt;/ref-type&gt;&lt;contributors&gt;&lt;authors&gt;&lt;author&gt;Wang, Haixun&lt;/author&gt;&lt;author&gt;Aggarwal, CharuC&lt;/author&gt;&lt;/authors&gt;&lt;secondary-authors&gt;&lt;author&gt;Aggarwal, Charu C.&lt;/author&gt;&lt;author&gt;Wang, Haixun&lt;/author&gt;&lt;/secondary-authors&gt;&lt;/contributors&gt;&lt;titles&gt;&lt;title&gt;A Survey of Algorithms for Keyword Search on Graph Data&lt;/title&gt;&lt;secondary-title&gt;Managing and Mining Graph Data&lt;/secondary-title&gt;&lt;tertiary-title&gt;Advances in Database Systems&lt;/tertiary-title&gt;&lt;/titles&gt;&lt;pages&gt;249-273&lt;/pages</w:instrText>
      </w:r>
      <w:r w:rsidR="0066780C">
        <w:rPr>
          <w:rtl/>
        </w:rPr>
        <w:instrText>&gt;&lt;</w:instrText>
      </w:r>
      <w:r w:rsidR="0066780C">
        <w:instrText>volume&gt;40&lt;/volume&gt;&lt;section&gt;8&lt;/section&gt;&lt;keywords&gt;&lt;keyword&gt;Keyword Search&lt;/keyword&gt;&lt;keyword&gt;Information Retrieval&lt;/keyword&gt;&lt;keyword&gt;Graph Structured Data&lt;/keyword&gt;&lt;keyword&gt;Semi-Structured Data&lt;/keyword&gt;&lt;/keywords&gt;&lt;dates&gt;&lt;year&gt;2010&lt;/year&gt;&lt;pub-dates&gt;&lt;date&gt;20</w:instrText>
      </w:r>
      <w:r w:rsidR="0066780C">
        <w:rPr>
          <w:rtl/>
        </w:rPr>
        <w:instrText>10/01/01&lt;/</w:instrText>
      </w:r>
      <w:r w:rsidR="0066780C">
        <w:instrText>date&gt;&lt;/pub-dates&gt;&lt;/dates&gt;&lt;publisher&gt;Springer US&lt;/publisher&gt;&lt;isbn&gt;978-1-4419-6044-3&lt;/isbn&gt;&lt;urls&gt;&lt;related-urls&gt;&lt;url&gt;http://dx.doi.org/10.1007/978-1-4419-6045-0_8&lt;/url&gt;&lt;/related-urls&gt;&lt;/urls&gt;&lt;electronic-resource-num&gt;10.1007/978-1-4419-6045-0_8&lt;/electronic-resource-num&gt;&lt;language&gt;English&lt;/language&gt;&lt;/record&gt;&lt;/Cite&gt;&lt;/EndNote</w:instrText>
      </w:r>
      <w:r w:rsidR="0066780C">
        <w:rPr>
          <w:rtl/>
        </w:rPr>
        <w:instrText>&gt;</w:instrText>
      </w:r>
      <w:r w:rsidR="0066780C">
        <w:rPr>
          <w:rtl/>
        </w:rPr>
        <w:fldChar w:fldCharType="separate"/>
      </w:r>
      <w:r w:rsidR="0066780C">
        <w:rPr>
          <w:noProof/>
          <w:rtl/>
        </w:rPr>
        <w:t>[</w:t>
      </w:r>
      <w:hyperlink w:anchor="_ENREF_42" w:tooltip="Wang, 2010 #100" w:history="1">
        <w:r w:rsidR="007F44B0">
          <w:rPr>
            <w:noProof/>
            <w:rtl/>
          </w:rPr>
          <w:t>42</w:t>
        </w:r>
      </w:hyperlink>
      <w:r w:rsidR="0066780C">
        <w:rPr>
          <w:noProof/>
          <w:rtl/>
        </w:rPr>
        <w:t>]</w:t>
      </w:r>
      <w:r w:rsidR="0066780C">
        <w:rPr>
          <w:rtl/>
        </w:rPr>
        <w:fldChar w:fldCharType="end"/>
      </w:r>
      <w:r w:rsidRPr="00A77F26">
        <w:rPr>
          <w:rFonts w:hint="cs"/>
          <w:rtl/>
        </w:rPr>
        <w:t xml:space="preserve"> از مسیرهای تعیین شده به عنوان ویژگی های شاخص استفاده می کند که به منظور فیلتر کردن گراف های نامتناظر می توان از آن</w:t>
      </w:r>
      <w:r w:rsidR="0066780C">
        <w:rPr>
          <w:rFonts w:hint="cs"/>
          <w:rtl/>
        </w:rPr>
        <w:t xml:space="preserve"> </w:t>
      </w:r>
      <w:r w:rsidRPr="00A77F26">
        <w:rPr>
          <w:rFonts w:hint="cs"/>
          <w:rtl/>
        </w:rPr>
        <w:t xml:space="preserve">ها استفاده کرد. همچنین، تکنیک </w:t>
      </w:r>
      <w:r w:rsidRPr="00A77F26">
        <w:t>GIndex</w:t>
      </w:r>
      <w:r w:rsidRPr="00A77F26">
        <w:rPr>
          <w:rFonts w:hint="cs"/>
          <w:rtl/>
        </w:rPr>
        <w:t xml:space="preserve"> </w:t>
      </w:r>
      <w:r w:rsidR="0066780C">
        <w:rPr>
          <w:rtl/>
        </w:rPr>
        <w:fldChar w:fldCharType="begin"/>
      </w:r>
      <w:r w:rsidR="0066780C">
        <w:rPr>
          <w:rtl/>
        </w:rPr>
        <w:instrText xml:space="preserve"> </w:instrText>
      </w:r>
      <w:r w:rsidR="0066780C">
        <w:instrText>ADDIN EN.CITE &lt;EndNote&gt;&lt;Cite&gt;&lt;Author&gt;Yan&lt;/Author&gt;&lt;Year&gt;2004&lt;/Year&gt;&lt;RecNum&gt;101&lt;/RecNum&gt;&lt;DisplayText&gt;[43]&lt;/DisplayText&gt;&lt;record&gt;&lt;rec-number&gt;101&lt;/rec-number&gt;&lt;foreign-keys&gt;&lt;key app="EN" db-id="5vaes0fpbfpepxedwv65twzav09zxxw9p5xs" timestamp="1420713516"&gt;101</w:instrText>
      </w:r>
      <w:r w:rsidR="0066780C">
        <w:rPr>
          <w:rtl/>
        </w:rPr>
        <w:instrText>&lt;/</w:instrText>
      </w:r>
      <w:r w:rsidR="0066780C">
        <w:instrText>key&gt;&lt;/foreign-keys&gt;&lt;ref-type name="Conference Paper"&gt;47&lt;/ref-type&gt;&lt;contributors&gt;&lt;authors&gt;&lt;author&gt;Xifeng Yan&lt;/author&gt;&lt;author&gt;Philip S. Yu&lt;/author&gt;&lt;author&gt;Jiawei Han&lt;/author&gt;&lt;/authors&gt;&lt;/contributors&gt;&lt;titles&gt;&lt;title&gt;Graph indexing: a frequent structure-based</w:instrText>
      </w:r>
      <w:r w:rsidR="0066780C">
        <w:rPr>
          <w:rtl/>
        </w:rPr>
        <w:instrText xml:space="preserve"> </w:instrText>
      </w:r>
      <w:r w:rsidR="0066780C">
        <w:instrText>approach&lt;/title&gt;&lt;secondary-title&gt;Proceedings of the 2004 ACM SIGMOD international conference on Management of data&lt;/secondary-title&gt;&lt;/titles&gt;&lt;pages&gt;335-346&lt;/pages&gt;&lt;dates&gt;&lt;year&gt;2004&lt;/year&gt;&lt;/dates&gt;&lt;pub-location&gt;Paris, France&lt;/pub-location&gt;&lt;publisher&gt;ACM&lt;/publisher&gt;&lt;urls&gt;&lt;/urls&gt;&lt;custom1&gt;1007607&lt;/custom1&gt;&lt;electronic-resource-num&gt;10.1145/1007568.1007607&lt;/electronic-resource-num&gt;&lt;/record&gt;&lt;/Cite&gt;&lt;/EndNote</w:instrText>
      </w:r>
      <w:r w:rsidR="0066780C">
        <w:rPr>
          <w:rtl/>
        </w:rPr>
        <w:instrText>&gt;</w:instrText>
      </w:r>
      <w:r w:rsidR="0066780C">
        <w:rPr>
          <w:rtl/>
        </w:rPr>
        <w:fldChar w:fldCharType="separate"/>
      </w:r>
      <w:r w:rsidR="0066780C">
        <w:rPr>
          <w:noProof/>
          <w:rtl/>
        </w:rPr>
        <w:t>[</w:t>
      </w:r>
      <w:hyperlink w:anchor="_ENREF_43" w:tooltip="Yan, 2004 #101" w:history="1">
        <w:r w:rsidR="007F44B0">
          <w:rPr>
            <w:noProof/>
            <w:rtl/>
          </w:rPr>
          <w:t>43</w:t>
        </w:r>
      </w:hyperlink>
      <w:r w:rsidR="0066780C">
        <w:rPr>
          <w:noProof/>
          <w:rtl/>
        </w:rPr>
        <w:t>]</w:t>
      </w:r>
      <w:r w:rsidR="0066780C">
        <w:rPr>
          <w:rtl/>
        </w:rPr>
        <w:fldChar w:fldCharType="end"/>
      </w:r>
      <w:r w:rsidRPr="00A77F26">
        <w:rPr>
          <w:rFonts w:hint="cs"/>
          <w:rtl/>
        </w:rPr>
        <w:t xml:space="preserve"> از قطعه های پرتکرار قابل تشخیص به عنوان ویژگی های شاخص استفاده می کند. یک تکنیک کاملاً مرتبط </w:t>
      </w:r>
      <w:r w:rsidR="0066780C">
        <w:rPr>
          <w:rtl/>
        </w:rPr>
        <w:fldChar w:fldCharType="begin"/>
      </w:r>
      <w:r w:rsidR="0066780C">
        <w:rPr>
          <w:rtl/>
        </w:rPr>
        <w:instrText xml:space="preserve"> </w:instrText>
      </w:r>
      <w:r w:rsidR="0066780C">
        <w:instrText>ADDIN EN.CITE &lt;EndNote&gt;&lt;Cite&gt;&lt;Author&gt;Yan&lt;/Author&gt;&lt;Year&gt;2005&lt;/Year&gt;&lt;RecNum&gt;102&lt;/RecNum&gt;&lt;DisplayText&gt;[44]&lt;/DisplayText&gt;&lt;record&gt;&lt;rec-number&gt;102&lt;/rec-number&gt;&lt;foreign-keys&gt;&lt;key app="EN" db-id="5vaes0fpbfpepxedwv65twzav09zxxw9p5xs" timestamp="1420713721"&gt;102</w:instrText>
      </w:r>
      <w:r w:rsidR="0066780C">
        <w:rPr>
          <w:rtl/>
        </w:rPr>
        <w:instrText>&lt;/</w:instrText>
      </w:r>
      <w:r w:rsidR="0066780C">
        <w:instrText>key&gt;&lt;/foreign-keys&gt;&lt;ref-type name="Conference Paper"&gt;47&lt;/ref-type&gt;&lt;contributors&gt;&lt;authors&gt;&lt;author&gt;Xifeng Yan&lt;/author&gt;&lt;author&gt;Philip S. Yu&lt;/author&gt;&lt;author&gt;Jiawei Han&lt;/author&gt;&lt;/authors&gt;&lt;/contributors&gt;&lt;titles&gt;&lt;title&gt;Substructure similarity search in graph databases&lt;/title&gt;&lt;secondary-title&gt;Proceedings of the 2005 ACM SIGMOD international conference on Management of data&lt;/secondary-title&gt;&lt;/titles&gt;&lt;pages&gt;766-777&lt;/pages&gt;&lt;dates&gt;&lt;year&gt;2005&lt;/year&gt;&lt;/dates&gt;&lt;pub-location&gt;Baltimore, Maryland&lt;/pub-location&gt;&lt;publisher&gt;ACM</w:instrText>
      </w:r>
      <w:r w:rsidR="0066780C">
        <w:rPr>
          <w:rtl/>
        </w:rPr>
        <w:instrText>&lt;/</w:instrText>
      </w:r>
      <w:r w:rsidR="0066780C">
        <w:instrText>publisher&gt;&lt;urls&gt;&lt;/urls&gt;&lt;custom1&gt;1066244&lt;/custom1&gt;&lt;electronic-resource-num&gt;10.1145/1066157.1066244&lt;/electronic-resource-num&gt;&lt;/record&gt;&lt;/Cite&gt;&lt;/EndNote</w:instrText>
      </w:r>
      <w:r w:rsidR="0066780C">
        <w:rPr>
          <w:rtl/>
        </w:rPr>
        <w:instrText>&gt;</w:instrText>
      </w:r>
      <w:r w:rsidR="0066780C">
        <w:rPr>
          <w:rtl/>
        </w:rPr>
        <w:fldChar w:fldCharType="separate"/>
      </w:r>
      <w:r w:rsidR="0066780C">
        <w:rPr>
          <w:noProof/>
          <w:rtl/>
        </w:rPr>
        <w:t>[</w:t>
      </w:r>
      <w:hyperlink w:anchor="_ENREF_44" w:tooltip="Yan, 2005 #102" w:history="1">
        <w:r w:rsidR="007F44B0">
          <w:rPr>
            <w:noProof/>
            <w:rtl/>
          </w:rPr>
          <w:t>44</w:t>
        </w:r>
      </w:hyperlink>
      <w:r w:rsidR="0066780C">
        <w:rPr>
          <w:noProof/>
          <w:rtl/>
        </w:rPr>
        <w:t>]</w:t>
      </w:r>
      <w:r w:rsidR="0066780C">
        <w:rPr>
          <w:rtl/>
        </w:rPr>
        <w:fldChar w:fldCharType="end"/>
      </w:r>
      <w:r w:rsidRPr="00A77F26">
        <w:rPr>
          <w:rFonts w:hint="cs"/>
          <w:rtl/>
        </w:rPr>
        <w:t>، به منظور تسهیل شاخص گذاری به ذخیره زیر ساختارها در گراف های اصلی می پردازد. روش دیگر شاخص گذاری گراف ها، استفاده از ساختارهای نمودار درختی در گراف های اصلی به منظور تسهیل شاخص گذاری و جستجو است.</w:t>
      </w:r>
    </w:p>
    <w:p w:rsidR="00EF799B" w:rsidRPr="00A77F26" w:rsidRDefault="001943CA" w:rsidP="007F44B0">
      <w:pPr>
        <w:tabs>
          <w:tab w:val="right" w:pos="540"/>
        </w:tabs>
        <w:rPr>
          <w:rtl/>
        </w:rPr>
      </w:pPr>
      <w:r w:rsidRPr="00A77F26">
        <w:rPr>
          <w:rFonts w:hint="cs"/>
          <w:rtl/>
        </w:rPr>
        <w:t xml:space="preserve">موضوع پردازش پرس و جو در داده های گراف سالیان متمادی مورد مطالعه قرار گرفته است، ولی بسیاری از چالش های مرتبط با آن به جای خود باقی است. از یک سو، داده ها به طور فراینده ای در حال افزایش هستند؛ یک احتمال برای کنترل و استفاده از چنین داده های عظیمی از طریق پردزاش موازی با استفاده از، مثلاً چارچوب </w:t>
      </w:r>
      <w:r w:rsidRPr="00A77F26">
        <w:t>Map/Reduce</w:t>
      </w:r>
      <w:r w:rsidRPr="00A77F26">
        <w:rPr>
          <w:rFonts w:hint="cs"/>
          <w:rtl/>
        </w:rPr>
        <w:t xml:space="preserve"> است. با این وجود، به خوبی می دانیم که بسیاری از الگوریتم های گراف نیز وجود دارند که متناظر کردن آنها بسیار دشوار است. از سوی دیگر، پرس و جوی گراف ها به طور فراینده ای در حال پیچیده شده است. به عنوان مثال، پرس و جوهایی که در برابر هستی شناسی پیچیده قرار دارند اغلب طولانی هستند، فارغ از اینکه کدام زبان پرس و جوی گراف برای ارئه پرس و جو مورد استفاده قرار می گیرد. </w:t>
      </w:r>
      <w:r w:rsidRPr="00A77F26">
        <w:rPr>
          <w:rFonts w:hint="cs"/>
          <w:rtl/>
        </w:rPr>
        <w:lastRenderedPageBreak/>
        <w:t>علاوه بر این، در صورت وجود یک گراف پیچیده (مانند هستی شناسی پیچیده)، کاربرها اغلب به جای درک و تعریف درست و روشنی از آنچه که در</w:t>
      </w:r>
      <w:r w:rsidR="0066780C">
        <w:rPr>
          <w:rFonts w:hint="cs"/>
          <w:rtl/>
        </w:rPr>
        <w:t>باره آن به پرس و جو پرداخته اند،</w:t>
      </w:r>
      <w:r w:rsidRPr="00A77F26">
        <w:rPr>
          <w:rFonts w:hint="cs"/>
          <w:rtl/>
        </w:rPr>
        <w:t xml:space="preserve"> فقط ایده ای مبهم وگنگ از این موضوع دارند. این ها موجب فراخوانی روش های جایگزین برای پردازش و بیان پرس و جوهای گراف می شود. به عبارت دیگر، به جای بیان شفاف پرس و جو ها در دقیق ترین چارچوب، ممکن است بخواهیم از جستجوی واژگان کلیدی برای تسهیل پرس و جوها </w:t>
      </w:r>
      <w:r w:rsidR="0066780C">
        <w:rPr>
          <w:rtl/>
        </w:rPr>
        <w:fldChar w:fldCharType="begin"/>
      </w:r>
      <w:r w:rsidR="0066780C">
        <w:rPr>
          <w:rtl/>
        </w:rPr>
        <w:instrText xml:space="preserve"> </w:instrText>
      </w:r>
      <w:r w:rsidR="0066780C">
        <w:instrText>ADDIN EN.CITE &lt;EndNote&gt;&lt;Cite&gt;&lt;Author&gt;Wang&lt;/Author&gt;&lt;Year&gt;2010&lt;/Year&gt;&lt;RecNum&gt;100&lt;/RecNum&gt;&lt;DisplayText&gt;[42]&lt;/DisplayText&gt;&lt;record&gt;&lt;rec-number&gt;100&lt;/rec-number&gt;&lt;foreign-keys&gt;&lt;key app="EN" db-id="5vaes0fpbfpepxedwv65twzav09zxxw9p5xs" timestamp="1420713373"&gt;100</w:instrText>
      </w:r>
      <w:r w:rsidR="0066780C">
        <w:rPr>
          <w:rtl/>
        </w:rPr>
        <w:instrText>&lt;/</w:instrText>
      </w:r>
      <w:r w:rsidR="0066780C">
        <w:instrText>key&gt;&lt;/foreign-keys&gt;&lt;ref-type name="Book Section"&gt;5&lt;/ref-type&gt;&lt;contributors&gt;&lt;authors&gt;&lt;author&gt;Wang, Haixun&lt;/author&gt;&lt;author&gt;Aggarwal, CharuC&lt;/author&gt;&lt;/authors&gt;&lt;secondary-authors&gt;&lt;author&gt;Aggarwal, Charu C.&lt;/author&gt;&lt;author&gt;Wang, Haixun&lt;/author&gt;&lt;/secondary-authors&gt;&lt;/contributors&gt;&lt;titles&gt;&lt;title&gt;A Survey of Algorithms for Keyword Search on Graph Data&lt;/title&gt;&lt;secondary-title&gt;Managing and Mining Graph Data&lt;/secondary-title&gt;&lt;tertiary-title&gt;Advances in Database Systems&lt;/tertiary-title&gt;&lt;/titles&gt;&lt;pages&gt;249-273&lt;/pages</w:instrText>
      </w:r>
      <w:r w:rsidR="0066780C">
        <w:rPr>
          <w:rtl/>
        </w:rPr>
        <w:instrText>&gt;&lt;</w:instrText>
      </w:r>
      <w:r w:rsidR="0066780C">
        <w:instrText>volume&gt;40&lt;/volume&gt;&lt;section&gt;8&lt;/section&gt;&lt;keywords&gt;&lt;keyword&gt;Keyword Search&lt;/keyword&gt;&lt;keyword&gt;Information Retrieval&lt;/keyword&gt;&lt;keyword&gt;Graph Structured Data&lt;/keyword&gt;&lt;keyword&gt;Semi-Structured Data&lt;/keyword&gt;&lt;/keywords&gt;&lt;dates&gt;&lt;year&gt;2010&lt;/year&gt;&lt;pub-dates&gt;&lt;date&gt;20</w:instrText>
      </w:r>
      <w:r w:rsidR="0066780C">
        <w:rPr>
          <w:rtl/>
        </w:rPr>
        <w:instrText>10/01/01&lt;/</w:instrText>
      </w:r>
      <w:r w:rsidR="0066780C">
        <w:instrText>date&gt;&lt;/pub-dates&gt;&lt;/dates&gt;&lt;publisher&gt;Springer US&lt;/publisher&gt;&lt;isbn&gt;978-1-4419-6044-3&lt;/isbn&gt;&lt;urls&gt;&lt;related-urls&gt;&lt;url&gt;http://dx.doi.org/10.1007/978-1-4419-6045-0_8&lt;/url&gt;&lt;/related-urls&gt;&lt;/urls&gt;&lt;electronic-resource-num&gt;10.1007/978-1-4419-6045-0_8&lt;/electronic-resource-num&gt;&lt;language&gt;English&lt;/language&gt;&lt;/record&gt;&lt;/Cite&gt;&lt;/EndNote</w:instrText>
      </w:r>
      <w:r w:rsidR="0066780C">
        <w:rPr>
          <w:rtl/>
        </w:rPr>
        <w:instrText>&gt;</w:instrText>
      </w:r>
      <w:r w:rsidR="0066780C">
        <w:rPr>
          <w:rtl/>
        </w:rPr>
        <w:fldChar w:fldCharType="separate"/>
      </w:r>
      <w:r w:rsidR="0066780C">
        <w:rPr>
          <w:noProof/>
          <w:rtl/>
        </w:rPr>
        <w:t>[</w:t>
      </w:r>
      <w:hyperlink w:anchor="_ENREF_42" w:tooltip="Wang, 2010 #100" w:history="1">
        <w:r w:rsidR="007F44B0">
          <w:rPr>
            <w:noProof/>
            <w:rtl/>
          </w:rPr>
          <w:t>42</w:t>
        </w:r>
      </w:hyperlink>
      <w:r w:rsidR="0066780C">
        <w:rPr>
          <w:noProof/>
          <w:rtl/>
        </w:rPr>
        <w:t>]</w:t>
      </w:r>
      <w:r w:rsidR="0066780C">
        <w:rPr>
          <w:rtl/>
        </w:rPr>
        <w:fldChar w:fldCharType="end"/>
      </w:r>
      <w:r w:rsidR="0066780C">
        <w:rPr>
          <w:rFonts w:hint="cs"/>
          <w:rtl/>
        </w:rPr>
        <w:t>،</w:t>
      </w:r>
      <w:r w:rsidRPr="00A77F26">
        <w:rPr>
          <w:rFonts w:hint="cs"/>
          <w:rtl/>
        </w:rPr>
        <w:t xml:space="preserve"> یا بهره گیری از روش های استخراج داده برای تشکیل پرس و جوی نیمه خودکار استفاده کنیم.  </w:t>
      </w:r>
    </w:p>
    <w:p w:rsidR="001943CA" w:rsidRPr="00A77F26" w:rsidRDefault="001943CA" w:rsidP="00954B06">
      <w:pPr>
        <w:pStyle w:val="Heading3"/>
        <w:numPr>
          <w:ilvl w:val="2"/>
          <w:numId w:val="29"/>
        </w:numPr>
        <w:ind w:left="0" w:firstLine="0"/>
      </w:pPr>
      <w:bookmarkStart w:id="228" w:name="_Toc408588781"/>
      <w:bookmarkStart w:id="229" w:name="_Toc408588857"/>
      <w:bookmarkStart w:id="230" w:name="_Toc408608928"/>
      <w:bookmarkStart w:id="231" w:name="_Toc409469325"/>
      <w:bookmarkStart w:id="232" w:name="_Toc409469631"/>
      <w:r w:rsidRPr="00A77F26">
        <w:rPr>
          <w:rFonts w:hint="cs"/>
          <w:rtl/>
        </w:rPr>
        <w:t>پرس و جوهای دسترسی</w:t>
      </w:r>
      <w:bookmarkEnd w:id="228"/>
      <w:bookmarkEnd w:id="229"/>
      <w:bookmarkEnd w:id="230"/>
      <w:bookmarkEnd w:id="231"/>
      <w:bookmarkEnd w:id="232"/>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پرس و جوهای دسترسی گراف بررسی می کند که آیا مسیری از گره </w:t>
      </w:r>
      <w:r w:rsidR="00076A3A">
        <w:t>v</w:t>
      </w:r>
      <w:r w:rsidRPr="00A77F26">
        <w:rPr>
          <w:rFonts w:hint="cs"/>
          <w:rtl/>
        </w:rPr>
        <w:t xml:space="preserve"> به گره </w:t>
      </w:r>
      <w:r w:rsidRPr="00A77F26">
        <w:t>u</w:t>
      </w:r>
      <w:r w:rsidRPr="00A77F26">
        <w:rPr>
          <w:rFonts w:hint="cs"/>
          <w:rtl/>
        </w:rPr>
        <w:t xml:space="preserve"> در یک گراف مستقیم بزرگ وجود دارد یا نه. پرس و جو برای دسترسی گراف یک عملیات بنیادی است که برای بسیاری از برنامه های ک</w:t>
      </w:r>
      <w:r w:rsidR="00076A3A">
        <w:rPr>
          <w:rFonts w:hint="cs"/>
          <w:rtl/>
        </w:rPr>
        <w:t>اربردی از جمله برنامه های حوزه</w:t>
      </w:r>
      <w:r w:rsidRPr="00A77F26">
        <w:rPr>
          <w:rFonts w:hint="cs"/>
          <w:rtl/>
        </w:rPr>
        <w:t xml:space="preserve"> شبکه معنایی (سمنتیک وب)، شبکه های زیستی، پردازش پرس و جوهای </w:t>
      </w:r>
      <w:r w:rsidRPr="00A77F26">
        <w:t>XML</w:t>
      </w:r>
      <w:r w:rsidRPr="00A77F26">
        <w:rPr>
          <w:rFonts w:hint="cs"/>
          <w:rtl/>
        </w:rPr>
        <w:t xml:space="preserve"> و غیره اهمیت زیادی دارد.</w:t>
      </w:r>
    </w:p>
    <w:p w:rsidR="001943CA" w:rsidRPr="00A77F26" w:rsidRDefault="001943CA" w:rsidP="00F15F0F">
      <w:pPr>
        <w:tabs>
          <w:tab w:val="right" w:pos="540"/>
        </w:tabs>
        <w:rPr>
          <w:rtl/>
        </w:rPr>
      </w:pPr>
      <w:r w:rsidRPr="00A77F26">
        <w:rPr>
          <w:rFonts w:hint="cs"/>
          <w:rtl/>
        </w:rPr>
        <w:t xml:space="preserve">پرس و جو های دسترسی را می توان به دو روش روشن و مشخص پاسخ داد. در روش اول، با استفاده از جستجوی عرض ـ محور یا عمق ـ محور و با شروع از گره </w:t>
      </w:r>
      <w:r w:rsidR="00076A3A">
        <w:t>v</w:t>
      </w:r>
      <w:r w:rsidRPr="00A77F26">
        <w:rPr>
          <w:rFonts w:hint="cs"/>
          <w:rtl/>
        </w:rPr>
        <w:t xml:space="preserve">، از گراف عبور می کنیم تا مشاهده کنیم که آیا قادر به دسترسی به گره </w:t>
      </w:r>
      <w:r w:rsidRPr="00A77F26">
        <w:t>u</w:t>
      </w:r>
      <w:r w:rsidRPr="00A77F26">
        <w:rPr>
          <w:rFonts w:hint="cs"/>
          <w:rtl/>
        </w:rPr>
        <w:t xml:space="preserve"> هستیم یا نه. زمان پرس و جو برابر با </w:t>
      </w:r>
      <w:r w:rsidRPr="00A77F26">
        <w:t>O(n+m)</w:t>
      </w:r>
      <w:r w:rsidRPr="00A77F26">
        <w:rPr>
          <w:rFonts w:hint="cs"/>
          <w:rtl/>
        </w:rPr>
        <w:t xml:space="preserve"> است، که </w:t>
      </w:r>
      <w:r w:rsidRPr="00A77F26">
        <w:t>n</w:t>
      </w:r>
      <w:r w:rsidRPr="00A77F26">
        <w:rPr>
          <w:rFonts w:hint="cs"/>
          <w:rtl/>
        </w:rPr>
        <w:t xml:space="preserve"> تعداد گره ها و </w:t>
      </w:r>
      <w:r w:rsidRPr="00A77F26">
        <w:t>m</w:t>
      </w:r>
      <w:r w:rsidRPr="00A77F26">
        <w:rPr>
          <w:rFonts w:hint="cs"/>
          <w:rtl/>
        </w:rPr>
        <w:t xml:space="preserve"> تعداد کران های موجود در گراف است. در آن سو، بن بست گذرای کران در گراف را محاسبه و ذخیره می کنیم. ب</w:t>
      </w:r>
      <w:r w:rsidR="00076A3A">
        <w:rPr>
          <w:rFonts w:hint="cs"/>
          <w:rtl/>
        </w:rPr>
        <w:t>ا بن بست گذرا، که مستلزم ذخیره</w:t>
      </w:r>
      <w:r w:rsidRPr="00A77F26">
        <w:rPr>
          <w:rFonts w:hint="cs"/>
          <w:rtl/>
        </w:rPr>
        <w:t xml:space="preserve"> (</w:t>
      </w:r>
      <w:r w:rsidRPr="00A77F26">
        <w:rPr>
          <w:rFonts w:hint="cs"/>
          <w:vertAlign w:val="superscript"/>
          <w:rtl/>
        </w:rPr>
        <w:t>2</w:t>
      </w:r>
      <w:r w:rsidRPr="00A77F26">
        <w:t>n</w:t>
      </w:r>
      <w:r w:rsidRPr="00A77F26">
        <w:rPr>
          <w:rFonts w:hint="cs"/>
          <w:rtl/>
        </w:rPr>
        <w:t xml:space="preserve">) </w:t>
      </w:r>
      <w:r w:rsidRPr="00A77F26">
        <w:t>O</w:t>
      </w:r>
      <w:r w:rsidRPr="00A77F26">
        <w:rPr>
          <w:rFonts w:hint="cs"/>
          <w:rtl/>
        </w:rPr>
        <w:t xml:space="preserve"> ا</w:t>
      </w:r>
      <w:r w:rsidR="00076A3A">
        <w:rPr>
          <w:rFonts w:hint="cs"/>
          <w:rtl/>
        </w:rPr>
        <w:t>ست، پرس و جوی دسترسی را می توان</w:t>
      </w:r>
      <w:r w:rsidRPr="00A77F26">
        <w:rPr>
          <w:rFonts w:hint="cs"/>
          <w:rtl/>
        </w:rPr>
        <w:t xml:space="preserve"> در زمان (1) </w:t>
      </w:r>
      <w:r w:rsidRPr="00A77F26">
        <w:t>O</w:t>
      </w:r>
      <w:r w:rsidRPr="00A77F26">
        <w:rPr>
          <w:rFonts w:hint="cs"/>
          <w:rtl/>
        </w:rPr>
        <w:t xml:space="preserve"> و از طریق بررسی وجود (</w:t>
      </w:r>
      <w:r w:rsidRPr="00A77F26">
        <w:t>u,</w:t>
      </w:r>
      <w:r w:rsidR="00076A3A">
        <w:t>v</w:t>
      </w:r>
      <w:r w:rsidRPr="00A77F26">
        <w:rPr>
          <w:rFonts w:hint="cs"/>
          <w:rtl/>
        </w:rPr>
        <w:t>) در بن بست گذرا پاسخ داد. با این وجود، در نمودارهای گسترده، هیچ یک از دو روش شدنی نیست: روش اول از نظر زمان پرس و جو بسیار پر هزینه است، و روش دوم نیازمند فضای بسیار زیادی است.</w:t>
      </w:r>
    </w:p>
    <w:p w:rsidR="001943CA" w:rsidRPr="00A77F26" w:rsidRDefault="001943CA" w:rsidP="00F15F0F">
      <w:pPr>
        <w:tabs>
          <w:tab w:val="right" w:pos="540"/>
        </w:tabs>
        <w:rPr>
          <w:rtl/>
        </w:rPr>
      </w:pPr>
      <w:r w:rsidRPr="00A77F26">
        <w:rPr>
          <w:rFonts w:hint="cs"/>
          <w:rtl/>
        </w:rPr>
        <w:t xml:space="preserve">تحقیق در این حوزه بر یافتن بهترین میانگین بین زمان پرس و جو </w:t>
      </w:r>
      <w:r w:rsidRPr="00A77F26">
        <w:t>O(n+m)</w:t>
      </w:r>
      <w:r w:rsidR="00076A3A">
        <w:rPr>
          <w:rFonts w:hint="cs"/>
          <w:rtl/>
        </w:rPr>
        <w:t xml:space="preserve"> و هزینه</w:t>
      </w:r>
      <w:r w:rsidRPr="00A77F26">
        <w:rPr>
          <w:rFonts w:hint="cs"/>
          <w:rtl/>
        </w:rPr>
        <w:t xml:space="preserve"> ذخیره (</w:t>
      </w:r>
      <w:r w:rsidRPr="00A77F26">
        <w:rPr>
          <w:rFonts w:hint="cs"/>
          <w:vertAlign w:val="superscript"/>
          <w:rtl/>
        </w:rPr>
        <w:t>2</w:t>
      </w:r>
      <w:r w:rsidRPr="00A77F26">
        <w:t>n</w:t>
      </w:r>
      <w:r w:rsidRPr="00A77F26">
        <w:rPr>
          <w:rFonts w:hint="cs"/>
          <w:rtl/>
        </w:rPr>
        <w:t xml:space="preserve">) </w:t>
      </w:r>
      <w:r w:rsidRPr="00A77F26">
        <w:t>O</w:t>
      </w:r>
      <w:r w:rsidRPr="00A77F26">
        <w:rPr>
          <w:rFonts w:hint="cs"/>
          <w:rtl/>
        </w:rPr>
        <w:t xml:space="preserve"> تمرکز می کند. این تحقیق از راه شهودی تلاش می کند اطلاعات دسترسی را در بن بست کران فشرده کند و با استفاده از داده های فشرده به پرس و جو ها پاسخ دهد.</w:t>
      </w:r>
    </w:p>
    <w:p w:rsidR="001943CA" w:rsidRPr="00A77F26" w:rsidRDefault="001943CA" w:rsidP="007F44B0">
      <w:pPr>
        <w:tabs>
          <w:tab w:val="right" w:pos="540"/>
        </w:tabs>
        <w:rPr>
          <w:rtl/>
        </w:rPr>
      </w:pPr>
      <w:r w:rsidRPr="00A77F26">
        <w:rPr>
          <w:rFonts w:hint="cs"/>
          <w:b/>
          <w:bCs/>
          <w:rtl/>
        </w:rPr>
        <w:t>رویکردهای مبتنی بر نمودار درختی دربرگیرنده.</w:t>
      </w:r>
      <w:r w:rsidRPr="00A77F26">
        <w:rPr>
          <w:rFonts w:hint="cs"/>
          <w:rtl/>
        </w:rPr>
        <w:t xml:space="preserve"> رویکردهای بسیار، مانند </w:t>
      </w:r>
      <w:r w:rsidR="009949E2">
        <w:rPr>
          <w:rtl/>
        </w:rPr>
        <w:fldChar w:fldCharType="begin">
          <w:fldData xml:space="preserve">PEVuZE5vdGU+PENpdGU+PEF1dGhvcj5DaGVuPC9BdXRob3I+PFllYXI+MjAwNTwvWWVhcj48UmVj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</w:fldData>
        </w:fldChar>
      </w:r>
      <w:r w:rsidR="009949E2">
        <w:rPr>
          <w:rtl/>
        </w:rPr>
        <w:instrText xml:space="preserve"> </w:instrText>
      </w:r>
      <w:r w:rsidR="009949E2">
        <w:instrText>ADDIN EN.CITE</w:instrText>
      </w:r>
      <w:r w:rsidR="009949E2">
        <w:rPr>
          <w:rtl/>
        </w:rPr>
        <w:instrText xml:space="preserve"> </w:instrText>
      </w:r>
      <w:r w:rsidR="009949E2">
        <w:rPr>
          <w:rtl/>
        </w:rPr>
        <w:fldChar w:fldCharType="begin">
          <w:fldData xml:space="preserve">PEVuZE5vdGU+PENpdGU+PEF1dGhvcj5DaGVuPC9BdXRob3I+PFllYXI+MjAwNTwvWWVhcj48UmVj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</w:fldData>
        </w:fldChar>
      </w:r>
      <w:r w:rsidR="009949E2">
        <w:rPr>
          <w:rtl/>
        </w:rPr>
        <w:instrText xml:space="preserve"> </w:instrText>
      </w:r>
      <w:r w:rsidR="009949E2">
        <w:instrText>ADDIN EN.CITE.DATA</w:instrText>
      </w:r>
      <w:r w:rsidR="009949E2">
        <w:rPr>
          <w:rtl/>
        </w:rPr>
        <w:instrText xml:space="preserve"> </w:instrText>
      </w:r>
      <w:r w:rsidR="009949E2">
        <w:rPr>
          <w:rtl/>
        </w:rPr>
      </w:r>
      <w:r w:rsidR="009949E2">
        <w:rPr>
          <w:rtl/>
        </w:rPr>
        <w:fldChar w:fldCharType="end"/>
      </w:r>
      <w:r w:rsidR="009949E2">
        <w:rPr>
          <w:rtl/>
        </w:rPr>
      </w:r>
      <w:r w:rsidR="009949E2">
        <w:rPr>
          <w:rtl/>
        </w:rPr>
        <w:fldChar w:fldCharType="separate"/>
      </w:r>
      <w:r w:rsidR="009949E2">
        <w:rPr>
          <w:noProof/>
          <w:rtl/>
        </w:rPr>
        <w:t>[</w:t>
      </w:r>
      <w:hyperlink w:anchor="_ENREF_45" w:tooltip="Chen, 2005 #103" w:history="1">
        <w:r w:rsidR="007F44B0">
          <w:rPr>
            <w:noProof/>
            <w:rtl/>
          </w:rPr>
          <w:t>45-47</w:t>
        </w:r>
      </w:hyperlink>
      <w:r w:rsidR="009949E2">
        <w:rPr>
          <w:noProof/>
          <w:rtl/>
        </w:rPr>
        <w:t>]</w:t>
      </w:r>
      <w:r w:rsidR="009949E2">
        <w:rPr>
          <w:rtl/>
        </w:rPr>
        <w:fldChar w:fldCharType="end"/>
      </w:r>
      <w:r w:rsidRPr="00A77F26">
        <w:rPr>
          <w:rFonts w:hint="cs"/>
          <w:rtl/>
        </w:rPr>
        <w:t xml:space="preserve">، گراف را به دو بخش تقسیم می کنند: </w:t>
      </w:r>
      <w:r w:rsidRPr="00A77F26">
        <w:t>i</w:t>
      </w:r>
      <w:r w:rsidRPr="00A77F26">
        <w:rPr>
          <w:rFonts w:hint="cs"/>
          <w:rtl/>
        </w:rPr>
        <w:t xml:space="preserve">) نمودار درختی در بر گیرنده، و </w:t>
      </w:r>
      <w:r w:rsidRPr="00A77F26">
        <w:t>ii</w:t>
      </w:r>
      <w:r w:rsidRPr="00A77F26">
        <w:rPr>
          <w:rFonts w:hint="cs"/>
          <w:rtl/>
        </w:rPr>
        <w:t xml:space="preserve">) کران هایی که روی نمودار درختی قرار ندارند (کران های غیر درختی). اگر در نمودار درختی در برگیرنده، مسیری بین </w:t>
      </w:r>
      <w:r w:rsidRPr="00A77F26">
        <w:t>u</w:t>
      </w:r>
      <w:r w:rsidRPr="00A77F26">
        <w:rPr>
          <w:rFonts w:hint="cs"/>
          <w:rtl/>
        </w:rPr>
        <w:t xml:space="preserve"> و </w:t>
      </w:r>
      <w:r w:rsidR="00076A3A">
        <w:t>v</w:t>
      </w:r>
      <w:r w:rsidRPr="00A77F26">
        <w:rPr>
          <w:rFonts w:hint="cs"/>
          <w:rtl/>
        </w:rPr>
        <w:t xml:space="preserve"> وجود داشته باشد، دسترسی بین </w:t>
      </w:r>
      <w:r w:rsidRPr="00A77F26">
        <w:t>u</w:t>
      </w:r>
      <w:r w:rsidRPr="00A77F26">
        <w:rPr>
          <w:rFonts w:hint="cs"/>
          <w:rtl/>
        </w:rPr>
        <w:t xml:space="preserve"> و </w:t>
      </w:r>
      <w:r w:rsidR="00076A3A">
        <w:t>v</w:t>
      </w:r>
      <w:r w:rsidRPr="00A77F26">
        <w:rPr>
          <w:rFonts w:hint="cs"/>
          <w:rtl/>
        </w:rPr>
        <w:t xml:space="preserve"> قطعاً به سادگی می توا</w:t>
      </w:r>
      <w:r w:rsidR="00076A3A">
        <w:rPr>
          <w:rFonts w:hint="cs"/>
          <w:rtl/>
        </w:rPr>
        <w:t>ند باشد. با اختصاص یک کد فاصله</w:t>
      </w:r>
      <w:r w:rsidRPr="00A77F26">
        <w:rPr>
          <w:rFonts w:hint="cs"/>
          <w:rtl/>
        </w:rPr>
        <w:t xml:space="preserve"> (</w:t>
      </w:r>
      <w:r w:rsidRPr="00A77F26">
        <w:t>u</w:t>
      </w:r>
      <w:r w:rsidRPr="00A77F26">
        <w:rPr>
          <w:vertAlign w:val="subscript"/>
        </w:rPr>
        <w:t>end</w:t>
      </w:r>
      <w:r w:rsidRPr="00A77F26">
        <w:rPr>
          <w:rFonts w:hint="cs"/>
          <w:vertAlign w:val="subscript"/>
          <w:rtl/>
        </w:rPr>
        <w:t xml:space="preserve"> </w:t>
      </w:r>
      <w:r w:rsidRPr="00A77F26">
        <w:rPr>
          <w:rFonts w:hint="cs"/>
          <w:rtl/>
        </w:rPr>
        <w:t xml:space="preserve">و </w:t>
      </w:r>
      <w:r w:rsidRPr="00A77F26">
        <w:t>u</w:t>
      </w:r>
      <w:r w:rsidRPr="00A77F26">
        <w:rPr>
          <w:vertAlign w:val="subscript"/>
        </w:rPr>
        <w:t>start</w:t>
      </w:r>
      <w:r w:rsidRPr="00A77F26">
        <w:rPr>
          <w:rFonts w:hint="cs"/>
          <w:rtl/>
        </w:rPr>
        <w:t xml:space="preserve">) به هر گره </w:t>
      </w:r>
      <w:r w:rsidRPr="00A77F26">
        <w:t>u</w:t>
      </w:r>
      <w:r w:rsidRPr="00A77F26">
        <w:rPr>
          <w:rFonts w:hint="cs"/>
          <w:rtl/>
        </w:rPr>
        <w:t xml:space="preserve"> این کار امکان پذیر است، به طوری که </w:t>
      </w:r>
      <w:r w:rsidR="00076A3A">
        <w:t>v</w:t>
      </w:r>
      <w:r w:rsidRPr="00A77F26">
        <w:rPr>
          <w:rFonts w:hint="cs"/>
          <w:rtl/>
        </w:rPr>
        <w:t xml:space="preserve"> از </w:t>
      </w:r>
      <w:r w:rsidRPr="00A77F26">
        <w:t>u</w:t>
      </w:r>
      <w:r w:rsidRPr="00A77F26">
        <w:rPr>
          <w:rFonts w:hint="cs"/>
          <w:rtl/>
        </w:rPr>
        <w:t xml:space="preserve"> قابل دسترس باشد اگر و تنها اگر </w:t>
      </w:r>
      <m:oMath>
        <m:sSub>
          <m:sSubPr>
            <m:ctrlPr>
              <w:rPr>
                <w:rFonts w:ascii="Cambria Math" w:hAnsi="Cambria Math"/>
                <w:i/>
              </w:rPr>
            </m:ctrlPr>
          </m:sSubPr>
          <m:e>
            <m:r>
              <w:rPr>
                <w:rFonts w:ascii="Cambria Math" w:hAnsi="Cambria Math"/>
              </w:rPr>
              <m:t>u</m:t>
            </m:r>
          </m:e>
          <m:sub>
            <m:r>
              <w:rPr>
                <w:rFonts w:ascii="Cambria Math" w:hAnsi="Cambria Math"/>
              </w:rPr>
              <m:t>star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tar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end</m:t>
            </m:r>
          </m:sub>
        </m:sSub>
      </m:oMath>
      <w:r w:rsidRPr="00A77F26">
        <w:rPr>
          <w:rFonts w:hint="cs"/>
          <w:rtl/>
        </w:rPr>
        <w:t xml:space="preserve"> کل نمودار درختی را می توان با اجرای یک عبور عمق ـ محور ساده از نمودار درختی کد گذاری کرد. با انجام فرآیند کد گذاری، بررسی دسترسی در زمان (1) </w:t>
      </w:r>
      <w:r w:rsidRPr="00A77F26">
        <w:t>O</w:t>
      </w:r>
      <w:r w:rsidRPr="00A77F26">
        <w:rPr>
          <w:rFonts w:hint="cs"/>
          <w:rtl/>
        </w:rPr>
        <w:t xml:space="preserve"> قابل اجرا خواهد بود.</w:t>
      </w:r>
    </w:p>
    <w:p w:rsidR="001943CA" w:rsidRPr="00A77F26" w:rsidRDefault="001943CA" w:rsidP="007F44B0">
      <w:pPr>
        <w:tabs>
          <w:tab w:val="right" w:pos="540"/>
        </w:tabs>
        <w:rPr>
          <w:rFonts w:eastAsiaTheme="minorEastAsia"/>
          <w:rtl/>
        </w:rPr>
      </w:pPr>
      <w:r w:rsidRPr="00A77F26">
        <w:rPr>
          <w:rFonts w:hint="cs"/>
          <w:rtl/>
        </w:rPr>
        <w:t xml:space="preserve">اگر هیچ مسیری روی نمودار درختی در برگیرنده، دو گره را به هم متصل نکند، باید بررسی کنیم که آیا مسیری که کران های غیر درختی را در بر می گیرد، دو گره را به هم متصل می کند یا نه. به این منظور، باید ساختارهای شاخص به علاوه کد فاصله را ایجاد کنیم تا بررسی دسترسی را شتاب بیشتری ببخشیم. ساختارهای شاخص برای این منظور معرفی </w:t>
      </w:r>
      <w:r w:rsidR="009949E2">
        <w:rPr>
          <w:rFonts w:hint="cs"/>
          <w:rtl/>
          <w:lang w:bidi="fa-IR"/>
        </w:rPr>
        <w:t xml:space="preserve">شدند </w:t>
      </w:r>
      <w:r w:rsidR="009949E2">
        <w:rPr>
          <w:rtl/>
          <w:lang w:bidi="fa-IR"/>
        </w:rPr>
        <w:fldChar w:fldCharType="begin"/>
      </w:r>
      <w:r w:rsidR="009949E2">
        <w:rPr>
          <w:rtl/>
          <w:lang w:bidi="fa-IR"/>
        </w:rPr>
        <w:instrText xml:space="preserve"> </w:instrText>
      </w:r>
      <w:r w:rsidR="009949E2">
        <w:rPr>
          <w:lang w:bidi="fa-IR"/>
        </w:rPr>
        <w:instrText>ADDIN EN.CITE &lt;EndNote&gt;&lt;Cite&gt;&lt;Author&gt;Tri&lt;/Author&gt;&lt;Year&gt;2007&lt;/Year&gt;&lt;RecNum&gt;106&lt;/RecNum&gt;&lt;DisplayText&gt;[46]&lt;/DisplayText&gt;&lt;record&gt;&lt;rec-number&gt;106&lt;/rec-number&gt;&lt;foreign-keys&gt;&lt;key app="EN" db-id="5vaes0fpbfpepxedwv65twzav09zxxw9p5xs" timestamp="1420714937"&gt;106</w:instrText>
      </w:r>
      <w:r w:rsidR="009949E2">
        <w:rPr>
          <w:rtl/>
          <w:lang w:bidi="fa-IR"/>
        </w:rPr>
        <w:instrText>&lt;/</w:instrText>
      </w:r>
      <w:r w:rsidR="009949E2">
        <w:rPr>
          <w:lang w:bidi="fa-IR"/>
        </w:rPr>
        <w:instrText>key&gt;&lt;/foreign-keys&gt;&lt;ref-type name="Conference Paper"&gt;47&lt;/ref-type&gt;&lt;contributors&gt;&lt;authors&gt;&lt;author&gt;Silke Tri&lt;/author&gt;&lt;author&gt;#223&lt;/author&gt;&lt;author&gt;Ulf Leser&lt;/author&gt;&lt;/authors&gt;&lt;/contributors&gt;&lt;titles&gt;&lt;title&gt;Fast and practical indexing and querying of very large graphs&lt;/title&gt;&lt;secondary-title&gt;Proceedings of the 2007 ACM SIGMOD international conference on Management of data&lt;/secondary-title&gt;&lt;/titles&gt;&lt;pages&gt;845-856&lt;/pages&gt;&lt;dates&gt;&lt;year&gt;2007&lt;/year&gt;&lt;/dates&gt;&lt;pub-location&gt;Beijing, China&lt;/pub-location&gt;&lt;publisher&gt;ACM&lt;/publisher&gt;&lt;urls&gt;&lt;/urls&gt;&lt;custom1&gt;1247573&lt;/custom1&gt;&lt;electronic-resource-num&gt;10.1145/1247480.1247573&lt;/electronic-resource-num&gt;&lt;/record&gt;&lt;/Cite&gt;&lt;/EndNote</w:instrText>
      </w:r>
      <w:r w:rsidR="009949E2">
        <w:rPr>
          <w:rtl/>
          <w:lang w:bidi="fa-IR"/>
        </w:rPr>
        <w:instrText>&gt;</w:instrText>
      </w:r>
      <w:r w:rsidR="009949E2">
        <w:rPr>
          <w:rtl/>
          <w:lang w:bidi="fa-IR"/>
        </w:rPr>
        <w:fldChar w:fldCharType="separate"/>
      </w:r>
      <w:r w:rsidR="009949E2">
        <w:rPr>
          <w:noProof/>
          <w:rtl/>
          <w:lang w:bidi="fa-IR"/>
        </w:rPr>
        <w:t>[</w:t>
      </w:r>
      <w:hyperlink w:anchor="_ENREF_46" w:tooltip="Tri, 2007 #106" w:history="1">
        <w:r w:rsidR="007F44B0">
          <w:rPr>
            <w:noProof/>
            <w:rtl/>
            <w:lang w:bidi="fa-IR"/>
          </w:rPr>
          <w:t>46</w:t>
        </w:r>
      </w:hyperlink>
      <w:r w:rsidR="009949E2">
        <w:rPr>
          <w:noProof/>
          <w:rtl/>
          <w:lang w:bidi="fa-IR"/>
        </w:rPr>
        <w:t>]</w:t>
      </w:r>
      <w:r w:rsidR="009949E2">
        <w:rPr>
          <w:rtl/>
          <w:lang w:bidi="fa-IR"/>
        </w:rPr>
        <w:fldChar w:fldCharType="end"/>
      </w:r>
      <w:r w:rsidRPr="00A77F26">
        <w:rPr>
          <w:rFonts w:hint="cs"/>
          <w:rtl/>
        </w:rPr>
        <w:t xml:space="preserve"> و رویکرد آن</w:t>
      </w:r>
      <w:r w:rsidR="009949E2">
        <w:rPr>
          <w:rFonts w:hint="cs"/>
          <w:rtl/>
        </w:rPr>
        <w:t xml:space="preserve"> </w:t>
      </w:r>
      <w:r w:rsidRPr="00A77F26">
        <w:rPr>
          <w:rFonts w:hint="cs"/>
          <w:rtl/>
        </w:rPr>
        <w:t>ها به زمان پرس و جویی معادل (</w:t>
      </w:r>
      <w:r w:rsidRPr="00A77F26">
        <w:t>m-n</w:t>
      </w:r>
      <w:r w:rsidRPr="00A77F26">
        <w:rPr>
          <w:rFonts w:hint="cs"/>
          <w:rtl/>
        </w:rPr>
        <w:t xml:space="preserve">) </w:t>
      </w:r>
      <w:r w:rsidRPr="00A77F26">
        <w:t>O</w:t>
      </w:r>
      <w:r w:rsidRPr="00A77F26">
        <w:rPr>
          <w:rFonts w:hint="cs"/>
          <w:rtl/>
        </w:rPr>
        <w:t xml:space="preserve"> دست یافت. به عنوان مثال. </w:t>
      </w:r>
      <w:r w:rsidRPr="00A77F26">
        <w:t>SSPI</w:t>
      </w:r>
      <w:r w:rsidRPr="00A77F26">
        <w:rPr>
          <w:rFonts w:hint="cs"/>
          <w:rtl/>
        </w:rPr>
        <w:t xml:space="preserve"> (شاخص جایگزین و مازاد پیشین) فهرست پیشین (</w:t>
      </w:r>
      <w:r w:rsidRPr="00A77F26">
        <w:t>u</w:t>
      </w:r>
      <w:r w:rsidRPr="00A77F26">
        <w:rPr>
          <w:rFonts w:hint="cs"/>
          <w:rtl/>
        </w:rPr>
        <w:t xml:space="preserve">) </w:t>
      </w:r>
      <w:r w:rsidRPr="00A77F26">
        <w:t>PL</w:t>
      </w:r>
      <w:r w:rsidRPr="00A77F26">
        <w:rPr>
          <w:rFonts w:hint="cs"/>
          <w:rtl/>
        </w:rPr>
        <w:t xml:space="preserve"> را برای هر گره </w:t>
      </w:r>
      <w:r w:rsidRPr="00A77F26">
        <w:t>u</w:t>
      </w:r>
      <w:r w:rsidRPr="00A77F26">
        <w:rPr>
          <w:rFonts w:hint="cs"/>
          <w:rtl/>
        </w:rPr>
        <w:t xml:space="preserve"> حفظ می کند، که همراه با کد فاصله موجب بررسی دسترسی کارآمد و مؤثر می شود. بسیاری از گراف های گسترده</w:t>
      </w:r>
      <w:r w:rsidR="009949E2">
        <w:rPr>
          <w:rFonts w:hint="cs"/>
          <w:rtl/>
        </w:rPr>
        <w:t xml:space="preserve"> در برنامه های کاربردی واقعی نا</w:t>
      </w:r>
      <w:r w:rsidRPr="00A77F26">
        <w:rPr>
          <w:rFonts w:hint="cs"/>
          <w:rtl/>
        </w:rPr>
        <w:t xml:space="preserve">متراکم هستند، که این بدان معناست که تعداد کران های غیر درختی اندک </w:t>
      </w:r>
      <w:r w:rsidRPr="00A77F26">
        <w:rPr>
          <w:rFonts w:hint="cs"/>
          <w:rtl/>
        </w:rPr>
        <w:lastRenderedPageBreak/>
        <w:t>است. الگوریتم پیشنهادی براساس این فرض ب</w:t>
      </w:r>
      <w:r w:rsidR="009949E2">
        <w:rPr>
          <w:rFonts w:hint="cs"/>
          <w:rtl/>
        </w:rPr>
        <w:t>ا استفاده از ساختار شاخص اندازه</w:t>
      </w:r>
      <w:r w:rsidRPr="00A77F26">
        <w:rPr>
          <w:rFonts w:hint="cs"/>
          <w:rtl/>
        </w:rPr>
        <w:t xml:space="preserve"> (</w:t>
      </w:r>
      <w:r w:rsidRPr="00A77F26">
        <w:rPr>
          <w:rFonts w:hint="cs"/>
          <w:vertAlign w:val="superscript"/>
          <w:rtl/>
        </w:rPr>
        <w:t>2</w:t>
      </w:r>
      <w:r w:rsidRPr="00A77F26">
        <w:t>t</w:t>
      </w:r>
      <w:r w:rsidRPr="00A77F26">
        <w:rPr>
          <w:rFonts w:hint="cs"/>
          <w:rtl/>
        </w:rPr>
        <w:t xml:space="preserve"> + </w:t>
      </w:r>
      <w:r w:rsidRPr="00A77F26">
        <w:t>n</w:t>
      </w:r>
      <w:r w:rsidRPr="00A77F26">
        <w:rPr>
          <w:rFonts w:hint="cs"/>
          <w:rtl/>
        </w:rPr>
        <w:t xml:space="preserve">) </w:t>
      </w:r>
      <w:r w:rsidRPr="00A77F26">
        <w:t>O</w:t>
      </w:r>
      <w:r w:rsidRPr="00A77F26">
        <w:rPr>
          <w:rFonts w:hint="cs"/>
          <w:rtl/>
        </w:rPr>
        <w:t xml:space="preserve"> به پرس و جوی دسترسی در زمان (1) </w:t>
      </w:r>
      <w:r w:rsidRPr="00A77F26">
        <w:t>O</w:t>
      </w:r>
      <w:r w:rsidRPr="00A77F26">
        <w:rPr>
          <w:rFonts w:hint="cs"/>
          <w:rtl/>
        </w:rPr>
        <w:t xml:space="preserve"> پاسخ دادند، که </w:t>
      </w:r>
      <w:r w:rsidRPr="00A77F26">
        <w:t>t</w:t>
      </w:r>
      <w:r w:rsidRPr="00A77F26">
        <w:rPr>
          <w:rFonts w:hint="cs"/>
          <w:rtl/>
        </w:rPr>
        <w:t xml:space="preserve"> معادل تعداد کران های غیر درختی است، و </w:t>
      </w:r>
      <m:oMath>
        <m:r>
          <w:rPr>
            <w:rFonts w:ascii="Cambria Math" w:hAnsi="Cambria Math"/>
          </w:rPr>
          <m:t>t ≪n</m:t>
        </m:r>
      </m:oMath>
      <w:r w:rsidRPr="00A77F26">
        <w:rPr>
          <w:rFonts w:eastAsiaTheme="minorEastAsia" w:hint="cs"/>
          <w:rtl/>
        </w:rPr>
        <w:t xml:space="preserve">. </w:t>
      </w:r>
    </w:p>
    <w:p w:rsidR="001943CA" w:rsidRPr="00A77F26" w:rsidRDefault="001943CA" w:rsidP="007F44B0">
      <w:pPr>
        <w:tabs>
          <w:tab w:val="right" w:pos="540"/>
        </w:tabs>
        <w:rPr>
          <w:rtl/>
        </w:rPr>
      </w:pPr>
      <w:r w:rsidRPr="00A77F26">
        <w:rPr>
          <w:rFonts w:eastAsiaTheme="minorEastAsia" w:hint="cs"/>
          <w:b/>
          <w:bCs/>
          <w:rtl/>
        </w:rPr>
        <w:t>رویکردهای مبتنی بر پوشش مجموعه.</w:t>
      </w:r>
      <w:r w:rsidRPr="00A77F26">
        <w:rPr>
          <w:rFonts w:eastAsiaTheme="minorEastAsia" w:hint="cs"/>
          <w:rtl/>
        </w:rPr>
        <w:t xml:space="preserve"> چندین روش برای استفاده از ساختارهای ساده تر داده ها (مثلاً نمودارهای درختی، مسیرها و غیره) برای پوشش اطلاعات دسترسی که در قالب ساختار گراف بیان شده اند، معرفی می شود. به عنوان مثال، اگر </w:t>
      </w:r>
      <w:r w:rsidR="00532776">
        <w:rPr>
          <w:rFonts w:eastAsiaTheme="minorEastAsia"/>
        </w:rPr>
        <w:t>v</w:t>
      </w:r>
      <w:r w:rsidR="00532776">
        <w:rPr>
          <w:rFonts w:eastAsiaTheme="minorEastAsia" w:hint="cs"/>
          <w:rtl/>
        </w:rPr>
        <w:t xml:space="preserve"> ب</w:t>
      </w:r>
      <w:r w:rsidRPr="00A77F26">
        <w:rPr>
          <w:rFonts w:eastAsiaTheme="minorEastAsia" w:hint="cs"/>
          <w:rtl/>
        </w:rPr>
        <w:t xml:space="preserve">تواند به </w:t>
      </w:r>
      <w:r w:rsidRPr="00A77F26">
        <w:rPr>
          <w:rFonts w:eastAsiaTheme="minorEastAsia"/>
        </w:rPr>
        <w:t>u</w:t>
      </w:r>
      <w:r w:rsidRPr="00A77F26">
        <w:rPr>
          <w:rFonts w:eastAsiaTheme="minorEastAsia" w:hint="cs"/>
          <w:rtl/>
        </w:rPr>
        <w:t xml:space="preserve"> دسترسی پیدا کند، آنگاه </w:t>
      </w:r>
      <w:r w:rsidR="00532776">
        <w:rPr>
          <w:rFonts w:eastAsiaTheme="minorEastAsia"/>
        </w:rPr>
        <w:t>v</w:t>
      </w:r>
      <w:r w:rsidRPr="00A77F26">
        <w:rPr>
          <w:rFonts w:eastAsiaTheme="minorEastAsia" w:hint="cs"/>
          <w:rtl/>
        </w:rPr>
        <w:t xml:space="preserve"> می تواند به هر یک از گره های نمودار درختی که از </w:t>
      </w:r>
      <w:r w:rsidRPr="00A77F26">
        <w:rPr>
          <w:rFonts w:eastAsiaTheme="minorEastAsia"/>
        </w:rPr>
        <w:t>u</w:t>
      </w:r>
      <w:r w:rsidRPr="00A77F26">
        <w:rPr>
          <w:rFonts w:eastAsiaTheme="minorEastAsia" w:hint="cs"/>
          <w:rtl/>
        </w:rPr>
        <w:t xml:space="preserve"> منش</w:t>
      </w:r>
      <w:r w:rsidR="001924C9">
        <w:rPr>
          <w:rFonts w:eastAsiaTheme="minorEastAsia" w:hint="cs"/>
          <w:rtl/>
        </w:rPr>
        <w:t>أ گرفته، دسترسی پیدا کند. بنابر</w:t>
      </w:r>
      <w:r w:rsidRPr="00A77F26">
        <w:rPr>
          <w:rFonts w:eastAsiaTheme="minorEastAsia" w:hint="cs"/>
          <w:rtl/>
        </w:rPr>
        <w:t>این، اگر نمودار درختی را در شاخص بگنجانیم آنگاه مجموعه بزرگی از دسترسی در گراف را تحت پوشش قرار داده ایم. سپس، از نمودار درختی چندگانه برای پوشش یک گراف کامل استفاده می کنیم. پوشش نمودار درختی مطلوب به زمان پرس و جوی (</w:t>
      </w:r>
      <w:r w:rsidRPr="00A77F26">
        <w:rPr>
          <w:rFonts w:eastAsiaTheme="minorEastAsia"/>
        </w:rPr>
        <w:t>logn</w:t>
      </w:r>
      <w:r w:rsidRPr="00A77F26">
        <w:rPr>
          <w:rFonts w:eastAsiaTheme="minorEastAsia" w:hint="cs"/>
          <w:rtl/>
        </w:rPr>
        <w:t xml:space="preserve">) </w:t>
      </w:r>
      <w:r w:rsidRPr="00A77F26">
        <w:rPr>
          <w:rFonts w:eastAsiaTheme="minorEastAsia"/>
        </w:rPr>
        <w:t>O</w:t>
      </w:r>
      <w:r w:rsidRPr="00A77F26">
        <w:rPr>
          <w:rFonts w:eastAsiaTheme="minorEastAsia" w:hint="cs"/>
          <w:rtl/>
        </w:rPr>
        <w:t xml:space="preserve"> دست پیدا می کند، که </w:t>
      </w:r>
      <w:r w:rsidRPr="00A77F26">
        <w:rPr>
          <w:rFonts w:eastAsiaTheme="minorEastAsia"/>
        </w:rPr>
        <w:t>n</w:t>
      </w:r>
      <w:r w:rsidRPr="00A77F26">
        <w:rPr>
          <w:rFonts w:eastAsiaTheme="minorEastAsia" w:hint="cs"/>
          <w:rtl/>
        </w:rPr>
        <w:t xml:space="preserve"> برابر با تعداد گره های موجود در گراف است. </w:t>
      </w:r>
      <w:r w:rsidR="001924C9">
        <w:rPr>
          <w:rFonts w:eastAsiaTheme="minorEastAsia" w:hint="cs"/>
          <w:rtl/>
          <w:lang w:bidi="fa-IR"/>
        </w:rPr>
        <w:t>روش دیگری</w:t>
      </w:r>
      <w:r w:rsidRPr="00A77F26">
        <w:rPr>
          <w:rFonts w:eastAsiaTheme="minorEastAsia" w:hint="cs"/>
          <w:rtl/>
        </w:rPr>
        <w:t xml:space="preserve"> به جای استفاده از نمودار های درختی پیشنهاد </w:t>
      </w:r>
      <w:r w:rsidR="001924C9">
        <w:rPr>
          <w:rFonts w:eastAsiaTheme="minorEastAsia" w:hint="cs"/>
          <w:rtl/>
        </w:rPr>
        <w:t>شد</w:t>
      </w:r>
      <w:r w:rsidRPr="00A77F26">
        <w:rPr>
          <w:rFonts w:eastAsiaTheme="minorEastAsia" w:hint="cs"/>
          <w:rtl/>
        </w:rPr>
        <w:t xml:space="preserve"> که گراف ها به زنجیره های اتصال جفت محور تقسیم شوند، و سپس از زنجیره ها برای پوشش گراف استفاده شود. ایده استفاده از زنجیره شبیه به استفاده از نمودار درختی است: اگر </w:t>
      </w:r>
      <w:r w:rsidR="001924C9">
        <w:rPr>
          <w:rFonts w:eastAsiaTheme="minorEastAsia"/>
        </w:rPr>
        <w:t>v</w:t>
      </w:r>
      <w:r w:rsidRPr="00A77F26">
        <w:rPr>
          <w:rFonts w:eastAsiaTheme="minorEastAsia" w:hint="cs"/>
          <w:rtl/>
        </w:rPr>
        <w:t xml:space="preserve"> بتواند روی یک زنجیره به </w:t>
      </w:r>
      <w:r w:rsidRPr="00A77F26">
        <w:rPr>
          <w:rFonts w:eastAsiaTheme="minorEastAsia"/>
        </w:rPr>
        <w:t>u</w:t>
      </w:r>
      <w:r w:rsidRPr="00A77F26">
        <w:rPr>
          <w:rFonts w:eastAsiaTheme="minorEastAsia" w:hint="cs"/>
          <w:rtl/>
        </w:rPr>
        <w:t xml:space="preserve"> دسترسی پیدا کند، آنگاه </w:t>
      </w:r>
      <w:r w:rsidR="001924C9">
        <w:rPr>
          <w:rFonts w:eastAsiaTheme="minorEastAsia"/>
        </w:rPr>
        <w:t>v</w:t>
      </w:r>
      <w:r w:rsidRPr="00A77F26">
        <w:rPr>
          <w:rFonts w:eastAsiaTheme="minorEastAsia" w:hint="cs"/>
          <w:rtl/>
        </w:rPr>
        <w:t xml:space="preserve"> می تواند به هر یک از گره هایی که پس از </w:t>
      </w:r>
      <w:r w:rsidRPr="00A77F26">
        <w:rPr>
          <w:rFonts w:eastAsiaTheme="minorEastAsia"/>
        </w:rPr>
        <w:t>u</w:t>
      </w:r>
      <w:r w:rsidRPr="00A77F26">
        <w:rPr>
          <w:rFonts w:eastAsiaTheme="minorEastAsia" w:hint="cs"/>
          <w:rtl/>
        </w:rPr>
        <w:t xml:space="preserve"> روی زنجیره قرار می گیرند دسترسی پیدا کند. روش پوشش ـ زنجیره ای به زمان پرس و جوی (</w:t>
      </w:r>
      <w:r w:rsidRPr="00A77F26">
        <w:rPr>
          <w:rFonts w:eastAsiaTheme="minorEastAsia"/>
        </w:rPr>
        <w:t>nk</w:t>
      </w:r>
      <w:r w:rsidRPr="00A77F26">
        <w:rPr>
          <w:rFonts w:eastAsiaTheme="minorEastAsia" w:hint="cs"/>
          <w:rtl/>
        </w:rPr>
        <w:t xml:space="preserve">) </w:t>
      </w:r>
      <w:r w:rsidRPr="00A77F26">
        <w:rPr>
          <w:rFonts w:eastAsiaTheme="minorEastAsia"/>
        </w:rPr>
        <w:t>O</w:t>
      </w:r>
      <w:r w:rsidRPr="00A77F26">
        <w:rPr>
          <w:rFonts w:eastAsiaTheme="minorEastAsia" w:hint="cs"/>
          <w:rtl/>
        </w:rPr>
        <w:t xml:space="preserve"> دست می یابد، که </w:t>
      </w:r>
      <w:r w:rsidRPr="00A77F26">
        <w:rPr>
          <w:rFonts w:eastAsiaTheme="minorEastAsia"/>
        </w:rPr>
        <w:t>k</w:t>
      </w:r>
      <w:r w:rsidRPr="00A77F26">
        <w:rPr>
          <w:rFonts w:eastAsiaTheme="minorEastAsia" w:hint="cs"/>
          <w:rtl/>
        </w:rPr>
        <w:t xml:space="preserve"> برابر با تعداد زنجیره های موجود در گراف است. </w:t>
      </w:r>
      <w:r w:rsidR="001924C9">
        <w:rPr>
          <w:rFonts w:eastAsiaTheme="minorEastAsia" w:hint="cs"/>
          <w:rtl/>
          <w:lang w:bidi="fa-IR"/>
        </w:rPr>
        <w:t>روش دیگر</w:t>
      </w:r>
      <w:r w:rsidRPr="00A77F26">
        <w:rPr>
          <w:rFonts w:eastAsiaTheme="minorEastAsia"/>
        </w:rPr>
        <w:t xml:space="preserve"> </w:t>
      </w:r>
      <w:r w:rsidRPr="00A77F26">
        <w:rPr>
          <w:rFonts w:eastAsiaTheme="minorEastAsia" w:hint="cs"/>
          <w:rtl/>
        </w:rPr>
        <w:t xml:space="preserve"> یک پوشش </w:t>
      </w:r>
      <w:r w:rsidR="001924C9">
        <w:rPr>
          <w:rFonts w:eastAsiaTheme="minorEastAsia" w:hint="cs"/>
          <w:rtl/>
        </w:rPr>
        <w:t xml:space="preserve">2 </w:t>
      </w:r>
      <w:r w:rsidRPr="00A77F26">
        <w:rPr>
          <w:rFonts w:eastAsiaTheme="minorEastAsia" w:hint="cs"/>
          <w:rtl/>
        </w:rPr>
        <w:t>ـ</w:t>
      </w:r>
      <w:r w:rsidR="001924C9">
        <w:rPr>
          <w:rFonts w:eastAsiaTheme="minorEastAsia" w:hint="cs"/>
          <w:rtl/>
        </w:rPr>
        <w:t xml:space="preserve"> </w:t>
      </w:r>
      <w:r w:rsidRPr="00A77F26">
        <w:rPr>
          <w:rFonts w:eastAsiaTheme="minorEastAsia" w:hint="cs"/>
          <w:rtl/>
        </w:rPr>
        <w:t xml:space="preserve">مرحله ای برای پرس و جوهای دسترسی </w:t>
      </w:r>
      <w:r w:rsidR="001924C9">
        <w:rPr>
          <w:rFonts w:eastAsiaTheme="minorEastAsia" w:hint="cs"/>
          <w:rtl/>
        </w:rPr>
        <w:t>است</w:t>
      </w:r>
      <w:r w:rsidRPr="00A77F26">
        <w:rPr>
          <w:rFonts w:eastAsiaTheme="minorEastAsia" w:hint="cs"/>
          <w:rtl/>
        </w:rPr>
        <w:t xml:space="preserve">. گره </w:t>
      </w:r>
      <w:r w:rsidRPr="00A77F26">
        <w:rPr>
          <w:rFonts w:eastAsiaTheme="minorEastAsia"/>
        </w:rPr>
        <w:t>u</w:t>
      </w:r>
      <w:r w:rsidR="001924C9">
        <w:rPr>
          <w:rFonts w:eastAsiaTheme="minorEastAsia" w:hint="cs"/>
          <w:rtl/>
        </w:rPr>
        <w:t xml:space="preserve"> به وسیله</w:t>
      </w:r>
      <w:r w:rsidRPr="00A77F26">
        <w:rPr>
          <w:rFonts w:eastAsiaTheme="minorEastAsia" w:hint="cs"/>
          <w:rtl/>
        </w:rPr>
        <w:t xml:space="preserve"> دو مجموعه از گره ها به نام (</w:t>
      </w:r>
      <w:r w:rsidRPr="00A77F26">
        <w:rPr>
          <w:rFonts w:eastAsiaTheme="minorEastAsia"/>
        </w:rPr>
        <w:t>u</w:t>
      </w:r>
      <w:r w:rsidRPr="00A77F26">
        <w:rPr>
          <w:rFonts w:eastAsiaTheme="minorEastAsia" w:hint="cs"/>
          <w:rtl/>
        </w:rPr>
        <w:t xml:space="preserve">) </w:t>
      </w:r>
      <w:r w:rsidRPr="00A77F26">
        <w:rPr>
          <w:rFonts w:eastAsiaTheme="minorEastAsia"/>
        </w:rPr>
        <w:t>L</w:t>
      </w:r>
      <w:r w:rsidRPr="00A77F26">
        <w:rPr>
          <w:rFonts w:eastAsiaTheme="minorEastAsia"/>
          <w:vertAlign w:val="subscript"/>
        </w:rPr>
        <w:t>in</w:t>
      </w:r>
      <w:r w:rsidRPr="00A77F26">
        <w:rPr>
          <w:rFonts w:eastAsiaTheme="minorEastAsia" w:hint="cs"/>
          <w:rtl/>
        </w:rPr>
        <w:t xml:space="preserve"> و (</w:t>
      </w:r>
      <w:r w:rsidRPr="00A77F26">
        <w:rPr>
          <w:rFonts w:eastAsiaTheme="minorEastAsia"/>
        </w:rPr>
        <w:t>u</w:t>
      </w:r>
      <w:r w:rsidRPr="00A77F26">
        <w:rPr>
          <w:rFonts w:eastAsiaTheme="minorEastAsia" w:hint="cs"/>
          <w:rtl/>
        </w:rPr>
        <w:t xml:space="preserve">) </w:t>
      </w:r>
      <w:r w:rsidRPr="00A77F26">
        <w:rPr>
          <w:rFonts w:eastAsiaTheme="minorEastAsia"/>
        </w:rPr>
        <w:t>L</w:t>
      </w:r>
      <w:r w:rsidRPr="00A77F26">
        <w:rPr>
          <w:rFonts w:eastAsiaTheme="minorEastAsia"/>
          <w:vertAlign w:val="subscript"/>
        </w:rPr>
        <w:t>out</w:t>
      </w:r>
      <w:r w:rsidRPr="00A77F26">
        <w:rPr>
          <w:rFonts w:eastAsiaTheme="minorEastAsia" w:hint="cs"/>
          <w:vertAlign w:val="subscript"/>
          <w:rtl/>
        </w:rPr>
        <w:t xml:space="preserve"> </w:t>
      </w:r>
      <w:r w:rsidRPr="00A77F26">
        <w:rPr>
          <w:rFonts w:eastAsiaTheme="minorEastAsia" w:hint="cs"/>
          <w:rtl/>
        </w:rPr>
        <w:t>بر چسب زده می شوند، که (</w:t>
      </w:r>
      <w:r w:rsidRPr="00A77F26">
        <w:rPr>
          <w:rFonts w:eastAsiaTheme="minorEastAsia"/>
        </w:rPr>
        <w:t>u</w:t>
      </w:r>
      <w:r w:rsidRPr="00A77F26">
        <w:rPr>
          <w:rFonts w:eastAsiaTheme="minorEastAsia" w:hint="cs"/>
          <w:rtl/>
        </w:rPr>
        <w:t xml:space="preserve">) </w:t>
      </w:r>
      <w:r w:rsidRPr="00A77F26">
        <w:rPr>
          <w:rFonts w:eastAsiaTheme="minorEastAsia"/>
        </w:rPr>
        <w:t>L</w:t>
      </w:r>
      <w:r w:rsidRPr="00A77F26">
        <w:rPr>
          <w:rFonts w:eastAsiaTheme="minorEastAsia"/>
          <w:vertAlign w:val="subscript"/>
        </w:rPr>
        <w:t>in</w:t>
      </w:r>
      <w:r w:rsidRPr="00A77F26">
        <w:rPr>
          <w:rFonts w:hint="cs"/>
          <w:rtl/>
        </w:rPr>
        <w:t xml:space="preserve"> معادل گره هایی است که می تواند به </w:t>
      </w:r>
      <w:r w:rsidRPr="00A77F26">
        <w:t>u</w:t>
      </w:r>
      <w:r w:rsidRPr="00A77F26">
        <w:rPr>
          <w:rFonts w:hint="cs"/>
          <w:rtl/>
        </w:rPr>
        <w:t xml:space="preserve"> دسترسی داشته باشد و </w:t>
      </w:r>
      <w:r w:rsidRPr="00A77F26">
        <w:rPr>
          <w:rFonts w:eastAsiaTheme="minorEastAsia" w:hint="cs"/>
          <w:rtl/>
        </w:rPr>
        <w:t>(</w:t>
      </w:r>
      <w:r w:rsidRPr="00A77F26">
        <w:rPr>
          <w:rFonts w:eastAsiaTheme="minorEastAsia"/>
        </w:rPr>
        <w:t>u</w:t>
      </w:r>
      <w:r w:rsidRPr="00A77F26">
        <w:rPr>
          <w:rFonts w:eastAsiaTheme="minorEastAsia" w:hint="cs"/>
          <w:rtl/>
        </w:rPr>
        <w:t xml:space="preserve">) </w:t>
      </w:r>
      <w:r w:rsidRPr="00A77F26">
        <w:rPr>
          <w:rFonts w:eastAsiaTheme="minorEastAsia"/>
        </w:rPr>
        <w:t>L</w:t>
      </w:r>
      <w:r w:rsidRPr="00A77F26">
        <w:rPr>
          <w:rFonts w:eastAsiaTheme="minorEastAsia"/>
          <w:vertAlign w:val="subscript"/>
        </w:rPr>
        <w:t>out</w:t>
      </w:r>
      <w:r w:rsidRPr="00A77F26">
        <w:rPr>
          <w:rFonts w:hint="cs"/>
          <w:rtl/>
        </w:rPr>
        <w:t xml:space="preserve"> معادل گره هایی است که </w:t>
      </w:r>
      <w:r w:rsidRPr="00A77F26">
        <w:t>u</w:t>
      </w:r>
      <w:r w:rsidRPr="00A77F26">
        <w:rPr>
          <w:rFonts w:hint="cs"/>
          <w:rtl/>
        </w:rPr>
        <w:t xml:space="preserve"> می تواند به آنها دسترسی پیدا کند. روش 2</w:t>
      </w:r>
      <w:r w:rsidR="001924C9">
        <w:rPr>
          <w:rFonts w:hint="cs"/>
          <w:rtl/>
        </w:rPr>
        <w:t xml:space="preserve"> ـ مرحله ای، برچسب های</w:t>
      </w:r>
      <w:r w:rsidRPr="00A77F26">
        <w:rPr>
          <w:rFonts w:eastAsiaTheme="minorEastAsia" w:hint="cs"/>
          <w:rtl/>
        </w:rPr>
        <w:t xml:space="preserve"> </w:t>
      </w:r>
      <w:r w:rsidRPr="00A77F26">
        <w:rPr>
          <w:rFonts w:eastAsiaTheme="minorEastAsia"/>
        </w:rPr>
        <w:t>L</w:t>
      </w:r>
      <w:r w:rsidRPr="00A77F26">
        <w:rPr>
          <w:rFonts w:eastAsiaTheme="minorEastAsia"/>
          <w:vertAlign w:val="subscript"/>
        </w:rPr>
        <w:t>in</w:t>
      </w:r>
      <w:r w:rsidRPr="00A77F26">
        <w:rPr>
          <w:rFonts w:eastAsiaTheme="minorEastAsia" w:hint="cs"/>
          <w:rtl/>
        </w:rPr>
        <w:t xml:space="preserve"> و </w:t>
      </w:r>
      <w:r w:rsidRPr="00A77F26">
        <w:rPr>
          <w:rFonts w:eastAsiaTheme="minorEastAsia"/>
        </w:rPr>
        <w:t>L</w:t>
      </w:r>
      <w:r w:rsidRPr="00A77F26">
        <w:rPr>
          <w:rFonts w:eastAsiaTheme="minorEastAsia"/>
          <w:vertAlign w:val="subscript"/>
        </w:rPr>
        <w:t>out</w:t>
      </w:r>
      <w:r w:rsidRPr="00A77F26">
        <w:rPr>
          <w:rFonts w:hint="cs"/>
          <w:rtl/>
        </w:rPr>
        <w:t xml:space="preserve"> را به هر یک از گره ها نسبت می دهد به گونه ای که </w:t>
      </w:r>
      <w:r w:rsidRPr="00A77F26">
        <w:t>u</w:t>
      </w:r>
      <w:r w:rsidRPr="00A77F26">
        <w:rPr>
          <w:rFonts w:hint="cs"/>
          <w:rtl/>
        </w:rPr>
        <w:t xml:space="preserve"> بتواند به </w:t>
      </w:r>
      <w:r w:rsidR="001924C9">
        <w:t>v</w:t>
      </w:r>
      <w:r w:rsidRPr="00A77F26">
        <w:rPr>
          <w:rFonts w:hint="cs"/>
          <w:rtl/>
        </w:rPr>
        <w:t xml:space="preserve"> دسترسی پیدا کند اگر و تنها اگر </w:t>
      </w:r>
      <m:oMath>
        <m:sSub>
          <m:sSubPr>
            <m:ctrlPr>
              <w:rPr>
                <w:rFonts w:ascii="Cambria Math" w:hAnsi="Cambria Math"/>
                <w:i/>
              </w:rPr>
            </m:ctrlPr>
          </m:sSubPr>
          <m:e>
            <m:r>
              <w:rPr>
                <w:rFonts w:ascii="Cambria Math" w:hAnsi="Cambria Math"/>
              </w:rPr>
              <m:t>L</m:t>
            </m:r>
          </m:e>
          <m:sub>
            <m:r>
              <w:rPr>
                <w:rFonts w:ascii="Cambria Math" w:hAnsi="Cambria Math"/>
              </w:rPr>
              <m:t>out</m:t>
            </m:r>
          </m:sub>
        </m:sSub>
        <m:r>
          <w:rPr>
            <w:rFonts w:ascii="Cambria Math" w:hAnsi="Cambria Math"/>
          </w:rPr>
          <m:t>(u)∩</m:t>
        </m:r>
        <m:sSub>
          <m:sSubPr>
            <m:ctrlPr>
              <w:rPr>
                <w:rFonts w:ascii="Cambria Math" w:hAnsi="Cambria Math"/>
                <w:i/>
              </w:rPr>
            </m:ctrlPr>
          </m:sSubPr>
          <m:e>
            <m:r>
              <w:rPr>
                <w:rFonts w:ascii="Cambria Math" w:hAnsi="Cambria Math"/>
              </w:rPr>
              <m:t>L</m:t>
            </m:r>
          </m:e>
          <m:sub>
            <m:r>
              <w:rPr>
                <w:rFonts w:ascii="Cambria Math" w:hAnsi="Cambria Math"/>
              </w:rPr>
              <m:t>in</m:t>
            </m:r>
          </m:sub>
        </m:sSub>
        <m:r>
          <w:rPr>
            <w:rFonts w:ascii="Cambria Math" w:hAnsi="Cambria Math"/>
          </w:rPr>
          <m:t>(v)≠∅</m:t>
        </m:r>
      </m:oMath>
      <w:r w:rsidR="001924C9">
        <w:rPr>
          <w:rFonts w:eastAsiaTheme="minorEastAsia" w:hint="cs"/>
          <w:rtl/>
        </w:rPr>
        <w:t>.</w:t>
      </w:r>
      <w:r w:rsidR="001924C9">
        <w:rPr>
          <w:rFonts w:hint="cs"/>
          <w:rtl/>
        </w:rPr>
        <w:t xml:space="preserve"> مسئله</w:t>
      </w:r>
      <w:r w:rsidRPr="00A77F26">
        <w:rPr>
          <w:rFonts w:hint="cs"/>
          <w:rtl/>
        </w:rPr>
        <w:t xml:space="preserve"> پوشش 2ـ مرحله ای مطلوب برای یافتن اندازه مینیمم پوشش 2ـ مرحله </w:t>
      </w:r>
      <w:r w:rsidRPr="00A77F26">
        <w:t>NP</w:t>
      </w:r>
      <w:r w:rsidRPr="00A77F26">
        <w:rPr>
          <w:rFonts w:hint="cs"/>
          <w:rtl/>
        </w:rPr>
        <w:t xml:space="preserve"> دشوار است. یک الگوریتم سخت گیر، پوشش </w:t>
      </w:r>
      <w:r w:rsidR="001924C9">
        <w:rPr>
          <w:rFonts w:hint="cs"/>
          <w:rtl/>
        </w:rPr>
        <w:t>2 -</w:t>
      </w:r>
      <w:r w:rsidRPr="00A77F26">
        <w:rPr>
          <w:rFonts w:hint="cs"/>
          <w:rtl/>
        </w:rPr>
        <w:t xml:space="preserve"> مرحله ای را متناوباً پیدا می کند. در هر تناوب، گره </w:t>
      </w:r>
      <w:r w:rsidR="001924C9" w:rsidRPr="00A77F26">
        <w:rPr>
          <w:rFonts w:ascii="Times New Roman" w:eastAsia="MS Gothic" w:hAnsi="Times New Roman" w:cs="Times New Roman" w:hint="cs"/>
          <w:rtl/>
        </w:rPr>
        <w:t>ω</w:t>
      </w:r>
      <w:r w:rsidR="001924C9" w:rsidRPr="00A77F26">
        <w:rPr>
          <w:rFonts w:hint="cs"/>
          <w:rtl/>
        </w:rPr>
        <w:t xml:space="preserve"> </w:t>
      </w:r>
      <w:r w:rsidRPr="00A77F26">
        <w:rPr>
          <w:rFonts w:hint="cs"/>
          <w:rtl/>
        </w:rPr>
        <w:t xml:space="preserve">را انتخاب می کند که مقدار </w:t>
      </w:r>
      <m:oMath>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ω</m:t>
                </m:r>
              </m:sub>
            </m:sSub>
            <m:r>
              <w:rPr>
                <w:rFonts w:ascii="Cambria Math" w:hAnsi="Cambria Math"/>
              </w:rPr>
              <m:t>,ω,</m:t>
            </m:r>
            <m:sSub>
              <m:sSubPr>
                <m:ctrlPr>
                  <w:rPr>
                    <w:rFonts w:ascii="Cambria Math" w:hAnsi="Cambria Math"/>
                    <w:i/>
                  </w:rPr>
                </m:ctrlPr>
              </m:sSubPr>
              <m:e>
                <m:r>
                  <w:rPr>
                    <w:rFonts w:ascii="Cambria Math" w:hAnsi="Cambria Math"/>
                  </w:rPr>
                  <m:t>D</m:t>
                </m:r>
              </m:e>
              <m:sub>
                <m:r>
                  <w:rPr>
                    <w:rFonts w:ascii="Cambria Math" w:hAnsi="Cambria Math"/>
                  </w:rPr>
                  <m:t>ω</m:t>
                </m:r>
              </m:sub>
            </m:sSub>
            <m:r>
              <w:rPr>
                <w:rFonts w:ascii="Cambria Math" w:hAnsi="Cambria Math"/>
              </w:rPr>
              <m:t>)∩TC'</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ω</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ω</m:t>
                    </m:r>
                  </m:sub>
                </m:sSub>
              </m:e>
            </m:d>
          </m:den>
        </m:f>
      </m:oMath>
      <w:r w:rsidRPr="00A77F26">
        <w:rPr>
          <w:rFonts w:hint="cs"/>
          <w:rtl/>
        </w:rPr>
        <w:t xml:space="preserve"> را به حداکثر می رساند، در حالی</w:t>
      </w:r>
      <w:r w:rsidR="001924C9">
        <w:rPr>
          <w:rFonts w:hint="cs"/>
          <w:rtl/>
        </w:rPr>
        <w:t xml:space="preserve"> </w:t>
      </w:r>
      <w:r w:rsidRPr="00A77F26">
        <w:rPr>
          <w:rFonts w:hint="cs"/>
          <w:rtl/>
        </w:rPr>
        <w:t xml:space="preserve">که </w:t>
      </w:r>
      <m:oMath>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ω</m:t>
            </m:r>
          </m:sub>
        </m:sSub>
        <m:r>
          <w:rPr>
            <w:rFonts w:ascii="Cambria Math" w:hAnsi="Cambria Math"/>
          </w:rPr>
          <m:t xml:space="preserve">, ω, </m:t>
        </m:r>
        <m:sSub>
          <m:sSubPr>
            <m:ctrlPr>
              <w:rPr>
                <w:rFonts w:ascii="Cambria Math" w:hAnsi="Cambria Math"/>
                <w:i/>
              </w:rPr>
            </m:ctrlPr>
          </m:sSubPr>
          <m:e>
            <m:r>
              <w:rPr>
                <w:rFonts w:ascii="Cambria Math" w:hAnsi="Cambria Math"/>
              </w:rPr>
              <m:t>D</m:t>
            </m:r>
          </m:e>
          <m:sub>
            <m:r>
              <w:rPr>
                <w:rFonts w:ascii="Cambria Math" w:hAnsi="Cambria Math"/>
              </w:rPr>
              <m:t>ω</m:t>
            </m:r>
          </m:sub>
        </m:sSub>
        <m:r>
          <w:rPr>
            <w:rFonts w:ascii="Cambria Math" w:hAnsi="Cambria Math"/>
          </w:rPr>
          <m:t>)∩TC'</m:t>
        </m:r>
      </m:oMath>
      <w:r w:rsidRPr="00A77F26">
        <w:rPr>
          <w:rFonts w:hint="cs"/>
          <w:rtl/>
        </w:rPr>
        <w:t xml:space="preserve"> بیانگر دسترسی</w:t>
      </w:r>
      <w:r w:rsidR="001924C9">
        <w:rPr>
          <w:rFonts w:hint="cs"/>
          <w:rtl/>
        </w:rPr>
        <w:t xml:space="preserve"> (غیر پوششی) جدیدی است که خوشه </w:t>
      </w:r>
      <w:r w:rsidRPr="00A77F26">
        <w:rPr>
          <w:rFonts w:hint="cs"/>
          <w:rtl/>
        </w:rPr>
        <w:t>2</w:t>
      </w:r>
      <w:r w:rsidR="001924C9">
        <w:rPr>
          <w:rFonts w:hint="cs"/>
          <w:rtl/>
        </w:rPr>
        <w:t xml:space="preserve"> </w:t>
      </w:r>
      <w:r w:rsidRPr="00A77F26">
        <w:rPr>
          <w:rFonts w:hint="cs"/>
          <w:rtl/>
        </w:rPr>
        <w:t xml:space="preserve">ـ مرحله ای متمرکز در </w:t>
      </w:r>
      <w:r w:rsidRPr="00A77F26">
        <w:rPr>
          <w:rFonts w:ascii="Times New Roman" w:eastAsia="MS Gothic" w:hAnsi="Times New Roman" w:cs="Times New Roman" w:hint="cs"/>
          <w:rtl/>
        </w:rPr>
        <w:t>ω</w:t>
      </w:r>
      <w:r w:rsidRPr="00A77F26">
        <w:rPr>
          <w:rFonts w:hint="cs"/>
          <w:rtl/>
        </w:rPr>
        <w:t xml:space="preserve"> قابل پوشش است، 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ω</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ω</m:t>
                </m:r>
              </m:sub>
            </m:sSub>
          </m:e>
        </m:d>
      </m:oMath>
      <w:r w:rsidRPr="00A77F26">
        <w:rPr>
          <w:rFonts w:hint="cs"/>
          <w:rtl/>
        </w:rPr>
        <w:t xml:space="preserve"> برابر با اندازه خوشه 2</w:t>
      </w:r>
      <w:r w:rsidR="001924C9">
        <w:rPr>
          <w:rFonts w:hint="cs"/>
          <w:rtl/>
        </w:rPr>
        <w:t xml:space="preserve"> </w:t>
      </w:r>
      <w:r w:rsidRPr="00A77F26">
        <w:rPr>
          <w:rFonts w:hint="cs"/>
          <w:rtl/>
        </w:rPr>
        <w:t xml:space="preserve">ـ مرحله ای متمرکز در </w:t>
      </w:r>
      <w:r w:rsidRPr="00A77F26">
        <w:rPr>
          <w:rFonts w:ascii="Times New Roman" w:eastAsia="MS Gothic" w:hAnsi="Times New Roman" w:cs="Times New Roman" w:hint="cs"/>
          <w:rtl/>
        </w:rPr>
        <w:t>ω</w:t>
      </w:r>
      <w:r w:rsidRPr="00A77F26">
        <w:rPr>
          <w:rFonts w:hint="cs"/>
          <w:rtl/>
        </w:rPr>
        <w:t xml:space="preserve"> است. چندین الگوریتم برای ارزیابی کارآمد پوشش های 2ـ مرحله ای با کیفیت </w:t>
      </w:r>
      <w:r w:rsidR="003174FA">
        <w:rPr>
          <w:rtl/>
        </w:rPr>
        <w:fldChar w:fldCharType="begin"/>
      </w:r>
      <w:r w:rsidR="003174FA">
        <w:rPr>
          <w:rtl/>
        </w:rPr>
        <w:instrText xml:space="preserve"> </w:instrText>
      </w:r>
      <w:r w:rsidR="003174FA">
        <w:instrText>ADDIN EN.CITE &lt;EndNote&gt;&lt;Cite&gt;&lt;Author&gt;Cheng&lt;/Author&gt;&lt;RecNum&gt;107&lt;/RecNum&gt;&lt;DisplayText&gt;[48, 49]&lt;/DisplayText&gt;&lt;record&gt;&lt;rec-number&gt;107&lt;/rec-number&gt;&lt;foreign-keys&gt;&lt;key app="EN" db-id="5vaes0fpbfpepxedwv65twzav09zxxw9p5xs" timestamp="1420715942"&gt;107&lt;/key&gt;&lt;/foreign-keys&gt;&lt;ref-type name="Conference Proceedings"&gt;10&lt;/ref-type&gt;&lt;contributors&gt;&lt;authors&gt;&lt;author&gt;Cheng, Jiefeng&lt;/author&gt;&lt;author&gt;Yu, Jeffrey Xu&lt;/author&gt;&lt;author&gt;Lin, Xuemin&lt;/author&gt;&lt;author&gt;Wang, Haixun&lt;/author&gt;&lt;author&gt;Yu, Philip S.&lt;/author&gt;&lt;/authors&gt;&lt;/contributors&gt;&lt;titles&gt;&lt;title&gt;Fast computation of reachability labeling for large graphs&lt;/title&gt;&lt;secondary-title&gt;In Proc. of EDBT’06&lt;/secondary-title&gt;&lt;/titles&gt;&lt;dates&gt;&lt;pub-dates&gt;&lt;date&gt;2006&lt;/date&gt;&lt;/pub-dates&gt;&lt;/dates&gt;&lt;urls&gt;&lt;/urls&gt;&lt;/record&gt;&lt;/Cite&gt;&lt;Cite&gt;&lt;Author&gt;Cheng&lt;/Author&gt;&lt;Year&gt;2008&lt;/Year&gt;&lt;RecNum&gt;108&lt;/RecNum&gt;&lt;record&gt;&lt;rec-number&gt;108&lt;/rec-number&gt;&lt;foreign-keys&gt;&lt;key app="EN" db-id="5vaes0fpbfpepxedwv65twzav09zxxw9p5xs" timestamp="1420715958"&gt;108&lt;/key&gt;&lt;/foreign-keys&gt;&lt;ref-type name="Conference Paper"&gt;47&lt;/ref-type&gt;&lt;contributors&gt;&lt;authors&gt;&lt;author&gt;Jiefeng Cheng&lt;/author&gt;&lt;author&gt;Jeffrey Xu Yu&lt;/author&gt;&lt;author&gt;Xuemin Lin&lt;/author&gt;&lt;author&gt;Haixun Wang&lt;/author&gt;&lt;author&gt;Philip S. Yu&lt;/author&gt;&lt;/authors&gt;&lt;/contributors&gt;&lt;titles&gt;&lt;title&gt;Fast computing reachability labelings for large graphs with</w:instrText>
      </w:r>
      <w:r w:rsidR="003174FA">
        <w:rPr>
          <w:rtl/>
        </w:rPr>
        <w:instrText xml:space="preserve"> </w:instrText>
      </w:r>
      <w:r w:rsidR="003174FA">
        <w:instrText>high compression rate&lt;/title&gt;&lt;secondary-title&gt;Proceedings of the 11th international conference on Extending database technology: Advances in database technology&lt;/secondary-title&gt;&lt;/titles&gt;&lt;pages&gt;193-204&lt;/pages&gt;&lt;dates&gt;&lt;year&gt;2008&lt;/year&gt;&lt;/dates&gt;&lt;pub-location</w:instrText>
      </w:r>
      <w:r w:rsidR="003174FA">
        <w:rPr>
          <w:rtl/>
        </w:rPr>
        <w:instrText>&gt;</w:instrText>
      </w:r>
      <w:r w:rsidR="003174FA">
        <w:instrText>Nantes, France&lt;/pub-location&gt;&lt;publisher&gt;ACM&lt;/publisher&gt;&lt;urls&gt;&lt;/urls&gt;&lt;custom1&gt;1353370&lt;/custom1&gt;&lt;electronic-resource-num&gt;10.1145/1353343.1353370&lt;/electronic-resource-num&gt;&lt;/record&gt;&lt;/Cite&gt;&lt;/EndNote</w:instrText>
      </w:r>
      <w:r w:rsidR="003174FA">
        <w:rPr>
          <w:rtl/>
        </w:rPr>
        <w:instrText>&gt;</w:instrText>
      </w:r>
      <w:r w:rsidR="003174FA">
        <w:rPr>
          <w:rtl/>
        </w:rPr>
        <w:fldChar w:fldCharType="separate"/>
      </w:r>
      <w:r w:rsidR="003174FA">
        <w:rPr>
          <w:noProof/>
          <w:rtl/>
        </w:rPr>
        <w:t>[</w:t>
      </w:r>
      <w:hyperlink w:anchor="_ENREF_48" w:tooltip="Cheng,  #107" w:history="1">
        <w:r w:rsidR="007F44B0">
          <w:rPr>
            <w:noProof/>
            <w:rtl/>
          </w:rPr>
          <w:t>48</w:t>
        </w:r>
      </w:hyperlink>
      <w:r w:rsidR="003174FA">
        <w:rPr>
          <w:noProof/>
          <w:rtl/>
        </w:rPr>
        <w:t xml:space="preserve">, </w:t>
      </w:r>
      <w:hyperlink w:anchor="_ENREF_49" w:tooltip="Cheng, 2008 #108" w:history="1">
        <w:r w:rsidR="007F44B0">
          <w:rPr>
            <w:noProof/>
            <w:rtl/>
          </w:rPr>
          <w:t>49</w:t>
        </w:r>
      </w:hyperlink>
      <w:r w:rsidR="003174FA">
        <w:rPr>
          <w:noProof/>
          <w:rtl/>
        </w:rPr>
        <w:t>]</w:t>
      </w:r>
      <w:r w:rsidR="003174FA">
        <w:rPr>
          <w:rtl/>
        </w:rPr>
        <w:fldChar w:fldCharType="end"/>
      </w:r>
      <w:r w:rsidRPr="00A77F26">
        <w:rPr>
          <w:rFonts w:hint="cs"/>
          <w:rtl/>
        </w:rPr>
        <w:t xml:space="preserve"> ارائه شده اند. تعمیم های بسیاری برای روش های مبتنی </w:t>
      </w:r>
      <w:r w:rsidR="003174FA">
        <w:rPr>
          <w:rFonts w:hint="cs"/>
          <w:rtl/>
        </w:rPr>
        <w:t>بر پوشش مجموعه پیشنهاد شده اند.</w:t>
      </w:r>
    </w:p>
    <w:p w:rsidR="00EF799B" w:rsidRPr="00A77F26" w:rsidRDefault="001924C9" w:rsidP="007F44B0">
      <w:pPr>
        <w:tabs>
          <w:tab w:val="right" w:pos="540"/>
        </w:tabs>
        <w:rPr>
          <w:rtl/>
        </w:rPr>
      </w:pPr>
      <w:r>
        <w:rPr>
          <w:rFonts w:hint="cs"/>
          <w:b/>
          <w:bCs/>
          <w:rtl/>
        </w:rPr>
        <w:t>تعمیم هایی به مسئله</w:t>
      </w:r>
      <w:r w:rsidR="001943CA" w:rsidRPr="00A77F26">
        <w:rPr>
          <w:rFonts w:hint="cs"/>
          <w:b/>
          <w:bCs/>
          <w:rtl/>
        </w:rPr>
        <w:t xml:space="preserve"> دسترسی.</w:t>
      </w:r>
      <w:r w:rsidR="001943CA" w:rsidRPr="00A77F26">
        <w:rPr>
          <w:rFonts w:hint="cs"/>
          <w:rtl/>
        </w:rPr>
        <w:t xml:space="preserve"> پرس و جو های دسترسی یکی از اساسی ترین بخش های سازنده بسیاری از فرآیندهای عملیاتی پیشرفته گراف هستند، و بعضی از آن</w:t>
      </w:r>
      <w:r w:rsidR="00C60004">
        <w:rPr>
          <w:rFonts w:hint="cs"/>
          <w:rtl/>
        </w:rPr>
        <w:t xml:space="preserve"> </w:t>
      </w:r>
      <w:r w:rsidR="001943CA" w:rsidRPr="00A77F26">
        <w:rPr>
          <w:rFonts w:hint="cs"/>
          <w:rtl/>
        </w:rPr>
        <w:t>ها مستقیماً با پرس و جو های دسترسی ارتباط دارند. حوزه گراف های برچسب دار یکی از مسائل جالب است. در بسیاری از برنامه های کاربردی، به کران ها بر</w:t>
      </w:r>
      <w:r w:rsidR="00C60004">
        <w:rPr>
          <w:rFonts w:hint="cs"/>
          <w:rtl/>
        </w:rPr>
        <w:t>چسب زده می شود تا بیانگر رابطه بین دو گره باشد که به وسیله</w:t>
      </w:r>
      <w:r w:rsidR="001943CA" w:rsidRPr="00A77F26">
        <w:rPr>
          <w:rFonts w:hint="cs"/>
          <w:rtl/>
        </w:rPr>
        <w:t xml:space="preserve"> کران به هم متصل شده اند. گونه جدیدی از پرس و جو های دسترسی این پرسش را مطرح</w:t>
      </w:r>
      <w:r w:rsidR="00C60004">
        <w:rPr>
          <w:rFonts w:hint="cs"/>
          <w:rtl/>
        </w:rPr>
        <w:t xml:space="preserve"> می کند که آیا دو گره به وسیله</w:t>
      </w:r>
      <w:r w:rsidR="001943CA" w:rsidRPr="00A77F26">
        <w:rPr>
          <w:rFonts w:hint="cs"/>
          <w:rtl/>
        </w:rPr>
        <w:t xml:space="preserve"> مسیری که کران های </w:t>
      </w:r>
      <w:r w:rsidR="00C60004">
        <w:rPr>
          <w:rFonts w:hint="cs"/>
          <w:rtl/>
        </w:rPr>
        <w:t>آن با مجموعه</w:t>
      </w:r>
      <w:r w:rsidR="001943CA" w:rsidRPr="00A77F26">
        <w:rPr>
          <w:rFonts w:hint="cs"/>
          <w:rtl/>
        </w:rPr>
        <w:t xml:space="preserve"> معینی از برچسب ها محدود شده، به هم پیوسته اند</w:t>
      </w:r>
      <w:r w:rsidR="00C60004">
        <w:rPr>
          <w:rFonts w:hint="cs"/>
          <w:rtl/>
        </w:rPr>
        <w:t xml:space="preserve"> </w:t>
      </w:r>
      <w:r w:rsidR="00C60004">
        <w:rPr>
          <w:rtl/>
        </w:rPr>
        <w:fldChar w:fldCharType="begin"/>
      </w:r>
      <w:r w:rsidR="00C60004">
        <w:rPr>
          <w:rtl/>
        </w:rPr>
        <w:instrText xml:space="preserve"> </w:instrText>
      </w:r>
      <w:r w:rsidR="00C60004">
        <w:instrText>ADDIN EN.CITE &lt;EndNote&gt;&lt;Cite&gt;&lt;Author&gt;Jin&lt;/Author&gt;&lt;Year&gt;2010&lt;/Year&gt;&lt;RecNum&gt;109&lt;/RecNum&gt;&lt;DisplayText&gt;[50]&lt;/DisplayText&gt;&lt;record&gt;&lt;rec-number&gt;109&lt;/rec-number&gt;&lt;foreign-keys&gt;&lt;key app="EN" db-id="5vaes0fpbfpepxedwv65twzav09zxxw9p5xs" timestamp="1420716271"&gt;109</w:instrText>
      </w:r>
      <w:r w:rsidR="00C60004">
        <w:rPr>
          <w:rtl/>
        </w:rPr>
        <w:instrText>&lt;/</w:instrText>
      </w:r>
      <w:r w:rsidR="00C60004">
        <w:instrText>key&gt;&lt;/foreign-keys&gt;&lt;ref-type name="Conference Paper"&gt;47&lt;/ref-type&gt;&lt;contributors&gt;&lt;authors&gt;&lt;author&gt;Ruoming Jin&lt;/author&gt;&lt;author&gt;Hui Hong&lt;/author&gt;&lt;author&gt;Haixun Wang&lt;/author&gt;&lt;author&gt;Ning Ruan&lt;/author&gt;&lt;author&gt;Yang Xiang&lt;/author&gt;&lt;/authors&gt;&lt;/contributors&gt;&lt;titles</w:instrText>
      </w:r>
      <w:r w:rsidR="00C60004">
        <w:rPr>
          <w:rtl/>
        </w:rPr>
        <w:instrText>&gt;&lt;</w:instrText>
      </w:r>
      <w:r w:rsidR="00C60004">
        <w:instrText>title&gt;Computing label-constraint reachability in graph databases&lt;/title&gt;&lt;secondary-title&gt;Proceedings of the 2010 ACM SIGMOD International Conference on Management of data&lt;/secondary-title&gt;&lt;/titles&gt;&lt;pages&gt;123-134&lt;/pages&gt;&lt;dates&gt;&lt;year&gt;2010&lt;/year&gt;&lt;/dates&gt;&lt;pub-location&gt;Indianapolis, Indiana, USA&lt;/pub-location&gt;&lt;publisher&gt;ACM&lt;/publisher&gt;&lt;urls&gt;&lt;/urls&gt;&lt;custom1&gt;1807183&lt;/custom1&gt;&lt;electronic-resource-num&gt;10.1145/1807167.1807183&lt;/electronic-resource-num&gt;&lt;/record&gt;&lt;/Cite&gt;&lt;/EndNote</w:instrText>
      </w:r>
      <w:r w:rsidR="00C60004">
        <w:rPr>
          <w:rtl/>
        </w:rPr>
        <w:instrText>&gt;</w:instrText>
      </w:r>
      <w:r w:rsidR="00C60004">
        <w:rPr>
          <w:rtl/>
        </w:rPr>
        <w:fldChar w:fldCharType="separate"/>
      </w:r>
      <w:r w:rsidR="00C60004">
        <w:rPr>
          <w:noProof/>
          <w:rtl/>
        </w:rPr>
        <w:t>[</w:t>
      </w:r>
      <w:hyperlink w:anchor="_ENREF_50" w:tooltip="Jin, 2010 #109" w:history="1">
        <w:r w:rsidR="007F44B0">
          <w:rPr>
            <w:noProof/>
            <w:rtl/>
          </w:rPr>
          <w:t>50</w:t>
        </w:r>
      </w:hyperlink>
      <w:r w:rsidR="00C60004">
        <w:rPr>
          <w:noProof/>
          <w:rtl/>
        </w:rPr>
        <w:t>]</w:t>
      </w:r>
      <w:r w:rsidR="00C60004">
        <w:rPr>
          <w:rtl/>
        </w:rPr>
        <w:fldChar w:fldCharType="end"/>
      </w:r>
      <w:r w:rsidR="001943CA" w:rsidRPr="00A77F26">
        <w:rPr>
          <w:rFonts w:hint="cs"/>
          <w:rtl/>
        </w:rPr>
        <w:t xml:space="preserve">. در بعضی از برنامه های کاربردی، می خواهیم کوتاه ترین مسیر </w:t>
      </w:r>
      <w:r w:rsidR="00C60004">
        <w:rPr>
          <w:rFonts w:hint="cs"/>
          <w:rtl/>
        </w:rPr>
        <w:t>بین دو گره را پیدا کنیم. مسئله</w:t>
      </w:r>
      <w:r w:rsidR="001943CA" w:rsidRPr="00A77F26">
        <w:rPr>
          <w:rFonts w:hint="cs"/>
          <w:rtl/>
        </w:rPr>
        <w:t xml:space="preserve"> کو</w:t>
      </w:r>
      <w:r w:rsidR="00C60004">
        <w:rPr>
          <w:rFonts w:hint="cs"/>
          <w:rtl/>
        </w:rPr>
        <w:t>تاه ترین مسیر نیز همانند مسئله</w:t>
      </w:r>
      <w:r w:rsidR="001943CA" w:rsidRPr="00A77F26">
        <w:rPr>
          <w:rFonts w:hint="cs"/>
          <w:rtl/>
        </w:rPr>
        <w:t xml:space="preserve"> دسترسی آسان می تواند از طریق روش های نیروی اجباری، مثل الگوریتم دیجکسترا، مرتفع شود اما اینگ</w:t>
      </w:r>
      <w:r w:rsidR="00C60004">
        <w:rPr>
          <w:rFonts w:hint="cs"/>
          <w:rtl/>
        </w:rPr>
        <w:t>ونه روش ها برای پرس و جو های آن</w:t>
      </w:r>
      <w:r w:rsidR="001943CA" w:rsidRPr="00A77F26">
        <w:rPr>
          <w:rFonts w:hint="cs"/>
          <w:rtl/>
        </w:rPr>
        <w:t>لاین در گراف های گسترده</w:t>
      </w:r>
      <w:r w:rsidR="00C60004">
        <w:rPr>
          <w:rFonts w:hint="cs"/>
          <w:rtl/>
        </w:rPr>
        <w:t xml:space="preserve"> و بزرگ مناسب  به نظر نمی رسند.</w:t>
      </w:r>
    </w:p>
    <w:p w:rsidR="001943CA" w:rsidRPr="00A77F26" w:rsidRDefault="001943CA" w:rsidP="00954B06">
      <w:pPr>
        <w:pStyle w:val="Heading3"/>
        <w:numPr>
          <w:ilvl w:val="2"/>
          <w:numId w:val="29"/>
        </w:numPr>
        <w:ind w:left="0" w:firstLine="0"/>
      </w:pPr>
      <w:bookmarkStart w:id="233" w:name="_Toc408588782"/>
      <w:bookmarkStart w:id="234" w:name="_Toc408588858"/>
      <w:bookmarkStart w:id="235" w:name="_Toc408608929"/>
      <w:bookmarkStart w:id="236" w:name="_Toc409469326"/>
      <w:bookmarkStart w:id="237" w:name="_Toc409469632"/>
      <w:r w:rsidRPr="00A77F26">
        <w:rPr>
          <w:rFonts w:hint="cs"/>
          <w:rtl/>
        </w:rPr>
        <w:lastRenderedPageBreak/>
        <w:t>تناظر گراف</w:t>
      </w:r>
      <w:bookmarkEnd w:id="233"/>
      <w:bookmarkEnd w:id="234"/>
      <w:bookmarkEnd w:id="235"/>
      <w:bookmarkEnd w:id="236"/>
      <w:bookmarkEnd w:id="237"/>
      <w:r w:rsidRPr="00A77F26">
        <w:rPr>
          <w:rFonts w:hint="cs"/>
          <w:rtl/>
        </w:rPr>
        <w:t xml:space="preserve"> </w:t>
      </w:r>
    </w:p>
    <w:p w:rsidR="001943CA" w:rsidRPr="00A77F26" w:rsidRDefault="001943CA" w:rsidP="00F15F0F">
      <w:pPr>
        <w:tabs>
          <w:tab w:val="right" w:pos="540"/>
        </w:tabs>
        <w:rPr>
          <w:rtl/>
        </w:rPr>
      </w:pPr>
      <w:r w:rsidRPr="00A77F26">
        <w:rPr>
          <w:rFonts w:hint="cs"/>
          <w:rtl/>
        </w:rPr>
        <w:t>مسئله تناظر گراف، پیدا کردن تناظر تقریبی یا یک به یک بین گره ها</w:t>
      </w:r>
      <w:r w:rsidR="00C60004">
        <w:rPr>
          <w:rFonts w:hint="cs"/>
          <w:rtl/>
        </w:rPr>
        <w:t>ی</w:t>
      </w:r>
      <w:r w:rsidRPr="00A77F26">
        <w:rPr>
          <w:rFonts w:hint="cs"/>
          <w:rtl/>
        </w:rPr>
        <w:t xml:space="preserve"> دو گراف است. این تناظر براساس یک یا چند ویژگی ساختاری زیر در گراف ها استوار است: (1) بر چسب های روی گره ها در دو گراف می بایست مشابه باشند. (2) حضور کران ها بین گره های متناظر در دو گراف می بایست متناظر باشند. (3) بر چسب های روی کران ها در دو گراف باید متناظر باشند.</w:t>
      </w:r>
    </w:p>
    <w:p w:rsidR="001943CA" w:rsidRPr="00A77F26" w:rsidRDefault="001943CA" w:rsidP="007F44B0">
      <w:pPr>
        <w:tabs>
          <w:tab w:val="right" w:pos="540"/>
        </w:tabs>
        <w:rPr>
          <w:rtl/>
        </w:rPr>
      </w:pPr>
      <w:r w:rsidRPr="00A77F26">
        <w:rPr>
          <w:rFonts w:hint="cs"/>
          <w:rtl/>
        </w:rPr>
        <w:t>این سه ویژگی ممکن است برای تعیین تناظر بین دو گراف مورد استفاده قرار بگیرند به طوری که تناظر یک به یک بین ساختارهای دو گراف وجود داشته باشد. اینگونه مسائل، اغلب در چارچوب تعداد برنامه های مختلف پایگاه داده ها از قبیل تناظر چارچوب کلی، تناظر پرس و جو و جاسازی فضای بردار ظاهر شود. در تناظر گراف دقیق تلاش می کنیم تناظر یک به یک بین دو گراف را مشخص کنیم. بنابراین، ا</w:t>
      </w:r>
      <w:r w:rsidRPr="00A77F26">
        <w:rPr>
          <w:rFonts w:hint="cs"/>
          <w:rtl/>
          <w:lang w:bidi="fa-IR"/>
        </w:rPr>
        <w:t>گر</w:t>
      </w:r>
      <w:r w:rsidRPr="00A77F26">
        <w:rPr>
          <w:rFonts w:hint="cs"/>
          <w:rtl/>
        </w:rPr>
        <w:t xml:space="preserve"> یک کران بین یک جفت گره در یک گراف وجود داشته باشد، آنگاه آن کران باید بین جفت متناظر در گراف دیگر نیز وجود داشته باشد. این پدیده در برنامه های کاربردی واقعی که در آنها تناظر تقریبی وجود دارد ولی تناظر دقیق شدنی به نظر نمی رسد، چندان عملی نخواهد بود. از این رو، در بسیاری از برنامه های کاربردی، تعریف یک تابع واقعی که تشابه در تناظر بین دو گراف را تعیین کند، امکان پذیر است. تناظر خطای مجاز</w:t>
      </w:r>
      <w:r w:rsidR="00636C23">
        <w:rPr>
          <w:rFonts w:hint="cs"/>
          <w:rtl/>
        </w:rPr>
        <w:t>،</w:t>
      </w:r>
      <w:r w:rsidRPr="00A77F26">
        <w:rPr>
          <w:rFonts w:hint="cs"/>
          <w:rtl/>
        </w:rPr>
        <w:t xml:space="preserve"> یک برنامه کارب</w:t>
      </w:r>
      <w:r w:rsidR="00636C23">
        <w:rPr>
          <w:rFonts w:hint="cs"/>
          <w:rtl/>
        </w:rPr>
        <w:t>ردی مهم در حوزه</w:t>
      </w:r>
      <w:r w:rsidRPr="00A77F26">
        <w:rPr>
          <w:rFonts w:hint="cs"/>
          <w:rtl/>
        </w:rPr>
        <w:t xml:space="preserve"> گراف است، زیرا باز نمایی عمومی گراف ها ممکن است</w:t>
      </w:r>
      <w:r w:rsidR="00636C23">
        <w:rPr>
          <w:rFonts w:hint="cs"/>
          <w:rtl/>
        </w:rPr>
        <w:t xml:space="preserve"> دارای گره ها و کران های گمشده</w:t>
      </w:r>
      <w:r w:rsidRPr="00A77F26">
        <w:rPr>
          <w:rFonts w:hint="cs"/>
          <w:rtl/>
        </w:rPr>
        <w:t xml:space="preserve"> بسیاری باشد. این مسئله به عنوان تناظر گراف غیر دقیق نیز شناخته می شود. اکثر متغیرهای مسئله تناظر گراف به عنوان هارد تفکیک نشده</w:t>
      </w:r>
      <w:r w:rsidRPr="00A77F26">
        <w:rPr>
          <w:rStyle w:val="FootnoteReference"/>
          <w:rtl/>
        </w:rPr>
        <w:footnoteReference w:id="1"/>
      </w:r>
      <w:r w:rsidRPr="00A77F26">
        <w:rPr>
          <w:rFonts w:hint="cs"/>
          <w:rtl/>
        </w:rPr>
        <w:t xml:space="preserve"> در نظر گرفته می شوند. متداول ترین روش بر</w:t>
      </w:r>
      <w:r w:rsidR="00636C23">
        <w:rPr>
          <w:rFonts w:hint="cs"/>
          <w:rtl/>
        </w:rPr>
        <w:t>ای تناظر گراف مربوط به تکنیک ها</w:t>
      </w:r>
      <w:r w:rsidRPr="00A77F26">
        <w:rPr>
          <w:rFonts w:hint="cs"/>
          <w:rtl/>
        </w:rPr>
        <w:t>ی جستجوی مبتنی بر نمودار درخت</w:t>
      </w:r>
      <w:r w:rsidR="00636C23">
        <w:rPr>
          <w:rFonts w:hint="cs"/>
          <w:rtl/>
        </w:rPr>
        <w:t>ی است. در این تکنیک، از مجموعه</w:t>
      </w:r>
      <w:r w:rsidRPr="00A77F26">
        <w:rPr>
          <w:rFonts w:hint="cs"/>
          <w:rtl/>
        </w:rPr>
        <w:t xml:space="preserve"> مناسب کشت گره های متناظر شروع می کنیم و به طور متناوب مجاور تعیین شده توسط همان مجموعه را تعمیم می دهیم. تعمیم متناوب، از طریق افزو</w:t>
      </w:r>
      <w:r w:rsidR="00636C23">
        <w:rPr>
          <w:rFonts w:hint="cs"/>
          <w:rtl/>
        </w:rPr>
        <w:t>د</w:t>
      </w:r>
      <w:r w:rsidRPr="00A77F26">
        <w:rPr>
          <w:rFonts w:hint="cs"/>
          <w:rtl/>
        </w:rPr>
        <w:t>ن گره ها به مجموعه گره کنونی قابل اجرا است تا زمانی که هیچ یک از</w:t>
      </w:r>
      <w:r w:rsidR="00636C23">
        <w:rPr>
          <w:rFonts w:hint="cs"/>
          <w:rtl/>
        </w:rPr>
        <w:t xml:space="preserve"> </w:t>
      </w:r>
      <w:r w:rsidRPr="00A77F26">
        <w:rPr>
          <w:rFonts w:hint="cs"/>
          <w:rtl/>
        </w:rPr>
        <w:t xml:space="preserve">محدودیت های کران نقض نشود. اگر مشخص شود که مجموعه گره کنونی قابل تعمیم نیست، آنگاه یک پروسه عقب نشینی را آغاز می کنیم که آخرین مجموعه تناظر را لغو کنیم. تعدادی از الگوریتم هایی که بر مبنای این ایده فراگیر طراحی شده اند در </w:t>
      </w:r>
      <w:r w:rsidR="00501A39">
        <w:rPr>
          <w:rtl/>
        </w:rPr>
        <w:fldChar w:fldCharType="begin">
          <w:fldData xml:space="preserve">PEVuZE5vdGU+PENpdGU+PEF1dGhvcj5Db3JkZWxsYTwvQXV0aG9yPjxZZWFyPjIwMDQ8L1llYXI+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</w:fldData>
        </w:fldChar>
      </w:r>
      <w:r w:rsidR="00501A39">
        <w:rPr>
          <w:rtl/>
        </w:rPr>
        <w:instrText xml:space="preserve"> </w:instrText>
      </w:r>
      <w:r w:rsidR="00501A39">
        <w:instrText>ADDIN EN.CITE</w:instrText>
      </w:r>
      <w:r w:rsidR="00501A39">
        <w:rPr>
          <w:rtl/>
        </w:rPr>
        <w:instrText xml:space="preserve"> </w:instrText>
      </w:r>
      <w:r w:rsidR="00501A39">
        <w:rPr>
          <w:rtl/>
        </w:rPr>
        <w:fldChar w:fldCharType="begin">
          <w:fldData xml:space="preserve">PEVuZE5vdGU+PENpdGU+PEF1dGhvcj5Db3JkZWxsYTwvQXV0aG9yPjxZZWFyPjIwMDQ8L1llYXI+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</w:fldData>
        </w:fldChar>
      </w:r>
      <w:r w:rsidR="00501A39">
        <w:rPr>
          <w:rtl/>
        </w:rPr>
        <w:instrText xml:space="preserve"> </w:instrText>
      </w:r>
      <w:r w:rsidR="00501A39">
        <w:instrText>ADDIN EN.CITE.DATA</w:instrText>
      </w:r>
      <w:r w:rsidR="00501A39">
        <w:rPr>
          <w:rtl/>
        </w:rPr>
        <w:instrText xml:space="preserve"> </w:instrText>
      </w:r>
      <w:r w:rsidR="00501A39">
        <w:rPr>
          <w:rtl/>
        </w:rPr>
      </w:r>
      <w:r w:rsidR="00501A39">
        <w:rPr>
          <w:rtl/>
        </w:rPr>
        <w:fldChar w:fldCharType="end"/>
      </w:r>
      <w:r w:rsidR="00501A39">
        <w:rPr>
          <w:rtl/>
        </w:rPr>
      </w:r>
      <w:r w:rsidR="00501A39">
        <w:rPr>
          <w:rtl/>
        </w:rPr>
        <w:fldChar w:fldCharType="separate"/>
      </w:r>
      <w:r w:rsidR="00501A39">
        <w:rPr>
          <w:noProof/>
          <w:rtl/>
        </w:rPr>
        <w:t>[</w:t>
      </w:r>
      <w:hyperlink w:anchor="_ENREF_51" w:tooltip="Cordella, 2004 #110" w:history="1">
        <w:r w:rsidR="007F44B0">
          <w:rPr>
            <w:noProof/>
            <w:rtl/>
          </w:rPr>
          <w:t>51</w:t>
        </w:r>
      </w:hyperlink>
      <w:r w:rsidR="00501A39">
        <w:rPr>
          <w:noProof/>
          <w:rtl/>
        </w:rPr>
        <w:t>]</w:t>
      </w:r>
      <w:r w:rsidR="00501A39">
        <w:rPr>
          <w:rtl/>
        </w:rPr>
        <w:fldChar w:fldCharType="end"/>
      </w:r>
      <w:r w:rsidR="00501A39">
        <w:rPr>
          <w:rFonts w:hint="cs"/>
          <w:rtl/>
        </w:rPr>
        <w:t xml:space="preserve"> مورد بررسی قرار گرفته اند.</w:t>
      </w:r>
    </w:p>
    <w:p w:rsidR="001943CA" w:rsidRPr="00A77F26" w:rsidRDefault="001943CA" w:rsidP="00F15F0F">
      <w:pPr>
        <w:tabs>
          <w:tab w:val="right" w:pos="540"/>
        </w:tabs>
        <w:rPr>
          <w:rtl/>
        </w:rPr>
      </w:pPr>
      <w:r w:rsidRPr="00A77F26">
        <w:rPr>
          <w:rFonts w:hint="cs"/>
          <w:rtl/>
        </w:rPr>
        <w:t xml:space="preserve">مسئله تناظر دقیق گراف ارتباط نزدیکی با مسئله هم ریختی گراف دارد. در مورد مسئله هم ریختی گراف، تلاش می کنیم تناظر یک به یک دقیقی بین گره ها و کران های دو گراف پیدا کنیم. جمع بندی این مسئله مربوط به یافتن زیر گراف مشترک بیشینه است که در آن سعی می کنیم تعداد بیشینه گره ها بین دو گراف را با هم تطبیق دهیم. توجه داشته باشید که راه حل مسئله زیرگراف (گراف فرعی) مشترک بیشینه می تواند راه حلی نیز برای مسئله تناظر دقیق بین دو زیر گراف ارائه کند، البته در صورتی که اصولاً چنین راه حلی وجود داشته باشد. تعدادی از معیارهای تشابه را می توان بر اساس رفتار تناظر بین دو گراف استخراج کرد. اگر دو گراف مشترکاً در تعداد زیادی از گره ها سهیم باشند، آنگاه تشابه چشمگیرتر است. ایده اصلی و فراگیر در بسیاری از این روش ها تعیین یک معیار فاصله براساس ماهیت تناظر بین دو گراف و استفاده از این معیار فاصله به منظور هدایت الگوریتم ها به سمت راه حلی مؤثر است. </w:t>
      </w:r>
    </w:p>
    <w:p w:rsidR="001943CA" w:rsidRPr="00A77F26" w:rsidRDefault="001943CA" w:rsidP="00F15F0F">
      <w:pPr>
        <w:tabs>
          <w:tab w:val="right" w:pos="540"/>
        </w:tabs>
        <w:rPr>
          <w:rtl/>
        </w:rPr>
      </w:pPr>
      <w:r w:rsidRPr="00A77F26">
        <w:rPr>
          <w:rFonts w:hint="cs"/>
          <w:rtl/>
        </w:rPr>
        <w:t xml:space="preserve">تناظر غیر دقیق گراف عملی تر و اجرایی تر است زیرا خطاهای طبیعی که ممکن است در طی فرآیند تناظر اتفاق بیفتد را توجیه می کند. بدیهی است که روشی برای تعیین این خطاها و نزدیکی بین گراف های مختلف ضروری است. تکنیک مشترکی </w:t>
      </w:r>
      <w:r w:rsidRPr="00A77F26">
        <w:rPr>
          <w:rFonts w:hint="cs"/>
          <w:rtl/>
        </w:rPr>
        <w:lastRenderedPageBreak/>
        <w:t xml:space="preserve">که برای تعیین این خطا مورد استفاده می گیرد، استفاده از تابعی مثل فاصله ویرایش گراف است. این تابع فاصله بین دو گراف را با اندازه گیری میزان ویرایش های لازم برای تبدیل یک گراف به گرافی دیگر تعیین می کند. این ویرایش ها (اصلاحات) ممکن است در قالب افزودن، حذف یا جایگزینی گره ها یا کران ها صورت بگیرد. تناظر غیر دقیق گراف، امکان تناظر بین دوگراف پس از یک سلسله از این ویرایش ها را به وجود می آورد. کیفیت و حالت تناظر با توجه به اندازه ویرایش های متناظر تعیین می شود. لازم به ذکر است که مفهوم فاصله ویرایش گراف کاملاً وابسته به </w:t>
      </w:r>
      <w:r w:rsidR="00501A39">
        <w:rPr>
          <w:rFonts w:hint="cs"/>
          <w:rtl/>
        </w:rPr>
        <w:t>یافتن زیر گراف مشترک بیشینه است</w:t>
      </w:r>
      <w:r w:rsidRPr="00A77F26">
        <w:rPr>
          <w:rFonts w:hint="cs"/>
          <w:rtl/>
        </w:rPr>
        <w:t>؛ زیرا این امکان وجود دارد که یک الگوریتم مبتنی بر ویرایش، فاصله را به سمت پیدا کردن زیر گراف مشترک بیشینه از طریق تعیین فاصله ویرایش مناسب هدایت کنیم.</w:t>
      </w:r>
    </w:p>
    <w:p w:rsidR="001943CA" w:rsidRPr="00A77F26" w:rsidRDefault="001943CA" w:rsidP="007F44B0">
      <w:pPr>
        <w:tabs>
          <w:tab w:val="right" w:pos="540"/>
        </w:tabs>
        <w:rPr>
          <w:rtl/>
        </w:rPr>
      </w:pPr>
      <w:r w:rsidRPr="00A77F26">
        <w:rPr>
          <w:rFonts w:hint="cs"/>
          <w:rtl/>
        </w:rPr>
        <w:t xml:space="preserve">گونه خاص مسئله زمانی است که مقادیر بر چسب های روی گره ها و کران ها را در طی فرآیند تناظر پیدا می کنیم. در این حالت، لازم است فاصله بین برچسب های گره ها و کران ها را به منظور تعیین میزان جایگزینی برچسب محاسبه کنیم. بدیهی است که میزان جایگزینی برچسب وابسته به برنامه کاربردی مورد نظر است. در صورت وجود برچسب های عددی، ممکن است تعیین فاصله بر مبنای توابع فاصله ای عددی بین دو گراف طبیعی به نظر برسد. به طور کلی، میزان ویرایش ها نیز به برنامه کاربردی بستگی دارد، چرا که برنامه های مختلف ممکن است از مفاهیم مختلف شباهت استفاده کنند. بنابراین، از تکنیک های مشخص شده بر اساس قلمرویی خاص به منظور تعیین میزان ویرایش ها استفاده می شود. </w:t>
      </w:r>
      <w:r w:rsidR="00501A39">
        <w:rPr>
          <w:rFonts w:hint="cs"/>
          <w:rtl/>
        </w:rPr>
        <w:t xml:space="preserve">در </w:t>
      </w:r>
      <w:r w:rsidRPr="00A77F26">
        <w:rPr>
          <w:rFonts w:hint="cs"/>
          <w:rtl/>
        </w:rPr>
        <w:t xml:space="preserve">بعضی از موارد، میزان ویرایش حتی ممکن است با استفاده از گراف های نمونه تعیین شود </w:t>
      </w:r>
      <w:r w:rsidR="00EF799B">
        <w:rPr>
          <w:rtl/>
        </w:rPr>
        <w:fldChar w:fldCharType="begin">
          <w:fldData xml:space="preserve">PEVuZE5vdGU+PENpdGU+PEF1dGhvcj5OZXVoYXVzPC9BdXRob3I+PFllYXI+MjAwNTwvWWVhcj48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</w:fldData>
        </w:fldChar>
      </w:r>
      <w:r w:rsidR="00EF799B">
        <w:rPr>
          <w:rtl/>
        </w:rPr>
        <w:instrText xml:space="preserve"> </w:instrText>
      </w:r>
      <w:r w:rsidR="00EF799B">
        <w:instrText>ADDIN EN.CITE</w:instrText>
      </w:r>
      <w:r w:rsidR="00EF799B">
        <w:rPr>
          <w:rtl/>
        </w:rPr>
        <w:instrText xml:space="preserve"> </w:instrText>
      </w:r>
      <w:r w:rsidR="00EF799B">
        <w:rPr>
          <w:rtl/>
        </w:rPr>
        <w:fldChar w:fldCharType="begin">
          <w:fldData xml:space="preserve">PEVuZE5vdGU+PENpdGU+PEF1dGhvcj5OZXVoYXVzPC9BdXRob3I+PFllYXI+MjAwNTwvWWVhcj48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</w:fldData>
        </w:fldChar>
      </w:r>
      <w:r w:rsidR="00EF799B">
        <w:rPr>
          <w:rtl/>
        </w:rPr>
        <w:instrText xml:space="preserve"> </w:instrText>
      </w:r>
      <w:r w:rsidR="00EF799B">
        <w:instrText>ADDIN EN.CITE.DATA</w:instrText>
      </w:r>
      <w:r w:rsidR="00EF799B">
        <w:rPr>
          <w:rtl/>
        </w:rPr>
        <w:instrText xml:space="preserve"> </w:instrText>
      </w:r>
      <w:r w:rsidR="00EF799B">
        <w:rPr>
          <w:rtl/>
        </w:rPr>
      </w:r>
      <w:r w:rsidR="00EF799B">
        <w:rPr>
          <w:rtl/>
        </w:rPr>
        <w:fldChar w:fldCharType="end"/>
      </w:r>
      <w:r w:rsidR="00EF799B">
        <w:rPr>
          <w:rtl/>
        </w:rPr>
      </w:r>
      <w:r w:rsidR="00EF799B">
        <w:rPr>
          <w:rtl/>
        </w:rPr>
        <w:fldChar w:fldCharType="separate"/>
      </w:r>
      <w:r w:rsidR="00EF799B">
        <w:rPr>
          <w:noProof/>
          <w:rtl/>
        </w:rPr>
        <w:t>[</w:t>
      </w:r>
      <w:hyperlink w:anchor="_ENREF_52" w:tooltip="Neuhaus, 2005 #111" w:history="1">
        <w:r w:rsidR="007F44B0">
          <w:rPr>
            <w:noProof/>
            <w:rtl/>
          </w:rPr>
          <w:t>52</w:t>
        </w:r>
      </w:hyperlink>
      <w:r w:rsidR="00EF799B">
        <w:rPr>
          <w:noProof/>
          <w:rtl/>
        </w:rPr>
        <w:t xml:space="preserve">, </w:t>
      </w:r>
      <w:hyperlink w:anchor="_ENREF_53" w:tooltip="Neuhaus, 2007 #112" w:history="1">
        <w:r w:rsidR="007F44B0">
          <w:rPr>
            <w:noProof/>
            <w:rtl/>
          </w:rPr>
          <w:t>53</w:t>
        </w:r>
      </w:hyperlink>
      <w:r w:rsidR="00EF799B">
        <w:rPr>
          <w:noProof/>
          <w:rtl/>
        </w:rPr>
        <w:t>]</w:t>
      </w:r>
      <w:r w:rsidR="00EF799B">
        <w:rPr>
          <w:rtl/>
        </w:rPr>
        <w:fldChar w:fldCharType="end"/>
      </w:r>
      <w:r w:rsidR="00EF799B">
        <w:rPr>
          <w:rFonts w:hint="cs"/>
          <w:rtl/>
        </w:rPr>
        <w:t xml:space="preserve">. </w:t>
      </w:r>
      <w:r w:rsidRPr="00A77F26">
        <w:rPr>
          <w:rFonts w:hint="cs"/>
          <w:rtl/>
        </w:rPr>
        <w:t xml:space="preserve">وقتی با مواردی مواجه می شویم که در آنها گراف های نمونه به طور طبیعی فاصله بین آنها را مشخص می کنند، اندازه و میزان ویرایش به عنوان مقادیری تعیین می شوند که فاصله های تناظر تا جایی که امکان دارد به مقادیر نمونه نزدیکند. </w:t>
      </w:r>
    </w:p>
    <w:p w:rsidR="001943CA" w:rsidRPr="00A77F26" w:rsidRDefault="001943CA" w:rsidP="00F15F0F">
      <w:pPr>
        <w:tabs>
          <w:tab w:val="right" w:pos="540"/>
        </w:tabs>
        <w:rPr>
          <w:rtl/>
        </w:rPr>
      </w:pPr>
      <w:r w:rsidRPr="00A77F26">
        <w:rPr>
          <w:rFonts w:hint="cs"/>
          <w:rtl/>
        </w:rPr>
        <w:t>الگوریتم های متعارف برای تناظر غیر دقیق گراف از جستجوی ترکیبی و تلفیقی در فضای ویرایش های ممکن استفاده می کنند به این منظور که تناظر مطلوب را مشخص کند. ایده کلی ادغام ایده های کلیدی و مهم فاصله ویرایش گراف در توابع اصلی است. از آنجایی که توابع اصلی (کرنل) به عنوان تکنیک هایی به شدت قدرتمند برای شناسایی الگو هستند، این</w:t>
      </w:r>
      <w:r w:rsidR="00EF799B">
        <w:rPr>
          <w:rFonts w:hint="cs"/>
          <w:rtl/>
        </w:rPr>
        <w:t xml:space="preserve"> </w:t>
      </w:r>
      <w:r w:rsidRPr="00A77F26">
        <w:rPr>
          <w:rFonts w:hint="cs"/>
          <w:rtl/>
        </w:rPr>
        <w:t xml:space="preserve">طور نتیجه گیری می شود که این تکنیک ها را می توان به مسئله تناظر گراف الحاق کرد. روش های اصلی کلیدی عبارتند </w:t>
      </w:r>
      <w:r w:rsidR="00EF799B">
        <w:rPr>
          <w:rFonts w:hint="cs"/>
          <w:rtl/>
        </w:rPr>
        <w:t>از: توابع اصلی دشواری و پیچیدگی</w:t>
      </w:r>
      <w:r w:rsidRPr="00A77F26">
        <w:rPr>
          <w:rFonts w:hint="cs"/>
          <w:rtl/>
        </w:rPr>
        <w:t xml:space="preserve">، توابع اصلی عبور </w:t>
      </w:r>
      <w:r w:rsidR="00EF799B">
        <w:rPr>
          <w:rFonts w:hint="cs"/>
          <w:rtl/>
        </w:rPr>
        <w:t>تصادفی و توابع اصلی انتشار</w:t>
      </w:r>
      <w:r w:rsidRPr="00A77F26">
        <w:rPr>
          <w:rFonts w:hint="cs"/>
          <w:rtl/>
        </w:rPr>
        <w:t xml:space="preserve"> در توابع اصلی عبور تصادفی</w:t>
      </w:r>
      <w:r w:rsidR="00EF799B">
        <w:rPr>
          <w:rFonts w:hint="cs"/>
          <w:rtl/>
        </w:rPr>
        <w:t>،</w:t>
      </w:r>
      <w:r w:rsidRPr="00A77F26">
        <w:rPr>
          <w:rFonts w:hint="cs"/>
          <w:rtl/>
        </w:rPr>
        <w:t xml:space="preserve"> تلاش می کنیم تعداد عبورهای تصادفی بین دو گراف که دارای چند برچسب مشترک هستند ر</w:t>
      </w:r>
      <w:r w:rsidR="00EF799B">
        <w:rPr>
          <w:rFonts w:hint="cs"/>
          <w:rtl/>
        </w:rPr>
        <w:t>ا تعیین کنیم. توابع اصلی انتشار</w:t>
      </w:r>
      <w:r w:rsidRPr="00A77F26">
        <w:rPr>
          <w:rFonts w:hint="cs"/>
          <w:rtl/>
        </w:rPr>
        <w:t xml:space="preserve"> را می توان به عنوان جمع بندی تابع </w:t>
      </w:r>
      <w:r w:rsidRPr="00A77F26">
        <w:t>Gaussim</w:t>
      </w:r>
      <w:r w:rsidRPr="00A77F26">
        <w:rPr>
          <w:rFonts w:hint="cs"/>
          <w:rtl/>
        </w:rPr>
        <w:t xml:space="preserve"> در فضای اقلیدسی در نظر گرفت.</w:t>
      </w:r>
    </w:p>
    <w:p w:rsidR="00EF799B" w:rsidRPr="00A77F26" w:rsidRDefault="001943CA" w:rsidP="00FC4973">
      <w:pPr>
        <w:tabs>
          <w:tab w:val="right" w:pos="540"/>
        </w:tabs>
        <w:rPr>
          <w:rtl/>
        </w:rPr>
      </w:pPr>
      <w:r w:rsidRPr="00A77F26">
        <w:rPr>
          <w:rFonts w:hint="cs"/>
          <w:rtl/>
        </w:rPr>
        <w:t xml:space="preserve">تکنیک بر چسب گذاری تحقیقی (کاهشی) یک گروه بسیار گسترده از روش هایی است که اغلب برای تناظر نمودار مورد استفاده قرار می گیرد. توجه داشته باشید که در مورد مسئله تناظر، ما واقعاً تلاش می کنیم برچسب ها را به گره های هر گراف نسبت دهیم. بر چسب ویژه برای یک گره از مجموعه ناپیوسته احتمالات استخراج می شود. این مجموعه ناپیوسته از احتمالات با گره های تطبیق دهنده در سایر گراف ها متناظر است. احتمال تناظر با استفاده از پراکندگی های احتمال </w:t>
      </w:r>
      <w:r w:rsidRPr="00A77F26">
        <w:t>Gaussian</w:t>
      </w:r>
      <w:r w:rsidRPr="00A77F26">
        <w:rPr>
          <w:rFonts w:hint="cs"/>
          <w:rtl/>
        </w:rPr>
        <w:t xml:space="preserve"> تعیین می شود. با برچسب گذاری اولیه بر مبنای ویژگی های ساختاری گراف اصلی شروع می کنیم و پس از آن به طور پی در پی پاسخ را بر اساس شناسایی تکمیلی اطلاعات ساختاری اصلاح می کنیم. </w:t>
      </w:r>
    </w:p>
    <w:p w:rsidR="001943CA" w:rsidRPr="00A77F26" w:rsidRDefault="001943CA" w:rsidP="00954B06">
      <w:pPr>
        <w:pStyle w:val="Heading3"/>
        <w:numPr>
          <w:ilvl w:val="2"/>
          <w:numId w:val="29"/>
        </w:numPr>
        <w:ind w:left="0" w:firstLine="0"/>
        <w:rPr>
          <w:rtl/>
        </w:rPr>
      </w:pPr>
      <w:bookmarkStart w:id="238" w:name="_Toc408588783"/>
      <w:bookmarkStart w:id="239" w:name="_Toc408588859"/>
      <w:bookmarkStart w:id="240" w:name="_Toc408608930"/>
      <w:bookmarkStart w:id="241" w:name="_Toc409469327"/>
      <w:bookmarkStart w:id="242" w:name="_Toc409469633"/>
      <w:r w:rsidRPr="00A77F26">
        <w:rPr>
          <w:rFonts w:hint="cs"/>
          <w:rtl/>
        </w:rPr>
        <w:lastRenderedPageBreak/>
        <w:t>جستجوی واژگان کلیدی</w:t>
      </w:r>
      <w:bookmarkEnd w:id="238"/>
      <w:bookmarkEnd w:id="239"/>
      <w:bookmarkEnd w:id="240"/>
      <w:bookmarkEnd w:id="241"/>
      <w:bookmarkEnd w:id="242"/>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در مسئله جستجوی واژگان کلیدی، ممکن است بخواهیم گروه های کوچکی از گره های دارای لینک های پیوسته را تعیین کنیم که به واژگان کلیدی خاص وابسته اند. به عنوان مثال، یک گراف وب یا شبکه اجتماعی ممکن است به عنوان یک گراف گسترده در نظر گرفته شود که در آن هر گره ممکن است حاوی مقادیر زیادی از داده های </w:t>
      </w:r>
      <w:r w:rsidR="0035282A">
        <w:rPr>
          <w:rFonts w:hint="cs"/>
          <w:rtl/>
        </w:rPr>
        <w:t>متن</w:t>
      </w:r>
      <w:r w:rsidRPr="00A77F26">
        <w:rPr>
          <w:rFonts w:hint="cs"/>
          <w:rtl/>
        </w:rPr>
        <w:t>ی باشد. به رغم اینکه جستجوی واژگان کلیدی با توجه به متن درون گره ها تعیین می شود،  لازم به ذکر است که ساختار اتصال نیز نقش مهمی در تعیین مجموعه مناسبی از گره ها بازی می کند. به خوبی می دانیم که متن در واحدهای متصل، مثل وب، به هم مرتبط هستند در هنگامی که موضوعات متناظر به هم متصل اند. بنابراین، با پیدا کردن گروه هایی از گره های کاملاً پیوسته که دارای واژگان کلیدی مشترکی هستند، به طور کلی تعیین گره هایی که به لحاظ کیفی مؤثر و کارآمد باشند امکان پذیر است. جستجوی واژگان کلیدی یک سطح مشترک ساده اما کاربر پسند برای بازیابی اطلاعات روی وب ارائه می دهد. همچنین، اثبات شده است که روشی کار آمد برای دسترسی به داده های ساختاری است. از آنجایی که بسیاری از مجموعه داده های واقعی به شکل جدول ها، نمودارهای در</w:t>
      </w:r>
      <w:r w:rsidR="0035282A">
        <w:rPr>
          <w:rFonts w:hint="cs"/>
          <w:rtl/>
        </w:rPr>
        <w:t>ختی و گراف ها سازماندهی شده اند،</w:t>
      </w:r>
      <w:r w:rsidRPr="00A77F26">
        <w:rPr>
          <w:rFonts w:hint="cs"/>
          <w:rtl/>
        </w:rPr>
        <w:t xml:space="preserve"> جستجوی واژگان کلیدی در چنین داده هایی دارای اهمیت فزاینده ای است </w:t>
      </w:r>
      <w:r w:rsidR="0035282A">
        <w:rPr>
          <w:rFonts w:hint="cs"/>
          <w:rtl/>
        </w:rPr>
        <w:t>و توجه زیادی به تحقیق در زمینه</w:t>
      </w:r>
      <w:r w:rsidRPr="00A77F26">
        <w:rPr>
          <w:rFonts w:hint="cs"/>
          <w:rtl/>
        </w:rPr>
        <w:t xml:space="preserve"> پایگاه داده ها و جوامع </w:t>
      </w:r>
      <w:r w:rsidRPr="00A77F26">
        <w:t>IR</w:t>
      </w:r>
      <w:r w:rsidRPr="00A77F26">
        <w:rPr>
          <w:rFonts w:hint="cs"/>
          <w:rtl/>
        </w:rPr>
        <w:t xml:space="preserve"> معطوف کرده است.</w:t>
      </w:r>
    </w:p>
    <w:p w:rsidR="001943CA" w:rsidRPr="00A77F26" w:rsidRDefault="001943CA" w:rsidP="00F15F0F">
      <w:pPr>
        <w:tabs>
          <w:tab w:val="right" w:pos="540"/>
        </w:tabs>
        <w:rPr>
          <w:rtl/>
        </w:rPr>
      </w:pPr>
      <w:r w:rsidRPr="00A77F26">
        <w:rPr>
          <w:rFonts w:hint="cs"/>
          <w:rtl/>
        </w:rPr>
        <w:t xml:space="preserve">گراف یک ساختار عمومی است و می توان آن را برای طراحی انواعی از داده های پیچیده و دشوار مانند داده های ارتباطی و داده های </w:t>
      </w:r>
      <w:r w:rsidRPr="00A77F26">
        <w:t>XML</w:t>
      </w:r>
      <w:r w:rsidRPr="00A77F26">
        <w:rPr>
          <w:rFonts w:hint="cs"/>
          <w:rtl/>
        </w:rPr>
        <w:t xml:space="preserve"> مورد استفاده قرار داد. از آنجایی که داده های اصلی به عنوان یک ساختار گراف تلقی می</w:t>
      </w:r>
      <w:r w:rsidR="0035282A">
        <w:rPr>
          <w:rFonts w:hint="cs"/>
          <w:rtl/>
        </w:rPr>
        <w:t xml:space="preserve"> </w:t>
      </w:r>
      <w:r w:rsidRPr="00A77F26">
        <w:rPr>
          <w:rFonts w:hint="cs"/>
          <w:rtl/>
        </w:rPr>
        <w:t xml:space="preserve">شوند، جستجوی واژگان کلیدی دشوارتر و پیچیده تر از جستجوی سنتی واژگان کلیدی در اسناد و مدارک است. چالش مذکور از سه منظر زیر قابل بررسی است: </w:t>
      </w:r>
    </w:p>
    <w:p w:rsidR="001943CA" w:rsidRPr="00A77F26" w:rsidRDefault="001943CA" w:rsidP="00F15F0F">
      <w:pPr>
        <w:pStyle w:val="ListParagraph"/>
        <w:numPr>
          <w:ilvl w:val="0"/>
          <w:numId w:val="4"/>
        </w:numPr>
        <w:tabs>
          <w:tab w:val="right" w:pos="540"/>
        </w:tabs>
      </w:pPr>
      <w:r w:rsidRPr="00A77F26">
        <w:rPr>
          <w:rFonts w:hint="cs"/>
          <w:b/>
          <w:bCs/>
          <w:rtl/>
        </w:rPr>
        <w:t>معنای پرس و جو:</w:t>
      </w:r>
      <w:r w:rsidRPr="00A77F26">
        <w:rPr>
          <w:rFonts w:hint="cs"/>
          <w:rtl/>
        </w:rPr>
        <w:t xml:space="preserve"> جستجوی واژگان کلیدی در یک مجموعه از اسناد متنی معنای روشنی دارد: یک سند در صورتی پاسخگوی پرس و جوی واژگان کلیدی است که تمام واژگان کلیدی موجود در پرس و جو را در بر بگیرد. در موردی که ما به آن پرداخته ایم، کل مجموعه داده ها اغلب به عنوان یک گراف مجزا در نظر گرفته می شود بنابراین ال</w:t>
      </w:r>
      <w:r w:rsidR="0035282A">
        <w:rPr>
          <w:rFonts w:hint="cs"/>
          <w:rtl/>
        </w:rPr>
        <w:t>گوریتم ها می بایست در یک زمینه</w:t>
      </w:r>
      <w:r w:rsidRPr="00A77F26">
        <w:rPr>
          <w:rFonts w:hint="cs"/>
          <w:rtl/>
        </w:rPr>
        <w:t xml:space="preserve"> بهتر کار کنند و زیر گراف ها را به عنوان پاسخ باز گردانند. باید تصمیم بگیریم که کدام زیر گراف ها حائز شرایطی هستند که به عنوان پاسخ در نظر گرفته شوند.</w:t>
      </w:r>
    </w:p>
    <w:p w:rsidR="001943CA" w:rsidRPr="00A77F26" w:rsidRDefault="001943CA" w:rsidP="00F15F0F">
      <w:pPr>
        <w:pStyle w:val="ListParagraph"/>
        <w:numPr>
          <w:ilvl w:val="0"/>
          <w:numId w:val="3"/>
        </w:numPr>
        <w:tabs>
          <w:tab w:val="right" w:pos="540"/>
        </w:tabs>
      </w:pPr>
      <w:r w:rsidRPr="00A77F26">
        <w:rPr>
          <w:rFonts w:hint="cs"/>
          <w:b/>
          <w:bCs/>
          <w:rtl/>
        </w:rPr>
        <w:t xml:space="preserve">استراتژی رتبه بندی: </w:t>
      </w:r>
      <w:r w:rsidRPr="00A77F26">
        <w:rPr>
          <w:rFonts w:hint="cs"/>
          <w:rtl/>
        </w:rPr>
        <w:t>در مورد یک پرس و جوی واژگان کلیدی مشخص، این احتمال وجود دارد که بسیاری از گراف فرعی بر مبنای معنای پرس و جوی مورد استفاده خود پاسخگوی پرس و جو باشند. با این وجود، هر گراف فرعی دارای ساختار گراف اصلی مختص به خود است با معنای نامشهودی که آن را از سایر گراف های فرعی متمایز می کند و پرس و جو را پاسخ می گوید از این رو، باید ساختار گراف را در نظر بگیریم و استراتژی های رتبه بندی طر</w:t>
      </w:r>
      <w:r w:rsidR="0035282A">
        <w:rPr>
          <w:rFonts w:hint="cs"/>
          <w:rtl/>
        </w:rPr>
        <w:t>احی کنیم که معنادارترین و به جا</w:t>
      </w:r>
      <w:r w:rsidRPr="00A77F26">
        <w:rPr>
          <w:rFonts w:hint="cs"/>
          <w:rtl/>
        </w:rPr>
        <w:t>ترین پاسخ را پید</w:t>
      </w:r>
      <w:r w:rsidR="0035282A">
        <w:rPr>
          <w:rFonts w:hint="cs"/>
          <w:rtl/>
        </w:rPr>
        <w:t>ا کند.</w:t>
      </w:r>
    </w:p>
    <w:p w:rsidR="001943CA" w:rsidRPr="00A77F26" w:rsidRDefault="001943CA" w:rsidP="00F15F0F">
      <w:pPr>
        <w:pStyle w:val="ListParagraph"/>
        <w:numPr>
          <w:ilvl w:val="0"/>
          <w:numId w:val="3"/>
        </w:numPr>
        <w:tabs>
          <w:tab w:val="right" w:pos="540"/>
        </w:tabs>
      </w:pPr>
      <w:r w:rsidRPr="00A77F26">
        <w:rPr>
          <w:rFonts w:hint="cs"/>
          <w:b/>
          <w:bCs/>
          <w:rtl/>
        </w:rPr>
        <w:t>کارایی پرس و جو:</w:t>
      </w:r>
      <w:r w:rsidRPr="00A77F26">
        <w:rPr>
          <w:rFonts w:hint="cs"/>
          <w:rtl/>
        </w:rPr>
        <w:t xml:space="preserve"> اکثر گراف های واقعی به شدت گسترده و بزرگند. کارایی پرس و جو، چالش عمده برای جستجوی واژگان کلیدی در داده های گراف است که تا حد زیادی منوط به معنای پرس و جو و استراتژی رتبه بندی است. </w:t>
      </w:r>
    </w:p>
    <w:p w:rsidR="001943CA" w:rsidRPr="00A77F26" w:rsidRDefault="001943CA" w:rsidP="00F15F0F">
      <w:pPr>
        <w:tabs>
          <w:tab w:val="right" w:pos="540"/>
        </w:tabs>
        <w:rPr>
          <w:rtl/>
        </w:rPr>
      </w:pPr>
      <w:r w:rsidRPr="00A77F26">
        <w:rPr>
          <w:rFonts w:hint="cs"/>
          <w:rtl/>
        </w:rPr>
        <w:t>رویکردهای کنونی برای جستجوی واژگان کلیدی بر اساس ساختار اصلی داده ها به سه گروه تقسیم می شوند. در هر گروه معنای پرس و جو، استراتژی های رتبه بندی و الگوریتم های باز نما (نمونه) را به طور خلاصه مورد بررسی قرار می دهیم.</w:t>
      </w:r>
    </w:p>
    <w:p w:rsidR="001943CA" w:rsidRPr="00A77F26" w:rsidRDefault="001943CA" w:rsidP="00F15F0F">
      <w:pPr>
        <w:tabs>
          <w:tab w:val="right" w:pos="540"/>
        </w:tabs>
        <w:rPr>
          <w:rtl/>
        </w:rPr>
      </w:pPr>
      <w:r w:rsidRPr="00A77F26">
        <w:rPr>
          <w:rFonts w:hint="cs"/>
          <w:b/>
          <w:bCs/>
          <w:rtl/>
        </w:rPr>
        <w:lastRenderedPageBreak/>
        <w:t xml:space="preserve">جستجوی واژگان کلیدی در داده های </w:t>
      </w:r>
      <w:r w:rsidRPr="00A77F26">
        <w:rPr>
          <w:b/>
          <w:bCs/>
        </w:rPr>
        <w:t>XML</w:t>
      </w:r>
      <w:r w:rsidRPr="00A77F26">
        <w:rPr>
          <w:rFonts w:hint="cs"/>
          <w:b/>
          <w:bCs/>
          <w:rtl/>
        </w:rPr>
        <w:t>.</w:t>
      </w:r>
      <w:r w:rsidRPr="00A77F26">
        <w:rPr>
          <w:rFonts w:hint="cs"/>
          <w:rtl/>
        </w:rPr>
        <w:t xml:space="preserve"> داده های </w:t>
      </w:r>
      <w:r w:rsidRPr="00A77F26">
        <w:t>XML</w:t>
      </w:r>
      <w:r w:rsidRPr="00A77F26">
        <w:rPr>
          <w:rFonts w:hint="cs"/>
          <w:rtl/>
        </w:rPr>
        <w:t xml:space="preserve"> عمدتاً دارای ساختار گراف هستند، که هر گروه فقط یک مسیر جدید مجزا دارد. این ویژگی تأثیر شگرفی بر معنای پرس و جو و رتبه بندی پاسخ دارد، و فرصت بهینه سازی فوق العاده ای در طرا</w:t>
      </w:r>
      <w:r w:rsidR="0035282A">
        <w:rPr>
          <w:rFonts w:hint="cs"/>
          <w:rtl/>
        </w:rPr>
        <w:t>حی الگوریتم ارائه می دهد.</w:t>
      </w:r>
    </w:p>
    <w:p w:rsidR="001943CA" w:rsidRPr="00A77F26" w:rsidRDefault="001943CA" w:rsidP="00F15F0F">
      <w:pPr>
        <w:tabs>
          <w:tab w:val="right" w:pos="540"/>
        </w:tabs>
        <w:rPr>
          <w:rtl/>
        </w:rPr>
      </w:pPr>
      <w:r w:rsidRPr="00A77F26">
        <w:rPr>
          <w:rFonts w:hint="cs"/>
          <w:rtl/>
        </w:rPr>
        <w:t xml:space="preserve">با تعیین یک پرس و جو که شامل مجموعه ای از واژگان کلیدی است، الگوریتم جستجو قطعه هایی از اسناد </w:t>
      </w:r>
      <w:r w:rsidRPr="00A77F26">
        <w:t>XML</w:t>
      </w:r>
      <w:r w:rsidRPr="00A77F26">
        <w:rPr>
          <w:rFonts w:hint="cs"/>
          <w:rtl/>
        </w:rPr>
        <w:t xml:space="preserve"> را می فرستد که مرتبط ترین قطعه ها به واژگان کلیدی هستند. تفسیر "مرتبط و متناسب" متغیر است اما متداول ترین روال، پیدا کردن کوچکترین نمودارهای درختی فرعی است که شامل واژگان کلیدی مورد نظر باشند.</w:t>
      </w:r>
    </w:p>
    <w:p w:rsidR="001943CA" w:rsidRPr="00A77F26" w:rsidRDefault="001943CA" w:rsidP="00F15F0F">
      <w:pPr>
        <w:tabs>
          <w:tab w:val="right" w:pos="540"/>
        </w:tabs>
        <w:rPr>
          <w:rtl/>
        </w:rPr>
      </w:pPr>
      <w:r w:rsidRPr="00A77F26">
        <w:rPr>
          <w:rFonts w:hint="cs"/>
          <w:rtl/>
        </w:rPr>
        <w:t xml:space="preserve">پیدا کردن نمودارهای درختی فرعی که شامل تمام واژگان کلیدی باشند آسان است. فرض کنید </w:t>
      </w:r>
      <w:r w:rsidRPr="00A77F26">
        <w:t>L</w:t>
      </w:r>
      <w:r w:rsidRPr="00A77F26">
        <w:rPr>
          <w:vertAlign w:val="subscript"/>
        </w:rPr>
        <w:t>i</w:t>
      </w:r>
      <w:r w:rsidRPr="00A77F26">
        <w:rPr>
          <w:rFonts w:hint="cs"/>
          <w:rtl/>
        </w:rPr>
        <w:t xml:space="preserve"> مجموعه از گره ها در سند </w:t>
      </w:r>
      <w:r w:rsidRPr="00A77F26">
        <w:t>XML</w:t>
      </w:r>
      <w:r w:rsidRPr="00A77F26">
        <w:rPr>
          <w:rFonts w:hint="cs"/>
          <w:rtl/>
        </w:rPr>
        <w:t xml:space="preserve"> باشد که شامل واژگان کلیدی </w:t>
      </w:r>
      <w:r w:rsidRPr="00A77F26">
        <w:t>K</w:t>
      </w:r>
      <w:r w:rsidRPr="00A77F26">
        <w:rPr>
          <w:vertAlign w:val="subscript"/>
        </w:rPr>
        <w:t>i</w:t>
      </w:r>
      <w:r w:rsidRPr="00A77F26">
        <w:rPr>
          <w:rFonts w:hint="cs"/>
          <w:rtl/>
        </w:rPr>
        <w:t xml:space="preserve"> است. اگر یکی از گره های </w:t>
      </w:r>
      <w:r w:rsidRPr="00A77F26">
        <w:t>n</w:t>
      </w:r>
      <w:r w:rsidRPr="00A77F26">
        <w:rPr>
          <w:vertAlign w:val="subscript"/>
        </w:rPr>
        <w:t>i</w:t>
      </w:r>
      <w:r w:rsidRPr="00A77F26">
        <w:rPr>
          <w:rFonts w:hint="cs"/>
          <w:rtl/>
        </w:rPr>
        <w:t xml:space="preserve"> را از هر </w:t>
      </w:r>
      <w:r w:rsidRPr="00A77F26">
        <w:t>L</w:t>
      </w:r>
      <w:r w:rsidRPr="00A77F26">
        <w:rPr>
          <w:vertAlign w:val="subscript"/>
        </w:rPr>
        <w:t>i</w:t>
      </w:r>
      <w:r w:rsidRPr="00A77F26">
        <w:rPr>
          <w:rFonts w:hint="cs"/>
          <w:rtl/>
        </w:rPr>
        <w:t xml:space="preserve"> برداریم و نمودار درختی فرعی از این گره ها تشکیل دهیم، آنگاه نمودار درختی فرعی شامل تمام واژگان کلیدی خواهد بود. بنابراین، پاسخ به پرس و جو را می توان از طریق </w:t>
      </w:r>
      <w:r w:rsidRPr="00A77F26">
        <w:t>Lca (n</w:t>
      </w:r>
      <w:r w:rsidRPr="00A77F26">
        <w:rPr>
          <w:vertAlign w:val="subscript"/>
        </w:rPr>
        <w:t>i</w:t>
      </w:r>
      <w:r w:rsidRPr="00A77F26">
        <w:t>, … , n</w:t>
      </w:r>
      <w:r w:rsidRPr="00A77F26">
        <w:rPr>
          <w:vertAlign w:val="subscript"/>
        </w:rPr>
        <w:t>n</w:t>
      </w:r>
      <w:r w:rsidRPr="00A77F26">
        <w:t>)</w:t>
      </w:r>
      <w:r w:rsidRPr="00A77F26">
        <w:rPr>
          <w:rFonts w:hint="cs"/>
          <w:rtl/>
        </w:rPr>
        <w:t xml:space="preserve">، غیر متداول ترین شکل های قبلی گره ها </w:t>
      </w:r>
      <w:r w:rsidRPr="00A77F26">
        <w:t>n</w:t>
      </w:r>
      <w:r w:rsidRPr="00A77F26">
        <w:rPr>
          <w:vertAlign w:val="subscript"/>
        </w:rPr>
        <w:t>i</w:t>
      </w:r>
      <w:r w:rsidRPr="00A77F26">
        <w:t>, … , n</w:t>
      </w:r>
      <w:r w:rsidRPr="00A77F26">
        <w:rPr>
          <w:vertAlign w:val="subscript"/>
        </w:rPr>
        <w:t>n</w:t>
      </w:r>
      <w:r w:rsidRPr="00A77F26">
        <w:rPr>
          <w:rFonts w:hint="cs"/>
          <w:rtl/>
        </w:rPr>
        <w:t xml:space="preserve"> در نمودار درختی بیان کرد، که در آن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ϵ</m:t>
        </m:r>
        <m:sSub>
          <m:sSubPr>
            <m:ctrlPr>
              <w:rPr>
                <w:rFonts w:ascii="Cambria Math" w:hAnsi="Cambria Math"/>
                <w:i/>
              </w:rPr>
            </m:ctrlPr>
          </m:sSubPr>
          <m:e>
            <m:r>
              <w:rPr>
                <w:rFonts w:ascii="Cambria Math" w:hAnsi="Cambria Math"/>
              </w:rPr>
              <m:t>L</m:t>
            </m:r>
          </m:e>
          <m:sub>
            <m:r>
              <w:rPr>
                <w:rFonts w:ascii="Cambria Math" w:hAnsi="Cambria Math"/>
              </w:rPr>
              <m:t>i</m:t>
            </m:r>
          </m:sub>
        </m:sSub>
      </m:oMath>
      <w:r w:rsidRPr="00A77F26">
        <w:rPr>
          <w:rFonts w:hint="cs"/>
          <w:rtl/>
        </w:rPr>
        <w:t>.</w:t>
      </w:r>
    </w:p>
    <w:p w:rsidR="001943CA" w:rsidRPr="00A77F26" w:rsidRDefault="001943CA" w:rsidP="00F15F0F">
      <w:pPr>
        <w:tabs>
          <w:tab w:val="right" w:pos="540"/>
        </w:tabs>
        <w:rPr>
          <w:rtl/>
        </w:rPr>
      </w:pPr>
      <w:r w:rsidRPr="00A77F26">
        <w:rPr>
          <w:rFonts w:hint="cs"/>
          <w:rtl/>
        </w:rPr>
        <w:t>اکثر معنی های پرس و جو فقط به کوچکترین پاسخ ها توجه دارند. شیوه های گوناگونی برای تفسیر مفهوم "کوچکترین"  وجو</w:t>
      </w:r>
      <w:r w:rsidR="0035282A">
        <w:rPr>
          <w:rFonts w:hint="cs"/>
          <w:rtl/>
        </w:rPr>
        <w:t>د دارد. چندین الگوریتم</w:t>
      </w:r>
      <w:r w:rsidRPr="00A77F26">
        <w:rPr>
          <w:rFonts w:hint="cs"/>
          <w:rtl/>
        </w:rPr>
        <w:t xml:space="preserve"> بر مبنای معنای </w:t>
      </w:r>
      <w:r w:rsidRPr="00A77F26">
        <w:t>SLCA</w:t>
      </w:r>
      <w:r w:rsidRPr="00A77F26">
        <w:rPr>
          <w:rFonts w:hint="cs"/>
          <w:rtl/>
        </w:rPr>
        <w:t xml:space="preserve"> (کوچکترین شکل های قبلی غیر متداول) طراحی شده اند که نیازمند آن است که یک پاسخ (دست کم شکل قبلی متداول گره هایی که شامل تمام واژگان کلیدی هستند) دارای هیچ زاده ای نباشد که خود به صورت پاسخ ظاهر شود. </w:t>
      </w:r>
      <w:r w:rsidRPr="00A77F26">
        <w:t>XRank</w:t>
      </w:r>
      <w:r w:rsidRPr="00A77F26">
        <w:rPr>
          <w:rFonts w:hint="cs"/>
          <w:rtl/>
        </w:rPr>
        <w:t xml:space="preserve"> معنای پرس و جوی متفاوتی برای جستجوی واژگان کلیدی انتخاب می کند. در </w:t>
      </w:r>
      <w:r w:rsidRPr="00A77F26">
        <w:t>XRank</w:t>
      </w:r>
      <w:r w:rsidRPr="00A77F26">
        <w:rPr>
          <w:rtl/>
        </w:rPr>
        <w:t>،</w:t>
      </w:r>
      <w:r w:rsidRPr="00A77F26">
        <w:rPr>
          <w:rFonts w:hint="cs"/>
          <w:rtl/>
        </w:rPr>
        <w:t xml:space="preserve"> پاسخ متشکل از نمودارهایی درختی فرعی است که شامل حداقل یک پیشامد از تمام واژگان کلیدی پرس و جو باشد</w:t>
      </w:r>
      <w:r w:rsidR="0035282A">
        <w:rPr>
          <w:rFonts w:hint="cs"/>
          <w:rtl/>
        </w:rPr>
        <w:t>،</w:t>
      </w:r>
      <w:r w:rsidRPr="00A77F26">
        <w:rPr>
          <w:rFonts w:hint="cs"/>
          <w:rtl/>
        </w:rPr>
        <w:t xml:space="preserve"> پس از خارج کردن زیر گره هایی که از قبل شامل تمام واژگان کلیدی پرس و جو </w:t>
      </w:r>
      <w:r w:rsidR="0035282A">
        <w:rPr>
          <w:rFonts w:hint="cs"/>
          <w:rtl/>
        </w:rPr>
        <w:t>بوده اند. بنابراین، مجموعه</w:t>
      </w:r>
      <w:r w:rsidRPr="00A77F26">
        <w:rPr>
          <w:rFonts w:hint="cs"/>
          <w:rtl/>
        </w:rPr>
        <w:t xml:space="preserve"> پاسخ ها بر اساس معنای </w:t>
      </w:r>
      <w:r w:rsidRPr="00A77F26">
        <w:t>SLCA</w:t>
      </w:r>
      <w:r w:rsidRPr="00A77F26">
        <w:rPr>
          <w:rFonts w:hint="cs"/>
          <w:rtl/>
        </w:rPr>
        <w:t>، زیر مجموعه ای</w:t>
      </w:r>
      <w:r w:rsidR="0035282A">
        <w:rPr>
          <w:rFonts w:hint="cs"/>
          <w:rtl/>
        </w:rPr>
        <w:t xml:space="preserve"> از</w:t>
      </w:r>
      <w:r w:rsidRPr="00A77F26">
        <w:rPr>
          <w:rFonts w:hint="cs"/>
          <w:rtl/>
        </w:rPr>
        <w:t xml:space="preserve"> پاسخ های واجد شرایط بر</w:t>
      </w:r>
      <w:r w:rsidR="0035282A">
        <w:rPr>
          <w:rFonts w:hint="cs"/>
          <w:rtl/>
        </w:rPr>
        <w:t>ای</w:t>
      </w:r>
      <w:r w:rsidRPr="00A77F26">
        <w:rPr>
          <w:rFonts w:hint="cs"/>
          <w:rtl/>
        </w:rPr>
        <w:t xml:space="preserve"> </w:t>
      </w:r>
      <w:r w:rsidRPr="00A77F26">
        <w:t>XRank</w:t>
      </w:r>
      <w:r w:rsidRPr="00A77F26">
        <w:rPr>
          <w:rFonts w:hint="cs"/>
          <w:rtl/>
        </w:rPr>
        <w:t xml:space="preserve"> است.</w:t>
      </w:r>
    </w:p>
    <w:p w:rsidR="001943CA" w:rsidRPr="00A77F26" w:rsidRDefault="001943CA" w:rsidP="00F15F0F">
      <w:pPr>
        <w:tabs>
          <w:tab w:val="right" w:pos="540"/>
        </w:tabs>
        <w:rPr>
          <w:rtl/>
        </w:rPr>
      </w:pPr>
      <w:r w:rsidRPr="00A77F26">
        <w:rPr>
          <w:rFonts w:hint="cs"/>
          <w:rtl/>
        </w:rPr>
        <w:t>پرس و جوی واژه کلیدی ممکن است تعداد زیادی پاسخ پیدا کند، اما با توجه به تفاوت در شیوه جاسازی آن</w:t>
      </w:r>
      <w:r w:rsidR="0035282A">
        <w:rPr>
          <w:rFonts w:hint="cs"/>
          <w:rtl/>
        </w:rPr>
        <w:t xml:space="preserve"> </w:t>
      </w:r>
      <w:r w:rsidRPr="00A77F26">
        <w:rPr>
          <w:rFonts w:hint="cs"/>
          <w:rtl/>
        </w:rPr>
        <w:t xml:space="preserve">ها در ساختار </w:t>
      </w:r>
      <w:r w:rsidRPr="00A77F26">
        <w:t>XML</w:t>
      </w:r>
      <w:r w:rsidRPr="00A77F26">
        <w:rPr>
          <w:rFonts w:hint="cs"/>
          <w:rtl/>
        </w:rPr>
        <w:t xml:space="preserve"> همه پاسخ ها مساوی و هم ارز نیستند. بسیاری از رویکردها برای جستجوی واژه کلیدی در داده های </w:t>
      </w:r>
      <w:r w:rsidRPr="00A77F26">
        <w:t>XML</w:t>
      </w:r>
      <w:r w:rsidRPr="00A77F26">
        <w:rPr>
          <w:rFonts w:hint="cs"/>
          <w:rtl/>
        </w:rPr>
        <w:t xml:space="preserve">، مثل </w:t>
      </w:r>
      <w:r w:rsidRPr="00A77F26">
        <w:t>XRank</w:t>
      </w:r>
      <w:r w:rsidRPr="00A77F26">
        <w:rPr>
          <w:rFonts w:hint="cs"/>
          <w:rtl/>
        </w:rPr>
        <w:t xml:space="preserve"> و </w:t>
      </w:r>
      <w:r w:rsidRPr="00A77F26">
        <w:t>XSEarch</w:t>
      </w:r>
      <w:r w:rsidRPr="00A77F26">
        <w:rPr>
          <w:rFonts w:hint="cs"/>
          <w:rtl/>
        </w:rPr>
        <w:t xml:space="preserve">، روش رتبه بندی ارائه می دهند. مکانیسم های رتبه بندی چندین فاکتور را در نظر می گیرد. به عنوان مثال، پاسخ های صریح تر در مقایسه با پاسخ هایی که صراحت و دقت کمتری دارند باید در رتبه بالاتری قرار بگیرند. </w:t>
      </w:r>
      <w:r w:rsidRPr="00A77F26">
        <w:t>SLCA</w:t>
      </w:r>
      <w:r w:rsidRPr="00A77F26">
        <w:rPr>
          <w:rFonts w:hint="cs"/>
          <w:rtl/>
        </w:rPr>
        <w:t xml:space="preserve"> و معنی هایی که توسط </w:t>
      </w:r>
      <w:r w:rsidRPr="00A77F26">
        <w:t>XRank</w:t>
      </w:r>
      <w:r w:rsidRPr="00A77F26">
        <w:rPr>
          <w:rFonts w:hint="cs"/>
          <w:rtl/>
        </w:rPr>
        <w:t xml:space="preserve"> برگزیده شده اند بر این تفکر دلالت دارند. علاوه بر این، واژگان کلیدی در یک پاسخ باید کاملاً نزدیک به یکدیگر ظاهر شوند و نزدیکی به صورت فاصله معنایی تعیین شده در ساختار جاسازی شده </w:t>
      </w:r>
      <w:r w:rsidRPr="00A77F26">
        <w:t>XML</w:t>
      </w:r>
      <w:r w:rsidRPr="00A77F26">
        <w:rPr>
          <w:rFonts w:hint="cs"/>
          <w:rtl/>
        </w:rPr>
        <w:t xml:space="preserve"> تفسیر می شود.</w:t>
      </w:r>
    </w:p>
    <w:p w:rsidR="001943CA" w:rsidRPr="00A77F26" w:rsidRDefault="001943CA" w:rsidP="00F15F0F">
      <w:pPr>
        <w:tabs>
          <w:tab w:val="right" w:pos="540"/>
        </w:tabs>
        <w:rPr>
          <w:rtl/>
        </w:rPr>
      </w:pPr>
      <w:r w:rsidRPr="00A77F26">
        <w:rPr>
          <w:rFonts w:hint="cs"/>
          <w:b/>
          <w:bCs/>
          <w:rtl/>
        </w:rPr>
        <w:t>جستجوی کلیدی در داده های ارتباطی.</w:t>
      </w:r>
      <w:r w:rsidRPr="00A77F26">
        <w:rPr>
          <w:rFonts w:hint="cs"/>
          <w:rtl/>
        </w:rPr>
        <w:t xml:space="preserve"> </w:t>
      </w:r>
      <w:r w:rsidRPr="00A77F26">
        <w:t>SQL</w:t>
      </w:r>
      <w:r w:rsidRPr="00A77F26">
        <w:rPr>
          <w:rFonts w:hint="cs"/>
          <w:rtl/>
        </w:rPr>
        <w:t xml:space="preserve"> یک زبان پرس و جوی بالفعل برای دسترسی به داده های ارتباطی است. با این وجود، برای استفاده از </w:t>
      </w:r>
      <w:r w:rsidRPr="00A77F26">
        <w:t>SQL</w:t>
      </w:r>
      <w:r w:rsidR="0035282A">
        <w:rPr>
          <w:rFonts w:hint="cs"/>
          <w:rtl/>
        </w:rPr>
        <w:t xml:space="preserve"> می بایست اطلاعاتی درباره</w:t>
      </w:r>
      <w:r w:rsidRPr="00A77F26">
        <w:rPr>
          <w:rFonts w:hint="cs"/>
          <w:rtl/>
        </w:rPr>
        <w:t xml:space="preserve"> چارچوب کلی داده های ارتباطی داشته باشیم. این به مانعی بر سر راه کاربران بالقوه برای دسترسی به مقادیر قابل توجهی از داده های ارتباطی تبدیل شده است.</w:t>
      </w:r>
    </w:p>
    <w:p w:rsidR="001943CA" w:rsidRPr="00A77F26" w:rsidRDefault="001943CA" w:rsidP="00F15F0F">
      <w:pPr>
        <w:tabs>
          <w:tab w:val="right" w:pos="540"/>
        </w:tabs>
        <w:rPr>
          <w:rtl/>
        </w:rPr>
      </w:pPr>
      <w:r w:rsidRPr="00A77F26">
        <w:rPr>
          <w:rFonts w:hint="cs"/>
          <w:rtl/>
        </w:rPr>
        <w:t xml:space="preserve">جستجوی واژگان کلیدی با توجه به سهولت استفاده می تواند جایگزین خوبی باشد. چالش های استفاده از جستجوی واژگان کلیدی در داده های ارتباطی ناشی از این واقعیت است که در پایگاه داده های ارتباطی، اطلاعات درباره یک واحد مجزا معمولاً میان چندین برچسب مختلف تقسیم می شود. این امر ناشی از اصل </w:t>
      </w:r>
      <w:r w:rsidR="0035282A">
        <w:rPr>
          <w:rFonts w:hint="cs"/>
          <w:rtl/>
        </w:rPr>
        <w:t>نرمال</w:t>
      </w:r>
      <w:r w:rsidRPr="00A77F26">
        <w:rPr>
          <w:rFonts w:hint="cs"/>
          <w:rtl/>
        </w:rPr>
        <w:t xml:space="preserve"> سازی است که روش طراحی چارچوب کلی پایگاه داده های ارتباطی است.</w:t>
      </w:r>
    </w:p>
    <w:p w:rsidR="001943CA" w:rsidRPr="00A77F26" w:rsidRDefault="001943CA" w:rsidP="007F44B0">
      <w:pPr>
        <w:tabs>
          <w:tab w:val="right" w:pos="540"/>
        </w:tabs>
        <w:rPr>
          <w:rtl/>
        </w:rPr>
      </w:pPr>
      <w:r w:rsidRPr="00A77F26">
        <w:rPr>
          <w:rFonts w:hint="cs"/>
          <w:rtl/>
        </w:rPr>
        <w:lastRenderedPageBreak/>
        <w:t>بنابر این، برای پیدا کردن واحدهایی که با پرس و جوی واژه کلیدی مرتبط باشند. الگوریتم جستجو باید داده ها را از جدول های چندگانه به هم متصل کند. اگر هر جدول را به شکل یک گره بیان کنیم، و هر ارتباط کلید خارجی به صورت یک کران بین دو گره تعریف شود، آنگاه گرافی به دست می آوریم که به ما اجازه می دهد مسئله فعلی را به مسئله جستجوی واژگان کلیدی در گراف ها تبدیل کنیم. با این وجود، احتمال خود اتصالی نیز وجود دارد: یعنی، ممکن است یک جدول شامل یک کلید خارجی باشد که خودش را به عنوان مرجع تلقی کند. به نحو گسترده تری، ممکن است حلقه هایی در گراف وجود داشته باشد که به این معناست که فقط اندازه داده می تواند اندازه اتصال را محدود کند. برای پرهیز از این مسئله، الگوریتم جستجو ممکن است از یک محدوده بالایی برای محدود کردن تعداد اتصال ها استفاده کند</w:t>
      </w:r>
      <w:r w:rsidR="00641C5E">
        <w:rPr>
          <w:rFonts w:hint="cs"/>
          <w:rtl/>
        </w:rPr>
        <w:t xml:space="preserve"> </w:t>
      </w:r>
      <w:r w:rsidR="00641C5E">
        <w:rPr>
          <w:rtl/>
        </w:rPr>
        <w:fldChar w:fldCharType="begin"/>
      </w:r>
      <w:r w:rsidR="00641C5E">
        <w:rPr>
          <w:rtl/>
        </w:rPr>
        <w:instrText xml:space="preserve"> </w:instrText>
      </w:r>
      <w:r w:rsidR="00641C5E">
        <w:instrText>ADDIN EN.CITE &lt;EndNote&gt;&lt;Cite&gt;&lt;Author&gt;Hristidis&lt;/Author&gt;&lt;Year&gt;2002&lt;/Year&gt;&lt;RecNum&gt;113&lt;/RecNum&gt;&lt;DisplayText&gt;[54]&lt;/DisplayText&gt;&lt;record&gt;&lt;rec-number&gt;113&lt;/rec-number&gt;&lt;foreign-keys&gt;&lt;key app="EN" db-id="5vaes0fpbfpepxedwv65twzav09zxxw9p5xs" timestamp="1420725605</w:instrText>
      </w:r>
      <w:r w:rsidR="00641C5E">
        <w:rPr>
          <w:rtl/>
        </w:rPr>
        <w:instrText>"&gt;113&lt;/</w:instrText>
      </w:r>
      <w:r w:rsidR="00641C5E">
        <w:instrText>key&gt;&lt;/foreign-keys&gt;&lt;ref-type name="Conference Paper"&gt;47&lt;/ref-type&gt;&lt;contributors&gt;&lt;authors&gt;&lt;author&gt;Vagelis Hristidis&lt;/author&gt;&lt;author&gt;Yannis Papakonstantinou&lt;/author&gt;&lt;/authors&gt;&lt;/contributors&gt;&lt;titles&gt;&lt;title&gt;Discover: keyword search in relational databases&lt;/title&gt;&lt;secondary-title&gt;Proceedings of the 28th international conference on Very Large Data Bases&lt;/secondary-title&gt;&lt;/titles&gt;&lt;pages&gt;670-681&lt;/pages&gt;&lt;dates&gt;&lt;year&gt;2002&lt;/year&gt;&lt;/dates&gt;&lt;pub-location&gt;Hong Kong, China&lt;/pub-location&gt;&lt;publisher&gt;VLDB Endowment&lt;/publisher&gt;&lt;urls&gt;&lt;/urls&gt;&lt;custom1&gt;1287427&lt;/custom1&gt;&lt;/record&gt;&lt;/Cite&gt;&lt;/EndNote</w:instrText>
      </w:r>
      <w:r w:rsidR="00641C5E">
        <w:rPr>
          <w:rtl/>
        </w:rPr>
        <w:instrText>&gt;</w:instrText>
      </w:r>
      <w:r w:rsidR="00641C5E">
        <w:rPr>
          <w:rtl/>
        </w:rPr>
        <w:fldChar w:fldCharType="separate"/>
      </w:r>
      <w:r w:rsidR="00641C5E">
        <w:rPr>
          <w:noProof/>
          <w:rtl/>
        </w:rPr>
        <w:t>[</w:t>
      </w:r>
      <w:hyperlink w:anchor="_ENREF_54" w:tooltip="Hristidis, 2002 #113" w:history="1">
        <w:r w:rsidR="007F44B0">
          <w:rPr>
            <w:noProof/>
            <w:rtl/>
          </w:rPr>
          <w:t>54</w:t>
        </w:r>
      </w:hyperlink>
      <w:r w:rsidR="00641C5E">
        <w:rPr>
          <w:noProof/>
          <w:rtl/>
        </w:rPr>
        <w:t>]</w:t>
      </w:r>
      <w:r w:rsidR="00641C5E">
        <w:rPr>
          <w:rtl/>
        </w:rPr>
        <w:fldChar w:fldCharType="end"/>
      </w:r>
      <w:r w:rsidRPr="00A77F26">
        <w:rPr>
          <w:rFonts w:hint="cs"/>
          <w:rtl/>
        </w:rPr>
        <w:t>.</w:t>
      </w:r>
    </w:p>
    <w:p w:rsidR="001943CA" w:rsidRPr="00A77F26" w:rsidRDefault="001943CA" w:rsidP="00F15F0F">
      <w:pPr>
        <w:tabs>
          <w:tab w:val="right" w:pos="540"/>
        </w:tabs>
        <w:rPr>
          <w:rtl/>
        </w:rPr>
      </w:pPr>
      <w:r w:rsidRPr="00A77F26">
        <w:rPr>
          <w:rFonts w:hint="cs"/>
          <w:rtl/>
        </w:rPr>
        <w:t xml:space="preserve">شناخته شده ترین الگوریتم های جستجوی واژگان کلیدی برای داده های ارتباطی عبارتند از </w:t>
      </w:r>
      <w:r w:rsidRPr="00A77F26">
        <w:t>DBX-Plover</w:t>
      </w:r>
      <w:r w:rsidRPr="00A77F26">
        <w:rPr>
          <w:rFonts w:hint="cs"/>
          <w:rtl/>
        </w:rPr>
        <w:t xml:space="preserve"> و </w:t>
      </w:r>
      <w:r w:rsidRPr="00A77F26">
        <w:t>DISCOVER</w:t>
      </w:r>
      <w:r w:rsidRPr="00A77F26">
        <w:rPr>
          <w:rFonts w:hint="cs"/>
          <w:rtl/>
        </w:rPr>
        <w:t xml:space="preserve">. این دو الگوریتم از پایگاه داده های فیزیکی جدیدی در پایگاه داده استفاده می کنند. </w:t>
      </w:r>
    </w:p>
    <w:p w:rsidR="001943CA" w:rsidRPr="00A77F26" w:rsidRDefault="001943CA" w:rsidP="00F15F0F">
      <w:pPr>
        <w:tabs>
          <w:tab w:val="right" w:pos="540"/>
        </w:tabs>
        <w:rPr>
          <w:rtl/>
        </w:rPr>
      </w:pPr>
      <w:r w:rsidRPr="00A77F26">
        <w:rPr>
          <w:rFonts w:hint="cs"/>
          <w:b/>
          <w:bCs/>
          <w:rtl/>
        </w:rPr>
        <w:t>جستجو</w:t>
      </w:r>
      <w:r w:rsidR="00641C5E">
        <w:rPr>
          <w:rFonts w:hint="cs"/>
          <w:b/>
          <w:bCs/>
          <w:rtl/>
        </w:rPr>
        <w:t>ی واژگان کلیدی در داده های گراف</w:t>
      </w:r>
      <w:r w:rsidRPr="00A77F26">
        <w:rPr>
          <w:rFonts w:hint="cs"/>
          <w:b/>
          <w:bCs/>
          <w:rtl/>
        </w:rPr>
        <w:t>.</w:t>
      </w:r>
      <w:r w:rsidRPr="00A77F26">
        <w:rPr>
          <w:rFonts w:hint="cs"/>
          <w:rtl/>
        </w:rPr>
        <w:t xml:space="preserve"> جستجوی واژگان کلیدی در گراف های بزرگ فاقد چارچوب با این چالش مواجه است که چگونه در ساختار گراف گردش کند و گراف های فرعی را پیدا کند که حاوی تمام واژگان کلیدی موجود در پرس و جو باشند. برای ارزیابی "کیفیت خوب" یک پاسخ، اکثر رویکردها به همه کران ها و گره ها امتیاز می دهند، و سپس امتیازات را به عنوان مقیاس کیفیت خوب در گراف فرعی جمع بندی می کنند. به طور معمول، هر کران با توجه به قدرت پیوستگی و هر گره با توجه به اهمیت آن بر اساس مکانیسم </w:t>
      </w:r>
      <w:r w:rsidRPr="00A77F26">
        <w:t>Page Rank</w:t>
      </w:r>
      <w:r w:rsidRPr="00A77F26">
        <w:rPr>
          <w:rFonts w:hint="cs"/>
          <w:rtl/>
        </w:rPr>
        <w:t xml:space="preserve"> امتیاز می گیرد.</w:t>
      </w:r>
    </w:p>
    <w:p w:rsidR="001943CA" w:rsidRPr="00A77F26" w:rsidRDefault="001943CA" w:rsidP="007F44B0">
      <w:pPr>
        <w:tabs>
          <w:tab w:val="right" w:pos="540"/>
        </w:tabs>
        <w:rPr>
          <w:rtl/>
        </w:rPr>
      </w:pPr>
      <w:r w:rsidRPr="00A77F26">
        <w:rPr>
          <w:rFonts w:hint="cs"/>
          <w:rtl/>
        </w:rPr>
        <w:t xml:space="preserve">الگوریتم های جستجوی واژگان کلیدی گراف را می توان به دو گروه طبقه بندی کرد. الگوریتم های گروه اول، گراف های فرعی تناظر را با بررسی لینک به لینک گراف پیدا می کند، بدون اینکه از هیچ یک از شاخص های گراف استفاده کند. الگوریتم های نمونه در این گروه عبارتند از: </w:t>
      </w:r>
      <w:r w:rsidRPr="00A77F26">
        <w:t>BANKS</w:t>
      </w:r>
      <w:r w:rsidRPr="00A77F26">
        <w:rPr>
          <w:rFonts w:hint="cs"/>
          <w:rtl/>
        </w:rPr>
        <w:t xml:space="preserve"> </w:t>
      </w:r>
      <w:r w:rsidR="00641C5E">
        <w:rPr>
          <w:rtl/>
        </w:rPr>
        <w:fldChar w:fldCharType="begin"/>
      </w:r>
      <w:r w:rsidR="00641C5E">
        <w:rPr>
          <w:rtl/>
        </w:rPr>
        <w:instrText xml:space="preserve"> </w:instrText>
      </w:r>
      <w:r w:rsidR="00641C5E">
        <w:instrText>ADDIN EN.CITE &lt;EndNote&gt;&lt;Cite&gt;&lt;Author&gt;Bhalotia&lt;/Author&gt;&lt;Year&gt;2002&lt;/Year&gt;&lt;RecNum&gt;115&lt;/RecNum&gt;&lt;DisplayText&gt;[55]&lt;/DisplayText&gt;&lt;record&gt;&lt;rec-number&gt;115&lt;/rec-number&gt;&lt;foreign-keys&gt;&lt;key app="EN" db-id="5vaes0fpbfpepxedwv65twzav09zxxw9p5xs" timestamp="1420726036</w:instrText>
      </w:r>
      <w:r w:rsidR="00641C5E">
        <w:rPr>
          <w:rtl/>
        </w:rPr>
        <w:instrText>"&gt;115&lt;/</w:instrText>
      </w:r>
      <w:r w:rsidR="00641C5E">
        <w:instrText>key&gt;&lt;/foreign-keys&gt;&lt;ref-type name="Conference Proceedings"&gt;10&lt;/ref-type&gt;&lt;contributors&gt;&lt;authors&gt;&lt;author&gt;Bhalotia, G.&lt;/author&gt;&lt;author&gt;Hulgeri, A.&lt;/author&gt;&lt;author&gt;Nakhe, C.&lt;/author&gt;&lt;author&gt;Chakrabarti, S.&lt;/author&gt;&lt;author&gt;Sudarshan, S.&lt;/author&gt;&lt;/authors</w:instrText>
      </w:r>
      <w:r w:rsidR="00641C5E">
        <w:rPr>
          <w:rtl/>
        </w:rPr>
        <w:instrText>&gt;&lt;/</w:instrText>
      </w:r>
      <w:r w:rsidR="00641C5E">
        <w:instrText>contributors&gt;&lt;titles&gt;&lt;title&gt;Keyword searching and browsing in databases using BANKS&lt;/title&gt;&lt;secondary-title&gt;Data Engineering, 2002. Proceedings. 18th International Conference on&lt;/secondary-title&gt;&lt;alt-title&gt;Data Engineering, 2002. Proceedings. 18th International Conference on&lt;/alt-title&gt;&lt;/titles&gt;&lt;pages&gt;431-440&lt;/pages&gt;&lt;keywords&gt;&lt;keyword&gt;information resources&lt;/keyword&gt;&lt;keyword&gt;information retrieval&lt;/keyword&gt;&lt;keyword&gt;relational databases&lt;/keyword&gt;&lt;keyword&gt;BANKS&lt;/keyword&gt;&lt;keyword&gt;data browsing&lt;/keyword&gt;&lt;keyword&gt;foreign key&lt;/keyword&gt;&lt;keyword&gt;graph nodes&lt;/keyword&gt;&lt;keyword&gt;heuristic algorithm&lt;/keyword&gt;&lt;keyword&gt;hyperlinks&lt;/keyword&gt;&lt;keyword&gt;information extraction&lt;/keyword&gt;&lt;keyword&gt;inlinks&lt;/keyword&gt;&lt;keyword&gt;keyword-based search&lt;/keyword&gt;&lt;keyword&gt;online databases</w:instrText>
      </w:r>
      <w:r w:rsidR="00641C5E">
        <w:rPr>
          <w:rtl/>
        </w:rPr>
        <w:instrText>&lt;/</w:instrText>
      </w:r>
      <w:r w:rsidR="00641C5E">
        <w:instrText>keyword&gt;&lt;keyword&gt;prestige&lt;/keyword&gt;&lt;keyword&gt;proximity&lt;/keyword&gt;&lt;keyword&gt;rooted trees&lt;/keyword&gt;&lt;keyword&gt;schema browsing&lt;/keyword&gt;&lt;keyword&gt;tuples&lt;/keyword&gt;&lt;keyword&gt;Computer science&lt;/keyword&gt;&lt;keyword&gt;Data mining&lt;/keyword&gt;&lt;keyword&gt;Database languages&lt;/keyword</w:instrText>
      </w:r>
      <w:r w:rsidR="00641C5E">
        <w:rPr>
          <w:rtl/>
        </w:rPr>
        <w:instrText>&gt;&lt;</w:instrText>
      </w:r>
      <w:r w:rsidR="00641C5E">
        <w:instrText>keyword&gt;Heuristic algorithms&lt;/keyword&gt;&lt;keyword&gt;Joining processes&lt;/keyword&gt;&lt;keyword&gt;Keyword search&lt;/keyword&gt;&lt;keyword&gt;Tree graphs&lt;/keyword&gt;&lt;keyword&gt;Web search&lt;/keyword&gt;&lt;keyword&gt;Writing&lt;/keyword&gt;&lt;/keywords&gt;&lt;dates&gt;&lt;year&gt;2002&lt;/year&gt;&lt;pub-dates&gt;&lt;date&gt;2002&lt;/date</w:instrText>
      </w:r>
      <w:r w:rsidR="00641C5E">
        <w:rPr>
          <w:rtl/>
        </w:rPr>
        <w:instrText>&gt;&lt;/</w:instrText>
      </w:r>
      <w:r w:rsidR="00641C5E">
        <w:instrText>pub-dates&gt;&lt;/dates&gt;&lt;isbn&gt;1063-6382&lt;/isbn&gt;&lt;urls&gt;&lt;/urls&gt;&lt;electronic-resource-num&gt;10.1109/ICDE.2002.994756&lt;/electronic-resource-num&gt;&lt;/record&gt;&lt;/Cite&gt;&lt;/EndNote</w:instrText>
      </w:r>
      <w:r w:rsidR="00641C5E">
        <w:rPr>
          <w:rtl/>
        </w:rPr>
        <w:instrText>&gt;</w:instrText>
      </w:r>
      <w:r w:rsidR="00641C5E">
        <w:rPr>
          <w:rtl/>
        </w:rPr>
        <w:fldChar w:fldCharType="separate"/>
      </w:r>
      <w:r w:rsidR="00641C5E">
        <w:rPr>
          <w:noProof/>
          <w:rtl/>
        </w:rPr>
        <w:t>[</w:t>
      </w:r>
      <w:hyperlink w:anchor="_ENREF_55" w:tooltip="Bhalotia, 2002 #115" w:history="1">
        <w:r w:rsidR="007F44B0">
          <w:rPr>
            <w:noProof/>
            <w:rtl/>
          </w:rPr>
          <w:t>55</w:t>
        </w:r>
      </w:hyperlink>
      <w:r w:rsidR="00641C5E">
        <w:rPr>
          <w:noProof/>
          <w:rtl/>
        </w:rPr>
        <w:t>]</w:t>
      </w:r>
      <w:r w:rsidR="00641C5E">
        <w:rPr>
          <w:rtl/>
        </w:rPr>
        <w:fldChar w:fldCharType="end"/>
      </w:r>
      <w:r w:rsidRPr="00A77F26">
        <w:rPr>
          <w:rFonts w:hint="cs"/>
          <w:rtl/>
        </w:rPr>
        <w:t xml:space="preserve"> و الگوریتم جستجوی دو سویه</w:t>
      </w:r>
      <w:r w:rsidR="00641C5E">
        <w:rPr>
          <w:rFonts w:hint="cs"/>
          <w:rtl/>
        </w:rPr>
        <w:t xml:space="preserve"> </w:t>
      </w:r>
      <w:r w:rsidR="00641C5E">
        <w:rPr>
          <w:rtl/>
        </w:rPr>
        <w:fldChar w:fldCharType="begin"/>
      </w:r>
      <w:r w:rsidR="00641C5E">
        <w:rPr>
          <w:rtl/>
        </w:rPr>
        <w:instrText xml:space="preserve"> </w:instrText>
      </w:r>
      <w:r w:rsidR="00641C5E">
        <w:instrText>ADDIN EN.CITE &lt;EndNote&gt;&lt;Cite&gt;&lt;Author&gt;Kacholia&lt;/Author&gt;&lt;Year&gt;2005&lt;/Year&gt;&lt;RecNum&gt;114&lt;/RecNum&gt;&lt;DisplayText&gt;[56]&lt;/DisplayText&gt;&lt;record&gt;&lt;rec-number&gt;114&lt;/rec-number&gt;&lt;foreign-keys&gt;&lt;key app="EN" db-id="5vaes0fpbfpepxedwv65twzav09zxxw9p5xs" timestamp="1420725953</w:instrText>
      </w:r>
      <w:r w:rsidR="00641C5E">
        <w:rPr>
          <w:rtl/>
        </w:rPr>
        <w:instrText>"&gt;114&lt;/</w:instrText>
      </w:r>
      <w:r w:rsidR="00641C5E">
        <w:instrText>key&gt;&lt;/foreign-keys&gt;&lt;ref-type name="Conference Paper"&gt;47&lt;/ref-type&gt;&lt;contributors&gt;&lt;authors&gt;&lt;author&gt;Varun Kacholia&lt;/author&gt;&lt;author&gt;Shashank Pandit&lt;/author&gt;&lt;author&gt;Soumen Chakrabarti&lt;/author&gt;&lt;author&gt;S. Sudarshan&lt;/author&gt;&lt;author&gt;Rushi Desai&lt;/author&gt;&lt;author&gt;Hrishikesh Karambelkar&lt;/author&gt;&lt;/authors&gt;&lt;/contributors&gt;&lt;titles&gt;&lt;title&gt;Bidirectional expansion for keyword search on graph databases&lt;/title&gt;&lt;secondary-title&gt;Proceedings of the 31st international conference on Very large data bases&lt;/secondary-title&gt;&lt;/titles&gt;&lt;pages&gt;505-516&lt;/pages&gt;&lt;dates&gt;&lt;year&gt;2005&lt;/year&gt;&lt;/dates&gt;&lt;pub-location&gt;Trondheim, Norway&lt;/pub-location&gt;&lt;publisher&gt;VLDB Endowment&lt;/publisher&gt;&lt;urls&gt;&lt;/urls&gt;&lt;custom1&gt;1083652&lt;/custom1&gt;&lt;/record&gt;&lt;/Cite&gt;&lt;/EndNote</w:instrText>
      </w:r>
      <w:r w:rsidR="00641C5E">
        <w:rPr>
          <w:rtl/>
        </w:rPr>
        <w:instrText>&gt;</w:instrText>
      </w:r>
      <w:r w:rsidR="00641C5E">
        <w:rPr>
          <w:rtl/>
        </w:rPr>
        <w:fldChar w:fldCharType="separate"/>
      </w:r>
      <w:r w:rsidR="00641C5E">
        <w:rPr>
          <w:noProof/>
          <w:rtl/>
        </w:rPr>
        <w:t>[</w:t>
      </w:r>
      <w:hyperlink w:anchor="_ENREF_56" w:tooltip="Kacholia, 2005 #114" w:history="1">
        <w:r w:rsidR="007F44B0">
          <w:rPr>
            <w:noProof/>
            <w:rtl/>
          </w:rPr>
          <w:t>56</w:t>
        </w:r>
      </w:hyperlink>
      <w:r w:rsidR="00641C5E">
        <w:rPr>
          <w:noProof/>
          <w:rtl/>
        </w:rPr>
        <w:t>]</w:t>
      </w:r>
      <w:r w:rsidR="00641C5E">
        <w:rPr>
          <w:rtl/>
        </w:rPr>
        <w:fldChar w:fldCharType="end"/>
      </w:r>
      <w:r w:rsidR="00641C5E">
        <w:rPr>
          <w:rFonts w:hint="cs"/>
          <w:rtl/>
        </w:rPr>
        <w:t>.</w:t>
      </w:r>
      <w:r w:rsidRPr="00A77F26">
        <w:rPr>
          <w:rFonts w:hint="cs"/>
          <w:rtl/>
        </w:rPr>
        <w:t xml:space="preserve"> یکی از نقطه ضعف های این رویکردها این است که آنها الگوریتم ها را کورکورانه بررسی می کنند زیرا فاقد یک تصویر کلی از ساختار گراف هستند و از پراکندگی واژگان کلیدی در گراف اطلاعی ندارند. الگوریتم های گروه دوم شاخص ـ محور </w:t>
      </w:r>
      <w:r w:rsidR="00737213">
        <w:rPr>
          <w:rtl/>
        </w:rPr>
        <w:fldChar w:fldCharType="begin"/>
      </w:r>
      <w:r w:rsidR="00737213">
        <w:rPr>
          <w:rtl/>
        </w:rPr>
        <w:instrText xml:space="preserve"> </w:instrText>
      </w:r>
      <w:r w:rsidR="00737213">
        <w:instrText>ADDIN EN.CITE &lt;EndNote&gt;&lt;Cite&gt;&lt;Author&gt;He&lt;/Author&gt;&lt;Year&gt;2007&lt;/Year&gt;&lt;RecNum&gt;116&lt;/RecNum&gt;&lt;DisplayText&gt;[57]&lt;/DisplayText&gt;&lt;record&gt;&lt;rec-number&gt;116&lt;/rec-number&gt;&lt;foreign-keys&gt;&lt;key app="EN" db-id="5vaes0fpbfpepxedwv65twzav09zxxw9p5xs" timestamp="1420726156"&gt;116&lt;/key&gt;&lt;/foreign-keys&gt;&lt;ref-type name="Report"&gt;27&lt;/ref-type&gt;&lt;contributors&gt;&lt;authors&gt;&lt;author&gt;He, Hao&lt;/author&gt;&lt;author&gt;Wang, Haixun&lt;/author&gt;&lt;author&gt;Yang, Jun&lt;/author&gt;&lt;author&gt;Yu, Philip S.&lt;/author&gt;&lt;/authors&gt;&lt;/contributors&gt;&lt;titles&gt;&lt;title&gt;Blinks: Ranked keyword searches on graphs&lt;/title&gt;&lt;/titles&gt;&lt;dates&gt;&lt;year&gt;2007&lt;/year&gt;&lt;/dates&gt;&lt;urls&gt;&lt;/urls&gt;&lt;/record&gt;&lt;/Cite&gt;&lt;/EndNote</w:instrText>
      </w:r>
      <w:r w:rsidR="00737213">
        <w:rPr>
          <w:rtl/>
        </w:rPr>
        <w:instrText>&gt;</w:instrText>
      </w:r>
      <w:r w:rsidR="00737213">
        <w:rPr>
          <w:rtl/>
        </w:rPr>
        <w:fldChar w:fldCharType="separate"/>
      </w:r>
      <w:r w:rsidR="00737213">
        <w:rPr>
          <w:noProof/>
          <w:rtl/>
        </w:rPr>
        <w:t>[</w:t>
      </w:r>
      <w:hyperlink w:anchor="_ENREF_57" w:tooltip="He, 2007 #116" w:history="1">
        <w:r w:rsidR="007F44B0">
          <w:rPr>
            <w:noProof/>
            <w:rtl/>
          </w:rPr>
          <w:t>57</w:t>
        </w:r>
      </w:hyperlink>
      <w:r w:rsidR="00737213">
        <w:rPr>
          <w:noProof/>
          <w:rtl/>
        </w:rPr>
        <w:t>]</w:t>
      </w:r>
      <w:r w:rsidR="00737213">
        <w:rPr>
          <w:rtl/>
        </w:rPr>
        <w:fldChar w:fldCharType="end"/>
      </w:r>
      <w:r w:rsidRPr="00A77F26">
        <w:rPr>
          <w:rFonts w:hint="cs"/>
          <w:rtl/>
        </w:rPr>
        <w:t xml:space="preserve"> هستند، و از شاخص برای جهت دادن به بررسی گراف و پشتیبانی از جهش های رو به جلو در جستجو استفاده می کنند.</w:t>
      </w:r>
    </w:p>
    <w:p w:rsidR="001943CA" w:rsidRPr="00A77F26" w:rsidRDefault="001943CA" w:rsidP="00954B06">
      <w:pPr>
        <w:pStyle w:val="Heading3"/>
        <w:numPr>
          <w:ilvl w:val="2"/>
          <w:numId w:val="29"/>
        </w:numPr>
        <w:ind w:left="0" w:firstLine="0"/>
        <w:rPr>
          <w:rtl/>
        </w:rPr>
      </w:pPr>
      <w:bookmarkStart w:id="243" w:name="_Toc408588784"/>
      <w:bookmarkStart w:id="244" w:name="_Toc408588860"/>
      <w:bookmarkStart w:id="245" w:name="_Toc408608931"/>
      <w:bookmarkStart w:id="246" w:name="_Toc409469328"/>
      <w:bookmarkStart w:id="247" w:name="_Toc409469634"/>
      <w:r w:rsidRPr="00A77F26">
        <w:rPr>
          <w:rFonts w:hint="cs"/>
          <w:rtl/>
        </w:rPr>
        <w:t>خلاصه سازی گراف های بزرگ</w:t>
      </w:r>
      <w:bookmarkEnd w:id="243"/>
      <w:bookmarkEnd w:id="244"/>
      <w:bookmarkEnd w:id="245"/>
      <w:bookmarkEnd w:id="246"/>
      <w:bookmarkEnd w:id="247"/>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یک چالش کلیدی که در بسیاری از برنامه های کاربردی که در ادامه مورد بررسی قرار می گیرند، پدید می آید این است که گراف هایی که با آنها سرو کار داریم بسیار بزرگند. در نتیجه، دسترسی به این گراف ها فقط روی دیسک ممکن خواهد بود. اکثر برنامه های استخراج گراف سنتی فرض را بر این می گذارند که داده ها روی حافظه اصلی قرار دارند. با این وجود، وقتی گراف روی دیسک ذخیره شده باشد، برنامه هایی که دسترسی تصادفی به کران ها دارند احتمالاً به شدت گران خواهند بود. به عنوان مثال، مسئله پیدا کردن قطعه ـ مینیمم در الگوریتم های روی حافظه اصلی بسیار کار آمد است، اما در صورتی که گراف های اصلی روی دیسک ذخیره شده باشند به طور غیر منتظره ای پرهزینه خواهد بود. در نتیجه باید الگوریتم ها را به دقت طراحی کرد تا هزینه های دسترسی به دیسک کاهش یابد. یک تکنیک معمول که اغلب مورد استفاده قرار می گیرد طراحی </w:t>
      </w:r>
      <w:r w:rsidR="00317BFE">
        <w:rPr>
          <w:rFonts w:hint="cs"/>
          <w:rtl/>
        </w:rPr>
        <w:t>یک تکنیک خلاصه سازی است</w:t>
      </w:r>
      <w:r w:rsidRPr="00A77F26">
        <w:rPr>
          <w:rFonts w:hint="cs"/>
          <w:rtl/>
        </w:rPr>
        <w:t>، که گراف را در یک فضای بسیار کوچکتر فشرده می کند، اما اطلاعات کافی را به منظور پاسخ مؤثر به پرس و جو ها حفظ می کند.</w:t>
      </w:r>
    </w:p>
    <w:p w:rsidR="001943CA" w:rsidRPr="00A77F26" w:rsidRDefault="001943CA" w:rsidP="00F15F0F">
      <w:pPr>
        <w:tabs>
          <w:tab w:val="right" w:pos="540"/>
        </w:tabs>
        <w:rPr>
          <w:rtl/>
        </w:rPr>
      </w:pPr>
      <w:r w:rsidRPr="00A77F26">
        <w:rPr>
          <w:rFonts w:hint="cs"/>
          <w:rtl/>
        </w:rPr>
        <w:lastRenderedPageBreak/>
        <w:t>خلاصه سازی به طور معمول از طریق تضادهای گره یا کران تعیین می شود. نکته کلیدی، تعیین خلاصه ای است که تمام ویژگی های ساختاری مرتبط و متناسب گراف اصلی را حفظ کند. گراف فشرده حاصل تمام ویژگی های ساختاری مهم از جمله قابلی</w:t>
      </w:r>
      <w:r w:rsidR="009C274B">
        <w:rPr>
          <w:rFonts w:hint="cs"/>
          <w:rtl/>
        </w:rPr>
        <w:t>ت اتصال گراف را حفظ می کند.</w:t>
      </w:r>
    </w:p>
    <w:p w:rsidR="001943CA" w:rsidRPr="00A77F26" w:rsidRDefault="001943CA" w:rsidP="00F15F0F">
      <w:pPr>
        <w:tabs>
          <w:tab w:val="right" w:pos="540"/>
        </w:tabs>
        <w:rPr>
          <w:rtl/>
        </w:rPr>
      </w:pPr>
      <w:r w:rsidRPr="00A77F26">
        <w:rPr>
          <w:rFonts w:hint="cs"/>
          <w:rtl/>
        </w:rPr>
        <w:t>یک مسئله کاملاً مرتبط در این زمینه، استخراج زنجیرهای گراف است. در این حالت، کران</w:t>
      </w:r>
      <w:r w:rsidR="009C274B">
        <w:rPr>
          <w:rFonts w:hint="cs"/>
          <w:rtl/>
        </w:rPr>
        <w:t xml:space="preserve"> </w:t>
      </w:r>
      <w:r w:rsidRPr="00A77F26">
        <w:rPr>
          <w:rFonts w:hint="cs"/>
          <w:rtl/>
        </w:rPr>
        <w:t>های گراف به طور مداوم در طول زمان به دست می آیند. این گونه موارد به طور مکرر در برنامه هایی از قبیل شبکه های اجتماعی، شبکه های ارتباطی، و تحلیل لوگ شبکه به چشم می خورد. استخراج زنجیره های گراف به شدت دشوار و چالشی است، زیرا ساختار گراف باید بلادرنگ استخراج شود. از این رو، یک رویکرد معمول ایجاد یک خلاصه از زنجیره گراف و ذخیره آن به منظور تحلیل ساختاری است. بنابراین، از این خلاصه سازی می توان برای برنامه های کاربردی فاصله ـ محور مثل مسئله کوتاه ترین مسیر استفاده کرد. برنامه کاربردی دوم که در چارچوب زنجیره های گراف مورد مطالعه قرار گرفته است مربوط به تناظر گراف است. لازم به ذکر است که این نسخه متفاوتی از مسئله ای است که در بخش های پیشین مورد بحث قرار گرفت. در این شرایط، تلاش می کنیم مجموعه ای از کران ها در یک گراف مجزا را پیدا کنیم به طوری که هیچ دو کرانی دارای نقطه پایانی مشترک نباشند. مطلوب است مقدار پیشینه یا تناظر عددی بیشینه را پیدا کنیم. ایده اصلی حفظ همیشگی یک تناظر داوطلب و به روز کردن آن همزمان با ورود کران های جدید است. وقتی یک کران جدید وارد می شود. فرآیند اضافه کردن آن ممکن است به اندازه کران در نقاط پایانی آن جابه جایی به وجود آورد. اجازه می دهیم یک کران تازه وارد در نقاط پایانی خود کران ها را جابه جا کند، در صورتی که مقدار کران تازه وارد یک فاکتور (</w:t>
      </w:r>
      <w:r w:rsidRPr="00A77F26">
        <w:rPr>
          <w:rFonts w:ascii="Times New Roman" w:eastAsia="MS PMincho" w:hAnsi="Times New Roman" w:cs="Times New Roman" w:hint="cs"/>
          <w:rtl/>
        </w:rPr>
        <w:t>γ</w:t>
      </w:r>
      <w:r w:rsidR="009C274B">
        <w:rPr>
          <w:rFonts w:hint="cs"/>
          <w:rtl/>
        </w:rPr>
        <w:t xml:space="preserve"> +1) از کران های رفتنی باشد.</w:t>
      </w:r>
    </w:p>
    <w:p w:rsidR="001943CA" w:rsidRPr="00A77F26" w:rsidRDefault="001943CA" w:rsidP="007F44B0">
      <w:pPr>
        <w:tabs>
          <w:tab w:val="right" w:pos="540"/>
        </w:tabs>
        <w:rPr>
          <w:rtl/>
        </w:rPr>
      </w:pPr>
      <w:r w:rsidRPr="00A77F26">
        <w:rPr>
          <w:rFonts w:hint="cs"/>
          <w:rtl/>
        </w:rPr>
        <w:t>اخیراً، بعضی از تکنیک ها نیز برای ایجاد خلاصه هایی که بتوان برای ارزیابی ویژگی های ساختاری تلفیقی گراف های اصلی از آن</w:t>
      </w:r>
      <w:r w:rsidR="009C274B">
        <w:rPr>
          <w:rFonts w:hint="cs"/>
          <w:rtl/>
        </w:rPr>
        <w:t xml:space="preserve"> </w:t>
      </w:r>
      <w:r w:rsidRPr="00A77F26">
        <w:rPr>
          <w:rFonts w:hint="cs"/>
          <w:rtl/>
        </w:rPr>
        <w:t>ها استفاده کرد، طراحی شده اند. تکنیکی برای ارزیابی آمارهای رتبه های موجود در زنجیره گراف اصلی ارائه شده است</w:t>
      </w:r>
      <w:r w:rsidR="009C274B">
        <w:rPr>
          <w:rFonts w:hint="cs"/>
          <w:rtl/>
        </w:rPr>
        <w:t xml:space="preserve"> که</w:t>
      </w:r>
      <w:r w:rsidRPr="00A77F26">
        <w:rPr>
          <w:rFonts w:hint="cs"/>
          <w:rtl/>
        </w:rPr>
        <w:t xml:space="preserve"> از انواعی از تکنیک ها مثل ترسیم نمای کلی، نمونه برداری، شماره گذاری و محاسبه متمایز استفاده می کنن</w:t>
      </w:r>
      <w:r w:rsidR="009C274B">
        <w:rPr>
          <w:rFonts w:hint="cs"/>
          <w:rtl/>
        </w:rPr>
        <w:t>د. روش هایی برای تعیین زمان های</w:t>
      </w:r>
      <w:r w:rsidRPr="00A77F26">
        <w:rPr>
          <w:rFonts w:hint="cs"/>
          <w:rtl/>
        </w:rPr>
        <w:t xml:space="preserve"> رتبه ها، تعیین رتبه های پر برخورد، و تعیین دامنه مجموع رتبه ها پیشنهاد شده است. به علاوه، تکنیک هایی معرفی شده اند برای این</w:t>
      </w:r>
      <w:r w:rsidR="009C274B">
        <w:rPr>
          <w:rFonts w:hint="cs"/>
          <w:rtl/>
        </w:rPr>
        <w:t xml:space="preserve"> </w:t>
      </w:r>
      <w:r w:rsidRPr="00A77F26">
        <w:rPr>
          <w:rFonts w:hint="cs"/>
          <w:rtl/>
        </w:rPr>
        <w:t xml:space="preserve">که خلاصه های مکانی کارآمدی را در زنجیره های داده ها اجرا کنند. این خلاصه برای محاسبه مثلث ها در زنجیره داده ها مورد استفاده قرار گرفته است. یک برنامه کاربردی مفید در زنجیره گراف مربوطه به مسئله </w:t>
      </w:r>
      <w:r w:rsidRPr="00A77F26">
        <w:t>PageRank</w:t>
      </w:r>
      <w:r w:rsidRPr="00A77F26">
        <w:rPr>
          <w:rFonts w:hint="cs"/>
          <w:rtl/>
        </w:rPr>
        <w:t xml:space="preserve"> است. در این مسئله، تلاش می کنیم صفحه هایی مهم در مجموعه را با استفاده از ساختار اتصال اسناد اصلی تعیین کنیم. بدیهی است که اسنادی که به وسیله تعداد زیادی از اسناد به هم متصل شده اند اهمیت بیشتری د</w:t>
      </w:r>
      <w:r w:rsidR="009C274B">
        <w:rPr>
          <w:rFonts w:hint="cs"/>
          <w:rtl/>
        </w:rPr>
        <w:t>ارن</w:t>
      </w:r>
      <w:r w:rsidRPr="00A77F26">
        <w:rPr>
          <w:rFonts w:hint="cs"/>
          <w:rtl/>
        </w:rPr>
        <w:t xml:space="preserve">د. در واقع، مفهوم رتبه صفحه را می توان به صورت احتمال مشاهده یک گره از طریق موج سوار تصادفی در شبکه جهانی وب طراحی کرد. الگوریتم های طراحی شده برای گراف های استاتیک (ثابت) به کار می روند. وقتی گراف ها دینامیک باشند، مانند شبکه های اجتماعی، مسئله چالشی تر نیز خواهد شد. یک تکنیک خلاصه سازی طبیعی که از آن می توان برای چنین مواردی استفاده کرد روش نمونه گیری است. در </w:t>
      </w:r>
      <w:r w:rsidR="009C274B">
        <w:rPr>
          <w:rtl/>
        </w:rPr>
        <w:fldChar w:fldCharType="begin"/>
      </w:r>
      <w:r w:rsidR="009C274B">
        <w:rPr>
          <w:rtl/>
        </w:rPr>
        <w:instrText xml:space="preserve"> </w:instrText>
      </w:r>
      <w:r w:rsidR="009C274B">
        <w:instrText>ADDIN EN.CITE &lt;EndNote&gt;&lt;Cite&gt;&lt;Author&gt;Sarma&lt;/Author&gt;&lt;Year&gt;2008&lt;/Year&gt;&lt;RecNum&gt;117&lt;/RecNum&gt;&lt;DisplayText&gt;[58]&lt;/DisplayText&gt;&lt;record&gt;&lt;rec-number&gt;117&lt;/rec-number&gt;&lt;foreign-keys&gt;&lt;key app="EN" db-id="5vaes0fpbfpepxedwv65twzav09zxxw9p5xs" timestamp="1420729858"&gt;117</w:instrText>
      </w:r>
      <w:r w:rsidR="009C274B">
        <w:rPr>
          <w:rtl/>
        </w:rPr>
        <w:instrText>&lt;/</w:instrText>
      </w:r>
      <w:r w:rsidR="009C274B">
        <w:instrText>key&gt;&lt;/foreign-keys&gt;&lt;ref-type name="Conference Paper"&gt;47&lt;/ref-type&gt;&lt;contributors&gt;&lt;authors&gt;&lt;author&gt;Atish Das Sarma&lt;/author&gt;&lt;author&gt;Sreenivas Gollapudi&lt;/author&gt;&lt;author&gt;Rina Panigrahy&lt;/author&gt;&lt;/authors&gt;&lt;/contributors&gt;&lt;titles&gt;&lt;title&gt;Estimating PageRank on graph streams&lt;/title&gt;&lt;secondary-title&gt;Proceedings of the twenty-seventh ACM SIGMOD-SIGACT-SIGART symposium on Principles of database systems&lt;/secondary-title&gt;&lt;/titles&gt;&lt;pages&gt;69-78&lt;/pages&gt;&lt;dates&gt;&lt;year&gt;2008&lt;/year&gt;&lt;/dates&gt;&lt;pub-location&gt;Vancouver, Canada&lt;/pub-location&gt;&lt;publisher&gt;ACM&lt;/publisher&gt;&lt;urls&gt;&lt;/urls&gt;&lt;custom1&gt;1376928&lt;/custom1&gt;&lt;electronic-resource-num&gt;10.1145/1376916.1376928&lt;/electronic-resource-num&gt;&lt;/record&gt;&lt;/Cite&gt;&lt;/EndNote</w:instrText>
      </w:r>
      <w:r w:rsidR="009C274B">
        <w:rPr>
          <w:rtl/>
        </w:rPr>
        <w:instrText>&gt;</w:instrText>
      </w:r>
      <w:r w:rsidR="009C274B">
        <w:rPr>
          <w:rtl/>
        </w:rPr>
        <w:fldChar w:fldCharType="separate"/>
      </w:r>
      <w:r w:rsidR="009C274B">
        <w:rPr>
          <w:noProof/>
          <w:rtl/>
        </w:rPr>
        <w:t>[</w:t>
      </w:r>
      <w:hyperlink w:anchor="_ENREF_58" w:tooltip="Sarma, 2008 #117" w:history="1">
        <w:r w:rsidR="007F44B0">
          <w:rPr>
            <w:noProof/>
            <w:rtl/>
          </w:rPr>
          <w:t>58</w:t>
        </w:r>
      </w:hyperlink>
      <w:r w:rsidR="009C274B">
        <w:rPr>
          <w:noProof/>
          <w:rtl/>
        </w:rPr>
        <w:t>]</w:t>
      </w:r>
      <w:r w:rsidR="009C274B">
        <w:rPr>
          <w:rtl/>
        </w:rPr>
        <w:fldChar w:fldCharType="end"/>
      </w:r>
      <w:r w:rsidRPr="00A77F26">
        <w:rPr>
          <w:rFonts w:hint="cs"/>
          <w:rtl/>
        </w:rPr>
        <w:t>، چگونگی استفاده از تکنیک نمونه برداری به منظور ارزیابی رتبه صفحه برای زنجیره های گراف نشان داده شده است. ایده اصلی این است که گره ها را در گراف به طور جداگانه نمونه برداری کنیم و فرآیند گردش تصادفی را با حرکت از این گره ها اجرا کنیم. این گردش های تصادفی را می توان به منظور برآورد احتمال حضور یک موج سوار تصادفی در یک گره مشخص مورد استفاده قرار داد. این پروسه لزوماً هم ارز با رتبه بندی صفحه است.</w:t>
      </w:r>
    </w:p>
    <w:p w:rsidR="001943CA" w:rsidRPr="00A77F26" w:rsidRDefault="001943CA" w:rsidP="00954B06">
      <w:pPr>
        <w:pStyle w:val="Heading2"/>
        <w:numPr>
          <w:ilvl w:val="1"/>
          <w:numId w:val="29"/>
        </w:numPr>
        <w:ind w:left="0" w:firstLine="0"/>
      </w:pPr>
      <w:bookmarkStart w:id="248" w:name="_Toc408588785"/>
      <w:bookmarkStart w:id="249" w:name="_Toc408588861"/>
      <w:bookmarkStart w:id="250" w:name="_Toc408608932"/>
      <w:bookmarkStart w:id="251" w:name="_Toc409469329"/>
      <w:bookmarkStart w:id="252" w:name="_Toc409469635"/>
      <w:r w:rsidRPr="00A77F26">
        <w:rPr>
          <w:rFonts w:hint="cs"/>
          <w:rtl/>
        </w:rPr>
        <w:lastRenderedPageBreak/>
        <w:t>الگوریتم</w:t>
      </w:r>
      <w:r w:rsidR="00BC30B5">
        <w:rPr>
          <w:rFonts w:hint="cs"/>
          <w:rtl/>
        </w:rPr>
        <w:t xml:space="preserve"> های</w:t>
      </w:r>
      <w:r w:rsidRPr="00A77F26">
        <w:rPr>
          <w:rFonts w:hint="cs"/>
          <w:rtl/>
        </w:rPr>
        <w:t xml:space="preserve"> استخراج گراف</w:t>
      </w:r>
      <w:bookmarkEnd w:id="248"/>
      <w:bookmarkEnd w:id="249"/>
      <w:bookmarkEnd w:id="250"/>
      <w:bookmarkEnd w:id="251"/>
      <w:bookmarkEnd w:id="252"/>
    </w:p>
    <w:p w:rsidR="001943CA" w:rsidRPr="00A77F26" w:rsidRDefault="001943CA" w:rsidP="00FC4973">
      <w:pPr>
        <w:tabs>
          <w:tab w:val="right" w:pos="540"/>
        </w:tabs>
        <w:rPr>
          <w:rtl/>
        </w:rPr>
      </w:pPr>
      <w:r w:rsidRPr="00A77F26">
        <w:rPr>
          <w:rFonts w:hint="cs"/>
          <w:rtl/>
        </w:rPr>
        <w:t>اکثر برنامه های استخراج سنتی برای گراف ها نیز مورد استفاده قرار می گیرند. برنامه های کاربردی استخراج نیز مانند برنامه های کاربردی مدیریت به واسطه محدودیت های سنتی که از ماهیت ساختاری گراف اصلی نشأت می گیرد، برای اجرا شدن با چالش های فراوانی مواجهند، علیرغم این چالش ها، برخی تکنیک ها برای مسائل استخراج سنتی از قبیل استخراج الگوی پرتکرار، خوشه بندی و طبقه بندی الگوی پرتکرار طراحی شده اند. در این بخش، یک نمای کلی از بسیاری از الگوریتم های ساختاری استخراج گراف ارائه می دهیم.</w:t>
      </w:r>
    </w:p>
    <w:p w:rsidR="001943CA" w:rsidRPr="00A77F26" w:rsidRDefault="001943CA" w:rsidP="00954B06">
      <w:pPr>
        <w:pStyle w:val="Heading3"/>
        <w:numPr>
          <w:ilvl w:val="2"/>
          <w:numId w:val="29"/>
        </w:numPr>
        <w:ind w:left="0" w:firstLine="0"/>
        <w:rPr>
          <w:rtl/>
        </w:rPr>
      </w:pPr>
      <w:bookmarkStart w:id="253" w:name="_Toc408588786"/>
      <w:bookmarkStart w:id="254" w:name="_Toc408588862"/>
      <w:bookmarkStart w:id="255" w:name="_Toc408608933"/>
      <w:bookmarkStart w:id="256" w:name="_Toc409469330"/>
      <w:bookmarkStart w:id="257" w:name="_Toc409469636"/>
      <w:r w:rsidRPr="00A77F26">
        <w:rPr>
          <w:rFonts w:hint="cs"/>
          <w:rtl/>
        </w:rPr>
        <w:t>استخراج الگو در گراف ها</w:t>
      </w:r>
      <w:bookmarkEnd w:id="253"/>
      <w:bookmarkEnd w:id="254"/>
      <w:bookmarkEnd w:id="255"/>
      <w:bookmarkEnd w:id="256"/>
      <w:bookmarkEnd w:id="257"/>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مسئله استخراج الگوی پرتکرار در چارچوب استخراج داده های اجرایی به طور گسترده ای مورد مطالعه قرار گرفته است. اخیراً تکنیک هایی برای استخراج الگوی پرتکرار برای داده های گراف نیز تعمیم داده شده اند. تفاوت عمده در مورد گراف ها این است که فرآیند تعیین پشتیبان کاملاً متفاوت است. مسئله برحسب حوزه کاربردی آن به </w:t>
      </w:r>
      <w:r w:rsidR="00151171">
        <w:rPr>
          <w:rFonts w:hint="cs"/>
          <w:rtl/>
        </w:rPr>
        <w:t>شیوه های مختلفی قابل تعریف است:</w:t>
      </w:r>
    </w:p>
    <w:p w:rsidR="001943CA" w:rsidRPr="00A77F26" w:rsidRDefault="001943CA" w:rsidP="007F44B0">
      <w:pPr>
        <w:pStyle w:val="ListParagraph"/>
        <w:numPr>
          <w:ilvl w:val="0"/>
          <w:numId w:val="5"/>
        </w:numPr>
        <w:tabs>
          <w:tab w:val="right" w:pos="540"/>
        </w:tabs>
      </w:pPr>
      <w:r w:rsidRPr="00A77F26">
        <w:rPr>
          <w:rFonts w:hint="cs"/>
          <w:rtl/>
        </w:rPr>
        <w:t>در مورد اول، گروهی از گراف ها را در اختیار داریم و مایلیم تمام الگوهایی که بخشی از گراف های متناظر را تأیید می کنند تعیین کنیم</w:t>
      </w:r>
      <w:r w:rsidR="00F71A75">
        <w:rPr>
          <w:rFonts w:hint="cs"/>
          <w:rtl/>
        </w:rPr>
        <w:t xml:space="preserve"> </w:t>
      </w:r>
      <w:r w:rsidR="00F71A75">
        <w:rPr>
          <w:rtl/>
        </w:rPr>
        <w:fldChar w:fldCharType="begin"/>
      </w:r>
      <w:r w:rsidR="00F71A75">
        <w:rPr>
          <w:rtl/>
        </w:rPr>
        <w:instrText xml:space="preserve"> </w:instrText>
      </w:r>
      <w:r w:rsidR="00F71A75">
        <w:instrText>ADDIN EN.CITE &lt;EndNote&gt;&lt;Cite&gt;&lt;Author&gt;Inokuchi&lt;/Author&gt;&lt;Year&gt;2000&lt;/Year&gt;&lt;RecNum&gt;70&lt;/RecNum&gt;&lt;DisplayText&gt;[13, 59]&lt;/DisplayText&gt;&lt;record&gt;&lt;rec-number&gt;70&lt;/rec-number&gt;&lt;foreign-keys&gt;&lt;key app="EN" db-id="5vaes0fpbfpepxedwv65twzav09zxxw9p5xs" timestamp="1419526756</w:instrText>
      </w:r>
      <w:r w:rsidR="00F71A75">
        <w:rPr>
          <w:rtl/>
        </w:rPr>
        <w:instrText>"&gt;70&lt;/</w:instrText>
      </w:r>
      <w:r w:rsidR="00F71A75">
        <w:instrText>key&gt;&lt;/foreign-keys&gt;&lt;ref-type name="Book Section"&gt;5&lt;/ref-type&gt;&lt;contributors&gt;&lt;authors&gt;&lt;author&gt;Inokuchi, Akihiro&lt;/author&gt;&lt;author&gt;Washio, Takashi&lt;/author&gt;&lt;author&gt;Motoda, Hiroshi&lt;/author&gt;&lt;/authors&gt;&lt;secondary-authors&gt;&lt;author&gt;Zighed, DjamelA&lt;/author&gt;&lt;author&gt;Komorowski, Jan&lt;/author&gt;&lt;author&gt;Żytkow, Jan&lt;/author&gt;&lt;/secondary-authors&gt;&lt;/contributors&gt;&lt;titles&gt;&lt;title&gt;An Apriori-Based Algorithm for Mining Frequent Substructures from Graph Data&lt;/title&gt;&lt;secondary-title&gt;Principles of Data Mining and Knowledge Discovery</w:instrText>
      </w:r>
      <w:r w:rsidR="00F71A75">
        <w:rPr>
          <w:rtl/>
        </w:rPr>
        <w:instrText>&lt;/</w:instrText>
      </w:r>
      <w:r w:rsidR="00F71A75">
        <w:instrText>secondary-title&gt;&lt;tertiary-title&gt;Lecture Notes in Computer Science&lt;/tertiary-title&gt;&lt;/titles&gt;&lt;pages&gt;13-23&lt;/pages&gt;&lt;volume&gt;1910&lt;/volume&gt;&lt;section&gt;2&lt;/section&gt;&lt;dates&gt;&lt;year&gt;2000&lt;/year&gt;&lt;pub-dates&gt;&lt;date&gt;2000/01/01&lt;/date&gt;&lt;/pub-dates&gt;&lt;/dates&gt;&lt;publisher&gt;Springer Berlin Heidelberg&lt;/publisher&gt;&lt;isbn&gt;978-3-540-41066-9&lt;/isbn&gt;&lt;urls&gt;&lt;related-urls&gt;&lt;url&gt;http://dx.doi.org/10.1007/3-540-45372-5_2&lt;/url&gt;&lt;/related-urls&gt;&lt;/urls&gt;&lt;electronic-resource-num&gt;10.1007/3-540-45372-5_2&lt;/electronic-resource-num&gt;&lt;language&gt;English&lt;/language&gt;&lt;/record&gt;&lt;/Cite&gt;&lt;Cite&gt;&lt;Author&gt;Kuramochi&lt;/Author&gt;&lt;Year&gt;2001&lt;/Year&gt;&lt;RecNum&gt;118&lt;/RecNum&gt;&lt;record&gt;&lt;rec-number&gt;118&lt;/rec-number&gt;&lt;foreign-keys&gt;&lt;key app="EN" db-id="5vaes0fpbfpepxedwv65twzav09zxxw9p5xs" timestamp="1420730380"&gt;118&lt;/key&gt;&lt;/foreign-keys&gt;&lt;ref-type name="Conference Paper"&gt;47&lt;/ref-type&gt;&lt;contributors&gt;&lt;authors&gt;&lt;author&gt;Michihiro Kuramochi&lt;/author&gt;&lt;author&gt;George Karypis&lt;/author&gt;&lt;/authors&gt;&lt;/contributors&gt;&lt;titles&gt;&lt;title&gt;Frequent Subgraph Discovery&lt;/title&gt;&lt;secondary-title&gt;Proceedings of the 2001 IEEE International Conference on Data Mining&lt;/secondary-title&gt;&lt;/titles&gt;&lt;pages&gt;313-320&lt;/pages&gt;&lt;dates&gt;&lt;year&gt;2001&lt;/year&gt;&lt;/dates&gt;&lt;publisher&gt;IEEE Computer Society&lt;/publisher&gt;&lt;urls&gt;&lt;/urls&gt;&lt;custom1&gt;658027&lt;/custom1&gt;&lt;/record&gt;&lt;/Cite&gt;&lt;/EndNote</w:instrText>
      </w:r>
      <w:r w:rsidR="00F71A75">
        <w:rPr>
          <w:rtl/>
        </w:rPr>
        <w:instrText>&gt;</w:instrText>
      </w:r>
      <w:r w:rsidR="00F71A75">
        <w:rPr>
          <w:rtl/>
        </w:rPr>
        <w:fldChar w:fldCharType="separate"/>
      </w:r>
      <w:r w:rsidR="00F71A75">
        <w:rPr>
          <w:noProof/>
          <w:rtl/>
        </w:rPr>
        <w:t>[</w:t>
      </w:r>
      <w:hyperlink w:anchor="_ENREF_13" w:tooltip="Inokuchi, 2000 #70" w:history="1">
        <w:r w:rsidR="007F44B0">
          <w:rPr>
            <w:noProof/>
            <w:rtl/>
          </w:rPr>
          <w:t>13</w:t>
        </w:r>
      </w:hyperlink>
      <w:r w:rsidR="00F71A75">
        <w:rPr>
          <w:noProof/>
          <w:rtl/>
        </w:rPr>
        <w:t xml:space="preserve">, </w:t>
      </w:r>
      <w:hyperlink w:anchor="_ENREF_59" w:tooltip="Kuramochi, 2001 #118" w:history="1">
        <w:r w:rsidR="007F44B0">
          <w:rPr>
            <w:noProof/>
            <w:rtl/>
          </w:rPr>
          <w:t>59</w:t>
        </w:r>
      </w:hyperlink>
      <w:r w:rsidR="00F71A75">
        <w:rPr>
          <w:noProof/>
          <w:rtl/>
        </w:rPr>
        <w:t>]</w:t>
      </w:r>
      <w:r w:rsidR="00F71A75">
        <w:rPr>
          <w:rtl/>
        </w:rPr>
        <w:fldChar w:fldCharType="end"/>
      </w:r>
      <w:r w:rsidRPr="00A77F26">
        <w:rPr>
          <w:rFonts w:hint="cs"/>
          <w:rtl/>
        </w:rPr>
        <w:t xml:space="preserve">. </w:t>
      </w:r>
    </w:p>
    <w:p w:rsidR="001943CA" w:rsidRPr="00A77F26" w:rsidRDefault="001943CA" w:rsidP="007F44B0">
      <w:pPr>
        <w:pStyle w:val="ListParagraph"/>
        <w:numPr>
          <w:ilvl w:val="0"/>
          <w:numId w:val="5"/>
        </w:numPr>
        <w:tabs>
          <w:tab w:val="right" w:pos="540"/>
        </w:tabs>
      </w:pPr>
      <w:r w:rsidRPr="00A77F26">
        <w:rPr>
          <w:rFonts w:hint="cs"/>
          <w:rtl/>
        </w:rPr>
        <w:t>در مورد دوم، یک گراف بزرگ مجزا داریم و مایلیم تمام الگوهایی که حداقل در چند نوبت معین در این گراف بزرگ مورد تأیید قرار می گیرند را تعیین کنیم</w:t>
      </w:r>
      <w:r w:rsidR="00F71A75">
        <w:rPr>
          <w:rFonts w:hint="cs"/>
          <w:rtl/>
        </w:rPr>
        <w:t xml:space="preserve"> </w:t>
      </w:r>
      <w:r w:rsidR="00F71A75">
        <w:rPr>
          <w:rtl/>
        </w:rPr>
        <w:fldChar w:fldCharType="begin">
          <w:fldData xml:space="preserve">PEVuZE5vdGU+PENpdGU+PEF1dGhvcj5CcmluZ21hbm48L0F1dGhvcj48WWVhcj4yMDA4PC9ZZWFy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=
</w:fldData>
        </w:fldChar>
      </w:r>
      <w:r w:rsidR="00F71A75">
        <w:rPr>
          <w:rtl/>
        </w:rPr>
        <w:instrText xml:space="preserve"> </w:instrText>
      </w:r>
      <w:r w:rsidR="00F71A75">
        <w:instrText>ADDIN EN.CITE</w:instrText>
      </w:r>
      <w:r w:rsidR="00F71A75">
        <w:rPr>
          <w:rtl/>
        </w:rPr>
        <w:instrText xml:space="preserve"> </w:instrText>
      </w:r>
      <w:r w:rsidR="00F71A75">
        <w:rPr>
          <w:rtl/>
        </w:rPr>
        <w:fldChar w:fldCharType="begin">
          <w:fldData xml:space="preserve">PEVuZE5vdGU+PENpdGU+PEF1dGhvcj5CcmluZ21hbm48L0F1dGhvcj48WWVhcj4yMDA4PC9ZZWFy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=
</w:fldData>
        </w:fldChar>
      </w:r>
      <w:r w:rsidR="00F71A75">
        <w:rPr>
          <w:rtl/>
        </w:rPr>
        <w:instrText xml:space="preserve"> </w:instrText>
      </w:r>
      <w:r w:rsidR="00F71A75">
        <w:instrText>ADDIN EN.CITE.DATA</w:instrText>
      </w:r>
      <w:r w:rsidR="00F71A75">
        <w:rPr>
          <w:rtl/>
        </w:rPr>
        <w:instrText xml:space="preserve"> </w:instrText>
      </w:r>
      <w:r w:rsidR="00F71A75">
        <w:rPr>
          <w:rtl/>
        </w:rPr>
      </w:r>
      <w:r w:rsidR="00F71A75">
        <w:rPr>
          <w:rtl/>
        </w:rPr>
        <w:fldChar w:fldCharType="end"/>
      </w:r>
      <w:r w:rsidR="00F71A75">
        <w:rPr>
          <w:rtl/>
        </w:rPr>
      </w:r>
      <w:r w:rsidR="00F71A75">
        <w:rPr>
          <w:rtl/>
        </w:rPr>
        <w:fldChar w:fldCharType="separate"/>
      </w:r>
      <w:r w:rsidR="00F71A75">
        <w:rPr>
          <w:noProof/>
          <w:rtl/>
        </w:rPr>
        <w:t>[</w:t>
      </w:r>
      <w:hyperlink w:anchor="_ENREF_60" w:tooltip="Bringmann, 2008 #119" w:history="1">
        <w:r w:rsidR="007F44B0">
          <w:rPr>
            <w:noProof/>
            <w:rtl/>
          </w:rPr>
          <w:t>60</w:t>
        </w:r>
      </w:hyperlink>
      <w:r w:rsidR="00F71A75">
        <w:rPr>
          <w:noProof/>
          <w:rtl/>
        </w:rPr>
        <w:t xml:space="preserve">, </w:t>
      </w:r>
      <w:hyperlink w:anchor="_ENREF_61" w:tooltip="Fiedler, 2007 #120" w:history="1">
        <w:r w:rsidR="007F44B0">
          <w:rPr>
            <w:noProof/>
            <w:rtl/>
          </w:rPr>
          <w:t>61</w:t>
        </w:r>
      </w:hyperlink>
      <w:r w:rsidR="00F71A75">
        <w:rPr>
          <w:noProof/>
          <w:rtl/>
        </w:rPr>
        <w:t>]</w:t>
      </w:r>
      <w:r w:rsidR="00F71A75">
        <w:rPr>
          <w:rtl/>
        </w:rPr>
        <w:fldChar w:fldCharType="end"/>
      </w:r>
      <w:r w:rsidRPr="00A77F26">
        <w:rPr>
          <w:rFonts w:hint="cs"/>
          <w:rtl/>
        </w:rPr>
        <w:t>.</w:t>
      </w:r>
    </w:p>
    <w:p w:rsidR="001943CA" w:rsidRPr="00A77F26" w:rsidRDefault="001943CA" w:rsidP="00F15F0F">
      <w:pPr>
        <w:tabs>
          <w:tab w:val="right" w:pos="540"/>
        </w:tabs>
        <w:rPr>
          <w:rtl/>
        </w:rPr>
      </w:pPr>
      <w:r w:rsidRPr="00A77F26">
        <w:rPr>
          <w:rFonts w:hint="cs"/>
          <w:rtl/>
        </w:rPr>
        <w:t>در هر دو مورد، لازم است در تعیین تأیید یک گراف توسط دیگری، موضوع هم ریختی را نیز در نظر بگیریم. با این وجود، مسئله تعیین پشتیبان چالشی تر است اگر همپوشی بین تثبیت کننده های مختلف امکان پذیر باشد. این موضوع به این خاطر است که اگر چنین همپوشی هایی را مجاز کنیم آنگاه ویژگی یکنواختی اکثر الگوریتم های استخراج الگوی پرتکرار نقض می شود.</w:t>
      </w:r>
    </w:p>
    <w:p w:rsidR="001943CA" w:rsidRPr="00A77F26" w:rsidRDefault="001943CA" w:rsidP="007F44B0">
      <w:pPr>
        <w:tabs>
          <w:tab w:val="right" w:pos="540"/>
        </w:tabs>
        <w:rPr>
          <w:rtl/>
        </w:rPr>
      </w:pPr>
      <w:r w:rsidRPr="00A77F26">
        <w:rPr>
          <w:rFonts w:hint="cs"/>
          <w:rtl/>
        </w:rPr>
        <w:t>برای مورد اول، جایی که مجموعه ای از داده ها شامل گراف های چند گانه داریم می توان اکثر داده ها را به سادگی تعمیم داد. به عنوان مثال، الگوریتم هایی به سبک آپریوری را می توان با استفاده از استراتژی طبقه ـ محور مشابهی برای ایجاد داوطلب های (1+</w:t>
      </w:r>
      <w:r w:rsidRPr="00A77F26">
        <w:t>K</w:t>
      </w:r>
      <w:r w:rsidRPr="00A77F26">
        <w:rPr>
          <w:rFonts w:hint="cs"/>
          <w:rtl/>
        </w:rPr>
        <w:t xml:space="preserve">) از الگوهای </w:t>
      </w:r>
      <w:r w:rsidRPr="00A77F26">
        <w:t>K</w:t>
      </w:r>
      <w:r w:rsidRPr="00A77F26">
        <w:rPr>
          <w:rFonts w:hint="cs"/>
          <w:rtl/>
        </w:rPr>
        <w:t xml:space="preserve"> به سادگی تعمیم داد. تفاوت عمده در این است که باید فرآیند اتصال را به شیوه ای متفاوت تعریف کنیم. اندازه این ساختار بر حسب گره ها یا کران قابل تعریف است. در مورد الگوریتم </w:t>
      </w:r>
      <w:r w:rsidRPr="00A77F26">
        <w:t>AGM</w:t>
      </w:r>
      <w:r w:rsidRPr="00A77F26">
        <w:rPr>
          <w:rFonts w:hint="cs"/>
          <w:rtl/>
        </w:rPr>
        <w:t xml:space="preserve"> </w:t>
      </w:r>
      <w:r w:rsidR="00151171">
        <w:rPr>
          <w:rtl/>
        </w:rPr>
        <w:fldChar w:fldCharType="begin"/>
      </w:r>
      <w:r w:rsidR="00151171">
        <w:rPr>
          <w:rtl/>
        </w:rPr>
        <w:instrText xml:space="preserve"> </w:instrText>
      </w:r>
      <w:r w:rsidR="00151171">
        <w:instrText>ADDIN EN.CITE &lt;EndNote&gt;&lt;Cite&gt;&lt;Author&gt;Inokuchi&lt;/Author&gt;&lt;Year&gt;2000&lt;/Year&gt;&lt;RecNum&gt;70&lt;/RecNum&gt;&lt;DisplayText&gt;[13]&lt;/DisplayText&gt;&lt;record&gt;&lt;rec-number&gt;70&lt;/rec-number&gt;&lt;foreign-keys&gt;&lt;key app="EN" db-id="5vaes0fpbfpepxedwv65twzav09zxxw9p5xs" timestamp="1419526756"&gt;70</w:instrText>
      </w:r>
      <w:r w:rsidR="00151171">
        <w:rPr>
          <w:rtl/>
        </w:rPr>
        <w:instrText>&lt;/</w:instrText>
      </w:r>
      <w:r w:rsidR="00151171">
        <w:instrText>key&gt;&lt;/foreign-keys&gt;&lt;ref-type name="Book Section"&gt;5&lt;/ref-type&gt;&lt;contributors&gt;&lt;authors&gt;&lt;author&gt;Inokuchi, Akihiro&lt;/author&gt;&lt;author&gt;Washio, Takashi&lt;/author&gt;&lt;author&gt;Motoda, Hiroshi&lt;/author&gt;&lt;/authors&gt;&lt;secondary-authors&gt;&lt;author&gt;Zighed, DjamelA&lt;/author&gt;&lt;author&gt;Komorowski, Jan&lt;/author&gt;&lt;author&gt;Żytkow, Jan&lt;/author&gt;&lt;/secondary-authors&gt;&lt;/contributors&gt;&lt;titles&gt;&lt;title&gt;An Apriori-Based Algorithm for Mining Frequent Substructures from Graph Data&lt;/title&gt;&lt;secondary-title&gt;Principles of Data Mining and Knowledge Discovery&lt;/secondary-title&gt;&lt;tertiary-title&gt;Lecture Notes in Computer Science&lt;/tertiary-title&gt;&lt;/titles&gt;&lt;pages&gt;13-23&lt;/pages&gt;&lt;volume&gt;1910&lt;/volume&gt;&lt;section&gt;2&lt;/section&gt;&lt;dates&gt;&lt;year&gt;2000&lt;/year&gt;&lt;pub-dates&gt;&lt;date&gt;2000/01/01&lt;/date&gt;&lt;/pub-dates&gt;&lt;/dates&gt;&lt;publisher&gt;Springer Berlin Heidelberg&lt;/publisher&gt;&lt;isbn&gt;978-3-540-41066-9&lt;/isbn&gt;&lt;urls&gt;&lt;related-urls&gt;&lt;url&gt;http://dx.doi.org/10.1007/3-540-45372-5_2&lt;/url&gt;&lt;/related-urls&gt;&lt;/urls&gt;&lt;electronic-resource-num&gt;10.1007/3-540-45372-5_2&lt;/electronic-resource-num&gt;&lt;language&gt;English&lt;/language&gt;&lt;/record</w:instrText>
      </w:r>
      <w:r w:rsidR="00151171">
        <w:rPr>
          <w:rtl/>
        </w:rPr>
        <w:instrText>&gt;&lt;/</w:instrText>
      </w:r>
      <w:r w:rsidR="00151171">
        <w:instrText>Cite&gt;&lt;/EndNote</w:instrText>
      </w:r>
      <w:r w:rsidR="00151171">
        <w:rPr>
          <w:rtl/>
        </w:rPr>
        <w:instrText>&gt;</w:instrText>
      </w:r>
      <w:r w:rsidR="00151171">
        <w:rPr>
          <w:rtl/>
        </w:rPr>
        <w:fldChar w:fldCharType="separate"/>
      </w:r>
      <w:r w:rsidR="00151171">
        <w:rPr>
          <w:noProof/>
          <w:rtl/>
        </w:rPr>
        <w:t>[</w:t>
      </w:r>
      <w:hyperlink w:anchor="_ENREF_13" w:tooltip="Inokuchi, 2000 #70" w:history="1">
        <w:r w:rsidR="007F44B0">
          <w:rPr>
            <w:noProof/>
            <w:rtl/>
          </w:rPr>
          <w:t>13</w:t>
        </w:r>
      </w:hyperlink>
      <w:r w:rsidR="00151171">
        <w:rPr>
          <w:noProof/>
          <w:rtl/>
        </w:rPr>
        <w:t>]</w:t>
      </w:r>
      <w:r w:rsidR="00151171">
        <w:rPr>
          <w:rtl/>
        </w:rPr>
        <w:fldChar w:fldCharType="end"/>
      </w:r>
      <w:r w:rsidRPr="00A77F26">
        <w:rPr>
          <w:rFonts w:hint="cs"/>
          <w:rtl/>
        </w:rPr>
        <w:t xml:space="preserve">، این ساختار عمومی بر حسب تعداد رأس های مشترک قابل تعریف خواهد بود. از این رو دو گراف با </w:t>
      </w:r>
      <w:r w:rsidRPr="00A77F26">
        <w:t>K</w:t>
      </w:r>
      <w:r w:rsidRPr="00A77F26">
        <w:rPr>
          <w:rFonts w:hint="cs"/>
          <w:rtl/>
        </w:rPr>
        <w:t xml:space="preserve"> رأس به هم متصل می شوند تنها اگر دارای یک گراف فرعی مشترک با دست کم (1ـ</w:t>
      </w:r>
      <w:r w:rsidRPr="00A77F26">
        <w:t>K</w:t>
      </w:r>
      <w:r w:rsidRPr="00A77F26">
        <w:rPr>
          <w:rFonts w:hint="cs"/>
          <w:rtl/>
        </w:rPr>
        <w:t>) رأس باشند.</w:t>
      </w:r>
    </w:p>
    <w:p w:rsidR="001943CA" w:rsidRPr="00A77F26" w:rsidRDefault="001943CA" w:rsidP="007F44B0">
      <w:pPr>
        <w:tabs>
          <w:tab w:val="right" w:pos="540"/>
        </w:tabs>
        <w:rPr>
          <w:rtl/>
        </w:rPr>
      </w:pPr>
      <w:r w:rsidRPr="00A77F26">
        <w:rPr>
          <w:rFonts w:hint="cs"/>
          <w:rtl/>
        </w:rPr>
        <w:t>راه دوم برای اجرای فرآیند استخراج، اتصال دو گراف است که دارای یک گراف فرعی هستند که دست کم شامل (1ـ</w:t>
      </w:r>
      <w:r w:rsidRPr="00A77F26">
        <w:t>K</w:t>
      </w:r>
      <w:r w:rsidRPr="00A77F26">
        <w:rPr>
          <w:rFonts w:hint="cs"/>
          <w:rtl/>
        </w:rPr>
        <w:t xml:space="preserve">) کران مشترک است. از الگوریتم </w:t>
      </w:r>
      <w:r w:rsidRPr="00A77F26">
        <w:t>FSG</w:t>
      </w:r>
      <w:r w:rsidRPr="00A77F26">
        <w:rPr>
          <w:rFonts w:hint="cs"/>
          <w:rtl/>
        </w:rPr>
        <w:t xml:space="preserve"> </w:t>
      </w:r>
      <w:r w:rsidR="00151171">
        <w:rPr>
          <w:rtl/>
        </w:rPr>
        <w:fldChar w:fldCharType="begin"/>
      </w:r>
      <w:r w:rsidR="00151171">
        <w:rPr>
          <w:rtl/>
        </w:rPr>
        <w:instrText xml:space="preserve"> </w:instrText>
      </w:r>
      <w:r w:rsidR="00151171">
        <w:instrText>ADDIN EN.CITE &lt;EndNote&gt;&lt;Cite&gt;&lt;Author&gt;Kuramochi&lt;/Author&gt;&lt;Year&gt;2001&lt;/Year&gt;&lt;RecNum&gt;118&lt;/RecNum&gt;&lt;DisplayText&gt;[59]&lt;/DisplayText&gt;&lt;record&gt;&lt;rec-number&gt;118&lt;/rec-number&gt;&lt;foreign-keys&gt;&lt;key app="EN" db-id="5vaes0fpbfpepxedwv65twzav09zxxw9p5xs" timestamp="1420730380</w:instrText>
      </w:r>
      <w:r w:rsidR="00151171">
        <w:rPr>
          <w:rtl/>
        </w:rPr>
        <w:instrText>"&gt;118&lt;/</w:instrText>
      </w:r>
      <w:r w:rsidR="00151171">
        <w:instrText>key&gt;&lt;/foreign-keys&gt;&lt;ref-type name="Conference Paper"&gt;47&lt;/ref-type&gt;&lt;contributors&gt;&lt;authors&gt;&lt;author&gt;Michihiro Kuramochi&lt;/author&gt;&lt;author&gt;George Karypis&lt;/author&gt;&lt;/authors&gt;&lt;/contributors&gt;&lt;titles&gt;&lt;title&gt;Frequent Subgraph Discovery&lt;/title&gt;&lt;secondary-title&gt;Proceedings of the 2001 IEEE International Conference on Data Mining&lt;/secondary-title&gt;&lt;/titles&gt;&lt;pages&gt;313-320&lt;/pages&gt;&lt;dates&gt;&lt;year&gt;2001&lt;/year&gt;&lt;/dates&gt;&lt;publisher&gt;IEEE Computer Society&lt;/publisher&gt;&lt;urls&gt;&lt;/urls&gt;&lt;custom1&gt;658027&lt;/custom1&gt;&lt;/record&gt;&lt;/Cite&gt;&lt;/EndNote</w:instrText>
      </w:r>
      <w:r w:rsidR="00151171">
        <w:rPr>
          <w:rtl/>
        </w:rPr>
        <w:instrText>&gt;</w:instrText>
      </w:r>
      <w:r w:rsidR="00151171">
        <w:rPr>
          <w:rtl/>
        </w:rPr>
        <w:fldChar w:fldCharType="separate"/>
      </w:r>
      <w:r w:rsidR="00151171">
        <w:rPr>
          <w:noProof/>
          <w:rtl/>
        </w:rPr>
        <w:t>[</w:t>
      </w:r>
      <w:hyperlink w:anchor="_ENREF_59" w:tooltip="Kuramochi, 2001 #118" w:history="1">
        <w:r w:rsidR="007F44B0">
          <w:rPr>
            <w:noProof/>
            <w:rtl/>
          </w:rPr>
          <w:t>59</w:t>
        </w:r>
      </w:hyperlink>
      <w:r w:rsidR="00151171">
        <w:rPr>
          <w:noProof/>
          <w:rtl/>
        </w:rPr>
        <w:t>]</w:t>
      </w:r>
      <w:r w:rsidR="00151171">
        <w:rPr>
          <w:rtl/>
        </w:rPr>
        <w:fldChar w:fldCharType="end"/>
      </w:r>
      <w:r w:rsidR="00151171">
        <w:rPr>
          <w:rFonts w:hint="cs"/>
          <w:rtl/>
        </w:rPr>
        <w:t xml:space="preserve"> </w:t>
      </w:r>
      <w:r w:rsidRPr="00A77F26">
        <w:rPr>
          <w:rFonts w:hint="cs"/>
          <w:rtl/>
        </w:rPr>
        <w:t>می توان به منظور اجرای اتصال کران ـ محور بهره گرفت. همچنین، تعیین اتصالات برحسب ساختارهای اختیاری نیز امکان پذیر است. به عنوان مثال، بیان گراف ها برحسب مسیرهای تجزیه ـ کران امکان پذیر است. در این</w:t>
      </w:r>
      <w:r w:rsidR="008D0947">
        <w:rPr>
          <w:rFonts w:hint="cs"/>
          <w:rtl/>
        </w:rPr>
        <w:t xml:space="preserve"> </w:t>
      </w:r>
      <w:r w:rsidRPr="00A77F26">
        <w:rPr>
          <w:rFonts w:hint="cs"/>
          <w:rtl/>
        </w:rPr>
        <w:t>گونه موارد، گراف های فرعی با مسیرهای تجزیه کران (1+</w:t>
      </w:r>
      <w:r w:rsidRPr="00A77F26">
        <w:t>K</w:t>
      </w:r>
      <w:r w:rsidRPr="00A77F26">
        <w:rPr>
          <w:rFonts w:hint="cs"/>
          <w:rtl/>
        </w:rPr>
        <w:t xml:space="preserve">) را می توان از دو گراف که دارای </w:t>
      </w:r>
      <w:r w:rsidRPr="00A77F26">
        <w:t>K</w:t>
      </w:r>
      <w:r w:rsidRPr="00A77F26">
        <w:rPr>
          <w:rFonts w:hint="cs"/>
          <w:rtl/>
        </w:rPr>
        <w:t xml:space="preserve"> مسیر تجزیه کران هستند ایجاد کرد که از میان آنها (1ـ</w:t>
      </w:r>
      <w:r w:rsidRPr="00A77F26">
        <w:t>K</w:t>
      </w:r>
      <w:r w:rsidRPr="00A77F26">
        <w:rPr>
          <w:rFonts w:hint="cs"/>
          <w:rtl/>
        </w:rPr>
        <w:t>) مسیر باید مشترک باشند. استراتژی دیگری از اغلب مورد استفاده قرار می گیرد مرب</w:t>
      </w:r>
      <w:r w:rsidR="008D0947">
        <w:rPr>
          <w:rFonts w:hint="cs"/>
          <w:rtl/>
        </w:rPr>
        <w:t>وط به تکنیک های افزایش الگو است</w:t>
      </w:r>
      <w:r w:rsidRPr="00A77F26">
        <w:rPr>
          <w:rFonts w:hint="cs"/>
          <w:rtl/>
        </w:rPr>
        <w:t xml:space="preserve"> که در آن الگوهای گراف پرتکرار با استفاده از کران های اضافی تعمیم داده می شوند</w:t>
      </w:r>
      <w:r w:rsidR="008D0947">
        <w:rPr>
          <w:rFonts w:hint="cs"/>
          <w:rtl/>
        </w:rPr>
        <w:t xml:space="preserve"> </w:t>
      </w:r>
      <w:r w:rsidR="008D0947">
        <w:rPr>
          <w:rtl/>
        </w:rPr>
        <w:fldChar w:fldCharType="begin"/>
      </w:r>
      <w:r w:rsidR="008D0947">
        <w:rPr>
          <w:rtl/>
        </w:rPr>
        <w:instrText xml:space="preserve"> </w:instrText>
      </w:r>
      <w:r w:rsidR="008D0947">
        <w:instrText>ADDIN EN.CITE &lt;EndNote&gt;&lt;Cite&gt;&lt;Author&gt;Yan&lt;/Author&gt;&lt;Year&gt;2002&lt;/Year&gt;&lt;RecNum&gt;74&lt;/RecNum&gt;&lt;DisplayText&gt;[17, 62]&lt;/DisplayText&gt;&lt;record&gt;&lt;rec-number&gt;74&lt;/rec-number&gt;&lt;foreign-keys&gt;&lt;key app="EN" db-id="5vaes0fpbfpepxedwv65twzav09zxxw9p5xs" timestamp="1419528313"&gt;74</w:instrText>
      </w:r>
      <w:r w:rsidR="008D0947">
        <w:rPr>
          <w:rtl/>
        </w:rPr>
        <w:instrText>&lt;/</w:instrText>
      </w:r>
      <w:r w:rsidR="008D0947">
        <w:instrText>key&gt;&lt;/foreign-keys&gt;&lt;ref-type name="Conference Paper"&gt;47&lt;/ref-type&gt;&lt;contributors&gt;&lt;authors&gt;&lt;author&gt;Xifeng Yan&lt;/author&gt;&lt;author&gt;Jiawei Han&lt;/author&gt;&lt;/authors&gt;&lt;/contributors&gt;&lt;titles&gt;&lt;title&gt;gSpan: Graph-Based Substructure Pattern Mining&lt;/title&gt;&lt;secondary-title</w:instrText>
      </w:r>
      <w:r w:rsidR="008D0947">
        <w:rPr>
          <w:rtl/>
        </w:rPr>
        <w:instrText>&gt;</w:instrText>
      </w:r>
      <w:r w:rsidR="008D0947">
        <w:instrText>Proceedings of the 2002 IEEE International Conference on Data Mining&lt;/secondary-title&gt;&lt;/titles&gt;&lt;pages&gt;721&lt;/pages&gt;&lt;dates&gt;&lt;year&gt;2002&lt;/year&gt;&lt;/dates&gt;&lt;publisher&gt;IEEE Computer Society&lt;/publisher&gt;&lt;urls&gt;&lt;/urls&gt;&lt;custom1&gt;844811&lt;/custom1&gt;&lt;/record&gt;&lt;/Cite&gt;&lt;Cite&gt;&lt;Author&gt;Huan&lt;/Author&gt;&lt;Year&gt;2004&lt;/Year&gt;&lt;RecNum&gt;121&lt;/RecNum&gt;&lt;record&gt;&lt;rec-number&gt;121&lt;/rec-number&gt;&lt;foreign-keys&gt;&lt;key app="EN" db-id="5vaes0fpbfpepxedwv65twzav09zxxw9p5xs" timestamp="1420731922"&gt;121&lt;/key&gt;&lt;/foreign-keys&gt;&lt;ref-type name="Conference Paper"&gt;47&lt;/ref-type</w:instrText>
      </w:r>
      <w:r w:rsidR="008D0947">
        <w:rPr>
          <w:rtl/>
        </w:rPr>
        <w:instrText>&gt;&lt;</w:instrText>
      </w:r>
      <w:r w:rsidR="008D0947">
        <w:instrText>contributors&gt;&lt;authors&gt;&lt;author&gt;Jun Huan&lt;/author&gt;&lt;author&gt;Wei Wang&lt;/author&gt;&lt;author&gt;Jan Prins&lt;/author&gt;&lt;author&gt;Jiong Yang&lt;/author&gt;&lt;/authors&gt;&lt;/contributors&gt;&lt;titles&gt;&lt;title&gt;SPIN: mining maximal frequent subgraphs from graph databases&lt;/title&gt;&lt;secondary-title&gt;Proceedings of the tenth ACM SIGKDD international conference on Knowledge discovery and data mining&lt;/secondary-title&gt;&lt;/titles&gt;&lt;pages&gt;581-586&lt;/pages&gt;&lt;dates&gt;&lt;year&gt;2004&lt;/year&gt;&lt;/dates&gt;&lt;pub-location&gt;Seattle, WA, USA&lt;/pub-location&gt;&lt;publisher&gt;ACM&lt;/publisher&gt;&lt;urls</w:instrText>
      </w:r>
      <w:r w:rsidR="008D0947">
        <w:rPr>
          <w:rtl/>
        </w:rPr>
        <w:instrText>&gt;&lt;/</w:instrText>
      </w:r>
      <w:r w:rsidR="008D0947">
        <w:instrText>urls&gt;&lt;custom1&gt;1014123&lt;/custom1&gt;&lt;electronic-resource-num&gt;10.1145/1014052.1014123&lt;/electronic-resource-num&gt;&lt;/record&gt;&lt;/Cite&gt;&lt;/EndNote</w:instrText>
      </w:r>
      <w:r w:rsidR="008D0947">
        <w:rPr>
          <w:rtl/>
        </w:rPr>
        <w:instrText>&gt;</w:instrText>
      </w:r>
      <w:r w:rsidR="008D0947">
        <w:rPr>
          <w:rtl/>
        </w:rPr>
        <w:fldChar w:fldCharType="separate"/>
      </w:r>
      <w:r w:rsidR="008D0947">
        <w:rPr>
          <w:noProof/>
          <w:rtl/>
        </w:rPr>
        <w:t>[</w:t>
      </w:r>
      <w:hyperlink w:anchor="_ENREF_17" w:tooltip="Yan, 2002 #74" w:history="1">
        <w:r w:rsidR="007F44B0">
          <w:rPr>
            <w:noProof/>
            <w:rtl/>
          </w:rPr>
          <w:t>17</w:t>
        </w:r>
      </w:hyperlink>
      <w:r w:rsidR="008D0947">
        <w:rPr>
          <w:noProof/>
          <w:rtl/>
        </w:rPr>
        <w:t xml:space="preserve">, </w:t>
      </w:r>
      <w:hyperlink w:anchor="_ENREF_62" w:tooltip="Huan, 2004 #121" w:history="1">
        <w:r w:rsidR="007F44B0">
          <w:rPr>
            <w:noProof/>
            <w:rtl/>
          </w:rPr>
          <w:t>62</w:t>
        </w:r>
      </w:hyperlink>
      <w:r w:rsidR="008D0947">
        <w:rPr>
          <w:noProof/>
          <w:rtl/>
        </w:rPr>
        <w:t>]</w:t>
      </w:r>
      <w:r w:rsidR="008D0947">
        <w:rPr>
          <w:rtl/>
        </w:rPr>
        <w:fldChar w:fldCharType="end"/>
      </w:r>
      <w:r w:rsidRPr="00A77F26">
        <w:rPr>
          <w:rFonts w:hint="cs"/>
          <w:rtl/>
        </w:rPr>
        <w:t xml:space="preserve">. مانند مسئله </w:t>
      </w:r>
      <w:r w:rsidRPr="00A77F26">
        <w:rPr>
          <w:rFonts w:hint="cs"/>
          <w:rtl/>
        </w:rPr>
        <w:lastRenderedPageBreak/>
        <w:t>استخراج الگوی پرتکرار، از ترتیب واژگان نمایی میان کران ها استفاده می شود تا فرآیند جستجو سازماندهی شود به طوری که یک الگوی مشخص تنها یک بار رؤیت شود.</w:t>
      </w:r>
    </w:p>
    <w:p w:rsidR="001943CA" w:rsidRPr="00A77F26" w:rsidRDefault="001943CA" w:rsidP="007F44B0">
      <w:pPr>
        <w:tabs>
          <w:tab w:val="right" w:pos="540"/>
        </w:tabs>
        <w:rPr>
          <w:rtl/>
        </w:rPr>
      </w:pPr>
      <w:r w:rsidRPr="00A77F26">
        <w:rPr>
          <w:rFonts w:hint="cs"/>
          <w:rtl/>
        </w:rPr>
        <w:t xml:space="preserve">در مورد دوم که یک گراف بزرگ مجزا داریم، ممکن است از چند تکنیک مختلف برای تعیین پشتیبان در حضور همپوشی ها استفاده شود. یک استراتژی عمومی استفاده از اندازه مجموعه مستقل بیشینه ای از گراف های همپوشان برای تعیین پشتیبان است. به این استراتژی پشتیبان مجموعه مستقل بیشینه نیز گفته می شود. در </w:t>
      </w:r>
      <w:r w:rsidR="00FC19A4">
        <w:rPr>
          <w:rtl/>
        </w:rPr>
        <w:fldChar w:fldCharType="begin"/>
      </w:r>
      <w:r w:rsidR="00FC19A4">
        <w:rPr>
          <w:rtl/>
        </w:rPr>
        <w:instrText xml:space="preserve"> </w:instrText>
      </w:r>
      <w:r w:rsidR="00FC19A4">
        <w:instrText>ADDIN EN.CITE &lt;EndNote&gt;&lt;Cite&gt;&lt;Author&gt;Kuramochi&lt;/Author&gt;&lt;Year&gt;2005&lt;/Year&gt;&lt;RecNum&gt;122&lt;/RecNum&gt;&lt;DisplayText&gt;[63]&lt;/DisplayText&gt;&lt;record&gt;&lt;rec-number&gt;122&lt;/rec-number&gt;&lt;foreign-keys&gt;&lt;key app="EN" db-id="5vaes0fpbfpepxedwv65twzav09zxxw9p5xs" timestamp="1420732382</w:instrText>
      </w:r>
      <w:r w:rsidR="00FC19A4">
        <w:rPr>
          <w:rtl/>
        </w:rPr>
        <w:instrText>"&gt;122&lt;/</w:instrText>
      </w:r>
      <w:r w:rsidR="00FC19A4">
        <w:instrText>key&gt;&lt;/foreign-keys&gt;&lt;ref-type name="Journal Article"&gt;17&lt;/ref-type&gt;&lt;contributors&gt;&lt;authors&gt;&lt;author&gt;Michihiro Kuramochi&lt;/author&gt;&lt;author&gt;George Karypis&lt;/author&gt;&lt;/authors&gt;&lt;/contributors&gt;&lt;titles&gt;&lt;title&gt;Finding Frequent Patterns in a Large Sparse Graph*&lt;/title&gt;&lt;secondary-title&gt;Data Min. Knowl. Discov.&lt;/secondary-title&gt;&lt;/titles&gt;&lt;periodical&gt;&lt;full-title&gt;Data Min. Knowl. Discov.&lt;/full-title&gt;&lt;/periodical&gt;&lt;pages&gt;243-271&lt;/pages&gt;&lt;volume&gt;11&lt;/volume&gt;&lt;number&gt;3&lt;/number&gt;&lt;dates&gt;&lt;year&gt;2005&lt;/year&gt;&lt;/dates&gt;&lt;isbn&gt;1384-5810&lt;/isbn&gt;&lt;urls&gt;&lt;/urls&gt;&lt;custom1&gt;1103736&lt;/custom1&gt;&lt;electronic-resource-num&gt;10.1007/s10618-005-0003-9&lt;/electronic-resource-num&gt;&lt;/record&gt;&lt;/Cite&gt;&lt;/EndNote</w:instrText>
      </w:r>
      <w:r w:rsidR="00FC19A4">
        <w:rPr>
          <w:rtl/>
        </w:rPr>
        <w:instrText>&gt;</w:instrText>
      </w:r>
      <w:r w:rsidR="00FC19A4">
        <w:rPr>
          <w:rtl/>
        </w:rPr>
        <w:fldChar w:fldCharType="separate"/>
      </w:r>
      <w:r w:rsidR="00FC19A4">
        <w:rPr>
          <w:noProof/>
          <w:rtl/>
        </w:rPr>
        <w:t>[</w:t>
      </w:r>
      <w:hyperlink w:anchor="_ENREF_63" w:tooltip="Kuramochi, 2005 #122" w:history="1">
        <w:r w:rsidR="007F44B0">
          <w:rPr>
            <w:noProof/>
            <w:rtl/>
          </w:rPr>
          <w:t>63</w:t>
        </w:r>
      </w:hyperlink>
      <w:r w:rsidR="00FC19A4">
        <w:rPr>
          <w:noProof/>
          <w:rtl/>
        </w:rPr>
        <w:t>]</w:t>
      </w:r>
      <w:r w:rsidR="00FC19A4">
        <w:rPr>
          <w:rtl/>
        </w:rPr>
        <w:fldChar w:fldCharType="end"/>
      </w:r>
      <w:r w:rsidRPr="00A77F26">
        <w:rPr>
          <w:rFonts w:hint="cs"/>
          <w:rtl/>
        </w:rPr>
        <w:t xml:space="preserve">، دو الگوریتم </w:t>
      </w:r>
      <w:r w:rsidRPr="00A77F26">
        <w:t>HSIGRAM</w:t>
      </w:r>
      <w:r w:rsidRPr="00A77F26">
        <w:rPr>
          <w:rFonts w:hint="cs"/>
          <w:rtl/>
        </w:rPr>
        <w:t xml:space="preserve"> و </w:t>
      </w:r>
      <w:r w:rsidRPr="00A77F26">
        <w:t>VSIGRAM</w:t>
      </w:r>
      <w:r w:rsidRPr="00A77F26">
        <w:rPr>
          <w:rFonts w:hint="cs"/>
          <w:rtl/>
        </w:rPr>
        <w:t xml:space="preserve"> برای تعیین گراف های فرعی پرتکرار درون یک گراف بزرگ مجزا معرفی شدند. در مورد پیشین، از یک رویکرد جستجوی وسعت ـ محور به منظور تعیین گراف های فرعی پرتکرار استفاده می شود، در حالی که از یک رویکرد عمق ـ محور برای مورد دوم استفاده می شود. در </w:t>
      </w:r>
      <w:r w:rsidR="00FC19A4">
        <w:rPr>
          <w:rtl/>
        </w:rPr>
        <w:fldChar w:fldCharType="begin"/>
      </w:r>
      <w:r w:rsidR="00FC19A4">
        <w:rPr>
          <w:rtl/>
        </w:rPr>
        <w:instrText xml:space="preserve"> </w:instrText>
      </w:r>
      <w:r w:rsidR="00FC19A4">
        <w:instrText>ADDIN EN.CITE &lt;EndNote&gt;&lt;Cite&gt;&lt;Author&gt;Fiedler&lt;/Author&gt;&lt;Year&gt;2007&lt;/Year&gt;&lt;RecNum&gt;120&lt;/RecNum&gt;&lt;DisplayText&gt;[61]&lt;/DisplayText&gt;&lt;record&gt;&lt;rec-number&gt;120&lt;/rec-number&gt;&lt;foreign-keys&gt;&lt;key app="EN" db-id="5vaes0fpbfpepxedwv65twzav09zxxw9p5xs" timestamp="1420730928"&gt;1</w:instrText>
      </w:r>
      <w:r w:rsidR="00FC19A4">
        <w:rPr>
          <w:rtl/>
        </w:rPr>
        <w:instrText>20&lt;/</w:instrText>
      </w:r>
      <w:r w:rsidR="00FC19A4">
        <w:instrText>key&gt;&lt;/foreign-keys&gt;&lt;ref-type name="Conference Proceedings"&gt;10&lt;/ref-type&gt;&lt;contributors&gt;&lt;authors&gt;&lt;author&gt;Fiedler, Mathias&lt;/author&gt;&lt;author&gt;Borgelt, Christian&lt;/author&gt;&lt;/authors&gt;&lt;/contributors&gt;&lt;titles&gt;&lt;title&gt;Support Computation for Mining Frequent Subgraphs in a Single Graph&lt;/title&gt;&lt;secondary-title&gt;The 5th International Workshop on Mining and Learning with Graphs&lt;/secondary-title&gt;&lt;/titles&gt;&lt;keywords&gt;&lt;keyword&gt;graphs&lt;/keyword&gt;&lt;/keywords&gt;&lt;dates&gt;&lt;year&gt;2007&lt;/year&gt;&lt;/dates&gt;&lt;urls&gt;&lt;/urls&gt;&lt;electronic-resource-num&gt;citeulike-article-id:10193242&lt;/electronic-resource-num&gt;&lt;/record&gt;&lt;/Cite&gt;&lt;/EndNote</w:instrText>
      </w:r>
      <w:r w:rsidR="00FC19A4">
        <w:rPr>
          <w:rtl/>
        </w:rPr>
        <w:instrText>&gt;</w:instrText>
      </w:r>
      <w:r w:rsidR="00FC19A4">
        <w:rPr>
          <w:rtl/>
        </w:rPr>
        <w:fldChar w:fldCharType="separate"/>
      </w:r>
      <w:r w:rsidR="00FC19A4">
        <w:rPr>
          <w:noProof/>
          <w:rtl/>
        </w:rPr>
        <w:t>[</w:t>
      </w:r>
      <w:hyperlink w:anchor="_ENREF_61" w:tooltip="Fiedler, 2007 #120" w:history="1">
        <w:r w:rsidR="007F44B0">
          <w:rPr>
            <w:noProof/>
            <w:rtl/>
          </w:rPr>
          <w:t>61</w:t>
        </w:r>
      </w:hyperlink>
      <w:r w:rsidR="00FC19A4">
        <w:rPr>
          <w:noProof/>
          <w:rtl/>
        </w:rPr>
        <w:t>]</w:t>
      </w:r>
      <w:r w:rsidR="00FC19A4">
        <w:rPr>
          <w:rtl/>
        </w:rPr>
        <w:fldChar w:fldCharType="end"/>
      </w:r>
      <w:r w:rsidRPr="00A77F26">
        <w:rPr>
          <w:rFonts w:hint="cs"/>
          <w:rtl/>
        </w:rPr>
        <w:t xml:space="preserve">، نشان داده شده است که مقیاس مجموعه مستقل بیشینه همچنان به تأمین ویژگی ضد یکنواختی ادامه می دهد. مسئله اصلی در مورد این مقیاس این است که محاسبه آن به شدت پرهزینه است. بنابراین، تکنیک معرفی شده در </w:t>
      </w:r>
      <w:r w:rsidR="00FC19A4">
        <w:rPr>
          <w:rtl/>
        </w:rPr>
        <w:fldChar w:fldCharType="begin"/>
      </w:r>
      <w:r w:rsidR="00FC19A4">
        <w:rPr>
          <w:rtl/>
        </w:rPr>
        <w:instrText xml:space="preserve"> </w:instrText>
      </w:r>
      <w:r w:rsidR="00FC19A4">
        <w:instrText>ADDIN EN.CITE &lt;EndNote&gt;&lt;Cite&gt;&lt;Author&gt;Bringmann&lt;/Author&gt;&lt;Year&gt;2008&lt;/Year&gt;&lt;RecNum&gt;119&lt;/RecNum&gt;&lt;DisplayText&gt;[60]&lt;/DisplayText&gt;&lt;record&gt;&lt;rec-number&gt;119&lt;/rec-number&gt;&lt;foreign-keys&gt;&lt;key app="EN" db-id="5vaes0fpbfpepxedwv65twzav09zxxw9p5xs" timestamp="1420730536</w:instrText>
      </w:r>
      <w:r w:rsidR="00FC19A4">
        <w:rPr>
          <w:rtl/>
        </w:rPr>
        <w:instrText>"&gt;119&lt;/</w:instrText>
      </w:r>
      <w:r w:rsidR="00FC19A4">
        <w:instrText>key&gt;&lt;/foreign-keys&gt;&lt;ref-type name="Book Section"&gt;5&lt;/ref-type&gt;&lt;contributors&gt;&lt;authors&gt;&lt;author&gt;Bringmann, Björn&lt;/author&gt;&lt;author&gt;Nijssen, Siegfried&lt;/author&gt;&lt;/authors&gt;&lt;secondary-authors&gt;&lt;author&gt;Washio, Takashi&lt;/author&gt;&lt;author&gt;Suzuki, Einoshin&lt;/author&gt;&lt;author&gt;Ting, KaiMing&lt;/author&gt;&lt;author&gt;Inokuchi, Akihiro&lt;/author&gt;&lt;/secondary-authors&gt;&lt;/contributors&gt;&lt;titles&gt;&lt;title&gt;What Is Frequent in a Single Graph?&lt;/title&gt;&lt;secondary-title&gt;Advances in Knowledge Discovery and Data Mining&lt;/secondary-title&gt;&lt;tertiary-title&gt;Lecture Notes in Computer Science&lt;/tertiary-title&gt;&lt;/titles&gt;&lt;pages&gt;858-863&lt;/pages&gt;&lt;volume&gt;5012&lt;/volume&gt;&lt;section&gt;84&lt;/section&gt;&lt;keywords&gt;&lt;keyword&gt;graph mining&lt;/keyword&gt;&lt;keyword&gt;pattern mining&lt;/keyword&gt;&lt;keyword&gt;network analysis&lt;/keyword&gt;&lt;/keywords&gt;&lt;dates&gt;&lt;year&gt;20</w:instrText>
      </w:r>
      <w:r w:rsidR="00FC19A4">
        <w:rPr>
          <w:rtl/>
        </w:rPr>
        <w:instrText>08&lt;/</w:instrText>
      </w:r>
      <w:r w:rsidR="00FC19A4">
        <w:instrText>year&gt;&lt;pub-dates&gt;&lt;date&gt;2008/01/01&lt;/date&gt;&lt;/pub-dates&gt;&lt;/dates&gt;&lt;publisher&gt;Springer Berlin Heidelberg&lt;/publisher&gt;&lt;isbn&gt;978-3-540-68124-3&lt;/isbn&gt;&lt;urls&gt;&lt;related-urls&gt;&lt;url&gt;http://dx.doi.org/10.1007/978-3-540-68125-0_84&lt;/url&gt;&lt;/related-urls&gt;&lt;/urls&gt;&lt;electronic-resource-num&gt;10.1007/978-3-540-68125-0_84&lt;/electronic-resource-num&gt;&lt;language&gt;English&lt;/language&gt;&lt;/record&gt;&lt;/Cite&gt;&lt;/EndNote</w:instrText>
      </w:r>
      <w:r w:rsidR="00FC19A4">
        <w:rPr>
          <w:rtl/>
        </w:rPr>
        <w:instrText>&gt;</w:instrText>
      </w:r>
      <w:r w:rsidR="00FC19A4">
        <w:rPr>
          <w:rtl/>
        </w:rPr>
        <w:fldChar w:fldCharType="separate"/>
      </w:r>
      <w:r w:rsidR="00FC19A4">
        <w:rPr>
          <w:noProof/>
          <w:rtl/>
        </w:rPr>
        <w:t>[</w:t>
      </w:r>
      <w:hyperlink w:anchor="_ENREF_60" w:tooltip="Bringmann, 2008 #119" w:history="1">
        <w:r w:rsidR="007F44B0">
          <w:rPr>
            <w:noProof/>
            <w:rtl/>
          </w:rPr>
          <w:t>60</w:t>
        </w:r>
      </w:hyperlink>
      <w:r w:rsidR="00FC19A4">
        <w:rPr>
          <w:noProof/>
          <w:rtl/>
        </w:rPr>
        <w:t>]</w:t>
      </w:r>
      <w:r w:rsidR="00FC19A4">
        <w:rPr>
          <w:rtl/>
        </w:rPr>
        <w:fldChar w:fldCharType="end"/>
      </w:r>
      <w:r w:rsidRPr="00A77F26">
        <w:rPr>
          <w:rFonts w:hint="cs"/>
          <w:rtl/>
        </w:rPr>
        <w:t xml:space="preserve"> یک مقیاس متفاوت برای محاسبه پشتیبان الگو تعریف می کند. محاسبه پشتیبان تصویر ـ محور بیشینه یک الگوی مشخص مد نظر است. در این حالت، تعداد گره های منحصر بفرد گراف که یک گره از الگوی مشخص با آن متناظر می شود را محاسبه می کنیم. این مقیاس همچنان به تأمین ویژگی ضد یکنواختی ادامه می دهد و به همین دلیل می توان از آن به منظور تعیین ال</w:t>
      </w:r>
      <w:r w:rsidR="00FC19A4">
        <w:rPr>
          <w:rFonts w:hint="cs"/>
          <w:rtl/>
        </w:rPr>
        <w:t>گوهای پرتکرار اصلی استفاده کرد.</w:t>
      </w:r>
    </w:p>
    <w:p w:rsidR="001943CA" w:rsidRPr="00A77F26" w:rsidRDefault="001943CA" w:rsidP="007F44B0">
      <w:pPr>
        <w:tabs>
          <w:tab w:val="right" w:pos="540"/>
        </w:tabs>
        <w:rPr>
          <w:rtl/>
        </w:rPr>
      </w:pPr>
      <w:r w:rsidRPr="00A77F26">
        <w:rPr>
          <w:rFonts w:hint="cs"/>
          <w:rtl/>
        </w:rPr>
        <w:t xml:space="preserve">درمورد استخراج الگوی پرتکرار استاندارد، تعدادی از متغیرها برای یافتن الگوهای گراف محتمل است که عبارتند از تعیین الگوهای بیشینه </w:t>
      </w:r>
      <w:r w:rsidR="00FC19A4">
        <w:rPr>
          <w:rtl/>
        </w:rPr>
        <w:fldChar w:fldCharType="begin"/>
      </w:r>
      <w:r w:rsidR="00FC19A4">
        <w:rPr>
          <w:rtl/>
        </w:rPr>
        <w:instrText xml:space="preserve"> </w:instrText>
      </w:r>
      <w:r w:rsidR="00FC19A4">
        <w:instrText>ADDIN EN.CITE &lt;EndNote&gt;&lt;Cite&gt;&lt;Author&gt;Huan&lt;/Author&gt;&lt;Year&gt;2004&lt;/Year&gt;&lt;RecNum&gt;121&lt;/RecNum&gt;&lt;DisplayText&gt;[62]&lt;/DisplayText&gt;&lt;record&gt;&lt;rec-number&gt;121&lt;/rec-number&gt;&lt;foreign-keys&gt;&lt;key app="EN" db-id="5vaes0fpbfpepxedwv65twzav09zxxw9p5xs" timestamp="1420731922"&gt;121</w:instrText>
      </w:r>
      <w:r w:rsidR="00FC19A4">
        <w:rPr>
          <w:rtl/>
        </w:rPr>
        <w:instrText>&lt;/</w:instrText>
      </w:r>
      <w:r w:rsidR="00FC19A4">
        <w:instrText>key&gt;&lt;/foreign-keys&gt;&lt;ref-type name="Conference Paper"&gt;47&lt;/ref-type&gt;&lt;contributors&gt;&lt;authors&gt;&lt;author&gt;Jun Huan&lt;/author&gt;&lt;author&gt;Wei Wang&lt;/author&gt;&lt;author&gt;Jan Prins&lt;/author&gt;&lt;author&gt;Jiong Yang&lt;/author&gt;&lt;/authors&gt;&lt;/contributors&gt;&lt;titles&gt;&lt;title&gt;SPIN: mining maximal frequent subgraphs from graph databases&lt;/title&gt;&lt;secondary-title&gt;Proceedings of the tenth ACM SIGKDD international conference on Knowledge discovery and data mining&lt;/secondary-title&gt;&lt;/titles&gt;&lt;pages&gt;581-586&lt;/pages&gt;&lt;dates&gt;&lt;year&gt;2004&lt;/year&gt;&lt;/dates&gt;&lt;pub-location&gt;Seattle, WA, USA&lt;/pub-location&gt;&lt;publisher&gt;ACM&lt;/publisher&gt;&lt;urls&gt;&lt;/urls&gt;&lt;custom1&gt;1014123&lt;/custom1&gt;&lt;electronic-resource-num&gt;10.1145/1014052.1014123&lt;/electronic-resource-num&gt;&lt;/record&gt;&lt;/Cite&gt;&lt;/EndNote</w:instrText>
      </w:r>
      <w:r w:rsidR="00FC19A4">
        <w:rPr>
          <w:rtl/>
        </w:rPr>
        <w:instrText>&gt;</w:instrText>
      </w:r>
      <w:r w:rsidR="00FC19A4">
        <w:rPr>
          <w:rtl/>
        </w:rPr>
        <w:fldChar w:fldCharType="separate"/>
      </w:r>
      <w:r w:rsidR="00FC19A4">
        <w:rPr>
          <w:noProof/>
          <w:rtl/>
        </w:rPr>
        <w:t>[</w:t>
      </w:r>
      <w:hyperlink w:anchor="_ENREF_62" w:tooltip="Huan, 2004 #121" w:history="1">
        <w:r w:rsidR="007F44B0">
          <w:rPr>
            <w:noProof/>
            <w:rtl/>
          </w:rPr>
          <w:t>62</w:t>
        </w:r>
      </w:hyperlink>
      <w:r w:rsidR="00FC19A4">
        <w:rPr>
          <w:noProof/>
          <w:rtl/>
        </w:rPr>
        <w:t>]</w:t>
      </w:r>
      <w:r w:rsidR="00FC19A4">
        <w:rPr>
          <w:rtl/>
        </w:rPr>
        <w:fldChar w:fldCharType="end"/>
      </w:r>
      <w:r w:rsidRPr="00A77F26">
        <w:rPr>
          <w:rFonts w:hint="cs"/>
          <w:rtl/>
        </w:rPr>
        <w:t xml:space="preserve">، الگوهای مسدود </w:t>
      </w:r>
      <w:r w:rsidR="0032374D">
        <w:rPr>
          <w:rtl/>
        </w:rPr>
        <w:fldChar w:fldCharType="begin"/>
      </w:r>
      <w:r w:rsidR="0032374D">
        <w:rPr>
          <w:rtl/>
        </w:rPr>
        <w:instrText xml:space="preserve"> </w:instrText>
      </w:r>
      <w:r w:rsidR="0032374D">
        <w:instrText>ADDIN EN.CITE &lt;EndNote&gt;&lt;Cite&gt;&lt;Author&gt;Yan&lt;/Author&gt;&lt;Year&gt;2003&lt;/Year&gt;&lt;RecNum&gt;87&lt;/RecNum&gt;&lt;DisplayText&gt;[30]&lt;/DisplayText&gt;&lt;record&gt;&lt;rec-number&gt;87&lt;/rec-number&gt;&lt;foreign-keys&gt;&lt;key app="EN" db-id="5vaes0fpbfpepxedwv65twzav09zxxw9p5xs" timestamp="1419538400"&gt;87&lt;/key</w:instrText>
      </w:r>
      <w:r w:rsidR="0032374D">
        <w:rPr>
          <w:rtl/>
        </w:rPr>
        <w:instrText>&gt;&lt;/</w:instrText>
      </w:r>
      <w:r w:rsidR="0032374D">
        <w:instrText>foreign-keys&gt;&lt;ref-type name="Conference Paper"&gt;47&lt;/ref-type&gt;&lt;contributors&gt;&lt;authors&gt;&lt;author&gt;Xifeng Yan&lt;/author&gt;&lt;author&gt;Jiawei Han&lt;/author&gt;&lt;/authors&gt;&lt;/contributors&gt;&lt;titles&gt;&lt;title&gt;CloseGraph: mining closed frequent graph patterns&lt;/title&gt;&lt;secondary-title&gt;Proceedings of the ninth ACM SIGKDD international conference on Knowledge discovery and data mining&lt;/secondary-title&gt;&lt;/titles&gt;&lt;pages&gt;286-295&lt;/pages&gt;&lt;dates&gt;&lt;year&gt;2003&lt;/year&gt;&lt;/dates&gt;&lt;pub-location&gt;Washington, D.C.&lt;/pub-location&gt;&lt;publisher&gt;ACM&lt;/publisher&gt;&lt;urls</w:instrText>
      </w:r>
      <w:r w:rsidR="0032374D">
        <w:rPr>
          <w:rtl/>
        </w:rPr>
        <w:instrText>&gt;&lt;/</w:instrText>
      </w:r>
      <w:r w:rsidR="0032374D">
        <w:instrText>urls&gt;&lt;custom1&gt;956784&lt;/custom1&gt;&lt;electronic-resource-num&gt;10.1145/956750.956784&lt;/electronic-resource-num&gt;&lt;/record&gt;&lt;/Cite&gt;&lt;/EndNote</w:instrText>
      </w:r>
      <w:r w:rsidR="0032374D">
        <w:rPr>
          <w:rtl/>
        </w:rPr>
        <w:instrText>&gt;</w:instrText>
      </w:r>
      <w:r w:rsidR="0032374D">
        <w:rPr>
          <w:rtl/>
        </w:rPr>
        <w:fldChar w:fldCharType="separate"/>
      </w:r>
      <w:r w:rsidR="0032374D">
        <w:rPr>
          <w:noProof/>
          <w:rtl/>
        </w:rPr>
        <w:t>[</w:t>
      </w:r>
      <w:hyperlink w:anchor="_ENREF_30" w:tooltip="Yan, 2003 #87" w:history="1">
        <w:r w:rsidR="007F44B0">
          <w:rPr>
            <w:noProof/>
            <w:rtl/>
          </w:rPr>
          <w:t>30</w:t>
        </w:r>
      </w:hyperlink>
      <w:r w:rsidR="0032374D">
        <w:rPr>
          <w:noProof/>
          <w:rtl/>
        </w:rPr>
        <w:t>]</w:t>
      </w:r>
      <w:r w:rsidR="0032374D">
        <w:rPr>
          <w:rtl/>
        </w:rPr>
        <w:fldChar w:fldCharType="end"/>
      </w:r>
      <w:r w:rsidRPr="00A77F26">
        <w:rPr>
          <w:rFonts w:hint="cs"/>
          <w:rtl/>
        </w:rPr>
        <w:t>، یا الگوهای مهم</w:t>
      </w:r>
      <w:r w:rsidR="0032374D">
        <w:rPr>
          <w:rFonts w:hint="cs"/>
          <w:rtl/>
        </w:rPr>
        <w:t xml:space="preserve"> </w:t>
      </w:r>
      <w:r w:rsidR="0032374D">
        <w:rPr>
          <w:rtl/>
        </w:rPr>
        <w:fldChar w:fldCharType="begin"/>
      </w:r>
      <w:r w:rsidR="0032374D">
        <w:rPr>
          <w:rtl/>
        </w:rPr>
        <w:instrText xml:space="preserve"> </w:instrText>
      </w:r>
      <w:r w:rsidR="0032374D">
        <w:instrText>ADDIN EN.CITE &lt;EndNote&gt;&lt;Cite&gt;&lt;Author&gt;and Ambuj K. Singh&lt;/Author&gt;&lt;RecNum&gt;123&lt;/RecNum&gt;&lt;DisplayText&gt;[64]&lt;/DisplayText&gt;&lt;record&gt;&lt;rec-number&gt;123&lt;/rec-number&gt;&lt;foreign-keys&gt;&lt;key app="EN" db-id="5vaes0fpbfpepxedwv65twzav09zxxw9p5xs" timestamp="1420733798"&gt;123&lt;/key&gt;&lt;/foreign-keys&gt;&lt;ref-type name="Conference Proceedings"&gt;10&lt;/ref-type&gt;&lt;contributors&gt;&lt;authors&gt;&lt;author&gt;and Ambuj K. Singh, Sayan Ranu&lt;/author&gt;&lt;/authors&gt;&lt;/contributors&gt;&lt;titles&gt;&lt;title&gt;GraphSig: A Scalable Approach to Mining Significant Subgraphs in&amp;lt;p&amp;gt; Large Graph Databases&lt;/title&gt;&lt;secondary-title&gt;Proceedings of the 25th International Conference on Data Engineering,&amp;lt;p&amp;gt; ICDE 2009, March 29 2009 - April 2 2009, Shanghai, China&lt;/secondary-title&gt;&lt;/titles&gt;&lt;pages&gt;844-855&lt;/pages&gt;&lt;dates&gt;&lt;pub-dates&gt;&lt;date&gt;20</w:instrText>
      </w:r>
      <w:r w:rsidR="0032374D">
        <w:rPr>
          <w:rtl/>
        </w:rPr>
        <w:instrText>09&lt;/</w:instrText>
      </w:r>
      <w:r w:rsidR="0032374D">
        <w:instrText>date&gt;&lt;/pub-dates&gt;&lt;/dates&gt;&lt;work-type&gt;http://dx.doi.org/10.1109/ICDE.2009.133&lt;/work-type&gt;&lt;urls&gt;&lt;related-urls&gt;&lt;url&gt;http://dx.doi.org/10.1109/ICDE.2009.133&lt;/url&gt;&lt;/related-urls&gt;&lt;/urls&gt;&lt;/record&gt;&lt;/Cite&gt;&lt;/EndNote</w:instrText>
      </w:r>
      <w:r w:rsidR="0032374D">
        <w:rPr>
          <w:rtl/>
        </w:rPr>
        <w:instrText>&gt;</w:instrText>
      </w:r>
      <w:r w:rsidR="0032374D">
        <w:rPr>
          <w:rtl/>
        </w:rPr>
        <w:fldChar w:fldCharType="separate"/>
      </w:r>
      <w:r w:rsidR="0032374D">
        <w:rPr>
          <w:noProof/>
          <w:rtl/>
        </w:rPr>
        <w:t>[</w:t>
      </w:r>
      <w:hyperlink w:anchor="_ENREF_64" w:tooltip="and Ambuj K. Singh,  #123" w:history="1">
        <w:r w:rsidR="007F44B0">
          <w:rPr>
            <w:noProof/>
            <w:rtl/>
          </w:rPr>
          <w:t>64</w:t>
        </w:r>
      </w:hyperlink>
      <w:r w:rsidR="0032374D">
        <w:rPr>
          <w:noProof/>
          <w:rtl/>
        </w:rPr>
        <w:t>]</w:t>
      </w:r>
      <w:r w:rsidR="0032374D">
        <w:rPr>
          <w:rtl/>
        </w:rPr>
        <w:fldChar w:fldCharType="end"/>
      </w:r>
      <w:r w:rsidRPr="00A77F26">
        <w:rPr>
          <w:rFonts w:hint="cs"/>
          <w:rtl/>
        </w:rPr>
        <w:t xml:space="preserve">. لازم به ذکر است که الگوهای گراف مهم را می توان بسته به کاربرد آن به شیوه های مختلفی تعیین کرد. در </w:t>
      </w:r>
      <w:r w:rsidR="000E44F0">
        <w:rPr>
          <w:rtl/>
        </w:rPr>
        <w:fldChar w:fldCharType="begin"/>
      </w:r>
      <w:r w:rsidR="000E44F0">
        <w:rPr>
          <w:rtl/>
        </w:rPr>
        <w:instrText xml:space="preserve"> </w:instrText>
      </w:r>
      <w:r w:rsidR="000E44F0">
        <w:instrText>ADDIN EN.CITE &lt;EndNote&gt;&lt;Cite&gt;&lt;Author&gt;and Ambuj K. Singh&lt;/Author&gt;&lt;RecNum&gt;123&lt;/RecNum&gt;&lt;DisplayText&gt;[64]&lt;/DisplayText&gt;&lt;record&gt;&lt;rec-number&gt;123&lt;/rec-number&gt;&lt;foreign-keys&gt;&lt;key app="EN" db-id="5vaes0fpbfpepxedwv65twzav09zxxw9p5xs" timestamp="1420733798"&gt;123&lt;/key&gt;&lt;/foreign-keys&gt;&lt;ref-type name="Conference Proceedings"&gt;10&lt;/ref-type&gt;&lt;contributors&gt;&lt;authors&gt;&lt;author&gt;and Ambuj K. Singh, Sayan Ranu&lt;/author&gt;&lt;/authors&gt;&lt;/contributors&gt;&lt;titles&gt;&lt;title&gt;GraphSig: A Scalable Approach to Mining Significant Subgraphs in&amp;lt;p&amp;gt; Large Graph Databases&lt;/title&gt;&lt;secondary-title&gt;Proceedings of the 25th International Conference on Data Engineering,&amp;lt;p&amp;gt; ICDE 2009, March 29 2009 - April 2 2009, Shanghai, China&lt;/secondary-title&gt;&lt;/titles&gt;&lt;pages&gt;844-855&lt;/pages&gt;&lt;dates&gt;&lt;pub-dates&gt;&lt;date&gt;20</w:instrText>
      </w:r>
      <w:r w:rsidR="000E44F0">
        <w:rPr>
          <w:rtl/>
        </w:rPr>
        <w:instrText>09&lt;/</w:instrText>
      </w:r>
      <w:r w:rsidR="000E44F0">
        <w:instrText>date&gt;&lt;/pub-dates&gt;&lt;/dates&gt;&lt;work-type&gt;http://dx.doi.org/10.1109/ICDE.2009.133&lt;/work-type&gt;&lt;urls&gt;&lt;related-urls&gt;&lt;url&gt;http://dx.doi.org/10.1109/ICDE.2009.133&lt;/url&gt;&lt;/related-urls&gt;&lt;/urls&gt;&lt;/record&gt;&lt;/Cite&gt;&lt;/EndNote</w:instrText>
      </w:r>
      <w:r w:rsidR="000E44F0">
        <w:rPr>
          <w:rtl/>
        </w:rPr>
        <w:instrText>&gt;</w:instrText>
      </w:r>
      <w:r w:rsidR="000E44F0">
        <w:rPr>
          <w:rtl/>
        </w:rPr>
        <w:fldChar w:fldCharType="separate"/>
      </w:r>
      <w:r w:rsidR="000E44F0">
        <w:rPr>
          <w:noProof/>
          <w:rtl/>
        </w:rPr>
        <w:t>[</w:t>
      </w:r>
      <w:hyperlink w:anchor="_ENREF_64" w:tooltip="and Ambuj K. Singh,  #123" w:history="1">
        <w:r w:rsidR="007F44B0">
          <w:rPr>
            <w:noProof/>
            <w:rtl/>
          </w:rPr>
          <w:t>64</w:t>
        </w:r>
      </w:hyperlink>
      <w:r w:rsidR="000E44F0">
        <w:rPr>
          <w:noProof/>
          <w:rtl/>
        </w:rPr>
        <w:t>]</w:t>
      </w:r>
      <w:r w:rsidR="000E44F0">
        <w:rPr>
          <w:rtl/>
        </w:rPr>
        <w:fldChar w:fldCharType="end"/>
      </w:r>
      <w:r w:rsidRPr="00A77F26">
        <w:rPr>
          <w:rFonts w:hint="cs"/>
          <w:rtl/>
        </w:rPr>
        <w:t xml:space="preserve">، گراف های مهم با تبدیل نواحی گراف ها به خاصیت ها و ارزیابی ارزش متناظر بر حسب مقادیر ـ </w:t>
      </w:r>
      <w:r w:rsidRPr="00A77F26">
        <w:t>p</w:t>
      </w:r>
      <w:r w:rsidRPr="00A77F26">
        <w:rPr>
          <w:rFonts w:hint="cs"/>
          <w:rtl/>
        </w:rPr>
        <w:t xml:space="preserve"> تعیین می شوند. در </w:t>
      </w:r>
      <w:r w:rsidR="006B171B">
        <w:rPr>
          <w:rtl/>
        </w:rPr>
        <w:fldChar w:fldCharType="begin"/>
      </w:r>
      <w:r w:rsidR="006B171B">
        <w:rPr>
          <w:rtl/>
        </w:rPr>
        <w:instrText xml:space="preserve"> </w:instrText>
      </w:r>
      <w:r w:rsidR="006B171B">
        <w:instrText>ADDIN EN.CITE &lt;EndNote&gt;&lt;Cite&gt;&lt;Author&gt;Yan&lt;/Author&gt;&lt;Year&gt;2003&lt;/Year&gt;&lt;RecNum&gt;87&lt;/RecNum&gt;&lt;DisplayText&gt;[30]&lt;/DisplayText&gt;&lt;record&gt;&lt;rec-number&gt;87&lt;/rec-number&gt;&lt;foreign-keys&gt;&lt;key app="EN" db-id="5vaes0fpbfpepxedwv65twzav09zxxw9p5xs" timestamp="1419538400"&gt;87&lt;/key</w:instrText>
      </w:r>
      <w:r w:rsidR="006B171B">
        <w:rPr>
          <w:rtl/>
        </w:rPr>
        <w:instrText>&gt;&lt;/</w:instrText>
      </w:r>
      <w:r w:rsidR="006B171B">
        <w:instrText>foreign-keys&gt;&lt;ref-type name="Conference Paper"&gt;47&lt;/ref-type&gt;&lt;contributors&gt;&lt;authors&gt;&lt;author&gt;Xifeng Yan&lt;/author&gt;&lt;author&gt;Jiawei Han&lt;/author&gt;&lt;/authors&gt;&lt;/contributors&gt;&lt;titles&gt;&lt;title&gt;CloseGraph: mining closed frequent graph patterns&lt;/title&gt;&lt;secondary-title&gt;Proceedings of the ninth ACM SIGKDD international conference on Knowledge discovery and data mining&lt;/secondary-title&gt;&lt;/titles&gt;&lt;pages&gt;286-295&lt;/pages&gt;&lt;dates&gt;&lt;year&gt;2003&lt;/year&gt;&lt;/dates&gt;&lt;pub-location&gt;Washington, D.C.&lt;/pub-location&gt;&lt;publisher&gt;ACM&lt;/publisher&gt;&lt;urls</w:instrText>
      </w:r>
      <w:r w:rsidR="006B171B">
        <w:rPr>
          <w:rtl/>
        </w:rPr>
        <w:instrText>&gt;&lt;/</w:instrText>
      </w:r>
      <w:r w:rsidR="006B171B">
        <w:instrText>urls&gt;&lt;custom1&gt;956784&lt;/custom1&gt;&lt;electronic-resource-num&gt;10.1145/956750.956784&lt;/electronic-resource-num&gt;&lt;/record&gt;&lt;/Cite&gt;&lt;/EndNote</w:instrText>
      </w:r>
      <w:r w:rsidR="006B171B">
        <w:rPr>
          <w:rtl/>
        </w:rPr>
        <w:instrText>&gt;</w:instrText>
      </w:r>
      <w:r w:rsidR="006B171B">
        <w:rPr>
          <w:rtl/>
        </w:rPr>
        <w:fldChar w:fldCharType="separate"/>
      </w:r>
      <w:r w:rsidR="006B171B">
        <w:rPr>
          <w:noProof/>
          <w:rtl/>
        </w:rPr>
        <w:t>[</w:t>
      </w:r>
      <w:hyperlink w:anchor="_ENREF_30" w:tooltip="Yan, 2003 #87" w:history="1">
        <w:r w:rsidR="007F44B0">
          <w:rPr>
            <w:noProof/>
            <w:rtl/>
          </w:rPr>
          <w:t>30</w:t>
        </w:r>
      </w:hyperlink>
      <w:r w:rsidR="006B171B">
        <w:rPr>
          <w:noProof/>
          <w:rtl/>
        </w:rPr>
        <w:t>]</w:t>
      </w:r>
      <w:r w:rsidR="006B171B">
        <w:rPr>
          <w:rtl/>
        </w:rPr>
        <w:fldChar w:fldCharType="end"/>
      </w:r>
      <w:r w:rsidRPr="00A77F26">
        <w:rPr>
          <w:rFonts w:hint="cs"/>
          <w:rtl/>
        </w:rPr>
        <w:t xml:space="preserve">، الگوهای مهم برحسب توابع واقعی اختیاری تعیین می شوند. یک فرا چارچوب در </w:t>
      </w:r>
      <w:r w:rsidR="006B171B">
        <w:rPr>
          <w:rtl/>
        </w:rPr>
        <w:fldChar w:fldCharType="begin"/>
      </w:r>
      <w:r w:rsidR="006B171B">
        <w:rPr>
          <w:rtl/>
        </w:rPr>
        <w:instrText xml:space="preserve"> </w:instrText>
      </w:r>
      <w:r w:rsidR="006B171B">
        <w:instrText>ADDIN EN.CITE &lt;EndNote&gt;&lt;Cite&gt;&lt;Author&gt;Yan&lt;/Author&gt;&lt;Year&gt;2003&lt;/Year&gt;&lt;RecNum&gt;87&lt;/RecNum&gt;&lt;DisplayText&gt;[30]&lt;/DisplayText&gt;&lt;record&gt;&lt;rec-number&gt;87&lt;/rec-number&gt;&lt;foreign-keys&gt;&lt;key app="EN" db-id="5vaes0fpbfpepxedwv65twzav09zxxw9p5xs" timestamp="1419538400"&gt;87&lt;/key</w:instrText>
      </w:r>
      <w:r w:rsidR="006B171B">
        <w:rPr>
          <w:rtl/>
        </w:rPr>
        <w:instrText>&gt;&lt;/</w:instrText>
      </w:r>
      <w:r w:rsidR="006B171B">
        <w:instrText>foreign-keys&gt;&lt;ref-type name="Conference Paper"&gt;47&lt;/ref-type&gt;&lt;contributors&gt;&lt;authors&gt;&lt;author&gt;Xifeng Yan&lt;/author&gt;&lt;author&gt;Jiawei Han&lt;/author&gt;&lt;/authors&gt;&lt;/contributors&gt;&lt;titles&gt;&lt;title&gt;CloseGraph: mining closed frequent graph patterns&lt;/title&gt;&lt;secondary-title&gt;Proceedings of the ninth ACM SIGKDD international conference on Knowledge discovery and data mining&lt;/secondary-title&gt;&lt;/titles&gt;&lt;pages&gt;286-295&lt;/pages&gt;&lt;dates&gt;&lt;year&gt;2003&lt;/year&gt;&lt;/dates&gt;&lt;pub-location&gt;Washington, D.C.&lt;/pub-location&gt;&lt;publisher&gt;ACM&lt;/publisher&gt;&lt;urls</w:instrText>
      </w:r>
      <w:r w:rsidR="006B171B">
        <w:rPr>
          <w:rtl/>
        </w:rPr>
        <w:instrText>&gt;&lt;/</w:instrText>
      </w:r>
      <w:r w:rsidR="006B171B">
        <w:instrText>urls&gt;&lt;custom1&gt;956784&lt;/custom1&gt;&lt;electronic-resource-num&gt;10.1145/956750.956784&lt;/electronic-resource-num&gt;&lt;/record&gt;&lt;/Cite&gt;&lt;/EndNote</w:instrText>
      </w:r>
      <w:r w:rsidR="006B171B">
        <w:rPr>
          <w:rtl/>
        </w:rPr>
        <w:instrText>&gt;</w:instrText>
      </w:r>
      <w:r w:rsidR="006B171B">
        <w:rPr>
          <w:rtl/>
        </w:rPr>
        <w:fldChar w:fldCharType="separate"/>
      </w:r>
      <w:r w:rsidR="006B171B">
        <w:rPr>
          <w:noProof/>
          <w:rtl/>
        </w:rPr>
        <w:t>[</w:t>
      </w:r>
      <w:hyperlink w:anchor="_ENREF_30" w:tooltip="Yan, 2003 #87" w:history="1">
        <w:r w:rsidR="007F44B0">
          <w:rPr>
            <w:noProof/>
            <w:rtl/>
          </w:rPr>
          <w:t>30</w:t>
        </w:r>
      </w:hyperlink>
      <w:r w:rsidR="006B171B">
        <w:rPr>
          <w:noProof/>
          <w:rtl/>
        </w:rPr>
        <w:t>]</w:t>
      </w:r>
      <w:r w:rsidR="006B171B">
        <w:rPr>
          <w:rtl/>
        </w:rPr>
        <w:fldChar w:fldCharType="end"/>
      </w:r>
      <w:r w:rsidRPr="00A77F26">
        <w:rPr>
          <w:rFonts w:hint="cs"/>
          <w:rtl/>
        </w:rPr>
        <w:t xml:space="preserve"> معرفی شده است تا الگوهای مهم بر مبنای توابع واقعی اختیاری تعیین شوند. یکی از رویکردهای جالب برای شناسایی الگوهای مهم، ساخت نمودار درختی جستجوی مدل ـ محور یا </w:t>
      </w:r>
      <w:r w:rsidRPr="00A77F26">
        <w:t>mbT</w:t>
      </w:r>
      <w:r w:rsidRPr="00A77F26">
        <w:rPr>
          <w:rFonts w:hint="cs"/>
          <w:rtl/>
        </w:rPr>
        <w:t xml:space="preserve"> </w:t>
      </w:r>
      <w:r w:rsidR="006B171B">
        <w:rPr>
          <w:rtl/>
        </w:rPr>
        <w:fldChar w:fldCharType="begin"/>
      </w:r>
      <w:r w:rsidR="006B171B">
        <w:rPr>
          <w:rtl/>
        </w:rPr>
        <w:instrText xml:space="preserve"> </w:instrText>
      </w:r>
      <w:r w:rsidR="006B171B">
        <w:instrText>ADDIN EN.CITE &lt;EndNote&gt;&lt;Cite&gt;&lt;Author&gt;Fan&lt;/Author&gt;&lt;Year&gt;2008&lt;/Year&gt;&lt;RecNum&gt;124&lt;/RecNum&gt;&lt;DisplayText&gt;[65]&lt;/DisplayText&gt;&lt;record&gt;&lt;rec-number&gt;124&lt;/rec-number&gt;&lt;foreign-keys&gt;&lt;key app="EN" db-id="5vaes0fpbfpepxedwv65twzav09zxxw9p5xs" timestamp="1420735903"&gt;124</w:instrText>
      </w:r>
      <w:r w:rsidR="006B171B">
        <w:rPr>
          <w:rtl/>
        </w:rPr>
        <w:instrText>&lt;/</w:instrText>
      </w:r>
      <w:r w:rsidR="006B171B">
        <w:instrText>key&gt;&lt;/foreign-keys&gt;&lt;ref-type name="Conference Paper"&gt;47&lt;/ref-type&gt;&lt;contributors&gt;&lt;authors&gt;&lt;author&gt;Wei Fan&lt;/author&gt;&lt;author&gt;Kun Zhang&lt;/author&gt;&lt;author&gt;Hong Cheng&lt;/author&gt;&lt;author&gt;Jing Gao&lt;/author&gt;&lt;author&gt;Xifeng Yan&lt;/author&gt;&lt;author&gt;Jiawei Han&lt;/author&gt;&lt;author&gt;Philip Yu&lt;/author&gt;&lt;author&gt;Olivier Verscheure&lt;/author&gt;&lt;/authors&gt;&lt;/contributors&gt;&lt;titles&gt;&lt;title&gt;Direct mining of discriminative and essential frequent patterns via model-based search tree&lt;/title&gt;&lt;secondary-title&gt;Proceedings of the 14th ACM SIGKDD international</w:instrText>
      </w:r>
      <w:r w:rsidR="006B171B">
        <w:rPr>
          <w:rtl/>
        </w:rPr>
        <w:instrText xml:space="preserve"> </w:instrText>
      </w:r>
      <w:r w:rsidR="006B171B">
        <w:instrText>conference on Knowledge discovery and data mining&lt;/secondary-title&gt;&lt;/titles&gt;&lt;pages&gt;230-238&lt;/pages&gt;&lt;dates&gt;&lt;year&gt;2008&lt;/year&gt;&lt;/dates&gt;&lt;pub-location&gt;Las Vegas, Nevada, USA&lt;/pub-location&gt;&lt;publisher&gt;ACM&lt;/publisher&gt;&lt;urls&gt;&lt;/urls&gt;&lt;custom1&gt;1401922&lt;/custom1&gt;&lt;electronic-resource-num&gt;10.1145/1401890.1401922&lt;/electronic-resource-num&gt;&lt;/record&gt;&lt;/Cite&gt;&lt;/EndNote</w:instrText>
      </w:r>
      <w:r w:rsidR="006B171B">
        <w:rPr>
          <w:rtl/>
        </w:rPr>
        <w:instrText>&gt;</w:instrText>
      </w:r>
      <w:r w:rsidR="006B171B">
        <w:rPr>
          <w:rtl/>
        </w:rPr>
        <w:fldChar w:fldCharType="separate"/>
      </w:r>
      <w:r w:rsidR="006B171B">
        <w:rPr>
          <w:noProof/>
          <w:rtl/>
        </w:rPr>
        <w:t>[</w:t>
      </w:r>
      <w:hyperlink w:anchor="_ENREF_65" w:tooltip="Fan, 2008 #124" w:history="1">
        <w:r w:rsidR="007F44B0">
          <w:rPr>
            <w:noProof/>
            <w:rtl/>
          </w:rPr>
          <w:t>65</w:t>
        </w:r>
      </w:hyperlink>
      <w:r w:rsidR="006B171B">
        <w:rPr>
          <w:noProof/>
          <w:rtl/>
        </w:rPr>
        <w:t>]</w:t>
      </w:r>
      <w:r w:rsidR="006B171B">
        <w:rPr>
          <w:rtl/>
        </w:rPr>
        <w:fldChar w:fldCharType="end"/>
      </w:r>
      <w:r w:rsidRPr="00A77F26">
        <w:rPr>
          <w:rFonts w:hint="cs"/>
          <w:rtl/>
        </w:rPr>
        <w:t xml:space="preserve"> است. استفاده از تقسیم و دستیابی برای شناسایی الگوهای مهم، ساخت نمودار درختی جستجوی مدل ـ محور یا </w:t>
      </w:r>
      <w:r w:rsidRPr="00A77F26">
        <w:t>mbT</w:t>
      </w:r>
      <w:r w:rsidRPr="00A77F26">
        <w:rPr>
          <w:rFonts w:hint="cs"/>
          <w:rtl/>
        </w:rPr>
        <w:t xml:space="preserve"> است. استفاده از تقسیم و دستیابی برای استخراج مهم ترین الگوها در یک فضای فرعی از نمونه ها، ایده اصلی این رویکرد است. این رویکرد یک درخت تصمیم می سازد که داده ها را به گره های مختلف تقسیم بندی می کند. پس از آن در هر گره، مستقیماً یک الگوی متمایز برای تقسیم تکمیلی نمونه ها به زیر مجموعه های واضح تر و محض تر شناسایی می کند. از آنجایی که تعداد نمونه های نزدیک به سطح برگ نسبتاً کم است، این رویکرد قادر است الگوهای دارای پشتیبان کلی کاملاً ضعیف که روی مجموعه داده های کلی قابل شمارش نیستند را بررسی می کند. برای بعضی از مجموعه داده های گراف که در برنامه های کشف موا</w:t>
      </w:r>
      <w:r w:rsidR="006B171B">
        <w:rPr>
          <w:rFonts w:hint="cs"/>
          <w:rtl/>
        </w:rPr>
        <w:t>د مخدر وجود دارند</w:t>
      </w:r>
      <w:r w:rsidRPr="00A77F26">
        <w:rPr>
          <w:rFonts w:hint="cs"/>
          <w:rtl/>
        </w:rPr>
        <w:t xml:space="preserve">، می تواند الگوهای گراف مهم را استخراج کنند که برای بسیاری از رویکرد های دیگر دشوار است. این الگوریتم به خاطر استفاده از الگوی تکنیک </w:t>
      </w:r>
      <w:r w:rsidR="006B171B" w:rsidRPr="00A77F26">
        <w:t>mbT</w:t>
      </w:r>
      <w:r w:rsidR="006B171B" w:rsidRPr="00A77F26">
        <w:rPr>
          <w:rFonts w:hint="cs"/>
          <w:rtl/>
        </w:rPr>
        <w:t xml:space="preserve"> </w:t>
      </w:r>
      <w:r w:rsidRPr="00A77F26">
        <w:rPr>
          <w:rFonts w:hint="cs"/>
          <w:rtl/>
        </w:rPr>
        <w:t>به گراف ها محدود نمی شود بلکه برای مجموعه داده ها و توالی ها نیز قابل اجرا است و مجموعه الگوی است</w:t>
      </w:r>
      <w:r w:rsidR="006B171B">
        <w:rPr>
          <w:rFonts w:hint="cs"/>
          <w:rtl/>
        </w:rPr>
        <w:t>خراج شده کوچک و مهم است.</w:t>
      </w:r>
    </w:p>
    <w:p w:rsidR="001943CA" w:rsidRPr="00A77F26" w:rsidRDefault="001943CA" w:rsidP="00F15F0F">
      <w:pPr>
        <w:tabs>
          <w:tab w:val="right" w:pos="540"/>
        </w:tabs>
        <w:rPr>
          <w:rtl/>
        </w:rPr>
      </w:pPr>
      <w:r w:rsidRPr="00A77F26">
        <w:rPr>
          <w:rFonts w:hint="cs"/>
          <w:rtl/>
        </w:rPr>
        <w:t xml:space="preserve">یکی از چالش های مهم که در چارچوب تمام الگوریتم های استخراج الگوی پرتکرار پدید می آید مربوط به تعداد زیاد الگوهایی است که می توان از پایگاه داده ها استخراج کرد. این مسئله به ویژه در مورد گراف ها شدیدتر است زیرا اندازه خروجی می تواند به شدت بزرگ باشد. یک راه حل برای کاهش تعداد الگوهای بازنما (نمونه) اعلام الگوهای پرتکرار بر حسب راست گوشه بودن (قائم بودن) آنهاست. مدلی تحت عنوان </w:t>
      </w:r>
      <w:r w:rsidRPr="00A77F26">
        <w:t>ORIGAMI</w:t>
      </w:r>
      <w:r w:rsidRPr="00A77F26">
        <w:rPr>
          <w:rFonts w:hint="cs"/>
          <w:rtl/>
        </w:rPr>
        <w:t xml:space="preserve"> ارائه شده است، که الگوهای گراف پرتکرار را تنها در صورتی اعلام می کند که شباهت کمتر از آستانه </w:t>
      </w:r>
      <w:r w:rsidRPr="00A77F26">
        <w:rPr>
          <w:rFonts w:ascii="Cambria Math" w:eastAsia="MS Gothic" w:hAnsi="Cambria Math" w:cs="Cambria Math" w:hint="cs"/>
          <w:rtl/>
        </w:rPr>
        <w:t>∝</w:t>
      </w:r>
      <w:r w:rsidRPr="00A77F26">
        <w:rPr>
          <w:rFonts w:hint="cs"/>
          <w:rtl/>
        </w:rPr>
        <w:t xml:space="preserve">  باشد. اینگونه الگوها به عنوان الگوهای قائم ـ </w:t>
      </w:r>
      <w:r w:rsidRPr="00A77F26">
        <w:rPr>
          <w:rFonts w:ascii="Cambria Math" w:eastAsia="MS Gothic" w:hAnsi="Cambria Math" w:cs="Cambria Math" w:hint="cs"/>
          <w:rtl/>
        </w:rPr>
        <w:t>∝</w:t>
      </w:r>
      <w:r w:rsidRPr="00A77F26">
        <w:rPr>
          <w:rFonts w:hint="cs"/>
          <w:rtl/>
        </w:rPr>
        <w:t xml:space="preserve"> نیز شناخته می شوند. مجموعه الگوی </w:t>
      </w:r>
      <w:r w:rsidRPr="00A77F26">
        <w:rPr>
          <w:rFonts w:ascii="Times New Roman" w:eastAsia="MS Gothic" w:hAnsi="Times New Roman" w:cs="Times New Roman" w:hint="cs"/>
          <w:rtl/>
        </w:rPr>
        <w:t>ρ</w:t>
      </w:r>
      <w:r w:rsidRPr="00A77F26">
        <w:rPr>
          <w:rFonts w:hint="cs"/>
          <w:rtl/>
        </w:rPr>
        <w:t xml:space="preserve"> در صورتی </w:t>
      </w:r>
      <w:r w:rsidRPr="00A77F26">
        <w:rPr>
          <w:rFonts w:hint="cs"/>
          <w:rtl/>
        </w:rPr>
        <w:lastRenderedPageBreak/>
        <w:t xml:space="preserve">بازنمای ـ </w:t>
      </w:r>
      <w:r w:rsidRPr="00A77F26">
        <w:rPr>
          <w:rFonts w:ascii="Times New Roman" w:hAnsi="Times New Roman" w:cs="Times New Roman" w:hint="cs"/>
          <w:rtl/>
        </w:rPr>
        <w:t>β</w:t>
      </w:r>
      <w:r w:rsidRPr="00A77F26">
        <w:rPr>
          <w:rFonts w:hint="cs"/>
          <w:rtl/>
        </w:rPr>
        <w:t xml:space="preserve"> گفته می شود که به ازای هر الگوی اعلام نشده </w:t>
      </w:r>
      <w:r w:rsidRPr="00A77F26">
        <w:t>g</w:t>
      </w:r>
      <w:r w:rsidRPr="00A77F26">
        <w:rPr>
          <w:rFonts w:hint="cs"/>
          <w:rtl/>
        </w:rPr>
        <w:t xml:space="preserve"> دست کم یک الگو در </w:t>
      </w:r>
      <w:r w:rsidRPr="00A77F26">
        <w:rPr>
          <w:rFonts w:ascii="Times New Roman" w:eastAsia="MS Gothic" w:hAnsi="Times New Roman" w:cs="Times New Roman" w:hint="cs"/>
          <w:rtl/>
        </w:rPr>
        <w:t>ρ</w:t>
      </w:r>
      <w:r w:rsidRPr="00A77F26">
        <w:rPr>
          <w:rFonts w:hint="cs"/>
          <w:rtl/>
        </w:rPr>
        <w:t xml:space="preserve"> پیدا شود که شباهت آن به </w:t>
      </w:r>
      <w:r w:rsidRPr="00A77F26">
        <w:t>g</w:t>
      </w:r>
      <w:r w:rsidRPr="00A77F26">
        <w:rPr>
          <w:rFonts w:hint="cs"/>
          <w:rtl/>
        </w:rPr>
        <w:t xml:space="preserve"> حداقل معادل آستانه </w:t>
      </w:r>
      <w:r w:rsidRPr="00A77F26">
        <w:rPr>
          <w:rFonts w:ascii="Times New Roman" w:hAnsi="Times New Roman" w:cs="Times New Roman" w:hint="cs"/>
          <w:rtl/>
        </w:rPr>
        <w:t>β</w:t>
      </w:r>
      <w:r w:rsidRPr="00A77F26">
        <w:rPr>
          <w:rFonts w:hint="cs"/>
          <w:rtl/>
        </w:rPr>
        <w:t xml:space="preserve"> باشد. این دو محدودیت به بسیاری از جنبه های الگوهای ساختاری مورد توجه قرار می دهند. روش معرف</w:t>
      </w:r>
      <w:r w:rsidR="00FD56B8">
        <w:rPr>
          <w:rFonts w:hint="cs"/>
          <w:rtl/>
        </w:rPr>
        <w:t>ی</w:t>
      </w:r>
      <w:r w:rsidRPr="00A77F26">
        <w:rPr>
          <w:rFonts w:hint="cs"/>
          <w:rtl/>
        </w:rPr>
        <w:t xml:space="preserve"> شده مجموعه ای از تمام الگوهای قائم ـ </w:t>
      </w:r>
      <w:r w:rsidRPr="00A77F26">
        <w:rPr>
          <w:rFonts w:ascii="Cambria Math" w:eastAsia="MS Gothic" w:hAnsi="Cambria Math" w:cs="Cambria Math" w:hint="cs"/>
          <w:rtl/>
        </w:rPr>
        <w:t>∝</w:t>
      </w:r>
      <w:r w:rsidRPr="00A77F26">
        <w:rPr>
          <w:rFonts w:hint="cs"/>
          <w:rtl/>
        </w:rPr>
        <w:t xml:space="preserve">  و باز نمای ـ </w:t>
      </w:r>
      <w:r w:rsidRPr="00A77F26">
        <w:rPr>
          <w:rFonts w:ascii="Times New Roman" w:hAnsi="Times New Roman" w:cs="Times New Roman" w:hint="cs"/>
          <w:rtl/>
        </w:rPr>
        <w:t>β</w:t>
      </w:r>
      <w:r w:rsidRPr="00A77F26">
        <w:rPr>
          <w:rFonts w:hint="cs"/>
          <w:rtl/>
        </w:rPr>
        <w:t xml:space="preserve"> را مشخص می کند. در ای</w:t>
      </w:r>
      <w:r w:rsidR="00FD56B8">
        <w:rPr>
          <w:rFonts w:hint="cs"/>
          <w:rtl/>
        </w:rPr>
        <w:t>نجا، کاهش موارد زائد در مجموعه</w:t>
      </w:r>
      <w:r w:rsidRPr="00A77F26">
        <w:rPr>
          <w:rFonts w:hint="cs"/>
          <w:rtl/>
        </w:rPr>
        <w:t xml:space="preserve"> الگوهای اصلی مد نظر است به این منظور که درک بهتری از الگوهای اعلام شده به دست آید.</w:t>
      </w:r>
    </w:p>
    <w:p w:rsidR="001943CA" w:rsidRPr="00A77F26" w:rsidRDefault="001943CA" w:rsidP="007F44B0">
      <w:pPr>
        <w:tabs>
          <w:tab w:val="right" w:pos="540"/>
        </w:tabs>
      </w:pPr>
      <w:r w:rsidRPr="00A77F26">
        <w:rPr>
          <w:rFonts w:hint="cs"/>
          <w:rtl/>
        </w:rPr>
        <w:t>بعضی از شکل های به ویژه چالشی مسئله در چارچوب مجموعه داده های بسیار بزرگ یا گراف های داده های بزرگ ظاهر می شود. اخیراً، تکنیکی ارائه شد که از خلاصه سازی تصادفی به منظور کاهش مجموعه داده ها به یک اندازه ی بسیار کوچکتر استفاده می کند</w:t>
      </w:r>
      <w:r w:rsidR="00FD56B8">
        <w:rPr>
          <w:rFonts w:hint="cs"/>
          <w:rtl/>
        </w:rPr>
        <w:t xml:space="preserve"> </w:t>
      </w:r>
      <w:r w:rsidR="00FD56B8">
        <w:rPr>
          <w:rtl/>
        </w:rPr>
        <w:fldChar w:fldCharType="begin"/>
      </w:r>
      <w:r w:rsidR="00FD56B8">
        <w:rPr>
          <w:rtl/>
        </w:rPr>
        <w:instrText xml:space="preserve"> </w:instrText>
      </w:r>
      <w:r w:rsidR="00FD56B8">
        <w:instrText>ADDIN EN.CITE &lt;EndNote&gt;&lt;Cite&gt;&lt;Author&gt;Chen&lt;/Author&gt;&lt;Year&gt;2009&lt;/Year&gt;&lt;RecNum&gt;125&lt;/RecNum&gt;&lt;DisplayText&gt;[66]&lt;/DisplayText&gt;&lt;record&gt;&lt;rec-number&gt;125&lt;/rec-number&gt;&lt;foreign-keys&gt;&lt;key app="EN" db-id="5vaes0fpbfpepxedwv65twzav09zxxw9p5xs" timestamp="1420736599"&gt;125</w:instrText>
      </w:r>
      <w:r w:rsidR="00FD56B8">
        <w:rPr>
          <w:rtl/>
        </w:rPr>
        <w:instrText>&lt;/</w:instrText>
      </w:r>
      <w:r w:rsidR="00FD56B8">
        <w:instrText>key&gt;&lt;/foreign-keys&gt;&lt;ref-type name="Journal Article"&gt;17&lt;/ref-type&gt;&lt;contributors&gt;&lt;authors&gt;&lt;author&gt;Chen Chen&lt;/author&gt;&lt;author&gt;Cindy X. Lin&lt;/author&gt;&lt;author&gt;Matt Fredrikson&lt;/author&gt;&lt;author&gt;Mihai Christodorescu&lt;/author&gt;&lt;author&gt;Xifeng Yan&lt;/author&gt;&lt;author&gt;Jiawei</w:instrText>
      </w:r>
      <w:r w:rsidR="00FD56B8">
        <w:rPr>
          <w:rtl/>
        </w:rPr>
        <w:instrText xml:space="preserve"> </w:instrText>
      </w:r>
      <w:r w:rsidR="00FD56B8">
        <w:instrText>Han&lt;/author&gt;&lt;/authors&gt;&lt;/contributors&gt;&lt;titles&gt;&lt;title&gt;Mining graph patterns efficiently via randomized summaries&lt;/title&gt;&lt;secondary-title&gt;Proc. VLDB Endow.&lt;/secondary-title&gt;&lt;/titles&gt;&lt;periodical&gt;&lt;full-title&gt;Proc. VLDB Endow.&lt;/full-title&gt;&lt;/periodical&gt;&lt;pages&gt;74</w:instrText>
      </w:r>
      <w:r w:rsidR="00FD56B8">
        <w:rPr>
          <w:rtl/>
        </w:rPr>
        <w:instrText>2-753&lt;/</w:instrText>
      </w:r>
      <w:r w:rsidR="00FD56B8">
        <w:instrText>pages&gt;&lt;volume&gt;2&lt;/volume&gt;&lt;number&gt;1&lt;/number&gt;&lt;dates&gt;&lt;year&gt;2009&lt;/year&gt;&lt;/dates&gt;&lt;isbn&gt;2150-8097&lt;/isbn&gt;&lt;urls&gt;&lt;/urls&gt;&lt;custom1&gt;1687711&lt;/custom1&gt;&lt;electronic-resource-num&gt;10.14778/1687627.1687711&lt;/electronic-resource-num&gt;&lt;/record&gt;&lt;/Cite&gt;&lt;/EndNote</w:instrText>
      </w:r>
      <w:r w:rsidR="00FD56B8">
        <w:rPr>
          <w:rtl/>
        </w:rPr>
        <w:instrText>&gt;</w:instrText>
      </w:r>
      <w:r w:rsidR="00FD56B8">
        <w:rPr>
          <w:rtl/>
        </w:rPr>
        <w:fldChar w:fldCharType="separate"/>
      </w:r>
      <w:r w:rsidR="00FD56B8">
        <w:rPr>
          <w:noProof/>
          <w:rtl/>
        </w:rPr>
        <w:t>[</w:t>
      </w:r>
      <w:hyperlink w:anchor="_ENREF_66" w:tooltip="Chen, 2009 #125" w:history="1">
        <w:r w:rsidR="007F44B0">
          <w:rPr>
            <w:noProof/>
            <w:rtl/>
          </w:rPr>
          <w:t>66</w:t>
        </w:r>
      </w:hyperlink>
      <w:r w:rsidR="00FD56B8">
        <w:rPr>
          <w:noProof/>
          <w:rtl/>
        </w:rPr>
        <w:t>]</w:t>
      </w:r>
      <w:r w:rsidR="00FD56B8">
        <w:rPr>
          <w:rtl/>
        </w:rPr>
        <w:fldChar w:fldCharType="end"/>
      </w:r>
      <w:r w:rsidRPr="00A77F26">
        <w:rPr>
          <w:rFonts w:hint="cs"/>
          <w:rtl/>
        </w:rPr>
        <w:t xml:space="preserve">. سپس این خلاصه سازی برای تعیین الگوهای نمودار فرعی پرتکرار از داده ها به کارگرفته می شود. محدوده ها بر مبنای مثبت های نادرست و منفی های ناردست و با استفاده از چنین رویکردی </w:t>
      </w:r>
      <w:r w:rsidR="00FD56B8">
        <w:rPr>
          <w:rFonts w:hint="cs"/>
          <w:rtl/>
        </w:rPr>
        <w:t>استخراج می شود.</w:t>
      </w:r>
      <w:r w:rsidRPr="00A77F26">
        <w:rPr>
          <w:rFonts w:hint="cs"/>
          <w:rtl/>
        </w:rPr>
        <w:t xml:space="preserve"> یک شکل چالشی دیگر زمانی ظاهر می شود که الگوهای پرتکرار در یک گراف خیلی بزرگ نادیده گرفته می شوند به این دلیل که این الگوها ممکن است خودشان گراف های فرعی بسیار بزرگی باشند. الگوریتمی به نام </w:t>
      </w:r>
      <w:r w:rsidRPr="00A77F26">
        <w:t>T</w:t>
      </w:r>
      <w:r w:rsidR="00B23052">
        <w:t>SM</w:t>
      </w:r>
      <w:r w:rsidRPr="00A77F26">
        <w:t>iner</w:t>
      </w:r>
      <w:r w:rsidRPr="00A77F26">
        <w:rPr>
          <w:rFonts w:hint="cs"/>
          <w:rtl/>
        </w:rPr>
        <w:t xml:space="preserve"> معرفی شد تا ساختارهای پرتکرار در گراف های بسیار بزرگ تعیین شوند.</w:t>
      </w:r>
    </w:p>
    <w:p w:rsidR="001943CA" w:rsidRPr="00A77F26" w:rsidRDefault="001943CA" w:rsidP="007F44B0">
      <w:pPr>
        <w:tabs>
          <w:tab w:val="right" w:pos="540"/>
        </w:tabs>
        <w:rPr>
          <w:rtl/>
        </w:rPr>
      </w:pPr>
      <w:r w:rsidRPr="00A77F26">
        <w:rPr>
          <w:rFonts w:hint="cs"/>
          <w:rtl/>
        </w:rPr>
        <w:t>استخراج الگوی گراف دارای کاربردهای فراوانی برای انواع گوناگونی از برنامه های کاربردی است. به عنوان مثال، در مورد داده های برچسب دار از این</w:t>
      </w:r>
      <w:r w:rsidR="00B23052">
        <w:t xml:space="preserve"> </w:t>
      </w:r>
      <w:r w:rsidRPr="00A77F26">
        <w:rPr>
          <w:rFonts w:hint="cs"/>
          <w:rtl/>
        </w:rPr>
        <w:t xml:space="preserve">گونه تکنیک های استخراج الگو می توان به منظور تعیین قوانین طبقه بندی ساختاری استفاده کرد. به عنوان مثال، تکنیک ارائه شده در </w:t>
      </w:r>
      <w:r w:rsidR="00C536DE">
        <w:rPr>
          <w:rtl/>
        </w:rPr>
        <w:fldChar w:fldCharType="begin"/>
      </w:r>
      <w:r w:rsidR="00C536DE">
        <w:rPr>
          <w:rtl/>
        </w:rPr>
        <w:instrText xml:space="preserve"> </w:instrText>
      </w:r>
      <w:r w:rsidR="00C536DE">
        <w:instrText>ADDIN EN.CITE &lt;EndNote&gt;&lt;Cite&gt;&lt;Author&gt;Zaki&lt;/Author&gt;&lt;RecNum&gt;127&lt;/RecNum&gt;&lt;DisplayText&gt;[67]&lt;/DisplayText&gt;&lt;record&gt;&lt;rec-number&gt;127&lt;/rec-number&gt;&lt;foreign-keys&gt;&lt;key app="EN" db-id="5vaes0fpbfpepxedwv65twzav09zxxw9p5xs" timestamp="1420737366"&gt;127&lt;/key&gt;&lt;/foreign-keys&gt;&lt;ref-type name="Conference Proceedings"&gt;10&lt;/ref-type&gt;&lt;contributors&gt;&lt;authors&gt;&lt;author&gt;Zaki, Mohammed J.&lt;/author&gt;&lt;author&gt;Aggarwal, Charu C.&lt;/author&gt;&lt;/authors&gt;&lt;/contributors&gt;&lt;titles&gt;&lt;title&gt;XRules: An Effective Structural Classifier for XML Data&lt;/title&gt;&lt;/titles&gt;&lt;pages&gt;316-325&lt;/pages&gt;&lt;dates&gt;&lt;pub-dates&gt;&lt;date&gt;2003&lt;/date&gt;&lt;/pub-dates&gt;&lt;/dates&gt;&lt;urls&gt;&lt;/urls&gt;&lt;/record&gt;&lt;/Cite&gt;&lt;/EndNote</w:instrText>
      </w:r>
      <w:r w:rsidR="00C536DE">
        <w:rPr>
          <w:rtl/>
        </w:rPr>
        <w:instrText>&gt;</w:instrText>
      </w:r>
      <w:r w:rsidR="00C536DE">
        <w:rPr>
          <w:rtl/>
        </w:rPr>
        <w:fldChar w:fldCharType="separate"/>
      </w:r>
      <w:r w:rsidR="00C536DE">
        <w:rPr>
          <w:noProof/>
          <w:rtl/>
        </w:rPr>
        <w:t>[</w:t>
      </w:r>
      <w:hyperlink w:anchor="_ENREF_67" w:tooltip="Zaki,  #127" w:history="1">
        <w:r w:rsidR="007F44B0">
          <w:rPr>
            <w:noProof/>
            <w:rtl/>
          </w:rPr>
          <w:t>67</w:t>
        </w:r>
      </w:hyperlink>
      <w:r w:rsidR="00C536DE">
        <w:rPr>
          <w:noProof/>
          <w:rtl/>
        </w:rPr>
        <w:t>]</w:t>
      </w:r>
      <w:r w:rsidR="00C536DE">
        <w:rPr>
          <w:rtl/>
        </w:rPr>
        <w:fldChar w:fldCharType="end"/>
      </w:r>
      <w:r w:rsidRPr="00A77F26">
        <w:rPr>
          <w:rFonts w:hint="cs"/>
          <w:rtl/>
        </w:rPr>
        <w:t xml:space="preserve"> از این رویکرد برای طبقه بندی داده های </w:t>
      </w:r>
      <w:r w:rsidRPr="00A77F26">
        <w:t>XML</w:t>
      </w:r>
      <w:r w:rsidRPr="00A77F26">
        <w:rPr>
          <w:rFonts w:hint="cs"/>
          <w:rtl/>
        </w:rPr>
        <w:t xml:space="preserve"> استفاده می کند. در این حالت، مجموعه داده های متشکل از گراف های (</w:t>
      </w:r>
      <w:r w:rsidRPr="00A77F26">
        <w:t>XML</w:t>
      </w:r>
      <w:r w:rsidRPr="00A77F26">
        <w:rPr>
          <w:rFonts w:hint="cs"/>
          <w:rtl/>
        </w:rPr>
        <w:t xml:space="preserve">) چندگانه داریم که هر یک از آنها یک برچسب طبقه به همراه دارد. روش معرفی شده در </w:t>
      </w:r>
      <w:r w:rsidR="00FE4712">
        <w:rPr>
          <w:rtl/>
        </w:rPr>
        <w:fldChar w:fldCharType="begin"/>
      </w:r>
      <w:r w:rsidR="00FE4712">
        <w:rPr>
          <w:rtl/>
        </w:rPr>
        <w:instrText xml:space="preserve"> </w:instrText>
      </w:r>
      <w:r w:rsidR="00FE4712">
        <w:instrText>ADDIN EN.CITE &lt;EndNote&gt;&lt;Cite&gt;&lt;Author&gt;Zaki&lt;/Author&gt;&lt;RecNum&gt;127&lt;/RecNum&gt;&lt;DisplayText&gt;[67]&lt;/DisplayText&gt;&lt;record&gt;&lt;rec-number&gt;127&lt;/rec-number&gt;&lt;foreign-keys&gt;&lt;key app="EN" db-id="5vaes0fpbfpepxedwv65twzav09zxxw9p5xs" timestamp="1420737366"&gt;127&lt;/key&gt;&lt;/foreign-keys&gt;&lt;ref-type name="Conference Proceedings"&gt;10&lt;/ref-type&gt;&lt;contributors&gt;&lt;authors&gt;&lt;author&gt;Zaki, Mohammed J.&lt;/author&gt;&lt;author&gt;Aggarwal, Charu C.&lt;/author&gt;&lt;/authors&gt;&lt;/contributors&gt;&lt;titles&gt;&lt;title&gt;XRules: An Effective Structural Classifier for XML Data&lt;/title&gt;&lt;/titles&gt;&lt;pages&gt;316-325&lt;/pages&gt;&lt;dates&gt;&lt;pub-dates&gt;&lt;date&gt;2003&lt;/date&gt;&lt;/pub-dates&gt;&lt;/dates&gt;&lt;urls&gt;&lt;/urls&gt;&lt;/record&gt;&lt;/Cite&gt;&lt;/EndNote</w:instrText>
      </w:r>
      <w:r w:rsidR="00FE4712">
        <w:rPr>
          <w:rtl/>
        </w:rPr>
        <w:instrText>&gt;</w:instrText>
      </w:r>
      <w:r w:rsidR="00FE4712">
        <w:rPr>
          <w:rtl/>
        </w:rPr>
        <w:fldChar w:fldCharType="separate"/>
      </w:r>
      <w:r w:rsidR="00FE4712">
        <w:rPr>
          <w:noProof/>
          <w:rtl/>
        </w:rPr>
        <w:t>[</w:t>
      </w:r>
      <w:hyperlink w:anchor="_ENREF_67" w:tooltip="Zaki,  #127" w:history="1">
        <w:r w:rsidR="007F44B0">
          <w:rPr>
            <w:noProof/>
            <w:rtl/>
          </w:rPr>
          <w:t>67</w:t>
        </w:r>
      </w:hyperlink>
      <w:r w:rsidR="00FE4712">
        <w:rPr>
          <w:noProof/>
          <w:rtl/>
        </w:rPr>
        <w:t>]</w:t>
      </w:r>
      <w:r w:rsidR="00FE4712">
        <w:rPr>
          <w:rtl/>
        </w:rPr>
        <w:fldChar w:fldCharType="end"/>
      </w:r>
      <w:r w:rsidRPr="00A77F26">
        <w:rPr>
          <w:rFonts w:hint="cs"/>
          <w:rtl/>
        </w:rPr>
        <w:t xml:space="preserve"> قوانین و اصولی را تعیین می کند که ضلع سمت چپ معرف یک ساختار است و ضلع سمت راست معرف یک برچسب طبقه است. از این روش برای اهداف طبقه بندی استفاده می شود. یکی از دیگر کاربردهای استخراج الگوی پرتکرار در </w:t>
      </w:r>
      <w:r w:rsidR="00C536DE">
        <w:rPr>
          <w:rtl/>
        </w:rPr>
        <w:fldChar w:fldCharType="begin"/>
      </w:r>
      <w:r w:rsidR="00C536DE">
        <w:rPr>
          <w:rtl/>
        </w:rPr>
        <w:instrText xml:space="preserve"> </w:instrText>
      </w:r>
      <w:r w:rsidR="00C536DE">
        <w:instrText>ADDIN EN.CITE &lt;EndNote&gt;&lt;Cite&gt;&lt;Author&gt;Kudo&lt;/Author&gt;&lt;Year&gt;2004&lt;/Year&gt;&lt;RecNum&gt;126&lt;/RecNum&gt;&lt;DisplayText&gt;[68]&lt;/DisplayText&gt;&lt;record&gt;&lt;rec-number&gt;126&lt;/rec-number&gt;&lt;foreign-keys&gt;&lt;key app="EN" db-id="5vaes0fpbfpepxedwv65twzav09zxxw9p5xs" timestamp="1420737249"&gt;126</w:instrText>
      </w:r>
      <w:r w:rsidR="00C536DE">
        <w:rPr>
          <w:rtl/>
        </w:rPr>
        <w:instrText>&lt;/</w:instrText>
      </w:r>
      <w:r w:rsidR="00C536DE">
        <w:instrText>key&gt;&lt;/foreign-keys&gt;&lt;ref-type name="Generic"&gt;13&lt;/ref-type&gt;&lt;contributors&gt;&lt;authors&gt;&lt;author&gt;Kudo, Taku&lt;/author&gt;&lt;author&gt;Maeda, Eisaku&lt;/author&gt;&lt;author&gt;Matsumoto, Yuji&lt;/author&gt;&lt;/authors&gt;&lt;/contributors&gt;&lt;titles&gt;&lt;title&gt;An Application of Boosting to Graph Classification&lt;/title&gt;&lt;/titles&gt;&lt;dates&gt;&lt;year&gt;2004&lt;/year&gt;&lt;/dates&gt;&lt;urls&gt;&lt;/urls&gt;&lt;/record&gt;&lt;/Cite&gt;&lt;/EndNote</w:instrText>
      </w:r>
      <w:r w:rsidR="00C536DE">
        <w:rPr>
          <w:rtl/>
        </w:rPr>
        <w:instrText>&gt;</w:instrText>
      </w:r>
      <w:r w:rsidR="00C536DE">
        <w:rPr>
          <w:rtl/>
        </w:rPr>
        <w:fldChar w:fldCharType="separate"/>
      </w:r>
      <w:r w:rsidR="00C536DE">
        <w:rPr>
          <w:noProof/>
          <w:rtl/>
        </w:rPr>
        <w:t>[</w:t>
      </w:r>
      <w:hyperlink w:anchor="_ENREF_68" w:tooltip="Kudo, 2004 #126" w:history="1">
        <w:r w:rsidR="007F44B0">
          <w:rPr>
            <w:noProof/>
            <w:rtl/>
          </w:rPr>
          <w:t>68</w:t>
        </w:r>
      </w:hyperlink>
      <w:r w:rsidR="00C536DE">
        <w:rPr>
          <w:noProof/>
          <w:rtl/>
        </w:rPr>
        <w:t>]</w:t>
      </w:r>
      <w:r w:rsidR="00C536DE">
        <w:rPr>
          <w:rtl/>
        </w:rPr>
        <w:fldChar w:fldCharType="end"/>
      </w:r>
      <w:r w:rsidR="00C536DE">
        <w:rPr>
          <w:rFonts w:hint="cs"/>
          <w:rtl/>
        </w:rPr>
        <w:t xml:space="preserve"> </w:t>
      </w:r>
      <w:r w:rsidRPr="00A77F26">
        <w:rPr>
          <w:rFonts w:hint="cs"/>
          <w:rtl/>
        </w:rPr>
        <w:t xml:space="preserve">مورد مطالعه قرار گرفته است؛ که در آن الگوهای مذکور به منظور ایجاد </w:t>
      </w:r>
      <w:r w:rsidRPr="00A77F26">
        <w:t>gBoost</w:t>
      </w:r>
      <w:r w:rsidRPr="00A77F26">
        <w:rPr>
          <w:rFonts w:hint="cs"/>
          <w:rtl/>
        </w:rPr>
        <w:t xml:space="preserve"> مورد استفاده قرار می گیرند. که طبقه بندی کننده ای است که به عنوان یک برنامه کاربردی تقویت کننده طراحی شده است. اثبات شده است که استخراج الگوی پرتکرار به ویژه در حوزه داده های شیمیایی و زیست شناسی مفید است</w:t>
      </w:r>
      <w:r w:rsidR="00FE4712">
        <w:rPr>
          <w:rFonts w:hint="cs"/>
          <w:rtl/>
        </w:rPr>
        <w:t xml:space="preserve"> </w:t>
      </w:r>
      <w:r w:rsidR="00FE4712">
        <w:rPr>
          <w:rtl/>
        </w:rPr>
        <w:fldChar w:fldCharType="begin">
          <w:fldData xml:space="preserve">PEVuZE5vdGU+PENpdGU+PEF1dGhvcj5QZW5nPC9BdXRob3I+PFllYXI+MjAwODwvWWVhcj48UmVj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</w:fldData>
        </w:fldChar>
      </w:r>
      <w:r w:rsidR="00FE4712">
        <w:rPr>
          <w:rtl/>
        </w:rPr>
        <w:instrText xml:space="preserve"> </w:instrText>
      </w:r>
      <w:r w:rsidR="00FE4712">
        <w:instrText>ADDIN EN.CITE</w:instrText>
      </w:r>
      <w:r w:rsidR="00FE4712">
        <w:rPr>
          <w:rtl/>
        </w:rPr>
        <w:instrText xml:space="preserve"> </w:instrText>
      </w:r>
      <w:r w:rsidR="00FE4712">
        <w:rPr>
          <w:rtl/>
        </w:rPr>
        <w:fldChar w:fldCharType="begin">
          <w:fldData xml:space="preserve">PEVuZE5vdGU+PENpdGU+PEF1dGhvcj5QZW5nPC9BdXRob3I+PFllYXI+MjAwODwvWWVhcj48UmVj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</w:fldData>
        </w:fldChar>
      </w:r>
      <w:r w:rsidR="00FE4712">
        <w:rPr>
          <w:rtl/>
        </w:rPr>
        <w:instrText xml:space="preserve"> </w:instrText>
      </w:r>
      <w:r w:rsidR="00FE4712">
        <w:instrText>ADDIN EN.CITE.DATA</w:instrText>
      </w:r>
      <w:r w:rsidR="00FE4712">
        <w:rPr>
          <w:rtl/>
        </w:rPr>
        <w:instrText xml:space="preserve"> </w:instrText>
      </w:r>
      <w:r w:rsidR="00FE4712">
        <w:rPr>
          <w:rtl/>
        </w:rPr>
      </w:r>
      <w:r w:rsidR="00FE4712">
        <w:rPr>
          <w:rtl/>
        </w:rPr>
        <w:fldChar w:fldCharType="end"/>
      </w:r>
      <w:r w:rsidR="00FE4712">
        <w:rPr>
          <w:rtl/>
        </w:rPr>
      </w:r>
      <w:r w:rsidR="00FE4712">
        <w:rPr>
          <w:rtl/>
        </w:rPr>
        <w:fldChar w:fldCharType="separate"/>
      </w:r>
      <w:r w:rsidR="00FE4712">
        <w:rPr>
          <w:noProof/>
          <w:rtl/>
        </w:rPr>
        <w:t>[</w:t>
      </w:r>
      <w:hyperlink w:anchor="_ENREF_69" w:tooltip="Peng, 2008 #128" w:history="1">
        <w:r w:rsidR="007F44B0">
          <w:rPr>
            <w:noProof/>
            <w:rtl/>
          </w:rPr>
          <w:t>69-71</w:t>
        </w:r>
      </w:hyperlink>
      <w:r w:rsidR="00FE4712">
        <w:rPr>
          <w:noProof/>
          <w:rtl/>
        </w:rPr>
        <w:t>]</w:t>
      </w:r>
      <w:r w:rsidR="00FE4712">
        <w:rPr>
          <w:rtl/>
        </w:rPr>
        <w:fldChar w:fldCharType="end"/>
      </w:r>
      <w:r w:rsidRPr="00A77F26">
        <w:rPr>
          <w:rFonts w:hint="cs"/>
          <w:rtl/>
        </w:rPr>
        <w:t>. تکنیک های استخراج الگوی پرتکرار برای اجرای توابع مهم در این حوزه از جمله طبقه بندی و تعیین مسیرهای متابولیک مورد استفاده قرار گرفته اند.</w:t>
      </w:r>
    </w:p>
    <w:p w:rsidR="001943CA" w:rsidRPr="00A77F26" w:rsidRDefault="001943CA" w:rsidP="007F44B0">
      <w:pPr>
        <w:tabs>
          <w:tab w:val="right" w:pos="540"/>
        </w:tabs>
        <w:rPr>
          <w:rtl/>
        </w:rPr>
      </w:pPr>
      <w:r w:rsidRPr="00A77F26">
        <w:rPr>
          <w:rFonts w:hint="cs"/>
          <w:rtl/>
        </w:rPr>
        <w:t xml:space="preserve">استخراج الگوی گراف پرتکرار برای ایجاد شاخص های گراف نیز سودمند است. در </w:t>
      </w:r>
      <w:r w:rsidR="00FE4712">
        <w:rPr>
          <w:rtl/>
        </w:rPr>
        <w:fldChar w:fldCharType="begin"/>
      </w:r>
      <w:r w:rsidR="00FE4712">
        <w:rPr>
          <w:rtl/>
        </w:rPr>
        <w:instrText xml:space="preserve"> </w:instrText>
      </w:r>
      <w:r w:rsidR="00FE4712">
        <w:instrText>ADDIN EN.CITE &lt;EndNote&gt;&lt;Cite&gt;&lt;Author&gt;Yan&lt;/Author&gt;&lt;Year&gt;2004&lt;/Year&gt;&lt;RecNum&gt;101&lt;/RecNum&gt;&lt;DisplayText&gt;[43]&lt;/DisplayText&gt;&lt;record&gt;&lt;rec-number&gt;101&lt;/rec-number&gt;&lt;foreign-keys&gt;&lt;key app="EN" db-id="5vaes0fpbfpepxedwv65twzav09zxxw9p5xs" timestamp="1420713516"&gt;101</w:instrText>
      </w:r>
      <w:r w:rsidR="00FE4712">
        <w:rPr>
          <w:rtl/>
        </w:rPr>
        <w:instrText>&lt;/</w:instrText>
      </w:r>
      <w:r w:rsidR="00FE4712">
        <w:instrText>key&gt;&lt;/foreign-keys&gt;&lt;ref-type name="Conference Paper"&gt;47&lt;/ref-type&gt;&lt;contributors&gt;&lt;authors&gt;&lt;author&gt;Xifeng Yan&lt;/author&gt;&lt;author&gt;Philip S. Yu&lt;/author&gt;&lt;author&gt;Jiawei Han&lt;/author&gt;&lt;/authors&gt;&lt;/contributors&gt;&lt;titles&gt;&lt;title&gt;Graph indexing: a frequent structure-based</w:instrText>
      </w:r>
      <w:r w:rsidR="00FE4712">
        <w:rPr>
          <w:rtl/>
        </w:rPr>
        <w:instrText xml:space="preserve"> </w:instrText>
      </w:r>
      <w:r w:rsidR="00FE4712">
        <w:instrText>approach&lt;/title&gt;&lt;secondary-title&gt;Proceedings of the 2004 ACM SIGMOD international conference on Management of data&lt;/secondary-title&gt;&lt;/titles&gt;&lt;pages&gt;335-346&lt;/pages&gt;&lt;dates&gt;&lt;year&gt;2004&lt;/year&gt;&lt;/dates&gt;&lt;pub-location&gt;Paris, France&lt;/pub-location&gt;&lt;publisher&gt;ACM&lt;/publisher&gt;&lt;urls&gt;&lt;/urls&gt;&lt;custom1&gt;1007607&lt;/custom1&gt;&lt;electronic-resource-num&gt;10.1145/1007568.1007607&lt;/electronic-resource-num&gt;&lt;/record&gt;&lt;/Cite&gt;&lt;/EndNote</w:instrText>
      </w:r>
      <w:r w:rsidR="00FE4712">
        <w:rPr>
          <w:rtl/>
        </w:rPr>
        <w:instrText>&gt;</w:instrText>
      </w:r>
      <w:r w:rsidR="00FE4712">
        <w:rPr>
          <w:rtl/>
        </w:rPr>
        <w:fldChar w:fldCharType="separate"/>
      </w:r>
      <w:r w:rsidR="00FE4712">
        <w:rPr>
          <w:noProof/>
          <w:rtl/>
        </w:rPr>
        <w:t>[</w:t>
      </w:r>
      <w:hyperlink w:anchor="_ENREF_43" w:tooltip="Yan, 2004 #101" w:history="1">
        <w:r w:rsidR="007F44B0">
          <w:rPr>
            <w:noProof/>
            <w:rtl/>
          </w:rPr>
          <w:t>43</w:t>
        </w:r>
      </w:hyperlink>
      <w:r w:rsidR="00FE4712">
        <w:rPr>
          <w:noProof/>
          <w:rtl/>
        </w:rPr>
        <w:t>]</w:t>
      </w:r>
      <w:r w:rsidR="00FE4712">
        <w:rPr>
          <w:rtl/>
        </w:rPr>
        <w:fldChar w:fldCharType="end"/>
      </w:r>
      <w:r w:rsidRPr="00A77F26">
        <w:rPr>
          <w:rFonts w:hint="cs"/>
          <w:rtl/>
        </w:rPr>
        <w:t>، ساختارهای پرتکرار در مجموعه گراف استخراج می شوند به طوری که بتوان از آن</w:t>
      </w:r>
      <w:r w:rsidR="00347F06">
        <w:rPr>
          <w:rFonts w:hint="cs"/>
          <w:rtl/>
        </w:rPr>
        <w:t xml:space="preserve"> </w:t>
      </w:r>
      <w:r w:rsidRPr="00A77F26">
        <w:rPr>
          <w:rFonts w:hint="cs"/>
          <w:rtl/>
        </w:rPr>
        <w:t>ها به عنوان خاصیت هایی برای فرآیند شاخص گذاری استفاده کرد. از تشابه رفتار عضویت الگوی پرتکرار در سراسر گراف ها برای تعیین یک تابع شباهت ابتدایی به منظور انجام فرآیند فیلتر</w:t>
      </w:r>
      <w:r w:rsidR="00347F06">
        <w:rPr>
          <w:rFonts w:hint="cs"/>
          <w:rtl/>
        </w:rPr>
        <w:t>ین</w:t>
      </w:r>
      <w:r w:rsidRPr="00A77F26">
        <w:rPr>
          <w:rFonts w:hint="cs"/>
          <w:rtl/>
        </w:rPr>
        <w:t>گ استفاده می شود. یک بازنمایی معکوس بر اساس این بازنمایی خاصیت ـ محور ساخته می شود</w:t>
      </w:r>
      <w:r w:rsidR="00347F06">
        <w:rPr>
          <w:rFonts w:hint="cs"/>
          <w:rtl/>
        </w:rPr>
        <w:t>.</w:t>
      </w:r>
      <w:r w:rsidRPr="00A77F26">
        <w:rPr>
          <w:rFonts w:hint="cs"/>
          <w:rtl/>
        </w:rPr>
        <w:t xml:space="preserve"> به این منظور که گراف های نامربوط برای فرآیند جستجوی شباهت فیلتر شوند. تکنیک ارائه شده به واسطه رویکرد خاصیت ـ محور خود کارآمدتر از معیار تکنیک های رقابتی است. به طوری که، الگوریتم های استخراجی الگوی پرتکرار برای هرگونه کاربردی که بر پایه ویژگی های تلفیقی به نحو مؤثر قابل تعیین باشد، مفید خواهند بود. در کل، تکنیک های استخراج الگوی گراف دامنه کاربردی مشابه با آنچه که در مورد استخراج الگوی پرتکرار عادی انجام می دهند، دارند. </w:t>
      </w:r>
    </w:p>
    <w:p w:rsidR="001943CA" w:rsidRPr="00A77F26" w:rsidRDefault="001943CA" w:rsidP="00954B06">
      <w:pPr>
        <w:pStyle w:val="Heading3"/>
        <w:numPr>
          <w:ilvl w:val="2"/>
          <w:numId w:val="29"/>
        </w:numPr>
        <w:ind w:left="0" w:firstLine="0"/>
        <w:rPr>
          <w:rtl/>
        </w:rPr>
      </w:pPr>
      <w:bookmarkStart w:id="258" w:name="_Toc408588787"/>
      <w:bookmarkStart w:id="259" w:name="_Toc408588863"/>
      <w:bookmarkStart w:id="260" w:name="_Toc408608934"/>
      <w:bookmarkStart w:id="261" w:name="_Toc409469331"/>
      <w:bookmarkStart w:id="262" w:name="_Toc409469637"/>
      <w:r w:rsidRPr="00A77F26">
        <w:rPr>
          <w:rFonts w:hint="cs"/>
          <w:rtl/>
        </w:rPr>
        <w:lastRenderedPageBreak/>
        <w:t>الگوریتم های خوشه بندی برای داده های گراف</w:t>
      </w:r>
      <w:bookmarkEnd w:id="258"/>
      <w:bookmarkEnd w:id="259"/>
      <w:bookmarkEnd w:id="260"/>
      <w:bookmarkEnd w:id="261"/>
      <w:bookmarkEnd w:id="262"/>
      <w:r w:rsidRPr="00A77F26">
        <w:rPr>
          <w:rFonts w:hint="cs"/>
          <w:rtl/>
        </w:rPr>
        <w:t xml:space="preserve"> </w:t>
      </w:r>
    </w:p>
    <w:p w:rsidR="001943CA" w:rsidRPr="00A77F26" w:rsidRDefault="001943CA" w:rsidP="007F44B0">
      <w:pPr>
        <w:tabs>
          <w:tab w:val="right" w:pos="540"/>
        </w:tabs>
        <w:rPr>
          <w:rtl/>
        </w:rPr>
      </w:pPr>
      <w:r w:rsidRPr="00A77F26">
        <w:rPr>
          <w:rFonts w:hint="cs"/>
          <w:rtl/>
        </w:rPr>
        <w:t xml:space="preserve">در این بخش، انواعی از الگوریتم های خوشه بندی داده های گراف را مورد بحث قرار می دهیم. این شامل الگوریتم های سنتی خوشه بندی گراف و الگوریتم های خوشه بندی داده های </w:t>
      </w:r>
      <w:r w:rsidRPr="00A77F26">
        <w:t>XML</w:t>
      </w:r>
      <w:r w:rsidRPr="00A77F26">
        <w:rPr>
          <w:rFonts w:hint="cs"/>
          <w:rtl/>
        </w:rPr>
        <w:t xml:space="preserve"> می شود. الگوریتم های خوشه بندی کاربردهای قابل ملاحظه ای در انواع گوناگونی از نقشه های گراف از جمله ارزیابی تراکم، جهت یابی سهولت، و تلفیق داده های </w:t>
      </w:r>
      <w:r w:rsidRPr="00A77F26">
        <w:t>XML</w:t>
      </w:r>
      <w:r w:rsidRPr="00A77F26">
        <w:rPr>
          <w:rFonts w:hint="cs"/>
          <w:rtl/>
        </w:rPr>
        <w:t xml:space="preserve"> دارند</w:t>
      </w:r>
      <w:r w:rsidR="00D14C43">
        <w:rPr>
          <w:rFonts w:hint="cs"/>
          <w:rtl/>
        </w:rPr>
        <w:t xml:space="preserve"> </w:t>
      </w:r>
      <w:r w:rsidR="00D14C43">
        <w:rPr>
          <w:rtl/>
        </w:rPr>
        <w:fldChar w:fldCharType="begin"/>
      </w:r>
      <w:r w:rsidR="00D14C43">
        <w:rPr>
          <w:rtl/>
        </w:rPr>
        <w:instrText xml:space="preserve"> </w:instrText>
      </w:r>
      <w:r w:rsidR="00D14C43">
        <w:instrText>ADDIN EN.CITE &lt;EndNote&gt;&lt;Cite&gt;&lt;Author&gt;Lee&lt;/Author&gt;&lt;Year&gt;2002&lt;/Year&gt;&lt;RecNum&gt;131&lt;/RecNum&gt;&lt;DisplayText&gt;[72]&lt;/DisplayText&gt;&lt;record&gt;&lt;rec-number&gt;131&lt;/rec-number&gt;&lt;foreign-keys&gt;&lt;key app="EN" db-id="5vaes0fpbfpepxedwv65twzav09zxxw9p5xs" timestamp="1420917457"&gt;131</w:instrText>
      </w:r>
      <w:r w:rsidR="00D14C43">
        <w:rPr>
          <w:rtl/>
        </w:rPr>
        <w:instrText>&lt;/</w:instrText>
      </w:r>
      <w:r w:rsidR="00D14C43">
        <w:instrText>key&gt;&lt;/foreign-keys&gt;&lt;ref-type name="Conference Paper"&gt;47&lt;/ref-type&gt;&lt;contributors&gt;&lt;authors&gt;&lt;author&gt;Mong Li Lee&lt;/author&gt;&lt;author&gt;Liang Huai Yang&lt;/author&gt;&lt;author&gt;Wynne Hsu&lt;/author&gt;&lt;author&gt;Xia Yang&lt;/author&gt;&lt;/authors&gt;&lt;/contributors&gt;&lt;titles&gt;&lt;title&gt;XClust: clustering XML schemas for effective integration&lt;/title&gt;&lt;secondary-title&gt;Proceedings of the eleventh international conference on Information and knowledge management&lt;/secondary-title&gt;&lt;/titles&gt;&lt;pages&gt;292-299&lt;/pages&gt;&lt;dates&gt;&lt;year&gt;2002&lt;/year&gt;&lt;/dates&gt;&lt;pub-location&gt;McLean, Virginia, USA&lt;/pub-location&gt;&lt;publisher&gt;ACM&lt;/publisher&gt;&lt;urls&gt;&lt;/urls&gt;&lt;custom1&gt;584841&lt;/custom1&gt;&lt;electronic-resource-num&gt;10.1145/584792.584841&lt;/electronic-resource-num&gt;&lt;/record&gt;&lt;/Cite&gt;&lt;/EndNote</w:instrText>
      </w:r>
      <w:r w:rsidR="00D14C43">
        <w:rPr>
          <w:rtl/>
        </w:rPr>
        <w:instrText>&gt;</w:instrText>
      </w:r>
      <w:r w:rsidR="00D14C43">
        <w:rPr>
          <w:rtl/>
        </w:rPr>
        <w:fldChar w:fldCharType="separate"/>
      </w:r>
      <w:r w:rsidR="00D14C43">
        <w:rPr>
          <w:noProof/>
          <w:rtl/>
        </w:rPr>
        <w:t>[</w:t>
      </w:r>
      <w:hyperlink w:anchor="_ENREF_72" w:tooltip="Lee, 2002 #131" w:history="1">
        <w:r w:rsidR="007F44B0">
          <w:rPr>
            <w:noProof/>
            <w:rtl/>
          </w:rPr>
          <w:t>72</w:t>
        </w:r>
      </w:hyperlink>
      <w:r w:rsidR="00D14C43">
        <w:rPr>
          <w:noProof/>
          <w:rtl/>
        </w:rPr>
        <w:t>]</w:t>
      </w:r>
      <w:r w:rsidR="00D14C43">
        <w:rPr>
          <w:rtl/>
        </w:rPr>
        <w:fldChar w:fldCharType="end"/>
      </w:r>
      <w:r w:rsidRPr="00A77F26">
        <w:rPr>
          <w:rFonts w:hint="cs"/>
          <w:rtl/>
        </w:rPr>
        <w:t>. در چارچوب الگوریتم های گراف، خوشه بندی می تواند به دو شکل وجود داشته باشد:</w:t>
      </w:r>
    </w:p>
    <w:p w:rsidR="001943CA" w:rsidRPr="00A77F26" w:rsidRDefault="001943CA" w:rsidP="00F15F0F">
      <w:pPr>
        <w:pStyle w:val="ListParagraph"/>
        <w:numPr>
          <w:ilvl w:val="0"/>
          <w:numId w:val="6"/>
        </w:numPr>
        <w:tabs>
          <w:tab w:val="right" w:pos="540"/>
        </w:tabs>
      </w:pPr>
      <w:r w:rsidRPr="00A77F26">
        <w:rPr>
          <w:rFonts w:hint="cs"/>
          <w:b/>
          <w:bCs/>
          <w:rtl/>
        </w:rPr>
        <w:t>الگوریتم های خوشه بندی گره:</w:t>
      </w:r>
      <w:r w:rsidRPr="00A77F26">
        <w:rPr>
          <w:rFonts w:hint="cs"/>
          <w:rtl/>
        </w:rPr>
        <w:t xml:space="preserve"> در این حالت، یک گراف بزرگ داریم و تلاش می کنیم با استفاده از مقادیر فاصله (یا شباهت) نزدیک کران ها، گره های اصلی را خوشه بندی کنیم. در این شرایط، کران های گراف با مقادیر فاصله ای عددی بر چسب زده می شوند. این مقادیر فاصله عددی به منظور ایجاد خوشه هایی از گره ها مورد استفاده قرار می گیرند. یک حالت ویژه این است که در صورت وجود یک کران به آن مقدار تشابه برابر با 1 نسبت داده می شود، در</w:t>
      </w:r>
      <w:r w:rsidR="00D14C43">
        <w:rPr>
          <w:rFonts w:hint="cs"/>
          <w:rtl/>
        </w:rPr>
        <w:t xml:space="preserve"> </w:t>
      </w:r>
      <w:r w:rsidRPr="00A77F26">
        <w:rPr>
          <w:rFonts w:hint="cs"/>
          <w:rtl/>
        </w:rPr>
        <w:t>حالی که در صورت نبود یک کران به آن مقدار تشابه برابر با 0 داده می شود. لازم به یادآوری است که مسئله به حداقل رساندن تشابه درون ـ خوشه ای برای تعداد ثابتی از خوشه ها لزوماً به مسئله تصمیم بندی گراف یا مسئله برش چ</w:t>
      </w:r>
      <w:r w:rsidR="00D14C43">
        <w:rPr>
          <w:rFonts w:hint="cs"/>
          <w:rtl/>
        </w:rPr>
        <w:t>ند سویه مینیمم تنزل پیدا می کند،</w:t>
      </w:r>
      <w:r w:rsidRPr="00A77F26">
        <w:rPr>
          <w:rFonts w:hint="cs"/>
          <w:rtl/>
        </w:rPr>
        <w:t xml:space="preserve"> و این به مسئله استخراج گراف های متراکم و دسته های ساختگی نیز گفته می شود. اخیراً، مسئله در آثار حوزه پایگاه داده ها به عنوان تعیین دسته های ظاهری (ساختگی) مورد مطالعه قرار گرفته است. در این مسئله، گروه هایی از گره ها را تعیین می کنیم که تقریباً دسته هستند. به عبارت دیگر، یک کران با احتمال بالا بین هر جفت گره مجموعه وجود دارد. گروه های مختلف الگوریتم های خوشه بندی گره را در بخش دیگری مورد مطالعه قرار خواهیم داد.</w:t>
      </w:r>
    </w:p>
    <w:p w:rsidR="001943CA" w:rsidRPr="00A77F26" w:rsidRDefault="001943CA" w:rsidP="00F15F0F">
      <w:pPr>
        <w:pStyle w:val="ListParagraph"/>
        <w:numPr>
          <w:ilvl w:val="0"/>
          <w:numId w:val="6"/>
        </w:numPr>
        <w:tabs>
          <w:tab w:val="right" w:pos="540"/>
        </w:tabs>
      </w:pPr>
      <w:r w:rsidRPr="00A77F26">
        <w:rPr>
          <w:rFonts w:hint="cs"/>
          <w:b/>
          <w:bCs/>
          <w:rtl/>
        </w:rPr>
        <w:t>الگوریتم های خوشه بندی گراف:</w:t>
      </w:r>
      <w:r w:rsidRPr="00A77F26">
        <w:rPr>
          <w:rFonts w:hint="cs"/>
          <w:rtl/>
        </w:rPr>
        <w:t xml:space="preserve"> در این حالت، یک تعداد (احتمالاً برگ) از گراف ها که باید بر اساس رفتار ساختاری خود خوشه بندی شوند، در اختیار داریم. این مسئله از آن جهت چالشی است که تناظر ساختارهای گراف های اصلی و استفاده از این ساختارها برای خوشه بندی ضروری است. هر دو این الگوریتم ها در چارچوب مجموعه داده های گراف سنتی و داده های نیمه ساختاری مورد بررسی قرار می گیرند. بنابراین، هر دوی این شکل ها را بررسی خواهیم کرد.</w:t>
      </w:r>
    </w:p>
    <w:p w:rsidR="001943CA" w:rsidRPr="00A77F26" w:rsidRDefault="001943CA" w:rsidP="00F15F0F">
      <w:pPr>
        <w:tabs>
          <w:tab w:val="right" w:pos="540"/>
        </w:tabs>
        <w:rPr>
          <w:rtl/>
        </w:rPr>
      </w:pPr>
      <w:r w:rsidRPr="00A77F26">
        <w:rPr>
          <w:rFonts w:hint="cs"/>
          <w:rtl/>
        </w:rPr>
        <w:t>در زیر بخش های بعدی، هر یک از الگوریتم های خوشه بندی گراف فوق الذکر را مورد بحث قرار خواهیم داد.</w:t>
      </w:r>
    </w:p>
    <w:p w:rsidR="001943CA" w:rsidRPr="00A77F26" w:rsidRDefault="001943CA" w:rsidP="007F44B0">
      <w:pPr>
        <w:tabs>
          <w:tab w:val="right" w:pos="540"/>
        </w:tabs>
        <w:rPr>
          <w:rtl/>
        </w:rPr>
      </w:pPr>
      <w:r w:rsidRPr="00A77F26">
        <w:rPr>
          <w:rFonts w:hint="cs"/>
          <w:b/>
          <w:bCs/>
          <w:rtl/>
        </w:rPr>
        <w:t>الگوریتم های خوشه بندی گره.</w:t>
      </w:r>
      <w:r w:rsidRPr="00A77F26">
        <w:rPr>
          <w:rFonts w:hint="cs"/>
          <w:rtl/>
        </w:rPr>
        <w:t xml:space="preserve"> تعدادی از الگوریتم های خوشه بندی گره گراف در </w:t>
      </w:r>
      <w:r w:rsidR="003D16D4">
        <w:rPr>
          <w:rtl/>
        </w:rPr>
        <w:fldChar w:fldCharType="begin"/>
      </w:r>
      <w:r w:rsidR="003D16D4">
        <w:rPr>
          <w:rtl/>
        </w:rPr>
        <w:instrText xml:space="preserve"> </w:instrText>
      </w:r>
      <w:r w:rsidR="003D16D4">
        <w:instrText>ADDIN EN.CITE &lt;EndNote&gt;&lt;Cite&gt;&lt;Author&gt;Flake&lt;/Author&gt;&lt;Year&gt;2003&lt;/Year&gt;&lt;RecNum&gt;83&lt;/RecNum&gt;&lt;DisplayText&gt;[26]&lt;/DisplayText&gt;&lt;record&gt;&lt;rec-number&gt;83&lt;/rec-number&gt;&lt;foreign-keys&gt;&lt;key app="EN" db-id="5vaes0fpbfpepxedwv65twzav09zxxw9p5xs" timestamp="1419537005"&gt;83&lt;/key&gt;&lt;/foreign-keys&gt;&lt;ref-type name="Journal Article"&gt;17&lt;/ref-type&gt;&lt;contributors&gt;&lt;authors&gt;&lt;author&gt;Flake, Gary William&lt;/author&gt;&lt;author&gt;Tarjan, Robert E.&lt;/author&gt;&lt;author&gt;Tsioutsiouliklis, Kostas&lt;/author&gt;&lt;/authors&gt;&lt;/contributors&gt;&lt;titles&gt;&lt;title&gt;Graph Clustering</w:instrText>
      </w:r>
      <w:r w:rsidR="003D16D4">
        <w:rPr>
          <w:rtl/>
        </w:rPr>
        <w:instrText xml:space="preserve"> </w:instrText>
      </w:r>
      <w:r w:rsidR="003D16D4">
        <w:instrText>and Minimum Cut Trees&lt;/title&gt;&lt;alt-title&gt;Internet Math.&lt;/alt-title&gt;&lt;/titles&gt;&lt;alt-periodical&gt;&lt;abbr-1&gt;Internet Math.&lt;/abbr-1&gt;&lt;/alt-periodical&gt;&lt;pages&gt;385-408&lt;/pages&gt;&lt;dates&gt;&lt;year&gt;2003&lt;/year&gt;&lt;pub-dates&gt;&lt;date&gt;2003&lt;/date&gt;&lt;/pub-dates&gt;&lt;/dates&gt;&lt;publisher&gt;A K Peters</w:instrText>
      </w:r>
      <w:r w:rsidR="003D16D4">
        <w:rPr>
          <w:rtl/>
        </w:rPr>
        <w:instrText xml:space="preserve">, </w:instrText>
      </w:r>
      <w:r w:rsidR="003D16D4">
        <w:instrText>Ltd.&lt;/publisher&gt;&lt;isbn&gt;1542-7951&lt;/isbn&gt;&lt;urls&gt;&lt;related-urls&gt;&lt;url&gt;http://projecteuclid.org/euclid.im/1109191029&lt;/url&gt;&lt;/related-urls&gt;&lt;/urls&gt;&lt;language&gt;en&lt;/language&gt;&lt;/record&gt;&lt;/Cite&gt;&lt;/EndNote</w:instrText>
      </w:r>
      <w:r w:rsidR="003D16D4">
        <w:rPr>
          <w:rtl/>
        </w:rPr>
        <w:instrText>&gt;</w:instrText>
      </w:r>
      <w:r w:rsidR="003D16D4">
        <w:rPr>
          <w:rtl/>
        </w:rPr>
        <w:fldChar w:fldCharType="separate"/>
      </w:r>
      <w:r w:rsidR="003D16D4">
        <w:rPr>
          <w:noProof/>
          <w:rtl/>
        </w:rPr>
        <w:t>[</w:t>
      </w:r>
      <w:hyperlink w:anchor="_ENREF_26" w:tooltip="Flake, 2003 #83" w:history="1">
        <w:r w:rsidR="007F44B0">
          <w:rPr>
            <w:noProof/>
            <w:rtl/>
          </w:rPr>
          <w:t>26</w:t>
        </w:r>
      </w:hyperlink>
      <w:r w:rsidR="003D16D4">
        <w:rPr>
          <w:noProof/>
          <w:rtl/>
        </w:rPr>
        <w:t>]</w:t>
      </w:r>
      <w:r w:rsidR="003D16D4">
        <w:rPr>
          <w:rtl/>
        </w:rPr>
        <w:fldChar w:fldCharType="end"/>
      </w:r>
      <w:r w:rsidRPr="00A77F26">
        <w:rPr>
          <w:rFonts w:hint="cs"/>
          <w:rtl/>
        </w:rPr>
        <w:t xml:space="preserve"> بررسی شده اند. در </w:t>
      </w:r>
      <w:r w:rsidR="003D16D4">
        <w:rPr>
          <w:rtl/>
        </w:rPr>
        <w:fldChar w:fldCharType="begin"/>
      </w:r>
      <w:r w:rsidR="003D16D4">
        <w:rPr>
          <w:rtl/>
        </w:rPr>
        <w:instrText xml:space="preserve"> </w:instrText>
      </w:r>
      <w:r w:rsidR="003D16D4">
        <w:instrText>ADDIN EN.CITE &lt;EndNote&gt;&lt;Cite&gt;&lt;Author&gt;Flake&lt;/Author&gt;&lt;Year&gt;2003&lt;/Year&gt;&lt;RecNum&gt;83&lt;/RecNum&gt;&lt;DisplayText&gt;[26]&lt;/DisplayText&gt;&lt;record&gt;&lt;rec-number&gt;83&lt;/rec-number&gt;&lt;foreign-keys&gt;&lt;key app="EN" db-id="5vaes0fpbfpepxedwv65twzav09zxxw9p5xs" timestamp="1419537005"&gt;83&lt;/key&gt;&lt;/foreign-keys&gt;&lt;ref-type name="Journal Article"&gt;17&lt;/ref-type&gt;&lt;contributors&gt;&lt;authors&gt;&lt;author&gt;Flake, Gary William&lt;/author&gt;&lt;author&gt;Tarjan, Robert E.&lt;/author&gt;&lt;author&gt;Tsioutsiouliklis, Kostas&lt;/author&gt;&lt;/authors&gt;&lt;/contributors&gt;&lt;titles&gt;&lt;title&gt;Graph Clustering</w:instrText>
      </w:r>
      <w:r w:rsidR="003D16D4">
        <w:rPr>
          <w:rtl/>
        </w:rPr>
        <w:instrText xml:space="preserve"> </w:instrText>
      </w:r>
      <w:r w:rsidR="003D16D4">
        <w:instrText>and Minimum Cut Trees&lt;/title&gt;&lt;alt-title&gt;Internet Math.&lt;/alt-title&gt;&lt;/titles&gt;&lt;alt-periodical&gt;&lt;abbr-1&gt;Internet Math.&lt;/abbr-1&gt;&lt;/alt-periodical&gt;&lt;pages&gt;385-408&lt;/pages&gt;&lt;dates&gt;&lt;year&gt;2003&lt;/year&gt;&lt;pub-dates&gt;&lt;date&gt;2003&lt;/date&gt;&lt;/pub-dates&gt;&lt;/dates&gt;&lt;publisher&gt;A K Peters</w:instrText>
      </w:r>
      <w:r w:rsidR="003D16D4">
        <w:rPr>
          <w:rtl/>
        </w:rPr>
        <w:instrText xml:space="preserve">, </w:instrText>
      </w:r>
      <w:r w:rsidR="003D16D4">
        <w:instrText>Ltd.&lt;/publisher&gt;&lt;isbn&gt;1542-7951&lt;/isbn&gt;&lt;urls&gt;&lt;related-urls&gt;&lt;url&gt;http://projecteuclid.org/euclid.im/1109191029&lt;/url&gt;&lt;/related-urls&gt;&lt;/urls&gt;&lt;language&gt;en&lt;/language&gt;&lt;/record&gt;&lt;/Cite&gt;&lt;/EndNote</w:instrText>
      </w:r>
      <w:r w:rsidR="003D16D4">
        <w:rPr>
          <w:rtl/>
        </w:rPr>
        <w:instrText>&gt;</w:instrText>
      </w:r>
      <w:r w:rsidR="003D16D4">
        <w:rPr>
          <w:rtl/>
        </w:rPr>
        <w:fldChar w:fldCharType="separate"/>
      </w:r>
      <w:r w:rsidR="003D16D4">
        <w:rPr>
          <w:noProof/>
          <w:rtl/>
        </w:rPr>
        <w:t>[</w:t>
      </w:r>
      <w:hyperlink w:anchor="_ENREF_26" w:tooltip="Flake, 2003 #83" w:history="1">
        <w:r w:rsidR="007F44B0">
          <w:rPr>
            <w:noProof/>
            <w:rtl/>
          </w:rPr>
          <w:t>26</w:t>
        </w:r>
      </w:hyperlink>
      <w:r w:rsidR="003D16D4">
        <w:rPr>
          <w:noProof/>
          <w:rtl/>
        </w:rPr>
        <w:t>]</w:t>
      </w:r>
      <w:r w:rsidR="003D16D4">
        <w:rPr>
          <w:rtl/>
        </w:rPr>
        <w:fldChar w:fldCharType="end"/>
      </w:r>
      <w:r w:rsidRPr="00A77F26">
        <w:rPr>
          <w:rFonts w:hint="cs"/>
          <w:rtl/>
        </w:rPr>
        <w:t>، مسئله خوشه بندی گره با مسائل برش مینیمم و تقسیم بندی گراف مرتبط شده است. در این حالت، فرض بر این است که گراف های اصلی دارای بارهایی روی کران ها هستند. تقسیم بندی گراف به شیوه ای که بارهای کران ها در عرض تقسیمات به حداقل برسد، مطلوب است. ساده ترین حالت، مسئله برش مینیمم دو ـ راهی است، که در آن می خواهیم گراف را به دو خوشه تقسیم کنیم به گونه ای که بارهای کران ها در عرض تقسیمات به حداقل برسد. این نسخه از مسئله به طور مؤثر قابل حل است و با استفاده از برنامه های کاربردی پی در پی مسئله جریان</w:t>
      </w:r>
      <w:r w:rsidR="003D16D4">
        <w:rPr>
          <w:rFonts w:hint="cs"/>
          <w:rtl/>
        </w:rPr>
        <w:t xml:space="preserve"> بیشینه می توان آن را مرتفع کرد</w:t>
      </w:r>
      <w:r w:rsidRPr="00A77F26">
        <w:rPr>
          <w:rFonts w:hint="cs"/>
          <w:rtl/>
        </w:rPr>
        <w:t xml:space="preserve">؛ زیرا جریان پیشینه بین منبع </w:t>
      </w:r>
      <w:r w:rsidRPr="00A77F26">
        <w:t>S</w:t>
      </w:r>
      <w:r w:rsidRPr="00A77F26">
        <w:rPr>
          <w:rFonts w:hint="cs"/>
          <w:rtl/>
        </w:rPr>
        <w:t xml:space="preserve"> و سینک </w:t>
      </w:r>
      <w:r w:rsidRPr="00A77F26">
        <w:t>t</w:t>
      </w:r>
      <w:r w:rsidRPr="00A77F26">
        <w:rPr>
          <w:rFonts w:hint="cs"/>
          <w:rtl/>
        </w:rPr>
        <w:t xml:space="preserve"> عامل تعیین برش مینیمم </w:t>
      </w:r>
      <w:r w:rsidRPr="00A77F26">
        <w:t>t</w:t>
      </w:r>
      <w:r w:rsidRPr="00A77F26">
        <w:rPr>
          <w:rFonts w:hint="cs"/>
          <w:rtl/>
        </w:rPr>
        <w:t xml:space="preserve"> ـ </w:t>
      </w:r>
      <w:r w:rsidRPr="00A77F26">
        <w:t>s</w:t>
      </w:r>
      <w:r w:rsidRPr="00A77F26">
        <w:rPr>
          <w:rFonts w:hint="cs"/>
          <w:rtl/>
        </w:rPr>
        <w:t xml:space="preserve"> خواهد بود. با استفاده از ترکیب متفاوت منبع و سینک، پیدا کردن برش مینیمم کلی امکان پذیر است. روش دوم برای تعیین برش مینیمم با استفاده از رویکرد نمونه برداری کران انجا</w:t>
      </w:r>
      <w:r w:rsidR="00D14C43">
        <w:rPr>
          <w:rFonts w:hint="cs"/>
          <w:rtl/>
        </w:rPr>
        <w:t>م</w:t>
      </w:r>
      <w:r w:rsidRPr="00A77F26">
        <w:rPr>
          <w:rFonts w:hint="cs"/>
          <w:rtl/>
        </w:rPr>
        <w:t xml:space="preserve"> می شود. این یک تکنیک احتمال گراست که در آن کران ها را به طور توالی نمونه برداری می کنیم به این منظور که گره ها را به مجموعه های بزرگتری از گره ها تجزیه کنیم. با نمونه برداری پی درپی توالی های مختلف </w:t>
      </w:r>
      <w:r w:rsidR="003D16D4">
        <w:rPr>
          <w:rFonts w:hint="cs"/>
          <w:rtl/>
        </w:rPr>
        <w:t>از کران ها و انتخاب مقدار مطلوب</w:t>
      </w:r>
      <w:r w:rsidRPr="00A77F26">
        <w:rPr>
          <w:rFonts w:hint="cs"/>
          <w:rtl/>
        </w:rPr>
        <w:t>، تعیین یک برش مینیمم کلی امکان پذیر است. هر دو تکنیک فوق کاملاً کارآمد هستند و دشواری زمانی بر حسب تعداد گره ها و کران های چند فرمولی خواهد بود</w:t>
      </w:r>
      <w:r w:rsidR="003D16D4">
        <w:rPr>
          <w:rFonts w:hint="cs"/>
          <w:rtl/>
        </w:rPr>
        <w:t xml:space="preserve"> </w:t>
      </w:r>
      <w:r w:rsidR="003D16D4">
        <w:rPr>
          <w:rtl/>
        </w:rPr>
        <w:fldChar w:fldCharType="begin"/>
      </w:r>
      <w:r w:rsidR="003D16D4">
        <w:rPr>
          <w:rtl/>
        </w:rPr>
        <w:instrText xml:space="preserve"> </w:instrText>
      </w:r>
      <w:r w:rsidR="003D16D4">
        <w:instrText>ADDIN EN.CITE &lt;EndNote&gt;&lt;Cite&gt;&lt;Author&gt;Flake&lt;/Author&gt;&lt;Year&gt;2003&lt;/Year&gt;&lt;RecNum&gt;83&lt;/RecNum&gt;&lt;DisplayText&gt;[26]&lt;/DisplayText&gt;&lt;record&gt;&lt;rec-number&gt;83&lt;/rec-number&gt;&lt;foreign-keys&gt;&lt;key app="EN" db-id="5vaes0fpbfpepxedwv65twzav09zxxw9p5xs" timestamp="1419537005"&gt;83&lt;/key&gt;&lt;/foreign-keys&gt;&lt;ref-type name="Journal Article"&gt;17&lt;/ref-type&gt;&lt;contributors&gt;&lt;authors&gt;&lt;author&gt;Flake, Gary William&lt;/author&gt;&lt;author&gt;Tarjan, Robert E.&lt;/author&gt;&lt;author&gt;Tsioutsiouliklis, Kostas&lt;/author&gt;&lt;/authors&gt;&lt;/contributors&gt;&lt;titles&gt;&lt;title&gt;Graph Clustering</w:instrText>
      </w:r>
      <w:r w:rsidR="003D16D4">
        <w:rPr>
          <w:rtl/>
        </w:rPr>
        <w:instrText xml:space="preserve"> </w:instrText>
      </w:r>
      <w:r w:rsidR="003D16D4">
        <w:instrText>and Minimum Cut Trees&lt;/title&gt;&lt;alt-title&gt;Internet Math.&lt;/alt-title&gt;&lt;/titles&gt;&lt;alt-periodical&gt;&lt;abbr-1&gt;Internet Math.&lt;/abbr-1&gt;&lt;/alt-periodical&gt;&lt;pages&gt;385-408&lt;/pages&gt;&lt;dates&gt;&lt;year&gt;2003&lt;/year&gt;&lt;pub-dates&gt;&lt;date&gt;2003&lt;/date&gt;&lt;/pub-dates&gt;&lt;/dates&gt;&lt;publisher&gt;A K Peters</w:instrText>
      </w:r>
      <w:r w:rsidR="003D16D4">
        <w:rPr>
          <w:rtl/>
        </w:rPr>
        <w:instrText xml:space="preserve">, </w:instrText>
      </w:r>
      <w:r w:rsidR="003D16D4">
        <w:instrText>Ltd.&lt;/publisher&gt;&lt;isbn&gt;1542-7951&lt;/isbn&gt;&lt;urls&gt;&lt;related-urls&gt;&lt;url&gt;http://projecteuclid.org/euclid.im/1109191029&lt;/url&gt;&lt;/related-urls&gt;&lt;/urls&gt;&lt;language&gt;en&lt;/language&gt;&lt;/record&gt;&lt;/Cite&gt;&lt;/EndNote</w:instrText>
      </w:r>
      <w:r w:rsidR="003D16D4">
        <w:rPr>
          <w:rtl/>
        </w:rPr>
        <w:instrText>&gt;</w:instrText>
      </w:r>
      <w:r w:rsidR="003D16D4">
        <w:rPr>
          <w:rtl/>
        </w:rPr>
        <w:fldChar w:fldCharType="separate"/>
      </w:r>
      <w:r w:rsidR="003D16D4">
        <w:rPr>
          <w:noProof/>
          <w:rtl/>
        </w:rPr>
        <w:t>[</w:t>
      </w:r>
      <w:hyperlink w:anchor="_ENREF_26" w:tooltip="Flake, 2003 #83" w:history="1">
        <w:r w:rsidR="007F44B0">
          <w:rPr>
            <w:noProof/>
            <w:rtl/>
          </w:rPr>
          <w:t>26</w:t>
        </w:r>
      </w:hyperlink>
      <w:r w:rsidR="003D16D4">
        <w:rPr>
          <w:noProof/>
          <w:rtl/>
        </w:rPr>
        <w:t>]</w:t>
      </w:r>
      <w:r w:rsidR="003D16D4">
        <w:rPr>
          <w:rtl/>
        </w:rPr>
        <w:fldChar w:fldCharType="end"/>
      </w:r>
      <w:r w:rsidRPr="00A77F26">
        <w:rPr>
          <w:rFonts w:hint="cs"/>
          <w:rtl/>
        </w:rPr>
        <w:t>.</w:t>
      </w:r>
    </w:p>
    <w:p w:rsidR="001943CA" w:rsidRPr="00A77F26" w:rsidRDefault="001943CA" w:rsidP="003D16D4">
      <w:pPr>
        <w:tabs>
          <w:tab w:val="right" w:pos="540"/>
        </w:tabs>
        <w:rPr>
          <w:rtl/>
        </w:rPr>
      </w:pPr>
      <w:r w:rsidRPr="00A77F26">
        <w:rPr>
          <w:rFonts w:hint="cs"/>
          <w:rtl/>
        </w:rPr>
        <w:lastRenderedPageBreak/>
        <w:t xml:space="preserve">مسئله تقسیم بندی چند سویه گراف به طور قابل ملاحظه ای دشوار تر است و </w:t>
      </w:r>
      <w:r w:rsidRPr="00A77F26">
        <w:t>NP-hard</w:t>
      </w:r>
      <w:r w:rsidRPr="00A77F26">
        <w:rPr>
          <w:rFonts w:hint="cs"/>
          <w:rtl/>
        </w:rPr>
        <w:t xml:space="preserve"> به شمار می آید. در این مورد، می خواهیم یک گراف را به مؤلفه های 2</w:t>
      </w:r>
      <w:r w:rsidRPr="00A77F26">
        <w:t>K&gt;</w:t>
      </w:r>
      <w:r w:rsidRPr="00A77F26">
        <w:rPr>
          <w:rFonts w:hint="cs"/>
          <w:rtl/>
        </w:rPr>
        <w:t xml:space="preserve"> تقسیم کنیم به طوری که بار کلی کران هایی که انتهای آنها در قسمت های مختلفی قرار گرفته به حداقل برسد. الگوریتم </w:t>
      </w:r>
      <w:r w:rsidRPr="00A77F26">
        <w:t>Kerninghan-Lin</w:t>
      </w:r>
      <w:r w:rsidRPr="00A77F26">
        <w:rPr>
          <w:rFonts w:hint="cs"/>
          <w:rtl/>
        </w:rPr>
        <w:t xml:space="preserve"> رویکرد شناخته شده ای برای تقسیم بندی گراف است. این الگوریتم سنتی بر مبنای تپه نوردی (یا تکنیک جستجوی ـ مجاور) برای تعیین تقسیم بندی مطلوب گراف استوار است. در ابتدا، با برش تصادفی گراف شروع می کنیم. در هر تناوب، یک جفت از رأس ها در دو قسمت را مبادله می کنیم تا ببینیم که آیا مقدار کلی برش کاهش می یابد. در صورتی که مقدار برش کاهش یابد، آنگاه جابه جا کردن در دستور کار قرار می گیرد. در غیر این صورت، جفت رأس دیگری را برای جابه جایی انتخاب می کنیم. لازم است یادآوری کنیم که این مطلوب نمی تواند مطلوب کلی باشد، بلکه ممکن است فقط یک مطلوب محلی از داده های اصلی باشد. شکل اصلی در نسخه های مختلف الگوریتم </w:t>
      </w:r>
      <w:r w:rsidRPr="00A77F26">
        <w:t>Kerninghan-Lin</w:t>
      </w:r>
      <w:r w:rsidRPr="00A77F26">
        <w:rPr>
          <w:rFonts w:hint="cs"/>
          <w:rtl/>
        </w:rPr>
        <w:t xml:space="preserve"> سیاستی است که برای اجرای جابه جایی رأس ها اتخاذ می شود. باید خاطر نشان کنیم که استفاده از تعداد بیشتری از استراتژی ها</w:t>
      </w:r>
      <w:r w:rsidR="003D16D4">
        <w:rPr>
          <w:rFonts w:hint="cs"/>
          <w:rtl/>
        </w:rPr>
        <w:t>ی</w:t>
      </w:r>
      <w:r w:rsidRPr="00A77F26">
        <w:rPr>
          <w:rFonts w:hint="cs"/>
          <w:rtl/>
        </w:rPr>
        <w:t xml:space="preserve"> پیشرفته موجب پیشرفت بهتر در عملکرد ملموس برای هر جابه جایی می شود، اما نیازمند زمان بیشتری برای هر جابه جایی است. این یک تعادل ط</w:t>
      </w:r>
      <w:r w:rsidR="003D16D4">
        <w:rPr>
          <w:rFonts w:hint="cs"/>
          <w:rtl/>
        </w:rPr>
        <w:t>بیعی است که بسته به نوع برنامه</w:t>
      </w:r>
      <w:r w:rsidRPr="00A77F26">
        <w:rPr>
          <w:rFonts w:hint="cs"/>
          <w:rtl/>
        </w:rPr>
        <w:t xml:space="preserve"> کاربردی که در دست داریم ممکن است به گونه ای متفاوت عمل کند. لازم به ذکر است که مسئله تقسیم بندی گراف به طور گسترده در آثار این ح</w:t>
      </w:r>
      <w:r w:rsidR="003D16D4">
        <w:rPr>
          <w:rFonts w:hint="cs"/>
          <w:rtl/>
        </w:rPr>
        <w:t>وزه مورد مطالعه قرار گرفته است.</w:t>
      </w:r>
    </w:p>
    <w:p w:rsidR="001943CA" w:rsidRPr="00A77F26" w:rsidRDefault="001943CA" w:rsidP="007F44B0">
      <w:pPr>
        <w:tabs>
          <w:tab w:val="right" w:pos="540"/>
        </w:tabs>
        <w:rPr>
          <w:rtl/>
        </w:rPr>
      </w:pPr>
      <w:r w:rsidRPr="00A77F26">
        <w:rPr>
          <w:rFonts w:hint="cs"/>
          <w:rtl/>
        </w:rPr>
        <w:t xml:space="preserve">تعیین گراف فرعی متراکم در گراف های بزرگ و گسترده، مسئله ای کاملاً مرتبط است. در مجموعه داده های گراف بزرگ به طور مکرر با این مسئله مواجه می شویم. به عنوان مثال، مسئله تعیین گراف های فرعی بزرگ در گراف های وب در </w:t>
      </w:r>
      <w:r w:rsidR="003D16D4">
        <w:rPr>
          <w:rtl/>
        </w:rPr>
        <w:fldChar w:fldCharType="begin"/>
      </w:r>
      <w:r w:rsidR="003D16D4">
        <w:rPr>
          <w:rtl/>
        </w:rPr>
        <w:instrText xml:space="preserve"> </w:instrText>
      </w:r>
      <w:r w:rsidR="003D16D4">
        <w:instrText>ADDIN EN.CITE &lt;EndNote&gt;&lt;Cite&gt;&lt;Author&gt;Gibson&lt;/Author&gt;&lt;Year&gt;2005&lt;/Year&gt;&lt;RecNum&gt;132&lt;/RecNum&gt;&lt;DisplayText&gt;[73]&lt;/DisplayText&gt;&lt;record&gt;&lt;rec-number&gt;132&lt;/rec-number&gt;&lt;foreign-keys&gt;&lt;key app="EN" db-id="5vaes0fpbfpepxedwv65twzav09zxxw9p5xs" timestamp="1420918188"&gt;13</w:instrText>
      </w:r>
      <w:r w:rsidR="003D16D4">
        <w:rPr>
          <w:rtl/>
        </w:rPr>
        <w:instrText>2&lt;/</w:instrText>
      </w:r>
      <w:r w:rsidR="003D16D4">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w:instrText>
      </w:r>
      <w:r w:rsidR="003D16D4">
        <w:rPr>
          <w:rtl/>
        </w:rPr>
        <w:instrText xml:space="preserve"> </w:instrText>
      </w:r>
      <w:r w:rsidR="003D16D4">
        <w:instrText>massive graphs&lt;/title&gt;&lt;secondary-title&gt;Proceedings of the 31st international conference on Very large data bases&lt;/secondary-title&gt;&lt;/titles&gt;&lt;pages&gt;721-732&lt;/pages&gt;&lt;dates&gt;&lt;year&gt;2005&lt;/year&gt;&lt;/dates&gt;&lt;pub-location&gt;Trondheim, Norway&lt;/pub-location&gt;&lt;publisher&gt;VLDB</w:instrText>
      </w:r>
      <w:r w:rsidR="003D16D4">
        <w:rPr>
          <w:rtl/>
        </w:rPr>
        <w:instrText xml:space="preserve"> </w:instrText>
      </w:r>
      <w:r w:rsidR="003D16D4">
        <w:instrText>Endowment&lt;/publisher&gt;&lt;urls&gt;&lt;/urls&gt;&lt;custom1&gt;1083676&lt;/custom1&gt;&lt;/record&gt;&lt;/Cite&gt;&lt;/EndNote</w:instrText>
      </w:r>
      <w:r w:rsidR="003D16D4">
        <w:rPr>
          <w:rtl/>
        </w:rPr>
        <w:instrText>&gt;</w:instrText>
      </w:r>
      <w:r w:rsidR="003D16D4">
        <w:rPr>
          <w:rtl/>
        </w:rPr>
        <w:fldChar w:fldCharType="separate"/>
      </w:r>
      <w:r w:rsidR="003D16D4">
        <w:rPr>
          <w:noProof/>
          <w:rtl/>
        </w:rPr>
        <w:t>[</w:t>
      </w:r>
      <w:hyperlink w:anchor="_ENREF_73" w:tooltip="Gibson, 2005 #132" w:history="1">
        <w:r w:rsidR="007F44B0">
          <w:rPr>
            <w:noProof/>
            <w:rtl/>
          </w:rPr>
          <w:t>73</w:t>
        </w:r>
      </w:hyperlink>
      <w:r w:rsidR="003D16D4">
        <w:rPr>
          <w:noProof/>
          <w:rtl/>
        </w:rPr>
        <w:t>]</w:t>
      </w:r>
      <w:r w:rsidR="003D16D4">
        <w:rPr>
          <w:rtl/>
        </w:rPr>
        <w:fldChar w:fldCharType="end"/>
      </w:r>
      <w:r w:rsidRPr="00A77F26">
        <w:rPr>
          <w:rFonts w:hint="cs"/>
          <w:rtl/>
        </w:rPr>
        <w:t xml:space="preserve"> مورد مطالعه قرار گرفت. در این مقاله، از رویکرد عدد ـ مینیمم برای تعیین پلاک هایی که نشان دهنده گراف های فرعی متراکم هستند، استفاده می شود. ایده فراگیر، بیان لینک های خارجی یک گره مشخص به شکل مجموعه هاست. دو گره مشابه هستند که اگر و تنها اگر تعداد زیادی لینک خارجی مشترک داشته باشند. از این رو، گره </w:t>
      </w:r>
      <w:r w:rsidRPr="00A77F26">
        <w:t>A</w:t>
      </w:r>
      <w:r w:rsidRPr="00A77F26">
        <w:rPr>
          <w:rFonts w:hint="cs"/>
          <w:rtl/>
        </w:rPr>
        <w:t xml:space="preserve"> با مجموعه لینک</w:t>
      </w:r>
      <w:r w:rsidR="004B36AC">
        <w:rPr>
          <w:rFonts w:hint="cs"/>
          <w:rtl/>
        </w:rPr>
        <w:t xml:space="preserve"> های</w:t>
      </w:r>
      <w:r w:rsidRPr="00A77F26">
        <w:rPr>
          <w:rFonts w:hint="cs"/>
          <w:rtl/>
        </w:rPr>
        <w:t xml:space="preserve"> خارجی </w:t>
      </w:r>
      <w:r w:rsidRPr="00A77F26">
        <w:t>S</w:t>
      </w:r>
      <w:r w:rsidRPr="00A77F26">
        <w:rPr>
          <w:vertAlign w:val="subscript"/>
        </w:rPr>
        <w:t>A</w:t>
      </w:r>
      <w:r w:rsidRPr="00A77F26">
        <w:rPr>
          <w:rFonts w:hint="cs"/>
          <w:vertAlign w:val="subscript"/>
          <w:rtl/>
        </w:rPr>
        <w:t xml:space="preserve"> </w:t>
      </w:r>
      <w:r w:rsidRPr="00A77F26">
        <w:rPr>
          <w:rFonts w:hint="cs"/>
          <w:rtl/>
        </w:rPr>
        <w:t xml:space="preserve">و گره </w:t>
      </w:r>
      <w:r w:rsidRPr="00A77F26">
        <w:t>B</w:t>
      </w:r>
      <w:r w:rsidRPr="00A77F26">
        <w:rPr>
          <w:rFonts w:hint="cs"/>
          <w:rtl/>
        </w:rPr>
        <w:t xml:space="preserve"> با مجموعه لینک های خارجی </w:t>
      </w:r>
      <w:r w:rsidRPr="00A77F26">
        <w:t>S</w:t>
      </w:r>
      <w:r w:rsidRPr="00A77F26">
        <w:rPr>
          <w:vertAlign w:val="subscript"/>
        </w:rPr>
        <w:t>B</w:t>
      </w:r>
      <w:r w:rsidRPr="00A77F26">
        <w:rPr>
          <w:rFonts w:hint="cs"/>
          <w:rtl/>
        </w:rPr>
        <w:t xml:space="preserve"> را در</w:t>
      </w:r>
      <w:r w:rsidR="004B36AC">
        <w:rPr>
          <w:rFonts w:hint="cs"/>
          <w:rtl/>
        </w:rPr>
        <w:t xml:space="preserve"> </w:t>
      </w:r>
      <w:r w:rsidRPr="00A77F26">
        <w:rPr>
          <w:rFonts w:hint="cs"/>
          <w:rtl/>
        </w:rPr>
        <w:t xml:space="preserve">نظر بگیرید. آنگاه، شباهت بین دو گره با استفاده از ضریب </w:t>
      </w:r>
      <w:r w:rsidRPr="00A77F26">
        <w:t>Gaccard</w:t>
      </w:r>
      <w:r w:rsidRPr="00A77F26">
        <w:rPr>
          <w:rFonts w:hint="cs"/>
          <w:rtl/>
        </w:rPr>
        <w:t xml:space="preserve"> تعریف می شود، که به شکل </w:t>
      </w:r>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B</m:t>
                </m:r>
              </m:sub>
            </m:sSub>
          </m:num>
          <m:den>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B</m:t>
                </m:r>
              </m:sub>
            </m:sSub>
          </m:den>
        </m:f>
      </m:oMath>
      <w:r w:rsidRPr="00A77F26">
        <w:rPr>
          <w:rFonts w:hint="cs"/>
          <w:rtl/>
        </w:rPr>
        <w:t xml:space="preserve">  تعیین می شود. باید اشاره کنیم که شمارش علنی تمام کران ها به منظور محاسبه این شباهت کاملاً غیر کارآمد خواهد بود. در عوض، به منظور اجرای برآورد شباهت از رویکرد عدد ـ مینیمم استفاده می شود. این رویکرد به صورت زیر اجرا می شود. فضای گره ها را با یک ترتیب تصادفی تفکیک می کنیم. برای هر یک از مجموعه گره هایی که به صورت تصادفی مرتب شده اند گره نخست یعنی </w:t>
      </w:r>
      <w:r w:rsidRPr="00A77F26">
        <w:t>First(A)</w:t>
      </w:r>
      <w:r w:rsidRPr="00A77F26">
        <w:rPr>
          <w:rFonts w:hint="cs"/>
          <w:rtl/>
        </w:rPr>
        <w:t xml:space="preserve"> را تعیین می کنیم که برای آن یک لینک خارجی از </w:t>
      </w:r>
      <w:r w:rsidRPr="00A77F26">
        <w:t>A</w:t>
      </w:r>
      <w:r w:rsidRPr="00A77F26">
        <w:rPr>
          <w:rFonts w:hint="cs"/>
          <w:rtl/>
        </w:rPr>
        <w:t xml:space="preserve"> به </w:t>
      </w:r>
      <w:r w:rsidRPr="00A77F26">
        <w:t>First(A)</w:t>
      </w:r>
      <w:r w:rsidRPr="00A77F26">
        <w:rPr>
          <w:rFonts w:hint="cs"/>
          <w:rtl/>
        </w:rPr>
        <w:t xml:space="preserve"> وجود دارد. همچنین گره نخست </w:t>
      </w:r>
      <w:r w:rsidRPr="00A77F26">
        <w:t>First(B)</w:t>
      </w:r>
      <w:r w:rsidRPr="00A77F26">
        <w:rPr>
          <w:rFonts w:hint="cs"/>
          <w:rtl/>
        </w:rPr>
        <w:t xml:space="preserve"> را تعیین می کنیم که برای آن یک لینک خارجی از </w:t>
      </w:r>
      <w:r w:rsidRPr="00A77F26">
        <w:t>B</w:t>
      </w:r>
      <w:r w:rsidRPr="00A77F26">
        <w:rPr>
          <w:rFonts w:hint="cs"/>
          <w:rtl/>
        </w:rPr>
        <w:t xml:space="preserve"> به </w:t>
      </w:r>
      <w:r w:rsidRPr="00A77F26">
        <w:t>First(B)</w:t>
      </w:r>
      <w:r w:rsidRPr="00A77F26">
        <w:rPr>
          <w:rFonts w:hint="cs"/>
          <w:rtl/>
        </w:rPr>
        <w:t xml:space="preserve"> وجود دارد. می توان نشان داد که ضریب </w:t>
      </w:r>
      <w:r w:rsidRPr="00A77F26">
        <w:t>Jaccard</w:t>
      </w:r>
      <w:r w:rsidRPr="00A77F26">
        <w:rPr>
          <w:rFonts w:hint="cs"/>
          <w:rtl/>
        </w:rPr>
        <w:t xml:space="preserve"> یک برآورد غیر جهت دار این احتمال است که </w:t>
      </w:r>
      <w:r w:rsidRPr="00A77F26">
        <w:t>First(A)</w:t>
      </w:r>
      <w:r w:rsidRPr="00A77F26">
        <w:rPr>
          <w:rFonts w:hint="cs"/>
          <w:rtl/>
        </w:rPr>
        <w:t xml:space="preserve"> و </w:t>
      </w:r>
      <w:r w:rsidRPr="00A77F26">
        <w:t>First(B)</w:t>
      </w:r>
      <w:r w:rsidRPr="00A77F26">
        <w:rPr>
          <w:rFonts w:hint="cs"/>
          <w:rtl/>
        </w:rPr>
        <w:t xml:space="preserve"> گره مشابهی باشند. با تکرار این فرآیند در جایگشت های مختلفی در فضای گره ها، برآورد دقیق ضریب </w:t>
      </w:r>
      <w:r w:rsidRPr="00A77F26">
        <w:t>Jaccard</w:t>
      </w:r>
      <w:r w:rsidRPr="00A77F26">
        <w:rPr>
          <w:rFonts w:hint="cs"/>
          <w:rtl/>
        </w:rPr>
        <w:t xml:space="preserve"> عملی خواهد بود. این کار با استفاده از تعداد ثابتی از جایگشت های مختلفی در فضای گره ها، برآورد دقیق ضریب </w:t>
      </w:r>
      <w:r w:rsidRPr="00A77F26">
        <w:t>Jaccard</w:t>
      </w:r>
      <w:r w:rsidRPr="00A77F26">
        <w:rPr>
          <w:rFonts w:hint="cs"/>
          <w:rtl/>
        </w:rPr>
        <w:t xml:space="preserve"> عملی خواهد بود. این کار با استفاده از تعداد ثابتی از جایگشت های </w:t>
      </w:r>
      <w:r w:rsidRPr="00A77F26">
        <w:t>C</w:t>
      </w:r>
      <w:r w:rsidRPr="00A77F26">
        <w:rPr>
          <w:rFonts w:hint="cs"/>
          <w:rtl/>
        </w:rPr>
        <w:t xml:space="preserve"> در ترتیب گره انجام می شود. بنابراین، برای هر گره یک اثر انگشت از اندازه </w:t>
      </w:r>
      <w:r w:rsidRPr="00A77F26">
        <w:t>C</w:t>
      </w:r>
      <w:r w:rsidRPr="00A77F26">
        <w:rPr>
          <w:rFonts w:hint="cs"/>
          <w:rtl/>
        </w:rPr>
        <w:t xml:space="preserve"> قابل تولید است. با مقایسه اثر انگشت های دو گره می توان ضر</w:t>
      </w:r>
      <w:r w:rsidR="004B36AC">
        <w:rPr>
          <w:rFonts w:hint="cs"/>
          <w:rtl/>
        </w:rPr>
        <w:t>ی</w:t>
      </w:r>
      <w:r w:rsidRPr="00A77F26">
        <w:rPr>
          <w:rFonts w:hint="cs"/>
          <w:rtl/>
        </w:rPr>
        <w:t xml:space="preserve">ب </w:t>
      </w:r>
      <w:r w:rsidRPr="00A77F26">
        <w:t>Jaccard</w:t>
      </w:r>
      <w:r w:rsidR="004B36AC">
        <w:rPr>
          <w:rFonts w:hint="cs"/>
          <w:rtl/>
        </w:rPr>
        <w:t xml:space="preserve"> را</w:t>
      </w:r>
      <w:r w:rsidRPr="00A77F26">
        <w:rPr>
          <w:rFonts w:hint="cs"/>
          <w:rtl/>
        </w:rPr>
        <w:t xml:space="preserve"> برآورد کرد. این رویکرد با استفاده از هر مجموعه عامل </w:t>
      </w:r>
      <w:r w:rsidRPr="00A77F26">
        <w:t>S</w:t>
      </w:r>
      <w:r w:rsidRPr="00A77F26">
        <w:rPr>
          <w:rFonts w:hint="cs"/>
          <w:rtl/>
        </w:rPr>
        <w:t xml:space="preserve"> که فقط دارای </w:t>
      </w:r>
      <w:r w:rsidRPr="00A77F26">
        <w:t>S</w:t>
      </w:r>
      <w:r w:rsidRPr="00A77F26">
        <w:rPr>
          <w:vertAlign w:val="subscript"/>
        </w:rPr>
        <w:t>A</w:t>
      </w:r>
      <w:r w:rsidRPr="00A77F26">
        <w:rPr>
          <w:rFonts w:hint="cs"/>
          <w:rtl/>
        </w:rPr>
        <w:t xml:space="preserve"> و </w:t>
      </w:r>
      <w:r w:rsidRPr="00A77F26">
        <w:t>S</w:t>
      </w:r>
      <w:r w:rsidRPr="00A77F26">
        <w:rPr>
          <w:vertAlign w:val="subscript"/>
        </w:rPr>
        <w:t>B</w:t>
      </w:r>
      <w:r w:rsidRPr="00A77F26">
        <w:rPr>
          <w:rFonts w:hint="cs"/>
          <w:rtl/>
        </w:rPr>
        <w:t xml:space="preserve"> باشد قابل تعمیم است. با استفاده از مقادیر مختلف </w:t>
      </w:r>
      <w:r w:rsidRPr="00A77F26">
        <w:t>S</w:t>
      </w:r>
      <w:r w:rsidRPr="00A77F26">
        <w:rPr>
          <w:rFonts w:hint="cs"/>
          <w:rtl/>
        </w:rPr>
        <w:t xml:space="preserve"> و </w:t>
      </w:r>
      <w:r w:rsidRPr="00A77F26">
        <w:t>C</w:t>
      </w:r>
      <w:r w:rsidRPr="00A77F26">
        <w:rPr>
          <w:rFonts w:hint="cs"/>
          <w:rtl/>
        </w:rPr>
        <w:t xml:space="preserve">، طراحی یک الگوریتم که بتواند دو مجموعه بالاتر یا پایین تر از آستانه تعیین شده شباهت را تمیز دهد امکان پذیر خواهد بود. </w:t>
      </w:r>
    </w:p>
    <w:p w:rsidR="001943CA" w:rsidRPr="00A77F26" w:rsidRDefault="001943CA" w:rsidP="007F44B0">
      <w:pPr>
        <w:tabs>
          <w:tab w:val="right" w:pos="540"/>
        </w:tabs>
        <w:rPr>
          <w:rtl/>
        </w:rPr>
      </w:pPr>
      <w:r w:rsidRPr="00A77F26">
        <w:rPr>
          <w:rFonts w:hint="cs"/>
          <w:rtl/>
        </w:rPr>
        <w:t xml:space="preserve">تکنیک کلی در </w:t>
      </w:r>
      <w:r w:rsidR="004B36AC">
        <w:rPr>
          <w:rtl/>
        </w:rPr>
        <w:fldChar w:fldCharType="begin"/>
      </w:r>
      <w:r w:rsidR="004B36AC">
        <w:rPr>
          <w:rtl/>
        </w:rPr>
        <w:instrText xml:space="preserve"> </w:instrText>
      </w:r>
      <w:r w:rsidR="004B36AC">
        <w:instrText>ADDIN EN.CITE &lt;EndNote&gt;&lt;Cite&gt;&lt;Author&gt;Gibson&lt;/Author&gt;&lt;Year&gt;2005&lt;/Year&gt;&lt;RecNum&gt;132&lt;/RecNum&gt;&lt;DisplayText&gt;[73]&lt;/DisplayText&gt;&lt;record&gt;&lt;rec-number&gt;132&lt;/rec-number&gt;&lt;foreign-keys&gt;&lt;key app="EN" db-id="5vaes0fpbfpepxedwv65twzav09zxxw9p5xs" timestamp="1420918188"&gt;13</w:instrText>
      </w:r>
      <w:r w:rsidR="004B36AC">
        <w:rPr>
          <w:rtl/>
        </w:rPr>
        <w:instrText>2&lt;/</w:instrText>
      </w:r>
      <w:r w:rsidR="004B36AC">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w:instrText>
      </w:r>
      <w:r w:rsidR="004B36AC">
        <w:rPr>
          <w:rtl/>
        </w:rPr>
        <w:instrText xml:space="preserve"> </w:instrText>
      </w:r>
      <w:r w:rsidR="004B36AC">
        <w:instrText>massive graphs&lt;/title&gt;&lt;secondary-title&gt;Proceedings of the 31st international conference on Very large data bases&lt;/secondary-title&gt;&lt;/titles&gt;&lt;pages&gt;721-732&lt;/pages&gt;&lt;dates&gt;&lt;year&gt;2005&lt;/year&gt;&lt;/dates&gt;&lt;pub-location&gt;Trondheim, Norway&lt;/pub-location&gt;&lt;publisher&gt;VLDB</w:instrText>
      </w:r>
      <w:r w:rsidR="004B36AC">
        <w:rPr>
          <w:rtl/>
        </w:rPr>
        <w:instrText xml:space="preserve"> </w:instrText>
      </w:r>
      <w:r w:rsidR="004B36AC">
        <w:instrText>Endowment&lt;/publisher&gt;&lt;urls&gt;&lt;/urls&gt;&lt;custom1&gt;1083676&lt;/custom1&gt;&lt;/record&gt;&lt;/Cite&gt;&lt;/EndNote</w:instrText>
      </w:r>
      <w:r w:rsidR="004B36AC">
        <w:rPr>
          <w:rtl/>
        </w:rPr>
        <w:instrText>&gt;</w:instrText>
      </w:r>
      <w:r w:rsidR="004B36AC">
        <w:rPr>
          <w:rtl/>
        </w:rPr>
        <w:fldChar w:fldCharType="separate"/>
      </w:r>
      <w:r w:rsidR="004B36AC">
        <w:rPr>
          <w:noProof/>
          <w:rtl/>
        </w:rPr>
        <w:t>[</w:t>
      </w:r>
      <w:hyperlink w:anchor="_ENREF_73" w:tooltip="Gibson, 2005 #132" w:history="1">
        <w:r w:rsidR="007F44B0">
          <w:rPr>
            <w:noProof/>
            <w:rtl/>
          </w:rPr>
          <w:t>73</w:t>
        </w:r>
      </w:hyperlink>
      <w:r w:rsidR="004B36AC">
        <w:rPr>
          <w:noProof/>
          <w:rtl/>
        </w:rPr>
        <w:t>]</w:t>
      </w:r>
      <w:r w:rsidR="004B36AC">
        <w:rPr>
          <w:rtl/>
        </w:rPr>
        <w:fldChar w:fldCharType="end"/>
      </w:r>
      <w:r w:rsidRPr="00A77F26">
        <w:rPr>
          <w:rFonts w:hint="cs"/>
          <w:rtl/>
        </w:rPr>
        <w:t xml:space="preserve">، ابتدا مجموعه ای از </w:t>
      </w:r>
      <w:r w:rsidRPr="00A77F26">
        <w:t>C</w:t>
      </w:r>
      <w:r w:rsidR="004B36AC">
        <w:rPr>
          <w:rFonts w:hint="cs"/>
          <w:rtl/>
        </w:rPr>
        <w:t xml:space="preserve"> پلاک با اندازه</w:t>
      </w:r>
      <w:r w:rsidRPr="00A77F26">
        <w:rPr>
          <w:rFonts w:hint="cs"/>
          <w:rtl/>
        </w:rPr>
        <w:t xml:space="preserve"> </w:t>
      </w:r>
      <w:r w:rsidRPr="00A77F26">
        <w:t>S</w:t>
      </w:r>
      <w:r w:rsidRPr="00A77F26">
        <w:rPr>
          <w:rFonts w:hint="cs"/>
          <w:rtl/>
        </w:rPr>
        <w:t xml:space="preserve"> برای هر گره می سازد. فرآیند ایجاد پلاک </w:t>
      </w:r>
      <w:r w:rsidRPr="00A77F26">
        <w:t>C</w:t>
      </w:r>
      <w:r w:rsidRPr="00A77F26">
        <w:rPr>
          <w:rFonts w:hint="cs"/>
          <w:rtl/>
        </w:rPr>
        <w:t xml:space="preserve"> بسیار ساده است. هر گره به طور جداگانه پردازش می شود. از تابع عدد مینیمم برای ایجاد زیر مجموعه هایی با اندازه </w:t>
      </w:r>
      <w:r w:rsidRPr="00A77F26">
        <w:t>S</w:t>
      </w:r>
      <w:r w:rsidRPr="00A77F26">
        <w:rPr>
          <w:rFonts w:hint="cs"/>
          <w:rtl/>
        </w:rPr>
        <w:t xml:space="preserve"> از لینک های خارجی در هر گره استفاده می کنیم. این کار موجب ایجاد </w:t>
      </w:r>
      <w:r w:rsidRPr="00A77F26">
        <w:t>C</w:t>
      </w:r>
      <w:r w:rsidRPr="00A77F26">
        <w:rPr>
          <w:rFonts w:hint="cs"/>
          <w:rtl/>
        </w:rPr>
        <w:t xml:space="preserve"> زیر مجموعه برای هر گره می شود. بنابر این، برای هر گره مجموعه ای از پلاک </w:t>
      </w:r>
      <w:r w:rsidRPr="00A77F26">
        <w:rPr>
          <w:rFonts w:hint="cs"/>
          <w:rtl/>
        </w:rPr>
        <w:lastRenderedPageBreak/>
        <w:t xml:space="preserve">های </w:t>
      </w:r>
      <w:r w:rsidRPr="00A77F26">
        <w:t>C</w:t>
      </w:r>
      <w:r w:rsidR="004B36AC">
        <w:rPr>
          <w:rFonts w:hint="cs"/>
          <w:rtl/>
        </w:rPr>
        <w:t xml:space="preserve"> خواه</w:t>
      </w:r>
      <w:r w:rsidRPr="00A77F26">
        <w:rPr>
          <w:rFonts w:hint="cs"/>
          <w:rtl/>
        </w:rPr>
        <w:t xml:space="preserve">یم داشت. از این رو، اگر گراف دارای </w:t>
      </w:r>
      <w:r w:rsidRPr="00A77F26">
        <w:t>n</w:t>
      </w:r>
      <w:r w:rsidR="004B36AC">
        <w:rPr>
          <w:rFonts w:hint="cs"/>
          <w:rtl/>
        </w:rPr>
        <w:t xml:space="preserve"> گره باشد، اندازه</w:t>
      </w:r>
      <w:r w:rsidRPr="00A77F26">
        <w:rPr>
          <w:rFonts w:hint="cs"/>
          <w:rtl/>
        </w:rPr>
        <w:t xml:space="preserve"> کل اثر انگشت های این پلاک عبارت است از </w:t>
      </w:r>
      <w:r w:rsidRPr="00A77F26">
        <w:t>SP</w:t>
      </w:r>
      <w:r w:rsidRPr="00A77F26">
        <w:rPr>
          <w:rFonts w:hint="cs"/>
          <w:rtl/>
        </w:rPr>
        <w:t xml:space="preserve"> ×</w:t>
      </w:r>
      <w:r w:rsidRPr="00A77F26">
        <w:t xml:space="preserve"> C</w:t>
      </w:r>
      <w:r w:rsidR="004B36AC">
        <w:t xml:space="preserve"> </w:t>
      </w:r>
      <w:r w:rsidRPr="00A77F26">
        <w:rPr>
          <w:rFonts w:hint="cs"/>
          <w:rtl/>
        </w:rPr>
        <w:t xml:space="preserve">× </w:t>
      </w:r>
      <w:r w:rsidRPr="00A77F26">
        <w:t>n</w:t>
      </w:r>
      <w:r w:rsidRPr="00A77F26">
        <w:rPr>
          <w:rFonts w:hint="cs"/>
          <w:rtl/>
        </w:rPr>
        <w:t xml:space="preserve">، که </w:t>
      </w:r>
      <w:r w:rsidRPr="00A77F26">
        <w:t>SP</w:t>
      </w:r>
      <w:r w:rsidRPr="00A77F26">
        <w:rPr>
          <w:rFonts w:hint="cs"/>
          <w:rtl/>
        </w:rPr>
        <w:t xml:space="preserve"> فضای مورد نیاز برای هر پلاک است. به طور معمول، </w:t>
      </w:r>
      <w:r w:rsidRPr="00A77F26">
        <w:t>SP</w:t>
      </w:r>
      <w:r w:rsidRPr="00A77F26">
        <w:rPr>
          <w:rFonts w:hint="cs"/>
          <w:rtl/>
        </w:rPr>
        <w:t xml:space="preserve"> به صورت (</w:t>
      </w:r>
      <w:r w:rsidRPr="00A77F26">
        <w:t>S</w:t>
      </w:r>
      <w:r w:rsidRPr="00A77F26">
        <w:rPr>
          <w:rFonts w:hint="cs"/>
          <w:rtl/>
        </w:rPr>
        <w:t xml:space="preserve">) </w:t>
      </w:r>
      <w:r w:rsidRPr="00A77F26">
        <w:t>O</w:t>
      </w:r>
      <w:r w:rsidRPr="00A77F26">
        <w:rPr>
          <w:rFonts w:hint="cs"/>
          <w:rtl/>
        </w:rPr>
        <w:t xml:space="preserve"> است، زیرا هر پلاک شامل </w:t>
      </w:r>
      <w:r w:rsidRPr="00A77F26">
        <w:t>S</w:t>
      </w:r>
      <w:r w:rsidRPr="00A77F26">
        <w:rPr>
          <w:rFonts w:hint="cs"/>
          <w:rtl/>
        </w:rPr>
        <w:t xml:space="preserve"> گره است. برای هر پلاک مجزا که به این شکل ایجاد شده، می توانیم فهرستی از گره ها را ایجاد کنیم</w:t>
      </w:r>
      <w:r w:rsidR="00C05A60">
        <w:rPr>
          <w:rFonts w:hint="cs"/>
          <w:rtl/>
        </w:rPr>
        <w:t xml:space="preserve"> که</w:t>
      </w:r>
      <w:r w:rsidRPr="00A77F26">
        <w:rPr>
          <w:rFonts w:hint="cs"/>
          <w:rtl/>
        </w:rPr>
        <w:t xml:space="preserve"> دارای آن پلاک هستند. به طور کلی ممکن است مایل باشیم گروهی از پلاک ها را تعیین کنیم که حاوی تعداد زیادی از گره های مشترک باشند. به این منظور، روش مطرح شده در </w:t>
      </w:r>
      <w:r w:rsidR="00C05A60">
        <w:rPr>
          <w:rtl/>
        </w:rPr>
        <w:fldChar w:fldCharType="begin"/>
      </w:r>
      <w:r w:rsidR="00C05A60">
        <w:rPr>
          <w:rtl/>
        </w:rPr>
        <w:instrText xml:space="preserve"> </w:instrText>
      </w:r>
      <w:r w:rsidR="00C05A60">
        <w:instrText>ADDIN EN.CITE &lt;EndNote&gt;&lt;Cite&gt;&lt;Author&gt;Gibson&lt;/Author&gt;&lt;Year&gt;2005&lt;/Year&gt;&lt;RecNum&gt;132&lt;/RecNum&gt;&lt;DisplayText&gt;[73]&lt;/DisplayText&gt;&lt;record&gt;&lt;rec-number&gt;132&lt;/rec-number&gt;&lt;foreign-keys&gt;&lt;key app="EN" db-id="5vaes0fpbfpepxedwv65twzav09zxxw9p5xs" timestamp="1420918188"&gt;13</w:instrText>
      </w:r>
      <w:r w:rsidR="00C05A60">
        <w:rPr>
          <w:rtl/>
        </w:rPr>
        <w:instrText>2&lt;/</w:instrText>
      </w:r>
      <w:r w:rsidR="00C05A60">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w:instrText>
      </w:r>
      <w:r w:rsidR="00C05A60">
        <w:rPr>
          <w:rtl/>
        </w:rPr>
        <w:instrText xml:space="preserve"> </w:instrText>
      </w:r>
      <w:r w:rsidR="00C05A60">
        <w:instrText>massive graphs&lt;/title&gt;&lt;secondary-title&gt;Proceedings of the 31st international conference on Very large data bases&lt;/secondary-title&gt;&lt;/titles&gt;&lt;pages&gt;721-732&lt;/pages&gt;&lt;dates&gt;&lt;year&gt;2005&lt;/year&gt;&lt;/dates&gt;&lt;pub-location&gt;Trondheim, Norway&lt;/pub-location&gt;&lt;publisher&gt;VLDB</w:instrText>
      </w:r>
      <w:r w:rsidR="00C05A60">
        <w:rPr>
          <w:rtl/>
        </w:rPr>
        <w:instrText xml:space="preserve"> </w:instrText>
      </w:r>
      <w:r w:rsidR="00C05A60">
        <w:instrText>Endowment&lt;/publisher&gt;&lt;urls&gt;&lt;/urls&gt;&lt;custom1&gt;1083676&lt;/custom1&gt;&lt;/record&gt;&lt;/Cite&gt;&lt;/EndNote</w:instrText>
      </w:r>
      <w:r w:rsidR="00C05A60">
        <w:rPr>
          <w:rtl/>
        </w:rPr>
        <w:instrText>&gt;</w:instrText>
      </w:r>
      <w:r w:rsidR="00C05A60">
        <w:rPr>
          <w:rtl/>
        </w:rPr>
        <w:fldChar w:fldCharType="separate"/>
      </w:r>
      <w:r w:rsidR="00C05A60">
        <w:rPr>
          <w:noProof/>
          <w:rtl/>
        </w:rPr>
        <w:t>[</w:t>
      </w:r>
      <w:hyperlink w:anchor="_ENREF_73" w:tooltip="Gibson, 2005 #132" w:history="1">
        <w:r w:rsidR="007F44B0">
          <w:rPr>
            <w:noProof/>
            <w:rtl/>
          </w:rPr>
          <w:t>73</w:t>
        </w:r>
      </w:hyperlink>
      <w:r w:rsidR="00C05A60">
        <w:rPr>
          <w:noProof/>
          <w:rtl/>
        </w:rPr>
        <w:t>]</w:t>
      </w:r>
      <w:r w:rsidR="00C05A60">
        <w:rPr>
          <w:rtl/>
        </w:rPr>
        <w:fldChar w:fldCharType="end"/>
      </w:r>
      <w:r w:rsidRPr="00A77F26">
        <w:rPr>
          <w:rFonts w:hint="cs"/>
          <w:rtl/>
        </w:rPr>
        <w:t xml:space="preserve"> یک پلاک سازی درجه دوم را اجرا کنیم که در آن فرا پلاک هایی از پلاک ها ایجاد شوند. از این رو، این کار موجب فشردگی بیش از پیش گراف در یک ساختار داده ها با اندازه ی </w:t>
      </w:r>
      <w:r w:rsidRPr="00A77F26">
        <w:t>C</w:t>
      </w:r>
      <w:r w:rsidRPr="00A77F26">
        <w:rPr>
          <w:rFonts w:hint="cs"/>
          <w:rtl/>
        </w:rPr>
        <w:t>×</w:t>
      </w:r>
      <w:r w:rsidRPr="00A77F26">
        <w:t>C</w:t>
      </w:r>
      <w:r w:rsidRPr="00A77F26">
        <w:rPr>
          <w:rFonts w:hint="cs"/>
          <w:rtl/>
        </w:rPr>
        <w:t xml:space="preserve"> می شود. این در اصل یک ساختار داده های دارای اندازه ثابت است. لازم به ذکر است که این گروه از فرا پلاک ها دارای این ویژگی هستند که تعداد زیادی از گروه های مشترک را شامل می شوند. آنگاه می توان گراف های فرعی را از این فرا پلاک ها اس</w:t>
      </w:r>
      <w:r w:rsidR="00C05A60">
        <w:rPr>
          <w:rFonts w:hint="cs"/>
          <w:rtl/>
        </w:rPr>
        <w:t>تخراج کرد.</w:t>
      </w:r>
    </w:p>
    <w:p w:rsidR="001943CA" w:rsidRPr="00A77F26" w:rsidRDefault="001943CA" w:rsidP="007F44B0">
      <w:pPr>
        <w:tabs>
          <w:tab w:val="right" w:pos="540"/>
        </w:tabs>
        <w:rPr>
          <w:rtl/>
        </w:rPr>
      </w:pPr>
      <w:r w:rsidRPr="00A77F26">
        <w:rPr>
          <w:rFonts w:hint="cs"/>
          <w:rtl/>
        </w:rPr>
        <w:t>تعیین به ظاهر ـ دسته ها (دسته های ساختگی) در داده های اصلی می تواند مسئله ای مرتبط باشد. به ظاهر ـ دسته ها در اصل تخفیف هایی (کاهش هایی) بر مفهوم دسته ها هستند. در مورد یک دسته، گراف های فرعی که بر مجموعه ای از گره ها القاء شده اند، کامل است. از سوی دیگر، در مورد یک به ظاهر ـ د</w:t>
      </w:r>
      <w:r w:rsidR="00C05A60">
        <w:rPr>
          <w:rFonts w:hint="cs"/>
          <w:rtl/>
        </w:rPr>
        <w:t>سته</w:t>
      </w:r>
      <w:r w:rsidRPr="00A77F26">
        <w:rPr>
          <w:rFonts w:hint="cs"/>
          <w:rtl/>
        </w:rPr>
        <w:t xml:space="preserve"> ـ </w:t>
      </w:r>
      <w:r w:rsidRPr="00A77F26">
        <w:rPr>
          <w:rFonts w:ascii="Times New Roman" w:eastAsia="MS PMincho" w:hAnsi="Times New Roman" w:cs="Times New Roman" w:hint="cs"/>
          <w:rtl/>
        </w:rPr>
        <w:t>γ</w:t>
      </w:r>
      <w:r w:rsidRPr="00A77F26">
        <w:rPr>
          <w:rFonts w:hint="cs"/>
          <w:rtl/>
        </w:rPr>
        <w:t xml:space="preserve">، هر رأس در آن زیر </w:t>
      </w:r>
      <w:r w:rsidR="00C05A60">
        <w:rPr>
          <w:rFonts w:hint="cs"/>
          <w:rtl/>
        </w:rPr>
        <w:t>مجموعه از گره ها دارای یک رتبه</w:t>
      </w:r>
      <w:r w:rsidRPr="00A77F26">
        <w:rPr>
          <w:rFonts w:hint="cs"/>
          <w:rtl/>
        </w:rPr>
        <w:t xml:space="preserve"> </w:t>
      </w:r>
      <w:r w:rsidRPr="00A77F26">
        <w:t>K</w:t>
      </w:r>
      <w:r w:rsidRPr="00A77F26">
        <w:rPr>
          <w:rFonts w:hint="cs"/>
          <w:rtl/>
        </w:rPr>
        <w:t xml:space="preserve"> ـ </w:t>
      </w:r>
      <w:r w:rsidRPr="00A77F26">
        <w:rPr>
          <w:rFonts w:ascii="Times New Roman" w:eastAsia="MS PMincho" w:hAnsi="Times New Roman" w:cs="Times New Roman" w:hint="cs"/>
          <w:rtl/>
        </w:rPr>
        <w:t>γ</w:t>
      </w:r>
      <w:r w:rsidRPr="00A77F26">
        <w:rPr>
          <w:rFonts w:hint="cs"/>
          <w:rtl/>
        </w:rPr>
        <w:t xml:space="preserve"> است، که </w:t>
      </w:r>
      <w:r w:rsidRPr="00A77F26">
        <w:rPr>
          <w:rFonts w:ascii="Times New Roman" w:eastAsia="MS PMincho" w:hAnsi="Times New Roman" w:cs="Times New Roman" w:hint="cs"/>
          <w:rtl/>
        </w:rPr>
        <w:t>γ</w:t>
      </w:r>
      <w:r w:rsidRPr="00A77F26">
        <w:rPr>
          <w:rFonts w:hint="cs"/>
          <w:rtl/>
        </w:rPr>
        <w:t xml:space="preserve"> یک قطعه است، و </w:t>
      </w:r>
      <w:r w:rsidRPr="00A77F26">
        <w:t>K</w:t>
      </w:r>
      <w:r w:rsidRPr="00A77F26">
        <w:rPr>
          <w:rFonts w:hint="cs"/>
          <w:rtl/>
        </w:rPr>
        <w:t xml:space="preserve"> معادل تعداد گره ها</w:t>
      </w:r>
      <w:r w:rsidR="00C05A60">
        <w:rPr>
          <w:rFonts w:hint="cs"/>
          <w:rtl/>
        </w:rPr>
        <w:t>ی</w:t>
      </w:r>
      <w:r w:rsidRPr="00A77F26">
        <w:rPr>
          <w:rFonts w:hint="cs"/>
          <w:rtl/>
        </w:rPr>
        <w:t xml:space="preserve"> موجود در آن مجموعه است. اولین قدم در تعیین به ظاهر ـ دسته های ـ </w:t>
      </w:r>
      <w:r w:rsidRPr="00A77F26">
        <w:rPr>
          <w:rFonts w:ascii="Times New Roman" w:eastAsia="MS PMincho" w:hAnsi="Times New Roman" w:cs="Times New Roman" w:hint="cs"/>
          <w:rtl/>
        </w:rPr>
        <w:t>γ</w:t>
      </w:r>
      <w:r w:rsidRPr="00A77F26">
        <w:rPr>
          <w:rFonts w:hint="cs"/>
          <w:rtl/>
        </w:rPr>
        <w:t xml:space="preserve"> </w:t>
      </w:r>
      <w:r w:rsidR="00C05A60">
        <w:rPr>
          <w:rFonts w:hint="cs"/>
          <w:rtl/>
        </w:rPr>
        <w:t>این است</w:t>
      </w:r>
      <w:r w:rsidRPr="00A77F26">
        <w:rPr>
          <w:rFonts w:hint="cs"/>
          <w:rtl/>
        </w:rPr>
        <w:t xml:space="preserve"> که در آن یک الگوریتم تصادفی به منظور تعیین به ظاهر ـ دسته دارای بزرگترین اندازه مورد استفاده قرار می گیرد. مسئله کاملاً مرتبط با آن، یافتن دسته های پرتکرار در مجموعه داده های چندگانه است. به عبارت دیگر، وقتی گراف های چندگانه از مجموعه داده های مختلفی به دست می آید بعضی از گراف های فرعی متراکم مکرراً در مجموعه داده های مختلف ظاهر می شوند. این گراف ها به تعیین الگوهای متراکم مهم رفتاری در منابع داده های مختلف کمک می کنند. این</w:t>
      </w:r>
      <w:r w:rsidR="00C05A60">
        <w:rPr>
          <w:rFonts w:hint="cs"/>
          <w:rtl/>
        </w:rPr>
        <w:t xml:space="preserve"> </w:t>
      </w:r>
      <w:r w:rsidRPr="00A77F26">
        <w:rPr>
          <w:rFonts w:hint="cs"/>
          <w:rtl/>
        </w:rPr>
        <w:t>گونه تکنیک ها در استخراج الگوهای مهم در تصاویر گرافیکی مشتریان کارایی خود را نشان می دهند. ت</w:t>
      </w:r>
      <w:r w:rsidR="00C05A60">
        <w:rPr>
          <w:rFonts w:hint="cs"/>
          <w:rtl/>
        </w:rPr>
        <w:t>شریح کاربرد این تکنیک در مسئله</w:t>
      </w:r>
      <w:r w:rsidRPr="00A77F26">
        <w:rPr>
          <w:rFonts w:hint="cs"/>
          <w:rtl/>
        </w:rPr>
        <w:t xml:space="preserve"> داده های بیان ـ ژن در </w:t>
      </w:r>
      <w:r w:rsidR="00C05A60">
        <w:rPr>
          <w:rtl/>
        </w:rPr>
        <w:fldChar w:fldCharType="begin"/>
      </w:r>
      <w:r w:rsidR="00C05A60">
        <w:rPr>
          <w:rtl/>
        </w:rPr>
        <w:instrText xml:space="preserve"> </w:instrText>
      </w:r>
      <w:r w:rsidR="00C05A60">
        <w:instrText>ADDIN EN.CITE &lt;EndNote&gt;&lt;Cite&gt;&lt;Author&gt;Pei&lt;/Author&gt;&lt;Year&gt;2005&lt;/Year&gt;&lt;RecNum&gt;133&lt;/RecNum&gt;&lt;DisplayText&gt;[74]&lt;/DisplayText&gt;&lt;record&gt;&lt;rec-number&gt;133&lt;/rec-number&gt;&lt;foreign-keys&gt;&lt;key app="EN" db-id="5vaes0fpbfpepxedwv65twzav09zxxw9p5xs" timestamp="1420919381"&gt;133</w:instrText>
      </w:r>
      <w:r w:rsidR="00C05A60">
        <w:rPr>
          <w:rtl/>
        </w:rPr>
        <w:instrText>&lt;/</w:instrText>
      </w:r>
      <w:r w:rsidR="00C05A60">
        <w:instrText>key&gt;&lt;/foreign-keys&gt;&lt;ref-type name="Conference Paper"&gt;47&lt;/ref-type&gt;&lt;contributors&gt;&lt;authors&gt;&lt;author&gt;Jian Pei&lt;/author&gt;&lt;author&gt;Daxin Jiang&lt;/author&gt;&lt;author&gt;Aidong Zhang&lt;/author&gt;&lt;/authors&gt;&lt;/contributors&gt;&lt;titles&gt;&lt;title&gt;On mining cross-graph quasi-cliques&lt;/title</w:instrText>
      </w:r>
      <w:r w:rsidR="00C05A60">
        <w:rPr>
          <w:rtl/>
        </w:rPr>
        <w:instrText>&gt;&lt;</w:instrText>
      </w:r>
      <w:r w:rsidR="00C05A60">
        <w:instrText>secondary-title&gt;Proceedings of the eleventh ACM SIGKDD international conference on Knowledge discovery in data mining&lt;/secondary-title&gt;&lt;/titles&gt;&lt;pages&gt;228-238&lt;/pages&gt;&lt;dates&gt;&lt;year&gt;2005&lt;/year&gt;&lt;/dates&gt;&lt;pub-location&gt;Chicago, Illinois, USA&lt;/pub-location&gt;&lt;publisher&gt;ACM&lt;/publisher&gt;&lt;urls&gt;&lt;/urls&gt;&lt;custom1&gt;1081898&lt;/custom1&gt;&lt;electronic-resource-num&gt;10.1145/1081870.1081898&lt;/electronic-resource-num&gt;&lt;/record&gt;&lt;/Cite&gt;&lt;/EndNote</w:instrText>
      </w:r>
      <w:r w:rsidR="00C05A60">
        <w:rPr>
          <w:rtl/>
        </w:rPr>
        <w:instrText>&gt;</w:instrText>
      </w:r>
      <w:r w:rsidR="00C05A60">
        <w:rPr>
          <w:rtl/>
        </w:rPr>
        <w:fldChar w:fldCharType="separate"/>
      </w:r>
      <w:r w:rsidR="00C05A60">
        <w:rPr>
          <w:noProof/>
          <w:rtl/>
        </w:rPr>
        <w:t>[</w:t>
      </w:r>
      <w:hyperlink w:anchor="_ENREF_74" w:tooltip="Pei, 2005 #149" w:history="1">
        <w:r w:rsidR="007F44B0">
          <w:rPr>
            <w:noProof/>
            <w:rtl/>
          </w:rPr>
          <w:t>74</w:t>
        </w:r>
      </w:hyperlink>
      <w:r w:rsidR="00C05A60">
        <w:rPr>
          <w:noProof/>
          <w:rtl/>
        </w:rPr>
        <w:t>]</w:t>
      </w:r>
      <w:r w:rsidR="00C05A60">
        <w:rPr>
          <w:rtl/>
        </w:rPr>
        <w:fldChar w:fldCharType="end"/>
      </w:r>
      <w:r w:rsidR="00F44678">
        <w:rPr>
          <w:rFonts w:hint="cs"/>
          <w:rtl/>
        </w:rPr>
        <w:t xml:space="preserve"> قابل مشاهده است.</w:t>
      </w:r>
    </w:p>
    <w:p w:rsidR="001943CA" w:rsidRPr="00A77F26" w:rsidRDefault="001943CA" w:rsidP="007F44B0">
      <w:pPr>
        <w:tabs>
          <w:tab w:val="right" w:pos="540"/>
        </w:tabs>
        <w:rPr>
          <w:rtl/>
        </w:rPr>
      </w:pPr>
      <w:r w:rsidRPr="00A77F26">
        <w:rPr>
          <w:rFonts w:hint="cs"/>
          <w:b/>
          <w:bCs/>
          <w:rtl/>
        </w:rPr>
        <w:t xml:space="preserve">الگوریتم های سنتی برای خوشه بندی داده های گراف و </w:t>
      </w:r>
      <w:r w:rsidRPr="00A77F26">
        <w:rPr>
          <w:b/>
          <w:bCs/>
        </w:rPr>
        <w:t>XML</w:t>
      </w:r>
      <w:r w:rsidRPr="00A77F26">
        <w:rPr>
          <w:rFonts w:hint="cs"/>
          <w:b/>
          <w:bCs/>
          <w:rtl/>
        </w:rPr>
        <w:t>.</w:t>
      </w:r>
      <w:r w:rsidRPr="00A77F26">
        <w:rPr>
          <w:rFonts w:hint="cs"/>
          <w:rtl/>
        </w:rPr>
        <w:t xml:space="preserve"> در این بخش، انواعی از الگوریتم های خوشه بندی داده های گراف و </w:t>
      </w:r>
      <w:r w:rsidRPr="00A77F26">
        <w:t>XML</w:t>
      </w:r>
      <w:r w:rsidRPr="00A77F26">
        <w:rPr>
          <w:rFonts w:hint="cs"/>
          <w:rtl/>
        </w:rPr>
        <w:t xml:space="preserve"> را مورد بحث قرار خواهیم داد. باید یادآوری کنیم که داده های </w:t>
      </w:r>
      <w:r w:rsidRPr="00A77F26">
        <w:t>XML</w:t>
      </w:r>
      <w:r w:rsidRPr="00A77F26">
        <w:rPr>
          <w:rFonts w:hint="cs"/>
          <w:rtl/>
        </w:rPr>
        <w:t xml:space="preserve"> از نظر چگونگی سازماندهی ساختاری کاملاً مشابه داده های گراف هستند. در </w:t>
      </w:r>
      <w:r w:rsidR="00F44678">
        <w:rPr>
          <w:rtl/>
        </w:rPr>
        <w:fldChar w:fldCharType="begin"/>
      </w:r>
      <w:r w:rsidR="00F44678">
        <w:rPr>
          <w:rtl/>
        </w:rPr>
        <w:instrText xml:space="preserve"> </w:instrText>
      </w:r>
      <w:r w:rsidR="00F44678">
        <w:instrText>ADDIN EN.CITE &lt;EndNote&gt;&lt;Cite&gt;&lt;Author&gt;Aggarwal&lt;/Author&gt;&lt;Year&gt;2007&lt;/Year&gt;&lt;RecNum&gt;89&lt;/RecNum&gt;&lt;DisplayText&gt;[32, 75]&lt;/DisplayText&gt;&lt;record&gt;&lt;rec-number&gt;89&lt;/rec-number&gt;&lt;foreign-keys&gt;&lt;key app="EN" db-id="5vaes0fpbfpepxedwv65twzav09zxxw9p5xs" timestamp="1419606734</w:instrText>
      </w:r>
      <w:r w:rsidR="00F44678">
        <w:rPr>
          <w:rtl/>
        </w:rPr>
        <w:instrText>"&gt;89&lt;/</w:instrText>
      </w:r>
      <w:r w:rsidR="00F44678">
        <w:instrText>key&gt;&lt;/foreign-keys&gt;&lt;ref-type name="Conference Paper"&gt;47&lt;/ref-type&gt;&lt;contributors&gt;&lt;authors&gt;&lt;author&gt;Charu C. Aggarwal&lt;/author&gt;&lt;author&gt;Na Ta&lt;/author&gt;&lt;author&gt;Jianyong Wang&lt;/author&gt;&lt;author&gt;Jianhua Feng&lt;/author&gt;&lt;author&gt;Mohammed Zaki&lt;/author&gt;&lt;/authors&gt;&lt;/contributors&gt;&lt;titles&gt;&lt;title&gt;Xproj: a framework for projected structural clustering of xml documents&lt;/title&gt;&lt;secondary-title&gt;Proceedings of the 13th ACM SIGKDD international conference on Knowledge discovery and data mining&lt;/secondary-title&gt;&lt;/titles&gt;&lt;pages&gt;46</w:instrText>
      </w:r>
      <w:r w:rsidR="00F44678">
        <w:rPr>
          <w:rtl/>
        </w:rPr>
        <w:instrText>-55&lt;/</w:instrText>
      </w:r>
      <w:r w:rsidR="00F44678">
        <w:instrText>pages&gt;&lt;dates&gt;&lt;year&gt;2007&lt;/year&gt;&lt;/dates&gt;&lt;pub-location&gt;San Jose, California, USA&lt;/pub-location&gt;&lt;publisher&gt;ACM&lt;/publisher&gt;&lt;urls&gt;&lt;/urls&gt;&lt;custom1&gt;1281201&lt;/custom1&gt;&lt;electronic-resource-num&gt;10.1145/1281192.1281201&lt;/electronic-resource-num&gt;&lt;/record&gt;&lt;/Cite&gt;&lt;Cite&gt;&lt;Author&gt;Lian&lt;/Author&gt;&lt;Year&gt;2004&lt;/Year&gt;&lt;RecNum&gt;134&lt;/RecNum&gt;&lt;record&gt;&lt;rec-number&gt;134&lt;/rec-number&gt;&lt;foreign-keys&gt;&lt;key app="EN" db-id="5vaes0fpbfpepxedwv65twzav09zxxw9p5xs" timestamp="1420919689"&gt;134&lt;/key&gt;&lt;/foreign-keys&gt;&lt;ref-type name="Journal Article"&gt;17&lt;/ref-type&gt;&lt;contributors&gt;&lt;authors&gt;&lt;author&gt;Wang Lian&lt;/author&gt;&lt;author&gt;David Wai-lok Cheung&lt;/author&gt;&lt;author&gt;Nikos Mamoulis&lt;/author&gt;&lt;author&gt;Siu-Ming Yiu&lt;/author&gt;&lt;/authors&gt;&lt;/contributors&gt;&lt;titles&gt;&lt;title&gt;An Efficient and Scalable Algorithm for Clustering XML Documents by Structure&lt;/title&gt;&lt;secondary-title&gt;IEEE Trans. on Knowl. and Data Eng.&lt;/secondary-title&gt;&lt;/titles&gt;&lt;periodical&gt;&lt;full-title&gt;IEEE Trans. on Knowl. and Data Eng.&lt;/full-title&gt;&lt;/periodical&gt;&lt;pages&gt;82-96&lt;/pages&gt;&lt;volume&gt;16&lt;/volume&gt;&lt;number&gt;1&lt;/number&gt;&lt;dates&gt;&lt;year&gt;2004&lt;/year&gt;&lt;/dates&gt;&lt;isbn&gt;1041-4347&lt;/isbn&gt;&lt;urls&gt;&lt;/urls&gt;&lt;custom1&gt;956412&lt;/custom1&gt;&lt;electronic-resource-num&gt;10.1109/tkde.2004.1264824&lt;/electronic-resource-num&gt;&lt;/record&gt;&lt;/Cite&gt;&lt;/EndNote</w:instrText>
      </w:r>
      <w:r w:rsidR="00F44678">
        <w:rPr>
          <w:rtl/>
        </w:rPr>
        <w:instrText>&gt;</w:instrText>
      </w:r>
      <w:r w:rsidR="00F44678">
        <w:rPr>
          <w:rtl/>
        </w:rPr>
        <w:fldChar w:fldCharType="separate"/>
      </w:r>
      <w:r w:rsidR="00F44678">
        <w:rPr>
          <w:noProof/>
          <w:rtl/>
        </w:rPr>
        <w:t>[</w:t>
      </w:r>
      <w:hyperlink w:anchor="_ENREF_32" w:tooltip="Aggarwal, 2007 #89" w:history="1">
        <w:r w:rsidR="007F44B0">
          <w:rPr>
            <w:noProof/>
            <w:rtl/>
          </w:rPr>
          <w:t>32</w:t>
        </w:r>
      </w:hyperlink>
      <w:r w:rsidR="00F44678">
        <w:rPr>
          <w:noProof/>
          <w:rtl/>
        </w:rPr>
        <w:t xml:space="preserve">, </w:t>
      </w:r>
      <w:hyperlink w:anchor="_ENREF_75" w:tooltip="Lian, 2004 #134" w:history="1">
        <w:r w:rsidR="007F44B0">
          <w:rPr>
            <w:noProof/>
            <w:rtl/>
          </w:rPr>
          <w:t>75</w:t>
        </w:r>
      </w:hyperlink>
      <w:r w:rsidR="00F44678">
        <w:rPr>
          <w:noProof/>
          <w:rtl/>
        </w:rPr>
        <w:t>]</w:t>
      </w:r>
      <w:r w:rsidR="00F44678">
        <w:rPr>
          <w:rtl/>
        </w:rPr>
        <w:fldChar w:fldCharType="end"/>
      </w:r>
      <w:r w:rsidRPr="00A77F26">
        <w:rPr>
          <w:rFonts w:hint="cs"/>
          <w:rtl/>
        </w:rPr>
        <w:t xml:space="preserve"> نشان داده شده است که استفاده از این رفتار ساختاری اهمیت زیادی در پردازش مؤثر داده ها دارد. دو تکنیک عمده برای خوشه بندی اسناد </w:t>
      </w:r>
      <w:r w:rsidRPr="00A77F26">
        <w:t>XML</w:t>
      </w:r>
      <w:r w:rsidRPr="00A77F26">
        <w:rPr>
          <w:rFonts w:hint="cs"/>
          <w:rtl/>
        </w:rPr>
        <w:t xml:space="preserve"> وجود دارد. این تکنیک ها به قرار زیر هستند: </w:t>
      </w:r>
    </w:p>
    <w:p w:rsidR="001943CA" w:rsidRPr="00A77F26" w:rsidRDefault="001943CA" w:rsidP="00F44678">
      <w:pPr>
        <w:pStyle w:val="ListParagraph"/>
        <w:numPr>
          <w:ilvl w:val="0"/>
          <w:numId w:val="7"/>
        </w:numPr>
        <w:tabs>
          <w:tab w:val="right" w:pos="540"/>
        </w:tabs>
      </w:pPr>
      <w:r w:rsidRPr="00A77F26">
        <w:rPr>
          <w:rFonts w:hint="cs"/>
          <w:b/>
          <w:bCs/>
          <w:rtl/>
        </w:rPr>
        <w:t>رویکرد ساختاری فاصله ـ محور:</w:t>
      </w:r>
      <w:r w:rsidRPr="00A77F26">
        <w:rPr>
          <w:rFonts w:hint="cs"/>
          <w:rtl/>
        </w:rPr>
        <w:t xml:space="preserve"> این رویکرد به محاسبه فاصله ساختاری بین اسناد مبادرت می کند و برای محاسبه خوشه های اسناد از آن</w:t>
      </w:r>
      <w:r w:rsidR="00F44678">
        <w:rPr>
          <w:rFonts w:hint="cs"/>
          <w:rtl/>
        </w:rPr>
        <w:t xml:space="preserve"> </w:t>
      </w:r>
      <w:r w:rsidRPr="00A77F26">
        <w:rPr>
          <w:rFonts w:hint="cs"/>
          <w:rtl/>
        </w:rPr>
        <w:t xml:space="preserve">ها استفاده می کند. این گونه رویکردهای فاصله ـ محور، تکنیک هایی کاملاً عمومی و کارآمد هستند که برای انواع گسترده ای از حوزه های غیر عددی مانند داده های زنجیره ای و صریح مورد استفاده قرار می گیرند. به همین خاطر، شناسایی این تکنیک در چارچوب داده های گراف طبیعی به نظر می رسد. یکی از کارهای اولیه در خوشه بندی داده های دارای ساختار نمودار درختی متعلق به الگوریتم </w:t>
      </w:r>
      <w:r w:rsidRPr="00A77F26">
        <w:t>XClust</w:t>
      </w:r>
      <w:r w:rsidRPr="00A77F26">
        <w:rPr>
          <w:rFonts w:hint="cs"/>
          <w:rtl/>
        </w:rPr>
        <w:t xml:space="preserve"> است، که برای خوشه بندی چارچوب کلی </w:t>
      </w:r>
      <w:r w:rsidRPr="00A77F26">
        <w:t>XML</w:t>
      </w:r>
      <w:r w:rsidRPr="00A77F26">
        <w:rPr>
          <w:rFonts w:hint="cs"/>
          <w:rtl/>
        </w:rPr>
        <w:t xml:space="preserve"> برای تلفیق مؤثر تعداد زیادی از تعاریف اسناد گونه (</w:t>
      </w:r>
      <w:r w:rsidRPr="00A77F26">
        <w:t>DTDs</w:t>
      </w:r>
      <w:r w:rsidRPr="00A77F26">
        <w:rPr>
          <w:rFonts w:hint="cs"/>
          <w:rtl/>
        </w:rPr>
        <w:t xml:space="preserve">) مجزا آغاز می کند و به تدریج دو خوشه ای را که دارای بیشترین تشابه هستند را در یک خوشه بزرگتر ادغام می کند. شباهت بین دو </w:t>
      </w:r>
      <w:r w:rsidRPr="00A77F26">
        <w:t>DTDs</w:t>
      </w:r>
      <w:r w:rsidRPr="00A77F26">
        <w:rPr>
          <w:rFonts w:hint="cs"/>
          <w:rtl/>
        </w:rPr>
        <w:t xml:space="preserve"> بر اساس شباهت میانی آنها تعیین می شود، که می توان آن را بر طبق اطلاعات معنایی، ساختاری و مفهومی عامل های موجود در </w:t>
      </w:r>
      <w:r w:rsidRPr="00A77F26">
        <w:t>DTDs</w:t>
      </w:r>
      <w:r w:rsidRPr="00A77F26">
        <w:rPr>
          <w:rFonts w:hint="cs"/>
          <w:rtl/>
        </w:rPr>
        <w:t xml:space="preserve"> متناظر محاسبه کرد. یکی از کمبودهای الگوریتم </w:t>
      </w:r>
      <w:r w:rsidRPr="00A77F26">
        <w:t>XClust</w:t>
      </w:r>
      <w:r w:rsidRPr="00A77F26">
        <w:rPr>
          <w:rFonts w:hint="cs"/>
          <w:rtl/>
        </w:rPr>
        <w:t xml:space="preserve"> این است که از اطلاعات ساختاری </w:t>
      </w:r>
      <w:r w:rsidRPr="00A77F26">
        <w:t>DTDs</w:t>
      </w:r>
      <w:r w:rsidRPr="00A77F26">
        <w:rPr>
          <w:rFonts w:hint="cs"/>
          <w:rtl/>
        </w:rPr>
        <w:t xml:space="preserve"> به طور کامل استفاده نمی کند،</w:t>
      </w:r>
      <w:r w:rsidR="00F44678">
        <w:rPr>
          <w:rFonts w:hint="cs"/>
          <w:rtl/>
        </w:rPr>
        <w:t xml:space="preserve"> که در خوشه بندی ساختارهای درخت -</w:t>
      </w:r>
      <w:r w:rsidRPr="00A77F26">
        <w:rPr>
          <w:rFonts w:hint="cs"/>
          <w:rtl/>
        </w:rPr>
        <w:t xml:space="preserve"> مانند اهمیت فوق ا</w:t>
      </w:r>
      <w:r w:rsidR="00F44678">
        <w:rPr>
          <w:rFonts w:hint="cs"/>
          <w:rtl/>
        </w:rPr>
        <w:t>لعاده ای دارد.</w:t>
      </w:r>
      <w:r w:rsidRPr="00A77F26">
        <w:rPr>
          <w:rFonts w:hint="cs"/>
          <w:rtl/>
        </w:rPr>
        <w:t xml:space="preserve"> </w:t>
      </w:r>
    </w:p>
    <w:p w:rsidR="001943CA" w:rsidRPr="00A77F26" w:rsidRDefault="001943CA" w:rsidP="007F44B0">
      <w:pPr>
        <w:pStyle w:val="ListParagraph"/>
        <w:tabs>
          <w:tab w:val="right" w:pos="540"/>
        </w:tabs>
      </w:pPr>
      <w:r w:rsidRPr="00A77F26">
        <w:rPr>
          <w:rFonts w:hint="cs"/>
          <w:rtl/>
        </w:rPr>
        <w:lastRenderedPageBreak/>
        <w:t xml:space="preserve">تکنیک خوشه بندی دیگری که در این گروه عمومی از روش ها قرار می گیرد، الگوریتم </w:t>
      </w:r>
      <w:r w:rsidRPr="00A77F26">
        <w:t>S-GRACE</w:t>
      </w:r>
      <w:r w:rsidRPr="00A77F26">
        <w:rPr>
          <w:rFonts w:hint="cs"/>
          <w:rtl/>
        </w:rPr>
        <w:t xml:space="preserve"> است. ایده اصلی آن استفاده از رابطه عامل ـ زیر عامل در تابع فاصله به جای استفاده آسان از فا</w:t>
      </w:r>
      <w:r w:rsidR="00D65A3D">
        <w:rPr>
          <w:rFonts w:hint="cs"/>
          <w:rtl/>
        </w:rPr>
        <w:t>صله ویرایش ـ نمودار درختی است</w:t>
      </w:r>
      <w:r w:rsidRPr="00A77F26">
        <w:rPr>
          <w:rFonts w:hint="cs"/>
          <w:rtl/>
        </w:rPr>
        <w:t xml:space="preserve">. </w:t>
      </w:r>
      <w:r w:rsidR="00D65A3D" w:rsidRPr="00A77F26">
        <w:t>S-GRACE</w:t>
      </w:r>
      <w:r w:rsidR="00D65A3D" w:rsidRPr="00A77F26">
        <w:rPr>
          <w:rFonts w:hint="cs"/>
          <w:rtl/>
        </w:rPr>
        <w:t xml:space="preserve"> </w:t>
      </w:r>
      <w:r w:rsidRPr="00A77F26">
        <w:rPr>
          <w:rFonts w:hint="cs"/>
          <w:rtl/>
        </w:rPr>
        <w:t xml:space="preserve">یک الگوریتم خوشه بندی طبقاتی است. در </w:t>
      </w:r>
      <w:r w:rsidR="00D65A3D">
        <w:rPr>
          <w:rtl/>
        </w:rPr>
        <w:fldChar w:fldCharType="begin"/>
      </w:r>
      <w:r w:rsidR="00D65A3D">
        <w:rPr>
          <w:rtl/>
        </w:rPr>
        <w:instrText xml:space="preserve"> </w:instrText>
      </w:r>
      <w:r w:rsidR="00D65A3D">
        <w:instrText>ADDIN EN.CITE &lt;EndNote&gt;&lt;Cite&gt;&lt;Author&gt;Lian&lt;/Author&gt;&lt;Year&gt;2004&lt;/Year&gt;&lt;RecNum&gt;134&lt;/RecNum&gt;&lt;DisplayText&gt;[75]&lt;/DisplayText&gt;&lt;record&gt;&lt;rec-number&gt;134&lt;/rec-number&gt;&lt;foreign-keys&gt;&lt;key app="EN" db-id="5vaes0fpbfpepxedwv65twzav09zxxw9p5xs" timestamp="1420919689"&gt;134</w:instrText>
      </w:r>
      <w:r w:rsidR="00D65A3D">
        <w:rPr>
          <w:rtl/>
        </w:rPr>
        <w:instrText>&lt;/</w:instrText>
      </w:r>
      <w:r w:rsidR="00D65A3D">
        <w:instrText>key&gt;&lt;/foreign-keys&gt;&lt;ref-type name="Journal Article"&gt;17&lt;/ref-type&gt;&lt;contributors&gt;&lt;authors&gt;&lt;author&gt;Wang Lian&lt;/author&gt;&lt;author&gt;David Wai-lok Cheung&lt;/author&gt;&lt;author&gt;Nikos Mamoulis&lt;/author&gt;&lt;author&gt;Siu-Ming Yiu&lt;/author&gt;&lt;/authors&gt;&lt;/contributors&gt;&lt;titles&gt;&lt;title&gt;An</w:instrText>
      </w:r>
      <w:r w:rsidR="00D65A3D">
        <w:rPr>
          <w:rtl/>
        </w:rPr>
        <w:instrText xml:space="preserve"> </w:instrText>
      </w:r>
      <w:r w:rsidR="00D65A3D">
        <w:instrText>Efficient and Scalable Algorithm for Clustering XML Documents by Structure&lt;/title&gt;&lt;secondary-title&gt;IEEE Trans. on Knowl. and Data Eng.&lt;/secondary-title&gt;&lt;/titles&gt;&lt;periodical&gt;&lt;full-title&gt;IEEE Trans. on Knowl. and Data Eng.&lt;/full-title&gt;&lt;/periodical&gt;&lt;pages&gt;82</w:instrText>
      </w:r>
      <w:r w:rsidR="00D65A3D">
        <w:rPr>
          <w:rtl/>
        </w:rPr>
        <w:instrText>-96&lt;/</w:instrText>
      </w:r>
      <w:r w:rsidR="00D65A3D">
        <w:instrText>pages&gt;&lt;volume&gt;16&lt;/volume&gt;&lt;number&gt;1&lt;/number&gt;&lt;dates&gt;&lt;year&gt;2004&lt;/year&gt;&lt;/dates&gt;&lt;isbn&gt;1041-4347&lt;/isbn&gt;&lt;urls&gt;&lt;/urls&gt;&lt;custom1&gt;956412&lt;/custom1&gt;&lt;electronic-resource-num&gt;10.1109/tkde.2004.1264824&lt;/electronic-resource-num&gt;&lt;/record&gt;&lt;/Cite&gt;&lt;/EndNote</w:instrText>
      </w:r>
      <w:r w:rsidR="00D65A3D">
        <w:rPr>
          <w:rtl/>
        </w:rPr>
        <w:instrText>&gt;</w:instrText>
      </w:r>
      <w:r w:rsidR="00D65A3D">
        <w:rPr>
          <w:rtl/>
        </w:rPr>
        <w:fldChar w:fldCharType="separate"/>
      </w:r>
      <w:r w:rsidR="00D65A3D">
        <w:rPr>
          <w:noProof/>
          <w:rtl/>
        </w:rPr>
        <w:t>[</w:t>
      </w:r>
      <w:hyperlink w:anchor="_ENREF_75" w:tooltip="Lian, 2004 #134" w:history="1">
        <w:r w:rsidR="007F44B0">
          <w:rPr>
            <w:noProof/>
            <w:rtl/>
          </w:rPr>
          <w:t>75</w:t>
        </w:r>
      </w:hyperlink>
      <w:r w:rsidR="00D65A3D">
        <w:rPr>
          <w:noProof/>
          <w:rtl/>
        </w:rPr>
        <w:t>]</w:t>
      </w:r>
      <w:r w:rsidR="00D65A3D">
        <w:rPr>
          <w:rtl/>
        </w:rPr>
        <w:fldChar w:fldCharType="end"/>
      </w:r>
      <w:r w:rsidRPr="00A77F26">
        <w:rPr>
          <w:rFonts w:hint="cs"/>
          <w:rtl/>
        </w:rPr>
        <w:t xml:space="preserve">، یک سند </w:t>
      </w:r>
      <w:r w:rsidRPr="00A77F26">
        <w:t>XML</w:t>
      </w:r>
      <w:r w:rsidRPr="00A77F26">
        <w:rPr>
          <w:rFonts w:hint="cs"/>
          <w:rtl/>
        </w:rPr>
        <w:t xml:space="preserve"> به ساختار گراف (یا گراف فرعی) تبدیل شده است، و فاصله بین دو سند </w:t>
      </w:r>
      <w:r w:rsidRPr="00A77F26">
        <w:t>XML</w:t>
      </w:r>
      <w:r w:rsidRPr="00A77F26">
        <w:rPr>
          <w:rFonts w:hint="cs"/>
          <w:rtl/>
        </w:rPr>
        <w:t xml:space="preserve"> بر حسب تعداد روابط عامل ـ زیر عامل مشترک تعیین شده است که می تواند در بعضی از موارد روابط شباهت ساختاری بهتری نسبت به فاصله ویرایش نمودار درختی به دست آورد.</w:t>
      </w:r>
    </w:p>
    <w:p w:rsidR="001943CA" w:rsidRPr="00A77F26" w:rsidRDefault="001943CA" w:rsidP="007F44B0">
      <w:pPr>
        <w:pStyle w:val="ListParagraph"/>
        <w:numPr>
          <w:ilvl w:val="0"/>
          <w:numId w:val="7"/>
        </w:numPr>
        <w:tabs>
          <w:tab w:val="right" w:pos="540"/>
        </w:tabs>
      </w:pPr>
      <w:r w:rsidRPr="00A77F26">
        <w:rPr>
          <w:rFonts w:hint="cs"/>
          <w:b/>
          <w:bCs/>
          <w:rtl/>
        </w:rPr>
        <w:t>رویکرد ساختاری خلاصه ـ محور:</w:t>
      </w:r>
      <w:r w:rsidRPr="00A77F26">
        <w:rPr>
          <w:rFonts w:hint="cs"/>
          <w:rtl/>
        </w:rPr>
        <w:t xml:space="preserve"> در اکثر موارد، ایجاد خلاصه هایی از اسناد اصلی امکان پذیر است. این خلاصه ها برای ایجاد گروه هایی از اسناد که مشابه این خلاصه ها هستند مورد استفاده قرار می گیرند. نخستین رویکرد خلاصه ـ محور برای خوشه بندی اسناد </w:t>
      </w:r>
      <w:r w:rsidRPr="00A77F26">
        <w:t>XML</w:t>
      </w:r>
      <w:r w:rsidRPr="00A77F26">
        <w:rPr>
          <w:rFonts w:hint="cs"/>
          <w:rtl/>
        </w:rPr>
        <w:t xml:space="preserve"> در</w:t>
      </w:r>
      <w:r w:rsidR="00A9479F">
        <w:rPr>
          <w:rFonts w:hint="cs"/>
          <w:rtl/>
        </w:rPr>
        <w:t xml:space="preserve"> </w:t>
      </w:r>
      <w:r w:rsidR="00A9479F">
        <w:rPr>
          <w:rtl/>
        </w:rPr>
        <w:fldChar w:fldCharType="begin"/>
      </w:r>
      <w:r w:rsidR="00A9479F">
        <w:rPr>
          <w:rtl/>
        </w:rPr>
        <w:instrText xml:space="preserve"> </w:instrText>
      </w:r>
      <w:r w:rsidR="00A9479F">
        <w:instrText>ADDIN EN.CITE &lt;EndNote&gt;&lt;Cite&gt;&lt;Author&gt;Dalamagas&lt;/Author&gt;&lt;Year&gt;2005&lt;/Year&gt;&lt;RecNum&gt;135&lt;/RecNum&gt;&lt;DisplayText&gt;[76]&lt;/DisplayText&gt;&lt;record&gt;&lt;rec-number&gt;135&lt;/rec-number&gt;&lt;foreign-keys&gt;&lt;key app="EN" db-id="5vaes0fpbfpepxedwv65twzav09zxxw9p5xs" timestamp="1420920205</w:instrText>
      </w:r>
      <w:r w:rsidR="00A9479F">
        <w:rPr>
          <w:rtl/>
        </w:rPr>
        <w:instrText>"&gt;135&lt;/</w:instrText>
      </w:r>
      <w:r w:rsidR="00A9479F">
        <w:instrText>key&gt;&lt;/foreign-keys&gt;&lt;ref-type name="Book Section"&gt;5&lt;/ref-type&gt;&lt;contributors&gt;&lt;authors&gt;&lt;author&gt;Dalamagas, Theodore&lt;/author&gt;&lt;author&gt;Cheng, Tao&lt;/author&gt;&lt;author&gt;Winkel, Klaas-Jan&lt;/author&gt;&lt;author&gt;Sellis, Timos&lt;/author&gt;&lt;/authors&gt;&lt;secondary-authors&gt;&lt;author&gt;Lindner, Wolfgang&lt;/author&gt;&lt;author&gt;Mesiti, Marco&lt;/author&gt;&lt;author&gt;Türker, Can&lt;/author&gt;&lt;author&gt;Tzitzikas, Yannis&lt;/author&gt;&lt;author&gt;Vakali, AthenaI&lt;/author&gt;&lt;/secondary-authors&gt;&lt;/contributors&gt;&lt;titles&gt;&lt;title&gt;Clustering XML Documents Using Structural Summaries&lt;/title&gt;&lt;secondary-title&gt;Current Trends in Database Technology - EDBT 2004 Workshops&lt;/secondary-title&gt;&lt;tertiary-title&gt;Lecture Notes in Computer Science&lt;/tertiary-title&gt;&lt;/titles&gt;&lt;pages&gt;547-556&lt;/pages&gt;&lt;volume&gt;3268&lt;/volume&gt;&lt;section&gt;54&lt;/section&gt;&lt;dates&gt;&lt;year&gt;2005</w:instrText>
      </w:r>
      <w:r w:rsidR="00A9479F">
        <w:rPr>
          <w:rtl/>
        </w:rPr>
        <w:instrText>&lt;/</w:instrText>
      </w:r>
      <w:r w:rsidR="00A9479F">
        <w:instrText>year&gt;&lt;pub-dates&gt;&lt;date&gt;2005/01/01&lt;/date&gt;&lt;/pub-dates&gt;&lt;/dates&gt;&lt;publisher&gt;Springer Berlin Heidelberg&lt;/publisher&gt;&lt;isbn&gt;978-3-540-23305-3&lt;/isbn&gt;&lt;urls&gt;&lt;related-urls&gt;&lt;url&gt;http://dx.doi.org/10.1007/978-3-540-30192-9_54&lt;/url&gt;&lt;/related-urls&gt;&lt;/urls&gt;&lt;electronic-resource-num&gt;10.1007/978-3-540-30192-9_54&lt;/electronic-resource-num&gt;&lt;language&gt;English&lt;/language&gt;&lt;/record&gt;&lt;/Cite&gt;&lt;/EndNote</w:instrText>
      </w:r>
      <w:r w:rsidR="00A9479F">
        <w:rPr>
          <w:rtl/>
        </w:rPr>
        <w:instrText>&gt;</w:instrText>
      </w:r>
      <w:r w:rsidR="00A9479F">
        <w:rPr>
          <w:rtl/>
        </w:rPr>
        <w:fldChar w:fldCharType="separate"/>
      </w:r>
      <w:r w:rsidR="00A9479F">
        <w:rPr>
          <w:noProof/>
          <w:rtl/>
        </w:rPr>
        <w:t>[</w:t>
      </w:r>
      <w:hyperlink w:anchor="_ENREF_76" w:tooltip="Dalamagas, 2005 #135" w:history="1">
        <w:r w:rsidR="007F44B0">
          <w:rPr>
            <w:noProof/>
            <w:rtl/>
          </w:rPr>
          <w:t>76</w:t>
        </w:r>
      </w:hyperlink>
      <w:r w:rsidR="00A9479F">
        <w:rPr>
          <w:noProof/>
          <w:rtl/>
        </w:rPr>
        <w:t>]</w:t>
      </w:r>
      <w:r w:rsidR="00A9479F">
        <w:rPr>
          <w:rtl/>
        </w:rPr>
        <w:fldChar w:fldCharType="end"/>
      </w:r>
      <w:r w:rsidRPr="00A77F26">
        <w:rPr>
          <w:rFonts w:hint="cs"/>
          <w:rtl/>
        </w:rPr>
        <w:t xml:space="preserve"> ارائه شده است. در </w:t>
      </w:r>
      <w:r w:rsidR="00A9479F">
        <w:rPr>
          <w:rtl/>
        </w:rPr>
        <w:fldChar w:fldCharType="begin"/>
      </w:r>
      <w:r w:rsidR="00A9479F">
        <w:rPr>
          <w:rtl/>
        </w:rPr>
        <w:instrText xml:space="preserve"> </w:instrText>
      </w:r>
      <w:r w:rsidR="00A9479F">
        <w:instrText>ADDIN EN.CITE &lt;EndNote&gt;&lt;Cite&gt;&lt;Author&gt;Dalamagas&lt;/Author&gt;&lt;Year&gt;2005&lt;/Year&gt;&lt;RecNum&gt;135&lt;/RecNum&gt;&lt;DisplayText&gt;[76]&lt;/DisplayText&gt;&lt;record&gt;&lt;rec-number&gt;135&lt;/rec-number&gt;&lt;foreign-keys&gt;&lt;key app="EN" db-id="5vaes0fpbfpepxedwv65twzav09zxxw9p5xs" timestamp="1420920205</w:instrText>
      </w:r>
      <w:r w:rsidR="00A9479F">
        <w:rPr>
          <w:rtl/>
        </w:rPr>
        <w:instrText>"&gt;135&lt;/</w:instrText>
      </w:r>
      <w:r w:rsidR="00A9479F">
        <w:instrText>key&gt;&lt;/foreign-keys&gt;&lt;ref-type name="Book Section"&gt;5&lt;/ref-type&gt;&lt;contributors&gt;&lt;authors&gt;&lt;author&gt;Dalamagas, Theodore&lt;/author&gt;&lt;author&gt;Cheng, Tao&lt;/author&gt;&lt;author&gt;Winkel, Klaas-Jan&lt;/author&gt;&lt;author&gt;Sellis, Timos&lt;/author&gt;&lt;/authors&gt;&lt;secondary-authors&gt;&lt;author&gt;Lindner, Wolfgang&lt;/author&gt;&lt;author&gt;Mesiti, Marco&lt;/author&gt;&lt;author&gt;Türker, Can&lt;/author&gt;&lt;author&gt;Tzitzikas, Yannis&lt;/author&gt;&lt;author&gt;Vakali, AthenaI&lt;/author&gt;&lt;/secondary-authors&gt;&lt;/contributors&gt;&lt;titles&gt;&lt;title&gt;Clustering XML Documents Using Structural Summaries&lt;/title&gt;&lt;secondary-title&gt;Current Trends in Database Technology - EDBT 2004 Workshops&lt;/secondary-title&gt;&lt;tertiary-title&gt;Lecture Notes in Computer Science&lt;/tertiary-title&gt;&lt;/titles&gt;&lt;pages&gt;547-556&lt;/pages&gt;&lt;volume&gt;3268&lt;/volume&gt;&lt;section&gt;54&lt;/section&gt;&lt;dates&gt;&lt;year&gt;2005</w:instrText>
      </w:r>
      <w:r w:rsidR="00A9479F">
        <w:rPr>
          <w:rtl/>
        </w:rPr>
        <w:instrText>&lt;/</w:instrText>
      </w:r>
      <w:r w:rsidR="00A9479F">
        <w:instrText>year&gt;&lt;pub-dates&gt;&lt;date&gt;2005/01/01&lt;/date&gt;&lt;/pub-dates&gt;&lt;/dates&gt;&lt;publisher&gt;Springer Berlin Heidelberg&lt;/publisher&gt;&lt;isbn&gt;978-3-540-23305-3&lt;/isbn&gt;&lt;urls&gt;&lt;related-urls&gt;&lt;url&gt;http://dx.doi.org/10.1007/978-3-540-30192-9_54&lt;/url&gt;&lt;/related-urls&gt;&lt;/urls&gt;&lt;electronic-resource-num&gt;10.1007/978-3-540-30192-9_54&lt;/electronic-resource-num&gt;&lt;language&gt;English&lt;/language&gt;&lt;/record&gt;&lt;/Cite&gt;&lt;/EndNote</w:instrText>
      </w:r>
      <w:r w:rsidR="00A9479F">
        <w:rPr>
          <w:rtl/>
        </w:rPr>
        <w:instrText>&gt;</w:instrText>
      </w:r>
      <w:r w:rsidR="00A9479F">
        <w:rPr>
          <w:rtl/>
        </w:rPr>
        <w:fldChar w:fldCharType="separate"/>
      </w:r>
      <w:r w:rsidR="00A9479F">
        <w:rPr>
          <w:noProof/>
          <w:rtl/>
        </w:rPr>
        <w:t>[</w:t>
      </w:r>
      <w:hyperlink w:anchor="_ENREF_76" w:tooltip="Dalamagas, 2005 #135" w:history="1">
        <w:r w:rsidR="007F44B0">
          <w:rPr>
            <w:noProof/>
            <w:rtl/>
          </w:rPr>
          <w:t>76</w:t>
        </w:r>
      </w:hyperlink>
      <w:r w:rsidR="00A9479F">
        <w:rPr>
          <w:noProof/>
          <w:rtl/>
        </w:rPr>
        <w:t>]</w:t>
      </w:r>
      <w:r w:rsidR="00A9479F">
        <w:rPr>
          <w:rtl/>
        </w:rPr>
        <w:fldChar w:fldCharType="end"/>
      </w:r>
      <w:r w:rsidR="00A9479F">
        <w:rPr>
          <w:rFonts w:hint="cs"/>
          <w:rtl/>
        </w:rPr>
        <w:t>،</w:t>
      </w:r>
      <w:r w:rsidRPr="00A77F26">
        <w:rPr>
          <w:rFonts w:hint="cs"/>
          <w:rtl/>
        </w:rPr>
        <w:t xml:space="preserve"> اسناد </w:t>
      </w:r>
      <w:r w:rsidRPr="00A77F26">
        <w:t>XML</w:t>
      </w:r>
      <w:r w:rsidRPr="00A77F26">
        <w:rPr>
          <w:rFonts w:hint="cs"/>
          <w:rtl/>
        </w:rPr>
        <w:t xml:space="preserve"> به عنوان نمودارهای درختی برچسب دار منظم ریشه دار طراحی می شوند. چارچوبی برای خوشه بندی اسناد</w:t>
      </w:r>
      <w:r w:rsidRPr="00A77F26">
        <w:t xml:space="preserve">XML </w:t>
      </w:r>
      <w:r w:rsidRPr="00A77F26">
        <w:rPr>
          <w:rFonts w:hint="cs"/>
          <w:rtl/>
        </w:rPr>
        <w:t xml:space="preserve"> با استفاده از خلاصه های ساختاری ارائه شده است. هدف این چارچوب افزایش کارایی الگوریتم بدون به خطر انداختن کیفیت خوشه بندی است. </w:t>
      </w:r>
    </w:p>
    <w:p w:rsidR="001943CA" w:rsidRPr="00A77F26" w:rsidRDefault="001943CA" w:rsidP="007F44B0">
      <w:pPr>
        <w:pStyle w:val="ListParagraph"/>
        <w:tabs>
          <w:tab w:val="right" w:pos="540"/>
        </w:tabs>
        <w:rPr>
          <w:rtl/>
        </w:rPr>
      </w:pPr>
      <w:r w:rsidRPr="00A77F26">
        <w:rPr>
          <w:rFonts w:hint="cs"/>
          <w:rtl/>
        </w:rPr>
        <w:t xml:space="preserve">رویکرد دوم برای خوشه بندی اسناد </w:t>
      </w:r>
      <w:r w:rsidRPr="00A77F26">
        <w:t>XML</w:t>
      </w:r>
      <w:r w:rsidRPr="00A77F26">
        <w:rPr>
          <w:rFonts w:hint="cs"/>
          <w:rtl/>
        </w:rPr>
        <w:t xml:space="preserve"> تحت عنوان </w:t>
      </w:r>
      <w:r w:rsidR="00A9479F">
        <w:t>XP</w:t>
      </w:r>
      <w:r w:rsidRPr="00A77F26">
        <w:t>roj</w:t>
      </w:r>
      <w:r w:rsidRPr="00A77F26">
        <w:rPr>
          <w:rFonts w:hint="cs"/>
          <w:rtl/>
        </w:rPr>
        <w:t xml:space="preserve"> شناخته می شود</w:t>
      </w:r>
      <w:r w:rsidR="00A9479F">
        <w:rPr>
          <w:rFonts w:hint="cs"/>
          <w:rtl/>
        </w:rPr>
        <w:t>.</w:t>
      </w:r>
      <w:r w:rsidRPr="00A77F26">
        <w:rPr>
          <w:rFonts w:hint="cs"/>
          <w:rtl/>
        </w:rPr>
        <w:t xml:space="preserve"> این تکنیک یک الگوریتم تقسیم بندی است. ایده اولیه در این رویکرد، استفاده از الگوریتم های استخراج الگوی پرتکرار به منظور تعیین خلاصه هایی از ساختارهای پرتکرار در داده هاست. این تکنیک از رویکرد میانگین های ـ</w:t>
      </w:r>
      <w:r w:rsidR="00A9479F">
        <w:rPr>
          <w:rFonts w:hint="cs"/>
          <w:rtl/>
        </w:rPr>
        <w:t xml:space="preserve"> </w:t>
      </w:r>
      <w:r w:rsidRPr="00A77F26">
        <w:t>K</w:t>
      </w:r>
      <w:r w:rsidRPr="00A77F26">
        <w:rPr>
          <w:rFonts w:hint="cs"/>
          <w:rtl/>
        </w:rPr>
        <w:t xml:space="preserve"> استفاده می کند که در آن هر یک از مرکز های خوشه متشکل از مجموعه ای از الگوهای پرتکرار است که به همان قسمت مشخص شده برای خوشه تعلق دارند. الگوهای پرتکرار با استفاده از اسنادی که در آخرین تناوب به مرکز خوشه اختصاص داده شده اند، استخراج می شوند. آن</w:t>
      </w:r>
      <w:r w:rsidR="00A9479F">
        <w:rPr>
          <w:rFonts w:hint="cs"/>
          <w:rtl/>
        </w:rPr>
        <w:t xml:space="preserve"> </w:t>
      </w:r>
      <w:r w:rsidRPr="00A77F26">
        <w:rPr>
          <w:rFonts w:hint="cs"/>
          <w:rtl/>
        </w:rPr>
        <w:t>گاه، براساس شباه</w:t>
      </w:r>
      <w:r w:rsidR="00A9479F">
        <w:rPr>
          <w:rFonts w:hint="cs"/>
          <w:rtl/>
        </w:rPr>
        <w:t>ت میانگین بین سند و مراکز خوشه</w:t>
      </w:r>
      <w:r w:rsidRPr="00A77F26">
        <w:rPr>
          <w:rFonts w:hint="cs"/>
          <w:rtl/>
        </w:rPr>
        <w:t xml:space="preserve"> جدیداً ایجاد شده از الگوهای پرتکرار محلی، مجدداً اسناد به یک مرکز خوشه تخصیص داده می شوند، تا زمانی که مراکز خوشه و تق</w:t>
      </w:r>
      <w:r w:rsidR="00A9479F">
        <w:rPr>
          <w:rFonts w:hint="cs"/>
          <w:rtl/>
        </w:rPr>
        <w:t>س</w:t>
      </w:r>
      <w:r w:rsidRPr="00A77F26">
        <w:rPr>
          <w:rFonts w:hint="cs"/>
          <w:rtl/>
        </w:rPr>
        <w:t xml:space="preserve">یمات سند در یک وضعیت نهایی تلاقی پیدا کنند. در </w:t>
      </w:r>
      <w:r w:rsidR="00A9479F">
        <w:rPr>
          <w:rtl/>
        </w:rPr>
        <w:fldChar w:fldCharType="begin"/>
      </w:r>
      <w:r w:rsidR="00A9479F">
        <w:rPr>
          <w:rtl/>
        </w:rPr>
        <w:instrText xml:space="preserve"> </w:instrText>
      </w:r>
      <w:r w:rsidR="00A9479F">
        <w:instrText>ADDIN EN.CITE &lt;EndNote&gt;&lt;Cite&gt;&lt;Author&gt;Aggarwal&lt;/Author&gt;&lt;Year&gt;2007&lt;/Year&gt;&lt;RecNum&gt;89&lt;/RecNum&gt;&lt;DisplayText&gt;[32]&lt;/DisplayText&gt;&lt;record&gt;&lt;rec-number&gt;89&lt;/rec-number&gt;&lt;foreign-keys&gt;&lt;key app="EN" db-id="5vaes0fpbfpepxedwv65twzav09zxxw9p5xs" timestamp="1419606734"&gt;89</w:instrText>
      </w:r>
      <w:r w:rsidR="00A9479F">
        <w:rPr>
          <w:rtl/>
        </w:rPr>
        <w:instrText>&lt;/</w:instrText>
      </w:r>
      <w:r w:rsidR="00A9479F">
        <w:instrText>key&gt;&lt;/foreign-keys&gt;&lt;ref-type name="Conference Paper"&gt;47&lt;/ref-type&gt;&lt;contributors&gt;&lt;authors&gt;&lt;author&gt;Charu C. Aggarwal&lt;/author&gt;&lt;author&gt;Na Ta&lt;/author&gt;&lt;author&gt;Jianyong Wang&lt;/author&gt;&lt;author&gt;Jianhua Feng&lt;/author&gt;&lt;author&gt;Mohammed Zaki&lt;/author&gt;&lt;/authors&gt;&lt;/contributors&gt;&lt;titles&gt;&lt;title&gt;Xproj: a framework for projected structural clustering of xml documents&lt;/title&gt;&lt;secondary-title&gt;Proceedings of the 13th ACM SIGKDD international conference on Knowledge discovery and data mining&lt;/secondary-title&gt;&lt;/titles&gt;&lt;pages&gt;46-55</w:instrText>
      </w:r>
      <w:r w:rsidR="00A9479F">
        <w:rPr>
          <w:rtl/>
        </w:rPr>
        <w:instrText>&lt;/</w:instrText>
      </w:r>
      <w:r w:rsidR="00A9479F">
        <w:instrText>pages&gt;&lt;dates&gt;&lt;year&gt;2007&lt;/year&gt;&lt;/dates&gt;&lt;pub-location&gt;San Jose, California, USA&lt;/pub-location&gt;&lt;publisher&gt;ACM&lt;/publisher&gt;&lt;urls&gt;&lt;/urls&gt;&lt;custom1&gt;1281201&lt;/custom1&gt;&lt;electronic-resource-num&gt;10.1145/1281192.1281201&lt;/electronic-resource-num&gt;&lt;/record&gt;&lt;/Cite&gt;&lt;/EndNote</w:instrText>
      </w:r>
      <w:r w:rsidR="00A9479F">
        <w:rPr>
          <w:rtl/>
        </w:rPr>
        <w:instrText>&gt;</w:instrText>
      </w:r>
      <w:r w:rsidR="00A9479F">
        <w:rPr>
          <w:rtl/>
        </w:rPr>
        <w:fldChar w:fldCharType="separate"/>
      </w:r>
      <w:r w:rsidR="00A9479F">
        <w:rPr>
          <w:noProof/>
          <w:rtl/>
        </w:rPr>
        <w:t>[</w:t>
      </w:r>
      <w:hyperlink w:anchor="_ENREF_32" w:tooltip="Aggarwal, 2007 #89" w:history="1">
        <w:r w:rsidR="007F44B0">
          <w:rPr>
            <w:noProof/>
            <w:rtl/>
          </w:rPr>
          <w:t>32</w:t>
        </w:r>
      </w:hyperlink>
      <w:r w:rsidR="00A9479F">
        <w:rPr>
          <w:noProof/>
          <w:rtl/>
        </w:rPr>
        <w:t>]</w:t>
      </w:r>
      <w:r w:rsidR="00A9479F">
        <w:rPr>
          <w:rtl/>
        </w:rPr>
        <w:fldChar w:fldCharType="end"/>
      </w:r>
      <w:r w:rsidRPr="00A77F26">
        <w:rPr>
          <w:rFonts w:hint="cs"/>
          <w:rtl/>
        </w:rPr>
        <w:t xml:space="preserve"> نشان داده شده است که یک رویکرد ساختاری خلاصه ـ محور برتری چشمگیری بر رویکرد شباهت ـ محور دارد. این روش بر رویکرد ساختاری معرفی شده در </w:t>
      </w:r>
      <w:r w:rsidR="00A9479F">
        <w:rPr>
          <w:rtl/>
        </w:rPr>
        <w:fldChar w:fldCharType="begin"/>
      </w:r>
      <w:r w:rsidR="00A9479F">
        <w:rPr>
          <w:rtl/>
        </w:rPr>
        <w:instrText xml:space="preserve"> </w:instrText>
      </w:r>
      <w:r w:rsidR="00A9479F">
        <w:instrText>ADDIN EN.CITE &lt;EndNote&gt;&lt;Cite&gt;&lt;Author&gt;Dalamagas&lt;/Author&gt;&lt;Year&gt;2005&lt;/Year&gt;&lt;RecNum&gt;135&lt;/RecNum&gt;&lt;DisplayText&gt;[76]&lt;/DisplayText&gt;&lt;record&gt;&lt;rec-number&gt;135&lt;/rec-number&gt;&lt;foreign-keys&gt;&lt;key app="EN" db-id="5vaes0fpbfpepxedwv65twzav09zxxw9p5xs" timestamp="1420920205</w:instrText>
      </w:r>
      <w:r w:rsidR="00A9479F">
        <w:rPr>
          <w:rtl/>
        </w:rPr>
        <w:instrText>"&gt;135&lt;/</w:instrText>
      </w:r>
      <w:r w:rsidR="00A9479F">
        <w:instrText>key&gt;&lt;/foreign-keys&gt;&lt;ref-type name="Book Section"&gt;5&lt;/ref-type&gt;&lt;contributors&gt;&lt;authors&gt;&lt;author&gt;Dalamagas, Theodore&lt;/author&gt;&lt;author&gt;Cheng, Tao&lt;/author&gt;&lt;author&gt;Winkel, Klaas-Jan&lt;/author&gt;&lt;author&gt;Sellis, Timos&lt;/author&gt;&lt;/authors&gt;&lt;secondary-authors&gt;&lt;author&gt;Lindner, Wolfgang&lt;/author&gt;&lt;author&gt;Mesiti, Marco&lt;/author&gt;&lt;author&gt;Türker, Can&lt;/author&gt;&lt;author&gt;Tzitzikas, Yannis&lt;/author&gt;&lt;author&gt;Vakali, AthenaI&lt;/author&gt;&lt;/secondary-authors&gt;&lt;/contributors&gt;&lt;titles&gt;&lt;title&gt;Clustering XML Documents Using Structural Summaries&lt;/title&gt;&lt;secondary-title&gt;Current Trends in Database Technology - EDBT 2004 Workshops&lt;/secondary-title&gt;&lt;tertiary-title&gt;Lecture Notes in Computer Science&lt;/tertiary-title&gt;&lt;/titles&gt;&lt;pages&gt;547-556&lt;/pages&gt;&lt;volume&gt;3268&lt;/volume&gt;&lt;section&gt;54&lt;/section&gt;&lt;dates&gt;&lt;year&gt;2005</w:instrText>
      </w:r>
      <w:r w:rsidR="00A9479F">
        <w:rPr>
          <w:rtl/>
        </w:rPr>
        <w:instrText>&lt;/</w:instrText>
      </w:r>
      <w:r w:rsidR="00A9479F">
        <w:instrText>year&gt;&lt;pub-dates&gt;&lt;date&gt;2005/01/01&lt;/date&gt;&lt;/pub-dates&gt;&lt;/dates&gt;&lt;publisher&gt;Springer Berlin Heidelberg&lt;/publisher&gt;&lt;isbn&gt;978-3-540-23305-3&lt;/isbn&gt;&lt;urls&gt;&lt;related-urls&gt;&lt;url&gt;http://dx.doi.org/10.1007/978-3-540-30192-9_54&lt;/url&gt;&lt;/related-urls&gt;&lt;/urls&gt;&lt;electronic-resource-num&gt;10.1007/978-3-540-30192-9_54&lt;/electronic-resource-num&gt;&lt;language&gt;English&lt;/language&gt;&lt;/record&gt;&lt;/Cite&gt;&lt;/EndNote</w:instrText>
      </w:r>
      <w:r w:rsidR="00A9479F">
        <w:rPr>
          <w:rtl/>
        </w:rPr>
        <w:instrText>&gt;</w:instrText>
      </w:r>
      <w:r w:rsidR="00A9479F">
        <w:rPr>
          <w:rtl/>
        </w:rPr>
        <w:fldChar w:fldCharType="separate"/>
      </w:r>
      <w:r w:rsidR="00A9479F">
        <w:rPr>
          <w:noProof/>
          <w:rtl/>
        </w:rPr>
        <w:t>[</w:t>
      </w:r>
      <w:hyperlink w:anchor="_ENREF_76" w:tooltip="Dalamagas, 2005 #135" w:history="1">
        <w:r w:rsidR="007F44B0">
          <w:rPr>
            <w:noProof/>
            <w:rtl/>
          </w:rPr>
          <w:t>76</w:t>
        </w:r>
      </w:hyperlink>
      <w:r w:rsidR="00A9479F">
        <w:rPr>
          <w:noProof/>
          <w:rtl/>
        </w:rPr>
        <w:t>]</w:t>
      </w:r>
      <w:r w:rsidR="00A9479F">
        <w:rPr>
          <w:rtl/>
        </w:rPr>
        <w:fldChar w:fldCharType="end"/>
      </w:r>
      <w:r w:rsidRPr="00A77F26">
        <w:rPr>
          <w:rFonts w:hint="cs"/>
          <w:rtl/>
        </w:rPr>
        <w:t xml:space="preserve"> نیز برتری دارد زیرا از بازنمایی های خلاصه های ساختاری اصلی بیشتر استفاده می کند.</w:t>
      </w:r>
    </w:p>
    <w:p w:rsidR="001943CA" w:rsidRPr="00A77F26" w:rsidRDefault="001943CA" w:rsidP="00954B06">
      <w:pPr>
        <w:pStyle w:val="Heading3"/>
        <w:numPr>
          <w:ilvl w:val="2"/>
          <w:numId w:val="29"/>
        </w:numPr>
        <w:ind w:left="0" w:firstLine="0"/>
        <w:rPr>
          <w:rtl/>
        </w:rPr>
      </w:pPr>
      <w:bookmarkStart w:id="263" w:name="_Toc408588788"/>
      <w:bookmarkStart w:id="264" w:name="_Toc408588864"/>
      <w:bookmarkStart w:id="265" w:name="_Toc408608935"/>
      <w:bookmarkStart w:id="266" w:name="_Toc409469332"/>
      <w:bookmarkStart w:id="267" w:name="_Toc409469638"/>
      <w:r w:rsidRPr="00A77F26">
        <w:rPr>
          <w:rFonts w:hint="cs"/>
          <w:rtl/>
        </w:rPr>
        <w:t>الگوریتم های طبقه بندی برای داده های گراف</w:t>
      </w:r>
      <w:bookmarkEnd w:id="263"/>
      <w:bookmarkEnd w:id="264"/>
      <w:bookmarkEnd w:id="265"/>
      <w:bookmarkEnd w:id="266"/>
      <w:bookmarkEnd w:id="267"/>
      <w:r w:rsidRPr="00A77F26">
        <w:rPr>
          <w:rFonts w:hint="cs"/>
          <w:rtl/>
        </w:rPr>
        <w:t xml:space="preserve"> </w:t>
      </w:r>
    </w:p>
    <w:p w:rsidR="001943CA" w:rsidRPr="00A77F26" w:rsidRDefault="001943CA" w:rsidP="00F15F0F">
      <w:pPr>
        <w:tabs>
          <w:tab w:val="right" w:pos="540"/>
        </w:tabs>
        <w:rPr>
          <w:rtl/>
        </w:rPr>
      </w:pPr>
      <w:r w:rsidRPr="00A77F26">
        <w:rPr>
          <w:rFonts w:hint="cs"/>
          <w:rtl/>
        </w:rPr>
        <w:t>طبقه بندی، کاری محوری در استخراج داده ها و یادگیری دستگاه است. از آن</w:t>
      </w:r>
      <w:r w:rsidR="00E60AD0">
        <w:rPr>
          <w:rFonts w:hint="cs"/>
          <w:rtl/>
        </w:rPr>
        <w:t xml:space="preserve"> </w:t>
      </w:r>
      <w:r w:rsidRPr="00A77F26">
        <w:rPr>
          <w:rFonts w:hint="cs"/>
          <w:rtl/>
        </w:rPr>
        <w:t>جایی که گراف ها برای بیان واحدها و ارتباط بین آن</w:t>
      </w:r>
      <w:r w:rsidR="00E60AD0">
        <w:rPr>
          <w:rFonts w:hint="cs"/>
          <w:rtl/>
        </w:rPr>
        <w:t xml:space="preserve"> </w:t>
      </w:r>
      <w:r w:rsidRPr="00A77F26">
        <w:rPr>
          <w:rFonts w:hint="cs"/>
          <w:rtl/>
        </w:rPr>
        <w:t>ها در انواع فزاینده ای از برنامه های کاربردی مورد استفاده قرار می گیرند، موضوع طبقه بندی گراف توجه زیادی را در دانشگاه و صنعت به خود معطوف کرده است. به عنوان مثال، در دارو</w:t>
      </w:r>
      <w:r w:rsidR="00E60AD0">
        <w:rPr>
          <w:rFonts w:hint="cs"/>
          <w:rtl/>
        </w:rPr>
        <w:t xml:space="preserve"> </w:t>
      </w:r>
      <w:r w:rsidRPr="00A77F26">
        <w:rPr>
          <w:rFonts w:hint="cs"/>
          <w:rtl/>
        </w:rPr>
        <w:t>سازی و طراحی دارو</w:t>
      </w:r>
      <w:r w:rsidR="00E60AD0">
        <w:rPr>
          <w:rFonts w:hint="cs"/>
          <w:rtl/>
        </w:rPr>
        <w:t xml:space="preserve"> </w:t>
      </w:r>
      <w:r w:rsidRPr="00A77F26">
        <w:rPr>
          <w:rFonts w:hint="cs"/>
          <w:rtl/>
        </w:rPr>
        <w:t>ها، مایلیم به رابطه بین فع</w:t>
      </w:r>
      <w:r w:rsidR="00E60AD0">
        <w:rPr>
          <w:rFonts w:hint="cs"/>
          <w:rtl/>
        </w:rPr>
        <w:t>الیت یک ترکیب شیمیایی و ساختار آ</w:t>
      </w:r>
      <w:r w:rsidRPr="00A77F26">
        <w:rPr>
          <w:rFonts w:hint="cs"/>
          <w:rtl/>
        </w:rPr>
        <w:t>ن که توسط یک گراف بیان می شود، پی ببریم. در تحلیل شبکه اجتماعی، ارتباط بین سلامت جامعه (مثلاً در حال گسترش یا کاهش است) و ساختار آن که به صورت گراف ارائه می شود، مورد مطالعه قرار می گیرد.</w:t>
      </w:r>
    </w:p>
    <w:p w:rsidR="001943CA" w:rsidRPr="00A77F26" w:rsidRDefault="001943CA" w:rsidP="00F15F0F">
      <w:pPr>
        <w:tabs>
          <w:tab w:val="right" w:pos="540"/>
        </w:tabs>
        <w:rPr>
          <w:rtl/>
        </w:rPr>
      </w:pPr>
      <w:r w:rsidRPr="00A77F26">
        <w:rPr>
          <w:rFonts w:hint="cs"/>
          <w:rtl/>
        </w:rPr>
        <w:t>طبقه بندی گراف مستلزم دو فعالیت یادگیری متفاوت اما مرتبط است.</w:t>
      </w:r>
    </w:p>
    <w:p w:rsidR="001943CA" w:rsidRPr="00A77F26" w:rsidRDefault="001943CA" w:rsidP="00F15F0F">
      <w:pPr>
        <w:pStyle w:val="ListParagraph"/>
        <w:numPr>
          <w:ilvl w:val="0"/>
          <w:numId w:val="7"/>
        </w:numPr>
        <w:tabs>
          <w:tab w:val="right" w:pos="540"/>
        </w:tabs>
      </w:pPr>
      <w:r w:rsidRPr="00A77F26">
        <w:rPr>
          <w:rFonts w:hint="cs"/>
          <w:b/>
          <w:bCs/>
          <w:rtl/>
        </w:rPr>
        <w:t>انتقال برچسب.</w:t>
      </w:r>
      <w:r w:rsidRPr="00A77F26">
        <w:rPr>
          <w:rFonts w:hint="cs"/>
          <w:rtl/>
        </w:rPr>
        <w:t xml:space="preserve"> زیر مجموعه ای از گره ها در گراف بر چسب زده می شوند. فعالیت مورد نظر، یادگیری یک نمونه گره های برچسب دار و استفاده از آن برای طبقه بندی گره های بدون برچسب است.</w:t>
      </w:r>
    </w:p>
    <w:p w:rsidR="001943CA" w:rsidRPr="00A77F26" w:rsidRDefault="001943CA" w:rsidP="00F15F0F">
      <w:pPr>
        <w:pStyle w:val="ListParagraph"/>
        <w:numPr>
          <w:ilvl w:val="0"/>
          <w:numId w:val="7"/>
        </w:numPr>
        <w:tabs>
          <w:tab w:val="right" w:pos="540"/>
        </w:tabs>
      </w:pPr>
      <w:r w:rsidRPr="00A77F26">
        <w:rPr>
          <w:rFonts w:hint="cs"/>
          <w:b/>
          <w:bCs/>
          <w:rtl/>
        </w:rPr>
        <w:t>طبقه بندی گراف.</w:t>
      </w:r>
      <w:r w:rsidRPr="00A77F26">
        <w:rPr>
          <w:rFonts w:hint="cs"/>
          <w:rtl/>
        </w:rPr>
        <w:t xml:space="preserve"> زیر مجموعه ای از گرا</w:t>
      </w:r>
      <w:r w:rsidR="00E60AD0">
        <w:rPr>
          <w:rFonts w:hint="cs"/>
          <w:rtl/>
        </w:rPr>
        <w:t>ف ها در یک مجموعه داده های گراف</w:t>
      </w:r>
      <w:r w:rsidRPr="00A77F26">
        <w:rPr>
          <w:rFonts w:hint="cs"/>
          <w:rtl/>
        </w:rPr>
        <w:t xml:space="preserve"> برچسب زده می شوند. این فعالیت به صورت یادگیری یک نمونه از گراف های برچسب دار و استفاده از آن برای طبقه بندی گراف های بدون برچسب انجام می شود.</w:t>
      </w:r>
    </w:p>
    <w:p w:rsidR="001943CA" w:rsidRPr="00A77F26" w:rsidRDefault="001943CA" w:rsidP="007F44B0">
      <w:pPr>
        <w:tabs>
          <w:tab w:val="right" w:pos="540"/>
        </w:tabs>
        <w:rPr>
          <w:rtl/>
        </w:rPr>
      </w:pPr>
      <w:r w:rsidRPr="00A77F26">
        <w:rPr>
          <w:rFonts w:hint="cs"/>
          <w:b/>
          <w:bCs/>
          <w:rtl/>
        </w:rPr>
        <w:lastRenderedPageBreak/>
        <w:t>انتقال برچسب.</w:t>
      </w:r>
      <w:r w:rsidRPr="00A77F26">
        <w:rPr>
          <w:rFonts w:hint="cs"/>
          <w:rtl/>
        </w:rPr>
        <w:t xml:space="preserve"> مفهوم انتقال برچسب یا عقیده </w:t>
      </w:r>
      <w:r w:rsidR="00E60AD0">
        <w:rPr>
          <w:rtl/>
        </w:rPr>
        <w:fldChar w:fldCharType="begin"/>
      </w:r>
      <w:r w:rsidR="00E60AD0">
        <w:rPr>
          <w:rtl/>
        </w:rPr>
        <w:instrText xml:space="preserve"> </w:instrText>
      </w:r>
      <w:r w:rsidR="00E60AD0">
        <w:instrText>ADDIN EN.CITE &lt;EndNote&gt;&lt;Cite&gt;&lt;Author&gt;Zhou&lt;/Author&gt;&lt;Year&gt;2005&lt;/Year&gt;&lt;RecNum&gt;136&lt;/RecNum&gt;&lt;DisplayText&gt;[77]&lt;/DisplayText&gt;&lt;record&gt;&lt;rec-number&gt;136&lt;/rec-number&gt;&lt;foreign-keys&gt;&lt;key app="EN" db-id="5vaes0fpbfpepxedwv65twzav09zxxw9p5xs" timestamp="1420920931"&gt;136</w:instrText>
      </w:r>
      <w:r w:rsidR="00E60AD0">
        <w:rPr>
          <w:rtl/>
        </w:rPr>
        <w:instrText>&lt;/</w:instrText>
      </w:r>
      <w:r w:rsidR="00E60AD0">
        <w:instrText>key&gt;&lt;/foreign-keys&gt;&lt;ref-type name="Conference Paper"&gt;47&lt;/ref-type&gt;&lt;contributors&gt;&lt;authors&gt;&lt;author&gt;Dengyong Zhou&lt;/author&gt;&lt;author&gt;Jiayuan Huang&lt;/author&gt;&lt;author&gt;Bernhard Sch&lt;/author&gt;&lt;author&gt;#246&lt;/author&gt;&lt;author&gt;lkopf&lt;/author&gt;&lt;/authors&gt;&lt;/contributors&gt;&lt;titles</w:instrText>
      </w:r>
      <w:r w:rsidR="00E60AD0">
        <w:rPr>
          <w:rtl/>
        </w:rPr>
        <w:instrText>&gt;&lt;</w:instrText>
      </w:r>
      <w:r w:rsidR="00E60AD0">
        <w:instrText>title&gt;Learning from labeled and unlabeled data on a directed graph&lt;/title&gt;&lt;secondary-title&gt;Proceedings of the 22nd international conference on Machine learning&lt;/secondary-title&gt;&lt;/titles&gt;&lt;pages&gt;1036-1043&lt;/pages&gt;&lt;dates&gt;&lt;year&gt;2005&lt;/year&gt;&lt;/dates&gt;&lt;pub-location&gt;Bonn, Germany&lt;/pub-location&gt;&lt;publisher&gt;ACM&lt;/publisher&gt;&lt;urls&gt;&lt;/urls&gt;&lt;custom1&gt;1102482&lt;/custom1&gt;&lt;electronic-resource-num&gt;10.1145/1102351.1102482&lt;/electronic-resource-num&gt;&lt;/record&gt;&lt;/Cite&gt;&lt;/EndNote</w:instrText>
      </w:r>
      <w:r w:rsidR="00E60AD0">
        <w:rPr>
          <w:rtl/>
        </w:rPr>
        <w:instrText>&gt;</w:instrText>
      </w:r>
      <w:r w:rsidR="00E60AD0">
        <w:rPr>
          <w:rtl/>
        </w:rPr>
        <w:fldChar w:fldCharType="separate"/>
      </w:r>
      <w:r w:rsidR="00E60AD0">
        <w:rPr>
          <w:noProof/>
          <w:rtl/>
        </w:rPr>
        <w:t>[</w:t>
      </w:r>
      <w:hyperlink w:anchor="_ENREF_77" w:tooltip="Zhou, 2005 #136" w:history="1">
        <w:r w:rsidR="007F44B0">
          <w:rPr>
            <w:noProof/>
            <w:rtl/>
          </w:rPr>
          <w:t>77</w:t>
        </w:r>
      </w:hyperlink>
      <w:r w:rsidR="00E60AD0">
        <w:rPr>
          <w:noProof/>
          <w:rtl/>
        </w:rPr>
        <w:t>]</w:t>
      </w:r>
      <w:r w:rsidR="00E60AD0">
        <w:rPr>
          <w:rtl/>
        </w:rPr>
        <w:fldChar w:fldCharType="end"/>
      </w:r>
      <w:r w:rsidRPr="00A77F26">
        <w:rPr>
          <w:rFonts w:hint="cs"/>
          <w:rtl/>
        </w:rPr>
        <w:t xml:space="preserve"> یک تکنیک بنیادی است که به منظور به کار بردن ساختار گراف در طبقه بندی داده ها در بعضی از داده های ارتباطی مورد استفاده قرار می گیرد. طرح انتقال برچسب در بسیاری از برنامه های کاربردی یافت می شود. به عنوان مثال، تحلیل شبکه اجتماعی به عنوان ابزاری برای بازاریابی هدفمند مورد استفاده قرار می گیرد. فروشنده های خرده پا به دنبال مشتری هایی هستند که تبلیغات آنها را دریافت کرده اند. این مشتری ها که (با خرید کردن) به تبلیغات پاسخ می دهند به عنوان گره های مثبت در گراف شبکه اجتماعی برچسب زده می شوند و مشتری هایی است که بیشترین احتمال پاسخ گفتن به تبلیغات از جانب آن</w:t>
      </w:r>
      <w:r w:rsidR="00E60AD0">
        <w:rPr>
          <w:rFonts w:hint="cs"/>
          <w:rtl/>
        </w:rPr>
        <w:t xml:space="preserve"> </w:t>
      </w:r>
      <w:r w:rsidRPr="00A77F26">
        <w:rPr>
          <w:rFonts w:hint="cs"/>
          <w:rtl/>
        </w:rPr>
        <w:t>هاست. فرآیند مذکور را این طور خلاصه می کنیم: یادگیری یک نمونه از مشتری هایی که تبلیغات را دریافت کرده اند و پیش بینی واکنش های سایر مشتری های بالقوه ای که در شبکه اجتماعی حضور دارند. از راه شهودی، می خواهیم به چگونگی انتقال برچسب های مثبت و منفی موجود در گراف به گره های فاقد برچسب پی ببریم.</w:t>
      </w:r>
    </w:p>
    <w:p w:rsidR="001943CA" w:rsidRPr="00A77F26" w:rsidRDefault="001943CA" w:rsidP="00F15F0F">
      <w:pPr>
        <w:tabs>
          <w:tab w:val="right" w:pos="540"/>
        </w:tabs>
        <w:rPr>
          <w:rtl/>
        </w:rPr>
      </w:pPr>
      <w:r w:rsidRPr="00A77F26">
        <w:rPr>
          <w:rFonts w:hint="cs"/>
          <w:rtl/>
        </w:rPr>
        <w:t>بر مبنای این فرض که گره های "مشابه" باید برچسب های مشابهی داشته باشند، چالش کلیدی برای انتقال برچسب در طراحی تابع فاصله ای که شباهت بین دو گره در گراف را اندازه گیری کند، نهفته است.</w:t>
      </w:r>
    </w:p>
    <w:p w:rsidR="001943CA" w:rsidRPr="00A77F26" w:rsidRDefault="001943CA" w:rsidP="00F15F0F">
      <w:pPr>
        <w:tabs>
          <w:tab w:val="right" w:pos="540"/>
        </w:tabs>
        <w:rPr>
          <w:rtl/>
        </w:rPr>
      </w:pPr>
      <w:r w:rsidRPr="00A77F26">
        <w:rPr>
          <w:rFonts w:hint="cs"/>
          <w:b/>
          <w:bCs/>
          <w:rtl/>
        </w:rPr>
        <w:t>روش</w:t>
      </w:r>
      <w:r w:rsidR="00E60AD0">
        <w:rPr>
          <w:rFonts w:hint="cs"/>
          <w:b/>
          <w:bCs/>
          <w:rtl/>
        </w:rPr>
        <w:t xml:space="preserve"> های طبقه بندی گراف هسته </w:t>
      </w:r>
      <w:r w:rsidR="00E60AD0">
        <w:rPr>
          <w:rFonts w:ascii="Times New Roman" w:hAnsi="Times New Roman" w:cs="Times New Roman" w:hint="cs"/>
          <w:b/>
          <w:bCs/>
          <w:rtl/>
        </w:rPr>
        <w:t>–</w:t>
      </w:r>
      <w:r w:rsidR="00E60AD0">
        <w:rPr>
          <w:rFonts w:hint="cs"/>
          <w:b/>
          <w:bCs/>
          <w:rtl/>
        </w:rPr>
        <w:t xml:space="preserve"> محور.</w:t>
      </w:r>
      <w:r w:rsidRPr="00A77F26">
        <w:rPr>
          <w:rFonts w:hint="cs"/>
          <w:rtl/>
        </w:rPr>
        <w:t xml:space="preserve"> این روش بر مبنای عبور تصادفی طراحی شده است. برای هر گراف، مسیرهای آن را شمارش می کنیم و احتمال های این م</w:t>
      </w:r>
      <w:r w:rsidR="00E60AD0">
        <w:rPr>
          <w:rFonts w:hint="cs"/>
          <w:rtl/>
        </w:rPr>
        <w:t>سیرها را استخراج می کنیم. هسته</w:t>
      </w:r>
      <w:r w:rsidRPr="00A77F26">
        <w:rPr>
          <w:rFonts w:hint="cs"/>
          <w:rtl/>
        </w:rPr>
        <w:t xml:space="preserve"> اصلی گراف به مقایسه مجموعه مسیرها و احتمال های آن</w:t>
      </w:r>
      <w:r w:rsidR="00E60AD0">
        <w:rPr>
          <w:rFonts w:hint="cs"/>
          <w:rtl/>
        </w:rPr>
        <w:t xml:space="preserve"> </w:t>
      </w:r>
      <w:r w:rsidRPr="00A77F26">
        <w:rPr>
          <w:rFonts w:hint="cs"/>
          <w:rtl/>
        </w:rPr>
        <w:t>ها بین دو گراف می پردازد. مسیر تصادفی (که به صورت توالی بر چسب های گره و کران بیان می شود) از طریق عبور تصادفی ایجاد می شود. نخست، به طور تصادفی یک گره از گراف انتخاب می کنیم. در طی و بعد از هر یک از مراحل بعدی، یا توقف می کنیم و یا یک گره مجانب را برای ادامه عبور تصادفی انتخاب می کنیم، انتخاب های ما در معرض احتمال توقف و احتمال انتقال گره هستند. با تکرار عبورهای تصادفی، جدولی از مسیرها به دست می آوریم که هر یک از آن یک احتمال به همراه دارد.</w:t>
      </w:r>
    </w:p>
    <w:p w:rsidR="001943CA" w:rsidRPr="00A77F26" w:rsidRDefault="001943CA" w:rsidP="00F15F0F">
      <w:pPr>
        <w:tabs>
          <w:tab w:val="right" w:pos="540"/>
        </w:tabs>
        <w:rPr>
          <w:rtl/>
        </w:rPr>
      </w:pPr>
      <w:r w:rsidRPr="00A77F26">
        <w:rPr>
          <w:rFonts w:hint="cs"/>
          <w:rtl/>
        </w:rPr>
        <w:t>به منظور اندازه گیری شباهت بین دو گراف، باید شباهت بین گره ها، کران ها و مسیرها را اندازه بگیریم.</w:t>
      </w:r>
    </w:p>
    <w:p w:rsidR="001943CA" w:rsidRPr="00A77F26" w:rsidRDefault="001943CA" w:rsidP="00F15F0F">
      <w:pPr>
        <w:pStyle w:val="ListParagraph"/>
        <w:numPr>
          <w:ilvl w:val="0"/>
          <w:numId w:val="8"/>
        </w:numPr>
        <w:tabs>
          <w:tab w:val="right" w:pos="540"/>
        </w:tabs>
      </w:pPr>
      <w:r w:rsidRPr="00A77F26">
        <w:rPr>
          <w:rFonts w:hint="cs"/>
          <w:b/>
          <w:bCs/>
          <w:rtl/>
        </w:rPr>
        <w:t>هسته اصلی گره / کران.</w:t>
      </w:r>
      <w:r w:rsidRPr="00A77F26">
        <w:rPr>
          <w:rFonts w:hint="cs"/>
          <w:rtl/>
        </w:rPr>
        <w:t xml:space="preserve"> هسته مرکزی هویت، یکی از هسته های گره / کران است. اگر دو گره / کران دارای </w:t>
      </w:r>
      <w:r w:rsidR="00E60AD0">
        <w:rPr>
          <w:rFonts w:hint="cs"/>
          <w:rtl/>
        </w:rPr>
        <w:t>برچسب مشابهی باشند، آنگاه هسته</w:t>
      </w:r>
      <w:r w:rsidRPr="00A77F26">
        <w:rPr>
          <w:rFonts w:hint="cs"/>
          <w:rtl/>
        </w:rPr>
        <w:t xml:space="preserve"> اصلی عدد </w:t>
      </w:r>
      <w:r w:rsidRPr="00E60AD0">
        <w:rPr>
          <w:rFonts w:hint="cs"/>
          <w:rtl/>
        </w:rPr>
        <w:t>1</w:t>
      </w:r>
      <w:r w:rsidRPr="00A77F26">
        <w:rPr>
          <w:rFonts w:hint="cs"/>
          <w:rtl/>
        </w:rPr>
        <w:t xml:space="preserve"> را ارسال می کند و در غیر اینصورت عدد </w:t>
      </w:r>
      <w:r w:rsidRPr="00E60AD0">
        <w:rPr>
          <w:rFonts w:hint="cs"/>
          <w:rtl/>
        </w:rPr>
        <w:t>0</w:t>
      </w:r>
      <w:r w:rsidRPr="00A77F26">
        <w:rPr>
          <w:rFonts w:hint="cs"/>
          <w:rtl/>
        </w:rPr>
        <w:t xml:space="preserve"> را می</w:t>
      </w:r>
      <w:r w:rsidR="00E60AD0">
        <w:rPr>
          <w:rFonts w:hint="cs"/>
          <w:rtl/>
        </w:rPr>
        <w:t xml:space="preserve"> </w:t>
      </w:r>
      <w:r w:rsidRPr="00A77F26">
        <w:rPr>
          <w:rFonts w:hint="cs"/>
          <w:rtl/>
        </w:rPr>
        <w:t>فرستد. اگر برچسب های گره / کران دارای مقا</w:t>
      </w:r>
      <w:r w:rsidR="00E60AD0">
        <w:rPr>
          <w:rFonts w:hint="cs"/>
          <w:rtl/>
        </w:rPr>
        <w:t>دیر حقیقی باشند، آنگاه یک هسته</w:t>
      </w:r>
      <w:r w:rsidRPr="00A77F26">
        <w:rPr>
          <w:rFonts w:hint="cs"/>
          <w:rtl/>
        </w:rPr>
        <w:t xml:space="preserve"> </w:t>
      </w:r>
      <w:r w:rsidRPr="00A77F26">
        <w:t>Gaussian</w:t>
      </w:r>
      <w:r w:rsidRPr="00A77F26">
        <w:rPr>
          <w:rFonts w:hint="cs"/>
          <w:rtl/>
        </w:rPr>
        <w:t xml:space="preserve"> قابل استفاده خواهد بود.</w:t>
      </w:r>
    </w:p>
    <w:p w:rsidR="001943CA" w:rsidRPr="00A77F26" w:rsidRDefault="001943CA" w:rsidP="00F15F0F">
      <w:pPr>
        <w:pStyle w:val="ListParagraph"/>
        <w:numPr>
          <w:ilvl w:val="0"/>
          <w:numId w:val="8"/>
        </w:numPr>
        <w:tabs>
          <w:tab w:val="right" w:pos="540"/>
        </w:tabs>
      </w:pPr>
      <w:r w:rsidRPr="00A77F26">
        <w:rPr>
          <w:rFonts w:hint="cs"/>
          <w:b/>
          <w:bCs/>
          <w:rtl/>
        </w:rPr>
        <w:t xml:space="preserve">هسته مرکزی مسیر. </w:t>
      </w:r>
      <w:r w:rsidRPr="00A77F26">
        <w:rPr>
          <w:rFonts w:hint="cs"/>
          <w:rtl/>
        </w:rPr>
        <w:t xml:space="preserve">هر </w:t>
      </w:r>
      <w:r w:rsidR="00E60AD0">
        <w:rPr>
          <w:rFonts w:hint="cs"/>
          <w:rtl/>
        </w:rPr>
        <w:t>مسیر یک توالی از برچسب های گره /</w:t>
      </w:r>
      <w:r w:rsidRPr="00A77F26">
        <w:rPr>
          <w:rFonts w:hint="cs"/>
          <w:rtl/>
        </w:rPr>
        <w:t xml:space="preserve"> کران است. اگر دو مسیر دارای طول یکسان باشند، هسته مرکزی مسیر را می توان </w:t>
      </w:r>
      <w:r w:rsidR="00E60AD0">
        <w:rPr>
          <w:rFonts w:hint="cs"/>
          <w:rtl/>
        </w:rPr>
        <w:t>به صورت فرآورده هسته مرکزی گره /</w:t>
      </w:r>
      <w:r w:rsidRPr="00A77F26">
        <w:rPr>
          <w:rFonts w:hint="cs"/>
          <w:rtl/>
        </w:rPr>
        <w:t xml:space="preserve"> کران طراحی کرد. اگر دو مسیر دارای طول های متفاوتی باشند، هسته مرکزی مسیر به سادگی عدد </w:t>
      </w:r>
      <w:r w:rsidRPr="00E60AD0">
        <w:rPr>
          <w:rFonts w:hint="cs"/>
          <w:rtl/>
        </w:rPr>
        <w:t>0</w:t>
      </w:r>
      <w:r w:rsidRPr="00A77F26">
        <w:rPr>
          <w:rFonts w:hint="cs"/>
          <w:rtl/>
        </w:rPr>
        <w:t xml:space="preserve"> را ارسال می کند. </w:t>
      </w:r>
    </w:p>
    <w:p w:rsidR="001943CA" w:rsidRPr="00A77F26" w:rsidRDefault="001943CA" w:rsidP="00F15F0F">
      <w:pPr>
        <w:pStyle w:val="ListParagraph"/>
        <w:numPr>
          <w:ilvl w:val="0"/>
          <w:numId w:val="8"/>
        </w:numPr>
        <w:tabs>
          <w:tab w:val="right" w:pos="540"/>
        </w:tabs>
      </w:pPr>
      <w:r w:rsidRPr="00A77F26">
        <w:rPr>
          <w:rFonts w:hint="cs"/>
          <w:b/>
          <w:bCs/>
          <w:rtl/>
        </w:rPr>
        <w:t>هسته مرکزی گراف.</w:t>
      </w:r>
      <w:r w:rsidRPr="00A77F26">
        <w:rPr>
          <w:rFonts w:hint="cs"/>
          <w:rtl/>
        </w:rPr>
        <w:t xml:space="preserve"> از آن</w:t>
      </w:r>
      <w:r w:rsidR="00E60AD0">
        <w:rPr>
          <w:rFonts w:hint="cs"/>
          <w:rtl/>
        </w:rPr>
        <w:t xml:space="preserve"> </w:t>
      </w:r>
      <w:r w:rsidRPr="00A77F26">
        <w:rPr>
          <w:rFonts w:hint="cs"/>
          <w:rtl/>
        </w:rPr>
        <w:t>جایی که هر مسیر با یک احتمال همراه است، می توانیم هسته مرکزی گراف را به صورت احتمال وقوع هسته مرکزی در تمام مسیرهای ممکن در دو گراف تعریف کنیم.</w:t>
      </w:r>
    </w:p>
    <w:p w:rsidR="001943CA" w:rsidRPr="00A77F26" w:rsidRDefault="001943CA" w:rsidP="004A7131">
      <w:pPr>
        <w:tabs>
          <w:tab w:val="right" w:pos="540"/>
        </w:tabs>
        <w:rPr>
          <w:rtl/>
        </w:rPr>
      </w:pPr>
      <w:r w:rsidRPr="00A77F26">
        <w:rPr>
          <w:rFonts w:hint="cs"/>
          <w:rtl/>
        </w:rPr>
        <w:t>تعریف بالا از هسته مرکزی گراف کاملاً روشن است. با این وجود، شمارش تمام مسیر ها به لحاظ محاسباتی عملی نیست. به ویژه، در</w:t>
      </w:r>
      <w:r w:rsidR="00E60AD0">
        <w:rPr>
          <w:rFonts w:hint="cs"/>
          <w:rtl/>
        </w:rPr>
        <w:t xml:space="preserve"> </w:t>
      </w:r>
      <w:r w:rsidRPr="00A77F26">
        <w:rPr>
          <w:rFonts w:hint="cs"/>
          <w:rtl/>
        </w:rPr>
        <w:t xml:space="preserve">گراف های حلقه ای طول یک مسیر نامحدود است که شمارش را غیر ممکن می کند. از این رو، به رویکرد های کارآمد تری برای محاسبه هسته مرکزی نیاز داریم. معلوم می شود که تعریف هسته مرکزی را می توان برای نشان دادن یک ساختار ذخیره ای مجدداً تدوین کرد. در مورد گراف های مستقیم فاقد حلقه، می توان گره ها را ازنظر مکانی مرتب کرد به طوری که هیچ مسیری از گره </w:t>
      </w:r>
      <w:r w:rsidRPr="00A77F26">
        <w:t>j</w:t>
      </w:r>
      <w:r w:rsidRPr="00A77F26">
        <w:rPr>
          <w:rFonts w:hint="cs"/>
          <w:rtl/>
        </w:rPr>
        <w:t xml:space="preserve"> به </w:t>
      </w:r>
      <w:r w:rsidRPr="00A77F26">
        <w:t>i</w:t>
      </w:r>
      <w:r w:rsidRPr="00A77F26">
        <w:rPr>
          <w:rFonts w:hint="cs"/>
          <w:rtl/>
        </w:rPr>
        <w:t xml:space="preserve"> وجود نداشته باشد اگر </w:t>
      </w:r>
      <w:r w:rsidRPr="00A77F26">
        <w:t>i&lt;j</w:t>
      </w:r>
      <w:r w:rsidRPr="00A77F26">
        <w:rPr>
          <w:rFonts w:hint="cs"/>
          <w:rtl/>
        </w:rPr>
        <w:t xml:space="preserve">، و هسته مرکزی را می توان به صورت یک تابع تناوبی تعریف کرد، و برنامه ریزی </w:t>
      </w:r>
      <w:r w:rsidRPr="00A77F26">
        <w:rPr>
          <w:rFonts w:hint="cs"/>
          <w:rtl/>
        </w:rPr>
        <w:lastRenderedPageBreak/>
        <w:t xml:space="preserve">دینامیک می تواند این مسئله را در </w:t>
      </w:r>
      <w:r w:rsidRPr="00A77F26">
        <w:t>O(</w:t>
      </w:r>
      <w:r w:rsidR="004A7131">
        <w:t>|</w:t>
      </w:r>
      <w:r w:rsidRPr="00A77F26">
        <w:t>X</w:t>
      </w:r>
      <w:r w:rsidR="004A7131">
        <w:t>|.|</w:t>
      </w:r>
      <w:r w:rsidRPr="00A77F26">
        <w:t>X'</w:t>
      </w:r>
      <w:r w:rsidR="004A7131">
        <w:t>|</w:t>
      </w:r>
      <w:r w:rsidRPr="00A77F26">
        <w:t>)</w:t>
      </w:r>
      <w:r w:rsidRPr="00A77F26">
        <w:rPr>
          <w:rFonts w:hint="cs"/>
          <w:rtl/>
        </w:rPr>
        <w:t xml:space="preserve"> کنترل کند، که </w:t>
      </w:r>
      <w:r w:rsidRPr="00A77F26">
        <w:t>X</w:t>
      </w:r>
      <w:r w:rsidRPr="00A77F26">
        <w:rPr>
          <w:rFonts w:hint="cs"/>
          <w:rtl/>
        </w:rPr>
        <w:t xml:space="preserve"> و </w:t>
      </w:r>
      <w:r w:rsidRPr="00A77F26">
        <w:t>X'</w:t>
      </w:r>
      <w:r w:rsidRPr="00A77F26">
        <w:rPr>
          <w:rFonts w:hint="cs"/>
          <w:rtl/>
        </w:rPr>
        <w:t xml:space="preserve"> بیانگر مجموعه گره ها در دو گراف هستند. در مورد گراف های حلقه ای، فضای خاصیت هسته مرکزی (توالی های برچسب) به خاطر لوپ ها (حلقه ها) احتمالاً نامحدود است. محاسبه هسته مرکزی گراف حلقه ای </w:t>
      </w:r>
      <w:r w:rsidR="004A7131">
        <w:rPr>
          <w:rFonts w:hint="cs"/>
          <w:rtl/>
        </w:rPr>
        <w:t>با نظریه</w:t>
      </w:r>
      <w:r w:rsidRPr="00A77F26">
        <w:rPr>
          <w:rFonts w:hint="cs"/>
          <w:rtl/>
        </w:rPr>
        <w:t xml:space="preserve"> سیست</w:t>
      </w:r>
      <w:r w:rsidR="004A7131">
        <w:rPr>
          <w:rFonts w:hint="cs"/>
          <w:rtl/>
        </w:rPr>
        <w:t>م خطی و ویژگی های همگرایی هسته</w:t>
      </w:r>
      <w:r w:rsidRPr="00A77F26">
        <w:rPr>
          <w:rFonts w:hint="cs"/>
          <w:rtl/>
        </w:rPr>
        <w:t xml:space="preserve"> مرکزی قابل اجرا خواهد بود.</w:t>
      </w:r>
    </w:p>
    <w:p w:rsidR="001943CA" w:rsidRPr="00A77F26" w:rsidRDefault="001943CA" w:rsidP="00F15F0F">
      <w:pPr>
        <w:tabs>
          <w:tab w:val="right" w:pos="540"/>
        </w:tabs>
        <w:rPr>
          <w:rtl/>
        </w:rPr>
      </w:pPr>
      <w:r w:rsidRPr="00A77F26">
        <w:rPr>
          <w:rFonts w:hint="cs"/>
          <w:b/>
          <w:bCs/>
          <w:rtl/>
        </w:rPr>
        <w:t>روش های طبقه بندی گراف تشدید ـ محور.</w:t>
      </w:r>
      <w:r w:rsidRPr="00A77F26">
        <w:rPr>
          <w:rFonts w:hint="cs"/>
          <w:rtl/>
        </w:rPr>
        <w:t xml:space="preserve">  هر چند روش مبتنی بر هسته مرکزی یک راه حل دقیق برای طبقه بندی گراف ارائه می دهد، صراحتاً مشخص نمی کند که کدام خاصیت های (زیر ساختارهای) گراف متناسب و مرتبط با طبقه بندی هستند. برای پرداختن به این موضوع، رویکرد جدیدی از طبقه بندی گراف بر مبنای استخراج الگو معرفی می شود. اجرای طبقه بندی گراف بر زیر ساختارهای مهم گراف مد نظر است. می توانیم یک بردار خاصیت دوتایی بر اساس حضور یا عدم حضور یک زیر ساختار مشخص ایجاد کنیم و یک طبقه بندی کننده غیر قفسه ای را به کار بگیریم. </w:t>
      </w:r>
    </w:p>
    <w:p w:rsidR="001943CA" w:rsidRPr="00A77F26" w:rsidRDefault="001943CA" w:rsidP="00F15F0F">
      <w:pPr>
        <w:tabs>
          <w:tab w:val="right" w:pos="540"/>
        </w:tabs>
        <w:rPr>
          <w:rtl/>
        </w:rPr>
      </w:pPr>
      <w:r w:rsidRPr="00A77F26">
        <w:rPr>
          <w:rFonts w:hint="cs"/>
          <w:rtl/>
        </w:rPr>
        <w:t>از آن</w:t>
      </w:r>
      <w:r w:rsidR="007B2E8D">
        <w:rPr>
          <w:rFonts w:hint="cs"/>
          <w:rtl/>
        </w:rPr>
        <w:t xml:space="preserve"> </w:t>
      </w:r>
      <w:r w:rsidRPr="00A77F26">
        <w:rPr>
          <w:rFonts w:hint="cs"/>
          <w:rtl/>
        </w:rPr>
        <w:t xml:space="preserve">جایی که، کل مجموعه گراف های فرعی اغلب بسیار بزرگ است، باید بر زیر مجموعه کوچکی از خاصیت های مرتبط و متناسب تمرکز کنیم. ساده ترین رویکرد برای پیدا کردن خاصیت های جالب از طریق استخراج الگوی پرتکرار انجام می گیرد. با این وجود، الگوهای پرتکرار لزوماً الگوهای مرتبط و متناسب نیستند. به عنوان مثال، در داده های شیمیایی، الگوهای فراگیر مانند </w:t>
      </w:r>
      <w:r w:rsidRPr="00A77F26">
        <w:t>C-C</w:t>
      </w:r>
      <w:r w:rsidRPr="00A77F26">
        <w:rPr>
          <w:rFonts w:hint="cs"/>
          <w:rtl/>
        </w:rPr>
        <w:t xml:space="preserve"> یا </w:t>
      </w:r>
      <w:r w:rsidRPr="00A77F26">
        <w:t>C-C-C</w:t>
      </w:r>
      <w:r w:rsidRPr="00A77F26">
        <w:rPr>
          <w:rFonts w:hint="cs"/>
          <w:rtl/>
        </w:rPr>
        <w:t xml:space="preserve"> پر تکرارند، اما هیچ اهمیتی در پیش بینی ویژگی های مهم ترکیب های شیمیایی از جمله فعالیت، سم زدایی و غیره ندارند.</w:t>
      </w:r>
    </w:p>
    <w:p w:rsidR="001943CA" w:rsidRPr="00A77F26" w:rsidRDefault="001943CA" w:rsidP="007F44B0">
      <w:pPr>
        <w:tabs>
          <w:tab w:val="right" w:pos="540"/>
        </w:tabs>
        <w:rPr>
          <w:rtl/>
        </w:rPr>
      </w:pPr>
      <w:r w:rsidRPr="00A77F26">
        <w:rPr>
          <w:rFonts w:hint="cs"/>
          <w:rtl/>
        </w:rPr>
        <w:t xml:space="preserve">از تشدید برای انتخاب خودکار مجموعه ای از گراف های فرعی مانند خاصیت هایی برای طبقه بندی استفاده می شود. </w:t>
      </w:r>
      <w:r w:rsidRPr="00A77F26">
        <w:t>LPBoost</w:t>
      </w:r>
      <w:r w:rsidRPr="00A77F26">
        <w:rPr>
          <w:rFonts w:hint="cs"/>
          <w:rtl/>
        </w:rPr>
        <w:t xml:space="preserve"> (تشدید برنامه خطی) یک تابع تشخیص خطی برای انتخاب خاصیت بیان می کند. برای به دست آوردن یک قانون قابل تفسیر، لازم است یک بردار ارزش نا متراکم به دست آوریم که در آن فقط تعدادی از ارزش ها مقادیری غیر از صفر دارند. در </w:t>
      </w:r>
      <w:r w:rsidR="007B2E8D">
        <w:rPr>
          <w:rtl/>
        </w:rPr>
        <w:fldChar w:fldCharType="begin"/>
      </w:r>
      <w:r w:rsidR="007B2E8D">
        <w:rPr>
          <w:rtl/>
        </w:rPr>
        <w:instrText xml:space="preserve"> </w:instrText>
      </w:r>
      <w:r w:rsidR="007B2E8D">
        <w:instrText>ADDIN EN.CITE &lt;EndNote&gt;&lt;Cite&gt;&lt;Author&gt;Saigo&lt;/Author&gt;&lt;Year&gt;2009&lt;/Year&gt;&lt;RecNum&gt;137&lt;/RecNum&gt;&lt;DisplayText&gt;[78]&lt;/DisplayText&gt;&lt;record&gt;&lt;rec-number&gt;137&lt;/rec-number&gt;&lt;foreign-keys&gt;&lt;key app="EN" db-id="5vaes0fpbfpepxedwv65twzav09zxxw9p5xs" timestamp="1420921747"&gt;137</w:instrText>
      </w:r>
      <w:r w:rsidR="007B2E8D">
        <w:rPr>
          <w:rtl/>
        </w:rPr>
        <w:instrText>&lt;/</w:instrText>
      </w:r>
      <w:r w:rsidR="007B2E8D">
        <w:instrText>key&gt;&lt;/foreign-keys&gt;&lt;ref-type name="Journal Article"&gt;17&lt;/ref-type&gt;&lt;contributors&gt;&lt;authors&gt;&lt;author&gt;Saigo, Hiroto&lt;/author&gt;&lt;author&gt;Nowozin, Sebastian&lt;/author&gt;&lt;author&gt;Kadowaki, Tadashi&lt;/author&gt;&lt;author&gt;Kudo, Taku&lt;/author&gt;&lt;author&gt;Tsuda, Koji&lt;/author&gt;&lt;/authors</w:instrText>
      </w:r>
      <w:r w:rsidR="007B2E8D">
        <w:rPr>
          <w:rtl/>
        </w:rPr>
        <w:instrText>&gt;&lt;/</w:instrText>
      </w:r>
      <w:r w:rsidR="007B2E8D">
        <w:instrText>contributors&gt;&lt;titles&gt;&lt;title&gt;gBoost: a mathematical programming approach to graph classification and regression&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69-89&lt;/pages&gt;&lt;volume&gt;75&lt;/volume&gt;&lt;number&gt;1&lt;/number&gt;&lt;keywords&gt;&lt;keyword&gt;Graph mining&lt;/keyword&gt;&lt;keyword&gt;Mathematical programming&lt;/keyword&gt;&lt;keyword&gt;Classification&lt;/keyword&gt;&lt;keyword&gt;Regression&lt;/keyword&gt;&lt;keyword&gt;QSAR&lt;/keyword&gt;&lt;/keywords&gt;&lt;dates&gt;&lt;year&gt;2009&lt;/year&gt;&lt;pub-dates&gt;&lt;date&gt;2009/04/01&lt;/date&gt;&lt;/pub-dates&gt;&lt;/dates&gt;&lt;publisher&gt;Springer US&lt;/publisher&gt;&lt;isbn&gt;0885</w:instrText>
      </w:r>
      <w:r w:rsidR="007B2E8D">
        <w:rPr>
          <w:rtl/>
        </w:rPr>
        <w:instrText>-6125&lt;/</w:instrText>
      </w:r>
      <w:r w:rsidR="007B2E8D">
        <w:instrText>isbn&gt;&lt;urls&gt;&lt;related-urls&gt;&lt;url&gt;http://dx.doi.org/10.1007/s10994-008-5089-z&lt;/url&gt;&lt;/related-urls&gt;&lt;/urls&gt;&lt;electronic-resource-num&gt;10.1007/s10994-008-5089-z&lt;/electronic-resource-num&gt;&lt;language&gt;English&lt;/language&gt;&lt;/record&gt;&lt;/Cite&gt;&lt;/EndNote</w:instrText>
      </w:r>
      <w:r w:rsidR="007B2E8D">
        <w:rPr>
          <w:rtl/>
        </w:rPr>
        <w:instrText>&gt;</w:instrText>
      </w:r>
      <w:r w:rsidR="007B2E8D">
        <w:rPr>
          <w:rtl/>
        </w:rPr>
        <w:fldChar w:fldCharType="separate"/>
      </w:r>
      <w:r w:rsidR="007B2E8D">
        <w:rPr>
          <w:noProof/>
          <w:rtl/>
        </w:rPr>
        <w:t>[</w:t>
      </w:r>
      <w:hyperlink w:anchor="_ENREF_78" w:tooltip="Saigo, 2009 #137" w:history="1">
        <w:r w:rsidR="007F44B0">
          <w:rPr>
            <w:noProof/>
            <w:rtl/>
          </w:rPr>
          <w:t>78</w:t>
        </w:r>
      </w:hyperlink>
      <w:r w:rsidR="007B2E8D">
        <w:rPr>
          <w:noProof/>
          <w:rtl/>
        </w:rPr>
        <w:t>]</w:t>
      </w:r>
      <w:r w:rsidR="007B2E8D">
        <w:rPr>
          <w:rtl/>
        </w:rPr>
        <w:fldChar w:fldCharType="end"/>
      </w:r>
      <w:r w:rsidRPr="00A77F26">
        <w:rPr>
          <w:rFonts w:hint="cs"/>
          <w:rtl/>
        </w:rPr>
        <w:t xml:space="preserve"> نشان داده شده است که تشدید گراف می تواند دقت بهتری از هسته های مرکزی گراف به دست آورد، و دارای مزیت شناسایی زیر ساختارهای کلیدی به طور همزمان است.</w:t>
      </w:r>
    </w:p>
    <w:p w:rsidR="001943CA" w:rsidRPr="00A77F26" w:rsidRDefault="001943CA" w:rsidP="007F44B0">
      <w:pPr>
        <w:tabs>
          <w:tab w:val="right" w:pos="540"/>
        </w:tabs>
        <w:rPr>
          <w:rtl/>
        </w:rPr>
      </w:pPr>
      <w:r w:rsidRPr="00A77F26">
        <w:rPr>
          <w:rFonts w:hint="cs"/>
          <w:rtl/>
        </w:rPr>
        <w:t xml:space="preserve">مسئله طبقه بندی گراف کاملاً مرتبط با مسئله طبقه بندی </w:t>
      </w:r>
      <w:r w:rsidRPr="00A77F26">
        <w:t>XML</w:t>
      </w:r>
      <w:r w:rsidRPr="00A77F26">
        <w:rPr>
          <w:rFonts w:hint="cs"/>
          <w:rtl/>
        </w:rPr>
        <w:t xml:space="preserve"> است؛ به این خاطر که داده های </w:t>
      </w:r>
      <w:r w:rsidRPr="00A77F26">
        <w:t>XML</w:t>
      </w:r>
      <w:r w:rsidRPr="00A77F26">
        <w:rPr>
          <w:rFonts w:hint="cs"/>
          <w:rtl/>
        </w:rPr>
        <w:t xml:space="preserve"> را می توان به عنوان نمونه ای از گراف های ارزشمند در نظر گرفت، که در آن گره ها و کران ها دارایی خاصیت هایی همراه با خود هستند. در نتیجه، اکثر روش های طبقه بندی </w:t>
      </w:r>
      <w:r w:rsidRPr="00A77F26">
        <w:t>XML</w:t>
      </w:r>
      <w:r w:rsidRPr="00A77F26">
        <w:rPr>
          <w:rFonts w:hint="cs"/>
          <w:rtl/>
        </w:rPr>
        <w:t xml:space="preserve"> برای طبقه بندی گراف های ساختاری نیز قابل اجرا خواهند بود. در </w:t>
      </w:r>
      <w:r w:rsidR="007B2E8D">
        <w:rPr>
          <w:rtl/>
        </w:rPr>
        <w:fldChar w:fldCharType="begin"/>
      </w:r>
      <w:r w:rsidR="007B2E8D">
        <w:rPr>
          <w:rtl/>
        </w:rPr>
        <w:instrText xml:space="preserve"> </w:instrText>
      </w:r>
      <w:r w:rsidR="007B2E8D">
        <w:instrText>ADDIN EN.CITE &lt;EndNote&gt;&lt;Cite&gt;&lt;Author&gt;Zaki&lt;/Author&gt;&lt;RecNum&gt;127&lt;/RecNum&gt;&lt;DisplayText&gt;[67]&lt;/DisplayText&gt;&lt;record&gt;&lt;rec-number&gt;127&lt;/rec-number&gt;&lt;foreign-keys&gt;&lt;key app="EN" db-id="5vaes0fpbfpepxedwv65twzav09zxxw9p5xs" timestamp="1420737366"&gt;127&lt;/key&gt;&lt;/foreign-keys&gt;&lt;ref-type name="Conference Proceedings"&gt;10&lt;/ref-type&gt;&lt;contributors&gt;&lt;authors&gt;&lt;author&gt;Zaki, Mohammed J.&lt;/author&gt;&lt;author&gt;Aggarwal, Charu C.&lt;/author&gt;&lt;/authors&gt;&lt;/contributors&gt;&lt;titles&gt;&lt;title&gt;XRules: An Effective Structural Classifier for XML Data&lt;/title&gt;&lt;/titles&gt;&lt;pages&gt;316-325&lt;/pages&gt;&lt;dates&gt;&lt;pub-dates&gt;&lt;date&gt;2003&lt;/date&gt;&lt;/pub-dates&gt;&lt;/dates&gt;&lt;urls&gt;&lt;/urls&gt;&lt;/record&gt;&lt;/Cite&gt;&lt;/EndNote</w:instrText>
      </w:r>
      <w:r w:rsidR="007B2E8D">
        <w:rPr>
          <w:rtl/>
        </w:rPr>
        <w:instrText>&gt;</w:instrText>
      </w:r>
      <w:r w:rsidR="007B2E8D">
        <w:rPr>
          <w:rtl/>
        </w:rPr>
        <w:fldChar w:fldCharType="separate"/>
      </w:r>
      <w:r w:rsidR="007B2E8D">
        <w:rPr>
          <w:noProof/>
          <w:rtl/>
        </w:rPr>
        <w:t>[</w:t>
      </w:r>
      <w:hyperlink w:anchor="_ENREF_67" w:tooltip="Zaki,  #127" w:history="1">
        <w:r w:rsidR="007F44B0">
          <w:rPr>
            <w:noProof/>
            <w:rtl/>
          </w:rPr>
          <w:t>67</w:t>
        </w:r>
      </w:hyperlink>
      <w:r w:rsidR="007B2E8D">
        <w:rPr>
          <w:noProof/>
          <w:rtl/>
        </w:rPr>
        <w:t>]</w:t>
      </w:r>
      <w:r w:rsidR="007B2E8D">
        <w:rPr>
          <w:rtl/>
        </w:rPr>
        <w:fldChar w:fldCharType="end"/>
      </w:r>
      <w:r w:rsidRPr="00A77F26">
        <w:rPr>
          <w:rFonts w:hint="cs"/>
          <w:rtl/>
        </w:rPr>
        <w:t xml:space="preserve">، یک طبقه بندی کننده قانون ـ محور (به نام </w:t>
      </w:r>
      <w:r w:rsidRPr="00A77F26">
        <w:t>XRules</w:t>
      </w:r>
      <w:r w:rsidRPr="00A77F26">
        <w:rPr>
          <w:rFonts w:hint="cs"/>
          <w:rtl/>
        </w:rPr>
        <w:t xml:space="preserve">) معرفی شد که در آن خاصیت های ساختاری در ضلع سمت چپ را با برچسب های طبقه روی ضلع سمت راست همراه می کنیم. خاصیت های ساختاری روی ضلع دست چپ با محاسبه خاصیت های ساختاری در گراف که هم پرتکرار و هم تشخیص دهنده برای اهداف طبقه بندی هستند، تعیین می شوند. این خاصیت های ساختاری به منظور ایجاد یک لیست اولویت بندی شده از قوانین مورد استفاده در طبقه بندی به کار گرفته می شوند. قوانین و اصول دارای </w:t>
      </w:r>
      <w:r w:rsidRPr="00A77F26">
        <w:t>K</w:t>
      </w:r>
      <w:r w:rsidRPr="00A77F26">
        <w:rPr>
          <w:rFonts w:hint="cs"/>
          <w:rtl/>
        </w:rPr>
        <w:t xml:space="preserve"> بیشینه بر مبنای رفتار تشخیصی تعیین می شوند و اکثریت برچسب های طبقه روی ضلع دست راستی این قوانین </w:t>
      </w:r>
      <w:r w:rsidRPr="00A77F26">
        <w:t>K</w:t>
      </w:r>
      <w:r w:rsidR="003C6CC3">
        <w:rPr>
          <w:rFonts w:hint="cs"/>
          <w:rtl/>
        </w:rPr>
        <w:t xml:space="preserve"> به عنوان نتیجه نهایی گزارش می شوند.</w:t>
      </w:r>
    </w:p>
    <w:p w:rsidR="001943CA" w:rsidRPr="00A77F26" w:rsidRDefault="001943CA" w:rsidP="007F44B0">
      <w:pPr>
        <w:tabs>
          <w:tab w:val="right" w:pos="540"/>
        </w:tabs>
        <w:rPr>
          <w:rtl/>
        </w:rPr>
      </w:pPr>
      <w:r w:rsidRPr="00A77F26">
        <w:rPr>
          <w:rFonts w:hint="cs"/>
          <w:b/>
          <w:bCs/>
          <w:rtl/>
        </w:rPr>
        <w:t>سایر کارها</w:t>
      </w:r>
      <w:r w:rsidR="003C6CC3">
        <w:rPr>
          <w:rFonts w:hint="cs"/>
          <w:b/>
          <w:bCs/>
          <w:rtl/>
        </w:rPr>
        <w:t>ی</w:t>
      </w:r>
      <w:r w:rsidRPr="00A77F26">
        <w:rPr>
          <w:rFonts w:hint="cs"/>
          <w:b/>
          <w:bCs/>
          <w:rtl/>
        </w:rPr>
        <w:t xml:space="preserve"> مرتبط.</w:t>
      </w:r>
      <w:r w:rsidRPr="00A77F26">
        <w:rPr>
          <w:rFonts w:hint="cs"/>
          <w:rtl/>
        </w:rPr>
        <w:t xml:space="preserve"> مسئله طبقه بندی گره در تعدادی از چارچوب های کاربردی مختلف از جمله طبقه بندی داده های ارتباطی، طبقه بندی شبکه اجتماعی و طبقه بندی بلاک دیده می شود. تکنیکی در </w:t>
      </w:r>
      <w:r w:rsidR="003C6CC3">
        <w:rPr>
          <w:rtl/>
        </w:rPr>
        <w:fldChar w:fldCharType="begin"/>
      </w:r>
      <w:r w:rsidR="003C6CC3">
        <w:rPr>
          <w:rtl/>
        </w:rPr>
        <w:instrText xml:space="preserve"> </w:instrText>
      </w:r>
      <w:r w:rsidR="003C6CC3">
        <w:instrText>ADDIN EN.CITE &lt;EndNote&gt;&lt;Cite&gt;&lt;Author&gt;Getoor&lt;/Author&gt;&lt;Year&gt;2005&lt;/Year&gt;&lt;RecNum&gt;138&lt;/RecNum&gt;&lt;DisplayText&gt;[79]&lt;/DisplayText&gt;&lt;record&gt;&lt;rec-number&gt;138&lt;/rec-number&gt;&lt;foreign-keys&gt;&lt;key app="EN" db-id="5vaes0fpbfpepxedwv65twzav09zxxw9p5xs" timestamp="1420922085"&gt;13</w:instrText>
      </w:r>
      <w:r w:rsidR="003C6CC3">
        <w:rPr>
          <w:rtl/>
        </w:rPr>
        <w:instrText>8&lt;/</w:instrText>
      </w:r>
      <w:r w:rsidR="003C6CC3">
        <w:instrText>key&gt;&lt;/foreign-keys&gt;&lt;ref-type name="Book Section"&gt;5&lt;/ref-type&gt;&lt;contributors&gt;&lt;authors&gt;&lt;author&gt;Getoor, Lise&lt;/author&gt;&lt;/authors&gt;&lt;/contributors&gt;&lt;titles&gt;&lt;title&gt;Link-based Classification&lt;/title&gt;&lt;secondary-title&gt;Advanced Methods for Knowledge Discovery from Complex Data&lt;/secondary-title&gt;&lt;tertiary-title&gt;Advanced Information and Knowledge Processing&lt;/tertiary-title&gt;&lt;/titles&gt;&lt;pages&gt;189-207&lt;/pages&gt;&lt;section&gt;7&lt;/section&gt;&lt;dates&gt;&lt;year&gt;2005&lt;/year&gt;&lt;pub-dates&gt;&lt;date&gt;2005/01/01&lt;/date&gt;&lt;/pub-dates&gt;&lt;/dates&gt;&lt;publisher&gt;Springer London&lt;/publisher&gt;&lt;isbn&gt;978-1-85233-989-0&lt;/isbn&gt;&lt;urls&gt;&lt;related-urls&gt;&lt;url&gt;http://dx.doi.org/10.1007/1-84628-284-5_7&lt;/url&gt;&lt;/related-urls&gt;&lt;/urls&gt;&lt;electronic-resource-num&gt;10.1007/1-84628-284-5_7&lt;/electronic-resource-num&gt;&lt;language&gt;English&lt;/language&gt;&lt;/record&gt;&lt;/Cite&gt;&lt;/EndNote</w:instrText>
      </w:r>
      <w:r w:rsidR="003C6CC3">
        <w:rPr>
          <w:rtl/>
        </w:rPr>
        <w:instrText>&gt;</w:instrText>
      </w:r>
      <w:r w:rsidR="003C6CC3">
        <w:rPr>
          <w:rtl/>
        </w:rPr>
        <w:fldChar w:fldCharType="separate"/>
      </w:r>
      <w:r w:rsidR="003C6CC3">
        <w:rPr>
          <w:noProof/>
          <w:rtl/>
        </w:rPr>
        <w:t>[</w:t>
      </w:r>
      <w:hyperlink w:anchor="_ENREF_79" w:tooltip="Getoor, 2005 #138" w:history="1">
        <w:r w:rsidR="007F44B0">
          <w:rPr>
            <w:noProof/>
            <w:rtl/>
          </w:rPr>
          <w:t>79</w:t>
        </w:r>
      </w:hyperlink>
      <w:r w:rsidR="003C6CC3">
        <w:rPr>
          <w:noProof/>
          <w:rtl/>
        </w:rPr>
        <w:t>]</w:t>
      </w:r>
      <w:r w:rsidR="003C6CC3">
        <w:rPr>
          <w:rtl/>
        </w:rPr>
        <w:fldChar w:fldCharType="end"/>
      </w:r>
      <w:r w:rsidRPr="00A77F26">
        <w:rPr>
          <w:rFonts w:hint="cs"/>
          <w:rtl/>
        </w:rPr>
        <w:t xml:space="preserve"> پیشنهاد شده است که از شباهت اتصال ـ محور برای طبقه بندی گره در چارچوب داده های ارتباطی استفاده می کند. این رویکرد خاصیت های اتصال را از ساختار اصلی ایجاد می کند و به منظور ایجاد یک مدل کار آمد طبقه بندی از این خاصیت ها استفاده می کند. اخیراً، از این تکنیک در طبقه </w:t>
      </w:r>
      <w:r w:rsidRPr="00A77F26">
        <w:rPr>
          <w:rFonts w:hint="cs"/>
          <w:rtl/>
        </w:rPr>
        <w:lastRenderedPageBreak/>
        <w:t xml:space="preserve">بندی اتصال ـ محور بلاگ ها نیز استفاده شده است </w:t>
      </w:r>
      <w:r w:rsidR="003C6CC3">
        <w:rPr>
          <w:rtl/>
        </w:rPr>
        <w:fldChar w:fldCharType="begin"/>
      </w:r>
      <w:r w:rsidR="003C6CC3">
        <w:rPr>
          <w:rtl/>
        </w:rPr>
        <w:instrText xml:space="preserve"> </w:instrText>
      </w:r>
      <w:r w:rsidR="003C6CC3">
        <w:instrText>ADDIN EN.CITE &lt;EndNote&gt;&lt;Cite&gt;&lt;Author&gt;Chen&lt;/Author&gt;&lt;Year&gt;2009&lt;/Year&gt;&lt;RecNum&gt;125&lt;/RecNum&gt;&lt;DisplayText&gt;[66]&lt;/DisplayText&gt;&lt;record&gt;&lt;rec-number&gt;125&lt;/rec-number&gt;&lt;foreign-keys&gt;&lt;key app="EN" db-id="5vaes0fpbfpepxedwv65twzav09zxxw9p5xs" timestamp="1420736599"&gt;125</w:instrText>
      </w:r>
      <w:r w:rsidR="003C6CC3">
        <w:rPr>
          <w:rtl/>
        </w:rPr>
        <w:instrText>&lt;/</w:instrText>
      </w:r>
      <w:r w:rsidR="003C6CC3">
        <w:instrText>key&gt;&lt;/foreign-keys&gt;&lt;ref-type name="Journal Article"&gt;17&lt;/ref-type&gt;&lt;contributors&gt;&lt;authors&gt;&lt;author&gt;Chen Chen&lt;/author&gt;&lt;author&gt;Cindy X. Lin&lt;/author&gt;&lt;author&gt;Matt Fredrikson&lt;/author&gt;&lt;author&gt;Mihai Christodorescu&lt;/author&gt;&lt;author&gt;Xifeng Yan&lt;/author&gt;&lt;author&gt;Jiawei</w:instrText>
      </w:r>
      <w:r w:rsidR="003C6CC3">
        <w:rPr>
          <w:rtl/>
        </w:rPr>
        <w:instrText xml:space="preserve"> </w:instrText>
      </w:r>
      <w:r w:rsidR="003C6CC3">
        <w:instrText>Han&lt;/author&gt;&lt;/authors&gt;&lt;/contributors&gt;&lt;titles&gt;&lt;title&gt;Mining graph patterns efficiently via randomized summaries&lt;/title&gt;&lt;secondary-title&gt;Proc. VLDB Endow.&lt;/secondary-title&gt;&lt;/titles&gt;&lt;periodical&gt;&lt;full-title&gt;Proc. VLDB Endow.&lt;/full-title&gt;&lt;/periodical&gt;&lt;pages&gt;74</w:instrText>
      </w:r>
      <w:r w:rsidR="003C6CC3">
        <w:rPr>
          <w:rtl/>
        </w:rPr>
        <w:instrText>2-753&lt;/</w:instrText>
      </w:r>
      <w:r w:rsidR="003C6CC3">
        <w:instrText>pages&gt;&lt;volume&gt;2&lt;/volume&gt;&lt;number&gt;1&lt;/number&gt;&lt;dates&gt;&lt;year&gt;2009&lt;/year&gt;&lt;/dates&gt;&lt;isbn&gt;2150-8097&lt;/isbn&gt;&lt;urls&gt;&lt;/urls&gt;&lt;custom1&gt;1687711&lt;/custom1&gt;&lt;electronic-resource-num&gt;10.14778/1687627.1687711&lt;/electronic-resource-num&gt;&lt;/record&gt;&lt;/Cite&gt;&lt;/EndNote</w:instrText>
      </w:r>
      <w:r w:rsidR="003C6CC3">
        <w:rPr>
          <w:rtl/>
        </w:rPr>
        <w:instrText>&gt;</w:instrText>
      </w:r>
      <w:r w:rsidR="003C6CC3">
        <w:rPr>
          <w:rtl/>
        </w:rPr>
        <w:fldChar w:fldCharType="separate"/>
      </w:r>
      <w:r w:rsidR="003C6CC3">
        <w:rPr>
          <w:noProof/>
          <w:rtl/>
        </w:rPr>
        <w:t>[</w:t>
      </w:r>
      <w:hyperlink w:anchor="_ENREF_66" w:tooltip="Chen, 2009 #125" w:history="1">
        <w:r w:rsidR="007F44B0">
          <w:rPr>
            <w:noProof/>
            <w:rtl/>
          </w:rPr>
          <w:t>66</w:t>
        </w:r>
      </w:hyperlink>
      <w:r w:rsidR="003C6CC3">
        <w:rPr>
          <w:noProof/>
          <w:rtl/>
        </w:rPr>
        <w:t>]</w:t>
      </w:r>
      <w:r w:rsidR="003C6CC3">
        <w:rPr>
          <w:rtl/>
        </w:rPr>
        <w:fldChar w:fldCharType="end"/>
      </w:r>
      <w:r w:rsidRPr="00A77F26">
        <w:rPr>
          <w:rFonts w:hint="cs"/>
          <w:rtl/>
        </w:rPr>
        <w:t>، با این وجود، تمام این تکنیک ها فقط از روش های اتصال ـ محور بهره می گیرند. از آن</w:t>
      </w:r>
      <w:r w:rsidR="002F6780">
        <w:rPr>
          <w:rFonts w:hint="cs"/>
          <w:rtl/>
        </w:rPr>
        <w:t xml:space="preserve"> </w:t>
      </w:r>
      <w:r w:rsidRPr="00A77F26">
        <w:rPr>
          <w:rFonts w:hint="cs"/>
          <w:rtl/>
        </w:rPr>
        <w:t>جایی که اکثر این تکنیک ها در زمینه داده های متنی مطرح می شوند، طبیعی است بررسی کنیم که آیا می توان از این محتوا برای بهبود دقت طبقه بندی استفاده کرد. روشی برای اجرای طبقه بندی گروهی قوانین گفتار ایمیل معرفی شده است</w:t>
      </w:r>
      <w:r w:rsidR="002F6780">
        <w:rPr>
          <w:rFonts w:hint="cs"/>
          <w:rtl/>
        </w:rPr>
        <w:t xml:space="preserve"> که</w:t>
      </w:r>
      <w:r w:rsidRPr="00A77F26">
        <w:rPr>
          <w:rFonts w:hint="cs"/>
          <w:rtl/>
        </w:rPr>
        <w:t xml:space="preserve"> نشان داده شده است که تحلیل جنبه های ارتباطی ایمیل (مانند ایمیل ها در یک زنجیره مشخص) به طور چشمگیری باعث افزایش دقت طبقه بندی می شود. همچنین، در </w:t>
      </w:r>
      <w:r w:rsidR="00194D60">
        <w:rPr>
          <w:rtl/>
        </w:rPr>
        <w:fldChar w:fldCharType="begin"/>
      </w:r>
      <w:r w:rsidR="00194D60">
        <w:rPr>
          <w:rtl/>
        </w:rPr>
        <w:instrText xml:space="preserve"> </w:instrText>
      </w:r>
      <w:r w:rsidR="00194D60">
        <w:instrText>ADDIN EN.CITE &lt;EndNote&gt;&lt;Cite&gt;&lt;Author&gt;Zhang&lt;/Author&gt;&lt;Year&gt;2006&lt;/Year&gt;&lt;RecNum&gt;139&lt;/RecNum&gt;&lt;DisplayText&gt;[80]&lt;/DisplayText&gt;&lt;record&gt;&lt;rec-number&gt;139&lt;/rec-number&gt;&lt;foreign-keys&gt;&lt;key app="EN" db-id="5vaes0fpbfpepxedwv65twzav09zxxw9p5xs" timestamp="1420994448"&gt;139</w:instrText>
      </w:r>
      <w:r w:rsidR="00194D60">
        <w:rPr>
          <w:rtl/>
        </w:rPr>
        <w:instrText>&lt;/</w:instrText>
      </w:r>
      <w:r w:rsidR="00194D60">
        <w:instrText>key&gt;&lt;/foreign-keys&gt;&lt;ref-type name="Conference Paper"&gt;47&lt;/ref-type&gt;&lt;contributors&gt;&lt;authors&gt;&lt;author&gt;Tong Zhang&lt;/author&gt;&lt;author&gt;Alexandrin Popescul&lt;/author&gt;&lt;author&gt;Byron Dom&lt;/author&gt;&lt;/authors&gt;&lt;/contributors&gt;&lt;titles&gt;&lt;title&gt;Linear prediction models with graph</w:instrText>
      </w:r>
      <w:r w:rsidR="00194D60">
        <w:rPr>
          <w:rtl/>
        </w:rPr>
        <w:instrText xml:space="preserve"> </w:instrText>
      </w:r>
      <w:r w:rsidR="00194D60">
        <w:instrText>regularization for web-page categorization&lt;/title&gt;&lt;secondary-title&gt;Proceedings of the 12th ACM SIGKDD international conference on Knowledge discovery and data mining&lt;/secondary-title&gt;&lt;/titles&gt;&lt;pages&gt;821-826&lt;/pages&gt;&lt;dates&gt;&lt;year&gt;2006&lt;/year&gt;&lt;/dates&gt;&lt;pub-location&gt;Philadelphia, PA, USA&lt;/pub-location&gt;&lt;publisher&gt;ACM&lt;/publisher&gt;&lt;urls&gt;&lt;/urls&gt;&lt;custom1&gt;1150510&lt;/custom1&gt;&lt;electronic-resource-num&gt;10.1145/1150402.1150510&lt;/electronic-resource-num&gt;&lt;/record&gt;&lt;/Cite&gt;&lt;/EndNote</w:instrText>
      </w:r>
      <w:r w:rsidR="00194D60">
        <w:rPr>
          <w:rtl/>
        </w:rPr>
        <w:instrText>&gt;</w:instrText>
      </w:r>
      <w:r w:rsidR="00194D60">
        <w:rPr>
          <w:rtl/>
        </w:rPr>
        <w:fldChar w:fldCharType="separate"/>
      </w:r>
      <w:r w:rsidR="00194D60">
        <w:rPr>
          <w:noProof/>
          <w:rtl/>
        </w:rPr>
        <w:t>[</w:t>
      </w:r>
      <w:hyperlink w:anchor="_ENREF_80" w:tooltip="Zhang, 2006 #139" w:history="1">
        <w:r w:rsidR="007F44B0">
          <w:rPr>
            <w:noProof/>
            <w:rtl/>
          </w:rPr>
          <w:t>80</w:t>
        </w:r>
      </w:hyperlink>
      <w:r w:rsidR="00194D60">
        <w:rPr>
          <w:noProof/>
          <w:rtl/>
        </w:rPr>
        <w:t>]</w:t>
      </w:r>
      <w:r w:rsidR="00194D60">
        <w:rPr>
          <w:rtl/>
        </w:rPr>
        <w:fldChar w:fldCharType="end"/>
      </w:r>
      <w:r w:rsidR="00194D60">
        <w:rPr>
          <w:rFonts w:hint="cs"/>
          <w:rtl/>
        </w:rPr>
        <w:t xml:space="preserve"> </w:t>
      </w:r>
      <w:r w:rsidRPr="00A77F26">
        <w:rPr>
          <w:rFonts w:hint="cs"/>
          <w:rtl/>
        </w:rPr>
        <w:t>نشان داده شده است که استفاده از ساختار های گراف در طی گروه بندی می تواند دقت طب</w:t>
      </w:r>
      <w:r w:rsidR="00FF1D2A">
        <w:rPr>
          <w:rFonts w:hint="cs"/>
          <w:rtl/>
        </w:rPr>
        <w:t>قه بندی صفحات وب را افزایش دهد.</w:t>
      </w:r>
    </w:p>
    <w:p w:rsidR="001943CA" w:rsidRPr="00A77F26" w:rsidRDefault="001943CA" w:rsidP="00954B06">
      <w:pPr>
        <w:pStyle w:val="Heading3"/>
        <w:numPr>
          <w:ilvl w:val="2"/>
          <w:numId w:val="29"/>
        </w:numPr>
        <w:ind w:left="0" w:firstLine="0"/>
        <w:rPr>
          <w:rtl/>
        </w:rPr>
      </w:pPr>
      <w:bookmarkStart w:id="268" w:name="_Toc408588789"/>
      <w:bookmarkStart w:id="269" w:name="_Toc408588865"/>
      <w:bookmarkStart w:id="270" w:name="_Toc408608936"/>
      <w:bookmarkStart w:id="271" w:name="_Toc409469333"/>
      <w:bookmarkStart w:id="272" w:name="_Toc409469639"/>
      <w:r w:rsidRPr="00A77F26">
        <w:rPr>
          <w:rFonts w:hint="cs"/>
          <w:rtl/>
        </w:rPr>
        <w:t>فعالیت های گراف های تکامل ـ زمان</w:t>
      </w:r>
      <w:bookmarkEnd w:id="268"/>
      <w:bookmarkEnd w:id="269"/>
      <w:bookmarkEnd w:id="270"/>
      <w:bookmarkEnd w:id="271"/>
      <w:bookmarkEnd w:id="272"/>
      <w:r w:rsidRPr="00A77F26">
        <w:rPr>
          <w:rFonts w:hint="cs"/>
          <w:rtl/>
        </w:rPr>
        <w:t xml:space="preserve"> </w:t>
      </w:r>
    </w:p>
    <w:p w:rsidR="001943CA" w:rsidRPr="00A77F26" w:rsidRDefault="001943CA" w:rsidP="00F15F0F">
      <w:pPr>
        <w:tabs>
          <w:tab w:val="right" w:pos="540"/>
        </w:tabs>
        <w:rPr>
          <w:rtl/>
        </w:rPr>
      </w:pPr>
      <w:r w:rsidRPr="00A77F26">
        <w:rPr>
          <w:rFonts w:hint="cs"/>
          <w:rtl/>
        </w:rPr>
        <w:t>بسیاری از شبکه ها در برنامه های کاربردی واقعی در چارچوب واحد های شبکه ای مانند وب، شبکه های موبایل، شبکه های نظامی، شبکه های اجتماعی پدیدار می شوند. در این گونه موارد، بررسی جنبه های مختلف فعالیت های تکاملی شبکه های واقعی مانند وب یا شبکه های اجتماعی می تواند مفید واقع شود. از این رو، این گستره تحقیقی بر طراحی ویژگی های تکاملی عمومی گراف های بزرگ که به طور واقعی با آن</w:t>
      </w:r>
      <w:r w:rsidR="00194D60">
        <w:rPr>
          <w:rFonts w:hint="cs"/>
          <w:rtl/>
        </w:rPr>
        <w:t xml:space="preserve"> </w:t>
      </w:r>
      <w:r w:rsidRPr="00A77F26">
        <w:rPr>
          <w:rFonts w:hint="cs"/>
          <w:rtl/>
        </w:rPr>
        <w:t xml:space="preserve">ها روبه رو می شویم، تمرکز می کند. تحقیق های فراوانی به بررسی ویژگی های تکامل کلی پرداخته اند، ویزگی هایی که در شبکه های فراگیری مانند شبکه های وب، شبکه های فراخوانی و شبکه های اجتماعی معتبر هستند. برخی نمونه های این ویژگی ها عبارتند از: </w:t>
      </w:r>
    </w:p>
    <w:p w:rsidR="001943CA" w:rsidRPr="00A77F26" w:rsidRDefault="001943CA" w:rsidP="007F44B0">
      <w:pPr>
        <w:tabs>
          <w:tab w:val="right" w:pos="540"/>
        </w:tabs>
        <w:rPr>
          <w:rtl/>
        </w:rPr>
      </w:pPr>
      <w:r w:rsidRPr="00A77F26">
        <w:rPr>
          <w:rFonts w:hint="cs"/>
          <w:b/>
          <w:bCs/>
          <w:rtl/>
        </w:rPr>
        <w:t>تراکم.</w:t>
      </w:r>
      <w:r w:rsidRPr="00A77F26">
        <w:rPr>
          <w:rFonts w:hint="cs"/>
          <w:rtl/>
        </w:rPr>
        <w:t xml:space="preserve"> اکثر شبکه های واقعی مثل وب و شبکه های اجتماعی با گذشت زمان متراکم تر می شوند</w:t>
      </w:r>
      <w:r w:rsidR="00F92FEC">
        <w:rPr>
          <w:rFonts w:hint="cs"/>
          <w:rtl/>
        </w:rPr>
        <w:t xml:space="preserve"> </w:t>
      </w:r>
      <w:r w:rsidR="00F92FEC">
        <w:rPr>
          <w:rtl/>
        </w:rPr>
        <w:fldChar w:fldCharType="begin"/>
      </w:r>
      <w:r w:rsidR="00F92FEC">
        <w:rPr>
          <w:rtl/>
        </w:rPr>
        <w:instrText xml:space="preserve"> </w:instrText>
      </w:r>
      <w:r w:rsidR="00F92FEC">
        <w:instrText>ADDIN EN.CITE &lt;EndNote&gt;&lt;Cite&gt;&lt;Author&gt;Leskovec&lt;/Author&gt;&lt;Year&gt;2005&lt;/Year&gt;&lt;RecNum&gt;140&lt;/RecNum&gt;&lt;DisplayText&gt;[81]&lt;/DisplayText&gt;&lt;record&gt;&lt;rec-number&gt;140&lt;/rec-number&gt;&lt;foreign-keys&gt;&lt;key app="EN" db-id="5vaes0fpbfpepxedwv65twzav09zxxw9p5xs" timestamp="1421172013</w:instrText>
      </w:r>
      <w:r w:rsidR="00F92FEC">
        <w:rPr>
          <w:rtl/>
        </w:rPr>
        <w:instrText>"&gt;140&lt;/</w:instrText>
      </w:r>
      <w:r w:rsidR="00F92FEC">
        <w:instrText>key&gt;&lt;/foreign-keys&gt;&lt;ref-type name="Conference Paper"&gt;47&lt;/ref-type&gt;&lt;contributors&gt;&lt;authors&gt;&lt;author&gt;Jure Leskovec&lt;/author&gt;&lt;author&gt;Jon Kleinberg&lt;/author&gt;&lt;author&gt;Christos Faloutsos&lt;/author&gt;&lt;/authors&gt;&lt;/contributors&gt;&lt;titles&gt;&lt;title&gt;Graphs over time: densification laws, shrinking diameters and possible explanations&lt;/title&gt;&lt;secondary-title&gt;Proceedings of the eleventh ACM SIGKDD international conference on Knowledge discovery in data mining&lt;/secondary-title&gt;&lt;/titles&gt;&lt;pages&gt;177-187&lt;/pages&gt;&lt;dates&gt;&lt;year&gt;2005&lt;/year</w:instrText>
      </w:r>
      <w:r w:rsidR="00F92FEC">
        <w:rPr>
          <w:rtl/>
        </w:rPr>
        <w:instrText>&gt;&lt;/</w:instrText>
      </w:r>
      <w:r w:rsidR="00F92FEC">
        <w:instrText>dates&gt;&lt;pub-location&gt;Chicago, Illinois, USA&lt;/pub-location&gt;&lt;publisher&gt;ACM&lt;/publisher&gt;&lt;urls&gt;&lt;/urls&gt;&lt;custom1&gt;1081893&lt;/custom1&gt;&lt;electronic-resource-num&gt;10.1145/1081870.1081893&lt;/electronic-resource-num&gt;&lt;/record&gt;&lt;/Cite&gt;&lt;/EndNote</w:instrText>
      </w:r>
      <w:r w:rsidR="00F92FEC">
        <w:rPr>
          <w:rtl/>
        </w:rPr>
        <w:instrText>&gt;</w:instrText>
      </w:r>
      <w:r w:rsidR="00F92FEC">
        <w:rPr>
          <w:rtl/>
        </w:rPr>
        <w:fldChar w:fldCharType="separate"/>
      </w:r>
      <w:r w:rsidR="00F92FEC">
        <w:rPr>
          <w:noProof/>
          <w:rtl/>
        </w:rPr>
        <w:t>[</w:t>
      </w:r>
      <w:hyperlink w:anchor="_ENREF_81" w:tooltip="Leskovec, 2005 #140" w:history="1">
        <w:r w:rsidR="007F44B0">
          <w:rPr>
            <w:noProof/>
            <w:rtl/>
          </w:rPr>
          <w:t>81</w:t>
        </w:r>
      </w:hyperlink>
      <w:r w:rsidR="00F92FEC">
        <w:rPr>
          <w:noProof/>
          <w:rtl/>
        </w:rPr>
        <w:t>]</w:t>
      </w:r>
      <w:r w:rsidR="00F92FEC">
        <w:rPr>
          <w:rtl/>
        </w:rPr>
        <w:fldChar w:fldCharType="end"/>
      </w:r>
      <w:r w:rsidR="00FF1D2A">
        <w:rPr>
          <w:rFonts w:hint="cs"/>
          <w:rtl/>
        </w:rPr>
        <w:t>.</w:t>
      </w:r>
      <w:r w:rsidRPr="00A77F26">
        <w:rPr>
          <w:rFonts w:hint="cs"/>
          <w:rtl/>
        </w:rPr>
        <w:t xml:space="preserve"> این قانون اعلام می کند که تعداد گره های موجود در شبکه به طور خطی با تعداد گره ها در طول زمان افزایش می یابد. به عبارت دیگر، اگر (</w:t>
      </w:r>
      <w:r w:rsidRPr="00A77F26">
        <w:t>t</w:t>
      </w:r>
      <w:r w:rsidRPr="00A77F26">
        <w:rPr>
          <w:rFonts w:hint="cs"/>
          <w:rtl/>
        </w:rPr>
        <w:t>)</w:t>
      </w:r>
      <w:r w:rsidRPr="00A77F26">
        <w:t>n</w:t>
      </w:r>
      <w:r w:rsidRPr="00A77F26">
        <w:rPr>
          <w:rFonts w:hint="cs"/>
          <w:rtl/>
        </w:rPr>
        <w:t xml:space="preserve"> و (</w:t>
      </w:r>
      <w:r w:rsidRPr="00A77F26">
        <w:t>t</w:t>
      </w:r>
      <w:r w:rsidRPr="00A77F26">
        <w:rPr>
          <w:rFonts w:hint="cs"/>
          <w:rtl/>
        </w:rPr>
        <w:t>)</w:t>
      </w:r>
      <w:r w:rsidRPr="00A77F26">
        <w:t>e</w:t>
      </w:r>
      <w:r w:rsidRPr="00A77F26">
        <w:rPr>
          <w:rFonts w:hint="cs"/>
          <w:rtl/>
        </w:rPr>
        <w:t xml:space="preserve"> بیانگر تعداد کران ها و گره های شبکه در زمان </w:t>
      </w:r>
      <w:r w:rsidR="00ED4900">
        <w:t>t</w:t>
      </w:r>
      <w:r w:rsidRPr="00A77F26">
        <w:rPr>
          <w:rFonts w:hint="cs"/>
          <w:rtl/>
        </w:rPr>
        <w:t xml:space="preserve"> باشند، آنگاه داریم: </w:t>
      </w:r>
    </w:p>
    <w:p w:rsidR="00ED4900" w:rsidRDefault="00ED4900" w:rsidP="00ED4900">
      <w:pPr>
        <w:pStyle w:val="a9"/>
      </w:pPr>
      <w:bookmarkStart w:id="273" w:name="_Ref408770891"/>
      <w:r>
        <w:rPr>
          <w:rFonts w:hint="cs"/>
          <w:rtl/>
        </w:rPr>
        <w:t>معادله</w:t>
      </w:r>
      <w:r>
        <w:rPr>
          <w:rtl/>
        </w:rPr>
        <w:t xml:space="preserve"> </w:t>
      </w:r>
      <w:r>
        <w:rPr>
          <w:rtl/>
        </w:rPr>
        <w:fldChar w:fldCharType="begin"/>
      </w:r>
      <w:r>
        <w:rPr>
          <w:rtl/>
        </w:rPr>
        <w:instrText xml:space="preserve"> </w:instrText>
      </w:r>
      <w:r>
        <w:instrText>SEQ</w:instrText>
      </w:r>
      <w:r>
        <w:rPr>
          <w:rtl/>
        </w:rPr>
        <w:instrText xml:space="preserve"> </w:instrText>
      </w:r>
      <w:r>
        <w:instrText>Equation \* ARABIC</w:instrText>
      </w:r>
      <w:r>
        <w:rPr>
          <w:rtl/>
        </w:rPr>
        <w:instrText xml:space="preserve"> </w:instrText>
      </w:r>
      <w:r>
        <w:rPr>
          <w:rtl/>
        </w:rPr>
        <w:fldChar w:fldCharType="separate"/>
      </w:r>
      <w:r w:rsidR="00607008">
        <w:rPr>
          <w:noProof/>
          <w:rtl/>
        </w:rPr>
        <w:t>1</w:t>
      </w:r>
      <w:r>
        <w:rPr>
          <w:rtl/>
        </w:rPr>
        <w:fldChar w:fldCharType="end"/>
      </w:r>
      <w:bookmarkEnd w:id="273"/>
    </w:p>
    <w:p w:rsidR="00ED4900" w:rsidRDefault="001943CA" w:rsidP="00ED4900">
      <w:pPr>
        <w:tabs>
          <w:tab w:val="right" w:pos="540"/>
        </w:tabs>
        <w:jc w:val="center"/>
      </w:pPr>
      <w:r w:rsidRPr="00A77F26">
        <w:t xml:space="preserve">e(t) </w:t>
      </w:r>
      <w:r w:rsidRPr="00A77F26">
        <w:rPr>
          <w:rFonts w:ascii="MS Gothic" w:eastAsia="MS Gothic" w:hAnsi="MS Gothic" w:hint="eastAsia"/>
        </w:rPr>
        <w:t>∝</w:t>
      </w:r>
      <w:r w:rsidRPr="00A77F26">
        <w:t xml:space="preserve">       n(t)</w:t>
      </w:r>
      <w:r w:rsidRPr="00A77F26">
        <w:rPr>
          <w:rFonts w:ascii="MS Gothic" w:eastAsia="MS Gothic" w:hAnsi="MS Gothic" w:hint="eastAsia"/>
          <w:vertAlign w:val="superscript"/>
        </w:rPr>
        <w:t>∝</w:t>
      </w:r>
    </w:p>
    <w:p w:rsidR="001943CA" w:rsidRPr="00A77F26" w:rsidRDefault="001943CA" w:rsidP="00F15F0F">
      <w:pPr>
        <w:tabs>
          <w:tab w:val="right" w:pos="540"/>
        </w:tabs>
        <w:rPr>
          <w:rtl/>
        </w:rPr>
      </w:pPr>
      <w:r w:rsidRPr="00A77F26">
        <w:rPr>
          <w:rFonts w:hint="cs"/>
          <w:rtl/>
        </w:rPr>
        <w:t xml:space="preserve">مقدار توان </w:t>
      </w:r>
      <w:r w:rsidRPr="00A77F26">
        <w:rPr>
          <w:rFonts w:ascii="Cambria Math" w:eastAsia="MS Gothic" w:hAnsi="Cambria Math" w:cs="Cambria Math" w:hint="cs"/>
          <w:rtl/>
        </w:rPr>
        <w:t>∝</w:t>
      </w:r>
      <w:r w:rsidRPr="00A77F26">
        <w:rPr>
          <w:rFonts w:hint="cs"/>
          <w:rtl/>
        </w:rPr>
        <w:t xml:space="preserve"> بین 1 و 2 قابل قبول است.</w:t>
      </w:r>
    </w:p>
    <w:p w:rsidR="001943CA" w:rsidRPr="00A77F26" w:rsidRDefault="001943CA" w:rsidP="007F44B0">
      <w:pPr>
        <w:tabs>
          <w:tab w:val="right" w:pos="540"/>
        </w:tabs>
        <w:rPr>
          <w:rtl/>
        </w:rPr>
      </w:pPr>
      <w:r w:rsidRPr="00A77F26">
        <w:rPr>
          <w:rFonts w:hint="cs"/>
          <w:b/>
          <w:bCs/>
          <w:rtl/>
        </w:rPr>
        <w:t>قطرهای انقباضی.</w:t>
      </w:r>
      <w:r w:rsidRPr="00A77F26">
        <w:rPr>
          <w:rFonts w:hint="cs"/>
          <w:rtl/>
        </w:rPr>
        <w:t xml:space="preserve"> پدیده دنیای کوچک گراف ها به خوبی شناخته شده است. به عنوان مثال، نشان داده شده است که طول میانگین مسیر بین دو کاربر مسنجر </w:t>
      </w:r>
      <w:r w:rsidRPr="00A77F26">
        <w:t>MSN</w:t>
      </w:r>
      <w:r w:rsidRPr="00A77F26">
        <w:rPr>
          <w:rFonts w:hint="cs"/>
          <w:rtl/>
        </w:rPr>
        <w:t xml:space="preserve"> حدوداً 606 است. این را می توان تأیید قانون شناخته شده "درجه جداسازی" در شبکه های اجتماعی در نظر گرفت. در </w:t>
      </w:r>
      <w:r w:rsidR="008640A1">
        <w:rPr>
          <w:rtl/>
        </w:rPr>
        <w:fldChar w:fldCharType="begin"/>
      </w:r>
      <w:r w:rsidR="008640A1">
        <w:rPr>
          <w:rtl/>
        </w:rPr>
        <w:instrText xml:space="preserve"> </w:instrText>
      </w:r>
      <w:r w:rsidR="008640A1">
        <w:instrText>ADDIN EN.CITE &lt;EndNote&gt;&lt;Cite&gt;&lt;Author&gt;Leskovec&lt;/Author&gt;&lt;Year&gt;2005&lt;/Year&gt;&lt;RecNum&gt;140&lt;/RecNum&gt;&lt;DisplayText&gt;[81]&lt;/DisplayText&gt;&lt;record&gt;&lt;rec-number&gt;140&lt;/rec-number&gt;&lt;foreign-keys&gt;&lt;key app="EN" db-id="5vaes0fpbfpepxedwv65twzav09zxxw9p5xs" timestamp="1421172013</w:instrText>
      </w:r>
      <w:r w:rsidR="008640A1">
        <w:rPr>
          <w:rtl/>
        </w:rPr>
        <w:instrText>"&gt;140&lt;/</w:instrText>
      </w:r>
      <w:r w:rsidR="008640A1">
        <w:instrText>key&gt;&lt;/foreign-keys&gt;&lt;ref-type name="Conference Paper"&gt;47&lt;/ref-type&gt;&lt;contributors&gt;&lt;authors&gt;&lt;author&gt;Jure Leskovec&lt;/author&gt;&lt;author&gt;Jon Kleinberg&lt;/author&gt;&lt;author&gt;Christos Faloutsos&lt;/author&gt;&lt;/authors&gt;&lt;/contributors&gt;&lt;titles&gt;&lt;title&gt;Graphs over time: densification laws, shrinking diameters and possible explanations&lt;/title&gt;&lt;secondary-title&gt;Proceedings of the eleventh ACM SIGKDD international conference on Knowledge discovery in data mining&lt;/secondary-title&gt;&lt;/titles&gt;&lt;pages&gt;177-187&lt;/pages&gt;&lt;dates&gt;&lt;year&gt;2005&lt;/year</w:instrText>
      </w:r>
      <w:r w:rsidR="008640A1">
        <w:rPr>
          <w:rtl/>
        </w:rPr>
        <w:instrText>&gt;&lt;/</w:instrText>
      </w:r>
      <w:r w:rsidR="008640A1">
        <w:instrText>dates&gt;&lt;pub-location&gt;Chicago, Illinois, USA&lt;/pub-location&gt;&lt;publisher&gt;ACM&lt;/publisher&gt;&lt;urls&gt;&lt;/urls&gt;&lt;custom1&gt;1081893&lt;/custom1&gt;&lt;electronic-resource-num&gt;10.1145/1081870.1081893&lt;/electronic-resource-num&gt;&lt;/record&gt;&lt;/Cite&gt;&lt;/EndNote</w:instrText>
      </w:r>
      <w:r w:rsidR="008640A1">
        <w:rPr>
          <w:rtl/>
        </w:rPr>
        <w:instrText>&gt;</w:instrText>
      </w:r>
      <w:r w:rsidR="008640A1">
        <w:rPr>
          <w:rtl/>
        </w:rPr>
        <w:fldChar w:fldCharType="separate"/>
      </w:r>
      <w:r w:rsidR="008640A1">
        <w:rPr>
          <w:noProof/>
          <w:rtl/>
        </w:rPr>
        <w:t>[</w:t>
      </w:r>
      <w:hyperlink w:anchor="_ENREF_81" w:tooltip="Leskovec, 2005 #140" w:history="1">
        <w:r w:rsidR="007F44B0">
          <w:rPr>
            <w:noProof/>
            <w:rtl/>
          </w:rPr>
          <w:t>81</w:t>
        </w:r>
      </w:hyperlink>
      <w:r w:rsidR="008640A1">
        <w:rPr>
          <w:noProof/>
          <w:rtl/>
        </w:rPr>
        <w:t>]</w:t>
      </w:r>
      <w:r w:rsidR="008640A1">
        <w:rPr>
          <w:rtl/>
        </w:rPr>
        <w:fldChar w:fldCharType="end"/>
      </w:r>
      <w:r w:rsidR="008640A1">
        <w:rPr>
          <w:rFonts w:hint="cs"/>
          <w:rtl/>
        </w:rPr>
        <w:t xml:space="preserve"> </w:t>
      </w:r>
      <w:r w:rsidRPr="00A77F26">
        <w:rPr>
          <w:rFonts w:hint="cs"/>
          <w:rtl/>
        </w:rPr>
        <w:t xml:space="preserve">نشان داده شده است قطرهای شبکه های فراگیر و گسترده ای مانند وب در طول زمان کاهش می یابند. ممکن است تعجب کنید، زیرا انتظار می رود که قطرهای شبکه با افزودن گره ها مرتباً رشد کنند. با این وجود، باید به خاطر داشته باشید که کران ها با سرعت بیشتری از گره ها به شبکه افزوده می شوند (که </w:t>
      </w:r>
      <w:r w:rsidR="00ED4900">
        <w:rPr>
          <w:rtl/>
        </w:rPr>
        <w:fldChar w:fldCharType="begin"/>
      </w:r>
      <w:r w:rsidR="00ED4900">
        <w:rPr>
          <w:rtl/>
        </w:rPr>
        <w:instrText xml:space="preserve"> </w:instrText>
      </w:r>
      <w:r w:rsidR="00ED4900">
        <w:rPr>
          <w:rFonts w:hint="cs"/>
        </w:rPr>
        <w:instrText>REF</w:instrText>
      </w:r>
      <w:r w:rsidR="00ED4900">
        <w:rPr>
          <w:rFonts w:hint="cs"/>
          <w:rtl/>
        </w:rPr>
        <w:instrText xml:space="preserve"> _</w:instrText>
      </w:r>
      <w:r w:rsidR="00ED4900">
        <w:rPr>
          <w:rFonts w:hint="cs"/>
        </w:rPr>
        <w:instrText>Ref408770891 \h</w:instrText>
      </w:r>
      <w:r w:rsidR="00ED4900">
        <w:rPr>
          <w:rtl/>
        </w:rPr>
        <w:instrText xml:space="preserve"> </w:instrText>
      </w:r>
      <w:r w:rsidR="00ED4900">
        <w:rPr>
          <w:rtl/>
        </w:rPr>
      </w:r>
      <w:r w:rsidR="00ED4900">
        <w:rPr>
          <w:rtl/>
        </w:rPr>
        <w:fldChar w:fldCharType="separate"/>
      </w:r>
      <w:r w:rsidR="00607008">
        <w:rPr>
          <w:rFonts w:hint="cs"/>
          <w:rtl/>
        </w:rPr>
        <w:t>معادله</w:t>
      </w:r>
      <w:r w:rsidR="00607008">
        <w:rPr>
          <w:rtl/>
        </w:rPr>
        <w:t xml:space="preserve"> </w:t>
      </w:r>
      <w:r w:rsidR="00607008">
        <w:rPr>
          <w:noProof/>
          <w:rtl/>
        </w:rPr>
        <w:t>1</w:t>
      </w:r>
      <w:r w:rsidR="00ED4900">
        <w:rPr>
          <w:rtl/>
        </w:rPr>
        <w:fldChar w:fldCharType="end"/>
      </w:r>
      <w:r w:rsidR="00ED4900">
        <w:rPr>
          <w:rFonts w:hint="cs"/>
          <w:rtl/>
        </w:rPr>
        <w:t xml:space="preserve"> </w:t>
      </w:r>
      <w:r w:rsidRPr="00A77F26">
        <w:rPr>
          <w:rFonts w:hint="cs"/>
          <w:rtl/>
        </w:rPr>
        <w:t>آن</w:t>
      </w:r>
      <w:r w:rsidR="00ED4900">
        <w:t xml:space="preserve"> </w:t>
      </w:r>
      <w:r w:rsidRPr="00A77F26">
        <w:rPr>
          <w:rFonts w:hint="cs"/>
          <w:rtl/>
        </w:rPr>
        <w:t xml:space="preserve">را بیان می کند). هر چه کران های بیشتری به گراف اضافه می شود عبور از یک گره به گره دیگر با استفاده از تعداد کمتری از کران ها امکان پذیر خواهد بود. </w:t>
      </w:r>
    </w:p>
    <w:p w:rsidR="001943CA" w:rsidRPr="00A77F26" w:rsidRDefault="001943CA" w:rsidP="008640A1">
      <w:pPr>
        <w:tabs>
          <w:tab w:val="right" w:pos="540"/>
        </w:tabs>
        <w:rPr>
          <w:rtl/>
        </w:rPr>
      </w:pPr>
      <w:r w:rsidRPr="00A77F26">
        <w:rPr>
          <w:rFonts w:hint="cs"/>
          <w:rtl/>
        </w:rPr>
        <w:t>در حالی که تفکر فوق الذکر درک بهتری از بعضی جنبه های کلیدی تکامل دراز مدت گراف های گسترده و فراگیر ارائه می دهد، درباره این</w:t>
      </w:r>
      <w:r w:rsidR="008640A1">
        <w:rPr>
          <w:rFonts w:hint="cs"/>
          <w:rtl/>
        </w:rPr>
        <w:t xml:space="preserve"> </w:t>
      </w:r>
      <w:r w:rsidRPr="00A77F26">
        <w:rPr>
          <w:rFonts w:hint="cs"/>
          <w:rtl/>
        </w:rPr>
        <w:t>که چگونه تکامل در شبکه های اجتماعی را می توان به شیوه ای همه جانبه و فراگیر طراحی کرد هیچ ایده ای مطرح نمی کند. روشی پیشنهاد شده است</w:t>
      </w:r>
      <w:r w:rsidR="008640A1">
        <w:rPr>
          <w:rFonts w:hint="cs"/>
          <w:rtl/>
        </w:rPr>
        <w:t xml:space="preserve"> که</w:t>
      </w:r>
      <w:r w:rsidRPr="00A77F26">
        <w:rPr>
          <w:rFonts w:hint="cs"/>
          <w:rtl/>
        </w:rPr>
        <w:t xml:space="preserve"> از اصل احتمال بیشینه برای ترسیم رفتار تکاملی شبکه های اجتماعی فراگیر استفاده می کند. این روش از استراتژی های داده های ـ استخراج شده برای طراحی رفتار </w:t>
      </w:r>
      <w:r w:rsidRPr="00A77F26">
        <w:rPr>
          <w:rFonts w:cs="Times New Roman" w:hint="cs"/>
          <w:rtl/>
        </w:rPr>
        <w:t>آ</w:t>
      </w:r>
      <w:r w:rsidRPr="00A77F26">
        <w:rPr>
          <w:rFonts w:hint="cs"/>
          <w:rtl/>
        </w:rPr>
        <w:t xml:space="preserve">نلاین شبکه ها استفاده می کند. روش </w:t>
      </w:r>
      <w:r w:rsidR="008640A1">
        <w:rPr>
          <w:rFonts w:hint="cs"/>
          <w:rtl/>
        </w:rPr>
        <w:lastRenderedPageBreak/>
        <w:t>مذکور به مطالعه</w:t>
      </w:r>
      <w:r w:rsidRPr="00A77F26">
        <w:rPr>
          <w:rFonts w:hint="cs"/>
          <w:rtl/>
        </w:rPr>
        <w:t xml:space="preserve"> رفتار 4 مدل مختلف شبکه می پردازد، و از اطلاعات این شبکه ها استفاده می کند تا یک مدل تکامل اصلی به وجود آورد. همچنین نشان می دهد که موقعیت کران نقش مهمی در تکام</w:t>
      </w:r>
      <w:r w:rsidR="008640A1">
        <w:rPr>
          <w:rFonts w:hint="cs"/>
          <w:rtl/>
        </w:rPr>
        <w:t>ل شبکه های اجتماعی بازی می کند.</w:t>
      </w:r>
    </w:p>
    <w:p w:rsidR="001943CA" w:rsidRPr="00A77F26" w:rsidRDefault="001943CA" w:rsidP="007F44B0">
      <w:pPr>
        <w:tabs>
          <w:tab w:val="right" w:pos="540"/>
        </w:tabs>
        <w:rPr>
          <w:rtl/>
        </w:rPr>
      </w:pPr>
      <w:r w:rsidRPr="00A77F26">
        <w:rPr>
          <w:rFonts w:hint="cs"/>
          <w:rtl/>
        </w:rPr>
        <w:t xml:space="preserve">یک گستره تحقیق دیگر در این حوزه به مطالعه روش هایی برای توصیف تکامل </w:t>
      </w:r>
      <w:r w:rsidR="008640A1">
        <w:rPr>
          <w:rFonts w:hint="cs"/>
          <w:rtl/>
        </w:rPr>
        <w:t xml:space="preserve">گراف </w:t>
      </w:r>
      <w:r w:rsidRPr="00A77F26">
        <w:rPr>
          <w:rFonts w:hint="cs"/>
          <w:rtl/>
        </w:rPr>
        <w:t>های خاص باز می گردد. به عنوان مثال، در یک شبکه اجتماعی، ممکن است تع</w:t>
      </w:r>
      <w:r w:rsidR="008640A1">
        <w:rPr>
          <w:rFonts w:hint="cs"/>
          <w:rtl/>
        </w:rPr>
        <w:t>ی</w:t>
      </w:r>
      <w:r w:rsidRPr="00A77F26">
        <w:rPr>
          <w:rFonts w:hint="cs"/>
          <w:rtl/>
        </w:rPr>
        <w:t>ین جوامع تازه تشکیل شده یا تازه منقرض شده در شبکه های اصلی سودمند باشد</w:t>
      </w:r>
      <w:r w:rsidR="008640A1">
        <w:rPr>
          <w:rFonts w:hint="cs"/>
          <w:rtl/>
        </w:rPr>
        <w:t xml:space="preserve"> </w:t>
      </w:r>
      <w:r w:rsidR="008640A1">
        <w:rPr>
          <w:rtl/>
        </w:rPr>
        <w:fldChar w:fldCharType="begin"/>
      </w:r>
      <w:r w:rsidR="008640A1">
        <w:rPr>
          <w:rtl/>
        </w:rPr>
        <w:instrText xml:space="preserve"> </w:instrText>
      </w:r>
      <w:r w:rsidR="008640A1">
        <w:instrText>ADDIN EN.CITE &lt;EndNote&gt;&lt;Cite&gt;&lt;Author&gt;Sun&lt;/Author&gt;&lt;Year&gt;2007&lt;/Year&gt;&lt;RecNum&gt;141&lt;/RecNum&gt;&lt;DisplayText&gt;[82]&lt;/DisplayText&gt;&lt;record&gt;&lt;rec-number&gt;141&lt;/rec-number&gt;&lt;foreign-keys&gt;&lt;key app="EN" db-id="5vaes0fpbfpepxedwv65twzav09zxxw9p5xs" timestamp="1421172983"&gt;141</w:instrText>
      </w:r>
      <w:r w:rsidR="008640A1">
        <w:rPr>
          <w:rtl/>
        </w:rPr>
        <w:instrText>&lt;/</w:instrText>
      </w:r>
      <w:r w:rsidR="008640A1">
        <w:instrText>key&gt;&lt;/foreign-keys&gt;&lt;ref-type name="Conference Paper"&gt;47&lt;/ref-type&gt;&lt;contributors&gt;&lt;authors&gt;&lt;author&gt;Jimeng Sun&lt;/author&gt;&lt;author&gt;Christos Faloutsos&lt;/author&gt;&lt;author&gt;Spiros Papadimitriou&lt;/author&gt;&lt;author&gt;Philip S. Yu&lt;/author&gt;&lt;/authors&gt;&lt;/contributors&gt;&lt;titles&gt;&lt;title&gt;GraphScope: parameter-free mining of large time-evolving graphs&lt;/title&gt;&lt;secondary-title&gt;Proceedings of the 13th ACM SIGKDD international conference on Knowledge discovery and data mining&lt;/secondary-title&gt;&lt;/titles&gt;&lt;pages&gt;687-696&lt;/pages&gt;&lt;dates&gt;&lt;year&gt;2007</w:instrText>
      </w:r>
      <w:r w:rsidR="008640A1">
        <w:rPr>
          <w:rtl/>
        </w:rPr>
        <w:instrText>&lt;/</w:instrText>
      </w:r>
      <w:r w:rsidR="008640A1">
        <w:instrText>year&gt;&lt;/dates&gt;&lt;pub-location&gt;San Jose, California, USA&lt;/pub-location&gt;&lt;publisher&gt;ACM&lt;/publisher&gt;&lt;urls&gt;&lt;/urls&gt;&lt;custom1&gt;1281266&lt;/custom1&gt;&lt;electronic-resource-num&gt;10.1145/1281192.1281266&lt;/electronic-resource-num&gt;&lt;/record&gt;&lt;/Cite&gt;&lt;/EndNote</w:instrText>
      </w:r>
      <w:r w:rsidR="008640A1">
        <w:rPr>
          <w:rtl/>
        </w:rPr>
        <w:instrText>&gt;</w:instrText>
      </w:r>
      <w:r w:rsidR="008640A1">
        <w:rPr>
          <w:rtl/>
        </w:rPr>
        <w:fldChar w:fldCharType="separate"/>
      </w:r>
      <w:r w:rsidR="008640A1">
        <w:rPr>
          <w:noProof/>
          <w:rtl/>
        </w:rPr>
        <w:t>[</w:t>
      </w:r>
      <w:hyperlink w:anchor="_ENREF_82" w:tooltip="Sun, 2007 #141" w:history="1">
        <w:r w:rsidR="007F44B0">
          <w:rPr>
            <w:noProof/>
            <w:rtl/>
          </w:rPr>
          <w:t>82</w:t>
        </w:r>
      </w:hyperlink>
      <w:r w:rsidR="008640A1">
        <w:rPr>
          <w:noProof/>
          <w:rtl/>
        </w:rPr>
        <w:t>]</w:t>
      </w:r>
      <w:r w:rsidR="008640A1">
        <w:rPr>
          <w:rtl/>
        </w:rPr>
        <w:fldChar w:fldCharType="end"/>
      </w:r>
      <w:r w:rsidRPr="00A77F26">
        <w:rPr>
          <w:rFonts w:hint="cs"/>
          <w:rtl/>
        </w:rPr>
        <w:t xml:space="preserve">. در </w:t>
      </w:r>
      <w:r w:rsidR="00067D4A">
        <w:rPr>
          <w:rFonts w:hint="cs"/>
          <w:rtl/>
        </w:rPr>
        <w:t>گزارشی</w:t>
      </w:r>
      <w:r w:rsidRPr="00A77F26">
        <w:rPr>
          <w:rFonts w:hint="cs"/>
          <w:rtl/>
        </w:rPr>
        <w:t xml:space="preserve"> نشان داده شده است که چگونه جوامع در حال گسترش یا در حال انقباض در شبکه اجتماعی ممکن است از طریق بررسی رفتار نسبی کران ها به گونه ای که در یک زنجیره گراف دینامیک (پویا) دریافت شده اند، ترسیم شوند. تکنیک مطرح شده در این گزارش، رفتار ساختاری گراف رشد یابنده درون یک بازه زمانی معین را ترسیم می کند و از آن برای تعیین تولد و مرگ جوامع در زنجیره گراف بهره می گیرد. این نخستین بخش کار است که مسئله تکامل در زنجیره های سریع گراف ها را مورد مطالعه و تحقیق قرار می دهد. به خاطر پیچیدگی و دشواری ترکیبی ذاتی تحلیل ساختاری گراف، که طرح زنجیره را در خود جای نمی دهد، در مطالعه زنجیره با چالش روبه رو خواهیم شد.</w:t>
      </w:r>
    </w:p>
    <w:p w:rsidR="001943CA" w:rsidRPr="00A77F26" w:rsidRDefault="001943CA" w:rsidP="007F44B0">
      <w:pPr>
        <w:tabs>
          <w:tab w:val="right" w:pos="540"/>
        </w:tabs>
        <w:rPr>
          <w:rtl/>
        </w:rPr>
      </w:pPr>
      <w:r w:rsidRPr="00A77F26">
        <w:rPr>
          <w:rFonts w:hint="cs"/>
          <w:rtl/>
        </w:rPr>
        <w:t xml:space="preserve">روش موجود در </w:t>
      </w:r>
      <w:r w:rsidR="00067D4A">
        <w:rPr>
          <w:rtl/>
        </w:rPr>
        <w:fldChar w:fldCharType="begin"/>
      </w:r>
      <w:r w:rsidR="00067D4A">
        <w:rPr>
          <w:rtl/>
        </w:rPr>
        <w:instrText xml:space="preserve"> </w:instrText>
      </w:r>
      <w:r w:rsidR="00067D4A">
        <w:instrText>ADDIN EN.CITE &lt;EndNote&gt;&lt;Cite&gt;&lt;Author&gt;Sun&lt;/Author&gt;&lt;Year&gt;2007&lt;/Year&gt;&lt;RecNum&gt;141&lt;/RecNum&gt;&lt;DisplayText&gt;[82]&lt;/DisplayText&gt;&lt;record&gt;&lt;rec-number&gt;141&lt;/rec-number&gt;&lt;foreign-keys&gt;&lt;key app="EN" db-id="5vaes0fpbfpepxedwv65twzav09zxxw9p5xs" timestamp="1421172983"&gt;141</w:instrText>
      </w:r>
      <w:r w:rsidR="00067D4A">
        <w:rPr>
          <w:rtl/>
        </w:rPr>
        <w:instrText>&lt;/</w:instrText>
      </w:r>
      <w:r w:rsidR="00067D4A">
        <w:instrText>key&gt;&lt;/foreign-keys&gt;&lt;ref-type name="Conference Paper"&gt;47&lt;/ref-type&gt;&lt;contributors&gt;&lt;authors&gt;&lt;author&gt;Jimeng Sun&lt;/author&gt;&lt;author&gt;Christos Faloutsos&lt;/author&gt;&lt;author&gt;Spiros Papadimitriou&lt;/author&gt;&lt;author&gt;Philip S. Yu&lt;/author&gt;&lt;/authors&gt;&lt;/contributors&gt;&lt;titles&gt;&lt;title&gt;GraphScope: parameter-free mining of large time-evolving graphs&lt;/title&gt;&lt;secondary-title&gt;Proceedings of the 13th ACM SIGKDD international conference on Knowledge discovery and data mining&lt;/secondary-title&gt;&lt;/titles&gt;&lt;pages&gt;687-696&lt;/pages&gt;&lt;dates&gt;&lt;year&gt;2007</w:instrText>
      </w:r>
      <w:r w:rsidR="00067D4A">
        <w:rPr>
          <w:rtl/>
        </w:rPr>
        <w:instrText>&lt;/</w:instrText>
      </w:r>
      <w:r w:rsidR="00067D4A">
        <w:instrText>year&gt;&lt;/dates&gt;&lt;pub-location&gt;San Jose, California, USA&lt;/pub-location&gt;&lt;publisher&gt;ACM&lt;/publisher&gt;&lt;urls&gt;&lt;/urls&gt;&lt;custom1&gt;1281266&lt;/custom1&gt;&lt;electronic-resource-num&gt;10.1145/1281192.1281266&lt;/electronic-resource-num&gt;&lt;/record&gt;&lt;/Cite&gt;&lt;/EndNote</w:instrText>
      </w:r>
      <w:r w:rsidR="00067D4A">
        <w:rPr>
          <w:rtl/>
        </w:rPr>
        <w:instrText>&gt;</w:instrText>
      </w:r>
      <w:r w:rsidR="00067D4A">
        <w:rPr>
          <w:rtl/>
        </w:rPr>
        <w:fldChar w:fldCharType="separate"/>
      </w:r>
      <w:r w:rsidR="00067D4A">
        <w:rPr>
          <w:noProof/>
          <w:rtl/>
        </w:rPr>
        <w:t>[</w:t>
      </w:r>
      <w:hyperlink w:anchor="_ENREF_82" w:tooltip="Sun, 2007 #141" w:history="1">
        <w:r w:rsidR="007F44B0">
          <w:rPr>
            <w:noProof/>
            <w:rtl/>
          </w:rPr>
          <w:t>82</w:t>
        </w:r>
      </w:hyperlink>
      <w:r w:rsidR="00067D4A">
        <w:rPr>
          <w:noProof/>
          <w:rtl/>
        </w:rPr>
        <w:t>]</w:t>
      </w:r>
      <w:r w:rsidR="00067D4A">
        <w:rPr>
          <w:rtl/>
        </w:rPr>
        <w:fldChar w:fldCharType="end"/>
      </w:r>
      <w:r w:rsidRPr="00A77F26">
        <w:rPr>
          <w:rFonts w:hint="cs"/>
          <w:rtl/>
        </w:rPr>
        <w:t xml:space="preserve">، استخراج بدون ـ پارامتر گراف های بزرگ تکاملی در طول زمان را اجرا می کند. این تکنیک می تواند جوامع در حال تکامل در شبکه ها و تغییرات جدی در طول زمان را تعیین کند. یکی از ویژگی های کلیدی این روش این است که فاقد پارامتر است و این قابلیت استفاده از آن در بسیاری از طرح ها را امکان پذیر می کند. با استفاده از اصل </w:t>
      </w:r>
      <w:r w:rsidRPr="00A77F26">
        <w:t>MDL</w:t>
      </w:r>
      <w:r w:rsidRPr="00A77F26">
        <w:rPr>
          <w:rFonts w:hint="cs"/>
          <w:rtl/>
        </w:rPr>
        <w:t xml:space="preserve"> در فرآیند استخراج می توان به این هدف دست یافت. یک تکنیک مرتبط نیز قادر است تحلیل بدون پرامتر تکامل در شبکه های گسترده و فراگیر را با استفاده از اصل </w:t>
      </w:r>
      <w:r w:rsidRPr="00A77F26">
        <w:t>MDL</w:t>
      </w:r>
      <w:r w:rsidRPr="00A77F26">
        <w:rPr>
          <w:rFonts w:hint="cs"/>
          <w:rtl/>
        </w:rPr>
        <w:t xml:space="preserve"> اجرا کند. این تکنیک می تواند تعیین کند که کدام جوامع در طول زمان منقبض شده اند، منشعب شده اند یا پدید آمده اند. </w:t>
      </w:r>
    </w:p>
    <w:p w:rsidR="001943CA" w:rsidRPr="00A77F26" w:rsidRDefault="001943CA" w:rsidP="007F44B0">
      <w:pPr>
        <w:tabs>
          <w:tab w:val="right" w:pos="540"/>
        </w:tabs>
        <w:rPr>
          <w:rtl/>
        </w:rPr>
      </w:pPr>
      <w:r w:rsidRPr="00A77F26">
        <w:rPr>
          <w:rFonts w:hint="cs"/>
          <w:rtl/>
        </w:rPr>
        <w:t>مسئله تکامل در گراف ها معمولاً در چارچوب خوشه بندی مورد مطالعه قرار می گیرد، زیرا خوشه ها یک خلاصه طبیعی برای درک گراف اصلی و تغییرات در طی فرآیند تکامل در اختیار ما می گذارند. نیاز به این گونه توصیف ها در شرایط شبکه های ف</w:t>
      </w:r>
      <w:r w:rsidR="00067D4A">
        <w:rPr>
          <w:rFonts w:hint="cs"/>
          <w:rtl/>
        </w:rPr>
        <w:t>راگیر از جمله گراف های برهم کنش</w:t>
      </w:r>
      <w:r w:rsidRPr="00A77F26">
        <w:rPr>
          <w:rFonts w:hint="cs"/>
          <w:rtl/>
        </w:rPr>
        <w:t>، ارزیابی جامعه در شبکه های اجتماعی</w:t>
      </w:r>
      <w:r w:rsidR="00067D4A">
        <w:rPr>
          <w:rFonts w:hint="cs"/>
          <w:rtl/>
        </w:rPr>
        <w:t>،</w:t>
      </w:r>
      <w:r w:rsidRPr="00A77F26">
        <w:rPr>
          <w:rFonts w:hint="cs"/>
          <w:rtl/>
        </w:rPr>
        <w:t xml:space="preserve"> و تغییرات کلی خوشه بندی د</w:t>
      </w:r>
      <w:r w:rsidR="00067D4A">
        <w:rPr>
          <w:rFonts w:hint="cs"/>
          <w:rtl/>
        </w:rPr>
        <w:t>ر شبکه های اطلاعاتی اتصال یافته</w:t>
      </w:r>
      <w:r w:rsidRPr="00A77F26">
        <w:rPr>
          <w:rFonts w:hint="cs"/>
          <w:rtl/>
        </w:rPr>
        <w:t xml:space="preserve"> دیده می شود. تحقیق انجام شده توسط </w:t>
      </w:r>
      <w:r w:rsidR="00067D4A">
        <w:rPr>
          <w:rtl/>
        </w:rPr>
        <w:fldChar w:fldCharType="begin"/>
      </w:r>
      <w:r w:rsidR="00067D4A">
        <w:rPr>
          <w:rtl/>
        </w:rPr>
        <w:instrText xml:space="preserve"> </w:instrText>
      </w:r>
      <w:r w:rsidR="00067D4A">
        <w:instrText>ADDIN EN.CITE &lt;EndNote&gt;&lt;Cite&gt;&lt;Author&gt;Asur&lt;/Author&gt;&lt;Year&gt;2009&lt;/Year&gt;&lt;RecNum&gt;142&lt;/RecNum&gt;&lt;DisplayText&gt;[83]&lt;/DisplayText&gt;&lt;record&gt;&lt;rec-number&gt;142&lt;/rec-number&gt;&lt;foreign-keys&gt;&lt;key app="EN" db-id="5vaes0fpbfpepxedwv65twzav09zxxw9p5xs" timestamp="1421175518"&gt;142</w:instrText>
      </w:r>
      <w:r w:rsidR="00067D4A">
        <w:rPr>
          <w:rtl/>
        </w:rPr>
        <w:instrText>&lt;/</w:instrText>
      </w:r>
      <w:r w:rsidR="00067D4A">
        <w:instrText>key&gt;&lt;/foreign-keys&gt;&lt;ref-type name="Journal Article"&gt;17&lt;/ref-type&gt;&lt;contributors&gt;&lt;authors&gt;&lt;author&gt;Sitaram Asur&lt;/author&gt;&lt;author&gt;Srinivasan Parthasarathy&lt;/author&gt;&lt;author&gt;Duygu Ucar&lt;/author&gt;&lt;/authors&gt;&lt;/contributors&gt;&lt;titles&gt;&lt;title&gt;An event-based framework for</w:instrText>
      </w:r>
      <w:r w:rsidR="00067D4A">
        <w:rPr>
          <w:rtl/>
        </w:rPr>
        <w:instrText xml:space="preserve"> </w:instrText>
      </w:r>
      <w:r w:rsidR="00067D4A">
        <w:instrText>characterizing the evolutionary behavior of interaction graphs&lt;/title&gt;&lt;secondary-title&gt;ACM Trans. Knowl. Discov. Data&lt;/secondary-title&gt;&lt;/titles&gt;&lt;periodical&gt;&lt;full-title&gt;ACM Trans. Knowl. Discov. Data&lt;/full-title&gt;&lt;/periodical&gt;&lt;pages&gt;1-36&lt;/pages&gt;&lt;volume&gt;3&lt;/volume&gt;&lt;number&gt;4&lt;/number&gt;&lt;dates&gt;&lt;year&gt;2009&lt;/year&gt;&lt;/dates&gt;&lt;isbn&gt;1556-4681&lt;/isbn&gt;&lt;urls&gt;&lt;/urls&gt;&lt;custom1&gt;1631164&lt;/custom1&gt;&lt;electronic-resource-num&gt;10.1145/1631162.1631164&lt;/electronic-resource-num&gt;&lt;/record&gt;&lt;/Cite&gt;&lt;/EndNote</w:instrText>
      </w:r>
      <w:r w:rsidR="00067D4A">
        <w:rPr>
          <w:rtl/>
        </w:rPr>
        <w:instrText>&gt;</w:instrText>
      </w:r>
      <w:r w:rsidR="00067D4A">
        <w:rPr>
          <w:rtl/>
        </w:rPr>
        <w:fldChar w:fldCharType="separate"/>
      </w:r>
      <w:r w:rsidR="00067D4A">
        <w:rPr>
          <w:noProof/>
          <w:rtl/>
        </w:rPr>
        <w:t>[</w:t>
      </w:r>
      <w:hyperlink w:anchor="_ENREF_83" w:tooltip="Asur, 2009 #142" w:history="1">
        <w:r w:rsidR="007F44B0">
          <w:rPr>
            <w:noProof/>
            <w:rtl/>
          </w:rPr>
          <w:t>83</w:t>
        </w:r>
      </w:hyperlink>
      <w:r w:rsidR="00067D4A">
        <w:rPr>
          <w:noProof/>
          <w:rtl/>
        </w:rPr>
        <w:t>]</w:t>
      </w:r>
      <w:r w:rsidR="00067D4A">
        <w:rPr>
          <w:rtl/>
        </w:rPr>
        <w:fldChar w:fldCharType="end"/>
      </w:r>
      <w:r w:rsidRPr="00A77F26">
        <w:rPr>
          <w:rFonts w:hint="cs"/>
          <w:rtl/>
        </w:rPr>
        <w:t xml:space="preserve">، یک چارچوب رویداد ـ محور ارائه می دهد که درک بهتری از رویدادهای معمولی که در شبکه های واقعی در هنگام تشکیل، تکامل یا فروپاشی جوامع رخ می دهد، در اختیار ما می گذارد. از این رو، این روش می تواند روش ساده ای در اختیار ما </w:t>
      </w:r>
      <w:r w:rsidR="007C3D4D">
        <w:rPr>
          <w:rFonts w:hint="cs"/>
          <w:rtl/>
        </w:rPr>
        <w:t>ب</w:t>
      </w:r>
      <w:r w:rsidRPr="00A77F26">
        <w:rPr>
          <w:rFonts w:hint="cs"/>
          <w:rtl/>
        </w:rPr>
        <w:t>گذارد تا به سرعت تعیین کنیم که آیا تغییرات خاصی در یک شبکه خاص روی داده است یا نه. تکنیک مهمی که توسط بسیاری از روش ها مورد استفاده قرار می گیرد تحلیل جوامع در داده ها در برش های زمانی خاص و سپس تعیین تغییر بین برش های زمانی مختلف به منظور ت</w:t>
      </w:r>
      <w:r w:rsidR="007C3D4D">
        <w:rPr>
          <w:rFonts w:hint="cs"/>
          <w:rtl/>
        </w:rPr>
        <w:t>شخیص ماهیت تکامل زیر بنایی است.</w:t>
      </w:r>
    </w:p>
    <w:p w:rsidR="001943CA" w:rsidRPr="00A77F26" w:rsidRDefault="001943CA" w:rsidP="007F44B0">
      <w:pPr>
        <w:tabs>
          <w:tab w:val="right" w:pos="540"/>
        </w:tabs>
        <w:rPr>
          <w:rtl/>
        </w:rPr>
      </w:pPr>
      <w:r w:rsidRPr="00A77F26">
        <w:rPr>
          <w:rFonts w:hint="cs"/>
          <w:rtl/>
        </w:rPr>
        <w:t xml:space="preserve">استفاده از تکنیک های استخراج قانون ـ محور </w:t>
      </w:r>
      <w:r w:rsidR="007C3D4D">
        <w:rPr>
          <w:rtl/>
        </w:rPr>
        <w:fldChar w:fldCharType="begin"/>
      </w:r>
      <w:r w:rsidR="007C3D4D">
        <w:rPr>
          <w:rtl/>
        </w:rPr>
        <w:instrText xml:space="preserve"> </w:instrText>
      </w:r>
      <w:r w:rsidR="007C3D4D">
        <w:instrText>ADDIN EN.CITE &lt;EndNote&gt;&lt;Cite&gt;&lt;Author&gt;Chen&lt;/Author&gt;&lt;Year&gt;2009&lt;/Year&gt;&lt;RecNum&gt;125&lt;/RecNum&gt;&lt;DisplayText&gt;[66]&lt;/DisplayText&gt;&lt;record&gt;&lt;rec-number&gt;125&lt;/rec-number&gt;&lt;foreign-keys&gt;&lt;key app="EN" db-id="5vaes0fpbfpepxedwv65twzav09zxxw9p5xs" timestamp="1420736599"&gt;125</w:instrText>
      </w:r>
      <w:r w:rsidR="007C3D4D">
        <w:rPr>
          <w:rtl/>
        </w:rPr>
        <w:instrText>&lt;/</w:instrText>
      </w:r>
      <w:r w:rsidR="007C3D4D">
        <w:instrText>key&gt;&lt;/foreign-keys&gt;&lt;ref-type name="Journal Article"&gt;17&lt;/ref-type&gt;&lt;contributors&gt;&lt;authors&gt;&lt;author&gt;Chen Chen&lt;/author&gt;&lt;author&gt;Cindy X. Lin&lt;/author&gt;&lt;author&gt;Matt Fredrikson&lt;/author&gt;&lt;author&gt;Mihai Christodorescu&lt;/author&gt;&lt;author&gt;Xifeng Yan&lt;/author&gt;&lt;author&gt;Jiawei</w:instrText>
      </w:r>
      <w:r w:rsidR="007C3D4D">
        <w:rPr>
          <w:rtl/>
        </w:rPr>
        <w:instrText xml:space="preserve"> </w:instrText>
      </w:r>
      <w:r w:rsidR="007C3D4D">
        <w:instrText>Han&lt;/author&gt;&lt;/authors&gt;&lt;/contributors&gt;&lt;titles&gt;&lt;title&gt;Mining graph patterns efficiently via randomized summaries&lt;/title&gt;&lt;secondary-title&gt;Proc. VLDB Endow.&lt;/secondary-title&gt;&lt;/titles&gt;&lt;periodical&gt;&lt;full-title&gt;Proc. VLDB Endow.&lt;/full-title&gt;&lt;/periodical&gt;&lt;pages&gt;74</w:instrText>
      </w:r>
      <w:r w:rsidR="007C3D4D">
        <w:rPr>
          <w:rtl/>
        </w:rPr>
        <w:instrText>2-753&lt;/</w:instrText>
      </w:r>
      <w:r w:rsidR="007C3D4D">
        <w:instrText>pages&gt;&lt;volume&gt;2&lt;/volume&gt;&lt;number&gt;1&lt;/number&gt;&lt;dates&gt;&lt;year&gt;2009&lt;/year&gt;&lt;/dates&gt;&lt;isbn&gt;2150-8097&lt;/isbn&gt;&lt;urls&gt;&lt;/urls&gt;&lt;custom1&gt;1687711&lt;/custom1&gt;&lt;electronic-resource-num&gt;10.14778/1687627.1687711&lt;/electronic-resource-num&gt;&lt;/record&gt;&lt;/Cite&gt;&lt;/EndNote</w:instrText>
      </w:r>
      <w:r w:rsidR="007C3D4D">
        <w:rPr>
          <w:rtl/>
        </w:rPr>
        <w:instrText>&gt;</w:instrText>
      </w:r>
      <w:r w:rsidR="007C3D4D">
        <w:rPr>
          <w:rtl/>
        </w:rPr>
        <w:fldChar w:fldCharType="separate"/>
      </w:r>
      <w:r w:rsidR="007C3D4D">
        <w:rPr>
          <w:noProof/>
          <w:rtl/>
        </w:rPr>
        <w:t>[</w:t>
      </w:r>
      <w:hyperlink w:anchor="_ENREF_66" w:tooltip="Chen, 2009 #125" w:history="1">
        <w:r w:rsidR="007F44B0">
          <w:rPr>
            <w:noProof/>
            <w:rtl/>
          </w:rPr>
          <w:t>66</w:t>
        </w:r>
      </w:hyperlink>
      <w:r w:rsidR="007C3D4D">
        <w:rPr>
          <w:noProof/>
          <w:rtl/>
        </w:rPr>
        <w:t>]</w:t>
      </w:r>
      <w:r w:rsidR="007C3D4D">
        <w:rPr>
          <w:rtl/>
        </w:rPr>
        <w:fldChar w:fldCharType="end"/>
      </w:r>
      <w:r w:rsidRPr="00A77F26">
        <w:rPr>
          <w:rFonts w:hint="cs"/>
          <w:rtl/>
        </w:rPr>
        <w:t>، رویکردی متفاوت محسوب می شود. الگوریتم مورد نظر یک سلسله عکس از یک گراف در حال تکامل می گیرد، و پس از آن تلاش می کند قوانین و اصولی مشخص کند که تغییرات در گراف اصلی را تعیین کنند. توالی های پرتکرار تغییر</w:t>
      </w:r>
      <w:r w:rsidR="007C3D4D">
        <w:rPr>
          <w:rFonts w:hint="cs"/>
          <w:rtl/>
        </w:rPr>
        <w:t>ات در گراف اصلی به عنوان راهنما</w:t>
      </w:r>
      <w:r w:rsidRPr="00A77F26">
        <w:rPr>
          <w:rFonts w:hint="cs"/>
          <w:rtl/>
        </w:rPr>
        <w:t>های مهم برای تعیین قانون در نظر گرفته می شوند. به علاوه، الگوهای پرتکرار تجزیه می شوند</w:t>
      </w:r>
      <w:r w:rsidR="007C3D4D">
        <w:rPr>
          <w:rFonts w:hint="cs"/>
          <w:rtl/>
        </w:rPr>
        <w:t>.</w:t>
      </w:r>
      <w:r w:rsidRPr="00A77F26">
        <w:rPr>
          <w:rFonts w:hint="cs"/>
          <w:rtl/>
        </w:rPr>
        <w:t xml:space="preserve"> به منظور بررسی این اطمینان که یک توالی خاص از </w:t>
      </w:r>
      <w:r w:rsidR="007C3D4D">
        <w:rPr>
          <w:rFonts w:hint="cs"/>
          <w:rtl/>
        </w:rPr>
        <w:t>گام ها در گذشته منجر به یک جاب</w:t>
      </w:r>
      <w:r w:rsidRPr="00A77F26">
        <w:rPr>
          <w:rFonts w:hint="cs"/>
          <w:rtl/>
        </w:rPr>
        <w:t>جایی ویژه می شود. احتمال چنین جابجایی، "اطمینان" نامیده می شود. سپس قوانین در گراف اصلی به منظور توصیف تکامل کلی شبکه مورد استفاده قرار می گیرند.</w:t>
      </w:r>
    </w:p>
    <w:p w:rsidR="001943CA" w:rsidRPr="00A77F26" w:rsidRDefault="001943CA" w:rsidP="007F44B0">
      <w:pPr>
        <w:tabs>
          <w:tab w:val="right" w:pos="540"/>
        </w:tabs>
        <w:rPr>
          <w:rtl/>
        </w:rPr>
      </w:pPr>
      <w:r w:rsidRPr="00A77F26">
        <w:rPr>
          <w:rFonts w:hint="cs"/>
          <w:rtl/>
        </w:rPr>
        <w:lastRenderedPageBreak/>
        <w:t>شکل دیگری از تکامل در شبکه ها در قالب گردش پیام ها (اطلاعات) اصلی ظاهر می شود. از آنجایی که گردش پیام ها و اطلاعات به طور ضمنی یک گراف (زنجیره) را تعیین می کند، فعالیت های این رفتار ممکن است برای بسیاری از برنامه های کاربردی مختلف جالب توجه باشد. این</w:t>
      </w:r>
      <w:r w:rsidR="007C3D4D">
        <w:rPr>
          <w:rFonts w:hint="cs"/>
          <w:rtl/>
        </w:rPr>
        <w:t xml:space="preserve"> </w:t>
      </w:r>
      <w:r w:rsidRPr="00A77F26">
        <w:rPr>
          <w:rFonts w:hint="cs"/>
          <w:rtl/>
        </w:rPr>
        <w:t xml:space="preserve">گونه رفتارها اغلب در انواعی از شبکه های اطلاعات از جمله شبکه های اجتماعی، بلاگ ها، یا گراف های نقل قول نویسنده پدید می آیند. در بسیاری از موارد، تکامل ممکن است شکل اطلاعات سرریز شده از گراف های اصلی به خود بگیرد. هدف این است که اطلاعات به وسیله شبکه ای اجتماعی از طریق ارتباط بین واحدهای مختلف شبکه انتقال پیدا کند. تکامل این گردش اطلاعات همزمان با انتشار عیب ها در شبکه، تعدادی شباهت را به اشتراک می گذارد. در بخش بعدی بیشتر درباره این موضوع سخن خواهیم گفت. این تکامل در </w:t>
      </w:r>
      <w:r w:rsidR="007C3D4D">
        <w:rPr>
          <w:rtl/>
        </w:rPr>
        <w:fldChar w:fldCharType="begin"/>
      </w:r>
      <w:r w:rsidR="007C3D4D">
        <w:rPr>
          <w:rtl/>
        </w:rPr>
        <w:instrText xml:space="preserve"> </w:instrText>
      </w:r>
      <w:r w:rsidR="007C3D4D">
        <w:instrText>ADDIN EN.CITE &lt;EndNote&gt;&lt;Cite&gt;&lt;Author&gt;Leskovec&lt;/Author&gt;&lt;RecNum&gt;143&lt;/RecNum&gt;&lt;DisplayText&gt;[84]&lt;/DisplayText&gt;&lt;record&gt;&lt;rec-number&gt;143&lt;/rec-number&gt;&lt;foreign-keys&gt;&lt;key app="EN" db-id="5vaes0fpbfpepxedwv65twzav09zxxw9p5xs" timestamp="1421176119"&gt;143&lt;/key&gt;&lt;/foreign-keys&gt;&lt;ref-type name="Conference Proceedings"&gt;10&lt;/ref-type&gt;&lt;contributors&gt;&lt;authors&gt;&lt;author&gt;Leskovec, Jure&lt;/author&gt;&lt;author&gt;McGlohon, Mary&lt;/author&gt;&lt;author&gt;Faloutsos, Christos&lt;/author&gt;&lt;author&gt;Glance, Natalie&lt;/author&gt;&lt;author&gt;Hurst, Matthew&lt;/author&gt;&lt;/authors</w:instrText>
      </w:r>
      <w:r w:rsidR="007C3D4D">
        <w:rPr>
          <w:rtl/>
        </w:rPr>
        <w:instrText>&gt;&lt;/</w:instrText>
      </w:r>
      <w:r w:rsidR="007C3D4D">
        <w:instrText>contributors&gt;&lt;titles&gt;&lt;title&gt;Cascading behavior in large blog graphs&lt;/title&gt;&lt;secondary-title&gt;In SDM&lt;/secondary-title&gt;&lt;/titles&gt;&lt;dates&gt;&lt;pub-dates&gt;&lt;date&gt;2007&lt;/date&gt;&lt;/pub-dates&gt;&lt;/dates&gt;&lt;urls&gt;&lt;/urls&gt;&lt;/record&gt;&lt;/Cite&gt;&lt;/EndNote</w:instrText>
      </w:r>
      <w:r w:rsidR="007C3D4D">
        <w:rPr>
          <w:rtl/>
        </w:rPr>
        <w:instrText>&gt;</w:instrText>
      </w:r>
      <w:r w:rsidR="007C3D4D">
        <w:rPr>
          <w:rtl/>
        </w:rPr>
        <w:fldChar w:fldCharType="separate"/>
      </w:r>
      <w:r w:rsidR="007C3D4D">
        <w:rPr>
          <w:noProof/>
          <w:rtl/>
        </w:rPr>
        <w:t>[</w:t>
      </w:r>
      <w:hyperlink w:anchor="_ENREF_84" w:tooltip="Leskovec,  #143" w:history="1">
        <w:r w:rsidR="007F44B0">
          <w:rPr>
            <w:noProof/>
            <w:rtl/>
          </w:rPr>
          <w:t>84</w:t>
        </w:r>
      </w:hyperlink>
      <w:r w:rsidR="007C3D4D">
        <w:rPr>
          <w:noProof/>
          <w:rtl/>
        </w:rPr>
        <w:t>]</w:t>
      </w:r>
      <w:r w:rsidR="007C3D4D">
        <w:rPr>
          <w:rtl/>
        </w:rPr>
        <w:fldChar w:fldCharType="end"/>
      </w:r>
      <w:r w:rsidRPr="00A77F26">
        <w:rPr>
          <w:rFonts w:hint="cs"/>
          <w:rtl/>
        </w:rPr>
        <w:t xml:space="preserve"> مورد مطالعه قرار گرفته است، که بررسی می کند چگونه باید رفتار تکامل در گراف های بلاگ را توصیف کرد.</w:t>
      </w:r>
    </w:p>
    <w:p w:rsidR="001943CA" w:rsidRPr="00A77F26" w:rsidRDefault="001943CA" w:rsidP="00954B06">
      <w:pPr>
        <w:pStyle w:val="Heading2"/>
        <w:numPr>
          <w:ilvl w:val="1"/>
          <w:numId w:val="29"/>
        </w:numPr>
        <w:ind w:left="0" w:firstLine="0"/>
      </w:pPr>
      <w:bookmarkStart w:id="274" w:name="_Toc408588790"/>
      <w:bookmarkStart w:id="275" w:name="_Toc408588866"/>
      <w:bookmarkStart w:id="276" w:name="_Toc408608937"/>
      <w:bookmarkStart w:id="277" w:name="_Toc409469334"/>
      <w:bookmarkStart w:id="278" w:name="_Toc409469640"/>
      <w:r w:rsidRPr="00A77F26">
        <w:rPr>
          <w:rFonts w:hint="cs"/>
          <w:rtl/>
        </w:rPr>
        <w:t>کاربردهای گراف</w:t>
      </w:r>
      <w:bookmarkEnd w:id="274"/>
      <w:bookmarkEnd w:id="275"/>
      <w:bookmarkEnd w:id="276"/>
      <w:bookmarkEnd w:id="277"/>
      <w:bookmarkEnd w:id="278"/>
      <w:r w:rsidRPr="00A77F26">
        <w:rPr>
          <w:rFonts w:hint="cs"/>
          <w:rtl/>
        </w:rPr>
        <w:t xml:space="preserve"> </w:t>
      </w:r>
    </w:p>
    <w:p w:rsidR="001943CA" w:rsidRPr="00A77F26" w:rsidRDefault="001943CA" w:rsidP="00FC4973">
      <w:pPr>
        <w:tabs>
          <w:tab w:val="right" w:pos="540"/>
        </w:tabs>
        <w:rPr>
          <w:rtl/>
        </w:rPr>
      </w:pPr>
      <w:r w:rsidRPr="00A77F26">
        <w:rPr>
          <w:rFonts w:hint="cs"/>
          <w:rtl/>
        </w:rPr>
        <w:t>در این بخش، کاربرد بسیاری از الگوریتم های استخراج پیش گفته در انواع مختلفی از برنامه های کاربردی حوزه گراف را بررسی خواهیم کرد. بسیاری از حوزه های داده ها از قبیل داده های شیمیایی، داده های زیستی، و وب معمولاً به شکل گراف سازماندهی می شوند. بنابراین، طبیعی است که بسیاری از برنامه های کاربردی که پیش تر به بررسی آن</w:t>
      </w:r>
      <w:r w:rsidR="00D013B2">
        <w:rPr>
          <w:rFonts w:hint="cs"/>
          <w:rtl/>
        </w:rPr>
        <w:t xml:space="preserve"> </w:t>
      </w:r>
      <w:r w:rsidRPr="00A77F26">
        <w:rPr>
          <w:rFonts w:hint="cs"/>
          <w:rtl/>
        </w:rPr>
        <w:t>ها پرداختیم قابل استفاده در این حوزه ها هستند. در این بخش، برنامه های کاربردی گوناگونی که از کمک تکنیک های استخراج گراف بهره مند می شوند را بررسی خواهیم کرد. همچنین خواهیم دید به رغم این</w:t>
      </w:r>
      <w:r w:rsidR="00D013B2">
        <w:rPr>
          <w:rFonts w:hint="cs"/>
          <w:rtl/>
        </w:rPr>
        <w:t xml:space="preserve"> </w:t>
      </w:r>
      <w:r w:rsidRPr="00A77F26">
        <w:rPr>
          <w:rFonts w:hint="cs"/>
          <w:rtl/>
        </w:rPr>
        <w:t>که این برنامه های کاربردی از حوزه های مختلفی به دست آمده اند، رگه های مشترکی وجود دارند که می توان از آن</w:t>
      </w:r>
      <w:r w:rsidR="00D013B2">
        <w:rPr>
          <w:rFonts w:hint="cs"/>
          <w:rtl/>
        </w:rPr>
        <w:t xml:space="preserve"> </w:t>
      </w:r>
      <w:r w:rsidRPr="00A77F26">
        <w:rPr>
          <w:rFonts w:hint="cs"/>
          <w:rtl/>
        </w:rPr>
        <w:t>ها برای ارتقاء کیفیت نتایج زیر ساختی بهره گرفت.</w:t>
      </w:r>
    </w:p>
    <w:p w:rsidR="001943CA" w:rsidRPr="00A77F26" w:rsidRDefault="001943CA" w:rsidP="00954B06">
      <w:pPr>
        <w:pStyle w:val="Heading3"/>
        <w:numPr>
          <w:ilvl w:val="2"/>
          <w:numId w:val="29"/>
        </w:numPr>
        <w:ind w:left="0" w:firstLine="0"/>
        <w:rPr>
          <w:rtl/>
        </w:rPr>
      </w:pPr>
      <w:bookmarkStart w:id="279" w:name="_Toc408588791"/>
      <w:bookmarkStart w:id="280" w:name="_Toc408588867"/>
      <w:bookmarkStart w:id="281" w:name="_Toc408608938"/>
      <w:bookmarkStart w:id="282" w:name="_Toc409469335"/>
      <w:bookmarkStart w:id="283" w:name="_Toc409469641"/>
      <w:r w:rsidRPr="00A77F26">
        <w:rPr>
          <w:rFonts w:hint="cs"/>
          <w:rtl/>
        </w:rPr>
        <w:t>برنامه های کاربردی شیمیایی و زیستی</w:t>
      </w:r>
      <w:bookmarkEnd w:id="279"/>
      <w:bookmarkEnd w:id="280"/>
      <w:bookmarkEnd w:id="281"/>
      <w:bookmarkEnd w:id="282"/>
      <w:bookmarkEnd w:id="283"/>
      <w:r w:rsidRPr="00A77F26">
        <w:rPr>
          <w:rFonts w:hint="cs"/>
          <w:rtl/>
        </w:rPr>
        <w:t xml:space="preserve"> </w:t>
      </w:r>
    </w:p>
    <w:p w:rsidR="001943CA" w:rsidRPr="00A77F26" w:rsidRDefault="001943CA" w:rsidP="005E3E2F">
      <w:pPr>
        <w:tabs>
          <w:tab w:val="right" w:pos="540"/>
        </w:tabs>
        <w:rPr>
          <w:rtl/>
        </w:rPr>
      </w:pPr>
      <w:r w:rsidRPr="00A77F26">
        <w:rPr>
          <w:rFonts w:hint="cs"/>
          <w:rtl/>
        </w:rPr>
        <w:t>کشف دارو فعالیتی زمان بر و به شدت پرهزینه است. گراف ها، بازنمایی های طبیعی برای ترکیب های شیمیایی هستند. در گراف های شیمیایی، گره ها نشان دهنده اتم ها و کران ها بیانگر پیوند بین اتم ها هستند. گراف های زیستی معمولاً در سطح بالاتری قرار دارند که گره ها بیانگر آمینو اسید ها و کران ها معرف پیوستگی یا ارتباط بی</w:t>
      </w:r>
      <w:r w:rsidR="005E3E2F">
        <w:rPr>
          <w:rFonts w:hint="cs"/>
          <w:rtl/>
        </w:rPr>
        <w:t>ن آمینو اسیدها هستند. یک فرایند</w:t>
      </w:r>
      <w:r w:rsidRPr="00A77F26">
        <w:rPr>
          <w:rFonts w:hint="cs"/>
          <w:rtl/>
        </w:rPr>
        <w:t xml:space="preserve"> مهم، که به عنوان اصل رابطه فعالیت ساختار شناخته می شود، این است که ویژگی ها و فعالیت های زیستی ترکیبات شیمیایی به ساختار آن</w:t>
      </w:r>
      <w:r w:rsidR="005E3E2F">
        <w:rPr>
          <w:rFonts w:hint="cs"/>
          <w:rtl/>
        </w:rPr>
        <w:t xml:space="preserve"> </w:t>
      </w:r>
      <w:r w:rsidRPr="00A77F26">
        <w:rPr>
          <w:rFonts w:hint="cs"/>
          <w:rtl/>
        </w:rPr>
        <w:t xml:space="preserve">ها بستگی دارد. از این رو، استخراج گراف ممکن </w:t>
      </w:r>
      <w:r w:rsidR="005E3E2F">
        <w:rPr>
          <w:rFonts w:hint="cs"/>
          <w:rtl/>
        </w:rPr>
        <w:t>است به شناسایی ویژ</w:t>
      </w:r>
      <w:r w:rsidRPr="00A77F26">
        <w:rPr>
          <w:rFonts w:hint="cs"/>
          <w:rtl/>
        </w:rPr>
        <w:t>گی های شیمیایی و زیستی مانند فعالیت، سم ز</w:t>
      </w:r>
      <w:r w:rsidR="005E3E2F">
        <w:rPr>
          <w:rFonts w:hint="cs"/>
          <w:rtl/>
        </w:rPr>
        <w:t>د</w:t>
      </w:r>
      <w:r w:rsidRPr="00A77F26">
        <w:rPr>
          <w:rFonts w:hint="cs"/>
          <w:rtl/>
        </w:rPr>
        <w:t>ایی، جذب، سوخت و ساز، و غیره کمک کند، و فرآیند ساخت دارو را تسهیل کند. به همین دلیل، تحقیقات دانشگاهی و صن</w:t>
      </w:r>
      <w:r w:rsidR="005E3E2F">
        <w:rPr>
          <w:rFonts w:hint="cs"/>
          <w:rtl/>
        </w:rPr>
        <w:t>عت داروسازی تلاش هایی در زمینه استخراج گراف ها</w:t>
      </w:r>
      <w:r w:rsidRPr="00A77F26">
        <w:rPr>
          <w:rFonts w:hint="cs"/>
          <w:rtl/>
        </w:rPr>
        <w:t xml:space="preserve"> انجام داده اند به این امید که زمان و هزینه کشف دارو را به طور چشمگیری کاهش دهند.</w:t>
      </w:r>
    </w:p>
    <w:p w:rsidR="001943CA" w:rsidRPr="00A77F26" w:rsidRDefault="001943CA" w:rsidP="007F44B0">
      <w:pPr>
        <w:tabs>
          <w:tab w:val="right" w:pos="540"/>
        </w:tabs>
        <w:rPr>
          <w:rtl/>
        </w:rPr>
      </w:pPr>
      <w:r w:rsidRPr="00A77F26">
        <w:rPr>
          <w:rFonts w:hint="cs"/>
          <w:rtl/>
        </w:rPr>
        <w:t>اگر چه گراف ها بازنمایی طبیعی ساختارهای شیمیایی و زیستی هست</w:t>
      </w:r>
      <w:r w:rsidR="005E3E2F">
        <w:rPr>
          <w:rFonts w:hint="cs"/>
          <w:rtl/>
        </w:rPr>
        <w:t>ند، هنوز هم به بازنماهای کارآمد</w:t>
      </w:r>
      <w:r w:rsidRPr="00A77F26">
        <w:rPr>
          <w:rFonts w:hint="cs"/>
          <w:rtl/>
        </w:rPr>
        <w:t xml:space="preserve">تری تحت عنوان "معرف" </w:t>
      </w:r>
      <w:r w:rsidR="005E3E2F">
        <w:rPr>
          <w:rFonts w:hint="cs"/>
          <w:rtl/>
        </w:rPr>
        <w:t xml:space="preserve">نیاز </w:t>
      </w:r>
      <w:r w:rsidRPr="00A77F26">
        <w:rPr>
          <w:rFonts w:hint="cs"/>
          <w:rtl/>
        </w:rPr>
        <w:t xml:space="preserve">داریم که منشأ فعالیت هایی است که از جستجوی شباهت تا پیش بینی های مختلف ساختارهای استخراج شده را در بر می گیرد. تنها تعداد اندکی معرف تاکنون معرفی شده اند. به عنوان مثال، اثر انگشت های نشانه </w:t>
      </w:r>
      <w:r w:rsidR="005E3E2F">
        <w:rPr>
          <w:rtl/>
        </w:rPr>
        <w:fldChar w:fldCharType="begin"/>
      </w:r>
      <w:r w:rsidR="005E3E2F">
        <w:rPr>
          <w:rtl/>
        </w:rPr>
        <w:instrText xml:space="preserve"> </w:instrText>
      </w:r>
      <w:r w:rsidR="005E3E2F">
        <w:instrText>ADDIN EN.CITE &lt;EndNote&gt;&lt;Cite&gt;&lt;Author&gt;Yan&lt;/Author&gt;&lt;Year&gt;2004&lt;/Year&gt;&lt;RecNum&gt;101&lt;/RecNum&gt;&lt;DisplayText&gt;[43]&lt;/DisplayText&gt;&lt;record&gt;&lt;rec-number&gt;101&lt;/rec-number&gt;&lt;foreign-keys&gt;&lt;key app="EN" db-id="5vaes0fpbfpepxedwv65twzav09zxxw9p5xs" timestamp="1420713516"&gt;101</w:instrText>
      </w:r>
      <w:r w:rsidR="005E3E2F">
        <w:rPr>
          <w:rtl/>
        </w:rPr>
        <w:instrText>&lt;/</w:instrText>
      </w:r>
      <w:r w:rsidR="005E3E2F">
        <w:instrText>key&gt;&lt;/foreign-keys&gt;&lt;ref-type name="Conference Paper"&gt;47&lt;/ref-type&gt;&lt;contributors&gt;&lt;authors&gt;&lt;author&gt;Xifeng Yan&lt;/author&gt;&lt;author&gt;Philip S. Yu&lt;/author&gt;&lt;author&gt;Jiawei Han&lt;/author&gt;&lt;/authors&gt;&lt;/contributors&gt;&lt;titles&gt;&lt;title&gt;Graph indexing: a frequent structure-based</w:instrText>
      </w:r>
      <w:r w:rsidR="005E3E2F">
        <w:rPr>
          <w:rtl/>
        </w:rPr>
        <w:instrText xml:space="preserve"> </w:instrText>
      </w:r>
      <w:r w:rsidR="005E3E2F">
        <w:instrText>approach&lt;/title&gt;&lt;secondary-title&gt;Proceedings of the 2004 ACM SIGMOD international conference on Management of data&lt;/secondary-title&gt;&lt;/titles&gt;&lt;pages&gt;335-346&lt;/pages&gt;&lt;dates&gt;&lt;year&gt;2004&lt;/year&gt;&lt;/dates&gt;&lt;pub-location&gt;Paris, France&lt;/pub-location&gt;&lt;publisher&gt;ACM&lt;/publisher&gt;&lt;urls&gt;&lt;/urls&gt;&lt;custom1&gt;1007607&lt;/custom1&gt;&lt;electronic-resource-num&gt;10.1145/1007568.1007607&lt;/electronic-resource-num&gt;&lt;/record&gt;&lt;/Cite&gt;&lt;/EndNote</w:instrText>
      </w:r>
      <w:r w:rsidR="005E3E2F">
        <w:rPr>
          <w:rtl/>
        </w:rPr>
        <w:instrText>&gt;</w:instrText>
      </w:r>
      <w:r w:rsidR="005E3E2F">
        <w:rPr>
          <w:rtl/>
        </w:rPr>
        <w:fldChar w:fldCharType="separate"/>
      </w:r>
      <w:r w:rsidR="005E3E2F">
        <w:rPr>
          <w:noProof/>
          <w:rtl/>
        </w:rPr>
        <w:t>[</w:t>
      </w:r>
      <w:hyperlink w:anchor="_ENREF_43" w:tooltip="Yan, 2004 #101" w:history="1">
        <w:r w:rsidR="007F44B0">
          <w:rPr>
            <w:noProof/>
            <w:rtl/>
          </w:rPr>
          <w:t>43</w:t>
        </w:r>
      </w:hyperlink>
      <w:r w:rsidR="005E3E2F">
        <w:rPr>
          <w:noProof/>
          <w:rtl/>
        </w:rPr>
        <w:t>]</w:t>
      </w:r>
      <w:r w:rsidR="005E3E2F">
        <w:rPr>
          <w:rtl/>
        </w:rPr>
        <w:fldChar w:fldCharType="end"/>
      </w:r>
      <w:r w:rsidRPr="00A77F26">
        <w:rPr>
          <w:rFonts w:hint="cs"/>
          <w:rtl/>
        </w:rPr>
        <w:t xml:space="preserve"> نوعی بازنمای برداری هستند. با در نظر گرفتن یک گراف شیمیایی، یک اثر انگشت نشانه </w:t>
      </w:r>
      <w:r w:rsidR="005E3E2F">
        <w:rPr>
          <w:rFonts w:hint="cs"/>
          <w:rtl/>
        </w:rPr>
        <w:t xml:space="preserve">را </w:t>
      </w:r>
      <w:r w:rsidRPr="00A77F26">
        <w:rPr>
          <w:rFonts w:hint="cs"/>
          <w:rtl/>
        </w:rPr>
        <w:t>با شمارش انواع معین ساختارهای پایه ای (مانند حلقه ها و مسیرها) در گراف ها و تجزی</w:t>
      </w:r>
      <w:r w:rsidR="005E3E2F">
        <w:rPr>
          <w:rFonts w:hint="cs"/>
          <w:rtl/>
        </w:rPr>
        <w:t>ه</w:t>
      </w:r>
      <w:r w:rsidRPr="00A77F26">
        <w:rPr>
          <w:rFonts w:hint="cs"/>
          <w:rtl/>
        </w:rPr>
        <w:t xml:space="preserve"> آن</w:t>
      </w:r>
      <w:r w:rsidR="005E3E2F">
        <w:rPr>
          <w:rFonts w:hint="cs"/>
          <w:rtl/>
        </w:rPr>
        <w:t xml:space="preserve"> </w:t>
      </w:r>
      <w:r w:rsidRPr="00A77F26">
        <w:rPr>
          <w:rFonts w:hint="cs"/>
          <w:rtl/>
        </w:rPr>
        <w:t xml:space="preserve">ها به یک زنجیره کوچک ایجاد می کنیم. در یک تحقیق دیگر، محققان از روش های استخراج داده ها برای پیدا کردن گراف های فرعی پرتکرار </w:t>
      </w:r>
      <w:r w:rsidR="002E79C0">
        <w:rPr>
          <w:rFonts w:hint="cs"/>
          <w:rtl/>
        </w:rPr>
        <w:t>در یک پایگاه داده</w:t>
      </w:r>
      <w:r w:rsidRPr="00A77F26">
        <w:rPr>
          <w:rFonts w:hint="cs"/>
          <w:rtl/>
        </w:rPr>
        <w:t xml:space="preserve"> گراف شیمیایی استفاده می کن</w:t>
      </w:r>
      <w:r w:rsidR="002E79C0">
        <w:rPr>
          <w:rFonts w:hint="cs"/>
          <w:rtl/>
        </w:rPr>
        <w:t>ن</w:t>
      </w:r>
      <w:r w:rsidRPr="00A77F26">
        <w:rPr>
          <w:rFonts w:hint="cs"/>
          <w:rtl/>
        </w:rPr>
        <w:t>د و هر گراف شیمیایی را به شکل یک بردار در فضای خاصیت با مجموعه ای از گراف های فرعی پرتکرار بیان می کن</w:t>
      </w:r>
      <w:r w:rsidR="002E79C0">
        <w:rPr>
          <w:rFonts w:hint="cs"/>
          <w:rtl/>
        </w:rPr>
        <w:t>ند.</w:t>
      </w:r>
    </w:p>
    <w:p w:rsidR="001943CA" w:rsidRPr="00A77F26" w:rsidRDefault="001943CA" w:rsidP="002E79C0">
      <w:pPr>
        <w:tabs>
          <w:tab w:val="right" w:pos="540"/>
        </w:tabs>
        <w:rPr>
          <w:rtl/>
        </w:rPr>
      </w:pPr>
      <w:r w:rsidRPr="00A77F26">
        <w:rPr>
          <w:rFonts w:hint="cs"/>
          <w:rtl/>
        </w:rPr>
        <w:lastRenderedPageBreak/>
        <w:t>جستجوی شباهت یکی از فعالیت های زیر بنایی در ترکیب های شیمیایی است. الگوریتم های تناظر گراف مختلف</w:t>
      </w:r>
      <w:r w:rsidR="002E79C0">
        <w:rPr>
          <w:rFonts w:hint="cs"/>
          <w:rtl/>
        </w:rPr>
        <w:t>ی</w:t>
      </w:r>
      <w:r w:rsidRPr="00A77F26">
        <w:rPr>
          <w:rFonts w:hint="cs"/>
          <w:rtl/>
        </w:rPr>
        <w:t xml:space="preserve"> برای موارد زیر به خدمت گرفته شده اند: </w:t>
      </w:r>
      <w:r w:rsidRPr="00A77F26">
        <w:t>i</w:t>
      </w:r>
      <w:r w:rsidRPr="00A77F26">
        <w:rPr>
          <w:rFonts w:hint="cs"/>
          <w:rtl/>
        </w:rPr>
        <w:t xml:space="preserve">) بازیابی ـ رتبه، یعنی جستجوی پایگاه داده های بزرگ برای پیدا کردن ترکیب های شیمیایی که دارای فعالیت زیستی مشابهی مثل یک ترکیب مورد سوال هستند؛ و </w:t>
      </w:r>
      <w:r w:rsidRPr="00A77F26">
        <w:t>ii</w:t>
      </w:r>
      <w:r w:rsidRPr="00A77F26">
        <w:rPr>
          <w:rFonts w:hint="cs"/>
          <w:rtl/>
        </w:rPr>
        <w:t>) جهش ـ سکو، یعنی پیدا کردن ترکیب های دارای فعالیت زیستی مشابه ولی ساختار متفاوت از ترکیب مورد سوال هستند. جهش ـ سکو برای شناسایی ترکیب هایی به کار می رود که جایگزین خوبی برای ترکیب مورد سوال (مورد مطالعه) هستند، و یا دارای چند ویژگی نامطلوب هستند (مثلاً سم ز</w:t>
      </w:r>
      <w:r w:rsidR="002E79C0">
        <w:rPr>
          <w:rFonts w:hint="cs"/>
          <w:rtl/>
        </w:rPr>
        <w:t>د</w:t>
      </w:r>
      <w:r w:rsidRPr="00A77F26">
        <w:rPr>
          <w:rFonts w:hint="cs"/>
          <w:rtl/>
        </w:rPr>
        <w:t>ایی)، یا از فضای شیمیایی انحصاری موجود آمده اند. از آن</w:t>
      </w:r>
      <w:r w:rsidR="002E79C0">
        <w:rPr>
          <w:rFonts w:hint="cs"/>
          <w:rtl/>
        </w:rPr>
        <w:t xml:space="preserve"> </w:t>
      </w:r>
      <w:r w:rsidRPr="00A77F26">
        <w:rPr>
          <w:rFonts w:hint="cs"/>
          <w:rtl/>
        </w:rPr>
        <w:t xml:space="preserve">جایی که ساختار شیمیایی فعالیت زیستی را تعیین می کند (اصل </w:t>
      </w:r>
      <w:r w:rsidRPr="00A77F26">
        <w:t>SAR</w:t>
      </w:r>
      <w:r w:rsidRPr="00A77F26">
        <w:rPr>
          <w:rFonts w:hint="cs"/>
          <w:rtl/>
        </w:rPr>
        <w:t>). "جهش ـ سکو" چالشی پیش روی کاربر قرار می دهد زیرا ترکیب های شیمیایی باید به لحاظ ساختاری آنقدر شبیه باشند که فعالیت زیستی مشابهی به نمایش بگذارند اما در عین حال باید تفاوت آن</w:t>
      </w:r>
      <w:r w:rsidR="002E79C0">
        <w:rPr>
          <w:rFonts w:hint="cs"/>
          <w:rtl/>
        </w:rPr>
        <w:t xml:space="preserve"> </w:t>
      </w:r>
      <w:r w:rsidRPr="00A77F26">
        <w:rPr>
          <w:rFonts w:hint="cs"/>
          <w:rtl/>
        </w:rPr>
        <w:t xml:space="preserve">ها به قدری باشد که یک گونه شیمیایی جدید به شمار آیند. رویکردهای کنونی برای تناظر شباهت را می توان در گروه طبقه بندی کرد. یکی از این گروه ها، تناظر شباهت را مستقیماً در فضای معرف انجام می دهد. گروه دیگر، تناظر غیر مستقیم را اجرا می کند: اگر یک ترکیب شیمیایی </w:t>
      </w:r>
      <w:r w:rsidRPr="00A77F26">
        <w:t>C</w:t>
      </w:r>
      <w:r w:rsidRPr="00A77F26">
        <w:rPr>
          <w:rFonts w:hint="cs"/>
          <w:rtl/>
        </w:rPr>
        <w:t xml:space="preserve"> از نظر ساختاری مشابه ترکیب مورد سوال </w:t>
      </w:r>
      <w:r w:rsidRPr="00A77F26">
        <w:t>q</w:t>
      </w:r>
      <w:r w:rsidRPr="00A77F26">
        <w:rPr>
          <w:rFonts w:hint="cs"/>
          <w:rtl/>
        </w:rPr>
        <w:t xml:space="preserve"> باشد، و ترکیب شیمیایی </w:t>
      </w:r>
      <w:r w:rsidRPr="00A77F26">
        <w:t>C'</w:t>
      </w:r>
      <w:r w:rsidRPr="00A77F26">
        <w:rPr>
          <w:rFonts w:hint="cs"/>
          <w:rtl/>
        </w:rPr>
        <w:t xml:space="preserve"> از نظر ساختاری مشابه ترکیب </w:t>
      </w:r>
      <w:r w:rsidRPr="00A77F26">
        <w:t>C</w:t>
      </w:r>
      <w:r w:rsidRPr="00A77F26">
        <w:rPr>
          <w:rFonts w:hint="cs"/>
          <w:rtl/>
        </w:rPr>
        <w:t xml:space="preserve"> باشد آنگاه </w:t>
      </w:r>
      <w:r w:rsidRPr="00A77F26">
        <w:t>C'</w:t>
      </w:r>
      <w:r w:rsidRPr="00A77F26">
        <w:rPr>
          <w:rFonts w:hint="cs"/>
          <w:rtl/>
        </w:rPr>
        <w:t xml:space="preserve"> و </w:t>
      </w:r>
      <w:r w:rsidRPr="00A77F26">
        <w:t>q</w:t>
      </w:r>
      <w:r w:rsidRPr="00A77F26">
        <w:rPr>
          <w:rFonts w:hint="cs"/>
          <w:rtl/>
        </w:rPr>
        <w:t xml:space="preserve"> متناظرهای غیر مستقیم هستند</w:t>
      </w:r>
      <w:r w:rsidR="002E79C0">
        <w:rPr>
          <w:rFonts w:hint="cs"/>
          <w:rtl/>
        </w:rPr>
        <w:t>.</w:t>
      </w:r>
      <w:r w:rsidRPr="00A77F26">
        <w:rPr>
          <w:rFonts w:hint="cs"/>
          <w:rtl/>
        </w:rPr>
        <w:t xml:space="preserve"> یعنی به طور غیر مستقیم با یکدیگر تناظر دارند، بدیهی است که تناظر غیر مستقیم مستعد شناسایی ترکیب هایی است که به لحاظ عملکرد مشابه هستند ولی از نظر ساختاری متفاوتند، که این </w:t>
      </w:r>
      <w:r w:rsidR="002E79C0">
        <w:rPr>
          <w:rFonts w:hint="cs"/>
          <w:rtl/>
        </w:rPr>
        <w:t>موضوع در "جهش ـ سکو" اهمیت دارد.</w:t>
      </w:r>
    </w:p>
    <w:p w:rsidR="001943CA" w:rsidRPr="00A77F26" w:rsidRDefault="001943CA" w:rsidP="002E79C0">
      <w:pPr>
        <w:tabs>
          <w:tab w:val="right" w:pos="540"/>
        </w:tabs>
        <w:rPr>
          <w:rtl/>
        </w:rPr>
      </w:pPr>
      <w:r w:rsidRPr="00A77F26">
        <w:rPr>
          <w:rFonts w:hint="cs"/>
          <w:rtl/>
        </w:rPr>
        <w:t>پیش بینی ساختار استخراج شده یکی دیگر از حوزه های کاربردی مهم برای استخراج گراف های شیمیایی و زیستی است. هدف این فرآیند، پیش بینی فعالیت یا عدم فعالیت یک ساختار شیمیایی است، یا پیش بینی این</w:t>
      </w:r>
      <w:r w:rsidR="002E79C0">
        <w:rPr>
          <w:rFonts w:hint="cs"/>
          <w:rtl/>
        </w:rPr>
        <w:t xml:space="preserve"> </w:t>
      </w:r>
      <w:r w:rsidRPr="00A77F26">
        <w:rPr>
          <w:rFonts w:hint="cs"/>
          <w:rtl/>
        </w:rPr>
        <w:t>که ساختار مورد نظر دارای ویژگی های معین مثل سمی</w:t>
      </w:r>
      <w:r w:rsidR="002E79C0">
        <w:rPr>
          <w:rFonts w:hint="cs"/>
          <w:rtl/>
        </w:rPr>
        <w:t xml:space="preserve"> بودن یا غیر سمی بودن، غیره است.</w:t>
      </w:r>
      <w:r w:rsidRPr="00A77F26">
        <w:rPr>
          <w:rFonts w:hint="cs"/>
          <w:rtl/>
        </w:rPr>
        <w:t xml:space="preserve"> ثابت شده که روش های مبتنی بر </w:t>
      </w:r>
      <w:r w:rsidRPr="00A77F26">
        <w:t>SVM</w:t>
      </w:r>
      <w:r w:rsidRPr="00A77F26">
        <w:rPr>
          <w:rFonts w:hint="cs"/>
          <w:rtl/>
        </w:rPr>
        <w:t xml:space="preserve"> (سیستم های برداری پشتیبان) در این حوزه کارایی زیادی دارند. توابع هسته ای بر مبنای فضاهای برداری گوناگون از قبیل تابع رایج شعاعی و تابع هسته ای </w:t>
      </w:r>
      <w:r w:rsidRPr="00A77F26">
        <w:t>Min-Max</w:t>
      </w:r>
      <w:r w:rsidRPr="00A77F26">
        <w:rPr>
          <w:rFonts w:hint="cs"/>
          <w:rtl/>
        </w:rPr>
        <w:t xml:space="preserve"> برای اندازه گیری شباهت بین ترکیب های شیمیایی که توسط بردارها بیان می شوند، مورد استفاده قرار می گیرند. به جای فعالیت در فضای بردار، گروه دیگری از روش های </w:t>
      </w:r>
      <w:r w:rsidRPr="00A77F26">
        <w:t>SVM</w:t>
      </w:r>
      <w:r w:rsidRPr="00A77F26">
        <w:rPr>
          <w:rFonts w:hint="cs"/>
          <w:rtl/>
        </w:rPr>
        <w:t xml:space="preserve"> از هسته های مرکزی گراف برای مقایسه ی د</w:t>
      </w:r>
      <w:r w:rsidR="002E79C0">
        <w:rPr>
          <w:rFonts w:hint="cs"/>
          <w:rtl/>
        </w:rPr>
        <w:t>و ساختار شیمیایی بهره می گیرند.</w:t>
      </w:r>
    </w:p>
    <w:p w:rsidR="001943CA" w:rsidRPr="00A77F26" w:rsidRDefault="001943CA" w:rsidP="002E79C0">
      <w:pPr>
        <w:tabs>
          <w:tab w:val="right" w:pos="540"/>
        </w:tabs>
        <w:rPr>
          <w:rtl/>
        </w:rPr>
      </w:pPr>
      <w:r w:rsidRPr="00A77F26">
        <w:rPr>
          <w:rFonts w:hint="cs"/>
          <w:rtl/>
        </w:rPr>
        <w:t xml:space="preserve">در اواخل 1980، صنعت داروسازی، یک الگوی جدید کشف دارو به نام کشف داروی هدف ـ محور </w:t>
      </w:r>
      <w:r w:rsidR="002E79C0">
        <w:rPr>
          <w:rFonts w:hint="cs"/>
          <w:rtl/>
        </w:rPr>
        <w:t>ر</w:t>
      </w:r>
      <w:r w:rsidRPr="00A77F26">
        <w:rPr>
          <w:rFonts w:hint="cs"/>
          <w:rtl/>
        </w:rPr>
        <w:t>ا پذیرفت. هدف آن ساختن دارویی است که اثرات ژن بیماری زا یا فرآورده ژن را بدون تأثیر بر سایر ژن ها یا مکانیسم های مولکولی در موجود زنده کم کند. این هدف احتمالاً استفاده از تکنیک نمایش ظرفیت بالا (</w:t>
      </w:r>
      <w:r w:rsidRPr="00A77F26">
        <w:t>HTS</w:t>
      </w:r>
      <w:r w:rsidRPr="00A77F26">
        <w:rPr>
          <w:rFonts w:hint="cs"/>
          <w:rtl/>
        </w:rPr>
        <w:t xml:space="preserve">) امکان پذیر شده است چرا که تکنیک </w:t>
      </w:r>
      <w:r w:rsidRPr="00A77F26">
        <w:t>HTS</w:t>
      </w:r>
      <w:r w:rsidRPr="00A77F26">
        <w:rPr>
          <w:rFonts w:hint="cs"/>
          <w:rtl/>
        </w:rPr>
        <w:t xml:space="preserve"> قادر است تعداد زیادی از ترکیب ها را براساس فعالیت آن</w:t>
      </w:r>
      <w:r w:rsidR="002E79C0">
        <w:rPr>
          <w:rFonts w:hint="cs"/>
          <w:rtl/>
        </w:rPr>
        <w:t xml:space="preserve"> </w:t>
      </w:r>
      <w:r w:rsidRPr="00A77F26">
        <w:rPr>
          <w:rFonts w:hint="cs"/>
          <w:rtl/>
        </w:rPr>
        <w:t xml:space="preserve">ها در مقابل یک هدف معین به سرعت مورد آزمایش قرار دهد. با این وجود، </w:t>
      </w:r>
      <w:r w:rsidRPr="00A77F26">
        <w:t>HTS</w:t>
      </w:r>
      <w:r w:rsidRPr="00A77F26">
        <w:rPr>
          <w:rFonts w:hint="cs"/>
          <w:rtl/>
        </w:rPr>
        <w:t xml:space="preserve"> به جای افزایش بازدهی ساخت دارو آن را تا میزان زیادی کاهش می دهد. یکی از دلایل این است که تعداد زیادی از داوطلب های نمایش ممکن است اثرات فنوتیپی غیر قابل قبولی مانند سمی بودن و تعداد روابط داشته باشند که این موارد می توانن</w:t>
      </w:r>
      <w:r w:rsidR="002E79C0">
        <w:rPr>
          <w:rFonts w:hint="cs"/>
          <w:rtl/>
        </w:rPr>
        <w:t>د در مراحل بعدی کشف دارو هزینه</w:t>
      </w:r>
      <w:r w:rsidRPr="00A77F26">
        <w:rPr>
          <w:rFonts w:hint="cs"/>
          <w:rtl/>
        </w:rPr>
        <w:t xml:space="preserve"> تأیید را افزایش دهند. تکنیک"صید هدف"  با استفاده از تکنیک های محاسباتی برای نمایش مستقیم مولکول ها از نظر اثرات فنوتیپ نامطلوب می تواند ن</w:t>
      </w:r>
      <w:r w:rsidR="002E79C0">
        <w:rPr>
          <w:rFonts w:hint="cs"/>
          <w:rtl/>
        </w:rPr>
        <w:t>قص های فوق الذکر را بر طرف کند.</w:t>
      </w:r>
    </w:p>
    <w:p w:rsidR="001943CA" w:rsidRPr="00A77F26" w:rsidRDefault="001943CA" w:rsidP="00954B06">
      <w:pPr>
        <w:pStyle w:val="Heading3"/>
        <w:numPr>
          <w:ilvl w:val="2"/>
          <w:numId w:val="29"/>
        </w:numPr>
        <w:ind w:left="0" w:firstLine="0"/>
        <w:rPr>
          <w:rtl/>
        </w:rPr>
      </w:pPr>
      <w:bookmarkStart w:id="284" w:name="_Toc408588792"/>
      <w:bookmarkStart w:id="285" w:name="_Toc408588868"/>
      <w:bookmarkStart w:id="286" w:name="_Toc408608939"/>
      <w:bookmarkStart w:id="287" w:name="_Toc409469336"/>
      <w:bookmarkStart w:id="288" w:name="_Toc409469642"/>
      <w:r w:rsidRPr="00A77F26">
        <w:rPr>
          <w:rFonts w:hint="cs"/>
          <w:rtl/>
        </w:rPr>
        <w:t xml:space="preserve">برنامه های کاربردی </w:t>
      </w:r>
      <w:r w:rsidRPr="00A77F26">
        <w:t>Web</w:t>
      </w:r>
      <w:bookmarkEnd w:id="284"/>
      <w:bookmarkEnd w:id="285"/>
      <w:bookmarkEnd w:id="286"/>
      <w:bookmarkEnd w:id="287"/>
      <w:bookmarkEnd w:id="288"/>
      <w:r w:rsidRPr="00A77F26">
        <w:rPr>
          <w:rFonts w:hint="cs"/>
          <w:rtl/>
        </w:rPr>
        <w:t xml:space="preserve"> </w:t>
      </w:r>
    </w:p>
    <w:p w:rsidR="001943CA" w:rsidRPr="00A77F26" w:rsidRDefault="001943CA" w:rsidP="00003C5D">
      <w:pPr>
        <w:tabs>
          <w:tab w:val="right" w:pos="540"/>
        </w:tabs>
        <w:rPr>
          <w:rtl/>
        </w:rPr>
      </w:pPr>
      <w:r w:rsidRPr="00A77F26">
        <w:rPr>
          <w:rFonts w:hint="cs"/>
          <w:rtl/>
        </w:rPr>
        <w:t xml:space="preserve">وب جهانی طبیعتاً به شکل یک گراف سازماندهی شده است که در آن صفحات وب همان گره ها هستند و لینک ها معادل کران ها هستند. ساختار اتصال وب حجم زیادی از اطلاعات که قابل استفاده در فعالیت های گوناگون استخراج داده ها هستند را در خود نگه می دارد. مشهورترین برنامه کاربردی که از ساختار اتصال وب استفاده می کند الگوریتم </w:t>
      </w:r>
      <w:r w:rsidR="00003C5D">
        <w:t>P</w:t>
      </w:r>
      <w:r w:rsidRPr="00A77F26">
        <w:t>ageRank</w:t>
      </w:r>
      <w:r w:rsidRPr="00A77F26">
        <w:rPr>
          <w:rFonts w:hint="cs"/>
          <w:rtl/>
        </w:rPr>
        <w:t xml:space="preserve">  است. این الگوریتم </w:t>
      </w:r>
      <w:r w:rsidRPr="00A77F26">
        <w:rPr>
          <w:rFonts w:hint="cs"/>
          <w:rtl/>
        </w:rPr>
        <w:lastRenderedPageBreak/>
        <w:t>یکی از اسرار کلیدی در موفق</w:t>
      </w:r>
      <w:r w:rsidR="00003C5D">
        <w:rPr>
          <w:rFonts w:hint="cs"/>
          <w:rtl/>
        </w:rPr>
        <w:t>یت موتور جستجوی گوگل است. ایده</w:t>
      </w:r>
      <w:r w:rsidRPr="00A77F26">
        <w:rPr>
          <w:rFonts w:hint="cs"/>
          <w:rtl/>
        </w:rPr>
        <w:t xml:space="preserve"> اصلی پشت الگوریتم </w:t>
      </w:r>
      <w:r w:rsidR="00003C5D">
        <w:t>P</w:t>
      </w:r>
      <w:r w:rsidRPr="00A77F26">
        <w:t>ageRank</w:t>
      </w:r>
      <w:r w:rsidRPr="00A77F26">
        <w:rPr>
          <w:rFonts w:hint="cs"/>
          <w:rtl/>
        </w:rPr>
        <w:t xml:space="preserve"> این است که اهمیت یک صفحه روی وب با توجه به تعداد و اهمیت هایپر لینک های معرف آن قابل ارزیابی است. هدف مستقیم الگوریتم طراحی یک موج سوار تصادفی است که لینک های روی صفحات را با احتمال برابر دنبال می کند. بدیهی است که موج سوار به صفحاتی که دارای مسیرهای متعددی هستند بیشتر از سایر صفحات می رسد. تفسیر مستقیم رتبه بندی صفحه عبارتست از: احتمال اینکه یک موج سوار تصادفی در عبور تصادفی به یک صفحه مشخص برسد. بنابراین، رتبه بندی صفحه در اصل یک توزیع احتمال روی صفحات وب تشکیل می دهد</w:t>
      </w:r>
      <w:r w:rsidR="00003C5D">
        <w:rPr>
          <w:rFonts w:hint="cs"/>
          <w:rtl/>
        </w:rPr>
        <w:t>،</w:t>
      </w:r>
      <w:r w:rsidRPr="00A77F26">
        <w:rPr>
          <w:rFonts w:hint="cs"/>
          <w:rtl/>
        </w:rPr>
        <w:t xml:space="preserve"> به طوری که مقدار رتبه بندی صفحه روی تمام صفحات وب معادل 1 است. به علاوه، گاهی اوقات معبر مخابراتی اضافه می کنیم، که در آن می توانیم هر یک از صفحات وب را کاملاً تصادفی جابه جا کنیم. </w:t>
      </w:r>
    </w:p>
    <w:p w:rsidR="00003C5D" w:rsidRDefault="001943CA" w:rsidP="00A974AB">
      <w:pPr>
        <w:tabs>
          <w:tab w:val="right" w:pos="540"/>
        </w:tabs>
      </w:pPr>
      <w:r w:rsidRPr="00A77F26">
        <w:rPr>
          <w:rFonts w:hint="cs"/>
          <w:rtl/>
        </w:rPr>
        <w:t xml:space="preserve">فرض کنید </w:t>
      </w:r>
      <w:r w:rsidRPr="00A77F26">
        <w:t>A</w:t>
      </w:r>
      <w:r w:rsidRPr="00A77F26">
        <w:rPr>
          <w:rFonts w:hint="cs"/>
          <w:rtl/>
        </w:rPr>
        <w:t xml:space="preserve"> مجموعه ای از کران ها در گراف باشد. فرض کنید </w:t>
      </w:r>
      <w:r w:rsidRPr="00A77F26">
        <w:rPr>
          <w:rFonts w:ascii="Modern No. 20" w:hAnsi="Modern No. 20"/>
        </w:rPr>
        <w:t>π</w:t>
      </w:r>
      <w:r w:rsidRPr="00A77F26">
        <w:rPr>
          <w:vertAlign w:val="subscript"/>
        </w:rPr>
        <w:t>i</w:t>
      </w:r>
      <w:r w:rsidRPr="00A77F26">
        <w:rPr>
          <w:rFonts w:hint="cs"/>
          <w:rtl/>
        </w:rPr>
        <w:t xml:space="preserve"> بیانگر احتمال حالت پایای گره </w:t>
      </w:r>
      <w:r w:rsidRPr="00A77F26">
        <w:t>i</w:t>
      </w:r>
      <w:r w:rsidRPr="00A77F26">
        <w:rPr>
          <w:rFonts w:hint="cs"/>
          <w:rtl/>
        </w:rPr>
        <w:t xml:space="preserve"> در عبور تصادفی باشد و </w:t>
      </w:r>
      <w:r w:rsidRPr="00A77F26">
        <w:t>p=</w:t>
      </w:r>
      <w:r w:rsidR="00A974AB">
        <w:t>(</w:t>
      </w:r>
      <w:r w:rsidRPr="00A77F26">
        <w:t>p</w:t>
      </w:r>
      <w:r w:rsidRPr="00A77F26">
        <w:rPr>
          <w:vertAlign w:val="subscript"/>
        </w:rPr>
        <w:t>ij</w:t>
      </w:r>
      <w:r w:rsidR="00A974AB">
        <w:t>)</w:t>
      </w:r>
      <w:r w:rsidRPr="00A77F26">
        <w:rPr>
          <w:rFonts w:hint="cs"/>
          <w:rtl/>
        </w:rPr>
        <w:t xml:space="preserve"> نیز معرف ماتریکس انتقال برای فرآیند عبور تصادفی باشد. فرض کنید </w:t>
      </w:r>
      <w:r w:rsidRPr="00A77F26">
        <w:rPr>
          <w:rFonts w:ascii="Cambria Math" w:eastAsia="MS Gothic" w:hAnsi="Cambria Math" w:cs="Cambria Math" w:hint="cs"/>
          <w:rtl/>
        </w:rPr>
        <w:t>∝</w:t>
      </w:r>
      <w:r w:rsidRPr="00A77F26">
        <w:rPr>
          <w:rFonts w:hint="cs"/>
          <w:rtl/>
        </w:rPr>
        <w:t xml:space="preserve"> بیانگر احتمال معبر مخابراتی در یک مرحله معین و </w:t>
      </w:r>
      <w:r w:rsidRPr="00A77F26">
        <w:t>q</w:t>
      </w:r>
      <w:r w:rsidRPr="00A77F26">
        <w:rPr>
          <w:vertAlign w:val="subscript"/>
        </w:rPr>
        <w:t>i</w:t>
      </w:r>
      <w:r w:rsidRPr="00A77F26">
        <w:rPr>
          <w:rFonts w:hint="cs"/>
          <w:rtl/>
        </w:rPr>
        <w:t xml:space="preserve"> بیانگر مقدار </w:t>
      </w:r>
      <w:r w:rsidRPr="00A77F26">
        <w:t>i</w:t>
      </w:r>
      <w:r w:rsidRPr="00A77F26">
        <w:rPr>
          <w:rFonts w:hint="cs"/>
          <w:rtl/>
        </w:rPr>
        <w:t xml:space="preserve"> ام بردار احتمال برای تمام گره هایی باشد که احتمال حضور معبر مخابراتی در گره </w:t>
      </w:r>
      <w:r w:rsidRPr="00A77F26">
        <w:t>i</w:t>
      </w:r>
      <w:r w:rsidR="00003C5D">
        <w:rPr>
          <w:rFonts w:hint="cs"/>
          <w:rtl/>
        </w:rPr>
        <w:t xml:space="preserve"> در هر مرحله</w:t>
      </w:r>
      <w:r w:rsidRPr="00A77F26">
        <w:rPr>
          <w:rFonts w:hint="cs"/>
          <w:rtl/>
        </w:rPr>
        <w:t xml:space="preserve"> معین را مشخص می کنند. در حال حاضر، فرض را بر این می گذاریم که همه مقادیر </w:t>
      </w:r>
      <w:r w:rsidRPr="00A77F26">
        <w:t>q</w:t>
      </w:r>
      <w:r w:rsidRPr="00A77F26">
        <w:rPr>
          <w:vertAlign w:val="subscript"/>
        </w:rPr>
        <w:t>i</w:t>
      </w:r>
      <w:r w:rsidRPr="00A77F26">
        <w:rPr>
          <w:rFonts w:hint="cs"/>
          <w:rtl/>
        </w:rPr>
        <w:t xml:space="preserve"> یکسان و برابر با </w:t>
      </w:r>
      <w:r w:rsidRPr="00A77F26">
        <w:t>1/n</w:t>
      </w:r>
      <w:r w:rsidRPr="00A77F26">
        <w:rPr>
          <w:rFonts w:hint="cs"/>
          <w:rtl/>
        </w:rPr>
        <w:t xml:space="preserve"> باشند، که </w:t>
      </w:r>
      <w:r w:rsidRPr="00A77F26">
        <w:t xml:space="preserve"> n</w:t>
      </w:r>
      <w:r w:rsidRPr="00A77F26">
        <w:rPr>
          <w:rFonts w:hint="cs"/>
          <w:rtl/>
        </w:rPr>
        <w:t>معادل تعداد کلی گره ها است. آن</w:t>
      </w:r>
      <w:r w:rsidR="00003C5D">
        <w:rPr>
          <w:rFonts w:hint="cs"/>
          <w:rtl/>
        </w:rPr>
        <w:t xml:space="preserve"> </w:t>
      </w:r>
      <w:r w:rsidRPr="00A77F26">
        <w:rPr>
          <w:rFonts w:hint="cs"/>
          <w:rtl/>
        </w:rPr>
        <w:t xml:space="preserve">گاه برای گره معین </w:t>
      </w:r>
      <w:r w:rsidRPr="00A77F26">
        <w:t>i</w:t>
      </w:r>
      <w:r w:rsidR="00003C5D">
        <w:rPr>
          <w:rFonts w:hint="cs"/>
          <w:rtl/>
        </w:rPr>
        <w:t xml:space="preserve"> می توانیم رابطه</w:t>
      </w:r>
      <w:r w:rsidRPr="00A77F26">
        <w:rPr>
          <w:rFonts w:hint="cs"/>
          <w:rtl/>
        </w:rPr>
        <w:t xml:space="preserve"> حالت پایای زیر را استخراج کنیم:                             </w:t>
      </w:r>
    </w:p>
    <w:p w:rsidR="00003C5D" w:rsidRDefault="00003C5D" w:rsidP="00003C5D">
      <w:pPr>
        <w:pStyle w:val="a9"/>
      </w:pPr>
      <w:bookmarkStart w:id="289" w:name="_Ref408953641"/>
      <w:r>
        <w:rPr>
          <w:rFonts w:hint="cs"/>
          <w:rtl/>
        </w:rPr>
        <w:t>معادله</w:t>
      </w:r>
      <w:r>
        <w:rPr>
          <w:rtl/>
        </w:rPr>
        <w:t xml:space="preserve"> </w:t>
      </w:r>
      <w:r>
        <w:rPr>
          <w:rtl/>
        </w:rPr>
        <w:fldChar w:fldCharType="begin"/>
      </w:r>
      <w:r>
        <w:rPr>
          <w:rtl/>
        </w:rPr>
        <w:instrText xml:space="preserve"> </w:instrText>
      </w:r>
      <w:r>
        <w:instrText>SEQ</w:instrText>
      </w:r>
      <w:r>
        <w:rPr>
          <w:rtl/>
        </w:rPr>
        <w:instrText xml:space="preserve"> </w:instrText>
      </w:r>
      <w:r>
        <w:instrText>Equation \* ARABIC</w:instrText>
      </w:r>
      <w:r>
        <w:rPr>
          <w:rtl/>
        </w:rPr>
        <w:instrText xml:space="preserve"> </w:instrText>
      </w:r>
      <w:r>
        <w:rPr>
          <w:rtl/>
        </w:rPr>
        <w:fldChar w:fldCharType="separate"/>
      </w:r>
      <w:r w:rsidR="00607008">
        <w:rPr>
          <w:noProof/>
          <w:rtl/>
        </w:rPr>
        <w:t>2</w:t>
      </w:r>
      <w:r>
        <w:rPr>
          <w:rtl/>
        </w:rPr>
        <w:fldChar w:fldCharType="end"/>
      </w:r>
      <w:bookmarkEnd w:id="289"/>
    </w:p>
    <w:p w:rsidR="001943CA" w:rsidRPr="00A77F26" w:rsidRDefault="00D032AA" w:rsidP="00003C5D">
      <w:pPr>
        <w:tabs>
          <w:tab w:val="right" w:pos="540"/>
        </w:tabs>
        <w:jc w:val="center"/>
        <w:rPr>
          <w:rtl/>
        </w:rPr>
      </w:pPr>
      <m:oMathPara>
        <m:oMath>
          <m:sSub>
            <m:sSubPr>
              <m:ctrlPr>
                <w:rPr>
                  <w:rFonts w:ascii="Cambria Math" w:hAnsi="Cambria Math"/>
                  <w:i/>
                </w:rPr>
              </m:ctrlPr>
            </m:sSubPr>
            <m:e>
              <m:r>
                <w:rPr>
                  <w:rFonts w:ascii="Cambria Math" w:hAnsi="Cambria Math" w:cs="Cambria Math" w:hint="cs"/>
                  <w:rtl/>
                </w:rPr>
                <m:t>π</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j,i)ϵA</m:t>
              </m:r>
            </m:sub>
            <m:sup/>
            <m:e>
              <m:sSub>
                <m:sSubPr>
                  <m:ctrlPr>
                    <w:rPr>
                      <w:rFonts w:ascii="Cambria Math" w:hAnsi="Cambria Math"/>
                      <w:i/>
                    </w:rPr>
                  </m:ctrlPr>
                </m:sSubPr>
                <m:e>
                  <m:r>
                    <w:rPr>
                      <w:rFonts w:ascii="Cambria Math" w:hAnsi="Cambria Math"/>
                    </w:rPr>
                    <m:t>π</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i</m:t>
                  </m:r>
                </m:sub>
              </m:sSub>
              <m:r>
                <w:rPr>
                  <w:rFonts w:ascii="Cambria Math" w:hAnsi="Cambria Math"/>
                </w:rPr>
                <m:t>.</m:t>
              </m:r>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nary>
        </m:oMath>
      </m:oMathPara>
    </w:p>
    <w:p w:rsidR="001943CA" w:rsidRPr="00A77F26" w:rsidRDefault="001943CA" w:rsidP="00003C5D">
      <w:pPr>
        <w:tabs>
          <w:tab w:val="right" w:pos="540"/>
        </w:tabs>
        <w:rPr>
          <w:rtl/>
        </w:rPr>
      </w:pPr>
      <w:r w:rsidRPr="00A77F26">
        <w:rPr>
          <w:rFonts w:hint="cs"/>
          <w:rtl/>
        </w:rPr>
        <w:t xml:space="preserve">لازم به ذکر است که می توانیم </w:t>
      </w:r>
      <w:r w:rsidR="00003C5D">
        <w:rPr>
          <w:rtl/>
        </w:rPr>
        <w:fldChar w:fldCharType="begin"/>
      </w:r>
      <w:r w:rsidR="00003C5D">
        <w:rPr>
          <w:rtl/>
        </w:rPr>
        <w:instrText xml:space="preserve"> </w:instrText>
      </w:r>
      <w:r w:rsidR="00003C5D">
        <w:rPr>
          <w:rFonts w:hint="cs"/>
        </w:rPr>
        <w:instrText>REF</w:instrText>
      </w:r>
      <w:r w:rsidR="00003C5D">
        <w:rPr>
          <w:rFonts w:hint="cs"/>
          <w:rtl/>
        </w:rPr>
        <w:instrText xml:space="preserve"> _</w:instrText>
      </w:r>
      <w:r w:rsidR="00003C5D">
        <w:rPr>
          <w:rFonts w:hint="cs"/>
        </w:rPr>
        <w:instrText>Ref408953641 \h</w:instrText>
      </w:r>
      <w:r w:rsidR="00003C5D">
        <w:rPr>
          <w:rtl/>
        </w:rPr>
        <w:instrText xml:space="preserve"> </w:instrText>
      </w:r>
      <w:r w:rsidR="00003C5D">
        <w:rPr>
          <w:rtl/>
        </w:rPr>
      </w:r>
      <w:r w:rsidR="00003C5D">
        <w:rPr>
          <w:rtl/>
        </w:rPr>
        <w:fldChar w:fldCharType="separate"/>
      </w:r>
      <w:r w:rsidR="00607008">
        <w:rPr>
          <w:rFonts w:hint="cs"/>
          <w:rtl/>
        </w:rPr>
        <w:t>معادله</w:t>
      </w:r>
      <w:r w:rsidR="00607008">
        <w:rPr>
          <w:rtl/>
        </w:rPr>
        <w:t xml:space="preserve"> </w:t>
      </w:r>
      <w:r w:rsidR="00607008">
        <w:rPr>
          <w:noProof/>
          <w:rtl/>
        </w:rPr>
        <w:t>2</w:t>
      </w:r>
      <w:r w:rsidR="00003C5D">
        <w:rPr>
          <w:rtl/>
        </w:rPr>
        <w:fldChar w:fldCharType="end"/>
      </w:r>
      <w:r w:rsidR="00003C5D">
        <w:rPr>
          <w:rFonts w:hint="cs"/>
          <w:rtl/>
        </w:rPr>
        <w:t xml:space="preserve"> </w:t>
      </w:r>
      <w:r w:rsidRPr="00A77F26">
        <w:rPr>
          <w:rFonts w:hint="cs"/>
          <w:rtl/>
        </w:rPr>
        <w:t xml:space="preserve">را برای هر یک از گره ها استخراج کنیم؛ که موجب یک سیستم خطی از معادله های مربوط به احتمال جابه جایی می شود. راه حل ها برای این سیستم باعث ایجاد بردار رتبه بندی صفحه </w:t>
      </w:r>
      <w:r w:rsidRPr="00A77F26">
        <w:rPr>
          <w:rFonts w:ascii="Times New Roman" w:hAnsi="Times New Roman" w:cs="Times New Roman" w:hint="cs"/>
          <w:rtl/>
        </w:rPr>
        <w:t>π</w:t>
      </w:r>
      <w:r w:rsidRPr="00A77F26">
        <w:rPr>
          <w:rFonts w:hint="cs"/>
          <w:rtl/>
        </w:rPr>
        <w:t xml:space="preserve"> می شود. این سیستم خطی دارای </w:t>
      </w:r>
      <w:r w:rsidRPr="00A77F26">
        <w:t>n</w:t>
      </w:r>
      <w:r w:rsidRPr="00A77F26">
        <w:rPr>
          <w:rFonts w:hint="cs"/>
          <w:rtl/>
        </w:rPr>
        <w:t xml:space="preserve"> متغیر و </w:t>
      </w:r>
      <w:r w:rsidRPr="00A77F26">
        <w:t>n</w:t>
      </w:r>
      <w:r w:rsidRPr="00A77F26">
        <w:rPr>
          <w:rFonts w:hint="cs"/>
          <w:rtl/>
        </w:rPr>
        <w:t xml:space="preserve"> محدودیت متفاوت است و به همین خاطر می توان آن را در فضای </w:t>
      </w:r>
      <w:r w:rsidRPr="00A77F26">
        <w:t>n</w:t>
      </w:r>
      <w:r w:rsidRPr="00A77F26">
        <w:rPr>
          <w:vertAlign w:val="superscript"/>
        </w:rPr>
        <w:t>2</w:t>
      </w:r>
      <w:r w:rsidRPr="00A77F26">
        <w:rPr>
          <w:rFonts w:hint="cs"/>
          <w:rtl/>
        </w:rPr>
        <w:t xml:space="preserve"> در بدترین حالت ممکن تعریف کرد. راه حل برای این سیستم خطی نیازمند عملیات ماتریکس است که در تمام گره ها دست کم درجه </w:t>
      </w:r>
      <w:r w:rsidR="00003C5D">
        <w:rPr>
          <w:rFonts w:hint="cs"/>
          <w:rtl/>
        </w:rPr>
        <w:t>2</w:t>
      </w:r>
      <w:r w:rsidRPr="00A77F26">
        <w:rPr>
          <w:rFonts w:hint="cs"/>
          <w:rtl/>
        </w:rPr>
        <w:t xml:space="preserve"> (و حداکثر درجه 3) است. این می تواند در عمل بسیار پرهزینه باشد. البته، از آن</w:t>
      </w:r>
      <w:r w:rsidR="00003C5D">
        <w:rPr>
          <w:rFonts w:hint="cs"/>
          <w:rtl/>
        </w:rPr>
        <w:t xml:space="preserve"> </w:t>
      </w:r>
      <w:r w:rsidRPr="00A77F26">
        <w:rPr>
          <w:rFonts w:hint="cs"/>
          <w:rtl/>
        </w:rPr>
        <w:t xml:space="preserve">جایی که رتبه بندی صفحه باید در مرحله گروهی فقط یک بار محاسبه و ارزیابی شود، اجرای آن با استفاده از تعداد اندکی تکنیک های ماتریکس دارای طراحی دقیق امکان پذیر خواهد بود. الگوریتم </w:t>
      </w:r>
      <w:r w:rsidR="00003C5D">
        <w:t>P</w:t>
      </w:r>
      <w:r w:rsidRPr="00A77F26">
        <w:t>ageRank</w:t>
      </w:r>
      <w:r w:rsidRPr="00A77F26">
        <w:rPr>
          <w:rFonts w:hint="cs"/>
          <w:rtl/>
        </w:rPr>
        <w:t xml:space="preserve"> از یک رویکرد تناوبی استفاده می کند که بردارهای اصلی ماتریکس اتصا</w:t>
      </w:r>
      <w:r w:rsidR="00003C5D">
        <w:rPr>
          <w:rFonts w:hint="cs"/>
          <w:rtl/>
        </w:rPr>
        <w:t>ل متعارف شبکه را محاسبه می کند.</w:t>
      </w:r>
    </w:p>
    <w:p w:rsidR="001943CA" w:rsidRPr="00A77F26" w:rsidRDefault="001943CA" w:rsidP="007F44B0">
      <w:pPr>
        <w:tabs>
          <w:tab w:val="right" w:pos="540"/>
        </w:tabs>
        <w:rPr>
          <w:rtl/>
        </w:rPr>
      </w:pPr>
      <w:r w:rsidRPr="00A77F26">
        <w:rPr>
          <w:rFonts w:hint="cs"/>
          <w:rtl/>
        </w:rPr>
        <w:t xml:space="preserve">لازم به ذکر است که الگوریتم </w:t>
      </w:r>
      <w:r w:rsidR="00003C5D">
        <w:t>P</w:t>
      </w:r>
      <w:r w:rsidRPr="00A77F26">
        <w:t>ageRank</w:t>
      </w:r>
      <w:r w:rsidRPr="00A77F26">
        <w:rPr>
          <w:rFonts w:hint="cs"/>
          <w:rtl/>
        </w:rPr>
        <w:t xml:space="preserve"> در طی فرآیند رتبه بندی فقط به ساختار اتصال توجه می کند و فاقد هرگونه اطلاعاتی درباره محتوی صفحات اصلی وب است. یک مفهوم کاملاً نزدیک م</w:t>
      </w:r>
      <w:r w:rsidR="00003C5D">
        <w:rPr>
          <w:rFonts w:hint="cs"/>
          <w:rtl/>
        </w:rPr>
        <w:t>ربوط به رتبه بندی حساس به موضوع</w:t>
      </w:r>
      <w:r w:rsidRPr="00A77F26">
        <w:rPr>
          <w:rFonts w:hint="cs"/>
          <w:rtl/>
        </w:rPr>
        <w:t xml:space="preserve"> است که در آن از موضوعات صفحات وب در فرآیند رتبه بندی استفاده می کنیم. ایده اصلی در این گونه روش ها، ایجاد امکان معبر مخابراتی اختصاصی (یا جهش های اختصاصی) در طی فرایند گردش تصادفی است. در هر مرحله از عبور تصادفی مجاز به یک جابه جایی به مجموعه </w:t>
      </w:r>
      <w:r w:rsidRPr="00A77F26">
        <w:t>S</w:t>
      </w:r>
      <w:r w:rsidRPr="00A77F26">
        <w:rPr>
          <w:rFonts w:hint="cs"/>
          <w:rtl/>
        </w:rPr>
        <w:t xml:space="preserve"> صفحات که مرتبط با موضوع جستجو هستند، خواهیم بود. در غیر این</w:t>
      </w:r>
      <w:r w:rsidR="00003C5D">
        <w:rPr>
          <w:rFonts w:hint="cs"/>
          <w:rtl/>
        </w:rPr>
        <w:t xml:space="preserve"> </w:t>
      </w:r>
      <w:r w:rsidRPr="00A77F26">
        <w:rPr>
          <w:rFonts w:hint="cs"/>
          <w:rtl/>
        </w:rPr>
        <w:t>صورت، عبور تصادفی به شیوه استاندارد خود با احتمال (</w:t>
      </w:r>
      <w:r w:rsidRPr="00A77F26">
        <w:rPr>
          <w:rFonts w:ascii="Cambria Math" w:eastAsia="MS Gothic" w:hAnsi="Cambria Math" w:cs="Cambria Math" w:hint="cs"/>
          <w:rtl/>
        </w:rPr>
        <w:t>∝</w:t>
      </w:r>
      <w:r w:rsidRPr="00A77F26">
        <w:rPr>
          <w:rFonts w:hint="cs"/>
          <w:rtl/>
        </w:rPr>
        <w:t xml:space="preserve"> ـ1) ادامه پیدا می کند. این عمل به سادگی با تعدیل بردار </w:t>
      </w:r>
      <w:r w:rsidRPr="00A77F26">
        <w:t>q=(q</w:t>
      </w:r>
      <w:r w:rsidRPr="00A77F26">
        <w:rPr>
          <w:vertAlign w:val="subscript"/>
        </w:rPr>
        <w:t>1</w:t>
      </w:r>
      <w:r w:rsidRPr="00A77F26">
        <w:t>…q</w:t>
      </w:r>
      <w:r w:rsidRPr="00A77F26">
        <w:rPr>
          <w:vertAlign w:val="subscript"/>
        </w:rPr>
        <w:t>n</w:t>
      </w:r>
      <w:r w:rsidRPr="00A77F26">
        <w:t>)</w:t>
      </w:r>
      <w:r w:rsidRPr="00A77F26">
        <w:rPr>
          <w:rFonts w:hint="cs"/>
          <w:rtl/>
        </w:rPr>
        <w:t xml:space="preserve"> محقق می شود، به طوری که اجزاء و مؤلفه های مناسب در این بردار را برابر با 1 و سایر مؤلفه ها را برابر با 0 قرار می دهیم. آخرین احتمالات حالت پایا با این عبور تصادفی تعدیل شده</w:t>
      </w:r>
      <w:r w:rsidR="00003C5D">
        <w:rPr>
          <w:rFonts w:hint="cs"/>
          <w:rtl/>
        </w:rPr>
        <w:t>،</w:t>
      </w:r>
      <w:r w:rsidRPr="00A77F26">
        <w:rPr>
          <w:rFonts w:hint="cs"/>
          <w:rtl/>
        </w:rPr>
        <w:t xml:space="preserve"> رتبه بندی صفحه حساس به موضوع را تعیین می کند. هر چه احتمال </w:t>
      </w:r>
      <w:r w:rsidRPr="00A77F26">
        <w:rPr>
          <w:rFonts w:ascii="Cambria Math" w:eastAsia="MS Gothic" w:hAnsi="Cambria Math" w:cs="Cambria Math" w:hint="cs"/>
          <w:rtl/>
        </w:rPr>
        <w:t>∝</w:t>
      </w:r>
      <w:r w:rsidRPr="00A77F26">
        <w:rPr>
          <w:rFonts w:hint="cs"/>
          <w:rtl/>
        </w:rPr>
        <w:t xml:space="preserve"> بیشتر باشد، آخرین رتبه بندی صفحه بیشتر به سمت مجموعه </w:t>
      </w:r>
      <w:r w:rsidRPr="00A77F26">
        <w:t>S</w:t>
      </w:r>
      <w:r w:rsidRPr="00A77F26">
        <w:rPr>
          <w:rFonts w:hint="cs"/>
          <w:rtl/>
        </w:rPr>
        <w:t xml:space="preserve"> سوق پیدا می کند. از آن</w:t>
      </w:r>
      <w:r w:rsidR="00003C5D">
        <w:rPr>
          <w:rFonts w:hint="cs"/>
          <w:rtl/>
        </w:rPr>
        <w:t xml:space="preserve"> </w:t>
      </w:r>
      <w:r w:rsidRPr="00A77F26">
        <w:rPr>
          <w:rFonts w:hint="cs"/>
          <w:rtl/>
        </w:rPr>
        <w:t xml:space="preserve">جایی که هر بردار خصوصی سازی حساس به موضع نیازمند ذخیره یک بردار رتبه بندی بسیار بزرگ است، ممکن است با استفاده از چند نمونه یا صفحات معتبر اقدام به پیش محاسبه بردار به شیوه ای </w:t>
      </w:r>
      <w:r w:rsidRPr="00A77F26">
        <w:rPr>
          <w:rFonts w:hint="cs"/>
          <w:rtl/>
        </w:rPr>
        <w:lastRenderedPageBreak/>
        <w:t xml:space="preserve">محدود کند. هدف این است که از تعداد محدودی از این بردارهای خصوصی سازی </w:t>
      </w:r>
      <w:r w:rsidRPr="00A77F26">
        <w:t>q</w:t>
      </w:r>
      <w:r w:rsidRPr="00A77F26">
        <w:rPr>
          <w:rFonts w:hint="cs"/>
          <w:rtl/>
        </w:rPr>
        <w:t xml:space="preserve"> استفاده کنیم و بردارهای رتبه بندی صفحه اختصاصی متناظر </w:t>
      </w:r>
      <w:r w:rsidRPr="00A77F26">
        <w:rPr>
          <w:rFonts w:ascii="Times New Roman" w:hAnsi="Times New Roman" w:cs="Times New Roman" w:hint="cs"/>
          <w:rtl/>
        </w:rPr>
        <w:t>π</w:t>
      </w:r>
      <w:r w:rsidRPr="00A77F26">
        <w:rPr>
          <w:rFonts w:hint="cs"/>
          <w:rtl/>
        </w:rPr>
        <w:t xml:space="preserve"> را برای این صفحات معتبر تعیین کنیم. ترکیب سنجیده ای از این بردارهای مختلف رتبه بندی اختصاصی (برای صفحات معتبر) به منظور تعیین پاسخ به مجموعه پرس و جوی معین مورد استفاده قرار می گیرد. البته، این روی</w:t>
      </w:r>
      <w:r w:rsidR="00003C5D">
        <w:rPr>
          <w:rFonts w:hint="cs"/>
          <w:rtl/>
        </w:rPr>
        <w:t>کرد از نظر سطح غیر یکنواخ</w:t>
      </w:r>
      <w:r w:rsidRPr="00A77F26">
        <w:rPr>
          <w:rFonts w:hint="cs"/>
          <w:rtl/>
        </w:rPr>
        <w:t>ت که می توان</w:t>
      </w:r>
      <w:r w:rsidR="00003C5D">
        <w:rPr>
          <w:rFonts w:hint="cs"/>
          <w:rtl/>
        </w:rPr>
        <w:t>د در آن اختصاصی سازی را اجرا کن</w:t>
      </w:r>
      <w:r w:rsidRPr="00A77F26">
        <w:rPr>
          <w:rFonts w:hint="cs"/>
          <w:rtl/>
        </w:rPr>
        <w:t xml:space="preserve">د با محدودیت هایی مواجه است. در </w:t>
      </w:r>
      <w:r w:rsidR="00A974AB">
        <w:rPr>
          <w:rtl/>
        </w:rPr>
        <w:fldChar w:fldCharType="begin"/>
      </w:r>
      <w:r w:rsidR="00A974AB">
        <w:rPr>
          <w:rtl/>
        </w:rPr>
        <w:instrText xml:space="preserve"> </w:instrText>
      </w:r>
      <w:r w:rsidR="00A974AB">
        <w:instrText>ADDIN EN.CITE &lt;EndNote&gt;&lt;Cite&gt;&lt;Author&gt;Fogaras&lt;/Author&gt;&lt;Year&gt;2005&lt;/Year&gt;&lt;RecNum&gt;144&lt;/RecNum&gt;&lt;DisplayText&gt;[85]&lt;/DisplayText&gt;&lt;record&gt;&lt;rec-number&gt;144&lt;/rec-number&gt;&lt;foreign-keys&gt;&lt;key app="EN" db-id="5vaes0fpbfpepxedwv65twzav09zxxw9p5xs" timestamp="1421178160"&gt;1</w:instrText>
      </w:r>
      <w:r w:rsidR="00A974AB">
        <w:rPr>
          <w:rtl/>
        </w:rPr>
        <w:instrText>44&lt;/</w:instrText>
      </w:r>
      <w:r w:rsidR="00A974AB">
        <w:instrText>key&gt;&lt;/foreign-keys&gt;&lt;ref-type name="Journal Article"&gt;17&lt;/ref-type&gt;&lt;contributors&gt;&lt;authors&gt;&lt;author&gt;Fogaras, Daniel&lt;/author&gt;&lt;author&gt;Racz, Balazs&lt;/author&gt;&lt;author&gt;Csalogany, Karoly&lt;/author&gt;&lt;author&gt;Sarlos, Tamas&lt;/author&gt;&lt;/authors&gt;&lt;/contributors&gt;&lt;titles&gt;&lt;title&gt;Towards Scaling Fully Personalized PageRank: Algorithms, Lower Bounds, and Experiments&lt;/title&gt;&lt;alt-title&gt;Internet Math.&lt;/alt-title&gt;&lt;/titles&gt;&lt;alt-periodical&gt;&lt;abbr-1&gt;Internet Math.&lt;/abbr-1&gt;&lt;/alt-periodical&gt;&lt;pages&gt;333-358&lt;/pages&gt;&lt;dates&gt;&lt;year&gt;2005&lt;/year&gt;&lt;pub-dates&gt;&lt;date&gt;2005&lt;/date&gt;&lt;/pub-dates&gt;&lt;/dates&gt;&lt;publisher&gt;A K Peters, Ltd.&lt;/publisher&gt;&lt;isbn&gt;1542-7951&lt;/isbn&gt;&lt;urls&gt;&lt;related-urls&gt;&lt;url&gt;http://projecteuclid.org/euclid.im/1150474886&lt;/url&gt;&lt;/related-urls&gt;&lt;/urls&gt;&lt;language&gt;en&lt;/language&gt;&lt;/record&gt;&lt;/Cite&gt;&lt;/EndNote</w:instrText>
      </w:r>
      <w:r w:rsidR="00A974AB">
        <w:rPr>
          <w:rtl/>
        </w:rPr>
        <w:instrText>&gt;</w:instrText>
      </w:r>
      <w:r w:rsidR="00A974AB">
        <w:rPr>
          <w:rtl/>
        </w:rPr>
        <w:fldChar w:fldCharType="separate"/>
      </w:r>
      <w:r w:rsidR="00A974AB">
        <w:rPr>
          <w:noProof/>
          <w:rtl/>
        </w:rPr>
        <w:t>[</w:t>
      </w:r>
      <w:hyperlink w:anchor="_ENREF_85" w:tooltip="Fogaras, 2005 #144" w:history="1">
        <w:r w:rsidR="007F44B0">
          <w:rPr>
            <w:noProof/>
            <w:rtl/>
          </w:rPr>
          <w:t>85</w:t>
        </w:r>
      </w:hyperlink>
      <w:r w:rsidR="00A974AB">
        <w:rPr>
          <w:noProof/>
          <w:rtl/>
        </w:rPr>
        <w:t>]</w:t>
      </w:r>
      <w:r w:rsidR="00A974AB">
        <w:rPr>
          <w:rtl/>
        </w:rPr>
        <w:fldChar w:fldCharType="end"/>
      </w:r>
      <w:r w:rsidRPr="00A77F26">
        <w:rPr>
          <w:rFonts w:hint="cs"/>
          <w:rtl/>
        </w:rPr>
        <w:t xml:space="preserve"> نشان داده شده است که رتبه بندی کاملاً اختصاصی که در آن می توانیم عبور تصادفی را به سمت مجموعه ای دلخواه از صفحات وب سوق دهیم، همواره نیازمند فضای دست کم درجه دوم در بدترین حالت است. بنابراین، رویکرد معرفی شده در </w:t>
      </w:r>
      <w:r w:rsidR="00A974AB">
        <w:rPr>
          <w:rtl/>
        </w:rPr>
        <w:fldChar w:fldCharType="begin"/>
      </w:r>
      <w:r w:rsidR="00A974AB">
        <w:rPr>
          <w:rtl/>
        </w:rPr>
        <w:instrText xml:space="preserve"> </w:instrText>
      </w:r>
      <w:r w:rsidR="00A974AB">
        <w:instrText>ADDIN EN.CITE &lt;EndNote&gt;&lt;Cite&gt;&lt;Author&gt;Fogaras&lt;/Author&gt;&lt;Year&gt;2005&lt;/Year&gt;&lt;RecNum&gt;144&lt;/RecNum&gt;&lt;DisplayText&gt;[85]&lt;/DisplayText&gt;&lt;record&gt;&lt;rec-number&gt;144&lt;/rec-number&gt;&lt;foreign-keys&gt;&lt;key app="EN" db-id="5vaes0fpbfpepxedwv65twzav09zxxw9p5xs" timestamp="1421178160"&gt;1</w:instrText>
      </w:r>
      <w:r w:rsidR="00A974AB">
        <w:rPr>
          <w:rtl/>
        </w:rPr>
        <w:instrText>44&lt;/</w:instrText>
      </w:r>
      <w:r w:rsidR="00A974AB">
        <w:instrText>key&gt;&lt;/foreign-keys&gt;&lt;ref-type name="Journal Article"&gt;17&lt;/ref-type&gt;&lt;contributors&gt;&lt;authors&gt;&lt;author&gt;Fogaras, Daniel&lt;/author&gt;&lt;author&gt;Racz, Balazs&lt;/author&gt;&lt;author&gt;Csalogany, Karoly&lt;/author&gt;&lt;author&gt;Sarlos, Tamas&lt;/author&gt;&lt;/authors&gt;&lt;/contributors&gt;&lt;titles&gt;&lt;title&gt;Towards Scaling Fully Personalized PageRank: Algorithms, Lower Bounds, and Experiments&lt;/title&gt;&lt;alt-title&gt;Internet Math.&lt;/alt-title&gt;&lt;/titles&gt;&lt;alt-periodical&gt;&lt;abbr-1&gt;Internet Math.&lt;/abbr-1&gt;&lt;/alt-periodical&gt;&lt;pages&gt;333-358&lt;/pages&gt;&lt;dates&gt;&lt;year&gt;2005&lt;/year&gt;&lt;pub-dates&gt;&lt;date&gt;2005&lt;/date&gt;&lt;/pub-dates&gt;&lt;/dates&gt;&lt;publisher&gt;A K Peters, Ltd.&lt;/publisher&gt;&lt;isbn&gt;1542-7951&lt;/isbn&gt;&lt;urls&gt;&lt;related-urls&gt;&lt;url&gt;http://projecteuclid.org/euclid.im/1150474886&lt;/url&gt;&lt;/related-urls&gt;&lt;/urls&gt;&lt;language&gt;en&lt;/language&gt;&lt;/record&gt;&lt;/Cite&gt;&lt;/EndNote</w:instrText>
      </w:r>
      <w:r w:rsidR="00A974AB">
        <w:rPr>
          <w:rtl/>
        </w:rPr>
        <w:instrText>&gt;</w:instrText>
      </w:r>
      <w:r w:rsidR="00A974AB">
        <w:rPr>
          <w:rtl/>
        </w:rPr>
        <w:fldChar w:fldCharType="separate"/>
      </w:r>
      <w:r w:rsidR="00A974AB">
        <w:rPr>
          <w:noProof/>
          <w:rtl/>
        </w:rPr>
        <w:t>[</w:t>
      </w:r>
      <w:hyperlink w:anchor="_ENREF_85" w:tooltip="Fogaras, 2005 #144" w:history="1">
        <w:r w:rsidR="007F44B0">
          <w:rPr>
            <w:noProof/>
            <w:rtl/>
          </w:rPr>
          <w:t>85</w:t>
        </w:r>
      </w:hyperlink>
      <w:r w:rsidR="00A974AB">
        <w:rPr>
          <w:noProof/>
          <w:rtl/>
        </w:rPr>
        <w:t>]</w:t>
      </w:r>
      <w:r w:rsidR="00A974AB">
        <w:rPr>
          <w:rtl/>
        </w:rPr>
        <w:fldChar w:fldCharType="end"/>
      </w:r>
      <w:r w:rsidR="00A974AB">
        <w:rPr>
          <w:rFonts w:hint="cs"/>
          <w:rtl/>
        </w:rPr>
        <w:t xml:space="preserve"> </w:t>
      </w:r>
      <w:r w:rsidRPr="00A77F26">
        <w:rPr>
          <w:rFonts w:hint="cs"/>
          <w:rtl/>
        </w:rPr>
        <w:t xml:space="preserve">نشان می دهد که استفاده از نمونه برداری </w:t>
      </w:r>
      <w:r w:rsidRPr="00A77F26">
        <w:t>Monte-</w:t>
      </w:r>
      <w:r w:rsidR="00A974AB">
        <w:t>C</w:t>
      </w:r>
      <w:r w:rsidRPr="00A77F26">
        <w:t>ar</w:t>
      </w:r>
      <w:r w:rsidR="00A974AB">
        <w:t>lo</w:t>
      </w:r>
      <w:r w:rsidRPr="00A77F26">
        <w:rPr>
          <w:rFonts w:hint="cs"/>
          <w:rtl/>
        </w:rPr>
        <w:t xml:space="preserve"> می تواند الزامات و محدودیت های فضا را به شدت کاهش دهد</w:t>
      </w:r>
      <w:r w:rsidR="00A974AB">
        <w:rPr>
          <w:rFonts w:hint="cs"/>
          <w:rtl/>
        </w:rPr>
        <w:t>،</w:t>
      </w:r>
      <w:r w:rsidRPr="00A77F26">
        <w:rPr>
          <w:rFonts w:hint="cs"/>
          <w:rtl/>
        </w:rPr>
        <w:t xml:space="preserve"> بدون این</w:t>
      </w:r>
      <w:r w:rsidR="00A974AB">
        <w:rPr>
          <w:rFonts w:hint="cs"/>
          <w:rtl/>
        </w:rPr>
        <w:t xml:space="preserve"> </w:t>
      </w:r>
      <w:r w:rsidRPr="00A77F26">
        <w:rPr>
          <w:rFonts w:hint="cs"/>
          <w:rtl/>
        </w:rPr>
        <w:t xml:space="preserve">که کیفیت را تحت تأثیر قرار دهد. روش مطرح شده در </w:t>
      </w:r>
      <w:r w:rsidR="00A974AB">
        <w:rPr>
          <w:rtl/>
        </w:rPr>
        <w:fldChar w:fldCharType="begin"/>
      </w:r>
      <w:r w:rsidR="00A974AB">
        <w:rPr>
          <w:rtl/>
        </w:rPr>
        <w:instrText xml:space="preserve"> </w:instrText>
      </w:r>
      <w:r w:rsidR="00A974AB">
        <w:instrText>ADDIN EN.CITE &lt;EndNote&gt;&lt;Cite&gt;&lt;Author&gt;Fogaras&lt;/Author&gt;&lt;Year&gt;2005&lt;/Year&gt;&lt;RecNum&gt;144&lt;/RecNum&gt;&lt;DisplayText&gt;[85]&lt;/DisplayText&gt;&lt;record&gt;&lt;rec-number&gt;144&lt;/rec-number&gt;&lt;foreign-keys&gt;&lt;key app="EN" db-id="5vaes0fpbfpepxedwv65twzav09zxxw9p5xs" timestamp="1421178160"&gt;1</w:instrText>
      </w:r>
      <w:r w:rsidR="00A974AB">
        <w:rPr>
          <w:rtl/>
        </w:rPr>
        <w:instrText>44&lt;/</w:instrText>
      </w:r>
      <w:r w:rsidR="00A974AB">
        <w:instrText>key&gt;&lt;/foreign-keys&gt;&lt;ref-type name="Journal Article"&gt;17&lt;/ref-type&gt;&lt;contributors&gt;&lt;authors&gt;&lt;author&gt;Fogaras, Daniel&lt;/author&gt;&lt;author&gt;Racz, Balazs&lt;/author&gt;&lt;author&gt;Csalogany, Karoly&lt;/author&gt;&lt;author&gt;Sarlos, Tamas&lt;/author&gt;&lt;/authors&gt;&lt;/contributors&gt;&lt;titles&gt;&lt;title&gt;Towards Scaling Fully Personalized PageRank: Algorithms, Lower Bounds, and Experiments&lt;/title&gt;&lt;alt-title&gt;Internet Math.&lt;/alt-title&gt;&lt;/titles&gt;&lt;alt-periodical&gt;&lt;abbr-1&gt;Internet Math.&lt;/abbr-1&gt;&lt;/alt-periodical&gt;&lt;pages&gt;333-358&lt;/pages&gt;&lt;dates&gt;&lt;year&gt;2005&lt;/year&gt;&lt;pub-dates&gt;&lt;date&gt;2005&lt;/date&gt;&lt;/pub-dates&gt;&lt;/dates&gt;&lt;publisher&gt;A K Peters, Ltd.&lt;/publisher&gt;&lt;isbn&gt;1542-7951&lt;/isbn&gt;&lt;urls&gt;&lt;related-urls&gt;&lt;url&gt;http://projecteuclid.org/euclid.im/1150474886&lt;/url&gt;&lt;/related-urls&gt;&lt;/urls&gt;&lt;language&gt;en&lt;/language&gt;&lt;/record&gt;&lt;/Cite&gt;&lt;/EndNote</w:instrText>
      </w:r>
      <w:r w:rsidR="00A974AB">
        <w:rPr>
          <w:rtl/>
        </w:rPr>
        <w:instrText>&gt;</w:instrText>
      </w:r>
      <w:r w:rsidR="00A974AB">
        <w:rPr>
          <w:rtl/>
        </w:rPr>
        <w:fldChar w:fldCharType="separate"/>
      </w:r>
      <w:r w:rsidR="00A974AB">
        <w:rPr>
          <w:noProof/>
          <w:rtl/>
        </w:rPr>
        <w:t>[</w:t>
      </w:r>
      <w:hyperlink w:anchor="_ENREF_85" w:tooltip="Fogaras, 2005 #144" w:history="1">
        <w:r w:rsidR="007F44B0">
          <w:rPr>
            <w:noProof/>
            <w:rtl/>
          </w:rPr>
          <w:t>85</w:t>
        </w:r>
      </w:hyperlink>
      <w:r w:rsidR="00A974AB">
        <w:rPr>
          <w:noProof/>
          <w:rtl/>
        </w:rPr>
        <w:t>]</w:t>
      </w:r>
      <w:r w:rsidR="00A974AB">
        <w:rPr>
          <w:rtl/>
        </w:rPr>
        <w:fldChar w:fldCharType="end"/>
      </w:r>
      <w:r w:rsidRPr="00A77F26">
        <w:rPr>
          <w:rFonts w:hint="cs"/>
          <w:rtl/>
        </w:rPr>
        <w:t xml:space="preserve"> نمونه های </w:t>
      </w:r>
      <w:r w:rsidRPr="00A77F26">
        <w:t>Monte-</w:t>
      </w:r>
      <w:r w:rsidR="00A974AB">
        <w:t>C</w:t>
      </w:r>
      <w:r w:rsidRPr="00A77F26">
        <w:t>arlo</w:t>
      </w:r>
      <w:r w:rsidRPr="00A77F26">
        <w:rPr>
          <w:rFonts w:hint="cs"/>
          <w:rtl/>
        </w:rPr>
        <w:t xml:space="preserve"> عبورهای تصادفی ویژه گره را پیش ذخیره می کند، که به عنوان اثر انگشت نیز شناخته می شوند. در </w:t>
      </w:r>
      <w:r w:rsidR="00A974AB">
        <w:rPr>
          <w:rtl/>
        </w:rPr>
        <w:fldChar w:fldCharType="begin"/>
      </w:r>
      <w:r w:rsidR="00A974AB">
        <w:rPr>
          <w:rtl/>
        </w:rPr>
        <w:instrText xml:space="preserve"> </w:instrText>
      </w:r>
      <w:r w:rsidR="00A974AB">
        <w:instrText>ADDIN EN.CITE &lt;EndNote&gt;&lt;Cite&gt;&lt;Author&gt;Fogaras&lt;/Author&gt;&lt;Year&gt;2005&lt;/Year&gt;&lt;RecNum&gt;144&lt;/RecNum&gt;&lt;DisplayText&gt;[85]&lt;/DisplayText&gt;&lt;record&gt;&lt;rec-number&gt;144&lt;/rec-number&gt;&lt;foreign-keys&gt;&lt;key app="EN" db-id="5vaes0fpbfpepxedwv65twzav09zxxw9p5xs" timestamp="1421178160"&gt;1</w:instrText>
      </w:r>
      <w:r w:rsidR="00A974AB">
        <w:rPr>
          <w:rtl/>
        </w:rPr>
        <w:instrText>44&lt;/</w:instrText>
      </w:r>
      <w:r w:rsidR="00A974AB">
        <w:instrText>key&gt;&lt;/foreign-keys&gt;&lt;ref-type name="Journal Article"&gt;17&lt;/ref-type&gt;&lt;contributors&gt;&lt;authors&gt;&lt;author&gt;Fogaras, Daniel&lt;/author&gt;&lt;author&gt;Racz, Balazs&lt;/author&gt;&lt;author&gt;Csalogany, Karoly&lt;/author&gt;&lt;author&gt;Sarlos, Tamas&lt;/author&gt;&lt;/authors&gt;&lt;/contributors&gt;&lt;titles&gt;&lt;title&gt;Towards Scaling Fully Personalized PageRank: Algorithms, Lower Bounds, and Experiments&lt;/title&gt;&lt;alt-title&gt;Internet Math.&lt;/alt-title&gt;&lt;/titles&gt;&lt;alt-periodical&gt;&lt;abbr-1&gt;Internet Math.&lt;/abbr-1&gt;&lt;/alt-periodical&gt;&lt;pages&gt;333-358&lt;/pages&gt;&lt;dates&gt;&lt;year&gt;2005&lt;/year&gt;&lt;pub-dates&gt;&lt;date&gt;2005&lt;/date&gt;&lt;/pub-dates&gt;&lt;/dates&gt;&lt;publisher&gt;A K Peters, Ltd.&lt;/publisher&gt;&lt;isbn&gt;1542-7951&lt;/isbn&gt;&lt;urls&gt;&lt;related-urls&gt;&lt;url&gt;http://projecteuclid.org/euclid.im/1150474886&lt;/url&gt;&lt;/related-urls&gt;&lt;/urls&gt;&lt;language&gt;en&lt;/language&gt;&lt;/record&gt;&lt;/Cite&gt;&lt;/EndNote</w:instrText>
      </w:r>
      <w:r w:rsidR="00A974AB">
        <w:rPr>
          <w:rtl/>
        </w:rPr>
        <w:instrText>&gt;</w:instrText>
      </w:r>
      <w:r w:rsidR="00A974AB">
        <w:rPr>
          <w:rtl/>
        </w:rPr>
        <w:fldChar w:fldCharType="separate"/>
      </w:r>
      <w:r w:rsidR="00A974AB">
        <w:rPr>
          <w:noProof/>
          <w:rtl/>
        </w:rPr>
        <w:t>[</w:t>
      </w:r>
      <w:hyperlink w:anchor="_ENREF_85" w:tooltip="Fogaras, 2005 #144" w:history="1">
        <w:r w:rsidR="007F44B0">
          <w:rPr>
            <w:noProof/>
            <w:rtl/>
          </w:rPr>
          <w:t>85</w:t>
        </w:r>
      </w:hyperlink>
      <w:r w:rsidR="00A974AB">
        <w:rPr>
          <w:noProof/>
          <w:rtl/>
        </w:rPr>
        <w:t>]</w:t>
      </w:r>
      <w:r w:rsidR="00A974AB">
        <w:rPr>
          <w:rtl/>
        </w:rPr>
        <w:fldChar w:fldCharType="end"/>
      </w:r>
      <w:r w:rsidRPr="00A77F26">
        <w:rPr>
          <w:rFonts w:hint="cs"/>
          <w:rtl/>
        </w:rPr>
        <w:t xml:space="preserve"> نشان داده شده است که در فضای محدود می توان با استفاده از این اثر انگشت ها به سطح بالایی از دقت دست پیدا کرد. کار بعدی که در </w:t>
      </w:r>
      <w:r w:rsidR="00183FCE">
        <w:rPr>
          <w:rtl/>
        </w:rPr>
        <w:fldChar w:fldCharType="begin"/>
      </w:r>
      <w:r w:rsidR="00183FCE">
        <w:rPr>
          <w:rtl/>
        </w:rPr>
        <w:instrText xml:space="preserve"> </w:instrText>
      </w:r>
      <w:r w:rsidR="00183FCE">
        <w:instrText>ADDIN EN.CITE &lt;EndNote&gt;&lt;Cite&gt;&lt;Author&gt;Chakrabarti&lt;/Author&gt;&lt;Year&gt;2007&lt;/Year&gt;&lt;RecNum&gt;145&lt;/RecNum&gt;&lt;DisplayText&gt;[86]&lt;/DisplayText&gt;&lt;record&gt;&lt;rec-number&gt;145&lt;/rec-number&gt;&lt;foreign-keys&gt;&lt;key app="EN" db-id="5vaes0fpbfpepxedwv65twzav09zxxw9p5xs" timestamp="142132727</w:instrText>
      </w:r>
      <w:r w:rsidR="00183FCE">
        <w:rPr>
          <w:rtl/>
        </w:rPr>
        <w:instrText>2"&gt;145&lt;/</w:instrText>
      </w:r>
      <w:r w:rsidR="00183FCE">
        <w:instrText>key&gt;&lt;/foreign-keys&gt;&lt;ref-type name="Conference Paper"&gt;47&lt;/ref-type&gt;&lt;contributors&gt;&lt;authors&gt;&lt;author&gt;Soumen Chakrabarti&lt;/author&gt;&lt;/authors&gt;&lt;/contributors&gt;&lt;titles&gt;&lt;title&gt;Dynamic personalized pagerank in entity-relation graphs&lt;/title&gt;&lt;secondary-title&gt;Proceedings of the 16th international conference on World Wide Web&lt;/secondary-title&gt;&lt;/titles&gt;&lt;pages&gt;571-580&lt;/pages&gt;&lt;dates&gt;&lt;year&gt;2007&lt;/year&gt;&lt;/dates&gt;&lt;pub-location&gt;Banff, Alberta, Canada&lt;/pub-location&gt;&lt;publisher&gt;ACM&lt;/publisher&gt;&lt;urls&gt;&lt;/urls&gt;&lt;custom1&gt;1242650&lt;/custom1&gt;&lt;electronic-resource-num&gt;10.1145/1242572.1242650&lt;/electronic-resource-num&gt;&lt;/record&gt;&lt;/Cite&gt;&lt;/EndNote</w:instrText>
      </w:r>
      <w:r w:rsidR="00183FCE">
        <w:rPr>
          <w:rtl/>
        </w:rPr>
        <w:instrText>&gt;</w:instrText>
      </w:r>
      <w:r w:rsidR="00183FCE">
        <w:rPr>
          <w:rtl/>
        </w:rPr>
        <w:fldChar w:fldCharType="separate"/>
      </w:r>
      <w:r w:rsidR="00183FCE">
        <w:rPr>
          <w:noProof/>
          <w:rtl/>
        </w:rPr>
        <w:t>[</w:t>
      </w:r>
      <w:hyperlink w:anchor="_ENREF_86" w:tooltip="Chakrabarti, 2007 #145" w:history="1">
        <w:r w:rsidR="007F44B0">
          <w:rPr>
            <w:noProof/>
            <w:rtl/>
          </w:rPr>
          <w:t>86</w:t>
        </w:r>
      </w:hyperlink>
      <w:r w:rsidR="00183FCE">
        <w:rPr>
          <w:noProof/>
          <w:rtl/>
        </w:rPr>
        <w:t>]</w:t>
      </w:r>
      <w:r w:rsidR="00183FCE">
        <w:rPr>
          <w:rtl/>
        </w:rPr>
        <w:fldChar w:fldCharType="end"/>
      </w:r>
      <w:r w:rsidRPr="00A77F26">
        <w:rPr>
          <w:rFonts w:hint="cs"/>
          <w:rtl/>
        </w:rPr>
        <w:t xml:space="preserve"> ارائه شده بر مبنای این ایده در بسیاری از طرح ها بنیان گذاری شده و نشان داده که این گونه تکنیک های رتبه بندی اختصاص دنیامیک را</w:t>
      </w:r>
      <w:r w:rsidR="00A974AB">
        <w:rPr>
          <w:rFonts w:hint="cs"/>
          <w:rtl/>
        </w:rPr>
        <w:t xml:space="preserve"> می توان کارآمدتر و مؤثرتر کرد.</w:t>
      </w:r>
    </w:p>
    <w:p w:rsidR="001943CA" w:rsidRPr="00A77F26" w:rsidRDefault="001943CA" w:rsidP="007F44B0">
      <w:pPr>
        <w:tabs>
          <w:tab w:val="right" w:pos="540"/>
        </w:tabs>
        <w:rPr>
          <w:rtl/>
        </w:rPr>
      </w:pPr>
      <w:r w:rsidRPr="00A77F26">
        <w:rPr>
          <w:rFonts w:hint="cs"/>
          <w:rtl/>
        </w:rPr>
        <w:t xml:space="preserve">سایر رویکردهای مرتبط شامل استفاده از مقیاس هایی مثل زمان برخورد برای تعیین و رتبه بندی مجاورت متن ـ محور گره ها است. زمان برخورد بین گره </w:t>
      </w:r>
      <w:r w:rsidRPr="00A77F26">
        <w:t>i</w:t>
      </w:r>
      <w:r w:rsidRPr="00A77F26">
        <w:rPr>
          <w:rFonts w:hint="cs"/>
          <w:rtl/>
        </w:rPr>
        <w:t xml:space="preserve"> و گره </w:t>
      </w:r>
      <w:r w:rsidRPr="00A77F26">
        <w:t>j</w:t>
      </w:r>
      <w:r w:rsidRPr="00A77F26">
        <w:rPr>
          <w:rFonts w:hint="cs"/>
          <w:rtl/>
        </w:rPr>
        <w:t xml:space="preserve"> به صورت تعداد جهش های مورد انتظار که یک موج سوار نیاز دارد تا از گره </w:t>
      </w:r>
      <w:r w:rsidRPr="00A77F26">
        <w:t>j</w:t>
      </w:r>
      <w:r w:rsidRPr="00A77F26">
        <w:rPr>
          <w:rFonts w:hint="cs"/>
          <w:rtl/>
        </w:rPr>
        <w:t xml:space="preserve"> به گره </w:t>
      </w:r>
      <w:r w:rsidRPr="00A77F26">
        <w:t>i</w:t>
      </w:r>
      <w:r w:rsidRPr="00A77F26">
        <w:rPr>
          <w:rFonts w:hint="cs"/>
          <w:rtl/>
        </w:rPr>
        <w:t xml:space="preserve"> برسد، تعریف می شود. بدیهی است که زمان برخورد فقط تابعی از طول کوتاه ترین مسیر نیست، بلکه تابعی از تعداد مسیرهای ممکن که از گره </w:t>
      </w:r>
      <w:r w:rsidRPr="00A77F26">
        <w:t>i</w:t>
      </w:r>
      <w:r w:rsidRPr="00A77F26">
        <w:rPr>
          <w:rFonts w:hint="cs"/>
          <w:rtl/>
        </w:rPr>
        <w:t xml:space="preserve"> تا گره </w:t>
      </w:r>
      <w:r w:rsidRPr="00A77F26">
        <w:t>j</w:t>
      </w:r>
      <w:r w:rsidRPr="00A77F26">
        <w:rPr>
          <w:rFonts w:hint="cs"/>
          <w:rtl/>
        </w:rPr>
        <w:t xml:space="preserve"> وجود دارند نیز هست. از این رو، زمان برخورد در مقایسه با استفاده از فواصل کوتاه ترین مسیر مقیاس بهتری برای تعیین شباهت بین موارد اتصال یافته، است. نسخه کوتاه شده زمان برخورد، تابع حقیقی را به محدود کردن آن به فاصله هایی که در آن ها زمان برخورد کمتر از آستانه تعیین شده است، مشخص می کند. هرگاه زمان برخورد بالاتر از آستانه تعیین شده باشد، تابع را به سادگی در مقدار آستانه قرار می دهیم. الگوریتم های سریع برای محاسبه شکل کوتاه شده زمان برخورد در </w:t>
      </w:r>
      <w:r w:rsidR="001935BE">
        <w:rPr>
          <w:rtl/>
        </w:rPr>
        <w:fldChar w:fldCharType="begin"/>
      </w:r>
      <w:r w:rsidR="001935BE">
        <w:rPr>
          <w:rtl/>
        </w:rPr>
        <w:instrText xml:space="preserve"> </w:instrText>
      </w:r>
      <w:r w:rsidR="001935BE">
        <w:instrText>ADDIN EN.CITE &lt;EndNote&gt;&lt;Cite&gt;&lt;Author&gt;Sarkar&lt;/Author&gt;&lt;Year&gt;2008&lt;/Year&gt;&lt;RecNum&gt;146&lt;/RecNum&gt;&lt;DisplayText&gt;[87]&lt;/DisplayText&gt;&lt;record&gt;&lt;rec-number&gt;146&lt;/rec-number&gt;&lt;foreign-keys&gt;&lt;key app="EN" db-id="5vaes0fpbfpepxedwv65twzav09zxxw9p5xs" timestamp="1421327616"&gt;14</w:instrText>
      </w:r>
      <w:r w:rsidR="001935BE">
        <w:rPr>
          <w:rtl/>
        </w:rPr>
        <w:instrText>6&lt;/</w:instrText>
      </w:r>
      <w:r w:rsidR="001935BE">
        <w:instrText>key&gt;&lt;/foreign-keys&gt;&lt;ref-type name="Conference Paper"&gt;47&lt;/ref-type&gt;&lt;contributors&gt;&lt;authors&gt;&lt;author&gt;Purnamrita Sarkar&lt;/author&gt;&lt;author&gt;Andrew W. Moore&lt;/author&gt;&lt;author&gt;Amit Prakash&lt;/author&gt;&lt;/authors&gt;&lt;/contributors&gt;&lt;titles&gt;&lt;title&gt;Fast incremental proximity search in large graphs&lt;/title&gt;&lt;secondary-title&gt;Proceedings of the 25th international conference on Machine learning&lt;/secondary-title&gt;&lt;/titles&gt;&lt;pages&gt;896-903&lt;/pages&gt;&lt;dates&gt;&lt;year&gt;2008&lt;/year&gt;&lt;/dates&gt;&lt;pub-location&gt;Helsinki, Finland&lt;/pub-location&gt;&lt;publisher&gt;ACM</w:instrText>
      </w:r>
      <w:r w:rsidR="001935BE">
        <w:rPr>
          <w:rtl/>
        </w:rPr>
        <w:instrText>&lt;/</w:instrText>
      </w:r>
      <w:r w:rsidR="001935BE">
        <w:instrText>publisher&gt;&lt;urls&gt;&lt;/urls&gt;&lt;custom1&gt;1390269&lt;/custom1&gt;&lt;electronic-resource-num&gt;10.1145/1390156.1390269&lt;/electronic-resource-num&gt;&lt;/record&gt;&lt;/Cite&gt;&lt;/EndNote</w:instrText>
      </w:r>
      <w:r w:rsidR="001935BE">
        <w:rPr>
          <w:rtl/>
        </w:rPr>
        <w:instrText>&gt;</w:instrText>
      </w:r>
      <w:r w:rsidR="001935BE">
        <w:rPr>
          <w:rtl/>
        </w:rPr>
        <w:fldChar w:fldCharType="separate"/>
      </w:r>
      <w:r w:rsidR="001935BE">
        <w:rPr>
          <w:noProof/>
          <w:rtl/>
        </w:rPr>
        <w:t>[</w:t>
      </w:r>
      <w:hyperlink w:anchor="_ENREF_87" w:tooltip="Sarkar, 2008 #146" w:history="1">
        <w:r w:rsidR="007F44B0">
          <w:rPr>
            <w:noProof/>
            <w:rtl/>
          </w:rPr>
          <w:t>87</w:t>
        </w:r>
      </w:hyperlink>
      <w:r w:rsidR="001935BE">
        <w:rPr>
          <w:noProof/>
          <w:rtl/>
        </w:rPr>
        <w:t>]</w:t>
      </w:r>
      <w:r w:rsidR="001935BE">
        <w:rPr>
          <w:rtl/>
        </w:rPr>
        <w:fldChar w:fldCharType="end"/>
      </w:r>
      <w:r w:rsidRPr="00A77F26">
        <w:rPr>
          <w:rFonts w:hint="cs"/>
          <w:rtl/>
        </w:rPr>
        <w:t xml:space="preserve"> مورد بررسی قرار گرفته اند. موضوع قابلیت محاسبه در الگوریتم های عبور تصادفی بسیار جدی و با اهمیت است زیرا این گراف ها بزرگ و دینامیک هستند و ما تمایل داریم قابلیت و توانایی رتبه بندی سریع انواع ویژه ای از پرس و جو را کسب کنیم. روش ارائه شده در </w:t>
      </w:r>
      <w:r w:rsidR="001935BE">
        <w:rPr>
          <w:rtl/>
        </w:rPr>
        <w:fldChar w:fldCharType="begin"/>
      </w:r>
      <w:r w:rsidR="001935BE">
        <w:rPr>
          <w:rtl/>
        </w:rPr>
        <w:instrText xml:space="preserve"> </w:instrText>
      </w:r>
      <w:r w:rsidR="001935BE">
        <w:instrText>ADDIN EN.CITE &lt;EndNote&gt;&lt;Cite&gt;&lt;Author&gt;Sarkar&lt;/Author&gt;&lt;Year&gt;2009&lt;/Year&gt;&lt;RecNum&gt;147&lt;/RecNum&gt;&lt;DisplayText&gt;[88]&lt;/DisplayText&gt;&lt;record&gt;&lt;rec-number&gt;147&lt;/rec-number&gt;&lt;foreign-keys&gt;&lt;key app="EN" db-id="5vaes0fpbfpepxedwv65twzav09zxxw9p5xs" timestamp="1421327697"&gt;14</w:instrText>
      </w:r>
      <w:r w:rsidR="001935BE">
        <w:rPr>
          <w:rtl/>
        </w:rPr>
        <w:instrText>7&lt;/</w:instrText>
      </w:r>
      <w:r w:rsidR="001935BE">
        <w:instrText>key&gt;&lt;/foreign-keys&gt;&lt;ref-type name="Conference Paper"&gt;47&lt;/ref-type&gt;&lt;contributors&gt;&lt;authors&gt;&lt;author&gt;Purnamrita Sarkar&lt;/author&gt;&lt;author&gt;Andrew W. Moore&lt;/author&gt;&lt;/authors&gt;&lt;/contributors&gt;&lt;titles&gt;&lt;title&gt;Fast dynamic reranking in large graphs&lt;/title&gt;&lt;secondary</w:instrText>
      </w:r>
      <w:r w:rsidR="001935BE">
        <w:rPr>
          <w:rtl/>
        </w:rPr>
        <w:instrText>-</w:instrText>
      </w:r>
      <w:r w:rsidR="001935BE">
        <w:instrText>title&gt;Proceedings of the 18th international conference on World wide web&lt;/secondary-title&gt;&lt;/titles&gt;&lt;pages&gt;31-40&lt;/pages&gt;&lt;dates&gt;&lt;year&gt;2009&lt;/year&gt;&lt;/dates&gt;&lt;pub-location&gt;Madrid, Spain&lt;/pub-location&gt;&lt;publisher&gt;ACM&lt;/publisher&gt;&lt;urls&gt;&lt;/urls&gt;&lt;custom1&gt;1526715&lt;/custom1&gt;&lt;electronic-resource-num&gt;10.1145/1526709.1526715&lt;/electronic-resource-num&gt;&lt;/record&gt;&lt;/Cite&gt;&lt;/EndNote</w:instrText>
      </w:r>
      <w:r w:rsidR="001935BE">
        <w:rPr>
          <w:rtl/>
        </w:rPr>
        <w:instrText>&gt;</w:instrText>
      </w:r>
      <w:r w:rsidR="001935BE">
        <w:rPr>
          <w:rtl/>
        </w:rPr>
        <w:fldChar w:fldCharType="separate"/>
      </w:r>
      <w:r w:rsidR="001935BE">
        <w:rPr>
          <w:noProof/>
          <w:rtl/>
        </w:rPr>
        <w:t>[</w:t>
      </w:r>
      <w:hyperlink w:anchor="_ENREF_88" w:tooltip="Sarkar, 2009 #147" w:history="1">
        <w:r w:rsidR="007F44B0">
          <w:rPr>
            <w:noProof/>
            <w:rtl/>
          </w:rPr>
          <w:t>88</w:t>
        </w:r>
      </w:hyperlink>
      <w:r w:rsidR="001935BE">
        <w:rPr>
          <w:noProof/>
          <w:rtl/>
        </w:rPr>
        <w:t>]</w:t>
      </w:r>
      <w:r w:rsidR="001935BE">
        <w:rPr>
          <w:rtl/>
        </w:rPr>
        <w:fldChar w:fldCharType="end"/>
      </w:r>
      <w:r w:rsidRPr="00A77F26">
        <w:rPr>
          <w:rFonts w:hint="cs"/>
          <w:rtl/>
        </w:rPr>
        <w:t xml:space="preserve"> تکنیک باز ـ رتبه بندی دینامیک سریعی معرفی می کند برای زمانی که واکنش کاربر به ثبت رسیده است. مسئله مرتبط با آن، بررسی رفتار عبورهای تصادفی از طول های ثابت و معین است. </w:t>
      </w:r>
    </w:p>
    <w:p w:rsidR="001943CA" w:rsidRPr="00A77F26" w:rsidRDefault="001943CA" w:rsidP="007F44B0">
      <w:pPr>
        <w:tabs>
          <w:tab w:val="right" w:pos="540"/>
        </w:tabs>
        <w:rPr>
          <w:rtl/>
        </w:rPr>
      </w:pPr>
      <w:r w:rsidRPr="00A77F26">
        <w:rPr>
          <w:rFonts w:hint="cs"/>
          <w:rtl/>
        </w:rPr>
        <w:t xml:space="preserve">پرس و جوی ترکیبی را می توان "نسخه وارونه" زمان برخورد در نظر گرفت، که تعداد جهش ها را ثابت می کنیم و سعی می کنیم به جای تعداد جهش های برخورد تعداد برخوردها را تعیین کنیم. یکی از مزیت های این کار این است که به طور خودکار فقط عبورهای تصادفی کوتاه شده را که در آن طول عبور پایین تر از آستانه تعیین شده </w:t>
      </w:r>
      <w:r w:rsidRPr="00A77F26">
        <w:t>h</w:t>
      </w:r>
      <w:r w:rsidRPr="00A77F26">
        <w:rPr>
          <w:rFonts w:hint="cs"/>
          <w:rtl/>
        </w:rPr>
        <w:t xml:space="preserve"> است را در نظر می گیرد؛ همچنین، به لحاظ بررسی عبورهای مختلف به شیوه ای یکپارچه؛ تعیین بهتری در مقایسه با زمان برخورد کوتاه شده است. روش ارائه شده در </w:t>
      </w:r>
      <w:r w:rsidR="000E7049">
        <w:rPr>
          <w:rtl/>
        </w:rPr>
        <w:fldChar w:fldCharType="begin"/>
      </w:r>
      <w:r w:rsidR="000E7049">
        <w:rPr>
          <w:rtl/>
        </w:rPr>
        <w:instrText xml:space="preserve"> </w:instrText>
      </w:r>
      <w:r w:rsidR="000E7049">
        <w:instrText>ADDIN EN.CITE &lt;EndNote&gt;&lt;Cite&gt;&lt;Author&gt;Chakraborty&lt;/Author&gt;&lt;Year&gt;2013&lt;/Year&gt;&lt;RecNum&gt;148&lt;/RecNum&gt;&lt;DisplayText&gt;[89]&lt;/DisplayText&gt;&lt;record&gt;&lt;rec-number&gt;148&lt;/rec-number&gt;&lt;foreign-keys&gt;&lt;key app="EN" db-id="5vaes0fpbfpepxedwv65twzav09zxxw9p5xs" timestamp="142132857</w:instrText>
      </w:r>
      <w:r w:rsidR="000E7049">
        <w:rPr>
          <w:rtl/>
        </w:rPr>
        <w:instrText>0"&gt;148&lt;/</w:instrText>
      </w:r>
      <w:r w:rsidR="000E7049">
        <w:instrText>key&gt;&lt;/foreign-keys&gt;&lt;ref-type name="Conference Proceedings"&gt;10&lt;/ref-type&gt;&lt;contributors&gt;&lt;authors&gt;&lt;author&gt;Chakraborty, A.&lt;/author&gt;&lt;/authors&gt;&lt;/contributors&gt;&lt;titles&gt;&lt;title&gt;Top-K aggregation over a large graph using shared-nothing systems&lt;/title&gt;&lt;secondary-title&gt;Big Data, 2013 IEEE International Conference on&lt;/secondary-title&gt;&lt;alt-title&gt;Big Data, 2013 IEEE International Conference on&lt;/alt-title&gt;&lt;/titles&gt;&lt;pages&gt;448-457&lt;/pages&gt;&lt;keywords&gt;&lt;keyword&gt;graph theory&lt;/keyword&gt;&lt;keyword&gt;iterative methods&lt;/keyword&gt;&lt;keyword&gt;query processing&lt;/keyword&gt;&lt;keyword&gt;recommender systems&lt;/keyword&gt;&lt;keyword&gt;social networking (online)&lt;/keyword&gt;&lt;keyword&gt;aggregation computation&lt;/keyword&gt;&lt;keyword&gt;baseline algorithm&lt;/keyword&gt;&lt;keyword&gt;communication networks&lt;/keyword&gt;&lt;keyword&gt;computational biology&lt;/keyword&gt;&lt;keyword&gt;graph partitioning&lt;/keyword&gt;&lt;keyword&gt;h-hop neighbors&lt;/keyword&gt;&lt;keyword&gt;iterative join algorithm&lt;/keyword&gt;&lt;keyword&gt;large graphs&lt;/keyword&gt;&lt;keyword&gt;multiway relation&lt;/keyword&gt;&lt;keyword&gt;network overhead&lt;/keyword&gt;&lt;keyword&gt;personalized recommendations&lt;/keyword&gt;&lt;keyword&gt;search engines&lt;/keyword&gt;&lt;keyword&gt;shared nothing environment&lt;/keyword&gt;&lt;keyword&gt;shared-nothing systems&lt;/keyword&gt;&lt;keyword&gt;social networks&lt;/keyword&gt;&lt;keyword&gt;top-K aggregation query&lt;/keyword&gt;&lt;keyword&gt;top-k aggregation&lt;/keyword&gt;&lt;keyword&gt;update-based algorithm&lt;/keyword&gt;&lt;/keywords&gt;&lt;dates&gt;&lt;year&gt;2013&lt;/year&gt;&lt;pub-dates&gt;&lt;date&gt;6-9 Oct. 2013&lt;/date&gt;&lt;/pub-dates&gt;&lt;/dates&gt;&lt;urls&gt;&lt;/urls&gt;&lt;electronic-resource-num&gt;10.1109/BigData.2013.6691606&lt;/electronic-resource-num&gt;&lt;/record&gt;&lt;/Cite&gt;&lt;/EndNote</w:instrText>
      </w:r>
      <w:r w:rsidR="000E7049">
        <w:rPr>
          <w:rtl/>
        </w:rPr>
        <w:instrText>&gt;</w:instrText>
      </w:r>
      <w:r w:rsidR="000E7049">
        <w:rPr>
          <w:rtl/>
        </w:rPr>
        <w:fldChar w:fldCharType="separate"/>
      </w:r>
      <w:r w:rsidR="000E7049">
        <w:rPr>
          <w:noProof/>
          <w:rtl/>
        </w:rPr>
        <w:t>[</w:t>
      </w:r>
      <w:hyperlink w:anchor="_ENREF_89" w:tooltip="Chakraborty, 2013 #148" w:history="1">
        <w:r w:rsidR="007F44B0">
          <w:rPr>
            <w:noProof/>
            <w:rtl/>
          </w:rPr>
          <w:t>89</w:t>
        </w:r>
      </w:hyperlink>
      <w:r w:rsidR="000E7049">
        <w:rPr>
          <w:noProof/>
          <w:rtl/>
        </w:rPr>
        <w:t>]</w:t>
      </w:r>
      <w:r w:rsidR="000E7049">
        <w:rPr>
          <w:rtl/>
        </w:rPr>
        <w:fldChar w:fldCharType="end"/>
      </w:r>
      <w:r w:rsidRPr="00A77F26">
        <w:rPr>
          <w:rFonts w:hint="cs"/>
          <w:rtl/>
        </w:rPr>
        <w:t xml:space="preserve"> گره هایی را مشخص می کند که با استفاده از یک چارچوب ترکیب مجاورهای محلی به نام </w:t>
      </w:r>
      <w:r w:rsidRPr="00A77F26">
        <w:t>(Local Neigborhood Aggregation) LONA</w:t>
      </w:r>
      <w:r w:rsidRPr="00A77F26">
        <w:rPr>
          <w:rFonts w:hint="cs"/>
          <w:rtl/>
        </w:rPr>
        <w:t xml:space="preserve">، دارای بالاترین مقادیر </w:t>
      </w:r>
      <w:r w:rsidRPr="00A77F26">
        <w:t>K</w:t>
      </w:r>
      <w:r w:rsidRPr="00A77F26">
        <w:rPr>
          <w:rFonts w:hint="cs"/>
          <w:rtl/>
        </w:rPr>
        <w:t xml:space="preserve"> - بیشینه در تمام مجاورهای جهش - </w:t>
      </w:r>
      <w:r w:rsidRPr="00A77F26">
        <w:t>h</w:t>
      </w:r>
      <w:r w:rsidRPr="00A77F26">
        <w:rPr>
          <w:rFonts w:hint="cs"/>
          <w:rtl/>
        </w:rPr>
        <w:t xml:space="preserve"> هستند. این چارچوب از ویژگی های مکانی در فضای شبکه برای ایجاد یک شاخص کار آمد برای پرس و جو بهره می گیرد. </w:t>
      </w:r>
    </w:p>
    <w:p w:rsidR="001943CA" w:rsidRPr="00A77F26" w:rsidRDefault="001943CA" w:rsidP="000E7049">
      <w:pPr>
        <w:tabs>
          <w:tab w:val="right" w:pos="540"/>
        </w:tabs>
        <w:rPr>
          <w:rtl/>
        </w:rPr>
      </w:pPr>
      <w:r w:rsidRPr="00A77F26">
        <w:rPr>
          <w:rFonts w:hint="cs"/>
          <w:rtl/>
        </w:rPr>
        <w:t xml:space="preserve">تکنیک رتبه بندی صفحه با استفاده از رفتار اتصال به صورت نشانه مرجع به تعیین مرجع می پردازد. روش </w:t>
      </w:r>
      <w:r w:rsidR="000E7049">
        <w:rPr>
          <w:rFonts w:hint="cs"/>
          <w:rtl/>
        </w:rPr>
        <w:t>دیگری</w:t>
      </w:r>
      <w:r w:rsidRPr="00A77F26">
        <w:rPr>
          <w:rFonts w:hint="cs"/>
          <w:rtl/>
        </w:rPr>
        <w:t xml:space="preserve"> پیشنهاد می کند که صفحات وب یکی از دو نوع زیر خواهند بود:</w:t>
      </w:r>
    </w:p>
    <w:p w:rsidR="001943CA" w:rsidRPr="00A77F26" w:rsidRDefault="001943CA" w:rsidP="00F15F0F">
      <w:pPr>
        <w:pStyle w:val="ListParagraph"/>
        <w:numPr>
          <w:ilvl w:val="0"/>
          <w:numId w:val="9"/>
        </w:numPr>
        <w:tabs>
          <w:tab w:val="right" w:pos="540"/>
        </w:tabs>
      </w:pPr>
      <w:r w:rsidRPr="00A77F26">
        <w:rPr>
          <w:rFonts w:hint="cs"/>
          <w:b/>
          <w:bCs/>
          <w:rtl/>
        </w:rPr>
        <w:t>قطب ها</w:t>
      </w:r>
      <w:r w:rsidRPr="00A77F26">
        <w:rPr>
          <w:rFonts w:hint="cs"/>
          <w:rtl/>
        </w:rPr>
        <w:t xml:space="preserve"> صفحاتی هستند که به صفحات معتبر متصل می شوند.</w:t>
      </w:r>
    </w:p>
    <w:p w:rsidR="001943CA" w:rsidRPr="00A77F26" w:rsidRDefault="001943CA" w:rsidP="00F15F0F">
      <w:pPr>
        <w:pStyle w:val="ListParagraph"/>
        <w:numPr>
          <w:ilvl w:val="0"/>
          <w:numId w:val="9"/>
        </w:numPr>
        <w:tabs>
          <w:tab w:val="right" w:pos="540"/>
        </w:tabs>
      </w:pPr>
      <w:r w:rsidRPr="00A77F26">
        <w:rPr>
          <w:rFonts w:hint="cs"/>
          <w:b/>
          <w:bCs/>
          <w:rtl/>
        </w:rPr>
        <w:lastRenderedPageBreak/>
        <w:t>مرجع ها</w:t>
      </w:r>
      <w:r w:rsidRPr="00A77F26">
        <w:rPr>
          <w:rFonts w:hint="cs"/>
          <w:rtl/>
        </w:rPr>
        <w:t xml:space="preserve"> صفحاتی هستند که به وسیله قطب های معتبر متصل می شوند. </w:t>
      </w:r>
    </w:p>
    <w:p w:rsidR="001943CA" w:rsidRPr="00A77F26" w:rsidRDefault="001943CA" w:rsidP="000E7049">
      <w:pPr>
        <w:tabs>
          <w:tab w:val="right" w:pos="540"/>
        </w:tabs>
        <w:rPr>
          <w:rtl/>
        </w:rPr>
      </w:pPr>
      <w:r w:rsidRPr="00A77F26">
        <w:rPr>
          <w:rFonts w:hint="cs"/>
          <w:rtl/>
        </w:rPr>
        <w:t xml:space="preserve">هر امتیاز، قطب ها و مرجع ها را مطابق با اعتبار آنها برای قطب بودن یا مرجع بودن به همراه دارد. امتیازات قطب ها بر امتیازات مرجع ها اثر می گذارد و بالعکس. از رویکرد متناوبی به منظور محاسبه امتیازات قطب ها و مرجع ها استفاده می شود. الگوریتم </w:t>
      </w:r>
      <w:r w:rsidRPr="00A77F26">
        <w:t>HITS</w:t>
      </w:r>
      <w:r w:rsidRPr="00A77F26">
        <w:rPr>
          <w:rFonts w:hint="cs"/>
          <w:rtl/>
        </w:rPr>
        <w:t xml:space="preserve"> از این دو امتیاز برای محاسبه قطب ها و مرجع های موجود در گراف وب استفاده می کند. </w:t>
      </w:r>
    </w:p>
    <w:p w:rsidR="001943CA" w:rsidRPr="00A77F26" w:rsidRDefault="001943CA" w:rsidP="007F44B0">
      <w:pPr>
        <w:tabs>
          <w:tab w:val="right" w:pos="540"/>
        </w:tabs>
        <w:rPr>
          <w:rtl/>
        </w:rPr>
      </w:pPr>
      <w:r w:rsidRPr="00A77F26">
        <w:rPr>
          <w:rFonts w:hint="cs"/>
          <w:rtl/>
        </w:rPr>
        <w:t>بسیاری از این برنامه های کاربردی در گراف های دینامیک که گره ها و کران های گراف در طول زمان دریافت می شوند، مطرح می شوند. به عنوان مثال، در مورد شبکه اجتماعی که در آن لینک های جدید به طور پی در پی و مداوم ایجاد می شوند، ارزیابی رتبه بندی صفحه ذاتاً یک مسئله دینامیک (پویا) است. از آن</w:t>
      </w:r>
      <w:r w:rsidR="000E7049">
        <w:rPr>
          <w:rFonts w:hint="cs"/>
          <w:rtl/>
        </w:rPr>
        <w:t xml:space="preserve"> </w:t>
      </w:r>
      <w:r w:rsidRPr="00A77F26">
        <w:rPr>
          <w:rFonts w:hint="cs"/>
          <w:rtl/>
        </w:rPr>
        <w:t xml:space="preserve">جایی که الگوریتم رتبه بندی صفحه به شدت وابسته به رفتار گردش های تصادفی است، الگوریتم رتبه بندی زنجیره ای صفحه </w:t>
      </w:r>
      <w:r w:rsidR="000E7049">
        <w:rPr>
          <w:rtl/>
        </w:rPr>
        <w:fldChar w:fldCharType="begin"/>
      </w:r>
      <w:r w:rsidR="000E7049">
        <w:rPr>
          <w:rtl/>
        </w:rPr>
        <w:instrText xml:space="preserve"> </w:instrText>
      </w:r>
      <w:r w:rsidR="000E7049">
        <w:instrText>ADDIN EN.CITE &lt;EndNote&gt;&lt;Cite&gt;&lt;Author&gt;Sarma&lt;/Author&gt;&lt;Year&gt;2008&lt;/Year&gt;&lt;RecNum&gt;117&lt;/RecNum&gt;&lt;DisplayText&gt;[58]&lt;/DisplayText&gt;&lt;record&gt;&lt;rec-number&gt;117&lt;/rec-number&gt;&lt;foreign-keys&gt;&lt;key app="EN" db-id="5vaes0fpbfpepxedwv65twzav09zxxw9p5xs" timestamp="1420729858"&gt;117</w:instrText>
      </w:r>
      <w:r w:rsidR="000E7049">
        <w:rPr>
          <w:rtl/>
        </w:rPr>
        <w:instrText>&lt;/</w:instrText>
      </w:r>
      <w:r w:rsidR="000E7049">
        <w:instrText>key&gt;&lt;/foreign-keys&gt;&lt;ref-type name="Conference Paper"&gt;47&lt;/ref-type&gt;&lt;contributors&gt;&lt;authors&gt;&lt;author&gt;Atish Das Sarma&lt;/author&gt;&lt;author&gt;Sreenivas Gollapudi&lt;/author&gt;&lt;author&gt;Rina Panigrahy&lt;/author&gt;&lt;/authors&gt;&lt;/contributors&gt;&lt;titles&gt;&lt;title&gt;Estimating PageRank on graph streams&lt;/title&gt;&lt;secondary-title&gt;Proceedings of the twenty-seventh ACM SIGMOD-SIGACT-SIGART symposium on Principles of database systems&lt;/secondary-title&gt;&lt;/titles&gt;&lt;pages&gt;69-78&lt;/pages&gt;&lt;dates&gt;&lt;year&gt;2008&lt;/year&gt;&lt;/dates&gt;&lt;pub-location&gt;Vancouver, Canada&lt;/pub-location&gt;&lt;publisher&gt;ACM&lt;/publisher&gt;&lt;urls&gt;&lt;/urls&gt;&lt;custom1&gt;1376928&lt;/custom1&gt;&lt;electronic-resource-num&gt;10.1145/1376916.1376928&lt;/electronic-resource-num&gt;&lt;/record&gt;&lt;/Cite&gt;&lt;/EndNote</w:instrText>
      </w:r>
      <w:r w:rsidR="000E7049">
        <w:rPr>
          <w:rtl/>
        </w:rPr>
        <w:instrText>&gt;</w:instrText>
      </w:r>
      <w:r w:rsidR="000E7049">
        <w:rPr>
          <w:rtl/>
        </w:rPr>
        <w:fldChar w:fldCharType="separate"/>
      </w:r>
      <w:r w:rsidR="000E7049">
        <w:rPr>
          <w:noProof/>
          <w:rtl/>
        </w:rPr>
        <w:t>[</w:t>
      </w:r>
      <w:hyperlink w:anchor="_ENREF_58" w:tooltip="Sarma, 2008 #117" w:history="1">
        <w:r w:rsidR="007F44B0">
          <w:rPr>
            <w:noProof/>
            <w:rtl/>
          </w:rPr>
          <w:t>58</w:t>
        </w:r>
      </w:hyperlink>
      <w:r w:rsidR="000E7049">
        <w:rPr>
          <w:noProof/>
          <w:rtl/>
        </w:rPr>
        <w:t>]</w:t>
      </w:r>
      <w:r w:rsidR="000E7049">
        <w:rPr>
          <w:rtl/>
        </w:rPr>
        <w:fldChar w:fldCharType="end"/>
      </w:r>
      <w:r w:rsidRPr="00A77F26">
        <w:rPr>
          <w:rFonts w:hint="cs"/>
          <w:rtl/>
        </w:rPr>
        <w:t>، گره ها را به طور جداگانه نمونه برداری می کند به این منظور که گردش های تصادفی کوتاه از هر یک از گره ها ایجاد کند. این گردش ها را می توان بعداً در هم ادغام کرد تا گردش ها</w:t>
      </w:r>
      <w:r w:rsidR="000E7049">
        <w:rPr>
          <w:rFonts w:hint="cs"/>
          <w:rtl/>
        </w:rPr>
        <w:t>ی</w:t>
      </w:r>
      <w:r w:rsidRPr="00A77F26">
        <w:rPr>
          <w:rFonts w:hint="cs"/>
          <w:rtl/>
        </w:rPr>
        <w:t xml:space="preserve"> تصادفی طولانی تری ایجاد شود. با راه اندازی چندین گردش تصادفی به این شکل، می توان رتبه بندی صفحه را با کارایی بالا ارزیابی کرد؛ زیرا رتبه بندی صفحه صرفاً احتمال مشاهده یک گره در گردش تصادفی است و الگوریتم نمونه برداری می تواند این فرآیند را به خوبی شبیه سازی کند. چالش جدی پیش روی این الگوریتم این است که ممکن است در طی فرآیند گردش تصادفی گیر کند. این به این خاطر است که فرآیند نمونه برداری</w:t>
      </w:r>
      <w:r w:rsidR="002D7645">
        <w:rPr>
          <w:rFonts w:hint="cs"/>
          <w:rtl/>
        </w:rPr>
        <w:t>،</w:t>
      </w:r>
      <w:r w:rsidRPr="00A77F26">
        <w:rPr>
          <w:rFonts w:hint="cs"/>
          <w:rtl/>
        </w:rPr>
        <w:t xml:space="preserve"> هم گره ها و هم کران ها را به عنوان نمونه انتخاب می کند و احتمال</w:t>
      </w:r>
      <w:r w:rsidR="002D7645">
        <w:rPr>
          <w:rFonts w:hint="cs"/>
          <w:rtl/>
        </w:rPr>
        <w:t xml:space="preserve"> دارد</w:t>
      </w:r>
      <w:r w:rsidRPr="00A77F26">
        <w:rPr>
          <w:rFonts w:hint="cs"/>
          <w:rtl/>
        </w:rPr>
        <w:t xml:space="preserve"> یک کران به گونه ای پیموده شود که نقطه انتهایی آن در نمونه گره موجود نباشد. علاوه بر این، مجاز به عبور تکراری از گره ها به منظور حفظ و تداوم </w:t>
      </w:r>
      <w:r w:rsidR="002D7645">
        <w:rPr>
          <w:rFonts w:hint="cs"/>
          <w:rtl/>
        </w:rPr>
        <w:t>تصادفی بودن نیستیم. این گره های</w:t>
      </w:r>
      <w:r w:rsidRPr="00A77F26">
        <w:rPr>
          <w:rFonts w:hint="cs"/>
          <w:rtl/>
        </w:rPr>
        <w:t xml:space="preserve"> گیر افتاده را می توان با نگه داشتن حساب مجموعه </w:t>
      </w:r>
      <w:r w:rsidRPr="00A77F26">
        <w:t>S</w:t>
      </w:r>
      <w:r w:rsidRPr="00A77F26">
        <w:rPr>
          <w:rFonts w:hint="cs"/>
          <w:rtl/>
        </w:rPr>
        <w:t xml:space="preserve"> از گره های نمونه برداری شده که گردش آن</w:t>
      </w:r>
      <w:r w:rsidR="002D7645">
        <w:rPr>
          <w:rFonts w:hint="cs"/>
          <w:rtl/>
        </w:rPr>
        <w:t xml:space="preserve"> </w:t>
      </w:r>
      <w:r w:rsidRPr="00A77F26">
        <w:rPr>
          <w:rFonts w:hint="cs"/>
          <w:rtl/>
        </w:rPr>
        <w:t xml:space="preserve">ها قبلاً برای تعمیم گردش تصادفی به کار گرفته شده، کنترل کرد. کران های جدید از گره های گیر افتاده و گره های مجموعه </w:t>
      </w:r>
      <w:r w:rsidRPr="00A77F26">
        <w:t>S</w:t>
      </w:r>
      <w:r w:rsidRPr="00A77F26">
        <w:rPr>
          <w:rFonts w:hint="cs"/>
          <w:rtl/>
        </w:rPr>
        <w:t xml:space="preserve"> نمونه برداری می شوند. از این نمونه ها استفاده می شود به این منظور که تا جایی که امکان دارد گردش ها تعمیم داده شوند. اگر نقطه ـ انتهایی جدید به شکل یک گره نمونه برداری شده ظاهر شود، آن گاه فرآیند ادغام گره ها را ادامه می دهیم. در غیر این صورت، فرآیند نمونه برداری کران ها از مجموعه </w:t>
      </w:r>
      <w:r w:rsidRPr="00A77F26">
        <w:t>S</w:t>
      </w:r>
      <w:r w:rsidRPr="00A77F26">
        <w:rPr>
          <w:rFonts w:hint="cs"/>
          <w:rtl/>
        </w:rPr>
        <w:t xml:space="preserve"> و تمام گره های گیر افتاده ای که از آخرین گردش تا به حال مشاهده شده اند را تکرار می کنیم.</w:t>
      </w:r>
    </w:p>
    <w:p w:rsidR="001943CA" w:rsidRPr="00A77F26" w:rsidRDefault="001943CA" w:rsidP="00F15F0F">
      <w:pPr>
        <w:tabs>
          <w:tab w:val="right" w:pos="540"/>
        </w:tabs>
        <w:rPr>
          <w:rtl/>
        </w:rPr>
      </w:pPr>
      <w:r w:rsidRPr="00A77F26">
        <w:rPr>
          <w:rFonts w:hint="cs"/>
          <w:rtl/>
        </w:rPr>
        <w:t xml:space="preserve">تحلیل لوگ های جریان پرس و جو، رویکرد دیگری است که در چارچوب استخراج گراف عموماً با آن مواجه می شویم لازم به ذکر است که شیوه ای متداول که بسیاری از کاربرها برای جهت یابی در وب به کار می گیرند استفاده از موتورهای جستجو برای شناسایی صفحات وب و پس از آن کلیک روی بعضی از هایپر لینک های موجود در نتایج جستجو است. از رفتار گراف های به دست آمده می توان برای تعیین پراکندگی موضوع و ارتباط های معنایی بین موضوعات مختلف استفاده کرد. </w:t>
      </w:r>
    </w:p>
    <w:p w:rsidR="001943CA" w:rsidRPr="00A77F26" w:rsidRDefault="001943CA" w:rsidP="007F44B0">
      <w:pPr>
        <w:tabs>
          <w:tab w:val="right" w:pos="540"/>
        </w:tabs>
        <w:rPr>
          <w:rtl/>
        </w:rPr>
      </w:pPr>
      <w:r w:rsidRPr="00A77F26">
        <w:rPr>
          <w:rFonts w:hint="cs"/>
          <w:rtl/>
        </w:rPr>
        <w:t>در بسیاری از برنامه های کاربردی وب، تعیین خوشه های صفحات وب یا بلاگ ها سودمند خواهد بود. به این منظور، کمک گرفتن از ساختار اتصال وب می تواند مفید واقع شود. تکنیک متداولی که اغلب برای خوشه بندی اسناد وب مورد استفاده قرار می گیرد تکنیک تخته پوش کردن است</w:t>
      </w:r>
      <w:r w:rsidR="002D7645">
        <w:rPr>
          <w:rFonts w:hint="cs"/>
          <w:rtl/>
        </w:rPr>
        <w:t xml:space="preserve"> </w:t>
      </w:r>
      <w:r w:rsidR="002D7645">
        <w:rPr>
          <w:rtl/>
        </w:rPr>
        <w:fldChar w:fldCharType="begin"/>
      </w:r>
      <w:r w:rsidR="002D7645">
        <w:rPr>
          <w:rtl/>
        </w:rPr>
        <w:instrText xml:space="preserve"> </w:instrText>
      </w:r>
      <w:r w:rsidR="002D7645">
        <w:instrText>ADDIN EN.CITE &lt;EndNote&gt;&lt;Cite&gt;&lt;Author&gt;Gibson&lt;/Author&gt;&lt;Year&gt;2005&lt;/Year&gt;&lt;RecNum&gt;132&lt;/RecNum&gt;&lt;DisplayText&gt;[73]&lt;/DisplayText&gt;&lt;record&gt;&lt;rec-number&gt;132&lt;/rec-number&gt;&lt;foreign-keys&gt;&lt;key app="EN" db-id="5vaes0fpbfpepxedwv65twzav09zxxw9p5xs" timestamp="1420918188"&gt;13</w:instrText>
      </w:r>
      <w:r w:rsidR="002D7645">
        <w:rPr>
          <w:rtl/>
        </w:rPr>
        <w:instrText>2&lt;/</w:instrText>
      </w:r>
      <w:r w:rsidR="002D7645">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w:instrText>
      </w:r>
      <w:r w:rsidR="002D7645">
        <w:rPr>
          <w:rtl/>
        </w:rPr>
        <w:instrText xml:space="preserve"> </w:instrText>
      </w:r>
      <w:r w:rsidR="002D7645">
        <w:instrText>massive graphs&lt;/title&gt;&lt;secondary-title&gt;Proceedings of the 31st international conference on Very large data bases&lt;/secondary-title&gt;&lt;/titles&gt;&lt;pages&gt;721-732&lt;/pages&gt;&lt;dates&gt;&lt;year&gt;2005&lt;/year&gt;&lt;/dates&gt;&lt;pub-location&gt;Trondheim, Norway&lt;/pub-location&gt;&lt;publisher&gt;VLDB</w:instrText>
      </w:r>
      <w:r w:rsidR="002D7645">
        <w:rPr>
          <w:rtl/>
        </w:rPr>
        <w:instrText xml:space="preserve"> </w:instrText>
      </w:r>
      <w:r w:rsidR="002D7645">
        <w:instrText>Endowment&lt;/publisher&gt;&lt;urls&gt;&lt;/urls&gt;&lt;custom1&gt;1083676&lt;/custom1&gt;&lt;/record&gt;&lt;/Cite&gt;&lt;/EndNote</w:instrText>
      </w:r>
      <w:r w:rsidR="002D7645">
        <w:rPr>
          <w:rtl/>
        </w:rPr>
        <w:instrText>&gt;</w:instrText>
      </w:r>
      <w:r w:rsidR="002D7645">
        <w:rPr>
          <w:rtl/>
        </w:rPr>
        <w:fldChar w:fldCharType="separate"/>
      </w:r>
      <w:r w:rsidR="002D7645">
        <w:rPr>
          <w:noProof/>
          <w:rtl/>
        </w:rPr>
        <w:t>[</w:t>
      </w:r>
      <w:hyperlink w:anchor="_ENREF_73" w:tooltip="Gibson, 2005 #132" w:history="1">
        <w:r w:rsidR="007F44B0">
          <w:rPr>
            <w:noProof/>
            <w:rtl/>
          </w:rPr>
          <w:t>73</w:t>
        </w:r>
      </w:hyperlink>
      <w:r w:rsidR="002D7645">
        <w:rPr>
          <w:noProof/>
          <w:rtl/>
        </w:rPr>
        <w:t>]</w:t>
      </w:r>
      <w:r w:rsidR="002D7645">
        <w:rPr>
          <w:rtl/>
        </w:rPr>
        <w:fldChar w:fldCharType="end"/>
      </w:r>
      <w:r w:rsidRPr="00A77F26">
        <w:rPr>
          <w:rFonts w:hint="cs"/>
          <w:rtl/>
        </w:rPr>
        <w:t xml:space="preserve">. در این حالت، از رویکرد نشانه ـ مینیمم برای تعیین نواحی به شدت پیوسته در وب مورد استفاده قرار می گیرد. علاوه بر این، از هر یک از تکنیک های ایجاد به ظاهر ـ دسته ها </w:t>
      </w:r>
      <w:r w:rsidR="002D7645">
        <w:rPr>
          <w:rtl/>
        </w:rPr>
        <w:fldChar w:fldCharType="begin"/>
      </w:r>
      <w:r w:rsidR="002D7645">
        <w:rPr>
          <w:rtl/>
        </w:rPr>
        <w:instrText xml:space="preserve"> </w:instrText>
      </w:r>
      <w:r w:rsidR="002D7645">
        <w:instrText>ADDIN EN.CITE &lt;EndNote&gt;&lt;Cite&gt;&lt;Author&gt;Pei&lt;/Author&gt;&lt;Year&gt;2005&lt;/Year&gt;&lt;RecNum&gt;149&lt;/RecNum&gt;&lt;DisplayText&gt;[74]&lt;/DisplayText&gt;&lt;record&gt;&lt;rec-number&gt;149&lt;/rec-number&gt;&lt;foreign-keys&gt;&lt;key app="EN" db-id="5vaes0fpbfpepxedwv65twzav09zxxw9p5xs" timestamp="1421329601"&gt;149</w:instrText>
      </w:r>
      <w:r w:rsidR="002D7645">
        <w:rPr>
          <w:rtl/>
        </w:rPr>
        <w:instrText>&lt;/</w:instrText>
      </w:r>
      <w:r w:rsidR="002D7645">
        <w:instrText>key&gt;&lt;/foreign-keys&gt;&lt;ref-type name="Conference Paper"&gt;47&lt;/ref-type&gt;&lt;contributors&gt;&lt;authors&gt;&lt;author&gt;Jian Pei&lt;/author&gt;&lt;author&gt;Daxin Jiang&lt;/author&gt;&lt;author&gt;Aidong Zhang&lt;/author&gt;&lt;/authors&gt;&lt;/contributors&gt;&lt;titles&gt;&lt;title&gt;On mining cross-graph quasi-cliques&lt;/title</w:instrText>
      </w:r>
      <w:r w:rsidR="002D7645">
        <w:rPr>
          <w:rtl/>
        </w:rPr>
        <w:instrText>&gt;&lt;</w:instrText>
      </w:r>
      <w:r w:rsidR="002D7645">
        <w:instrText>secondary-title&gt;Proceedings of the eleventh ACM SIGKDD international conference on Knowledge discovery in data mining&lt;/secondary-title&gt;&lt;/titles&gt;&lt;pages&gt;228-238&lt;/pages&gt;&lt;dates&gt;&lt;year&gt;2005&lt;/year&gt;&lt;/dates&gt;&lt;pub-location&gt;Chicago, Illinois, USA&lt;/pub-location&gt;&lt;publisher&gt;ACM&lt;/publisher&gt;&lt;urls&gt;&lt;/urls&gt;&lt;custom1&gt;1081898&lt;/custom1&gt;&lt;electronic-resource-num&gt;10.1145/1081870.1081898&lt;/electronic-resource-num&gt;&lt;/record&gt;&lt;/Cite&gt;&lt;/EndNote</w:instrText>
      </w:r>
      <w:r w:rsidR="002D7645">
        <w:rPr>
          <w:rtl/>
        </w:rPr>
        <w:instrText>&gt;</w:instrText>
      </w:r>
      <w:r w:rsidR="002D7645">
        <w:rPr>
          <w:rtl/>
        </w:rPr>
        <w:fldChar w:fldCharType="separate"/>
      </w:r>
      <w:r w:rsidR="002D7645">
        <w:rPr>
          <w:noProof/>
          <w:rtl/>
        </w:rPr>
        <w:t>[</w:t>
      </w:r>
      <w:hyperlink w:anchor="_ENREF_74" w:tooltip="Pei, 2005 #149" w:history="1">
        <w:r w:rsidR="007F44B0">
          <w:rPr>
            <w:noProof/>
            <w:rtl/>
          </w:rPr>
          <w:t>74</w:t>
        </w:r>
      </w:hyperlink>
      <w:r w:rsidR="002D7645">
        <w:rPr>
          <w:noProof/>
          <w:rtl/>
        </w:rPr>
        <w:t>]</w:t>
      </w:r>
      <w:r w:rsidR="002D7645">
        <w:rPr>
          <w:rtl/>
        </w:rPr>
        <w:fldChar w:fldCharType="end"/>
      </w:r>
      <w:r w:rsidR="002D7645">
        <w:rPr>
          <w:rFonts w:hint="cs"/>
          <w:rtl/>
        </w:rPr>
        <w:t xml:space="preserve"> </w:t>
      </w:r>
      <w:r w:rsidRPr="00A77F26">
        <w:rPr>
          <w:rFonts w:hint="cs"/>
          <w:rtl/>
        </w:rPr>
        <w:t>می توان برای تعیین نواحی متراکم گراف بهره گرفت.</w:t>
      </w:r>
    </w:p>
    <w:p w:rsidR="001943CA" w:rsidRPr="00A77F26" w:rsidRDefault="001943CA" w:rsidP="00F15F0F">
      <w:pPr>
        <w:tabs>
          <w:tab w:val="right" w:pos="540"/>
        </w:tabs>
        <w:rPr>
          <w:rtl/>
        </w:rPr>
      </w:pPr>
      <w:r w:rsidRPr="00A77F26">
        <w:rPr>
          <w:rFonts w:hint="cs"/>
          <w:b/>
          <w:bCs/>
          <w:rtl/>
        </w:rPr>
        <w:t>شبکه اجتماعی</w:t>
      </w:r>
      <w:r w:rsidR="00617BC0">
        <w:rPr>
          <w:rFonts w:hint="cs"/>
          <w:b/>
          <w:bCs/>
          <w:rtl/>
        </w:rPr>
        <w:t>.</w:t>
      </w:r>
      <w:r w:rsidRPr="00A77F26">
        <w:rPr>
          <w:rFonts w:hint="cs"/>
          <w:rtl/>
        </w:rPr>
        <w:t xml:space="preserve"> شبکه های اجتماعی در اصل گراف های بسیار بزرگی هستند که با توجه به افرادی که به شکل گره ها ظاهر می شوند و لینک هایی که متناظر با ارتباطات یا روابط بین این افراد هستند تعریف می شوند. از لینک های موجود در شبکه </w:t>
      </w:r>
      <w:r w:rsidRPr="00A77F26">
        <w:rPr>
          <w:rFonts w:hint="cs"/>
          <w:rtl/>
        </w:rPr>
        <w:lastRenderedPageBreak/>
        <w:t>اجتماعی می توان برای تعیین جوامع مرتبط، اعضاء با مجموعه های تخصصی ویژه، و جریان اطلاعات در شبکه اجتماعی استفاده کرد. این کاربردها را یک به یک  مورد بررسی قرار خواهیم داد.</w:t>
      </w:r>
    </w:p>
    <w:p w:rsidR="001943CA" w:rsidRPr="00A77F26" w:rsidRDefault="001943CA" w:rsidP="007F44B0">
      <w:pPr>
        <w:tabs>
          <w:tab w:val="right" w:pos="540"/>
        </w:tabs>
        <w:rPr>
          <w:rtl/>
        </w:rPr>
      </w:pPr>
      <w:r w:rsidRPr="00A77F26">
        <w:rPr>
          <w:rFonts w:hint="cs"/>
          <w:rtl/>
        </w:rPr>
        <w:t>مسئله بررسی جامعه در شبکه های اجتماعی به مسئله خوشه بندی گره در گراف های خیلی بزرگ مرتبط است. در این حالت مایلیم خوشه های متراکم گره ها را بر اساس ساختار اصلی اتصال مشخص کنیم</w:t>
      </w:r>
      <w:r w:rsidR="00617BC0">
        <w:rPr>
          <w:rFonts w:hint="cs"/>
          <w:rtl/>
        </w:rPr>
        <w:t xml:space="preserve"> </w:t>
      </w:r>
      <w:r w:rsidR="00617BC0">
        <w:rPr>
          <w:rtl/>
        </w:rPr>
        <w:fldChar w:fldCharType="begin"/>
      </w:r>
      <w:r w:rsidR="00617BC0">
        <w:rPr>
          <w:rtl/>
        </w:rPr>
        <w:instrText xml:space="preserve"> </w:instrText>
      </w:r>
      <w:r w:rsidR="00617BC0">
        <w:instrText>ADDIN EN.CITE &lt;EndNote&gt;&lt;Cite&gt;&lt;Author&gt;Rattigan&lt;/Author&gt;&lt;Year&gt;2007&lt;/Year&gt;&lt;RecNum&gt;150&lt;/RecNum&gt;&lt;DisplayText&gt;[90]&lt;/DisplayText&gt;&lt;record&gt;&lt;rec-number&gt;150&lt;/rec-number&gt;&lt;foreign-keys&gt;&lt;key app="EN" db-id="5vaes0fpbfpepxedwv65twzav09zxxw9p5xs" timestamp="1421329779</w:instrText>
      </w:r>
      <w:r w:rsidR="00617BC0">
        <w:rPr>
          <w:rtl/>
        </w:rPr>
        <w:instrText>"&gt;150&lt;/</w:instrText>
      </w:r>
      <w:r w:rsidR="00617BC0">
        <w:instrText>key&gt;&lt;/foreign-keys&gt;&lt;ref-type name="Conference Paper"&gt;47&lt;/ref-type&gt;&lt;contributors&gt;&lt;authors&gt;&lt;author&gt;Matthew J. Rattigan&lt;/author&gt;&lt;author&gt;Marc Maier&lt;/author&gt;&lt;author&gt;David Jensen&lt;/author&gt;&lt;/authors&gt;&lt;/contributors&gt;&lt;titles&gt;&lt;title&gt;Graph clustering with network</w:instrText>
      </w:r>
      <w:r w:rsidR="00617BC0">
        <w:rPr>
          <w:rtl/>
        </w:rPr>
        <w:instrText xml:space="preserve"> </w:instrText>
      </w:r>
      <w:r w:rsidR="00617BC0">
        <w:instrText>structure indices&lt;/title&gt;&lt;secondary-title&gt;Proceedings of the 24th international conference on Machine learning&lt;/secondary-title&gt;&lt;/titles&gt;&lt;pages&gt;783-790&lt;/pages&gt;&lt;dates&gt;&lt;year&gt;2007&lt;/year&gt;&lt;/dates&gt;&lt;pub-location&gt;Corvalis, Oregon&lt;/pub-location&gt;&lt;publisher&gt;ACM&lt;/publisher&gt;&lt;urls&gt;&lt;/urls&gt;&lt;custom1&gt;1273595&lt;/custom1&gt;&lt;electronic-resource-num&gt;10.1145/1273496.1273595&lt;/electronic-resource-num&gt;&lt;/record&gt;&lt;/Cite&gt;&lt;/EndNote</w:instrText>
      </w:r>
      <w:r w:rsidR="00617BC0">
        <w:rPr>
          <w:rtl/>
        </w:rPr>
        <w:instrText>&gt;</w:instrText>
      </w:r>
      <w:r w:rsidR="00617BC0">
        <w:rPr>
          <w:rtl/>
        </w:rPr>
        <w:fldChar w:fldCharType="separate"/>
      </w:r>
      <w:r w:rsidR="00617BC0">
        <w:rPr>
          <w:noProof/>
          <w:rtl/>
        </w:rPr>
        <w:t>[</w:t>
      </w:r>
      <w:hyperlink w:anchor="_ENREF_90" w:tooltip="Rattigan, 2007 #150" w:history="1">
        <w:r w:rsidR="007F44B0">
          <w:rPr>
            <w:noProof/>
            <w:rtl/>
          </w:rPr>
          <w:t>90</w:t>
        </w:r>
      </w:hyperlink>
      <w:r w:rsidR="00617BC0">
        <w:rPr>
          <w:noProof/>
          <w:rtl/>
        </w:rPr>
        <w:t>]</w:t>
      </w:r>
      <w:r w:rsidR="00617BC0">
        <w:rPr>
          <w:rtl/>
        </w:rPr>
        <w:fldChar w:fldCharType="end"/>
      </w:r>
      <w:r w:rsidRPr="00A77F26">
        <w:rPr>
          <w:rFonts w:hint="cs"/>
          <w:rtl/>
        </w:rPr>
        <w:t xml:space="preserve">. شبکه های اجتماعی به واسطه اندازه بزرگ گراف های اصلی به چالش ویژه در مسئله خوشه بندی تبدیل شده اند. مانند گراف های وب، هر یک از </w:t>
      </w:r>
      <w:r w:rsidR="00617BC0">
        <w:rPr>
          <w:rFonts w:hint="cs"/>
          <w:rtl/>
        </w:rPr>
        <w:t>رو</w:t>
      </w:r>
      <w:r w:rsidRPr="00A77F26">
        <w:rPr>
          <w:rFonts w:hint="cs"/>
          <w:rtl/>
        </w:rPr>
        <w:t xml:space="preserve">ش های ایجاد تخته پوش یا به ظاهر ـ دسته ها </w:t>
      </w:r>
      <w:r w:rsidR="00617BC0">
        <w:rPr>
          <w:rtl/>
        </w:rPr>
        <w:fldChar w:fldCharType="begin"/>
      </w:r>
      <w:r w:rsidR="00617BC0">
        <w:rPr>
          <w:rtl/>
        </w:rPr>
        <w:instrText xml:space="preserve"> </w:instrText>
      </w:r>
      <w:r w:rsidR="00617BC0">
        <w:instrText>ADDIN EN.CITE &lt;EndNote&gt;&lt;Cite&gt;&lt;Author&gt;Gibson&lt;/Author&gt;&lt;Year&gt;2005&lt;/Year&gt;&lt;RecNum&gt;132&lt;/RecNum&gt;&lt;DisplayText&gt;[73, 74]&lt;/DisplayText&gt;&lt;record&gt;&lt;rec-number&gt;132&lt;/rec-number&gt;&lt;foreign-keys&gt;&lt;key app="EN" db-id="5vaes0fpbfpepxedwv65twzav09zxxw9p5xs" timestamp="1420918188</w:instrText>
      </w:r>
      <w:r w:rsidR="00617BC0">
        <w:rPr>
          <w:rtl/>
        </w:rPr>
        <w:instrText>"&gt;132&lt;/</w:instrText>
      </w:r>
      <w:r w:rsidR="00617BC0">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 massive graphs&lt;/title&gt;&lt;secondary-title&gt;Proceedings of the 31st international conference on Very large data bases&lt;/secondary-title&gt;&lt;/titles&gt;&lt;pages&gt;721-732&lt;/pages&gt;&lt;dates&gt;&lt;year&gt;2005&lt;/year&gt;&lt;/dates&gt;&lt;pub-location&gt;Trondheim, Norway&lt;/pub-location&gt;&lt;publisher</w:instrText>
      </w:r>
      <w:r w:rsidR="00617BC0">
        <w:rPr>
          <w:rtl/>
        </w:rPr>
        <w:instrText>&gt;</w:instrText>
      </w:r>
      <w:r w:rsidR="00617BC0">
        <w:instrText>VLDB Endowment&lt;/publisher&gt;&lt;urls&gt;&lt;/urls&gt;&lt;custom1&gt;1083676&lt;/custom1&gt;&lt;/record&gt;&lt;/Cite&gt;&lt;Cite&gt;&lt;Author&gt;Pei&lt;/Author&gt;&lt;Year&gt;2005&lt;/Year&gt;&lt;RecNum&gt;149&lt;/RecNum&gt;&lt;record&gt;&lt;rec-number&gt;149&lt;/rec-number&gt;&lt;foreign-keys&gt;&lt;key app="EN" db-id="5vaes0fpbfpepxedwv65twzav09zxxw9p5xs" timestamp="1421329601"&gt;149&lt;/key&gt;&lt;/foreign-keys&gt;&lt;ref-type name="Conference Paper"&gt;47&lt;/ref-type&gt;&lt;contributors&gt;&lt;authors&gt;&lt;author&gt;Jian Pei&lt;/author&gt;&lt;author&gt;Daxin Jiang&lt;/author&gt;&lt;author&gt;Aidong Zhang&lt;/author&gt;&lt;/authors&gt;&lt;/contributors&gt;&lt;titles&gt;&lt;title&gt;On mining cross-graph quasi-cliques&lt;/title&gt;&lt;secondary-title&gt;Proceedings of the eleventh ACM SIGKDD international conference on Knowledge discovery in data mining&lt;/secondary-title&gt;&lt;/titles&gt;&lt;pages&gt;228-238&lt;/pages&gt;&lt;dates&gt;&lt;year&gt;2005&lt;/year&gt;&lt;/dates&gt;&lt;pub-location&gt;Chicago, Illinois</w:instrText>
      </w:r>
      <w:r w:rsidR="00617BC0">
        <w:rPr>
          <w:rtl/>
        </w:rPr>
        <w:instrText xml:space="preserve">, </w:instrText>
      </w:r>
      <w:r w:rsidR="00617BC0">
        <w:instrText>USA&lt;/pub-location&gt;&lt;publisher&gt;ACM&lt;/publisher&gt;&lt;urls&gt;&lt;/urls&gt;&lt;custom1&gt;1081898&lt;/custom1&gt;&lt;electronic-resource-num&gt;10.1145/1081870.1081898&lt;/electronic-resource-num&gt;&lt;/record&gt;&lt;/Cite&gt;&lt;/EndNote</w:instrText>
      </w:r>
      <w:r w:rsidR="00617BC0">
        <w:rPr>
          <w:rtl/>
        </w:rPr>
        <w:instrText>&gt;</w:instrText>
      </w:r>
      <w:r w:rsidR="00617BC0">
        <w:rPr>
          <w:rtl/>
        </w:rPr>
        <w:fldChar w:fldCharType="separate"/>
      </w:r>
      <w:r w:rsidR="00617BC0">
        <w:rPr>
          <w:noProof/>
          <w:rtl/>
        </w:rPr>
        <w:t>[</w:t>
      </w:r>
      <w:hyperlink w:anchor="_ENREF_73" w:tooltip="Gibson, 2005 #132" w:history="1">
        <w:r w:rsidR="007F44B0">
          <w:rPr>
            <w:noProof/>
            <w:rtl/>
          </w:rPr>
          <w:t>73</w:t>
        </w:r>
      </w:hyperlink>
      <w:r w:rsidR="00617BC0">
        <w:rPr>
          <w:noProof/>
          <w:rtl/>
        </w:rPr>
        <w:t xml:space="preserve">, </w:t>
      </w:r>
      <w:hyperlink w:anchor="_ENREF_74" w:tooltip="Pei, 2005 #149" w:history="1">
        <w:r w:rsidR="007F44B0">
          <w:rPr>
            <w:noProof/>
            <w:rtl/>
          </w:rPr>
          <w:t>74</w:t>
        </w:r>
      </w:hyperlink>
      <w:r w:rsidR="00617BC0">
        <w:rPr>
          <w:noProof/>
          <w:rtl/>
        </w:rPr>
        <w:t>]</w:t>
      </w:r>
      <w:r w:rsidR="00617BC0">
        <w:rPr>
          <w:rtl/>
        </w:rPr>
        <w:fldChar w:fldCharType="end"/>
      </w:r>
      <w:r w:rsidR="00617BC0">
        <w:rPr>
          <w:rFonts w:hint="cs"/>
          <w:rtl/>
        </w:rPr>
        <w:t xml:space="preserve"> </w:t>
      </w:r>
      <w:r w:rsidRPr="00A77F26">
        <w:rPr>
          <w:rFonts w:hint="cs"/>
          <w:rtl/>
        </w:rPr>
        <w:t xml:space="preserve">را می توان برای تعیین جوامع مرتبط در شبکه به کار گرفت. تکنیکی در </w:t>
      </w:r>
      <w:r w:rsidR="00617BC0">
        <w:rPr>
          <w:rtl/>
        </w:rPr>
        <w:fldChar w:fldCharType="begin"/>
      </w:r>
      <w:r w:rsidR="00617BC0">
        <w:rPr>
          <w:rtl/>
        </w:rPr>
        <w:instrText xml:space="preserve"> </w:instrText>
      </w:r>
      <w:r w:rsidR="00617BC0">
        <w:instrText>ADDIN EN.CITE &lt;EndNote&gt;&lt;Cite&gt;&lt;Author&gt;Satuluri&lt;/Author&gt;&lt;Year&gt;2009&lt;/Year&gt;&lt;RecNum&gt;151&lt;/RecNum&gt;&lt;DisplayText&gt;[91]&lt;/DisplayText&gt;&lt;record&gt;&lt;rec-number&gt;151&lt;/rec-number&gt;&lt;foreign-keys&gt;&lt;key app="EN" db-id="5vaes0fpbfpepxedwv65twzav09zxxw9p5xs" timestamp="1421330035</w:instrText>
      </w:r>
      <w:r w:rsidR="00617BC0">
        <w:rPr>
          <w:rtl/>
        </w:rPr>
        <w:instrText>"&gt;151&lt;/</w:instrText>
      </w:r>
      <w:r w:rsidR="00617BC0">
        <w:instrText>key&gt;&lt;/foreign-keys&gt;&lt;ref-type name="Conference Paper"&gt;47&lt;/ref-type&gt;&lt;contributors&gt;&lt;authors&gt;&lt;author&gt;Venu Satuluri&lt;/author&gt;&lt;author&gt;Srinivasan Parthasarathy&lt;/author&gt;&lt;/authors&gt;&lt;/contributors&gt;&lt;titles&gt;&lt;title&gt;Scalable graph clustering using stochastic flows</w:instrText>
      </w:r>
      <w:r w:rsidR="00617BC0">
        <w:rPr>
          <w:rtl/>
        </w:rPr>
        <w:instrText xml:space="preserve">: </w:instrText>
      </w:r>
      <w:r w:rsidR="00617BC0">
        <w:instrText>applications to community discovery&lt;/title&gt;&lt;secondary-title&gt;Proceedings of the 15th ACM SIGKDD international conference on Knowledge discovery and data mining&lt;/secondary-title&gt;&lt;/titles&gt;&lt;pages&gt;737-746&lt;/pages&gt;&lt;dates&gt;&lt;year&gt;2009&lt;/year&gt;&lt;/dates&gt;&lt;pub-location&gt;Paris, France&lt;/pub-location&gt;&lt;publisher&gt;ACM&lt;/publisher&gt;&lt;urls&gt;&lt;/urls&gt;&lt;custom1&gt;1557101&lt;/custom1&gt;&lt;electronic-resource-num&gt;10.1145/1557019.1557101&lt;/electronic-resource-num&gt;&lt;/record&gt;&lt;/Cite&gt;&lt;/EndNote</w:instrText>
      </w:r>
      <w:r w:rsidR="00617BC0">
        <w:rPr>
          <w:rtl/>
        </w:rPr>
        <w:instrText>&gt;</w:instrText>
      </w:r>
      <w:r w:rsidR="00617BC0">
        <w:rPr>
          <w:rtl/>
        </w:rPr>
        <w:fldChar w:fldCharType="separate"/>
      </w:r>
      <w:r w:rsidR="00617BC0">
        <w:rPr>
          <w:noProof/>
          <w:rtl/>
        </w:rPr>
        <w:t>[</w:t>
      </w:r>
      <w:hyperlink w:anchor="_ENREF_91" w:tooltip="Satuluri, 2009 #151" w:history="1">
        <w:r w:rsidR="007F44B0">
          <w:rPr>
            <w:noProof/>
            <w:rtl/>
          </w:rPr>
          <w:t>91</w:t>
        </w:r>
      </w:hyperlink>
      <w:r w:rsidR="00617BC0">
        <w:rPr>
          <w:noProof/>
          <w:rtl/>
        </w:rPr>
        <w:t>]</w:t>
      </w:r>
      <w:r w:rsidR="00617BC0">
        <w:rPr>
          <w:rtl/>
        </w:rPr>
        <w:fldChar w:fldCharType="end"/>
      </w:r>
      <w:r w:rsidRPr="00A77F26">
        <w:rPr>
          <w:rFonts w:hint="cs"/>
          <w:rtl/>
        </w:rPr>
        <w:t xml:space="preserve"> به منظور استفاده از محرک های جریان تصادفی در تعیین خوشه ها در گراف های اصلی معرفی شده است. روش برای تعیین ساختار خوشه بندی با استفاده از ساختار ـ ایجن ماتریکس اتصال به منظور تعیین ساختار اجتماع، در </w:t>
      </w:r>
      <w:r w:rsidR="00617BC0">
        <w:rPr>
          <w:rtl/>
        </w:rPr>
        <w:fldChar w:fldCharType="begin"/>
      </w:r>
      <w:r w:rsidR="00617BC0">
        <w:rPr>
          <w:rtl/>
        </w:rPr>
        <w:instrText xml:space="preserve"> </w:instrText>
      </w:r>
      <w:r w:rsidR="00617BC0">
        <w:instrText>ADDIN EN.CITE &lt;EndNote&gt;&lt;Cite&gt;&lt;Author&gt;Sarkar&lt;/Author&gt;&lt;Year&gt;2008&lt;/Year&gt;&lt;RecNum&gt;146&lt;/RecNum&gt;&lt;DisplayText&gt;[87]&lt;/DisplayText&gt;&lt;record&gt;&lt;rec-number&gt;146&lt;/rec-number&gt;&lt;foreign-keys&gt;&lt;key app="EN" db-id="5vaes0fpbfpepxedwv65twzav09zxxw9p5xs" timestamp="1421327616"&gt;14</w:instrText>
      </w:r>
      <w:r w:rsidR="00617BC0">
        <w:rPr>
          <w:rtl/>
        </w:rPr>
        <w:instrText>6&lt;/</w:instrText>
      </w:r>
      <w:r w:rsidR="00617BC0">
        <w:instrText>key&gt;&lt;/foreign-keys&gt;&lt;ref-type name="Conference Paper"&gt;47&lt;/ref-type&gt;&lt;contributors&gt;&lt;authors&gt;&lt;author&gt;Purnamrita Sarkar&lt;/author&gt;&lt;author&gt;Andrew W. Moore&lt;/author&gt;&lt;author&gt;Amit Prakash&lt;/author&gt;&lt;/authors&gt;&lt;/contributors&gt;&lt;titles&gt;&lt;title&gt;Fast incremental proximity search in large graphs&lt;/title&gt;&lt;secondary-title&gt;Proceedings of the 25th international conference on Machine learning&lt;/secondary-title&gt;&lt;/titles&gt;&lt;pages&gt;896-903&lt;/pages&gt;&lt;dates&gt;&lt;year&gt;2008&lt;/year&gt;&lt;/dates&gt;&lt;pub-location&gt;Helsinki, Finland&lt;/pub-location&gt;&lt;publisher&gt;ACM</w:instrText>
      </w:r>
      <w:r w:rsidR="00617BC0">
        <w:rPr>
          <w:rtl/>
        </w:rPr>
        <w:instrText>&lt;/</w:instrText>
      </w:r>
      <w:r w:rsidR="00617BC0">
        <w:instrText>publisher&gt;&lt;urls&gt;&lt;/urls&gt;&lt;custom1&gt;1390269&lt;/custom1&gt;&lt;electronic-resource-num&gt;10.1145/1390156.1390269&lt;/electronic-resource-num&gt;&lt;/record&gt;&lt;/Cite&gt;&lt;/EndNote</w:instrText>
      </w:r>
      <w:r w:rsidR="00617BC0">
        <w:rPr>
          <w:rtl/>
        </w:rPr>
        <w:instrText>&gt;</w:instrText>
      </w:r>
      <w:r w:rsidR="00617BC0">
        <w:rPr>
          <w:rtl/>
        </w:rPr>
        <w:fldChar w:fldCharType="separate"/>
      </w:r>
      <w:r w:rsidR="00617BC0">
        <w:rPr>
          <w:noProof/>
          <w:rtl/>
        </w:rPr>
        <w:t>[</w:t>
      </w:r>
      <w:hyperlink w:anchor="_ENREF_87" w:tooltip="Sarkar, 2008 #146" w:history="1">
        <w:r w:rsidR="007F44B0">
          <w:rPr>
            <w:noProof/>
            <w:rtl/>
          </w:rPr>
          <w:t>87</w:t>
        </w:r>
      </w:hyperlink>
      <w:r w:rsidR="00617BC0">
        <w:rPr>
          <w:noProof/>
          <w:rtl/>
        </w:rPr>
        <w:t>]</w:t>
      </w:r>
      <w:r w:rsidR="00617BC0">
        <w:rPr>
          <w:rtl/>
        </w:rPr>
        <w:fldChar w:fldCharType="end"/>
      </w:r>
      <w:r w:rsidRPr="00A77F26">
        <w:rPr>
          <w:rFonts w:hint="cs"/>
          <w:rtl/>
        </w:rPr>
        <w:t xml:space="preserve"> ارائه شده است. یکی از ویژگی های مهم شبکه های بزرگ این است که اغلب می توان آن</w:t>
      </w:r>
      <w:r w:rsidR="00617BC0">
        <w:rPr>
          <w:rFonts w:hint="cs"/>
          <w:rtl/>
        </w:rPr>
        <w:t xml:space="preserve"> </w:t>
      </w:r>
      <w:r w:rsidRPr="00A77F26">
        <w:rPr>
          <w:rFonts w:hint="cs"/>
          <w:rtl/>
        </w:rPr>
        <w:t xml:space="preserve">ها را با توجه به ماهیت گراف های فرعی زیر بنایی توصیف کرد، در </w:t>
      </w:r>
      <w:r w:rsidR="00392CEC">
        <w:rPr>
          <w:rtl/>
        </w:rPr>
        <w:fldChar w:fldCharType="begin">
          <w:fldData xml:space="preserve">PEVuZE5vdGU+PENpdGU+PEF1dGhvcj5Cb3JkaW5vPC9BdXRob3I+PFllYXI+MjAwODwvWWVhcj48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</w:fldData>
        </w:fldChar>
      </w:r>
      <w:r w:rsidR="00392CEC">
        <w:rPr>
          <w:rtl/>
        </w:rPr>
        <w:instrText xml:space="preserve"> </w:instrText>
      </w:r>
      <w:r w:rsidR="00392CEC">
        <w:instrText>ADDIN EN.CITE</w:instrText>
      </w:r>
      <w:r w:rsidR="00392CEC">
        <w:rPr>
          <w:rtl/>
        </w:rPr>
        <w:instrText xml:space="preserve"> </w:instrText>
      </w:r>
      <w:r w:rsidR="00392CEC">
        <w:rPr>
          <w:rtl/>
        </w:rPr>
        <w:fldChar w:fldCharType="begin">
          <w:fldData xml:space="preserve">PEVuZE5vdGU+PENpdGU+PEF1dGhvcj5Cb3JkaW5vPC9BdXRob3I+PFllYXI+MjAwODwvWWVhcj48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</w:fldData>
        </w:fldChar>
      </w:r>
      <w:r w:rsidR="00392CEC">
        <w:rPr>
          <w:rtl/>
        </w:rPr>
        <w:instrText xml:space="preserve"> </w:instrText>
      </w:r>
      <w:r w:rsidR="00392CEC">
        <w:instrText>ADDIN EN.CITE.DATA</w:instrText>
      </w:r>
      <w:r w:rsidR="00392CEC">
        <w:rPr>
          <w:rtl/>
        </w:rPr>
        <w:instrText xml:space="preserve"> </w:instrText>
      </w:r>
      <w:r w:rsidR="00392CEC">
        <w:rPr>
          <w:rtl/>
        </w:rPr>
      </w:r>
      <w:r w:rsidR="00392CEC">
        <w:rPr>
          <w:rtl/>
        </w:rPr>
        <w:fldChar w:fldCharType="end"/>
      </w:r>
      <w:r w:rsidR="00392CEC">
        <w:rPr>
          <w:rtl/>
        </w:rPr>
      </w:r>
      <w:r w:rsidR="00392CEC">
        <w:rPr>
          <w:rtl/>
        </w:rPr>
        <w:fldChar w:fldCharType="separate"/>
      </w:r>
      <w:r w:rsidR="00392CEC">
        <w:rPr>
          <w:noProof/>
          <w:rtl/>
        </w:rPr>
        <w:t>[</w:t>
      </w:r>
      <w:hyperlink w:anchor="_ENREF_92" w:tooltip="Bordino, 2008 #152" w:history="1">
        <w:r w:rsidR="007F44B0">
          <w:rPr>
            <w:noProof/>
            <w:rtl/>
          </w:rPr>
          <w:t>92</w:t>
        </w:r>
      </w:hyperlink>
      <w:r w:rsidR="00392CEC">
        <w:rPr>
          <w:noProof/>
          <w:rtl/>
        </w:rPr>
        <w:t>]</w:t>
      </w:r>
      <w:r w:rsidR="00392CEC">
        <w:rPr>
          <w:rtl/>
        </w:rPr>
        <w:fldChar w:fldCharType="end"/>
      </w:r>
      <w:r w:rsidRPr="00A77F26">
        <w:rPr>
          <w:rFonts w:hint="cs"/>
          <w:rtl/>
        </w:rPr>
        <w:t>، تکنیکی برای محاسبه تعداد گراف های فرعی گونه خاصی از شبکه های بزرگ معرفی شده است. نشان داده شده است که این توصیف در خوشه بندی شبکه های بزرگ مفید است. این دقت و وضوح با استفاده از ویژگی های مکانی محقق نمی شود. بنابراین، این رویکرد برای بررسی اجتماع در شبکه های فراگیر و بزرگ نیز قابل استفاده است. مسئله بررسی اجتماع</w:t>
      </w:r>
      <w:r w:rsidR="00392CEC">
        <w:rPr>
          <w:rFonts w:hint="cs"/>
          <w:rtl/>
        </w:rPr>
        <w:t>ی به ویژه در مورد تحلیل دنیامیک</w:t>
      </w:r>
      <w:r w:rsidRPr="00A77F26">
        <w:rPr>
          <w:rFonts w:hint="cs"/>
          <w:rtl/>
        </w:rPr>
        <w:t xml:space="preserve"> شبکه های در </w:t>
      </w:r>
      <w:r w:rsidR="00392CEC">
        <w:rPr>
          <w:rFonts w:hint="cs"/>
          <w:rtl/>
        </w:rPr>
        <w:t xml:space="preserve">حال </w:t>
      </w:r>
      <w:r w:rsidRPr="00A77F26">
        <w:rPr>
          <w:rFonts w:hint="cs"/>
          <w:rtl/>
        </w:rPr>
        <w:t>تکامل که در آن تلاش می کنیم چگونگی تغییر جوامع شبکه در طول زمان را مشخص کنیم. بسیاری از تکنیک ها به ارزیابی مسئله بررسی اجتماعی و بررسی تغییر در یک چارچوب می پرداز</w:t>
      </w:r>
      <w:r w:rsidR="00392CEC">
        <w:rPr>
          <w:rFonts w:hint="cs"/>
          <w:rtl/>
        </w:rPr>
        <w:t>ن</w:t>
      </w:r>
      <w:r w:rsidRPr="00A77F26">
        <w:rPr>
          <w:rFonts w:hint="cs"/>
          <w:rtl/>
        </w:rPr>
        <w:t>د. با این کار قادر خواهیم بود تغییرات در شبکه اصلی را به شیوه کوتاه و خلاصه ارائه دهیم.</w:t>
      </w:r>
    </w:p>
    <w:p w:rsidR="001943CA" w:rsidRPr="00A77F26" w:rsidRDefault="001943CA" w:rsidP="007F44B0">
      <w:pPr>
        <w:tabs>
          <w:tab w:val="right" w:pos="540"/>
        </w:tabs>
        <w:rPr>
          <w:rtl/>
        </w:rPr>
      </w:pPr>
      <w:r w:rsidRPr="00A77F26">
        <w:rPr>
          <w:rFonts w:hint="cs"/>
          <w:rtl/>
        </w:rPr>
        <w:t xml:space="preserve">الگوریتم های خوشه بندی گره کاملاً مرتبط با مفهوم تحلیل مرکزیت در شبکه ها است. به عنوان مثال، تکنیکی که در </w:t>
      </w:r>
      <w:r w:rsidR="00392CEC">
        <w:rPr>
          <w:rtl/>
        </w:rPr>
        <w:fldChar w:fldCharType="begin"/>
      </w:r>
      <w:r w:rsidR="00392CEC">
        <w:rPr>
          <w:rtl/>
        </w:rPr>
        <w:instrText xml:space="preserve"> </w:instrText>
      </w:r>
      <w:r w:rsidR="00392CEC">
        <w:instrText>ADDIN EN.CITE &lt;EndNote&gt;&lt;Cite&gt;&lt;Author&gt;Rattigan&lt;/Author&gt;&lt;Year&gt;2007&lt;/Year&gt;&lt;RecNum&gt;150&lt;/RecNum&gt;&lt;DisplayText&gt;[90]&lt;/DisplayText&gt;&lt;record&gt;&lt;rec-number&gt;150&lt;/rec-number&gt;&lt;foreign-keys&gt;&lt;key app="EN" db-id="5vaes0fpbfpepxedwv65twzav09zxxw9p5xs" timestamp="1421329779</w:instrText>
      </w:r>
      <w:r w:rsidR="00392CEC">
        <w:rPr>
          <w:rtl/>
        </w:rPr>
        <w:instrText>"&gt;150&lt;/</w:instrText>
      </w:r>
      <w:r w:rsidR="00392CEC">
        <w:instrText>key&gt;&lt;/foreign-keys&gt;&lt;ref-type name="Conference Paper"&gt;47&lt;/ref-type&gt;&lt;contributors&gt;&lt;authors&gt;&lt;author&gt;Matthew J. Rattigan&lt;/author&gt;&lt;author&gt;Marc Maier&lt;/author&gt;&lt;author&gt;David Jensen&lt;/author&gt;&lt;/authors&gt;&lt;/contributors&gt;&lt;titles&gt;&lt;title&gt;Graph clustering with network</w:instrText>
      </w:r>
      <w:r w:rsidR="00392CEC">
        <w:rPr>
          <w:rtl/>
        </w:rPr>
        <w:instrText xml:space="preserve"> </w:instrText>
      </w:r>
      <w:r w:rsidR="00392CEC">
        <w:instrText>structure indices&lt;/title&gt;&lt;secondary-title&gt;Proceedings of the 24th international conference on Machine learning&lt;/secondary-title&gt;&lt;/titles&gt;&lt;pages&gt;783-790&lt;/pages&gt;&lt;dates&gt;&lt;year&gt;2007&lt;/year&gt;&lt;/dates&gt;&lt;pub-location&gt;Corvalis, Oregon&lt;/pub-location&gt;&lt;publisher&gt;ACM&lt;/publisher&gt;&lt;urls&gt;&lt;/urls&gt;&lt;custom1&gt;1273595&lt;/custom1&gt;&lt;electronic-resource-num&gt;10.1145/1273496.1273595&lt;/electronic-resource-num&gt;&lt;/record&gt;&lt;/Cite&gt;&lt;/EndNote</w:instrText>
      </w:r>
      <w:r w:rsidR="00392CEC">
        <w:rPr>
          <w:rtl/>
        </w:rPr>
        <w:instrText>&gt;</w:instrText>
      </w:r>
      <w:r w:rsidR="00392CEC">
        <w:rPr>
          <w:rtl/>
        </w:rPr>
        <w:fldChar w:fldCharType="separate"/>
      </w:r>
      <w:r w:rsidR="00392CEC">
        <w:rPr>
          <w:noProof/>
          <w:rtl/>
        </w:rPr>
        <w:t>[</w:t>
      </w:r>
      <w:hyperlink w:anchor="_ENREF_90" w:tooltip="Rattigan, 2007 #150" w:history="1">
        <w:r w:rsidR="007F44B0">
          <w:rPr>
            <w:noProof/>
            <w:rtl/>
          </w:rPr>
          <w:t>90</w:t>
        </w:r>
      </w:hyperlink>
      <w:r w:rsidR="00392CEC">
        <w:rPr>
          <w:noProof/>
          <w:rtl/>
        </w:rPr>
        <w:t>]</w:t>
      </w:r>
      <w:r w:rsidR="00392CEC">
        <w:rPr>
          <w:rtl/>
        </w:rPr>
        <w:fldChar w:fldCharType="end"/>
      </w:r>
      <w:r w:rsidRPr="00A77F26">
        <w:rPr>
          <w:rFonts w:hint="cs"/>
          <w:rtl/>
        </w:rPr>
        <w:t xml:space="preserve"> مورد بحث واقع شده، از یک رویکرد </w:t>
      </w:r>
      <w:r w:rsidRPr="00A77F26">
        <w:t>K-medoids</w:t>
      </w:r>
      <w:r w:rsidRPr="00A77F26">
        <w:rPr>
          <w:rFonts w:hint="cs"/>
          <w:rtl/>
        </w:rPr>
        <w:t xml:space="preserve"> استفاده می کند که </w:t>
      </w:r>
      <w:r w:rsidRPr="00A77F26">
        <w:t>K</w:t>
      </w:r>
      <w:r w:rsidRPr="00A77F26">
        <w:rPr>
          <w:rFonts w:hint="cs"/>
          <w:rtl/>
        </w:rPr>
        <w:t xml:space="preserve"> نقطه مرکزی شبکه را نشان می دهد. این نوع رویکرد ها در شبکه های مختلف مفید واقع می شوند</w:t>
      </w:r>
      <w:r w:rsidR="00392CEC">
        <w:rPr>
          <w:rFonts w:hint="cs"/>
          <w:rtl/>
        </w:rPr>
        <w:t>،</w:t>
      </w:r>
      <w:r w:rsidRPr="00A77F26">
        <w:rPr>
          <w:rFonts w:hint="cs"/>
          <w:rtl/>
        </w:rPr>
        <w:t xml:space="preserve"> حتی اگر چارچوب شبکه ها نیز با هم متفاوت داشته باشند. در مورد شبکه های اجتماعی، این نقطه های مرکزی به طور معمول اعضا کلیدی در شبکه هستند که به خوبی به سایر اعضاء اجتماع متصل شده اند. از تحلیل مرکزیت می توان برای تعیین نقطه های مرکزی در جریان های اطلاعات نیز بهره گرفت. از این رو، بدیهی است که گونه مشابهی از الگوریتم تحلیل ساختاری می تواند منجر به دیدگاه های متفاوت در شبکه های مختلف شود. </w:t>
      </w:r>
    </w:p>
    <w:p w:rsidR="001943CA" w:rsidRPr="00A77F26" w:rsidRDefault="001943CA" w:rsidP="007F44B0">
      <w:pPr>
        <w:tabs>
          <w:tab w:val="right" w:pos="540"/>
        </w:tabs>
        <w:rPr>
          <w:rtl/>
        </w:rPr>
      </w:pPr>
      <w:r w:rsidRPr="00A77F26">
        <w:rPr>
          <w:rFonts w:hint="cs"/>
          <w:rtl/>
        </w:rPr>
        <w:t>ارزیابی مرکزیت ارتباط نزدیکی با مسئله جریان اطلاعات منتشر شده در شبکه های اجتماعی د</w:t>
      </w:r>
      <w:r w:rsidR="00392CEC">
        <w:rPr>
          <w:rFonts w:hint="cs"/>
          <w:rtl/>
        </w:rPr>
        <w:t>ار</w:t>
      </w:r>
      <w:r w:rsidRPr="00A77F26">
        <w:rPr>
          <w:rFonts w:hint="cs"/>
          <w:rtl/>
        </w:rPr>
        <w:t>د. مشاهده شده است که اکثر تکنیک های تحلیل جریان</w:t>
      </w:r>
      <w:r w:rsidR="00392CEC">
        <w:rPr>
          <w:rFonts w:hint="cs"/>
          <w:rtl/>
        </w:rPr>
        <w:t xml:space="preserve"> ویروسی که اخیراً طراحی شده اند</w:t>
      </w:r>
      <w:r w:rsidRPr="00A77F26">
        <w:rPr>
          <w:rFonts w:hint="cs"/>
          <w:rtl/>
        </w:rPr>
        <w:t xml:space="preserve"> در چارچوب انواع مختلفی از برنامه های کاربردی مرتبط با جریان اطلاعات شبکه اجتماعی قابل استفاده اند. این کاربرد به این خاطر است که برنامه های کاربردی مرتبط با جریان اطلاعات با مدل های رفتاری مشابه با انتشار ویروس ها قابل درک هستند. این برنامه های کاربردی عبارتند از: (1) ما تمایل داریم مؤثرترین اعضاء شبکه اجتماعی را مشخص کنیم؛ یعنی اعضایی که باعث جریان بیشینه اطلاعات به خارج می شود. (2) اطلاعات در رفتار اجتماعی اغلب به شیوه ای مشابه اپیدمی سرریز می کند و منتشر می شود. ما تمایل داریم میزان سر ریز اطلاعات از طریق شبکه اجتماعی را اندازه گیری کنیم و اثر منابع مختلف بر اطلاعات را تعیین کنیم. هدف این است که نظارت موجب ارتقاء ارزیابی اولیه از جریان های اطلاعات شود و این برای فردی که بتواند آن را ارزیابی کند مفید خواهد بود. رفتار سرریز و انتشار به وی</w:t>
      </w:r>
      <w:r w:rsidR="00392CEC">
        <w:rPr>
          <w:rFonts w:hint="cs"/>
          <w:rtl/>
        </w:rPr>
        <w:t>ژ</w:t>
      </w:r>
      <w:r w:rsidRPr="00A77F26">
        <w:rPr>
          <w:rFonts w:hint="cs"/>
          <w:rtl/>
        </w:rPr>
        <w:t>ه در مورد گراف بلاگ که در آن رفتار سرریز و انتشار به شکل لینک های افزوده در طول زمان بازتاب می یابد، قابل مشاهده است. از آن</w:t>
      </w:r>
      <w:r w:rsidR="00392CEC">
        <w:rPr>
          <w:rFonts w:hint="cs"/>
          <w:rtl/>
        </w:rPr>
        <w:t xml:space="preserve"> </w:t>
      </w:r>
      <w:r w:rsidRPr="00A77F26">
        <w:rPr>
          <w:rFonts w:hint="cs"/>
          <w:rtl/>
        </w:rPr>
        <w:t>جایی که کنترل و نظارت بر</w:t>
      </w:r>
      <w:r w:rsidR="00392CEC">
        <w:rPr>
          <w:rFonts w:hint="cs"/>
          <w:rtl/>
        </w:rPr>
        <w:t xml:space="preserve"> </w:t>
      </w:r>
      <w:r w:rsidRPr="00A77F26">
        <w:rPr>
          <w:rFonts w:hint="cs"/>
          <w:rtl/>
        </w:rPr>
        <w:t xml:space="preserve">تمام بلاگ ها به طور همزمان امکان پذیر نیست، به حداقل رساندن هزینه نظارت بر بلاگ های مختلف با فرض یک هزینه ثابت به ازای هر گره مطلوب خواهد بود، این مسئله </w:t>
      </w:r>
      <w:r w:rsidRPr="00A77F26">
        <w:t>NP</w:t>
      </w:r>
      <w:r w:rsidR="00392CEC">
        <w:rPr>
          <w:rFonts w:hint="cs"/>
          <w:rtl/>
        </w:rPr>
        <w:t xml:space="preserve"> ـ دشوار است</w:t>
      </w:r>
      <w:r w:rsidRPr="00A77F26">
        <w:rPr>
          <w:rFonts w:hint="cs"/>
          <w:rtl/>
        </w:rPr>
        <w:t xml:space="preserve">، زیرا مسئله پوشش ـ رأس را می توان به آن </w:t>
      </w:r>
      <w:r w:rsidRPr="00A77F26">
        <w:rPr>
          <w:rFonts w:hint="cs"/>
          <w:rtl/>
        </w:rPr>
        <w:lastRenderedPageBreak/>
        <w:t xml:space="preserve">تقلیل داد. ایده اصلی در </w:t>
      </w:r>
      <w:r w:rsidR="005939BE">
        <w:rPr>
          <w:rtl/>
        </w:rPr>
        <w:fldChar w:fldCharType="begin"/>
      </w:r>
      <w:r w:rsidR="005939BE">
        <w:rPr>
          <w:rtl/>
        </w:rPr>
        <w:instrText xml:space="preserve"> </w:instrText>
      </w:r>
      <w:r w:rsidR="005939BE">
        <w:instrText>ADDIN EN.CITE &lt;EndNote&gt;&lt;Cite&gt;&lt;Author&gt;Leskovec&lt;/Author&gt;&lt;RecNum&gt;143&lt;/RecNum&gt;&lt;DisplayText&gt;[84]&lt;/DisplayText&gt;&lt;record&gt;&lt;rec-number&gt;143&lt;/rec-number&gt;&lt;foreign-keys&gt;&lt;key app="EN" db-id="5vaes0fpbfpepxedwv65twzav09zxxw9p5xs" timestamp="1421176119"&gt;143&lt;/key&gt;&lt;/foreign-keys&gt;&lt;ref-type name="Conference Proceedings"&gt;10&lt;/ref-type&gt;&lt;contributors&gt;&lt;authors&gt;&lt;author&gt;Leskovec, Jure&lt;/author&gt;&lt;author&gt;McGlohon, Mary&lt;/author&gt;&lt;author&gt;Faloutsos, Christos&lt;/author&gt;&lt;author&gt;Glance, Natalie&lt;/author&gt;&lt;author&gt;Hurst, Matthew&lt;/author&gt;&lt;/authors</w:instrText>
      </w:r>
      <w:r w:rsidR="005939BE">
        <w:rPr>
          <w:rtl/>
        </w:rPr>
        <w:instrText>&gt;&lt;/</w:instrText>
      </w:r>
      <w:r w:rsidR="005939BE">
        <w:instrText>contributors&gt;&lt;titles&gt;&lt;title&gt;Cascading behavior in large blog graphs&lt;/title&gt;&lt;secondary-title&gt;In SDM&lt;/secondary-title&gt;&lt;/titles&gt;&lt;dates&gt;&lt;pub-dates&gt;&lt;date&gt;2007&lt;/date&gt;&lt;/pub-dates&gt;&lt;/dates&gt;&lt;urls&gt;&lt;/urls&gt;&lt;/record&gt;&lt;/Cite&gt;&lt;/EndNote</w:instrText>
      </w:r>
      <w:r w:rsidR="005939BE">
        <w:rPr>
          <w:rtl/>
        </w:rPr>
        <w:instrText>&gt;</w:instrText>
      </w:r>
      <w:r w:rsidR="005939BE">
        <w:rPr>
          <w:rtl/>
        </w:rPr>
        <w:fldChar w:fldCharType="separate"/>
      </w:r>
      <w:r w:rsidR="005939BE">
        <w:rPr>
          <w:noProof/>
          <w:rtl/>
        </w:rPr>
        <w:t>[</w:t>
      </w:r>
      <w:hyperlink w:anchor="_ENREF_84" w:tooltip="Leskovec,  #143" w:history="1">
        <w:r w:rsidR="007F44B0">
          <w:rPr>
            <w:noProof/>
            <w:rtl/>
          </w:rPr>
          <w:t>84</w:t>
        </w:r>
      </w:hyperlink>
      <w:r w:rsidR="005939BE">
        <w:rPr>
          <w:noProof/>
          <w:rtl/>
        </w:rPr>
        <w:t>]</w:t>
      </w:r>
      <w:r w:rsidR="005939BE">
        <w:rPr>
          <w:rtl/>
        </w:rPr>
        <w:fldChar w:fldCharType="end"/>
      </w:r>
      <w:r w:rsidRPr="00A77F26">
        <w:rPr>
          <w:rFonts w:hint="cs"/>
          <w:rtl/>
        </w:rPr>
        <w:t>، استفاده از اکتشاف تقریبی به منظور به حداقل رساندن هزینه است. این رویکرد به طرح بلاگ محدود نمی شود بلکه برای سایر طرح ها از جمله نظارت بر تبادل اطلاعات در شبکه های اجتماعی، و نظارت بر قطع جریان در شبکه های ارتباطی نیز قابل استفاده است. (3) ما می خواهیم شرایطی که منجر به نیاز فوری برای انتقال غیر کنترل شد</w:t>
      </w:r>
      <w:r w:rsidR="005939BE">
        <w:rPr>
          <w:rFonts w:hint="cs"/>
          <w:rtl/>
        </w:rPr>
        <w:t>ه اطلاعات می شوند را مشخص کنیم.</w:t>
      </w:r>
    </w:p>
    <w:p w:rsidR="001943CA" w:rsidRPr="00A77F26" w:rsidRDefault="001943CA" w:rsidP="007F44B0">
      <w:pPr>
        <w:tabs>
          <w:tab w:val="right" w:pos="540"/>
        </w:tabs>
        <w:rPr>
          <w:rtl/>
        </w:rPr>
      </w:pPr>
      <w:r w:rsidRPr="00A77F26">
        <w:rPr>
          <w:rFonts w:hint="cs"/>
          <w:b/>
          <w:bCs/>
          <w:rtl/>
        </w:rPr>
        <w:t>سایر برنامه های شبکه کامپیوتری.</w:t>
      </w:r>
      <w:r w:rsidRPr="00A77F26">
        <w:rPr>
          <w:rFonts w:hint="cs"/>
          <w:rtl/>
        </w:rPr>
        <w:t xml:space="preserve"> اکثر این تکنیک ها را می توان برای انواع دیگری از شبکه ها مانند شبکه های ارتباطی نیز مورد استفاده قرار داد. تحلیل ساختاری و توان شبکه های ارتباطی تا حد زیادی </w:t>
      </w:r>
      <w:r w:rsidR="005939BE">
        <w:rPr>
          <w:rFonts w:hint="cs"/>
          <w:rtl/>
        </w:rPr>
        <w:t xml:space="preserve">به </w:t>
      </w:r>
      <w:r w:rsidRPr="00A77F26">
        <w:rPr>
          <w:rFonts w:hint="cs"/>
          <w:rtl/>
        </w:rPr>
        <w:t xml:space="preserve">طراحی گراف اصلی شبکه بستگی دارد. طراحی دقیق گراف اصلی می تواند در جلوگیری از نقص های شبکه، تراکم، و سایر نقاط ضعف در کل شبکه مؤثر واقع شود. به عنوان مثال، تحلیل مرکزیت </w:t>
      </w:r>
      <w:r w:rsidR="005939BE">
        <w:rPr>
          <w:rtl/>
        </w:rPr>
        <w:fldChar w:fldCharType="begin"/>
      </w:r>
      <w:r w:rsidR="005939BE">
        <w:rPr>
          <w:rtl/>
        </w:rPr>
        <w:instrText xml:space="preserve"> </w:instrText>
      </w:r>
      <w:r w:rsidR="005939BE">
        <w:instrText>ADDIN EN.CITE &lt;EndNote&gt;&lt;Cite&gt;&lt;Author&gt;Rattigan&lt;/Author&gt;&lt;Year&gt;2007&lt;/Year&gt;&lt;RecNum&gt;150&lt;/RecNum&gt;&lt;DisplayText&gt;[90]&lt;/DisplayText&gt;&lt;record&gt;&lt;rec-number&gt;150&lt;/rec-number&gt;&lt;foreign-keys&gt;&lt;key app="EN" db-id="5vaes0fpbfpepxedwv65twzav09zxxw9p5xs" timestamp="1421329779</w:instrText>
      </w:r>
      <w:r w:rsidR="005939BE">
        <w:rPr>
          <w:rtl/>
        </w:rPr>
        <w:instrText>"&gt;150&lt;/</w:instrText>
      </w:r>
      <w:r w:rsidR="005939BE">
        <w:instrText>key&gt;&lt;/foreign-keys&gt;&lt;ref-type name="Conference Paper"&gt;47&lt;/ref-type&gt;&lt;contributors&gt;&lt;authors&gt;&lt;author&gt;Matthew J. Rattigan&lt;/author&gt;&lt;author&gt;Marc Maier&lt;/author&gt;&lt;author&gt;David Jensen&lt;/author&gt;&lt;/authors&gt;&lt;/contributors&gt;&lt;titles&gt;&lt;title&gt;Graph clustering with network</w:instrText>
      </w:r>
      <w:r w:rsidR="005939BE">
        <w:rPr>
          <w:rtl/>
        </w:rPr>
        <w:instrText xml:space="preserve"> </w:instrText>
      </w:r>
      <w:r w:rsidR="005939BE">
        <w:instrText>structure indices&lt;/title&gt;&lt;secondary-title&gt;Proceedings of the 24th international conference on Machine learning&lt;/secondary-title&gt;&lt;/titles&gt;&lt;pages&gt;783-790&lt;/pages&gt;&lt;dates&gt;&lt;year&gt;2007&lt;/year&gt;&lt;/dates&gt;&lt;pub-location&gt;Corvalis, Oregon&lt;/pub-location&gt;&lt;publisher&gt;ACM&lt;/publisher&gt;&lt;urls&gt;&lt;/urls&gt;&lt;custom1&gt;1273595&lt;/custom1&gt;&lt;electronic-resource-num&gt;10.1145/1273496.1273595&lt;/electronic-resource-num&gt;&lt;/record&gt;&lt;/Cite&gt;&lt;/EndNote</w:instrText>
      </w:r>
      <w:r w:rsidR="005939BE">
        <w:rPr>
          <w:rtl/>
        </w:rPr>
        <w:instrText>&gt;</w:instrText>
      </w:r>
      <w:r w:rsidR="005939BE">
        <w:rPr>
          <w:rtl/>
        </w:rPr>
        <w:fldChar w:fldCharType="separate"/>
      </w:r>
      <w:r w:rsidR="005939BE">
        <w:rPr>
          <w:noProof/>
          <w:rtl/>
        </w:rPr>
        <w:t>[</w:t>
      </w:r>
      <w:hyperlink w:anchor="_ENREF_90" w:tooltip="Rattigan, 2007 #150" w:history="1">
        <w:r w:rsidR="007F44B0">
          <w:rPr>
            <w:noProof/>
            <w:rtl/>
          </w:rPr>
          <w:t>90</w:t>
        </w:r>
      </w:hyperlink>
      <w:r w:rsidR="005939BE">
        <w:rPr>
          <w:noProof/>
          <w:rtl/>
        </w:rPr>
        <w:t>]</w:t>
      </w:r>
      <w:r w:rsidR="005939BE">
        <w:rPr>
          <w:rtl/>
        </w:rPr>
        <w:fldChar w:fldCharType="end"/>
      </w:r>
      <w:r w:rsidRPr="00A77F26">
        <w:rPr>
          <w:rFonts w:hint="cs"/>
          <w:rtl/>
        </w:rPr>
        <w:t xml:space="preserve"> در مورد یک شبکه اجتماعی برای تعیین نقاط حساس نقص و ناکارآمدی مورد استفاده خواهد بود. همچنین، تکنیک هایی برای انتشار جریان اط</w:t>
      </w:r>
      <w:r w:rsidRPr="00A77F26">
        <w:rPr>
          <w:rFonts w:hint="cs"/>
          <w:rtl/>
          <w:lang w:bidi="fa-IR"/>
        </w:rPr>
        <w:t>لا</w:t>
      </w:r>
      <w:r w:rsidRPr="00A77F26">
        <w:rPr>
          <w:rFonts w:hint="cs"/>
          <w:rtl/>
        </w:rPr>
        <w:t>عات در شبکه های اجتماعی برای مدل انتشار ویروس در شبکه های اجتماعی نیز قابل استفاده خواهد بود. تفاوت عمده در این است که احتمال آلودگی به ویروس را در امتداد یک کران در شبکه اجتماعی طراحی می کنیم به جای اینکه تلاش کنیم احتمال جریان اطلاعات را در امتداد یک کران در شبکه اجتماعی مدل سازی کنیم.</w:t>
      </w:r>
    </w:p>
    <w:p w:rsidR="001943CA" w:rsidRPr="00A77F26" w:rsidRDefault="001943CA" w:rsidP="007F44B0">
      <w:pPr>
        <w:tabs>
          <w:tab w:val="right" w:pos="540"/>
        </w:tabs>
        <w:rPr>
          <w:rtl/>
        </w:rPr>
      </w:pPr>
      <w:r w:rsidRPr="00A77F26">
        <w:rPr>
          <w:rFonts w:hint="cs"/>
          <w:rtl/>
        </w:rPr>
        <w:t xml:space="preserve">اکثر تکنیک های قابلیت دسترسی </w:t>
      </w:r>
      <w:r w:rsidR="005939BE">
        <w:rPr>
          <w:rtl/>
        </w:rPr>
        <w:fldChar w:fldCharType="begin">
          <w:fldData xml:space="preserve">PEVuZE5vdGU+PENpdGU+PEF1dGhvcj5IYWl4dW48L0F1dGhvcj48WWVhcj4yMDA2PC9ZZWFyPjxS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</w:fldData>
        </w:fldChar>
      </w:r>
      <w:r w:rsidR="005939BE">
        <w:rPr>
          <w:rtl/>
        </w:rPr>
        <w:instrText xml:space="preserve"> </w:instrText>
      </w:r>
      <w:r w:rsidR="005939BE">
        <w:instrText>ADDIN EN.CITE</w:instrText>
      </w:r>
      <w:r w:rsidR="005939BE">
        <w:rPr>
          <w:rtl/>
        </w:rPr>
        <w:instrText xml:space="preserve"> </w:instrText>
      </w:r>
      <w:r w:rsidR="005939BE">
        <w:rPr>
          <w:rtl/>
        </w:rPr>
        <w:fldChar w:fldCharType="begin">
          <w:fldData xml:space="preserve">PEVuZE5vdGU+PENpdGU+PEF1dGhvcj5IYWl4dW48L0F1dGhvcj48WWVhcj4yMDA2PC9ZZWFyPjxS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</w:fldData>
        </w:fldChar>
      </w:r>
      <w:r w:rsidR="005939BE">
        <w:rPr>
          <w:rtl/>
        </w:rPr>
        <w:instrText xml:space="preserve"> </w:instrText>
      </w:r>
      <w:r w:rsidR="005939BE">
        <w:instrText>ADDIN EN.CITE.DATA</w:instrText>
      </w:r>
      <w:r w:rsidR="005939BE">
        <w:rPr>
          <w:rtl/>
        </w:rPr>
        <w:instrText xml:space="preserve"> </w:instrText>
      </w:r>
      <w:r w:rsidR="005939BE">
        <w:rPr>
          <w:rtl/>
        </w:rPr>
      </w:r>
      <w:r w:rsidR="005939BE">
        <w:rPr>
          <w:rtl/>
        </w:rPr>
        <w:fldChar w:fldCharType="end"/>
      </w:r>
      <w:r w:rsidR="005939BE">
        <w:rPr>
          <w:rtl/>
        </w:rPr>
      </w:r>
      <w:r w:rsidR="005939BE">
        <w:rPr>
          <w:rtl/>
        </w:rPr>
        <w:fldChar w:fldCharType="separate"/>
      </w:r>
      <w:r w:rsidR="005939BE">
        <w:rPr>
          <w:noProof/>
          <w:rtl/>
        </w:rPr>
        <w:t>[</w:t>
      </w:r>
      <w:hyperlink w:anchor="_ENREF_47" w:tooltip="Haixun, 2006 #105" w:history="1">
        <w:r w:rsidR="007F44B0">
          <w:rPr>
            <w:noProof/>
            <w:rtl/>
          </w:rPr>
          <w:t>47-49</w:t>
        </w:r>
      </w:hyperlink>
      <w:r w:rsidR="005939BE">
        <w:rPr>
          <w:noProof/>
          <w:rtl/>
        </w:rPr>
        <w:t>]</w:t>
      </w:r>
      <w:r w:rsidR="005939BE">
        <w:rPr>
          <w:rtl/>
        </w:rPr>
        <w:fldChar w:fldCharType="end"/>
      </w:r>
      <w:r w:rsidRPr="00A77F26">
        <w:rPr>
          <w:rFonts w:hint="cs"/>
          <w:rtl/>
        </w:rPr>
        <w:t xml:space="preserve"> برای تعیین تصمیمات استخراج بهینه در شبکه های کامپیوتری نیز کاربرد خواهد داشت. این به مسئله تعیین اتصال ـ گره جفت محور </w:t>
      </w:r>
      <w:r w:rsidR="00494F60">
        <w:rPr>
          <w:rtl/>
        </w:rPr>
        <w:fldChar w:fldCharType="begin"/>
      </w:r>
      <w:r w:rsidR="00494F60">
        <w:rPr>
          <w:rtl/>
        </w:rPr>
        <w:instrText xml:space="preserve"> </w:instrText>
      </w:r>
      <w:r w:rsidR="00494F60">
        <w:instrText>ADDIN EN.CITE &lt;EndNote&gt;&lt;Cite&gt;&lt;Author&gt;Aggarwal&lt;/Author&gt;&lt;Year&gt;2009&lt;/Year&gt;&lt;RecNum&gt;153&lt;/RecNum&gt;&lt;DisplayText&gt;[93]&lt;/DisplayText&gt;&lt;record&gt;&lt;rec-number&gt;153&lt;/rec-number&gt;&lt;foreign-keys&gt;&lt;key app="EN" db-id="5vaes0fpbfpepxedwv65twzav09zxxw9p5xs" timestamp="1421331741</w:instrText>
      </w:r>
      <w:r w:rsidR="00494F60">
        <w:rPr>
          <w:rtl/>
        </w:rPr>
        <w:instrText>"&gt;153&lt;/</w:instrText>
      </w:r>
      <w:r w:rsidR="00494F60">
        <w:instrText>key&gt;&lt;/foreign-keys&gt;&lt;ref-type name="Journal Article"&gt;17&lt;/ref-type&gt;&lt;contributors&gt;&lt;authors&gt;&lt;author&gt;Charu Aggarwal&lt;/author&gt;&lt;author&gt;Yan Xie&lt;/author&gt;&lt;author&gt;Philip S. Yu&lt;/author&gt;&lt;/authors&gt;&lt;/contributors&gt;&lt;titles&gt;&lt;title&gt;GConnect: a connectivity index for massive disk-resident graphs&lt;/title&gt;&lt;secondary-title&gt;Proc. VLDB Endow.&lt;/secondary-title&gt;&lt;/titles&gt;&lt;periodical&gt;&lt;full-title&gt;Proc. VLDB Endow.&lt;/full-title&gt;&lt;/periodical&gt;&lt;pages&gt;862-873&lt;/pages&gt;&lt;volume&gt;2&lt;/volume&gt;&lt;number&gt;1&lt;/number&gt;&lt;dates&gt;&lt;year&gt;2009&lt;/year&gt;&lt;/dates&gt;&lt;isbn&gt;2150-8097&lt;/isbn&gt;&lt;urls&gt;&lt;/urls&gt;&lt;custom1&gt;1687725&lt;/custom1&gt;&lt;electronic-resource-num&gt;10.14778/1687627.1687725&lt;/electronic-resource-num&gt;&lt;/record&gt;&lt;/Cite&gt;&lt;/EndNote</w:instrText>
      </w:r>
      <w:r w:rsidR="00494F60">
        <w:rPr>
          <w:rtl/>
        </w:rPr>
        <w:instrText>&gt;</w:instrText>
      </w:r>
      <w:r w:rsidR="00494F60">
        <w:rPr>
          <w:rtl/>
        </w:rPr>
        <w:fldChar w:fldCharType="separate"/>
      </w:r>
      <w:r w:rsidR="00494F60">
        <w:rPr>
          <w:noProof/>
          <w:rtl/>
        </w:rPr>
        <w:t>[</w:t>
      </w:r>
      <w:hyperlink w:anchor="_ENREF_93" w:tooltip="Aggarwal, 2009 #153" w:history="1">
        <w:r w:rsidR="007F44B0">
          <w:rPr>
            <w:noProof/>
            <w:rtl/>
          </w:rPr>
          <w:t>93</w:t>
        </w:r>
      </w:hyperlink>
      <w:r w:rsidR="00494F60">
        <w:rPr>
          <w:noProof/>
          <w:rtl/>
        </w:rPr>
        <w:t>]</w:t>
      </w:r>
      <w:r w:rsidR="00494F60">
        <w:rPr>
          <w:rtl/>
        </w:rPr>
        <w:fldChar w:fldCharType="end"/>
      </w:r>
      <w:r w:rsidRPr="00A77F26">
        <w:rPr>
          <w:rFonts w:hint="cs"/>
          <w:rtl/>
        </w:rPr>
        <w:t xml:space="preserve"> در شبکه های کامپیوتری نیز مرتبط است. تکنیک ارائه شده در </w:t>
      </w:r>
      <w:r w:rsidR="00494F60">
        <w:rPr>
          <w:rtl/>
        </w:rPr>
        <w:fldChar w:fldCharType="begin"/>
      </w:r>
      <w:r w:rsidR="00494F60">
        <w:rPr>
          <w:rtl/>
        </w:rPr>
        <w:instrText xml:space="preserve"> </w:instrText>
      </w:r>
      <w:r w:rsidR="00494F60">
        <w:instrText>ADDIN EN.CITE &lt;EndNote&gt;&lt;Cite&gt;&lt;Author&gt;Aggarwal&lt;/Author&gt;&lt;Year&gt;2009&lt;/Year&gt;&lt;RecNum&gt;153&lt;/RecNum&gt;&lt;DisplayText&gt;[93]&lt;/DisplayText&gt;&lt;record&gt;&lt;rec-number&gt;153&lt;/rec-number&gt;&lt;foreign-keys&gt;&lt;key app="EN" db-id="5vaes0fpbfpepxedwv65twzav09zxxw9p5xs" timestamp="1421331741</w:instrText>
      </w:r>
      <w:r w:rsidR="00494F60">
        <w:rPr>
          <w:rtl/>
        </w:rPr>
        <w:instrText>"&gt;153&lt;/</w:instrText>
      </w:r>
      <w:r w:rsidR="00494F60">
        <w:instrText>key&gt;&lt;/foreign-keys&gt;&lt;ref-type name="Journal Article"&gt;17&lt;/ref-type&gt;&lt;contributors&gt;&lt;authors&gt;&lt;author&gt;Charu Aggarwal&lt;/author&gt;&lt;author&gt;Yan Xie&lt;/author&gt;&lt;author&gt;Philip S. Yu&lt;/author&gt;&lt;/authors&gt;&lt;/contributors&gt;&lt;titles&gt;&lt;title&gt;GConnect: a connectivity index for massive disk-resident graphs&lt;/title&gt;&lt;secondary-title&gt;Proc. VLDB Endow.&lt;/secondary-title&gt;&lt;/titles&gt;&lt;periodical&gt;&lt;full-title&gt;Proc. VLDB Endow.&lt;/full-title&gt;&lt;/periodical&gt;&lt;pages&gt;862-873&lt;/pages&gt;&lt;volume&gt;2&lt;/volume&gt;&lt;number&gt;1&lt;/number&gt;&lt;dates&gt;&lt;year&gt;2009&lt;/year&gt;&lt;/dates&gt;&lt;isbn&gt;2150-8097&lt;/isbn&gt;&lt;urls&gt;&lt;/urls&gt;&lt;custom1&gt;1687725&lt;/custom1&gt;&lt;electronic-resource-num&gt;10.14778/1687627.1687725&lt;/electronic-resource-num&gt;&lt;/record&gt;&lt;/Cite&gt;&lt;/EndNote</w:instrText>
      </w:r>
      <w:r w:rsidR="00494F60">
        <w:rPr>
          <w:rtl/>
        </w:rPr>
        <w:instrText>&gt;</w:instrText>
      </w:r>
      <w:r w:rsidR="00494F60">
        <w:rPr>
          <w:rtl/>
        </w:rPr>
        <w:fldChar w:fldCharType="separate"/>
      </w:r>
      <w:r w:rsidR="00494F60">
        <w:rPr>
          <w:noProof/>
          <w:rtl/>
        </w:rPr>
        <w:t>[</w:t>
      </w:r>
      <w:hyperlink w:anchor="_ENREF_93" w:tooltip="Aggarwal, 2009 #153" w:history="1">
        <w:r w:rsidR="007F44B0">
          <w:rPr>
            <w:noProof/>
            <w:rtl/>
          </w:rPr>
          <w:t>93</w:t>
        </w:r>
      </w:hyperlink>
      <w:r w:rsidR="00494F60">
        <w:rPr>
          <w:noProof/>
          <w:rtl/>
        </w:rPr>
        <w:t>]</w:t>
      </w:r>
      <w:r w:rsidR="00494F60">
        <w:rPr>
          <w:rtl/>
        </w:rPr>
        <w:fldChar w:fldCharType="end"/>
      </w:r>
      <w:r w:rsidRPr="00A77F26">
        <w:rPr>
          <w:rFonts w:hint="cs"/>
          <w:rtl/>
        </w:rPr>
        <w:t xml:space="preserve"> از خلاصه سازی بر مبنای فشرده کردن برای ایجاد یک شاخص اتصال مؤثر در گراف های فراگیر ذخیره شده روی دیسک استفاده می کند. این کار می تواند در شبکه های ارتباطی مفید واقع شود که در آن</w:t>
      </w:r>
      <w:r w:rsidR="00494F60">
        <w:rPr>
          <w:rFonts w:hint="cs"/>
          <w:rtl/>
        </w:rPr>
        <w:t xml:space="preserve"> </w:t>
      </w:r>
      <w:r w:rsidRPr="00A77F26">
        <w:rPr>
          <w:rFonts w:hint="cs"/>
          <w:rtl/>
        </w:rPr>
        <w:t>ها نیاز است تعداد مینیمم کران هایی که باید به منظور قطع ارتباط یک جفت ویژه از گره ها حذف شوند را مشخص کنیم.</w:t>
      </w:r>
    </w:p>
    <w:p w:rsidR="001943CA" w:rsidRPr="00A77F26" w:rsidRDefault="001943CA" w:rsidP="00954B06">
      <w:pPr>
        <w:pStyle w:val="Heading3"/>
        <w:numPr>
          <w:ilvl w:val="2"/>
          <w:numId w:val="29"/>
        </w:numPr>
        <w:ind w:left="0" w:firstLine="0"/>
      </w:pPr>
      <w:bookmarkStart w:id="290" w:name="_Toc408588793"/>
      <w:bookmarkStart w:id="291" w:name="_Toc408588869"/>
      <w:bookmarkStart w:id="292" w:name="_Toc408608940"/>
      <w:bookmarkStart w:id="293" w:name="_Toc409469337"/>
      <w:bookmarkStart w:id="294" w:name="_Toc409469643"/>
      <w:r w:rsidRPr="00A77F26">
        <w:rPr>
          <w:rFonts w:hint="cs"/>
          <w:rtl/>
        </w:rPr>
        <w:t>مکان یابی حفره های نرم افزاری</w:t>
      </w:r>
      <w:bookmarkEnd w:id="290"/>
      <w:bookmarkEnd w:id="291"/>
      <w:bookmarkEnd w:id="292"/>
      <w:bookmarkEnd w:id="293"/>
      <w:bookmarkEnd w:id="294"/>
      <w:r w:rsidRPr="00A77F26">
        <w:rPr>
          <w:rFonts w:hint="cs"/>
          <w:rtl/>
        </w:rPr>
        <w:t xml:space="preserve"> </w:t>
      </w:r>
    </w:p>
    <w:p w:rsidR="001943CA" w:rsidRPr="00A77F26" w:rsidRDefault="001943CA" w:rsidP="00F15F0F">
      <w:pPr>
        <w:tabs>
          <w:tab w:val="right" w:pos="540"/>
        </w:tabs>
        <w:rPr>
          <w:rtl/>
        </w:rPr>
      </w:pPr>
      <w:r w:rsidRPr="00A77F26">
        <w:rPr>
          <w:rFonts w:hint="cs"/>
          <w:rtl/>
        </w:rPr>
        <w:t>یکی از کاربردهای طبیعی الگوریتم های استخراج گراف مربوط به مکان یابی حفره های نرم افزاری از نقطه نظر اعتبار و دشواری نرم افزار یکی از برنامه های کاربردی مهم به شمار می آید. جریان کنترل برنامه ها را می توان در قالب گراف های پیام (خبر) مدل سازی کرد. هدف تکنیک های مکان یابی حفره های نرم افزاری، استخراج این گراف های پیام به منظور تعیین حفره ها در برنامه های نرم افزاری است. گراف های پیام به</w:t>
      </w:r>
      <w:r w:rsidR="002E3421">
        <w:rPr>
          <w:rFonts w:hint="cs"/>
          <w:rtl/>
        </w:rPr>
        <w:t xml:space="preserve"> دو</w:t>
      </w:r>
      <w:r w:rsidRPr="00A77F26">
        <w:rPr>
          <w:rFonts w:hint="cs"/>
          <w:rtl/>
        </w:rPr>
        <w:t xml:space="preserve"> گروه تقسیم می شوند: </w:t>
      </w:r>
    </w:p>
    <w:p w:rsidR="001943CA" w:rsidRPr="00A77F26" w:rsidRDefault="001943CA" w:rsidP="00F15F0F">
      <w:pPr>
        <w:pStyle w:val="ListParagraph"/>
        <w:numPr>
          <w:ilvl w:val="0"/>
          <w:numId w:val="10"/>
        </w:numPr>
        <w:tabs>
          <w:tab w:val="right" w:pos="540"/>
        </w:tabs>
      </w:pPr>
      <w:r w:rsidRPr="00A77F26">
        <w:rPr>
          <w:rFonts w:hint="cs"/>
          <w:b/>
          <w:bCs/>
          <w:rtl/>
        </w:rPr>
        <w:t>گراف های پیام استاتیک (ثابت)</w:t>
      </w:r>
      <w:r w:rsidRPr="00A77F26">
        <w:rPr>
          <w:rFonts w:hint="cs"/>
          <w:rtl/>
        </w:rPr>
        <w:t xml:space="preserve"> از کد منبع یک برنامه مشخص قابل استنباط است. تمام روش ها، پروسه ها، و عملکردها در برنامه به شکل گره ها وجود دارند و رابطه بین روش های مختلف به صورت کران ها تعریف می شوند. همچنین، تعیین گره ها برای عناصر داده ها، و طراحی روابط بین عناصر داده های مختلف و کران ها نیز امکان پذیر است. در مورد گراف های پیام استاتیک، اغلب استفاده از نمونه های واقعی ساختار برنامه به منظور تعیین قسمت هایی از نرم افزار که ممکن است در آن پیشامدهای غیر واقعی روی دهد، امکان پذیر است.</w:t>
      </w:r>
    </w:p>
    <w:p w:rsidR="001943CA" w:rsidRPr="00A77F26" w:rsidRDefault="001943CA" w:rsidP="00F15F0F">
      <w:pPr>
        <w:pStyle w:val="ListParagraph"/>
        <w:numPr>
          <w:ilvl w:val="0"/>
          <w:numId w:val="10"/>
        </w:numPr>
        <w:tabs>
          <w:tab w:val="right" w:pos="540"/>
        </w:tabs>
        <w:rPr>
          <w:rtl/>
        </w:rPr>
      </w:pPr>
      <w:r w:rsidRPr="00A77F26">
        <w:rPr>
          <w:rFonts w:hint="cs"/>
          <w:b/>
          <w:bCs/>
          <w:rtl/>
        </w:rPr>
        <w:t>گراف های پیام دینامیک (پویا)</w:t>
      </w:r>
      <w:r w:rsidRPr="00A77F26">
        <w:rPr>
          <w:rFonts w:hint="cs"/>
          <w:rtl/>
        </w:rPr>
        <w:t xml:space="preserve"> در طی اجرای برنامه ایجاد می شوند و بیانگر ساختار تقاضا هستند. به عوان مثال، یک پیام از پروسه ای به پروسه دیگر موجب کرانی می شود که معرف رابطه تقاضا بین دو پروسه است. این گونه گراف های پیام می توانند در برنامه های نرم افزاری فراگیر به شدت بزرگ و گسترده باشند، زیرا این برنامه ها شامل هزاران تقاضا بین پروسه های مختلف می باشند. در این</w:t>
      </w:r>
      <w:r w:rsidR="002E3421">
        <w:rPr>
          <w:rFonts w:hint="cs"/>
          <w:rtl/>
        </w:rPr>
        <w:t xml:space="preserve"> </w:t>
      </w:r>
      <w:r w:rsidRPr="00A77F26">
        <w:rPr>
          <w:rFonts w:hint="cs"/>
          <w:rtl/>
        </w:rPr>
        <w:t>گونه موارد، از تفاوت در رفت</w:t>
      </w:r>
      <w:r w:rsidR="002E3421">
        <w:rPr>
          <w:rFonts w:hint="cs"/>
          <w:rtl/>
        </w:rPr>
        <w:t>ار ساختاری، فراوانی توالی تقاضا</w:t>
      </w:r>
      <w:r w:rsidRPr="00A77F26">
        <w:rPr>
          <w:rFonts w:hint="cs"/>
          <w:rtl/>
        </w:rPr>
        <w:t xml:space="preserve">های موفق و ناموفق </w:t>
      </w:r>
      <w:r w:rsidRPr="00A77F26">
        <w:rPr>
          <w:rFonts w:hint="cs"/>
          <w:rtl/>
        </w:rPr>
        <w:lastRenderedPageBreak/>
        <w:t>می توان برای مکان یابی حفره های نرم افزاری استفاده کرد. این گراف های پیام به ویژه در مکان یابی حفره های تصادفی که ممکن است در بعضی تقاضاها و نه در همه آن</w:t>
      </w:r>
      <w:r w:rsidR="002E3421">
        <w:rPr>
          <w:rFonts w:hint="cs"/>
          <w:rtl/>
        </w:rPr>
        <w:t xml:space="preserve"> </w:t>
      </w:r>
      <w:r w:rsidRPr="00A77F26">
        <w:rPr>
          <w:rFonts w:hint="cs"/>
          <w:rtl/>
        </w:rPr>
        <w:t xml:space="preserve">ها روی دهند، سودمند هستند. </w:t>
      </w:r>
    </w:p>
    <w:p w:rsidR="001943CA" w:rsidRPr="00A77F26" w:rsidRDefault="001943CA" w:rsidP="00F15F0F">
      <w:pPr>
        <w:tabs>
          <w:tab w:val="right" w:pos="540"/>
        </w:tabs>
        <w:rPr>
          <w:rtl/>
        </w:rPr>
      </w:pPr>
      <w:r w:rsidRPr="00A77F26">
        <w:rPr>
          <w:rFonts w:hint="cs"/>
          <w:rtl/>
        </w:rPr>
        <w:t xml:space="preserve">متذکر می شویم که مکان یابی حفره ها از نظر انواع خطاهایی که می تواند به دام اندازد جامع و فراگیر نیست. به عنوان مثال، خطاهای منطقی در یک برنامه که ناشی از ساختار برنامه نباشند و توالی یا ساختار اجرای روش های مختلف را تحت تأثیر قرار ندهند قابل مکان یابی با این تکنیک ها نیستند. علاوه بر این، مکان یابی حفره نرم افزاری مهارتی دقیق محسوب نمی شود. تا اندازه ای می توان از این تکنیک برای ایجاد تست نرم افزاری که متخصص حفره های موجود باشد استفاده کرد، و این تست ها می توانند از این تکنیک برای تصحیح ها و اصلاحات مرتبط استفاده کنند. </w:t>
      </w:r>
    </w:p>
    <w:p w:rsidR="001943CA" w:rsidRPr="00A77F26" w:rsidRDefault="001943CA" w:rsidP="00F15F0F">
      <w:pPr>
        <w:tabs>
          <w:tab w:val="right" w:pos="540"/>
        </w:tabs>
        <w:rPr>
          <w:rtl/>
        </w:rPr>
      </w:pPr>
      <w:r w:rsidRPr="00A77F26">
        <w:rPr>
          <w:rFonts w:hint="cs"/>
          <w:rtl/>
        </w:rPr>
        <w:t>یکی از موارد جالب، حالتی است که در آن اجراهای مختلف برنامه منجر به ساختار، توالی و فراوانی تکنیک هایی می شود که مختص ناکامی ها و موفقیت های اجرای نهایی برنامه می شود. این ناکامی ها و موفقیت ها ممکن است نتیجه خطاهای منطقی باشد که موجب تغییراتی در ساختار و توالی پیام ها می شود. در این</w:t>
      </w:r>
      <w:r w:rsidR="002E3421">
        <w:rPr>
          <w:rFonts w:hint="cs"/>
          <w:rtl/>
        </w:rPr>
        <w:t xml:space="preserve"> </w:t>
      </w:r>
      <w:r w:rsidRPr="00A77F26">
        <w:rPr>
          <w:rFonts w:hint="cs"/>
          <w:rtl/>
        </w:rPr>
        <w:t xml:space="preserve">گونه  موارد، مکان یابی حفره نرم افزاری به صورت یک مسئله طبقه بندی قبل طراحی است. مرحله اول شامل ایجاد گراف های پیام از تکینک های اجرایی است. این پروسه با جستجوی تکنیک های اجرای برنامه در فرآیند تست و آزمایش محقق می شود. لازم به ذکر است که این دسته از گراف های پیام ممکن است برای کار با الگوریتم های استخراج گراف بیش از اندازه غول پیکر و گسترده باشند. اندازه های بزرگ گراف های پیام، چالش برای پروسه های استخراج گراف پدید می آورد؛ زیرا الگوریتم های استخراج گراف اغلب برای گراف های نسبتاً کوچک طراحی شده اند، در حالی که اندازه گراف های پیام ممکن است بسیار بزرگ باشد. بنابراین، کاهش اندازه گراف های پیام با استفاده از رویکرد مقایسه ـ محور می تواند راه حل طبیعی برای چالش فوق باشد. این کاهش به طور طبیعی منجر به مفقود شدن اطلاعات می شود و در بعضی از موارد که صدمه به اطلاعات همه جانبه و گسترده باشد باعث ضعف و ناتوانی در استفاده مؤثر از رویکرد مکان یابی می شود. </w:t>
      </w:r>
    </w:p>
    <w:p w:rsidR="001943CA" w:rsidRPr="00A77F26" w:rsidRDefault="001943CA" w:rsidP="00F15F0F">
      <w:pPr>
        <w:tabs>
          <w:tab w:val="right" w:pos="540"/>
        </w:tabs>
        <w:rPr>
          <w:rtl/>
        </w:rPr>
      </w:pPr>
      <w:r w:rsidRPr="00A77F26">
        <w:rPr>
          <w:rFonts w:hint="cs"/>
          <w:rtl/>
        </w:rPr>
        <w:t xml:space="preserve">گام بعدی شامل استفاده از الگوریتم های استخراج گراف فرعی در داده های آموزشی به منظور تعیین الگوهایی است که به طور مکرر در تکنیک های اجرایی پر اشتباه ظاهر می  شوند. باید خاطر نشان کنیم که این تا حدودی شبیه به تکنیکی است که اغلب در طبقه کننده های اصل ـ محور که سعی می کنند الگوهای خاص و شرایط ویژه را به برچسب های طبقه خاص متصل کنند، به کار گرفته می شود. سپس این الگوها با روش های مختلفی همراه می شوند و برای ایجاد فرآیند رتبه بندی روش ها و تابع های گوناگون در برنامه های دارای حفره های نرم افزاری مورد استفاده قرار می گیرند. این کار به آشنایی و درک حفره های موجود در برنامه های زیر بنایی نیز منجر خواهد شد. </w:t>
      </w:r>
    </w:p>
    <w:p w:rsidR="001943CA" w:rsidRPr="00A77F26" w:rsidRDefault="001943CA" w:rsidP="007F44B0">
      <w:pPr>
        <w:tabs>
          <w:tab w:val="right" w:pos="540"/>
        </w:tabs>
        <w:rPr>
          <w:rtl/>
        </w:rPr>
      </w:pPr>
      <w:r w:rsidRPr="00A77F26">
        <w:rPr>
          <w:rFonts w:hint="cs"/>
          <w:rtl/>
        </w:rPr>
        <w:t xml:space="preserve">باید اشاره کنیم که فرآیند فشرده سازی در ایجاد توانایی برای پردازش مؤثر گراف های اصلی از اهمیت ویژه ای برخوردار است. یکی از روش های طبیعی برای کاهش اندازه گراف های متناظر این است که گره های چندگانه در گراف پیام را با یک گره مجزا انطباق دهیم. به عنوان مثال، در فرآیند کاهش کلی، تمام گره های موجود در گره پیام را با هم تطبیق می دهیم که با همان روش در گره گراف فشرده متناظر است. از این رو، تعداد کلی گره ها در نمودار حداکثر برابر با تعداد روش هاست. به منظور کاهش اندازه گراف پیام از چنین تکنیکی در </w:t>
      </w:r>
      <w:r w:rsidR="00CE4B4D">
        <w:rPr>
          <w:rtl/>
        </w:rPr>
        <w:fldChar w:fldCharType="begin"/>
      </w:r>
      <w:r w:rsidR="00CE4B4D">
        <w:rPr>
          <w:rtl/>
        </w:rPr>
        <w:instrText xml:space="preserve"> </w:instrText>
      </w:r>
      <w:r w:rsidR="00CE4B4D">
        <w:instrText>ADDIN EN.CITE &lt;EndNote&gt;&lt;Cite&gt;&lt;Author&gt;Liu&lt;/Author&gt;&lt;Year&gt;2005&lt;/Year&gt;&lt;RecNum&gt;154&lt;/RecNum&gt;&lt;DisplayText&gt;[94]&lt;/DisplayText&gt;&lt;record&gt;&lt;rec-number&gt;154&lt;/rec-number&gt;&lt;foreign-keys&gt;&lt;key app="EN" db-id="5vaes0fpbfpepxedwv65twzav09zxxw9p5xs" timestamp="1421332918"&gt;154</w:instrText>
      </w:r>
      <w:r w:rsidR="00CE4B4D">
        <w:rPr>
          <w:rtl/>
        </w:rPr>
        <w:instrText>&lt;/</w:instrText>
      </w:r>
      <w:r w:rsidR="00CE4B4D">
        <w:instrText>key&gt;&lt;/foreign-keys&gt;&lt;ref-type name="Generic"&gt;13&lt;/ref-type&gt;&lt;contributors&gt;&lt;authors&gt;&lt;author&gt;Liu, Chao&lt;/author&gt;&lt;author&gt;Yan, Xifeng&lt;/author&gt;&lt;author&gt;Yu, Hwanjo&lt;/author&gt;&lt;author&gt;Han, Jiawei&lt;/author&gt;&lt;author&gt;Yu, Philip S.&lt;/author&gt;&lt;/authors&gt;&lt;/contributors&gt;&lt;titles&gt;&lt;title&gt;Mining Behavior Graphs for “Backtrace ” of Noncrashing Bugs&lt;/title&gt;&lt;/titles&gt;&lt;dates&gt;&lt;year&gt;2005&lt;/year&gt;&lt;/dates&gt;&lt;urls&gt;&lt;/urls&gt;&lt;/record&gt;&lt;/Cite&gt;&lt;/EndNote</w:instrText>
      </w:r>
      <w:r w:rsidR="00CE4B4D">
        <w:rPr>
          <w:rtl/>
        </w:rPr>
        <w:instrText>&gt;</w:instrText>
      </w:r>
      <w:r w:rsidR="00CE4B4D">
        <w:rPr>
          <w:rtl/>
        </w:rPr>
        <w:fldChar w:fldCharType="separate"/>
      </w:r>
      <w:r w:rsidR="00CE4B4D">
        <w:rPr>
          <w:noProof/>
          <w:rtl/>
        </w:rPr>
        <w:t>[</w:t>
      </w:r>
      <w:hyperlink w:anchor="_ENREF_94" w:tooltip="Liu, 2005 #154" w:history="1">
        <w:r w:rsidR="007F44B0">
          <w:rPr>
            <w:noProof/>
            <w:rtl/>
          </w:rPr>
          <w:t>94</w:t>
        </w:r>
      </w:hyperlink>
      <w:r w:rsidR="00CE4B4D">
        <w:rPr>
          <w:noProof/>
          <w:rtl/>
        </w:rPr>
        <w:t>]</w:t>
      </w:r>
      <w:r w:rsidR="00CE4B4D">
        <w:rPr>
          <w:rtl/>
        </w:rPr>
        <w:fldChar w:fldCharType="end"/>
      </w:r>
      <w:r w:rsidRPr="00A77F26">
        <w:rPr>
          <w:rFonts w:hint="cs"/>
          <w:rtl/>
        </w:rPr>
        <w:t xml:space="preserve"> استفاده شده است. دومین روشی که ممکن است مورد استفاده قرار گیرد فشرده سازی ساختارهای اجرایی تناوبی مانند لوپ ها (حلقه ها) در یک گراف مجزا است. این یک رویکرد طبیعی است، در حالی که ساختار اجرایی تناوبی یکی از متداول ترین بخش های گراف های پیام است. تکنیک دیگر، تبدیل نمودارهای درختی فرعی به گره های </w:t>
      </w:r>
      <w:r w:rsidRPr="00A77F26">
        <w:rPr>
          <w:rFonts w:hint="cs"/>
          <w:rtl/>
        </w:rPr>
        <w:lastRenderedPageBreak/>
        <w:t xml:space="preserve">مجزاست. انواع مختلفی از استراتژی های مکان یابی که از این گونه تکنیک های تبدیلی و کاهشی استفاده می کنند در </w:t>
      </w:r>
      <w:r w:rsidR="00C806A2">
        <w:rPr>
          <w:rtl/>
        </w:rPr>
        <w:fldChar w:fldCharType="begin">
          <w:fldData xml:space="preserve">PEVuZE5vdGU+PENpdGU+PEF1dGhvcj5FaWNoaW5nZXI8L0F1dGhvcj48WWVhcj4yMDA4PC9ZZWFy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</w:fldData>
        </w:fldChar>
      </w:r>
      <w:r w:rsidR="00C806A2">
        <w:rPr>
          <w:rtl/>
        </w:rPr>
        <w:instrText xml:space="preserve"> </w:instrText>
      </w:r>
      <w:r w:rsidR="00C806A2">
        <w:instrText>ADDIN EN.CITE</w:instrText>
      </w:r>
      <w:r w:rsidR="00C806A2">
        <w:rPr>
          <w:rtl/>
        </w:rPr>
        <w:instrText xml:space="preserve"> </w:instrText>
      </w:r>
      <w:r w:rsidR="00C806A2">
        <w:rPr>
          <w:rtl/>
        </w:rPr>
        <w:fldChar w:fldCharType="begin">
          <w:fldData xml:space="preserve">PEVuZE5vdGU+PENpdGU+PEF1dGhvcj5FaWNoaW5nZXI8L0F1dGhvcj48WWVhcj4yMDA4PC9ZZWFy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</w:fldData>
        </w:fldChar>
      </w:r>
      <w:r w:rsidR="00C806A2">
        <w:rPr>
          <w:rtl/>
        </w:rPr>
        <w:instrText xml:space="preserve"> </w:instrText>
      </w:r>
      <w:r w:rsidR="00C806A2">
        <w:instrText>ADDIN EN.CITE.DATA</w:instrText>
      </w:r>
      <w:r w:rsidR="00C806A2">
        <w:rPr>
          <w:rtl/>
        </w:rPr>
        <w:instrText xml:space="preserve"> </w:instrText>
      </w:r>
      <w:r w:rsidR="00C806A2">
        <w:rPr>
          <w:rtl/>
        </w:rPr>
      </w:r>
      <w:r w:rsidR="00C806A2">
        <w:rPr>
          <w:rtl/>
        </w:rPr>
        <w:fldChar w:fldCharType="end"/>
      </w:r>
      <w:r w:rsidR="00C806A2">
        <w:rPr>
          <w:rtl/>
        </w:rPr>
      </w:r>
      <w:r w:rsidR="00C806A2">
        <w:rPr>
          <w:rtl/>
        </w:rPr>
        <w:fldChar w:fldCharType="separate"/>
      </w:r>
      <w:r w:rsidR="00C806A2">
        <w:rPr>
          <w:noProof/>
          <w:rtl/>
        </w:rPr>
        <w:t>[</w:t>
      </w:r>
      <w:hyperlink w:anchor="_ENREF_95" w:tooltip="Eichinger, 2008 #155" w:history="1">
        <w:r w:rsidR="007F44B0">
          <w:rPr>
            <w:noProof/>
            <w:rtl/>
          </w:rPr>
          <w:t>95-97</w:t>
        </w:r>
      </w:hyperlink>
      <w:r w:rsidR="00C806A2">
        <w:rPr>
          <w:noProof/>
          <w:rtl/>
        </w:rPr>
        <w:t>]</w:t>
      </w:r>
      <w:r w:rsidR="00C806A2">
        <w:rPr>
          <w:rtl/>
        </w:rPr>
        <w:fldChar w:fldCharType="end"/>
      </w:r>
      <w:r w:rsidR="00C806A2">
        <w:rPr>
          <w:rFonts w:hint="cs"/>
          <w:rtl/>
          <w:lang w:bidi="fa-IR"/>
        </w:rPr>
        <w:t xml:space="preserve"> </w:t>
      </w:r>
      <w:r w:rsidRPr="00A77F26">
        <w:rPr>
          <w:rFonts w:hint="cs"/>
          <w:rtl/>
        </w:rPr>
        <w:t xml:space="preserve">بررسی شده اند. </w:t>
      </w:r>
    </w:p>
    <w:p w:rsidR="001943CA" w:rsidRPr="00A77F26" w:rsidRDefault="001943CA" w:rsidP="007F44B0">
      <w:pPr>
        <w:tabs>
          <w:tab w:val="right" w:pos="540"/>
        </w:tabs>
        <w:rPr>
          <w:rtl/>
        </w:rPr>
      </w:pPr>
      <w:r w:rsidRPr="00A77F26">
        <w:rPr>
          <w:rFonts w:hint="cs"/>
          <w:rtl/>
        </w:rPr>
        <w:t>در نهایت، گراف های تبدیل شده استخراج می شوند به این منظور که ساختارهای تشخیص دهند</w:t>
      </w:r>
      <w:r w:rsidR="00C806A2">
        <w:rPr>
          <w:rFonts w:hint="cs"/>
          <w:rtl/>
        </w:rPr>
        <w:t>ه</w:t>
      </w:r>
      <w:r w:rsidRPr="00A77F26">
        <w:rPr>
          <w:rFonts w:hint="cs"/>
          <w:rtl/>
        </w:rPr>
        <w:t xml:space="preserve"> برای امکان یابی حفره ها تعیین شوند. روش ارائه شده در </w:t>
      </w:r>
      <w:r w:rsidR="00C806A2">
        <w:rPr>
          <w:rtl/>
        </w:rPr>
        <w:fldChar w:fldCharType="begin"/>
      </w:r>
      <w:r w:rsidR="00C806A2">
        <w:rPr>
          <w:rtl/>
        </w:rPr>
        <w:instrText xml:space="preserve"> </w:instrText>
      </w:r>
      <w:r w:rsidR="00C806A2">
        <w:instrText>ADDIN EN.CITE &lt;EndNote&gt;&lt;Cite&gt;&lt;Author&gt;Fatta&lt;/Author&gt;&lt;Year&gt;2006&lt;/Year&gt;&lt;RecNum&gt;157&lt;/RecNum&gt;&lt;DisplayText&gt;[97]&lt;/DisplayText&gt;&lt;record&gt;&lt;rec-number&gt;157&lt;/rec-number&gt;&lt;foreign-keys&gt;&lt;key app="EN" db-id="5vaes0fpbfpepxedwv65twzav09zxxw9p5xs" timestamp="1421333164"&gt;157</w:instrText>
      </w:r>
      <w:r w:rsidR="00C806A2">
        <w:rPr>
          <w:rtl/>
        </w:rPr>
        <w:instrText>&lt;/</w:instrText>
      </w:r>
      <w:r w:rsidR="00C806A2">
        <w:instrText>key&gt;&lt;/foreign-keys&gt;&lt;ref-type name="Conference Paper"&gt;47&lt;/ref-type&gt;&lt;contributors&gt;&lt;authors&gt;&lt;author&gt;Giuseppe Di Fatta&lt;/author&gt;&lt;author&gt;Stefan Leue&lt;/author&gt;&lt;author&gt;Evghenia Stegantova&lt;/author&gt;&lt;/authors&gt;&lt;/contributors&gt;&lt;titles&gt;&lt;title&gt;Discriminative pattern mining in software fault detection&lt;/title&gt;&lt;secondary-title&gt;Proceedings of the 3rd international workshop on Software quality assurance&lt;/secondary-title&gt;&lt;/titles&gt;&lt;pages&gt;62-69&lt;/pages&gt;&lt;dates&gt;&lt;year&gt;2006&lt;/year&gt;&lt;/dates&gt;&lt;pub-location&gt;Portland, Oregon&lt;/pub-location</w:instrText>
      </w:r>
      <w:r w:rsidR="00C806A2">
        <w:rPr>
          <w:rtl/>
        </w:rPr>
        <w:instrText>&gt;&lt;</w:instrText>
      </w:r>
      <w:r w:rsidR="00C806A2">
        <w:instrText>publisher&gt;ACM&lt;/publisher&gt;&lt;urls&gt;&lt;/urls&gt;&lt;custom1&gt;1188910&lt;/custom1&gt;&lt;electronic-resource-num&gt;10.1145/1188895.1188910&lt;/electronic-resource-num&gt;&lt;/record&gt;&lt;/Cite&gt;&lt;/EndNote</w:instrText>
      </w:r>
      <w:r w:rsidR="00C806A2">
        <w:rPr>
          <w:rtl/>
        </w:rPr>
        <w:instrText>&gt;</w:instrText>
      </w:r>
      <w:r w:rsidR="00C806A2">
        <w:rPr>
          <w:rtl/>
        </w:rPr>
        <w:fldChar w:fldCharType="separate"/>
      </w:r>
      <w:r w:rsidR="00C806A2">
        <w:rPr>
          <w:noProof/>
          <w:rtl/>
        </w:rPr>
        <w:t>[</w:t>
      </w:r>
      <w:hyperlink w:anchor="_ENREF_97" w:tooltip="Fatta, 2006 #157" w:history="1">
        <w:r w:rsidR="007F44B0">
          <w:rPr>
            <w:noProof/>
            <w:rtl/>
          </w:rPr>
          <w:t>97</w:t>
        </w:r>
      </w:hyperlink>
      <w:r w:rsidR="00C806A2">
        <w:rPr>
          <w:noProof/>
          <w:rtl/>
        </w:rPr>
        <w:t>]</w:t>
      </w:r>
      <w:r w:rsidR="00C806A2">
        <w:rPr>
          <w:rtl/>
        </w:rPr>
        <w:fldChar w:fldCharType="end"/>
      </w:r>
      <w:r w:rsidRPr="00A77F26">
        <w:rPr>
          <w:rFonts w:hint="cs"/>
          <w:rtl/>
        </w:rPr>
        <w:t xml:space="preserve"> بر اساس تعیین نمودارهای درختی فرعی از داده ها عمل می کند. به بیان دقیق تر، این روش تمام </w:t>
      </w:r>
      <w:r w:rsidR="00C806A2">
        <w:rPr>
          <w:rFonts w:hint="cs"/>
          <w:rtl/>
        </w:rPr>
        <w:t>گراف های درخت</w:t>
      </w:r>
      <w:r w:rsidRPr="00A77F26">
        <w:rPr>
          <w:rFonts w:hint="cs"/>
          <w:rtl/>
        </w:rPr>
        <w:t xml:space="preserve"> فرعی که در اجرا های ناموفق پرتکرارند ولی در اجراهای صحیح پرتکرار نیستند را پیدا می کند. سپس، از آن</w:t>
      </w:r>
      <w:r w:rsidR="00C806A2">
        <w:rPr>
          <w:rFonts w:hint="cs"/>
          <w:rtl/>
        </w:rPr>
        <w:t xml:space="preserve"> </w:t>
      </w:r>
      <w:r w:rsidRPr="00A77F26">
        <w:rPr>
          <w:rFonts w:hint="cs"/>
          <w:rtl/>
        </w:rPr>
        <w:t>ها برای ایجاد قوانینی که ممکن است برای نمونه های خاصی از راه اندازی های برنامه های طبقه بندی مورد استفاده قرار گیرند، استفاده می شود. مهم تر این</w:t>
      </w:r>
      <w:r w:rsidR="00C806A2">
        <w:rPr>
          <w:rFonts w:hint="cs"/>
          <w:rtl/>
        </w:rPr>
        <w:t xml:space="preserve"> </w:t>
      </w:r>
      <w:r w:rsidRPr="00A77F26">
        <w:rPr>
          <w:rFonts w:hint="cs"/>
          <w:rtl/>
        </w:rPr>
        <w:t>که، این قوانین شناخت و درک بهتر از تصادفی بودن حفره ها در اختیار ما می گذارد و این شناخت می تواند برای تأیید اصلاح خطا های زیر</w:t>
      </w:r>
      <w:r w:rsidR="00C806A2">
        <w:rPr>
          <w:rFonts w:hint="cs"/>
          <w:rtl/>
        </w:rPr>
        <w:t xml:space="preserve"> </w:t>
      </w:r>
      <w:r w:rsidRPr="00A77F26">
        <w:rPr>
          <w:rFonts w:hint="cs"/>
          <w:rtl/>
        </w:rPr>
        <w:t>بنایی مورد استفاده قرار گیرد.</w:t>
      </w:r>
    </w:p>
    <w:p w:rsidR="001943CA" w:rsidRPr="00A77F26" w:rsidRDefault="001943CA" w:rsidP="00C806A2">
      <w:pPr>
        <w:tabs>
          <w:tab w:val="right" w:pos="540"/>
        </w:tabs>
        <w:rPr>
          <w:rtl/>
        </w:rPr>
      </w:pPr>
      <w:r w:rsidRPr="00A77F26">
        <w:rPr>
          <w:rFonts w:hint="cs"/>
          <w:rtl/>
        </w:rPr>
        <w:t>تکنیک فوق برای پیدا کردن ویژگی های ساختاری تکنیک اجرایی که در ایزوله کردن حفره های نرم افزاری مورد استفاده قرار می گیرد طراحی شده است. با این وجود، در اکثر موارد ویژگی های ساختاری ممکن است تنها خاصیت هایی باشند که با مکان یابی حفره ها ارتباط دارند. به عنوان مثال، خاصیت مهمی که ممکن است در تعیین حفره های به کار گرفته شود "فراوانی نسبی" تقاضای</w:t>
      </w:r>
      <w:r w:rsidR="00C806A2">
        <w:rPr>
          <w:rFonts w:hint="cs"/>
          <w:rtl/>
        </w:rPr>
        <w:t xml:space="preserve"> روش های مخلف است. مثلاً، تقاضا</w:t>
      </w:r>
      <w:r w:rsidRPr="00A77F26">
        <w:rPr>
          <w:rFonts w:hint="cs"/>
          <w:rtl/>
        </w:rPr>
        <w:t>هایی که دارای حفره اند م</w:t>
      </w:r>
      <w:r w:rsidR="00C806A2">
        <w:rPr>
          <w:rFonts w:hint="cs"/>
          <w:rtl/>
        </w:rPr>
        <w:t>مکن است روش ویژه ای که پر تکرار</w:t>
      </w:r>
      <w:r w:rsidRPr="00A77F26">
        <w:rPr>
          <w:rFonts w:hint="cs"/>
          <w:rtl/>
        </w:rPr>
        <w:t>تر از سایرین است را فرا بخوانند. شیوه ای معمول برای یادگیری این روش این است که بارهای کران را به گراف پیام مربوط کنیم. این بارها با فراوانی تقاضا متناظرند. سپس، از ا</w:t>
      </w:r>
      <w:r w:rsidR="00C806A2">
        <w:rPr>
          <w:rFonts w:hint="cs"/>
          <w:rtl/>
        </w:rPr>
        <w:t>ین بارهای کران برای تحلیل تقاضا</w:t>
      </w:r>
      <w:r w:rsidRPr="00A77F26">
        <w:rPr>
          <w:rFonts w:hint="cs"/>
          <w:rtl/>
        </w:rPr>
        <w:t xml:space="preserve">هایی که بیشترین تناسب را با متمایز </w:t>
      </w:r>
      <w:r w:rsidR="00C806A2">
        <w:rPr>
          <w:rFonts w:hint="cs"/>
          <w:rtl/>
        </w:rPr>
        <w:t>کردن تکنیک های اجرایی موفق و ناموفق دارند، استفاده می کنیم.</w:t>
      </w:r>
    </w:p>
    <w:p w:rsidR="001943CA" w:rsidRPr="00A77F26" w:rsidRDefault="001943CA" w:rsidP="007F44B0">
      <w:pPr>
        <w:tabs>
          <w:tab w:val="right" w:pos="540"/>
        </w:tabs>
        <w:rPr>
          <w:rtl/>
        </w:rPr>
      </w:pPr>
      <w:r w:rsidRPr="00A77F26">
        <w:rPr>
          <w:rFonts w:hint="cs"/>
          <w:rtl/>
        </w:rPr>
        <w:t>لازم به ذکر ا</w:t>
      </w:r>
      <w:r w:rsidR="00C806A2">
        <w:rPr>
          <w:rFonts w:hint="cs"/>
          <w:rtl/>
        </w:rPr>
        <w:t>ست که ساختار و فراوانی دو جنبه</w:t>
      </w:r>
      <w:r w:rsidRPr="00A77F26">
        <w:rPr>
          <w:rFonts w:hint="cs"/>
          <w:rtl/>
        </w:rPr>
        <w:t xml:space="preserve"> متفاوت از داده ها هستند که برای اجرای مکان یابی حفره ها می توان آن</w:t>
      </w:r>
      <w:r w:rsidR="00C806A2">
        <w:rPr>
          <w:rFonts w:hint="cs"/>
          <w:rtl/>
        </w:rPr>
        <w:t xml:space="preserve"> </w:t>
      </w:r>
      <w:r w:rsidRPr="00A77F26">
        <w:rPr>
          <w:rFonts w:hint="cs"/>
          <w:rtl/>
        </w:rPr>
        <w:t>ها را در هم ادغام کرد. بنابراین، ت</w:t>
      </w:r>
      <w:r w:rsidR="00C806A2">
        <w:rPr>
          <w:rFonts w:hint="cs"/>
          <w:rtl/>
        </w:rPr>
        <w:t>لفیق این رویکردها به منظور بهبو</w:t>
      </w:r>
      <w:r w:rsidRPr="00A77F26">
        <w:rPr>
          <w:rFonts w:hint="cs"/>
          <w:rtl/>
        </w:rPr>
        <w:t xml:space="preserve">د فرآیند مکان یابی کاملاً منطقی به نظر می رسد. تکنیک های ارائه شده در </w:t>
      </w:r>
      <w:r w:rsidR="00C806A2">
        <w:rPr>
          <w:rtl/>
        </w:rPr>
        <w:fldChar w:fldCharType="begin"/>
      </w:r>
      <w:r w:rsidR="00C806A2">
        <w:rPr>
          <w:rtl/>
        </w:rPr>
        <w:instrText xml:space="preserve"> </w:instrText>
      </w:r>
      <w:r w:rsidR="00C806A2">
        <w:instrText>ADDIN EN.CITE &lt;EndNote&gt;&lt;Cite&gt;&lt;Author&gt;Eichinger&lt;/Author&gt;&lt;Year&gt;2008&lt;/Year&gt;&lt;RecNum&gt;155&lt;/RecNum&gt;&lt;DisplayText&gt;[95, 96]&lt;/DisplayText&gt;&lt;record&gt;&lt;rec-number&gt;155&lt;/rec-number&gt;&lt;foreign-keys&gt;&lt;key app="EN" db-id="5vaes0fpbfpepxedwv65twzav09zxxw9p5xs" timestamp="1421333</w:instrText>
      </w:r>
      <w:r w:rsidR="00C806A2">
        <w:rPr>
          <w:rtl/>
        </w:rPr>
        <w:instrText>094"&gt;155&lt;/</w:instrText>
      </w:r>
      <w:r w:rsidR="00C806A2">
        <w:instrText>key&gt;&lt;/foreign-keys&gt;&lt;ref-type name="Conference Paper"&gt;47&lt;/ref-type&gt;&lt;contributors&gt;&lt;authors&gt;&lt;author&gt;Frank Eichinger&lt;/author&gt;&lt;author&gt;Klemens B&lt;/author&gt;&lt;author&gt;#246&lt;/author&gt;&lt;author&gt;hm&lt;/author&gt;&lt;author&gt;Matthias Huber&lt;/author&gt;&lt;/authors&gt;&lt;/contributors&gt;&lt;titles&gt;&lt;title&gt;Mining Edge-Weighted Call Graphs to Localise Software Bugs&lt;/title&gt;&lt;secondary-title&gt;Proceedings of the 2008 European Conference on Machine Learning and Knowledge Discovery in Databases - Part I&lt;/secondary-title&gt;&lt;/titles&gt;&lt;pages&gt;333-348&lt;/pages</w:instrText>
      </w:r>
      <w:r w:rsidR="00C806A2">
        <w:rPr>
          <w:rtl/>
        </w:rPr>
        <w:instrText>&gt;&lt;</w:instrText>
      </w:r>
      <w:r w:rsidR="00C806A2">
        <w:instrText>dates&gt;&lt;year&gt;2008&lt;/year&gt;&lt;/dates&gt;&lt;pub-location&gt;Antwerp, Belgium&lt;/pub-location&gt;&lt;publisher&gt;Springer-Verlag&lt;/publisher&gt;&lt;urls&gt;&lt;/urls&gt;&lt;custom1&gt;1431976&lt;/custom1&gt;&lt;electronic-resource-num&gt;10.1007/978-3-540-87479-9_40&lt;/electronic-resource-num&gt;&lt;/record&gt;&lt;/Cite&gt;&lt;Cite</w:instrText>
      </w:r>
      <w:r w:rsidR="00C806A2">
        <w:rPr>
          <w:rtl/>
        </w:rPr>
        <w:instrText>&gt;&lt;</w:instrText>
      </w:r>
      <w:r w:rsidR="00C806A2">
        <w:instrText>Author&gt;Eichinger&lt;/Author&gt;&lt;RecNum&gt;156&lt;/RecNum&gt;&lt;record&gt;&lt;rec-number&gt;156&lt;/rec-number&gt;&lt;foreign-keys&gt;&lt;key app="EN" db-id="5vaes0fpbfpepxedwv65twzav09zxxw9p5xs" timestamp="1421333113"&gt;156&lt;/key&gt;&lt;/foreign-keys&gt;&lt;ref-type name="Conference Paper"&gt;47&lt;/ref-type&gt;&lt;contributors&gt;&lt;authors&gt;&lt;author&gt;Eichinger, Frank&lt;/author&gt;&lt;author&gt;Bohm, Klemens&lt;/author&gt;&lt;author&gt;Huber, Matthias&lt;/author&gt;&lt;/authors&gt;&lt;/contributors&gt;&lt;titles&gt;&lt;title&gt;Improved Software Fault Detection with Graph Mining&lt;/title&gt;&lt;secondary-title&gt;Mining and Learning with Graphs&lt;/secondary-title&gt;&lt;/titles&gt;&lt;dates&gt;&lt;/dates&gt;&lt;urls&gt;&lt;/urls&gt;&lt;/record&gt;&lt;/Cite&gt;&lt;/EndNote</w:instrText>
      </w:r>
      <w:r w:rsidR="00C806A2">
        <w:rPr>
          <w:rtl/>
        </w:rPr>
        <w:instrText>&gt;</w:instrText>
      </w:r>
      <w:r w:rsidR="00C806A2">
        <w:rPr>
          <w:rtl/>
        </w:rPr>
        <w:fldChar w:fldCharType="separate"/>
      </w:r>
      <w:r w:rsidR="00C806A2">
        <w:rPr>
          <w:noProof/>
          <w:rtl/>
        </w:rPr>
        <w:t>[</w:t>
      </w:r>
      <w:hyperlink w:anchor="_ENREF_95" w:tooltip="Eichinger, 2008 #155" w:history="1">
        <w:r w:rsidR="007F44B0">
          <w:rPr>
            <w:noProof/>
            <w:rtl/>
          </w:rPr>
          <w:t>95</w:t>
        </w:r>
      </w:hyperlink>
      <w:r w:rsidR="00C806A2">
        <w:rPr>
          <w:noProof/>
          <w:rtl/>
        </w:rPr>
        <w:t xml:space="preserve">, </w:t>
      </w:r>
      <w:hyperlink w:anchor="_ENREF_96" w:tooltip="Eichinger,  #156" w:history="1">
        <w:r w:rsidR="007F44B0">
          <w:rPr>
            <w:noProof/>
            <w:rtl/>
          </w:rPr>
          <w:t>96</w:t>
        </w:r>
      </w:hyperlink>
      <w:r w:rsidR="00C806A2">
        <w:rPr>
          <w:noProof/>
          <w:rtl/>
        </w:rPr>
        <w:t>]</w:t>
      </w:r>
      <w:r w:rsidR="00C806A2">
        <w:rPr>
          <w:rtl/>
        </w:rPr>
        <w:fldChar w:fldCharType="end"/>
      </w:r>
      <w:r w:rsidRPr="00A77F26">
        <w:rPr>
          <w:rFonts w:hint="cs"/>
          <w:rtl/>
        </w:rPr>
        <w:t xml:space="preserve"> امتیازی برای خاصیت های ساختار ـ محور و فراوانی ـ محور به وجود می آورد. آن</w:t>
      </w:r>
      <w:r w:rsidR="00C806A2">
        <w:rPr>
          <w:rFonts w:hint="cs"/>
          <w:rtl/>
        </w:rPr>
        <w:t xml:space="preserve"> </w:t>
      </w:r>
      <w:r w:rsidRPr="00A77F26">
        <w:rPr>
          <w:rFonts w:hint="cs"/>
          <w:rtl/>
        </w:rPr>
        <w:t xml:space="preserve">گاه، ترکیب این امتیاز ها برای فرآیند مکان یابی حفره مورد استفاده قرار می گیرد. نشان داده شده </w:t>
      </w:r>
      <w:r w:rsidR="00C806A2">
        <w:rPr>
          <w:rFonts w:hint="cs"/>
          <w:rtl/>
        </w:rPr>
        <w:t>است که این رویکرد مؤثر</w:t>
      </w:r>
      <w:r w:rsidRPr="00A77F26">
        <w:rPr>
          <w:rFonts w:hint="cs"/>
          <w:rtl/>
        </w:rPr>
        <w:t xml:space="preserve">تر و کار آمدتر از استفاده از یکی از دو خاصیت (یا ساختار و یا فراوانی) است. </w:t>
      </w:r>
    </w:p>
    <w:p w:rsidR="001943CA" w:rsidRPr="00A77F26" w:rsidRDefault="001943CA" w:rsidP="00C806A2">
      <w:pPr>
        <w:tabs>
          <w:tab w:val="right" w:pos="540"/>
        </w:tabs>
        <w:rPr>
          <w:rtl/>
        </w:rPr>
      </w:pPr>
      <w:r w:rsidRPr="00A77F26">
        <w:rPr>
          <w:rFonts w:hint="cs"/>
          <w:rtl/>
        </w:rPr>
        <w:t>ویژگی  مهم دیگری که در کارهای آینده قابل بررسی و پژوهش است، تحلیل توالی پیام های برنامه است به جای اینکه به سادگی به تحلیل ساختار پیام دینامیک یا فراوانی پیام های روش های مختلف بپردازیم. بر</w:t>
      </w:r>
      <w:r w:rsidR="00C806A2">
        <w:rPr>
          <w:rFonts w:hint="cs"/>
          <w:rtl/>
        </w:rPr>
        <w:t>خی کارهای اولیه</w:t>
      </w:r>
      <w:r w:rsidRPr="00A77F26">
        <w:rPr>
          <w:rFonts w:hint="cs"/>
          <w:rtl/>
        </w:rPr>
        <w:t xml:space="preserve"> در این راستا نشان می دهد که استخراج توالی می تواند اطلاعات فوق العاده ای را برای مکان یابی نرم افزار حتی با بهره گیری از روش های ساده به رمز در آورد. </w:t>
      </w:r>
    </w:p>
    <w:p w:rsidR="001943CA" w:rsidRPr="00A77F26" w:rsidRDefault="001943CA" w:rsidP="00F15F0F">
      <w:pPr>
        <w:tabs>
          <w:tab w:val="right" w:pos="540"/>
        </w:tabs>
        <w:rPr>
          <w:rtl/>
        </w:rPr>
      </w:pPr>
      <w:r w:rsidRPr="00A77F26">
        <w:rPr>
          <w:rFonts w:hint="cs"/>
          <w:rtl/>
        </w:rPr>
        <w:t>با این وجود؛ این تکنیک های استخراج گراف پیشرفته برای تلفیق این توالی اطلاعاتی بهره نمی گیرد. بنابراین، این می تواند مسیری پربار و پرفایده</w:t>
      </w:r>
      <w:r w:rsidR="001B33C5">
        <w:rPr>
          <w:rFonts w:hint="cs"/>
          <w:rtl/>
        </w:rPr>
        <w:t xml:space="preserve"> برای تحقیق های آینده در زمینه</w:t>
      </w:r>
      <w:r w:rsidRPr="00A77F26">
        <w:rPr>
          <w:rFonts w:hint="cs"/>
          <w:rtl/>
        </w:rPr>
        <w:t xml:space="preserve"> ادغام اطلاعات زنجیره ای و  متوالی با تکنیک های استخراج گراف موجود باشد. </w:t>
      </w:r>
    </w:p>
    <w:p w:rsidR="001943CA" w:rsidRPr="00A77F26" w:rsidRDefault="001943CA" w:rsidP="007F44B0">
      <w:pPr>
        <w:tabs>
          <w:tab w:val="right" w:pos="540"/>
        </w:tabs>
        <w:rPr>
          <w:rtl/>
        </w:rPr>
      </w:pPr>
      <w:r w:rsidRPr="00A77F26">
        <w:rPr>
          <w:rFonts w:hint="cs"/>
          <w:rtl/>
        </w:rPr>
        <w:t>تحلیل کد منبع استاتیک به جای گراف های پیام د</w:t>
      </w:r>
      <w:r w:rsidR="001B33C5">
        <w:rPr>
          <w:rFonts w:hint="cs"/>
          <w:rtl/>
        </w:rPr>
        <w:t>ین</w:t>
      </w:r>
      <w:r w:rsidRPr="00A77F26">
        <w:rPr>
          <w:rFonts w:hint="cs"/>
          <w:rtl/>
        </w:rPr>
        <w:t xml:space="preserve">امیک یکی دیگر از خطوط کلی تحلیل است. در چنین شرایطی، توجه به گروه های خاصی از حفره های نرم افزاری به جای سعی در ایزوله کردن منشأ خطای اجرایی منطقی تر خواهد بود. به عنوان مثال، حالت های فراموش شده در برنامه های نرم افزار </w:t>
      </w:r>
      <w:r w:rsidR="001B33C5">
        <w:rPr>
          <w:rtl/>
        </w:rPr>
        <w:fldChar w:fldCharType="begin"/>
      </w:r>
      <w:r w:rsidR="001B33C5">
        <w:rPr>
          <w:rtl/>
        </w:rPr>
        <w:instrText xml:space="preserve"> </w:instrText>
      </w:r>
      <w:r w:rsidR="001B33C5">
        <w:instrText>ADDIN EN.CITE &lt;EndNote&gt;&lt;Cite&gt;&lt;Author&gt;Ray-Yaung&lt;/Author&gt;&lt;Year&gt;2008&lt;/Year&gt;&lt;RecNum&gt;158&lt;/RecNum&gt;&lt;DisplayText&gt;[98]&lt;/DisplayText&gt;&lt;record&gt;&lt;rec-number&gt;158&lt;/rec-number&gt;&lt;foreign-keys&gt;&lt;key app="EN" db-id="5vaes0fpbfpepxedwv65twzav09zxxw9p5xs" timestamp="1421333653</w:instrText>
      </w:r>
      <w:r w:rsidR="001B33C5">
        <w:rPr>
          <w:rtl/>
        </w:rPr>
        <w:instrText>"&gt;158&lt;/</w:instrText>
      </w:r>
      <w:r w:rsidR="001B33C5">
        <w:instrText>key&gt;&lt;/foreign-keys&gt;&lt;ref-type name="Journal Article"&gt;17&lt;/ref-type&gt;&lt;contributors&gt;&lt;authors&gt;&lt;author&gt;Ray-Yaung, Chang&lt;/author&gt;&lt;author&gt;Podgurski, A.&lt;/author&gt;&lt;author&gt;Jiong, Yang&lt;/author&gt;&lt;/authors&gt;&lt;/contributors&gt;&lt;titles&gt;&lt;title&gt;Discovering Neglected Conditions in Software by Mining Dependence Graphs&lt;/title&gt;&lt;secondary-title&gt;Software Engineering, IEEE Transactions on&lt;/secondary-title&gt;&lt;/titles&gt;&lt;periodical&gt;&lt;full-title&gt;Software Engineering, IEEE Transactions on&lt;/full-title&gt;&lt;/periodical&gt;&lt;pages&gt;579-596&lt;/pages&gt;&lt;volume&gt;34&lt;/volume&gt;&lt;number&gt;5&lt;/number&gt;&lt;keywords&gt;&lt;keyword&gt;data mining&lt;/keyword&gt;&lt;keyword&gt;graph theory&lt;/keyword&gt;&lt;keyword&gt;program diagnostics&lt;/keyword&gt;&lt;keyword&gt;data mining techniques&lt;/keyword&gt;&lt;keyword&gt;dependence graph mining&lt;/keyword&gt;&lt;keyword&gt;enhanced procedure dependence graphs&lt;/keyword&gt;&lt;keyword&gt;heuristic maximal frequent subgraph mining algorithm&lt;/keyword&gt;&lt;keyword&gt;neglected conditions&lt;/keyword&gt;&lt;keyword&gt;software defects&lt;/keyword&gt;&lt;keyword&gt;static program analysis&lt;/keyword&gt;&lt;keyword&gt;Methods for SQA and V&amp;amp;#x00026</w:instrText>
      </w:r>
      <w:r w:rsidR="001B33C5">
        <w:rPr>
          <w:rtl/>
        </w:rPr>
        <w:instrText>&lt;/</w:instrText>
      </w:r>
      <w:r w:rsidR="001B33C5">
        <w:instrText>keyword&gt;&lt;keyword&gt;#x0026&lt;/keyword&gt;&lt;keyword&gt;Methods for SQA and V&amp;amp;amp&lt;/keyword&gt;&lt;keyword&gt;#x0026&lt;/keyword&gt;&lt;keyword&gt;Pre- and post-conditions&lt;/keyword&gt;&lt;keyword&gt;V&lt;/keyword&gt;&lt;/keywords&gt;&lt;dates&gt;&lt;year&gt;2008&lt;/year&gt;&lt;/dates&gt;&lt;isbn&gt;0098-5589&lt;/isbn&gt;&lt;urls&gt;&lt;/urls&gt;&lt;electronic-resource-num&gt;10.1109/TSE.2008.24&lt;/electronic-resource-num&gt;&lt;/record&gt;&lt;/Cite&gt;&lt;/EndNote</w:instrText>
      </w:r>
      <w:r w:rsidR="001B33C5">
        <w:rPr>
          <w:rtl/>
        </w:rPr>
        <w:instrText>&gt;</w:instrText>
      </w:r>
      <w:r w:rsidR="001B33C5">
        <w:rPr>
          <w:rtl/>
        </w:rPr>
        <w:fldChar w:fldCharType="separate"/>
      </w:r>
      <w:r w:rsidR="001B33C5">
        <w:rPr>
          <w:noProof/>
          <w:rtl/>
        </w:rPr>
        <w:t>[</w:t>
      </w:r>
      <w:hyperlink w:anchor="_ENREF_98" w:tooltip="Ray-Yaung, 2008 #158" w:history="1">
        <w:r w:rsidR="007F44B0">
          <w:rPr>
            <w:noProof/>
            <w:rtl/>
          </w:rPr>
          <w:t>98</w:t>
        </w:r>
      </w:hyperlink>
      <w:r w:rsidR="001B33C5">
        <w:rPr>
          <w:noProof/>
          <w:rtl/>
        </w:rPr>
        <w:t>]</w:t>
      </w:r>
      <w:r w:rsidR="001B33C5">
        <w:rPr>
          <w:rtl/>
        </w:rPr>
        <w:fldChar w:fldCharType="end"/>
      </w:r>
      <w:r w:rsidR="001B33C5">
        <w:rPr>
          <w:rFonts w:hint="cs"/>
          <w:rtl/>
        </w:rPr>
        <w:t xml:space="preserve"> </w:t>
      </w:r>
      <w:r w:rsidRPr="00A77F26">
        <w:rPr>
          <w:rFonts w:hint="cs"/>
          <w:rtl/>
        </w:rPr>
        <w:t xml:space="preserve">می تواند موجب ضعف و کمبود شود. به عنوان مثال، گزارش وضعیت در برنامه نرم افزاری به همراه یک حالت مفقود شده یکی از مداول ترین حفره های نرم افزاری است. در این شرایط، طراحی </w:t>
      </w:r>
      <w:r w:rsidRPr="00A77F26">
        <w:rPr>
          <w:rFonts w:hint="cs"/>
          <w:rtl/>
        </w:rPr>
        <w:lastRenderedPageBreak/>
        <w:t>تکنیک های مختص به</w:t>
      </w:r>
      <w:r w:rsidR="001B33C5">
        <w:rPr>
          <w:rFonts w:hint="cs"/>
          <w:rtl/>
        </w:rPr>
        <w:t xml:space="preserve"> این</w:t>
      </w:r>
      <w:r w:rsidRPr="00A77F26">
        <w:rPr>
          <w:rFonts w:hint="cs"/>
          <w:rtl/>
        </w:rPr>
        <w:t xml:space="preserve"> حوزه برای مکان یابی حفره ها طبیعی به نظر برسد. برای این هدف، تکنیک هایی بر</w:t>
      </w:r>
      <w:r w:rsidR="001B33C5">
        <w:rPr>
          <w:rFonts w:hint="cs"/>
          <w:rtl/>
        </w:rPr>
        <w:t xml:space="preserve"> </w:t>
      </w:r>
      <w:r w:rsidRPr="00A77F26">
        <w:rPr>
          <w:rFonts w:hint="cs"/>
          <w:rtl/>
        </w:rPr>
        <w:t xml:space="preserve">مبنای گراف های استاتیک وابسته به برنامه به کار گرفته می شوند. این گراف ها متفاوت از گراف های دنیامیکی هستند که در بالا مورد بررسی قرار گرفتند؛ به تعبیری </w:t>
      </w:r>
      <w:r w:rsidR="001B33C5">
        <w:rPr>
          <w:rFonts w:hint="cs"/>
          <w:rtl/>
        </w:rPr>
        <w:t xml:space="preserve">مورد </w:t>
      </w:r>
      <w:r w:rsidRPr="00A77F26">
        <w:rPr>
          <w:rFonts w:hint="cs"/>
          <w:rtl/>
        </w:rPr>
        <w:t xml:space="preserve">دومی نیازمند اجرای برنامه برای ایجاد گراف هاست، در حالی که در مورد اول گراف های استاتیک به شیوه ای استاتیک ساخته می شوند. گراف های وابسته به برنامه در اصل یک بازنمایی گرافیکی از رابطه های بین روش های مختلف و عناصر داده های یک برنامه ایجاد می کنند. انواع مختلف و متفاوتی از کران ها برای توصیف کنترل و وابستگی های داده ها مورد استفاده قرار می گیرند. گام اول، تعیین قوانین شرطی </w:t>
      </w:r>
      <w:r w:rsidR="001B33C5">
        <w:rPr>
          <w:rtl/>
        </w:rPr>
        <w:fldChar w:fldCharType="begin"/>
      </w:r>
      <w:r w:rsidR="001B33C5">
        <w:rPr>
          <w:rtl/>
        </w:rPr>
        <w:instrText xml:space="preserve"> </w:instrText>
      </w:r>
      <w:r w:rsidR="001B33C5">
        <w:instrText>ADDIN EN.CITE &lt;EndNote&gt;&lt;Cite&gt;&lt;Author&gt;Ray-Yaung&lt;/Author&gt;&lt;Year&gt;2008&lt;/Year&gt;&lt;RecNum&gt;158&lt;/RecNum&gt;&lt;DisplayText&gt;[98]&lt;/DisplayText&gt;&lt;record&gt;&lt;rec-number&gt;158&lt;/rec-number&gt;&lt;foreign-keys&gt;&lt;key app="EN" db-id="5vaes0fpbfpepxedwv65twzav09zxxw9p5xs" timestamp="1421333653</w:instrText>
      </w:r>
      <w:r w:rsidR="001B33C5">
        <w:rPr>
          <w:rtl/>
        </w:rPr>
        <w:instrText>"&gt;158&lt;/</w:instrText>
      </w:r>
      <w:r w:rsidR="001B33C5">
        <w:instrText>key&gt;&lt;/foreign-keys&gt;&lt;ref-type name="Journal Article"&gt;17&lt;/ref-type&gt;&lt;contributors&gt;&lt;authors&gt;&lt;author&gt;Ray-Yaung, Chang&lt;/author&gt;&lt;author&gt;Podgurski, A.&lt;/author&gt;&lt;author&gt;Jiong, Yang&lt;/author&gt;&lt;/authors&gt;&lt;/contributors&gt;&lt;titles&gt;&lt;title&gt;Discovering Neglected Conditions in Software by Mining Dependence Graphs&lt;/title&gt;&lt;secondary-title&gt;Software Engineering, IEEE Transactions on&lt;/secondary-title&gt;&lt;/titles&gt;&lt;periodical&gt;&lt;full-title&gt;Software Engineering, IEEE Transactions on&lt;/full-title&gt;&lt;/periodical&gt;&lt;pages&gt;579-596&lt;/pages&gt;&lt;volume&gt;34&lt;/volume&gt;&lt;number&gt;5&lt;/number&gt;&lt;keywords&gt;&lt;keyword&gt;data mining&lt;/keyword&gt;&lt;keyword&gt;graph theory&lt;/keyword&gt;&lt;keyword&gt;program diagnostics&lt;/keyword&gt;&lt;keyword&gt;data mining techniques&lt;/keyword&gt;&lt;keyword&gt;dependence graph mining&lt;/keyword&gt;&lt;keyword&gt;enhanced procedure dependence graphs&lt;/keyword&gt;&lt;keyword&gt;heuristic maximal frequent subgraph mining algorithm&lt;/keyword&gt;&lt;keyword&gt;neglected conditions&lt;/keyword&gt;&lt;keyword&gt;software defects&lt;/keyword&gt;&lt;keyword&gt;static program analysis&lt;/keyword&gt;&lt;keyword&gt;Methods for SQA and V&amp;amp;#x00026</w:instrText>
      </w:r>
      <w:r w:rsidR="001B33C5">
        <w:rPr>
          <w:rtl/>
        </w:rPr>
        <w:instrText>&lt;/</w:instrText>
      </w:r>
      <w:r w:rsidR="001B33C5">
        <w:instrText>keyword&gt;&lt;keyword&gt;#x0026&lt;/keyword&gt;&lt;keyword&gt;Methods for SQA and V&amp;amp;amp&lt;/keyword&gt;&lt;keyword&gt;#x0026&lt;/keyword&gt;&lt;keyword&gt;Pre- and post-conditions&lt;/keyword&gt;&lt;keyword&gt;V&lt;/keyword&gt;&lt;/keywords&gt;&lt;dates&gt;&lt;year&gt;2008&lt;/year&gt;&lt;/dates&gt;&lt;isbn&gt;0098-5589&lt;/isbn&gt;&lt;urls&gt;&lt;/urls&gt;&lt;electronic-resource-num&gt;10.1109/TSE.2008.24&lt;/electronic-resource-num&gt;&lt;/record&gt;&lt;/Cite&gt;&lt;/EndNote</w:instrText>
      </w:r>
      <w:r w:rsidR="001B33C5">
        <w:rPr>
          <w:rtl/>
        </w:rPr>
        <w:instrText>&gt;</w:instrText>
      </w:r>
      <w:r w:rsidR="001B33C5">
        <w:rPr>
          <w:rtl/>
        </w:rPr>
        <w:fldChar w:fldCharType="separate"/>
      </w:r>
      <w:r w:rsidR="001B33C5">
        <w:rPr>
          <w:noProof/>
          <w:rtl/>
        </w:rPr>
        <w:t>[</w:t>
      </w:r>
      <w:hyperlink w:anchor="_ENREF_98" w:tooltip="Ray-Yaung, 2008 #158" w:history="1">
        <w:r w:rsidR="007F44B0">
          <w:rPr>
            <w:noProof/>
            <w:rtl/>
          </w:rPr>
          <w:t>98</w:t>
        </w:r>
      </w:hyperlink>
      <w:r w:rsidR="001B33C5">
        <w:rPr>
          <w:noProof/>
          <w:rtl/>
        </w:rPr>
        <w:t>]</w:t>
      </w:r>
      <w:r w:rsidR="001B33C5">
        <w:rPr>
          <w:rtl/>
        </w:rPr>
        <w:fldChar w:fldCharType="end"/>
      </w:r>
      <w:r w:rsidRPr="00A77F26">
        <w:rPr>
          <w:rFonts w:hint="cs"/>
          <w:rtl/>
        </w:rPr>
        <w:t xml:space="preserve"> در برنامه ای است که وابستگی های پرتکرار در پروژه را شرح می دهد. سپس به دنبال تحریک های استاتیکی درون پروژه می گردیم که این قوانین را نقض می کنند. در اکثر موارد، این تحریک ها متناظر با حالت های نادیده گرفته شده در برنامه نرم افزاری هستند.</w:t>
      </w:r>
    </w:p>
    <w:p w:rsidR="001943CA" w:rsidRPr="00A77F26" w:rsidRDefault="001943CA" w:rsidP="001B33C5">
      <w:pPr>
        <w:tabs>
          <w:tab w:val="right" w:pos="540"/>
        </w:tabs>
        <w:rPr>
          <w:rtl/>
        </w:rPr>
      </w:pPr>
      <w:r w:rsidRPr="00A77F26">
        <w:rPr>
          <w:rFonts w:hint="cs"/>
          <w:rtl/>
        </w:rPr>
        <w:t xml:space="preserve">حوزه مکان یابی حفره نرم افزاری با تعدادی چالش کلیدی روبروست. یکی از چالش های عمده این است که کار در این حوزه عمدتاً بر پروژه های نرم افزاری کوچک تر تمرکز می کند. برنامه بزرگتر و فراگیرتر چالش محسوب می شوند زیرا ممکن است گراف های پیام متناظر بسیار بزرگ و غول پیکر باشند و فرآیند فشرده سازی گراف ممکن است حجم زیادی از اطلاعات را از دست بدهد. در حالی که بعضی از این چالش ها ممکن است با طراحی تکنیک های استخراج کارآمد تا اندازه ای کم اثر شوند، چندین مزیت نیز ممکن است با استفاده از بازنمایی بهتر "سطح مدل سازی" کسب شوند. به عنوان مثال، گره های گراف را می توان در سطح پایین تری از </w:t>
      </w:r>
      <w:r w:rsidR="001B33C5">
        <w:rPr>
          <w:rFonts w:hint="cs"/>
          <w:rtl/>
        </w:rPr>
        <w:t>غیر یکنواختی</w:t>
      </w:r>
      <w:r w:rsidRPr="00A77F26">
        <w:rPr>
          <w:rFonts w:hint="cs"/>
          <w:rtl/>
        </w:rPr>
        <w:t xml:space="preserve"> در فاز مدل سازی بیان کرد. از آن</w:t>
      </w:r>
      <w:r w:rsidR="001B33C5">
        <w:rPr>
          <w:rFonts w:hint="cs"/>
          <w:rtl/>
        </w:rPr>
        <w:t xml:space="preserve"> </w:t>
      </w:r>
      <w:r w:rsidRPr="00A77F26">
        <w:rPr>
          <w:rFonts w:hint="cs"/>
          <w:rtl/>
        </w:rPr>
        <w:t>جایی که فرآیند مدل سازی با درک بهتر احتمالات بروز حفره های نرم افزاری محقق می شود (که با فرآیند فشرده سازی خودکار قابل مقایسه است). فرض بر این است که این رویکرد اطلاعات کمتری را در فرآیند مکان یابی حفره ها از دست می دهد. هدف دوم، تلفیق تکنیک های گراف ـ مح</w:t>
      </w:r>
      <w:r w:rsidR="001B33C5">
        <w:rPr>
          <w:rFonts w:hint="cs"/>
          <w:rtl/>
        </w:rPr>
        <w:t>ور با سایر تکنیک های آماری مؤثر</w:t>
      </w:r>
      <w:r w:rsidRPr="00A77F26">
        <w:rPr>
          <w:rFonts w:hint="cs"/>
          <w:rtl/>
        </w:rPr>
        <w:t xml:space="preserve"> به منظور ایجاد طبقه بندی کننده های منسجم تر و قوی تر است. در آینده، منطقی است انتظار داشته باشیم که تحلیل پروزه های نرم افزاری بزرگتر فقط با استفاده از این تکنیک های تلفیقی که قادرند از ویژگی های مختلف داده های اصلی استفاده کنند، امکان پذیر شود. </w:t>
      </w:r>
    </w:p>
    <w:p w:rsidR="00DE1150" w:rsidRPr="00DE1150" w:rsidRDefault="00DE1150" w:rsidP="00DE1150">
      <w:pPr>
        <w:pStyle w:val="ListParagraph"/>
        <w:keepNext/>
        <w:keepLines/>
        <w:numPr>
          <w:ilvl w:val="0"/>
          <w:numId w:val="28"/>
        </w:numPr>
        <w:contextualSpacing w:val="0"/>
        <w:outlineLvl w:val="1"/>
        <w:rPr>
          <w:rFonts w:eastAsiaTheme="majorEastAsia"/>
          <w:b/>
          <w:bCs/>
          <w:vanish/>
          <w:sz w:val="24"/>
          <w:szCs w:val="28"/>
          <w:rtl/>
          <w:lang w:bidi="fa-IR"/>
        </w:rPr>
      </w:pPr>
      <w:bookmarkStart w:id="295" w:name="_Toc409469338"/>
      <w:bookmarkStart w:id="296" w:name="_Toc409469644"/>
      <w:bookmarkEnd w:id="295"/>
      <w:bookmarkEnd w:id="296"/>
    </w:p>
    <w:p w:rsidR="00DE1150" w:rsidRPr="00DE1150" w:rsidRDefault="00DE1150" w:rsidP="00DE1150">
      <w:pPr>
        <w:pStyle w:val="ListParagraph"/>
        <w:keepNext/>
        <w:keepLines/>
        <w:numPr>
          <w:ilvl w:val="1"/>
          <w:numId w:val="28"/>
        </w:numPr>
        <w:contextualSpacing w:val="0"/>
        <w:outlineLvl w:val="1"/>
        <w:rPr>
          <w:rFonts w:eastAsiaTheme="majorEastAsia"/>
          <w:b/>
          <w:bCs/>
          <w:vanish/>
          <w:sz w:val="24"/>
          <w:szCs w:val="28"/>
          <w:rtl/>
          <w:lang w:bidi="fa-IR"/>
        </w:rPr>
      </w:pPr>
      <w:bookmarkStart w:id="297" w:name="_Toc409469339"/>
      <w:bookmarkStart w:id="298" w:name="_Toc409469645"/>
      <w:bookmarkEnd w:id="297"/>
      <w:bookmarkEnd w:id="298"/>
    </w:p>
    <w:p w:rsidR="00DE1150" w:rsidRPr="00DE1150" w:rsidRDefault="00DE1150" w:rsidP="00DE1150">
      <w:pPr>
        <w:pStyle w:val="ListParagraph"/>
        <w:keepNext/>
        <w:keepLines/>
        <w:numPr>
          <w:ilvl w:val="1"/>
          <w:numId w:val="28"/>
        </w:numPr>
        <w:contextualSpacing w:val="0"/>
        <w:outlineLvl w:val="1"/>
        <w:rPr>
          <w:rFonts w:eastAsiaTheme="majorEastAsia"/>
          <w:b/>
          <w:bCs/>
          <w:vanish/>
          <w:sz w:val="24"/>
          <w:szCs w:val="28"/>
          <w:rtl/>
          <w:lang w:bidi="fa-IR"/>
        </w:rPr>
      </w:pPr>
      <w:bookmarkStart w:id="299" w:name="_Toc409469340"/>
      <w:bookmarkStart w:id="300" w:name="_Toc409469646"/>
      <w:bookmarkEnd w:id="299"/>
      <w:bookmarkEnd w:id="300"/>
    </w:p>
    <w:p w:rsidR="00DE1150" w:rsidRPr="00DE1150" w:rsidRDefault="00DE1150" w:rsidP="00DE1150">
      <w:pPr>
        <w:pStyle w:val="ListParagraph"/>
        <w:keepNext/>
        <w:keepLines/>
        <w:numPr>
          <w:ilvl w:val="1"/>
          <w:numId w:val="28"/>
        </w:numPr>
        <w:contextualSpacing w:val="0"/>
        <w:outlineLvl w:val="1"/>
        <w:rPr>
          <w:rFonts w:eastAsiaTheme="majorEastAsia"/>
          <w:b/>
          <w:bCs/>
          <w:vanish/>
          <w:sz w:val="24"/>
          <w:szCs w:val="28"/>
          <w:rtl/>
          <w:lang w:bidi="fa-IR"/>
        </w:rPr>
      </w:pPr>
      <w:bookmarkStart w:id="301" w:name="_Toc409469341"/>
      <w:bookmarkStart w:id="302" w:name="_Toc409469647"/>
      <w:bookmarkEnd w:id="301"/>
      <w:bookmarkEnd w:id="302"/>
    </w:p>
    <w:p w:rsidR="00DE1150" w:rsidRPr="00DE1150" w:rsidRDefault="00DE1150" w:rsidP="00DE1150">
      <w:pPr>
        <w:pStyle w:val="ListParagraph"/>
        <w:keepNext/>
        <w:keepLines/>
        <w:numPr>
          <w:ilvl w:val="1"/>
          <w:numId w:val="28"/>
        </w:numPr>
        <w:contextualSpacing w:val="0"/>
        <w:outlineLvl w:val="1"/>
        <w:rPr>
          <w:rFonts w:eastAsiaTheme="majorEastAsia"/>
          <w:b/>
          <w:bCs/>
          <w:vanish/>
          <w:sz w:val="24"/>
          <w:szCs w:val="28"/>
          <w:rtl/>
          <w:lang w:bidi="fa-IR"/>
        </w:rPr>
      </w:pPr>
      <w:bookmarkStart w:id="303" w:name="_Toc409469342"/>
      <w:bookmarkStart w:id="304" w:name="_Toc409469648"/>
      <w:bookmarkEnd w:id="303"/>
      <w:bookmarkEnd w:id="304"/>
    </w:p>
    <w:p w:rsidR="001943CA" w:rsidRPr="00A77F26" w:rsidRDefault="00DE1150" w:rsidP="001B33C5">
      <w:pPr>
        <w:pStyle w:val="Heading2"/>
        <w:numPr>
          <w:ilvl w:val="1"/>
          <w:numId w:val="28"/>
        </w:numPr>
        <w:ind w:left="0" w:firstLine="0"/>
      </w:pPr>
      <w:bookmarkStart w:id="305" w:name="_Toc409469343"/>
      <w:bookmarkStart w:id="306" w:name="_Toc409469649"/>
      <w:r>
        <w:rPr>
          <w:rFonts w:hint="cs"/>
          <w:rtl/>
        </w:rPr>
        <w:t>نتیجه گیری</w:t>
      </w:r>
      <w:bookmarkEnd w:id="305"/>
      <w:bookmarkEnd w:id="306"/>
    </w:p>
    <w:p w:rsidR="001943CA" w:rsidRDefault="001943CA" w:rsidP="00990DEC">
      <w:pPr>
        <w:tabs>
          <w:tab w:val="right" w:pos="540"/>
        </w:tabs>
        <w:rPr>
          <w:rtl/>
        </w:rPr>
      </w:pPr>
      <w:r w:rsidRPr="00A77F26">
        <w:rPr>
          <w:rFonts w:hint="cs"/>
          <w:rtl/>
        </w:rPr>
        <w:t xml:space="preserve">در این فصل، یک نمای کلی از برنامه های کاربردی در حوزه استخراج و مدیریت گراف </w:t>
      </w:r>
      <w:r w:rsidR="00990DEC">
        <w:rPr>
          <w:rFonts w:hint="cs"/>
          <w:rtl/>
        </w:rPr>
        <w:t>مطرح شد</w:t>
      </w:r>
      <w:r w:rsidRPr="00A77F26">
        <w:rPr>
          <w:rFonts w:hint="cs"/>
          <w:rtl/>
        </w:rPr>
        <w:t xml:space="preserve">. همچنین، ارزیابی از برنامه های کاربردی متداول که از کاربردهای استخراج گراف نشأت می گیرند، ارائه </w:t>
      </w:r>
      <w:r w:rsidR="00990DEC">
        <w:rPr>
          <w:rFonts w:hint="cs"/>
          <w:rtl/>
        </w:rPr>
        <w:t>شد</w:t>
      </w:r>
      <w:r w:rsidRPr="00A77F26">
        <w:rPr>
          <w:rFonts w:hint="cs"/>
          <w:rtl/>
        </w:rPr>
        <w:t>. بخش اعظم فعالیت ها در سال های اخیر بر گراف های کوچک و قابل ذخیره سازی در حافظه تمرکز کرده اند. بسیاری از چالش های آینده در مورد گراف های بسیار بزرگی که روی دیسک ذخیره می شوند پدید می آید. برنامه های کاربردی دیگری در چارچوب زنجیره های گراف فراگیر و گسترده مطرح می شوند. زنجیره های گراف در چارچوب بعضی از برنامه های کاربردی از قبیل شبکه اجتماعی پدید می آیند که ارتباطات بین گروه های بزرگی از کاربران به شکل گراف ها ذخیره می شوند. این گونه برنامه ها بسیار چالشی هستند زیرا نمی توان کل داده ها را به منظور تحلیل ساختاری روی دیسک مکان یابی کرد. از این رو، به تکنیک های جدیدی برای خلاصه سازی رفتار ساختاری زنجیره های گراف نیاز داریم، و می توان از این تکنیک ها برای انواع مختلف</w:t>
      </w:r>
      <w:r w:rsidR="00990DEC">
        <w:rPr>
          <w:rFonts w:hint="cs"/>
          <w:rtl/>
        </w:rPr>
        <w:t>ی از نقشه های تحلیلی بهره گرفت.</w:t>
      </w:r>
    </w:p>
    <w:p w:rsidR="0063174D" w:rsidRDefault="001943CA" w:rsidP="00F15F0F">
      <w:pPr>
        <w:tabs>
          <w:tab w:val="right" w:pos="540"/>
        </w:tabs>
        <w:bidi w:val="0"/>
        <w:rPr>
          <w:rtl/>
        </w:rPr>
        <w:sectPr w:rsidR="0063174D" w:rsidSect="0063174D">
          <w:headerReference w:type="default" r:id="rId20"/>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tl/>
        </w:rPr>
        <w:br w:type="page"/>
      </w:r>
    </w:p>
    <w:p w:rsidR="001943CA" w:rsidRPr="00056FFE" w:rsidRDefault="001943CA" w:rsidP="00FC4973">
      <w:pPr>
        <w:pStyle w:val="Heading1"/>
        <w:tabs>
          <w:tab w:val="right" w:pos="540"/>
        </w:tabs>
        <w:jc w:val="left"/>
        <w:rPr>
          <w:rtl/>
        </w:rPr>
      </w:pPr>
      <w:bookmarkStart w:id="307" w:name="_Toc408588794"/>
      <w:bookmarkStart w:id="308" w:name="_Toc408588870"/>
      <w:bookmarkStart w:id="309" w:name="_Toc408608941"/>
      <w:bookmarkStart w:id="310" w:name="_Toc409469344"/>
      <w:bookmarkStart w:id="311" w:name="_Toc409469650"/>
      <w:r>
        <w:rPr>
          <w:rFonts w:hint="cs"/>
          <w:rtl/>
        </w:rPr>
        <w:lastRenderedPageBreak/>
        <w:t xml:space="preserve">فصل سوم: </w:t>
      </w:r>
      <w:r w:rsidR="003C6CC3">
        <w:rPr>
          <w:rFonts w:hint="cs"/>
          <w:rtl/>
        </w:rPr>
        <w:t>استخراج زیرگراف های پر</w:t>
      </w:r>
      <w:r w:rsidRPr="00056FFE">
        <w:rPr>
          <w:rFonts w:hint="cs"/>
          <w:rtl/>
        </w:rPr>
        <w:t>تکرار</w:t>
      </w:r>
      <w:bookmarkEnd w:id="307"/>
      <w:bookmarkEnd w:id="308"/>
      <w:bookmarkEnd w:id="309"/>
      <w:bookmarkEnd w:id="310"/>
      <w:bookmarkEnd w:id="311"/>
    </w:p>
    <w:p w:rsidR="00D95999" w:rsidRPr="00D95999" w:rsidRDefault="00D95999" w:rsidP="00A35D61">
      <w:pPr>
        <w:pStyle w:val="ListParagraph"/>
        <w:keepNext/>
        <w:keepLines/>
        <w:numPr>
          <w:ilvl w:val="0"/>
          <w:numId w:val="29"/>
        </w:numPr>
        <w:tabs>
          <w:tab w:val="right" w:pos="540"/>
        </w:tabs>
        <w:spacing w:before="100" w:beforeAutospacing="1"/>
        <w:contextualSpacing w:val="0"/>
        <w:jc w:val="left"/>
        <w:outlineLvl w:val="1"/>
        <w:rPr>
          <w:rFonts w:eastAsiaTheme="majorEastAsia" w:cs="B Titr"/>
          <w:b/>
          <w:bCs/>
          <w:vanish/>
          <w:sz w:val="28"/>
          <w:rtl/>
          <w:lang w:bidi="fa-IR"/>
        </w:rPr>
      </w:pPr>
      <w:bookmarkStart w:id="312" w:name="_Toc408580878"/>
      <w:bookmarkStart w:id="313" w:name="_Toc408582733"/>
      <w:bookmarkStart w:id="314" w:name="_Toc408582798"/>
      <w:bookmarkStart w:id="315" w:name="_Toc408582863"/>
      <w:bookmarkStart w:id="316" w:name="_Toc408583095"/>
      <w:bookmarkStart w:id="317" w:name="_Toc408588795"/>
      <w:bookmarkStart w:id="318" w:name="_Toc408588871"/>
      <w:bookmarkStart w:id="319" w:name="_Toc408589011"/>
      <w:bookmarkStart w:id="320" w:name="_Toc408602820"/>
      <w:bookmarkStart w:id="321" w:name="_Toc408608872"/>
      <w:bookmarkStart w:id="322" w:name="_Toc408608942"/>
      <w:bookmarkStart w:id="323" w:name="_Toc408609024"/>
      <w:bookmarkStart w:id="324" w:name="_Toc409469345"/>
      <w:bookmarkStart w:id="325" w:name="_Toc40946965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rsidR="001943CA" w:rsidRPr="00056FFE" w:rsidRDefault="001943CA" w:rsidP="00954B06">
      <w:pPr>
        <w:pStyle w:val="Heading2"/>
        <w:numPr>
          <w:ilvl w:val="1"/>
          <w:numId w:val="29"/>
        </w:numPr>
        <w:ind w:left="0" w:firstLine="0"/>
      </w:pPr>
      <w:bookmarkStart w:id="326" w:name="_Toc408588796"/>
      <w:bookmarkStart w:id="327" w:name="_Toc408588872"/>
      <w:bookmarkStart w:id="328" w:name="_Toc408608943"/>
      <w:bookmarkStart w:id="329" w:name="_Toc409469346"/>
      <w:bookmarkStart w:id="330" w:name="_Toc409469652"/>
      <w:r w:rsidRPr="00056FFE">
        <w:rPr>
          <w:rFonts w:hint="cs"/>
          <w:rtl/>
        </w:rPr>
        <w:t>مقدمه</w:t>
      </w:r>
      <w:bookmarkEnd w:id="326"/>
      <w:bookmarkEnd w:id="327"/>
      <w:bookmarkEnd w:id="328"/>
      <w:bookmarkEnd w:id="329"/>
      <w:bookmarkEnd w:id="330"/>
      <w:r w:rsidRPr="00056FFE">
        <w:rPr>
          <w:rFonts w:hint="cs"/>
          <w:rtl/>
        </w:rPr>
        <w:t xml:space="preserve"> </w:t>
      </w:r>
    </w:p>
    <w:p w:rsidR="001943CA" w:rsidRPr="00056FFE" w:rsidRDefault="001943CA" w:rsidP="001913F4">
      <w:pPr>
        <w:tabs>
          <w:tab w:val="right" w:pos="540"/>
        </w:tabs>
        <w:rPr>
          <w:rtl/>
        </w:rPr>
      </w:pPr>
      <w:r w:rsidRPr="00056FFE">
        <w:rPr>
          <w:rFonts w:hint="cs"/>
          <w:rtl/>
        </w:rPr>
        <w:t>هدف اولیه استخراج داده ها، استخراج کلان و مفید (به لحاظ آماری) دانش و اطلاعات از داده هاست</w:t>
      </w:r>
      <w:r w:rsidR="00D25073">
        <w:rPr>
          <w:rFonts w:hint="cs"/>
          <w:rtl/>
        </w:rPr>
        <w:t>.</w:t>
      </w:r>
      <w:r w:rsidRPr="00056FFE">
        <w:rPr>
          <w:rFonts w:hint="cs"/>
          <w:rtl/>
        </w:rPr>
        <w:t xml:space="preserve"> داده های مهم می توانند به شکل های زیادی ظاهر شوند: بردارها، جدول ها، متن ها، تصاویر و غیره، همچنین، داده ها را می توان با ابزارهای گوناگونی بیان کرد. داده های ساختاری و نیمه ساختاری به طور طبیعی برای ارائه به شکل گراف مناسب هستند. به عنوان مثال، اگر به شبکه های متقابل پروتئین ـ پروتئین (حوزه کاربردی متداولی برای استخراج داده) توجه کنیم، می توان این</w:t>
      </w:r>
      <w:r w:rsidR="002F7EB3">
        <w:rPr>
          <w:rFonts w:hint="cs"/>
          <w:rtl/>
        </w:rPr>
        <w:t xml:space="preserve"> </w:t>
      </w:r>
      <w:r w:rsidRPr="00056FFE">
        <w:rPr>
          <w:rFonts w:hint="cs"/>
          <w:rtl/>
        </w:rPr>
        <w:t>ها را در قالب (فرمت) گراف بیان کرد به طوری که رأس ها نشان دهنده ژن ها هستند و کران های مستقیم یا غیر مستقیم نشان دهنده برهم کنش فیزیکی یا پیوندهای کنش (عملی) هستند. به این دلیل که بیان داده های ساختاری و نیمه ساختاری در قالب گراف به سهولت انجام می گیرد، علاقه و اشتیاق فراوانی برای استخراج داده های گراف وجود داشته است (که اغلب به عنوان استخراج داده های گراف ـ محور یا استخراج گراف شناخته می شود). بعضی از زیر مجموعه های حوزه های ت</w:t>
      </w:r>
      <w:r w:rsidR="001913F4">
        <w:rPr>
          <w:rFonts w:hint="cs"/>
          <w:rtl/>
        </w:rPr>
        <w:t xml:space="preserve">حقیقی متداول در استخراج گراف در </w:t>
      </w:r>
      <w:r w:rsidR="001913F4">
        <w:rPr>
          <w:rtl/>
        </w:rPr>
        <w:fldChar w:fldCharType="begin"/>
      </w:r>
      <w:r w:rsidR="001913F4">
        <w:rPr>
          <w:rtl/>
        </w:rPr>
        <w:instrText xml:space="preserve"> </w:instrText>
      </w:r>
      <w:r w:rsidR="001913F4">
        <w:rPr>
          <w:rFonts w:hint="cs"/>
        </w:rPr>
        <w:instrText>REF</w:instrText>
      </w:r>
      <w:r w:rsidR="001913F4">
        <w:rPr>
          <w:rFonts w:hint="cs"/>
          <w:rtl/>
        </w:rPr>
        <w:instrText xml:space="preserve"> _</w:instrText>
      </w:r>
      <w:r w:rsidR="001913F4">
        <w:rPr>
          <w:rFonts w:hint="cs"/>
        </w:rPr>
        <w:instrText>Ref409118150 \h</w:instrText>
      </w:r>
      <w:r w:rsidR="001913F4">
        <w:rPr>
          <w:rtl/>
        </w:rPr>
        <w:instrText xml:space="preserve"> </w:instrText>
      </w:r>
      <w:r w:rsidR="001913F4">
        <w:rPr>
          <w:rtl/>
        </w:rPr>
      </w:r>
      <w:r w:rsidR="001913F4">
        <w:rPr>
          <w:rtl/>
        </w:rPr>
        <w:fldChar w:fldCharType="separate"/>
      </w:r>
      <w:r w:rsidR="00607008">
        <w:rPr>
          <w:rFonts w:hint="cs"/>
          <w:rtl/>
        </w:rPr>
        <w:t xml:space="preserve">جدول </w:t>
      </w:r>
      <w:r w:rsidR="00607008">
        <w:rPr>
          <w:noProof/>
          <w:rtl/>
        </w:rPr>
        <w:t>2</w:t>
      </w:r>
      <w:r w:rsidR="001913F4">
        <w:rPr>
          <w:rtl/>
        </w:rPr>
        <w:fldChar w:fldCharType="end"/>
      </w:r>
      <w:r w:rsidR="001913F4">
        <w:rPr>
          <w:rFonts w:hint="cs"/>
          <w:rtl/>
        </w:rPr>
        <w:t xml:space="preserve"> </w:t>
      </w:r>
      <w:r w:rsidRPr="00056FFE">
        <w:rPr>
          <w:rFonts w:hint="cs"/>
          <w:rtl/>
        </w:rPr>
        <w:t xml:space="preserve">فهرست شده اند. </w:t>
      </w:r>
    </w:p>
    <w:p w:rsidR="001943CA" w:rsidRPr="00056FFE" w:rsidRDefault="001913F4" w:rsidP="001913F4">
      <w:pPr>
        <w:pStyle w:val="a9"/>
        <w:rPr>
          <w:rtl/>
        </w:rPr>
      </w:pPr>
      <w:bookmarkStart w:id="331" w:name="_Ref409118150"/>
      <w:bookmarkStart w:id="332" w:name="_Toc409470112"/>
      <w:bookmarkStart w:id="333" w:name="_Toc409470205"/>
      <w:r>
        <w:rPr>
          <w:rFonts w:hint="cs"/>
          <w:rtl/>
        </w:rPr>
        <w:t xml:space="preserve">جدول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607008">
        <w:rPr>
          <w:noProof/>
          <w:rtl/>
        </w:rPr>
        <w:t>2</w:t>
      </w:r>
      <w:r>
        <w:rPr>
          <w:rtl/>
        </w:rPr>
        <w:fldChar w:fldCharType="end"/>
      </w:r>
      <w:bookmarkEnd w:id="331"/>
      <w:r>
        <w:rPr>
          <w:rFonts w:hint="cs"/>
          <w:rtl/>
        </w:rPr>
        <w:t xml:space="preserve">: </w:t>
      </w:r>
      <w:r w:rsidRPr="00C35DD2">
        <w:rPr>
          <w:rFonts w:hint="eastAsia"/>
          <w:noProof/>
          <w:rtl/>
          <w:lang w:bidi="fa-IR"/>
        </w:rPr>
        <w:t>ز</w:t>
      </w:r>
      <w:r w:rsidRPr="00C35DD2">
        <w:rPr>
          <w:rFonts w:hint="cs"/>
          <w:noProof/>
          <w:rtl/>
          <w:lang w:bidi="fa-IR"/>
        </w:rPr>
        <w:t>ی</w:t>
      </w:r>
      <w:r w:rsidRPr="00C35DD2">
        <w:rPr>
          <w:rFonts w:hint="eastAsia"/>
          <w:noProof/>
          <w:rtl/>
          <w:lang w:bidi="fa-IR"/>
        </w:rPr>
        <w:t>ر</w:t>
      </w:r>
      <w:r w:rsidRPr="00C35DD2">
        <w:rPr>
          <w:noProof/>
          <w:rtl/>
          <w:lang w:bidi="fa-IR"/>
        </w:rPr>
        <w:t xml:space="preserve"> </w:t>
      </w:r>
      <w:r w:rsidRPr="00C35DD2">
        <w:rPr>
          <w:rFonts w:hint="eastAsia"/>
          <w:noProof/>
          <w:rtl/>
          <w:lang w:bidi="fa-IR"/>
        </w:rPr>
        <w:t>مجموعه</w:t>
      </w:r>
      <w:r w:rsidRPr="00C35DD2">
        <w:rPr>
          <w:noProof/>
          <w:rtl/>
          <w:lang w:bidi="fa-IR"/>
        </w:rPr>
        <w:t xml:space="preserve"> </w:t>
      </w:r>
      <w:r w:rsidRPr="00C35DD2">
        <w:rPr>
          <w:rFonts w:hint="eastAsia"/>
          <w:noProof/>
          <w:rtl/>
          <w:lang w:bidi="fa-IR"/>
        </w:rPr>
        <w:t>ها</w:t>
      </w:r>
      <w:r w:rsidRPr="00C35DD2">
        <w:rPr>
          <w:rFonts w:hint="cs"/>
          <w:noProof/>
          <w:rtl/>
          <w:lang w:bidi="fa-IR"/>
        </w:rPr>
        <w:t>ی</w:t>
      </w:r>
      <w:r w:rsidRPr="00C35DD2">
        <w:rPr>
          <w:noProof/>
          <w:rtl/>
          <w:lang w:bidi="fa-IR"/>
        </w:rPr>
        <w:t xml:space="preserve"> </w:t>
      </w:r>
      <w:r w:rsidRPr="00C35DD2">
        <w:rPr>
          <w:rFonts w:hint="eastAsia"/>
          <w:noProof/>
          <w:rtl/>
          <w:lang w:bidi="fa-IR"/>
        </w:rPr>
        <w:t>حوزه</w:t>
      </w:r>
      <w:r w:rsidRPr="00C35DD2">
        <w:rPr>
          <w:noProof/>
          <w:rtl/>
          <w:lang w:bidi="fa-IR"/>
        </w:rPr>
        <w:t xml:space="preserve"> </w:t>
      </w:r>
      <w:r w:rsidRPr="00C35DD2">
        <w:rPr>
          <w:rFonts w:hint="eastAsia"/>
          <w:noProof/>
          <w:rtl/>
          <w:lang w:bidi="fa-IR"/>
        </w:rPr>
        <w:t>ها</w:t>
      </w:r>
      <w:r w:rsidRPr="00C35DD2">
        <w:rPr>
          <w:rFonts w:hint="cs"/>
          <w:noProof/>
          <w:rtl/>
          <w:lang w:bidi="fa-IR"/>
        </w:rPr>
        <w:t>ی</w:t>
      </w:r>
      <w:r w:rsidRPr="00C35DD2">
        <w:rPr>
          <w:noProof/>
          <w:rtl/>
          <w:lang w:bidi="fa-IR"/>
        </w:rPr>
        <w:t xml:space="preserve"> </w:t>
      </w:r>
      <w:r w:rsidRPr="00C35DD2">
        <w:rPr>
          <w:rFonts w:hint="eastAsia"/>
          <w:noProof/>
          <w:rtl/>
          <w:lang w:bidi="fa-IR"/>
        </w:rPr>
        <w:t>تحق</w:t>
      </w:r>
      <w:r w:rsidRPr="00C35DD2">
        <w:rPr>
          <w:rFonts w:hint="cs"/>
          <w:noProof/>
          <w:rtl/>
          <w:lang w:bidi="fa-IR"/>
        </w:rPr>
        <w:t>ی</w:t>
      </w:r>
      <w:r w:rsidRPr="00C35DD2">
        <w:rPr>
          <w:rFonts w:hint="eastAsia"/>
          <w:noProof/>
          <w:rtl/>
          <w:lang w:bidi="fa-IR"/>
        </w:rPr>
        <w:t>ق</w:t>
      </w:r>
      <w:r w:rsidRPr="00C35DD2">
        <w:rPr>
          <w:rFonts w:hint="cs"/>
          <w:noProof/>
          <w:rtl/>
          <w:lang w:bidi="fa-IR"/>
        </w:rPr>
        <w:t>ی</w:t>
      </w:r>
      <w:r w:rsidRPr="00C35DD2">
        <w:rPr>
          <w:noProof/>
          <w:rtl/>
          <w:lang w:bidi="fa-IR"/>
        </w:rPr>
        <w:t xml:space="preserve"> </w:t>
      </w:r>
      <w:r w:rsidRPr="00C35DD2">
        <w:rPr>
          <w:rFonts w:hint="eastAsia"/>
          <w:noProof/>
          <w:rtl/>
          <w:lang w:bidi="fa-IR"/>
        </w:rPr>
        <w:t>متداول</w:t>
      </w:r>
      <w:r w:rsidRPr="00C35DD2">
        <w:rPr>
          <w:noProof/>
          <w:rtl/>
          <w:lang w:bidi="fa-IR"/>
        </w:rPr>
        <w:t xml:space="preserve"> </w:t>
      </w:r>
      <w:r w:rsidRPr="00C35DD2">
        <w:rPr>
          <w:rFonts w:hint="eastAsia"/>
          <w:noProof/>
          <w:rtl/>
          <w:lang w:bidi="fa-IR"/>
        </w:rPr>
        <w:t>در</w:t>
      </w:r>
      <w:r w:rsidRPr="00C35DD2">
        <w:rPr>
          <w:noProof/>
          <w:rtl/>
          <w:lang w:bidi="fa-IR"/>
        </w:rPr>
        <w:t xml:space="preserve"> </w:t>
      </w:r>
      <w:r w:rsidRPr="00C35DD2">
        <w:rPr>
          <w:rFonts w:hint="eastAsia"/>
          <w:noProof/>
          <w:rtl/>
          <w:lang w:bidi="fa-IR"/>
        </w:rPr>
        <w:t>استخراج</w:t>
      </w:r>
      <w:r w:rsidRPr="00C35DD2">
        <w:rPr>
          <w:noProof/>
          <w:rtl/>
          <w:lang w:bidi="fa-IR"/>
        </w:rPr>
        <w:t xml:space="preserve"> </w:t>
      </w:r>
      <w:r w:rsidRPr="00C35DD2">
        <w:rPr>
          <w:rFonts w:hint="eastAsia"/>
          <w:noProof/>
          <w:rtl/>
          <w:lang w:bidi="fa-IR"/>
        </w:rPr>
        <w:t>گراف</w:t>
      </w:r>
      <w:bookmarkEnd w:id="332"/>
      <w:bookmarkEnd w:id="333"/>
    </w:p>
    <w:tbl>
      <w:tblPr>
        <w:tblStyle w:val="TableGridLight"/>
        <w:bidiVisual/>
        <w:tblW w:w="0" w:type="auto"/>
        <w:tblLook w:val="0600" w:firstRow="0" w:lastRow="0" w:firstColumn="0" w:lastColumn="0" w:noHBand="1" w:noVBand="1"/>
      </w:tblPr>
      <w:tblGrid>
        <w:gridCol w:w="4854"/>
        <w:gridCol w:w="4316"/>
      </w:tblGrid>
      <w:tr w:rsidR="00D25073" w:rsidRPr="00056FFE" w:rsidTr="00D25073">
        <w:trPr>
          <w:trHeight w:val="20"/>
        </w:trPr>
        <w:tc>
          <w:tcPr>
            <w:tcW w:w="4854" w:type="dxa"/>
          </w:tcPr>
          <w:p w:rsidR="00D25073" w:rsidRPr="00056FFE" w:rsidRDefault="00D25073" w:rsidP="00D25073">
            <w:pPr>
              <w:tabs>
                <w:tab w:val="right" w:pos="540"/>
              </w:tabs>
              <w:ind w:firstLine="332"/>
              <w:jc w:val="left"/>
              <w:rPr>
                <w:rtl/>
              </w:rPr>
            </w:pPr>
            <w:r>
              <w:rPr>
                <w:rFonts w:hint="cs"/>
                <w:rtl/>
              </w:rPr>
              <w:t>استخراج زیر گراف پرتکرار</w:t>
            </w:r>
          </w:p>
        </w:tc>
        <w:tc>
          <w:tcPr>
            <w:tcW w:w="4316" w:type="dxa"/>
          </w:tcPr>
          <w:p w:rsidR="00D25073" w:rsidRDefault="00D25073" w:rsidP="00990DEC">
            <w:pPr>
              <w:tabs>
                <w:tab w:val="right" w:pos="540"/>
              </w:tabs>
              <w:bidi w:val="0"/>
              <w:ind w:firstLine="252"/>
              <w:jc w:val="left"/>
              <w:rPr>
                <w:rtl/>
              </w:rPr>
            </w:pPr>
            <w:r w:rsidRPr="00D25073">
              <w:t xml:space="preserve">Frequent </w:t>
            </w:r>
            <w:r w:rsidR="00515155">
              <w:t>S</w:t>
            </w:r>
            <w:r w:rsidRPr="00D25073">
              <w:t xml:space="preserve">ubgraph </w:t>
            </w:r>
            <w:r w:rsidR="00515155">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الگوی گراف متناظر </w:t>
            </w:r>
            <w:r w:rsidR="004730D8">
              <w:rPr>
                <w:rtl/>
              </w:rPr>
              <w:fldChar w:fldCharType="begin">
                <w:fldData xml:space="preserve">PEVuZE5vdGU+PENpdGU+PEF1dGhvcj5LZTwvQXV0aG9yPjxZZWFyPjIwMDc8L1llYXI+PFJlY051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</w:fldData>
              </w:fldChar>
            </w:r>
            <w:r w:rsidR="004730D8">
              <w:rPr>
                <w:rtl/>
              </w:rPr>
              <w:instrText xml:space="preserve"> </w:instrText>
            </w:r>
            <w:r w:rsidR="004730D8">
              <w:instrText>ADDIN EN.CITE</w:instrText>
            </w:r>
            <w:r w:rsidR="004730D8">
              <w:rPr>
                <w:rtl/>
              </w:rPr>
              <w:instrText xml:space="preserve"> </w:instrText>
            </w:r>
            <w:r w:rsidR="004730D8">
              <w:rPr>
                <w:rtl/>
              </w:rPr>
              <w:fldChar w:fldCharType="begin">
                <w:fldData xml:space="preserve">PEVuZE5vdGU+PENpdGU+PEF1dGhvcj5LZTwvQXV0aG9yPjxZZWFyPjIwMDc8L1llYXI+PFJlY051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</w:fldData>
              </w:fldChar>
            </w:r>
            <w:r w:rsidR="004730D8">
              <w:rPr>
                <w:rtl/>
              </w:rPr>
              <w:instrText xml:space="preserve"> </w:instrText>
            </w:r>
            <w:r w:rsidR="004730D8">
              <w:instrText>ADDIN EN.CITE.DATA</w:instrText>
            </w:r>
            <w:r w:rsidR="004730D8">
              <w:rPr>
                <w:rtl/>
              </w:rPr>
              <w:instrText xml:space="preserve"> </w:instrText>
            </w:r>
            <w:r w:rsidR="004730D8">
              <w:rPr>
                <w:rtl/>
              </w:rPr>
            </w:r>
            <w:r w:rsidR="004730D8">
              <w:rPr>
                <w:rtl/>
              </w:rPr>
              <w:fldChar w:fldCharType="end"/>
            </w:r>
            <w:r w:rsidR="004730D8">
              <w:rPr>
                <w:rtl/>
              </w:rPr>
            </w:r>
            <w:r w:rsidR="004730D8">
              <w:rPr>
                <w:rtl/>
              </w:rPr>
              <w:fldChar w:fldCharType="separate"/>
            </w:r>
            <w:r w:rsidR="004730D8">
              <w:rPr>
                <w:noProof/>
                <w:rtl/>
              </w:rPr>
              <w:t>[</w:t>
            </w:r>
            <w:hyperlink w:anchor="_ENREF_99" w:tooltip="Ke, 2007 #159" w:history="1">
              <w:r w:rsidR="007F44B0">
                <w:rPr>
                  <w:noProof/>
                  <w:rtl/>
                </w:rPr>
                <w:t>99-101</w:t>
              </w:r>
            </w:hyperlink>
            <w:r w:rsidR="004730D8">
              <w:rPr>
                <w:noProof/>
                <w:rtl/>
              </w:rPr>
              <w:t>]</w:t>
            </w:r>
            <w:r w:rsidR="004730D8">
              <w:rPr>
                <w:rtl/>
              </w:rPr>
              <w:fldChar w:fldCharType="end"/>
            </w:r>
          </w:p>
        </w:tc>
        <w:tc>
          <w:tcPr>
            <w:tcW w:w="4316" w:type="dxa"/>
          </w:tcPr>
          <w:p w:rsidR="00D25073" w:rsidRPr="00056FFE" w:rsidRDefault="00D25073" w:rsidP="00990DEC">
            <w:pPr>
              <w:tabs>
                <w:tab w:val="right" w:pos="540"/>
              </w:tabs>
              <w:bidi w:val="0"/>
              <w:ind w:firstLine="252"/>
              <w:jc w:val="left"/>
              <w:rPr>
                <w:rtl/>
              </w:rPr>
            </w:pPr>
            <w:r w:rsidRPr="00D25073">
              <w:t xml:space="preserve">Correlated </w:t>
            </w:r>
            <w:r w:rsidR="00515155">
              <w:t>G</w:t>
            </w:r>
            <w:r w:rsidRPr="00D25073">
              <w:t xml:space="preserve">raph </w:t>
            </w:r>
            <w:r w:rsidR="00515155">
              <w:t>P</w:t>
            </w:r>
            <w:r w:rsidRPr="00D25073">
              <w:t xml:space="preserve">attern </w:t>
            </w:r>
            <w:r w:rsidR="00515155">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الگوی گراف مطلوب </w:t>
            </w:r>
            <w:r w:rsidR="004730D8">
              <w:rPr>
                <w:rtl/>
              </w:rPr>
              <w:fldChar w:fldCharType="begin"/>
            </w:r>
            <w:r w:rsidR="004730D8">
              <w:rPr>
                <w:rtl/>
              </w:rPr>
              <w:instrText xml:space="preserve"> </w:instrText>
            </w:r>
            <w:r w:rsidR="004730D8">
              <w:instrText>ADDIN EN.CITE &lt;EndNote&gt;&lt;Cite&gt;&lt;Author&gt;Fan&lt;/Author&gt;&lt;Year&gt;2008&lt;/Year&gt;&lt;RecNum&gt;124&lt;/RecNum&gt;&lt;DisplayText&gt;[65, 102]&lt;/DisplayText&gt;&lt;record&gt;&lt;rec-number&gt;124&lt;/rec-number&gt;&lt;foreign-keys&gt;&lt;key app="EN" db-id="5vaes0fpbfpepxedwv65twzav09zxxw9p5xs" timestamp="1420735903</w:instrText>
            </w:r>
            <w:r w:rsidR="004730D8">
              <w:rPr>
                <w:rtl/>
              </w:rPr>
              <w:instrText>"&gt;124&lt;/</w:instrText>
            </w:r>
            <w:r w:rsidR="004730D8">
              <w:instrText>key&gt;&lt;/foreign-keys&gt;&lt;ref-type name="Conference Paper"&gt;47&lt;/ref-type&gt;&lt;contributors&gt;&lt;authors&gt;&lt;author&gt;Wei Fan&lt;/author&gt;&lt;author&gt;Kun Zhang&lt;/author&gt;&lt;author&gt;Hong Cheng&lt;/author&gt;&lt;author&gt;Jing Gao&lt;/author&gt;&lt;author&gt;Xifeng Yan&lt;/author&gt;&lt;author&gt;Jiawei Han&lt;/author&gt;&lt;author&gt;Philip Yu&lt;/author&gt;&lt;author&gt;Olivier Verscheure&lt;/author&gt;&lt;/authors&gt;&lt;/contributors&gt;&lt;titles&gt;&lt;title&gt;Direct mining of discriminative and essential frequent patterns via model-based search tree&lt;/title&gt;&lt;secondary-title&gt;Proceedings of the 14th ACM SIGKDD international conference on Knowledge discovery and data mining&lt;/secondary-title&gt;&lt;/titles&gt;&lt;pages&gt;230-238&lt;/pages&gt;&lt;dates&gt;&lt;year&gt;2008&lt;/year&gt;&lt;/dates&gt;&lt;pub-location&gt;Las Vegas, Nevada, USA&lt;/pub-location&gt;&lt;publisher&gt;ACM&lt;/publisher&gt;&lt;urls&gt;&lt;/urls&gt;&lt;custom1&gt;1401922&lt;/custom1&gt;&lt;electronic-resource-num&gt;10.1145/1401890.1401922&lt;/electronic-resource-num&gt;&lt;/record&gt;&lt;/Cite&gt;&lt;Cite&gt;&lt;Author&gt;Yan&lt;/Author&gt;&lt;Year&gt;2008&lt;/Year&gt;&lt;RecNum&gt;162&lt;/RecNum&gt;&lt;record&gt;&lt;rec-number&gt;162&lt;/rec-number&gt;&lt;foreign-keys&gt;&lt;key app="EN" db-id="5vaes0fpbfpepxedwv65twzav09zxxw9p5xs" timestamp="1421343103"&gt;162&lt;/key&gt;&lt;/foreign-keys&gt;&lt;ref-type name="Conference Paper"&gt;47&lt;/ref-type&gt;&lt;contributors&gt;&lt;authors&gt;&lt;author&gt;Xifeng Yan&lt;/author&gt;&lt;author&gt;Hong Cheng&lt;/author&gt;&lt;author&gt;Jiawei Han&lt;/author&gt;&lt;author&gt;Philip S. Yu&lt;/author&gt;&lt;/authors&gt;&lt;/contributors</w:instrText>
            </w:r>
            <w:r w:rsidR="004730D8">
              <w:rPr>
                <w:rtl/>
              </w:rPr>
              <w:instrText>&gt;&lt;</w:instrText>
            </w:r>
            <w:r w:rsidR="004730D8">
              <w:instrText>titles&gt;&lt;title&gt;Mining significant graph patterns by leap search&lt;/title&gt;&lt;secondary-title&gt;Proceedings of the 2008 ACM SIGMOD international conference on Management of data&lt;/secondary-title&gt;&lt;/titles&gt;&lt;pages&gt;433-444&lt;/pages&gt;&lt;dates&gt;&lt;year&gt;2008&lt;/year&gt;&lt;/dates&gt;&lt;pub</w:instrText>
            </w:r>
            <w:r w:rsidR="004730D8">
              <w:rPr>
                <w:rtl/>
              </w:rPr>
              <w:instrText>-</w:instrText>
            </w:r>
            <w:r w:rsidR="004730D8">
              <w:instrText>location&gt;Vancouver, Canada&lt;/pub-location&gt;&lt;publisher&gt;ACM&lt;/publisher&gt;&lt;urls&gt;&lt;/urls&gt;&lt;custom1&gt;1376662&lt;/custom1&gt;&lt;electronic-resource-num&gt;10.1145/1376616.1376662&lt;/electronic-resource-num&gt;&lt;/record&gt;&lt;/Cite&gt;&lt;/EndNote</w:instrText>
            </w:r>
            <w:r w:rsidR="004730D8">
              <w:rPr>
                <w:rtl/>
              </w:rPr>
              <w:instrText>&gt;</w:instrText>
            </w:r>
            <w:r w:rsidR="004730D8">
              <w:rPr>
                <w:rtl/>
              </w:rPr>
              <w:fldChar w:fldCharType="separate"/>
            </w:r>
            <w:r w:rsidR="004730D8">
              <w:rPr>
                <w:noProof/>
                <w:rtl/>
              </w:rPr>
              <w:t>[</w:t>
            </w:r>
            <w:hyperlink w:anchor="_ENREF_65" w:tooltip="Fan, 2008 #124" w:history="1">
              <w:r w:rsidR="007F44B0">
                <w:rPr>
                  <w:noProof/>
                  <w:rtl/>
                </w:rPr>
                <w:t>65</w:t>
              </w:r>
            </w:hyperlink>
            <w:r w:rsidR="004730D8">
              <w:rPr>
                <w:noProof/>
                <w:rtl/>
              </w:rPr>
              <w:t xml:space="preserve">, </w:t>
            </w:r>
            <w:hyperlink w:anchor="_ENREF_102" w:tooltip="Yan, 2008 #162" w:history="1">
              <w:r w:rsidR="007F44B0">
                <w:rPr>
                  <w:noProof/>
                  <w:rtl/>
                </w:rPr>
                <w:t>102</w:t>
              </w:r>
            </w:hyperlink>
            <w:r w:rsidR="004730D8">
              <w:rPr>
                <w:noProof/>
                <w:rtl/>
              </w:rPr>
              <w:t>]</w:t>
            </w:r>
            <w:r w:rsidR="004730D8">
              <w:rPr>
                <w:rtl/>
              </w:rPr>
              <w:fldChar w:fldCharType="end"/>
            </w:r>
          </w:p>
        </w:tc>
        <w:tc>
          <w:tcPr>
            <w:tcW w:w="4316" w:type="dxa"/>
          </w:tcPr>
          <w:p w:rsidR="00D25073" w:rsidRPr="00056FFE" w:rsidRDefault="00D25073" w:rsidP="00990DEC">
            <w:pPr>
              <w:tabs>
                <w:tab w:val="right" w:pos="540"/>
              </w:tabs>
              <w:bidi w:val="0"/>
              <w:ind w:firstLine="252"/>
              <w:jc w:val="left"/>
              <w:rPr>
                <w:rtl/>
              </w:rPr>
            </w:pPr>
            <w:r w:rsidRPr="00D25073">
              <w:t xml:space="preserve">Optimal </w:t>
            </w:r>
            <w:r w:rsidR="00515155">
              <w:t>G</w:t>
            </w:r>
            <w:r w:rsidRPr="00D25073">
              <w:t xml:space="preserve">raph </w:t>
            </w:r>
            <w:r w:rsidR="00515155">
              <w:t>P</w:t>
            </w:r>
            <w:r w:rsidRPr="00D25073">
              <w:t xml:space="preserve">attern </w:t>
            </w:r>
            <w:r w:rsidR="00515155">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الگوی گراف تقریبی </w:t>
            </w:r>
            <w:r w:rsidR="009120D2">
              <w:rPr>
                <w:rtl/>
              </w:rPr>
              <w:fldChar w:fldCharType="begin">
                <w:fldData xml:space="preserve">PEVuZE5vdGU+PENpdGU+PEF1dGhvcj5TaGFyYW48L0F1dGhvcj48WWVhcj4yMDA1PC9ZZWFyPjxS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5NzQtMTk3OTwvcGFnZXM+PHZvbHVtZT4xMDI8L3ZvbHVtZT48bnVtYmVyPjY8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</w:fldData>
              </w:fldChar>
            </w:r>
            <w:r w:rsidR="009120D2">
              <w:rPr>
                <w:rtl/>
              </w:rPr>
              <w:instrText xml:space="preserve"> </w:instrText>
            </w:r>
            <w:r w:rsidR="009120D2">
              <w:instrText>ADDIN EN.CITE</w:instrText>
            </w:r>
            <w:r w:rsidR="009120D2">
              <w:rPr>
                <w:rtl/>
              </w:rPr>
              <w:instrText xml:space="preserve"> </w:instrText>
            </w:r>
            <w:r w:rsidR="009120D2">
              <w:rPr>
                <w:rtl/>
              </w:rPr>
              <w:fldChar w:fldCharType="begin">
                <w:fldData xml:space="preserve">PEVuZE5vdGU+PENpdGU+PEF1dGhvcj5TaGFyYW48L0F1dGhvcj48WWVhcj4yMDA1PC9ZZWFyPjxS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5NzQtMTk3OTwvcGFnZXM+PHZvbHVtZT4xMDI8L3ZvbHVtZT48bnVtYmVyPjY8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</w:fldData>
              </w:fldChar>
            </w:r>
            <w:r w:rsidR="009120D2">
              <w:rPr>
                <w:rtl/>
              </w:rPr>
              <w:instrText xml:space="preserve"> </w:instrText>
            </w:r>
            <w:r w:rsidR="009120D2">
              <w:instrText>ADDIN EN.CITE.DATA</w:instrText>
            </w:r>
            <w:r w:rsidR="009120D2">
              <w:rPr>
                <w:rtl/>
              </w:rPr>
              <w:instrText xml:space="preserve"> </w:instrText>
            </w:r>
            <w:r w:rsidR="009120D2">
              <w:rPr>
                <w:rtl/>
              </w:rPr>
            </w:r>
            <w:r w:rsidR="009120D2">
              <w:rPr>
                <w:rtl/>
              </w:rPr>
              <w:fldChar w:fldCharType="end"/>
            </w:r>
            <w:r w:rsidR="009120D2">
              <w:rPr>
                <w:rtl/>
              </w:rPr>
            </w:r>
            <w:r w:rsidR="009120D2">
              <w:rPr>
                <w:rtl/>
              </w:rPr>
              <w:fldChar w:fldCharType="separate"/>
            </w:r>
            <w:r w:rsidR="009120D2">
              <w:rPr>
                <w:noProof/>
                <w:rtl/>
              </w:rPr>
              <w:t>[</w:t>
            </w:r>
            <w:hyperlink w:anchor="_ENREF_103" w:tooltip="Sharan, 2005 #163" w:history="1">
              <w:r w:rsidR="007F44B0">
                <w:rPr>
                  <w:noProof/>
                  <w:rtl/>
                </w:rPr>
                <w:t>103</w:t>
              </w:r>
            </w:hyperlink>
            <w:r w:rsidR="009120D2">
              <w:rPr>
                <w:noProof/>
                <w:rtl/>
              </w:rPr>
              <w:t xml:space="preserve">, </w:t>
            </w:r>
            <w:hyperlink w:anchor="_ENREF_104" w:tooltip="Chen, 2007 #164" w:history="1">
              <w:r w:rsidR="007F44B0">
                <w:rPr>
                  <w:noProof/>
                  <w:rtl/>
                </w:rPr>
                <w:t>104</w:t>
              </w:r>
            </w:hyperlink>
            <w:r w:rsidR="009120D2">
              <w:rPr>
                <w:noProof/>
                <w:rtl/>
              </w:rPr>
              <w:t>]</w:t>
            </w:r>
            <w:r w:rsidR="009120D2">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Approximate </w:t>
            </w:r>
            <w:r w:rsidR="00515155">
              <w:t>G</w:t>
            </w:r>
            <w:r w:rsidRPr="00D25073">
              <w:t xml:space="preserve">raph </w:t>
            </w:r>
            <w:r w:rsidR="00515155">
              <w:t>P</w:t>
            </w:r>
            <w:r w:rsidRPr="00D25073">
              <w:t xml:space="preserve">attern </w:t>
            </w:r>
            <w:r w:rsidR="00515155">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خلاصه سازی و جمع بندی الگوی گراف </w:t>
            </w:r>
            <w:r w:rsidR="007642A7">
              <w:rPr>
                <w:rtl/>
              </w:rPr>
              <w:fldChar w:fldCharType="begin"/>
            </w:r>
            <w:r w:rsidR="007642A7">
              <w:rPr>
                <w:rtl/>
              </w:rPr>
              <w:instrText xml:space="preserve"> </w:instrText>
            </w:r>
            <w:r w:rsidR="007642A7">
              <w:instrText>ADDIN EN.CITE &lt;EndNote&gt;&lt;Cite&gt;&lt;Author&gt;Xin&lt;/Author&gt;&lt;Year&gt;2006&lt;/Year&gt;&lt;RecNum&gt;165&lt;/RecNum&gt;&lt;DisplayText&gt;[105, 106]&lt;/DisplayText&gt;&lt;record&gt;&lt;rec-number&gt;165&lt;/rec-number&gt;&lt;foreign-keys&gt;&lt;key app="EN" db-id="5vaes0fpbfpepxedwv65twzav09zxxw9p5xs" timestamp="1421343987</w:instrText>
            </w:r>
            <w:r w:rsidR="007642A7">
              <w:rPr>
                <w:rtl/>
              </w:rPr>
              <w:instrText>"&gt;165&lt;/</w:instrText>
            </w:r>
            <w:r w:rsidR="007642A7">
              <w:instrText>key&gt;&lt;/foreign-keys&gt;&lt;ref-type name="Conference Paper"&gt;47&lt;/ref-type&gt;&lt;contributors&gt;&lt;authors&gt;&lt;author&gt;Dong Xin&lt;/author&gt;&lt;author&gt;Hong Cheng&lt;/author&gt;&lt;author&gt;Xifeng Yan&lt;/author&gt;&lt;author&gt;Jiawei Han&lt;/author&gt;&lt;/authors&gt;&lt;/contributors&gt;&lt;titles&gt;&lt;title&gt;Extracting redundancy-aware top-k patterns&lt;/title&gt;&lt;secondary-title&gt;Proceedings of the 12th ACM SIGKDD international conference on Knowledge discovery and data mining&lt;/secondary-title&gt;&lt;/titles&gt;&lt;pages&gt;444-453&lt;/pages&gt;&lt;dates&gt;&lt;year&gt;2006&lt;/year&gt;&lt;/dates&gt;&lt;pub-location&gt;Philadelphia, PA, USA&lt;/pub-location&gt;&lt;publisher&gt;ACM&lt;/publisher&gt;&lt;urls&gt;&lt;/urls&gt;&lt;custom1&gt;1150452&lt;/custom1&gt;&lt;electronic-resource-num&gt;10.1145/1150402.1150452&lt;/electronic-resource-num&gt;&lt;/record&gt;&lt;/Cite&gt;&lt;Cite&gt;&lt;Author&gt;Chen&lt;/Author&gt;&lt;Year&gt;2008&lt;/Year&gt;&lt;RecNum&gt;166&lt;/RecNum&gt;&lt;record</w:instrText>
            </w:r>
            <w:r w:rsidR="007642A7">
              <w:rPr>
                <w:rtl/>
              </w:rPr>
              <w:instrText>&gt;&lt;</w:instrText>
            </w:r>
            <w:r w:rsidR="007642A7">
              <w:instrText>rec-number&gt;166&lt;/rec-number&gt;&lt;foreign-keys&gt;&lt;key app="EN" db-id="5vaes0fpbfpepxedwv65twzav09zxxw9p5xs" timestamp="1421344047"&gt;166&lt;/key&gt;&lt;/foreign-keys&gt;&lt;ref-type name="Conference Paper"&gt;47&lt;/ref-type&gt;&lt;contributors&gt;&lt;authors&gt;&lt;author&gt;Chen Chen&lt;/author&gt;&lt;author&gt;Cindy Xide Lin&lt;/author&gt;&lt;author&gt;Xifeng Yan&lt;/author&gt;&lt;author&gt;Jiawei Han&lt;/author&gt;&lt;/authors&gt;&lt;/contributors&gt;&lt;titles&gt;&lt;title&gt;On effective presentation of graph patterns: a structural representative approach&lt;/title&gt;&lt;secondary-title&gt;Proceedings of the 17th ACM conference on Information and knowledge management&lt;/secondary-title&gt;&lt;/titles&gt;&lt;pages&gt;299-308&lt;/pages&gt;&lt;dates&gt;&lt;year&gt;2008&lt;/year&gt;&lt;/dates&gt;&lt;pub-location&gt;Napa Valley, California, USA&lt;/pub-location&gt;&lt;publisher&gt;ACM&lt;/publisher&gt;&lt;urls&gt;&lt;/urls&gt;&lt;custom1&gt;1458124&lt;/custom1&gt;&lt;electronic-resource-num&gt;10.1145/1458082.1458124&lt;/electronic-resource-num&gt;&lt;/record&gt;&lt;/Cite&gt;&lt;/EndNote</w:instrText>
            </w:r>
            <w:r w:rsidR="007642A7">
              <w:rPr>
                <w:rtl/>
              </w:rPr>
              <w:instrText>&gt;</w:instrText>
            </w:r>
            <w:r w:rsidR="007642A7">
              <w:rPr>
                <w:rtl/>
              </w:rPr>
              <w:fldChar w:fldCharType="separate"/>
            </w:r>
            <w:r w:rsidR="007642A7">
              <w:rPr>
                <w:noProof/>
                <w:rtl/>
              </w:rPr>
              <w:t>[</w:t>
            </w:r>
            <w:hyperlink w:anchor="_ENREF_105" w:tooltip="Xin, 2006 #165" w:history="1">
              <w:r w:rsidR="007F44B0">
                <w:rPr>
                  <w:noProof/>
                  <w:rtl/>
                </w:rPr>
                <w:t>105</w:t>
              </w:r>
            </w:hyperlink>
            <w:r w:rsidR="007642A7">
              <w:rPr>
                <w:noProof/>
                <w:rtl/>
              </w:rPr>
              <w:t xml:space="preserve">, </w:t>
            </w:r>
            <w:hyperlink w:anchor="_ENREF_106" w:tooltip="Chen, 2008 #166" w:history="1">
              <w:r w:rsidR="007F44B0">
                <w:rPr>
                  <w:noProof/>
                  <w:rtl/>
                </w:rPr>
                <w:t>106</w:t>
              </w:r>
            </w:hyperlink>
            <w:r w:rsidR="007642A7">
              <w:rPr>
                <w:noProof/>
                <w:rtl/>
              </w:rPr>
              <w:t>]</w:t>
            </w:r>
            <w:r w:rsidR="007642A7">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Graph </w:t>
            </w:r>
            <w:r w:rsidR="00515155">
              <w:t>P</w:t>
            </w:r>
            <w:r w:rsidRPr="00D25073">
              <w:t xml:space="preserve">attern </w:t>
            </w:r>
            <w:r w:rsidR="00515155">
              <w:t>S</w:t>
            </w:r>
            <w:r w:rsidRPr="00D25073">
              <w:t>ummarization</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طبقه بندی گراف </w:t>
            </w:r>
            <w:r w:rsidR="007642A7">
              <w:rPr>
                <w:rtl/>
              </w:rPr>
              <w:fldChar w:fldCharType="begin">
                <w:fldData xml:space="preserve">PEVuZE5vdGU+PENpdGU+PEF1dGhvcj5IdWFuPC9BdXRob3I+PFllYXI+MjAwNDwvWWVhcj48UmVj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AzNi0xMDUwPC9wYWdlcz48dm9sdW1lPjE3PC92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</w:fldData>
              </w:fldChar>
            </w:r>
            <w:r w:rsidR="007642A7">
              <w:rPr>
                <w:rtl/>
              </w:rPr>
              <w:instrText xml:space="preserve"> </w:instrText>
            </w:r>
            <w:r w:rsidR="007642A7">
              <w:instrText>ADDIN EN.CITE</w:instrText>
            </w:r>
            <w:r w:rsidR="007642A7">
              <w:rPr>
                <w:rtl/>
              </w:rPr>
              <w:instrText xml:space="preserve"> </w:instrText>
            </w:r>
            <w:r w:rsidR="007642A7">
              <w:rPr>
                <w:rtl/>
              </w:rPr>
              <w:fldChar w:fldCharType="begin">
                <w:fldData xml:space="preserve">PEVuZE5vdGU+PENpdGU+PEF1dGhvcj5IdWFuPC9BdXRob3I+PFllYXI+MjAwNDwvWWVhcj48UmVj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AzNi0xMDUwPC9wYWdlcz48dm9sdW1lPjE3PC92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</w:fldData>
              </w:fldChar>
            </w:r>
            <w:r w:rsidR="007642A7">
              <w:rPr>
                <w:rtl/>
              </w:rPr>
              <w:instrText xml:space="preserve"> </w:instrText>
            </w:r>
            <w:r w:rsidR="007642A7">
              <w:instrText>ADDIN EN.CITE.DATA</w:instrText>
            </w:r>
            <w:r w:rsidR="007642A7">
              <w:rPr>
                <w:rtl/>
              </w:rPr>
              <w:instrText xml:space="preserve"> </w:instrText>
            </w:r>
            <w:r w:rsidR="007642A7">
              <w:rPr>
                <w:rtl/>
              </w:rPr>
            </w:r>
            <w:r w:rsidR="007642A7">
              <w:rPr>
                <w:rtl/>
              </w:rPr>
              <w:fldChar w:fldCharType="end"/>
            </w:r>
            <w:r w:rsidR="007642A7">
              <w:rPr>
                <w:rtl/>
              </w:rPr>
            </w:r>
            <w:r w:rsidR="007642A7">
              <w:rPr>
                <w:rtl/>
              </w:rPr>
              <w:fldChar w:fldCharType="separate"/>
            </w:r>
            <w:r w:rsidR="007642A7">
              <w:rPr>
                <w:noProof/>
                <w:rtl/>
              </w:rPr>
              <w:t>[</w:t>
            </w:r>
            <w:hyperlink w:anchor="_ENREF_62" w:tooltip="Huan, 2004 #121" w:history="1">
              <w:r w:rsidR="007F44B0">
                <w:rPr>
                  <w:noProof/>
                  <w:rtl/>
                </w:rPr>
                <w:t>62</w:t>
              </w:r>
            </w:hyperlink>
            <w:r w:rsidR="007642A7">
              <w:rPr>
                <w:noProof/>
                <w:rtl/>
              </w:rPr>
              <w:t xml:space="preserve">, </w:t>
            </w:r>
            <w:hyperlink w:anchor="_ENREF_70" w:tooltip="Deshpande, 2005 #129" w:history="1">
              <w:r w:rsidR="007F44B0">
                <w:rPr>
                  <w:noProof/>
                  <w:rtl/>
                </w:rPr>
                <w:t>70</w:t>
              </w:r>
            </w:hyperlink>
            <w:r w:rsidR="007642A7">
              <w:rPr>
                <w:noProof/>
                <w:rtl/>
              </w:rPr>
              <w:t xml:space="preserve">, </w:t>
            </w:r>
            <w:hyperlink w:anchor="_ENREF_107" w:tooltip="Kudo, 2004 #167" w:history="1">
              <w:r w:rsidR="007F44B0">
                <w:rPr>
                  <w:noProof/>
                  <w:rtl/>
                </w:rPr>
                <w:t>107</w:t>
              </w:r>
            </w:hyperlink>
            <w:r w:rsidR="007642A7">
              <w:rPr>
                <w:noProof/>
                <w:rtl/>
              </w:rPr>
              <w:t>]</w:t>
            </w:r>
            <w:r w:rsidR="007642A7">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Graph </w:t>
            </w:r>
            <w:r w:rsidR="00515155">
              <w:t>C</w:t>
            </w:r>
            <w:r w:rsidRPr="00D25073">
              <w:t>lassification</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خوشه بندی گراف </w:t>
            </w:r>
            <w:r w:rsidR="009C1DBD">
              <w:rPr>
                <w:rtl/>
              </w:rPr>
              <w:fldChar w:fldCharType="begin">
                <w:fldData xml:space="preserve">PEVuZE5vdGU+PENpdGU+PEF1dGhvcj5GbGFrZTwvQXV0aG9yPjxZZWFyPjIwMDM8L1llYXI+PFJl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=
</w:fldData>
              </w:fldChar>
            </w:r>
            <w:r w:rsidR="009C1DBD">
              <w:rPr>
                <w:rtl/>
              </w:rPr>
              <w:instrText xml:space="preserve"> </w:instrText>
            </w:r>
            <w:r w:rsidR="009C1DBD">
              <w:instrText>ADDIN EN.CITE</w:instrText>
            </w:r>
            <w:r w:rsidR="009C1DBD">
              <w:rPr>
                <w:rtl/>
              </w:rPr>
              <w:instrText xml:space="preserve"> </w:instrText>
            </w:r>
            <w:r w:rsidR="009C1DBD">
              <w:rPr>
                <w:rtl/>
              </w:rPr>
              <w:fldChar w:fldCharType="begin">
                <w:fldData xml:space="preserve">PEVuZE5vdGU+PENpdGU+PEF1dGhvcj5GbGFrZTwvQXV0aG9yPjxZZWFyPjIwMDM8L1llYXI+PFJl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=
</w:fldData>
              </w:fldChar>
            </w:r>
            <w:r w:rsidR="009C1DBD">
              <w:rPr>
                <w:rtl/>
              </w:rPr>
              <w:instrText xml:space="preserve"> </w:instrText>
            </w:r>
            <w:r w:rsidR="009C1DBD">
              <w:instrText>ADDIN EN.CITE.DATA</w:instrText>
            </w:r>
            <w:r w:rsidR="009C1DBD">
              <w:rPr>
                <w:rtl/>
              </w:rPr>
              <w:instrText xml:space="preserve"> </w:instrText>
            </w:r>
            <w:r w:rsidR="009C1DBD">
              <w:rPr>
                <w:rtl/>
              </w:rPr>
            </w:r>
            <w:r w:rsidR="009C1DBD">
              <w:rPr>
                <w:rtl/>
              </w:rPr>
              <w:fldChar w:fldCharType="end"/>
            </w:r>
            <w:r w:rsidR="009C1DBD">
              <w:rPr>
                <w:rtl/>
              </w:rPr>
            </w:r>
            <w:r w:rsidR="009C1DBD">
              <w:rPr>
                <w:rtl/>
              </w:rPr>
              <w:fldChar w:fldCharType="separate"/>
            </w:r>
            <w:r w:rsidR="009C1DBD">
              <w:rPr>
                <w:noProof/>
                <w:rtl/>
              </w:rPr>
              <w:t>[</w:t>
            </w:r>
            <w:hyperlink w:anchor="_ENREF_26" w:tooltip="Flake, 2003 #83" w:history="1">
              <w:r w:rsidR="007F44B0">
                <w:rPr>
                  <w:noProof/>
                  <w:rtl/>
                </w:rPr>
                <w:t>26</w:t>
              </w:r>
            </w:hyperlink>
            <w:r w:rsidR="009C1DBD">
              <w:rPr>
                <w:noProof/>
                <w:rtl/>
              </w:rPr>
              <w:t xml:space="preserve">, </w:t>
            </w:r>
            <w:hyperlink w:anchor="_ENREF_108" w:tooltip="Huang, 2006 #168" w:history="1">
              <w:r w:rsidR="007F44B0">
                <w:rPr>
                  <w:noProof/>
                  <w:rtl/>
                </w:rPr>
                <w:t>108</w:t>
              </w:r>
            </w:hyperlink>
            <w:r w:rsidR="009C1DBD">
              <w:rPr>
                <w:noProof/>
                <w:rtl/>
              </w:rPr>
              <w:t xml:space="preserve">, </w:t>
            </w:r>
            <w:hyperlink w:anchor="_ENREF_109" w:tooltip="Newman, 2004 #169" w:history="1">
              <w:r w:rsidR="007F44B0">
                <w:rPr>
                  <w:noProof/>
                  <w:rtl/>
                </w:rPr>
                <w:t>109</w:t>
              </w:r>
            </w:hyperlink>
            <w:r w:rsidR="009C1DBD">
              <w:rPr>
                <w:noProof/>
                <w:rtl/>
              </w:rPr>
              <w:t>]</w:t>
            </w:r>
            <w:r w:rsidR="009C1DBD">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Graph </w:t>
            </w:r>
            <w:r w:rsidR="00515155">
              <w:t>C</w:t>
            </w:r>
            <w:r w:rsidRPr="00D25073">
              <w:t>luster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شاخص گذاری گراف </w:t>
            </w:r>
            <w:r w:rsidR="009C1DBD">
              <w:rPr>
                <w:rtl/>
              </w:rPr>
              <w:fldChar w:fldCharType="begin"/>
            </w:r>
            <w:r w:rsidR="009C1DBD">
              <w:rPr>
                <w:rtl/>
              </w:rPr>
              <w:instrText xml:space="preserve"> </w:instrText>
            </w:r>
            <w:r w:rsidR="009C1DBD">
              <w:instrText>ADDIN EN.CITE &lt;EndNote&gt;&lt;Cite&gt;&lt;Author&gt;Yan&lt;/Author&gt;&lt;Year&gt;2004&lt;/Year&gt;&lt;RecNum&gt;101&lt;/RecNum&gt;&lt;DisplayText&gt;[43]&lt;/DisplayText&gt;&lt;record&gt;&lt;rec-number&gt;101&lt;/rec-number&gt;&lt;foreign-keys&gt;&lt;key app="EN" db-id="5vaes0fpbfpepxedwv65twzav09zxxw9p5xs" timestamp="1420713516"&gt;101</w:instrText>
            </w:r>
            <w:r w:rsidR="009C1DBD">
              <w:rPr>
                <w:rtl/>
              </w:rPr>
              <w:instrText>&lt;/</w:instrText>
            </w:r>
            <w:r w:rsidR="009C1DBD">
              <w:instrText>key&gt;&lt;/foreign-keys&gt;&lt;ref-type name="Conference Paper"&gt;47&lt;/ref-type&gt;&lt;contributors&gt;&lt;authors&gt;&lt;author&gt;Xifeng Yan&lt;/author&gt;&lt;author&gt;Philip S. Yu&lt;/author&gt;&lt;author&gt;Jiawei Han&lt;/author&gt;&lt;/authors&gt;&lt;/contributors&gt;&lt;titles&gt;&lt;title&gt;Graph indexing: a frequent structure-based</w:instrText>
            </w:r>
            <w:r w:rsidR="009C1DBD">
              <w:rPr>
                <w:rtl/>
              </w:rPr>
              <w:instrText xml:space="preserve"> </w:instrText>
            </w:r>
            <w:r w:rsidR="009C1DBD">
              <w:instrText>approach&lt;/title&gt;&lt;secondary-title&gt;Proceedings of the 2004 ACM SIGMOD international conference on Management of data&lt;/secondary-title&gt;&lt;/titles&gt;&lt;pages&gt;335-346&lt;/pages&gt;&lt;dates&gt;&lt;year&gt;2004&lt;/year&gt;&lt;/dates&gt;&lt;pub-location&gt;Paris, France&lt;/pub-location&gt;&lt;publisher&gt;ACM&lt;/publisher&gt;&lt;urls&gt;&lt;/urls&gt;&lt;custom1&gt;1007607&lt;/custom1&gt;&lt;electronic-resource-num&gt;10.1145/1007568.1007607&lt;/electronic-resource-num&gt;&lt;/record&gt;&lt;/Cite&gt;&lt;/EndNote</w:instrText>
            </w:r>
            <w:r w:rsidR="009C1DBD">
              <w:rPr>
                <w:rtl/>
              </w:rPr>
              <w:instrText>&gt;</w:instrText>
            </w:r>
            <w:r w:rsidR="009C1DBD">
              <w:rPr>
                <w:rtl/>
              </w:rPr>
              <w:fldChar w:fldCharType="separate"/>
            </w:r>
            <w:r w:rsidR="009C1DBD">
              <w:rPr>
                <w:noProof/>
                <w:rtl/>
              </w:rPr>
              <w:t>[</w:t>
            </w:r>
            <w:hyperlink w:anchor="_ENREF_43" w:tooltip="Yan, 2004 #101" w:history="1">
              <w:r w:rsidR="007F44B0">
                <w:rPr>
                  <w:noProof/>
                  <w:rtl/>
                </w:rPr>
                <w:t>43</w:t>
              </w:r>
            </w:hyperlink>
            <w:r w:rsidR="009C1DBD">
              <w:rPr>
                <w:noProof/>
                <w:rtl/>
              </w:rPr>
              <w:t>]</w:t>
            </w:r>
            <w:r w:rsidR="009C1DBD">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Graph </w:t>
            </w:r>
            <w:r w:rsidR="00515155">
              <w:t>I</w:t>
            </w:r>
            <w:r w:rsidRPr="00D25073">
              <w:t>ndexing</w:t>
            </w:r>
          </w:p>
        </w:tc>
      </w:tr>
      <w:tr w:rsidR="00D25073" w:rsidRPr="00056FFE" w:rsidTr="00D25073">
        <w:trPr>
          <w:trHeight w:val="20"/>
        </w:trPr>
        <w:tc>
          <w:tcPr>
            <w:tcW w:w="4854" w:type="dxa"/>
          </w:tcPr>
          <w:p w:rsidR="00D25073" w:rsidRPr="00056FFE" w:rsidRDefault="00D25073" w:rsidP="007F44B0">
            <w:pPr>
              <w:tabs>
                <w:tab w:val="right" w:pos="540"/>
              </w:tabs>
              <w:jc w:val="left"/>
            </w:pPr>
            <w:r w:rsidRPr="00056FFE">
              <w:rPr>
                <w:rFonts w:hint="cs"/>
                <w:rtl/>
              </w:rPr>
              <w:t xml:space="preserve">جستجوی گراف </w:t>
            </w:r>
            <w:r w:rsidR="00515155">
              <w:rPr>
                <w:rtl/>
              </w:rPr>
              <w:fldChar w:fldCharType="begin">
                <w:fldData xml:space="preserve">PEVuZE5vdGU+PENpdGU+PEF1dGhvcj5ZYW48L0F1dGhvcj48WWVhcj4yMDA1PC9ZZWFyPjxSZWNO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</w:fldData>
              </w:fldChar>
            </w:r>
            <w:r w:rsidR="00515155">
              <w:rPr>
                <w:rtl/>
              </w:rPr>
              <w:instrText xml:space="preserve"> </w:instrText>
            </w:r>
            <w:r w:rsidR="00515155">
              <w:instrText>ADDIN EN.CITE</w:instrText>
            </w:r>
            <w:r w:rsidR="00515155">
              <w:rPr>
                <w:rtl/>
              </w:rPr>
              <w:instrText xml:space="preserve"> </w:instrText>
            </w:r>
            <w:r w:rsidR="00515155">
              <w:rPr>
                <w:rtl/>
              </w:rPr>
              <w:fldChar w:fldCharType="begin">
                <w:fldData xml:space="preserve">PEVuZE5vdGU+PENpdGU+PEF1dGhvcj5ZYW48L0F1dGhvcj48WWVhcj4yMDA1PC9ZZWFyPjxSZWNO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</w:fldData>
              </w:fldChar>
            </w:r>
            <w:r w:rsidR="00515155">
              <w:rPr>
                <w:rtl/>
              </w:rPr>
              <w:instrText xml:space="preserve"> </w:instrText>
            </w:r>
            <w:r w:rsidR="00515155">
              <w:instrText>ADDIN EN.CITE.DATA</w:instrText>
            </w:r>
            <w:r w:rsidR="00515155">
              <w:rPr>
                <w:rtl/>
              </w:rPr>
              <w:instrText xml:space="preserve"> </w:instrText>
            </w:r>
            <w:r w:rsidR="00515155">
              <w:rPr>
                <w:rtl/>
              </w:rPr>
            </w:r>
            <w:r w:rsidR="00515155">
              <w:rPr>
                <w:rtl/>
              </w:rPr>
              <w:fldChar w:fldCharType="end"/>
            </w:r>
            <w:r w:rsidR="00515155">
              <w:rPr>
                <w:rtl/>
              </w:rPr>
            </w:r>
            <w:r w:rsidR="00515155">
              <w:rPr>
                <w:rtl/>
              </w:rPr>
              <w:fldChar w:fldCharType="separate"/>
            </w:r>
            <w:r w:rsidR="00515155">
              <w:rPr>
                <w:noProof/>
                <w:rtl/>
              </w:rPr>
              <w:t>[</w:t>
            </w:r>
            <w:hyperlink w:anchor="_ENREF_44" w:tooltip="Yan, 2005 #102" w:history="1">
              <w:r w:rsidR="007F44B0">
                <w:rPr>
                  <w:noProof/>
                  <w:rtl/>
                </w:rPr>
                <w:t>44</w:t>
              </w:r>
            </w:hyperlink>
            <w:r w:rsidR="00515155">
              <w:rPr>
                <w:noProof/>
                <w:rtl/>
              </w:rPr>
              <w:t xml:space="preserve">, </w:t>
            </w:r>
            <w:hyperlink w:anchor="_ENREF_110" w:tooltip="Yan, 2006 #170" w:history="1">
              <w:r w:rsidR="007F44B0">
                <w:rPr>
                  <w:noProof/>
                  <w:rtl/>
                </w:rPr>
                <w:t>110</w:t>
              </w:r>
            </w:hyperlink>
            <w:r w:rsidR="00515155">
              <w:rPr>
                <w:noProof/>
                <w:rtl/>
              </w:rPr>
              <w:t xml:space="preserve">, </w:t>
            </w:r>
            <w:hyperlink w:anchor="_ENREF_111" w:tooltip="Chen, 2007 #171" w:history="1">
              <w:r w:rsidR="007F44B0">
                <w:rPr>
                  <w:noProof/>
                  <w:rtl/>
                </w:rPr>
                <w:t>111</w:t>
              </w:r>
            </w:hyperlink>
            <w:r w:rsidR="00515155">
              <w:rPr>
                <w:noProof/>
                <w:rtl/>
              </w:rPr>
              <w:t>]</w:t>
            </w:r>
            <w:r w:rsidR="00515155">
              <w:rPr>
                <w:rtl/>
              </w:rPr>
              <w:fldChar w:fldCharType="end"/>
            </w:r>
          </w:p>
        </w:tc>
        <w:tc>
          <w:tcPr>
            <w:tcW w:w="4316" w:type="dxa"/>
          </w:tcPr>
          <w:p w:rsidR="00D25073" w:rsidRPr="00056FFE" w:rsidRDefault="00D25073" w:rsidP="002A215A">
            <w:pPr>
              <w:tabs>
                <w:tab w:val="right" w:pos="540"/>
              </w:tabs>
              <w:bidi w:val="0"/>
              <w:jc w:val="left"/>
              <w:rPr>
                <w:rtl/>
              </w:rPr>
            </w:pPr>
            <w:r w:rsidRPr="00D25073">
              <w:t xml:space="preserve">Graph </w:t>
            </w:r>
            <w:r w:rsidR="002A215A">
              <w:t>S</w:t>
            </w:r>
            <w:r w:rsidRPr="00D25073">
              <w:t>earch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هسته اصلی گراف </w:t>
            </w:r>
            <w:r w:rsidR="001B5341">
              <w:rPr>
                <w:rtl/>
              </w:rPr>
              <w:fldChar w:fldCharType="begin">
                <w:fldData xml:space="preserve">PEVuZE5vdGU+PENpdGU+PEF1dGhvcj5Hw6RydG5lcjwvQXV0aG9yPjxZZWFyPjIwMDM8L1llYXI+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</w:fldData>
              </w:fldChar>
            </w:r>
            <w:r w:rsidR="001B5341">
              <w:rPr>
                <w:rtl/>
              </w:rPr>
              <w:instrText xml:space="preserve"> </w:instrText>
            </w:r>
            <w:r w:rsidR="001B5341">
              <w:instrText>ADDIN EN.CITE</w:instrText>
            </w:r>
            <w:r w:rsidR="001B5341">
              <w:rPr>
                <w:rtl/>
              </w:rPr>
              <w:instrText xml:space="preserve"> </w:instrText>
            </w:r>
            <w:r w:rsidR="001B5341">
              <w:rPr>
                <w:rtl/>
              </w:rPr>
              <w:fldChar w:fldCharType="begin">
                <w:fldData xml:space="preserve">PEVuZE5vdGU+PENpdGU+PEF1dGhvcj5Hw6RydG5lcjwvQXV0aG9yPjxZZWFyPjIwMDM8L1llYXI+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</w:fldData>
              </w:fldChar>
            </w:r>
            <w:r w:rsidR="001B5341">
              <w:rPr>
                <w:rtl/>
              </w:rPr>
              <w:instrText xml:space="preserve"> </w:instrText>
            </w:r>
            <w:r w:rsidR="001B5341">
              <w:instrText>ADDIN EN.CITE.DATA</w:instrText>
            </w:r>
            <w:r w:rsidR="001B5341">
              <w:rPr>
                <w:rtl/>
              </w:rPr>
              <w:instrText xml:space="preserve"> </w:instrText>
            </w:r>
            <w:r w:rsidR="001B5341">
              <w:rPr>
                <w:rtl/>
              </w:rPr>
            </w:r>
            <w:r w:rsidR="001B5341">
              <w:rPr>
                <w:rtl/>
              </w:rPr>
              <w:fldChar w:fldCharType="end"/>
            </w:r>
            <w:r w:rsidR="001B5341">
              <w:rPr>
                <w:rtl/>
              </w:rPr>
            </w:r>
            <w:r w:rsidR="001B5341">
              <w:rPr>
                <w:rtl/>
              </w:rPr>
              <w:fldChar w:fldCharType="separate"/>
            </w:r>
            <w:r w:rsidR="001B5341">
              <w:rPr>
                <w:noProof/>
                <w:rtl/>
              </w:rPr>
              <w:t>[</w:t>
            </w:r>
            <w:hyperlink w:anchor="_ENREF_112" w:tooltip="Gärtner, 2003 #172" w:history="1">
              <w:r w:rsidR="007F44B0">
                <w:rPr>
                  <w:noProof/>
                  <w:rtl/>
                </w:rPr>
                <w:t>112-114</w:t>
              </w:r>
            </w:hyperlink>
            <w:r w:rsidR="001B5341">
              <w:rPr>
                <w:noProof/>
                <w:rtl/>
              </w:rPr>
              <w:t>]</w:t>
            </w:r>
            <w:r w:rsidR="001B5341">
              <w:rPr>
                <w:rtl/>
              </w:rPr>
              <w:fldChar w:fldCharType="end"/>
            </w:r>
          </w:p>
        </w:tc>
        <w:tc>
          <w:tcPr>
            <w:tcW w:w="4316" w:type="dxa"/>
          </w:tcPr>
          <w:p w:rsidR="00D25073" w:rsidRPr="00056FFE" w:rsidRDefault="00D25073" w:rsidP="002A215A">
            <w:pPr>
              <w:tabs>
                <w:tab w:val="right" w:pos="540"/>
              </w:tabs>
              <w:bidi w:val="0"/>
              <w:jc w:val="left"/>
              <w:rPr>
                <w:rtl/>
              </w:rPr>
            </w:pPr>
            <w:r w:rsidRPr="00D25073">
              <w:t xml:space="preserve">Graph </w:t>
            </w:r>
            <w:r w:rsidR="002A215A">
              <w:t>K</w:t>
            </w:r>
            <w:r w:rsidRPr="00D25073">
              <w:t>ernels</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lastRenderedPageBreak/>
              <w:t xml:space="preserve">استخراج لینک </w:t>
            </w:r>
            <w:r w:rsidR="001B5341">
              <w:rPr>
                <w:rtl/>
              </w:rPr>
              <w:fldChar w:fldCharType="begin"/>
            </w:r>
            <w:r w:rsidR="001B5341">
              <w:rPr>
                <w:rtl/>
              </w:rPr>
              <w:instrText xml:space="preserve"> </w:instrText>
            </w:r>
            <w:r w:rsidR="001B5341">
              <w:instrText>ADDIN EN.CITE &lt;EndNote&gt;&lt;Cite&gt;&lt;Author&gt;Getoor&lt;/Author&gt;&lt;Year&gt;2005&lt;/Year&gt;&lt;RecNum&gt;175&lt;/RecNum&gt;&lt;DisplayText&gt;[115]&lt;/DisplayText&gt;&lt;record&gt;&lt;rec-number&gt;175&lt;/rec-number&gt;&lt;foreign-keys&gt;&lt;key app="EN" db-id="5vaes0fpbfpepxedwv65twzav09zxxw9p5xs" timestamp="1421349802"&gt;1</w:instrText>
            </w:r>
            <w:r w:rsidR="001B5341">
              <w:rPr>
                <w:rtl/>
              </w:rPr>
              <w:instrText>75&lt;/</w:instrText>
            </w:r>
            <w:r w:rsidR="001B5341">
              <w:instrText>key&gt;&lt;/foreign-keys&gt;&lt;ref-type name="Journal Article"&gt;17&lt;/ref-type&gt;&lt;contributors&gt;&lt;authors&gt;&lt;author&gt;Lise Getoor&lt;/author&gt;&lt;author&gt;Christopher P. Diehl&lt;/author&gt;&lt;/authors&gt;&lt;/contributors&gt;&lt;titles&gt;&lt;title&gt;Link mining: a survey&lt;/title&gt;&lt;secondary-title&gt;SIGKDD Explor. Newsl.&lt;/secondary-title&gt;&lt;/titles&gt;&lt;periodical&gt;&lt;full-title&gt;SIGKDD Explor. Newsl.&lt;/full-title&gt;&lt;/periodical&gt;&lt;pages&gt;3-12&lt;/pages&gt;&lt;volume&gt;7&lt;/volume&gt;&lt;number&gt;2&lt;/number&gt;&lt;dates&gt;&lt;year&gt;2005&lt;/year&gt;&lt;/dates&gt;&lt;isbn&gt;1931-0145&lt;/isbn&gt;&lt;urls&gt;&lt;/urls&gt;&lt;custom1&gt;1117456&lt;/custom1</w:instrText>
            </w:r>
            <w:r w:rsidR="001B5341">
              <w:rPr>
                <w:rtl/>
              </w:rPr>
              <w:instrText>&gt;&lt;</w:instrText>
            </w:r>
            <w:r w:rsidR="001B5341">
              <w:instrText>electronic-resource-num&gt;10.1145/1117454.1117456&lt;/electronic-resource-num&gt;&lt;/record&gt;&lt;/Cite&gt;&lt;/EndNote</w:instrText>
            </w:r>
            <w:r w:rsidR="001B5341">
              <w:rPr>
                <w:rtl/>
              </w:rPr>
              <w:instrText>&gt;</w:instrText>
            </w:r>
            <w:r w:rsidR="001B5341">
              <w:rPr>
                <w:rtl/>
              </w:rPr>
              <w:fldChar w:fldCharType="separate"/>
            </w:r>
            <w:r w:rsidR="001B5341">
              <w:rPr>
                <w:noProof/>
                <w:rtl/>
              </w:rPr>
              <w:t>[</w:t>
            </w:r>
            <w:hyperlink w:anchor="_ENREF_115" w:tooltip="Getoor, 2005 #175" w:history="1">
              <w:r w:rsidR="007F44B0">
                <w:rPr>
                  <w:noProof/>
                  <w:rtl/>
                </w:rPr>
                <w:t>115</w:t>
              </w:r>
            </w:hyperlink>
            <w:r w:rsidR="001B5341">
              <w:rPr>
                <w:noProof/>
                <w:rtl/>
              </w:rPr>
              <w:t>]</w:t>
            </w:r>
            <w:r w:rsidR="001B5341">
              <w:rPr>
                <w:rtl/>
              </w:rPr>
              <w:fldChar w:fldCharType="end"/>
            </w:r>
          </w:p>
        </w:tc>
        <w:tc>
          <w:tcPr>
            <w:tcW w:w="4316" w:type="dxa"/>
          </w:tcPr>
          <w:p w:rsidR="00D25073" w:rsidRPr="00056FFE" w:rsidRDefault="00D25073" w:rsidP="002A215A">
            <w:pPr>
              <w:tabs>
                <w:tab w:val="right" w:pos="540"/>
              </w:tabs>
              <w:bidi w:val="0"/>
              <w:jc w:val="left"/>
              <w:rPr>
                <w:rtl/>
              </w:rPr>
            </w:pPr>
            <w:r w:rsidRPr="00D25073">
              <w:t xml:space="preserve">Link </w:t>
            </w:r>
            <w:r w:rsidR="002A215A">
              <w:t>M</w:t>
            </w:r>
            <w:r w:rsidRPr="00D25073">
              <w:t>ining</w:t>
            </w:r>
          </w:p>
        </w:tc>
      </w:tr>
      <w:tr w:rsidR="00D25073" w:rsidRPr="00056FFE" w:rsidTr="00D25073">
        <w:trPr>
          <w:trHeight w:val="20"/>
        </w:trPr>
        <w:tc>
          <w:tcPr>
            <w:tcW w:w="4854" w:type="dxa"/>
          </w:tcPr>
          <w:p w:rsidR="00D25073" w:rsidRPr="00056FFE" w:rsidRDefault="00D25073" w:rsidP="001B5341">
            <w:pPr>
              <w:tabs>
                <w:tab w:val="right" w:pos="540"/>
              </w:tabs>
              <w:jc w:val="left"/>
              <w:rPr>
                <w:rtl/>
              </w:rPr>
            </w:pPr>
            <w:r w:rsidRPr="00056FFE">
              <w:rPr>
                <w:rFonts w:hint="cs"/>
                <w:rtl/>
              </w:rPr>
              <w:t>استخراج ساختار وب</w:t>
            </w:r>
          </w:p>
        </w:tc>
        <w:tc>
          <w:tcPr>
            <w:tcW w:w="4316" w:type="dxa"/>
          </w:tcPr>
          <w:p w:rsidR="00D25073" w:rsidRPr="00056FFE" w:rsidRDefault="00D25073" w:rsidP="002A215A">
            <w:pPr>
              <w:tabs>
                <w:tab w:val="right" w:pos="540"/>
              </w:tabs>
              <w:bidi w:val="0"/>
              <w:jc w:val="left"/>
              <w:rPr>
                <w:rtl/>
              </w:rPr>
            </w:pPr>
            <w:r w:rsidRPr="00D25073">
              <w:t xml:space="preserve">Web </w:t>
            </w:r>
            <w:r w:rsidR="002A215A">
              <w:t>S</w:t>
            </w:r>
            <w:r w:rsidRPr="00D25073">
              <w:t xml:space="preserve">tructure </w:t>
            </w:r>
            <w:r w:rsidR="002A215A">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جریان کار </w:t>
            </w:r>
            <w:r w:rsidR="00864AF9">
              <w:rPr>
                <w:rtl/>
              </w:rPr>
              <w:fldChar w:fldCharType="begin"/>
            </w:r>
            <w:r w:rsidR="00864AF9">
              <w:rPr>
                <w:rtl/>
              </w:rPr>
              <w:instrText xml:space="preserve"> </w:instrText>
            </w:r>
            <w:r w:rsidR="00864AF9">
              <w:instrText>ADDIN EN.CITE &lt;EndNote&gt;&lt;Cite&gt;&lt;Author&gt;Greco&lt;/Author&gt;&lt;Year&gt;2006&lt;/Year&gt;&lt;RecNum&gt;176&lt;/RecNum&gt;&lt;DisplayText&gt;[116]&lt;/DisplayText&gt;&lt;record&gt;&lt;rec-number&gt;176&lt;/rec-number&gt;&lt;foreign-keys&gt;&lt;key app="EN" db-id="5vaes0fpbfpepxedwv65twzav09zxxw9p5xs" timestamp="1421350101"&gt;17</w:instrText>
            </w:r>
            <w:r w:rsidR="00864AF9">
              <w:rPr>
                <w:rtl/>
              </w:rPr>
              <w:instrText>6&lt;/</w:instrText>
            </w:r>
            <w:r w:rsidR="00864AF9">
              <w:instrText>key&gt;&lt;/foreign-keys&gt;&lt;ref-type name="Book Section"&gt;5&lt;/ref-type&gt;&lt;contributors&gt;&lt;authors&gt;&lt;author&gt;Greco, Gianluigi&lt;/author&gt;&lt;author&gt;Guzzo, Antonella&lt;/author&gt;&lt;author&gt;Manco, Giuseppe&lt;/author&gt;&lt;author&gt;Pontieri, Luigi&lt;/author&gt;&lt;author&gt;Saccà, Domenico&lt;/author&gt;&lt;/authors&gt;&lt;secondary-authors&gt;&lt;author&gt;Boulicaut, Jean-François&lt;/author&gt;&lt;author&gt;De Raedt, Luc&lt;/author&gt;&lt;author&gt;Mannila, Heikki&lt;/author&gt;&lt;/secondary-authors&gt;&lt;/contributors&gt;&lt;titles&gt;&lt;title&gt;Mining Constrained Graphs: The Case of Workflow Systems&lt;/title&gt;&lt;secondary-title</w:instrText>
            </w:r>
            <w:r w:rsidR="00864AF9">
              <w:rPr>
                <w:rtl/>
              </w:rPr>
              <w:instrText>&gt;</w:instrText>
            </w:r>
            <w:r w:rsidR="00864AF9">
              <w:instrText>Constraint-Based Mining and Inductive Databases&lt;/secondary-title&gt;&lt;tertiary-title&gt;Lecture Notes in Computer Science&lt;/tertiary-title&gt;&lt;/titles&gt;&lt;pages&gt;155-171&lt;/pages&gt;&lt;volume&gt;3848&lt;/volume&gt;&lt;section&gt;8&lt;/section&gt;&lt;dates&gt;&lt;year&gt;2006&lt;/year&gt;&lt;pub-dates&gt;&lt;date&gt;2006/01/01</w:instrText>
            </w:r>
            <w:r w:rsidR="00864AF9">
              <w:rPr>
                <w:rtl/>
              </w:rPr>
              <w:instrText>&lt;/</w:instrText>
            </w:r>
            <w:r w:rsidR="00864AF9">
              <w:instrText>date&gt;&lt;/pub-dates&gt;&lt;/dates&gt;&lt;publisher&gt;Springer Berlin Heidelberg&lt;/publisher&gt;&lt;isbn&gt;978-3-540-31331-1&lt;/isbn&gt;&lt;urls&gt;&lt;related-urls&gt;&lt;url&gt;http://dx.doi.org/10.1007/11615576_8&lt;/url&gt;&lt;/related-urls&gt;&lt;/urls&gt;&lt;electronic-resource-num&gt;10.1007/11615576_8&lt;/electronic-resource-num&gt;&lt;language&gt;English&lt;/language&gt;&lt;/record&gt;&lt;/Cite&gt;&lt;/EndNote</w:instrText>
            </w:r>
            <w:r w:rsidR="00864AF9">
              <w:rPr>
                <w:rtl/>
              </w:rPr>
              <w:instrText>&gt;</w:instrText>
            </w:r>
            <w:r w:rsidR="00864AF9">
              <w:rPr>
                <w:rtl/>
              </w:rPr>
              <w:fldChar w:fldCharType="separate"/>
            </w:r>
            <w:r w:rsidR="00864AF9">
              <w:rPr>
                <w:noProof/>
                <w:rtl/>
              </w:rPr>
              <w:t>[</w:t>
            </w:r>
            <w:hyperlink w:anchor="_ENREF_116" w:tooltip="Greco, 2006 #176" w:history="1">
              <w:r w:rsidR="007F44B0">
                <w:rPr>
                  <w:noProof/>
                  <w:rtl/>
                </w:rPr>
                <w:t>116</w:t>
              </w:r>
            </w:hyperlink>
            <w:r w:rsidR="00864AF9">
              <w:rPr>
                <w:noProof/>
                <w:rtl/>
              </w:rPr>
              <w:t>]</w:t>
            </w:r>
            <w:r w:rsidR="00864AF9">
              <w:rPr>
                <w:rtl/>
              </w:rPr>
              <w:fldChar w:fldCharType="end"/>
            </w:r>
          </w:p>
        </w:tc>
        <w:tc>
          <w:tcPr>
            <w:tcW w:w="4316" w:type="dxa"/>
          </w:tcPr>
          <w:p w:rsidR="00D25073" w:rsidRPr="00056FFE" w:rsidRDefault="00D25073" w:rsidP="002A215A">
            <w:pPr>
              <w:tabs>
                <w:tab w:val="right" w:pos="540"/>
              </w:tabs>
              <w:bidi w:val="0"/>
              <w:jc w:val="left"/>
              <w:rPr>
                <w:rtl/>
              </w:rPr>
            </w:pPr>
            <w:r w:rsidRPr="00D25073">
              <w:t>Work-</w:t>
            </w:r>
            <w:r w:rsidR="002A215A">
              <w:t>F</w:t>
            </w:r>
            <w:r w:rsidRPr="00D25073">
              <w:t xml:space="preserve">low </w:t>
            </w:r>
            <w:r w:rsidR="002A215A">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شبکه زیستی </w:t>
            </w:r>
            <w:r w:rsidR="00864AF9">
              <w:rPr>
                <w:rtl/>
              </w:rPr>
              <w:fldChar w:fldCharType="begin"/>
            </w:r>
            <w:r w:rsidR="00864AF9">
              <w:rPr>
                <w:rtl/>
              </w:rPr>
              <w:instrText xml:space="preserve"> </w:instrText>
            </w:r>
            <w:r w:rsidR="00864AF9">
              <w:instrText>ADDIN EN.CITE &lt;EndNote&gt;&lt;Cite&gt;&lt;Author&gt;Hu&lt;/Author&gt;&lt;Year&gt;2005&lt;/Year&gt;&lt;RecNum&gt;177&lt;/RecNum&gt;&lt;DisplayText&gt;[117]&lt;/DisplayText&gt;&lt;record&gt;&lt;rec-number&gt;177&lt;/rec-number&gt;&lt;foreign-keys&gt;&lt;key app="EN" db-id="5vaes0fpbfpepxedwv65twzav09zxxw9p5xs" timestamp="1421350208"&gt;177</w:instrText>
            </w:r>
            <w:r w:rsidR="00864AF9">
              <w:rPr>
                <w:rtl/>
              </w:rPr>
              <w:instrText>&lt;/</w:instrText>
            </w:r>
            <w:r w:rsidR="00864AF9">
              <w:instrText>key&gt;&lt;/foreign-keys&gt;&lt;ref-type name="Journal Article"&gt;17&lt;/ref-type&gt;&lt;contributors&gt;&lt;authors&gt;&lt;author&gt;Haiyan Hu&lt;/author&gt;&lt;author&gt;Xifeng Yan&lt;/author&gt;&lt;author&gt;Yu Huang&lt;/author&gt;&lt;author&gt;Jiawei Han&lt;/author&gt;&lt;author&gt;Xianghong Jasmine Zhou&lt;/author&gt;&lt;/authors&gt;&lt;/contributors&gt;&lt;titles&gt;&lt;title&gt;Mining coherent dense subgraphs across massive biological networks for functional discovery&lt;/title&gt;&lt;secondary-title&gt;Bioinformatics&lt;/secondary-title&gt;&lt;/titles&gt;&lt;periodical&gt;&lt;full-title&gt;Bioinformatics&lt;/full-title&gt;&lt;/periodical&gt;&lt;pages&gt;213-221&lt;/pages&gt;&lt;volume&gt;21&lt;/volume&gt;&lt;number&gt;1&lt;/number&gt;&lt;dates&gt;&lt;year&gt;2005&lt;/year&gt;&lt;/dates&gt;&lt;isbn&gt;1367-4803&lt;/isbn&gt;&lt;urls&gt;&lt;/urls&gt;&lt;custom1&gt;1093370&lt;/custom1&gt;&lt;electronic-resource-num&gt;10.1093/bioinformatics/bti1049&lt;/electronic-resource-num&gt;&lt;/record&gt;&lt;/Cite&gt;&lt;/EndNote</w:instrText>
            </w:r>
            <w:r w:rsidR="00864AF9">
              <w:rPr>
                <w:rtl/>
              </w:rPr>
              <w:instrText>&gt;</w:instrText>
            </w:r>
            <w:r w:rsidR="00864AF9">
              <w:rPr>
                <w:rtl/>
              </w:rPr>
              <w:fldChar w:fldCharType="separate"/>
            </w:r>
            <w:r w:rsidR="00864AF9">
              <w:rPr>
                <w:noProof/>
                <w:rtl/>
              </w:rPr>
              <w:t>[</w:t>
            </w:r>
            <w:hyperlink w:anchor="_ENREF_117" w:tooltip="Hu, 2005 #177" w:history="1">
              <w:r w:rsidR="007F44B0">
                <w:rPr>
                  <w:noProof/>
                  <w:rtl/>
                </w:rPr>
                <w:t>117</w:t>
              </w:r>
            </w:hyperlink>
            <w:r w:rsidR="00864AF9">
              <w:rPr>
                <w:noProof/>
                <w:rtl/>
              </w:rPr>
              <w:t>]</w:t>
            </w:r>
            <w:r w:rsidR="00864AF9">
              <w:rPr>
                <w:rtl/>
              </w:rPr>
              <w:fldChar w:fldCharType="end"/>
            </w:r>
          </w:p>
        </w:tc>
        <w:tc>
          <w:tcPr>
            <w:tcW w:w="4316" w:type="dxa"/>
          </w:tcPr>
          <w:p w:rsidR="00D25073" w:rsidRPr="00056FFE" w:rsidRDefault="00D25073" w:rsidP="002A215A">
            <w:pPr>
              <w:tabs>
                <w:tab w:val="right" w:pos="540"/>
              </w:tabs>
              <w:bidi w:val="0"/>
              <w:jc w:val="left"/>
              <w:rPr>
                <w:rtl/>
              </w:rPr>
            </w:pPr>
            <w:r w:rsidRPr="00D25073">
              <w:t xml:space="preserve">Biological </w:t>
            </w:r>
            <w:r w:rsidR="002A215A">
              <w:t>N</w:t>
            </w:r>
            <w:r w:rsidRPr="00D25073">
              <w:t xml:space="preserve">etwork </w:t>
            </w:r>
            <w:r w:rsidR="002A215A">
              <w:t>M</w:t>
            </w:r>
            <w:r w:rsidRPr="00D25073">
              <w:t>ining</w:t>
            </w:r>
          </w:p>
        </w:tc>
      </w:tr>
    </w:tbl>
    <w:p w:rsidR="00864AF9" w:rsidRDefault="001943CA" w:rsidP="00864AF9">
      <w:pPr>
        <w:tabs>
          <w:tab w:val="right" w:pos="540"/>
        </w:tabs>
        <w:rPr>
          <w:rtl/>
        </w:rPr>
      </w:pPr>
      <w:r w:rsidRPr="00056FFE">
        <w:rPr>
          <w:rFonts w:hint="cs"/>
          <w:rtl/>
        </w:rPr>
        <w:t>استخراج زیر گراف پرتکرار (</w:t>
      </w:r>
      <w:r w:rsidRPr="00056FFE">
        <w:t>FSM</w:t>
      </w:r>
      <w:r w:rsidRPr="00056FFE">
        <w:rPr>
          <w:rFonts w:hint="cs"/>
          <w:rtl/>
        </w:rPr>
        <w:t xml:space="preserve">) جوهره و هسته اصلی استخراج گراف است. هدف اصلی </w:t>
      </w:r>
      <w:r w:rsidRPr="00056FFE">
        <w:t>FSM</w:t>
      </w:r>
      <w:r w:rsidRPr="00056FFE">
        <w:rPr>
          <w:rFonts w:hint="cs"/>
          <w:rtl/>
        </w:rPr>
        <w:t xml:space="preserve"> استخراج همه زیر گراف های پرتکرار در یک مجموعه داده معین است که تعداد وقوع آن</w:t>
      </w:r>
      <w:r w:rsidR="00FD4B3D">
        <w:rPr>
          <w:rFonts w:hint="cs"/>
          <w:rtl/>
        </w:rPr>
        <w:t xml:space="preserve"> </w:t>
      </w:r>
      <w:r w:rsidRPr="00056FFE">
        <w:rPr>
          <w:rFonts w:hint="cs"/>
          <w:rtl/>
        </w:rPr>
        <w:t xml:space="preserve">ها بالاتر از آستانه تعیین شده است. </w:t>
      </w:r>
    </w:p>
    <w:p w:rsidR="001943CA" w:rsidRPr="00056FFE" w:rsidRDefault="001943CA" w:rsidP="00FD4B3D">
      <w:pPr>
        <w:tabs>
          <w:tab w:val="right" w:pos="540"/>
        </w:tabs>
        <w:rPr>
          <w:rtl/>
        </w:rPr>
      </w:pPr>
      <w:r w:rsidRPr="00056FFE">
        <w:rPr>
          <w:rFonts w:hint="cs"/>
          <w:rtl/>
        </w:rPr>
        <w:t xml:space="preserve">ایده روشنی که پشت </w:t>
      </w:r>
      <w:r w:rsidRPr="00056FFE">
        <w:t>FSM</w:t>
      </w:r>
      <w:r w:rsidRPr="00056FFE">
        <w:rPr>
          <w:rFonts w:hint="cs"/>
          <w:rtl/>
        </w:rPr>
        <w:t xml:space="preserve"> وجود دارد، افزایش (تعمیم) زیر گراف های داوطلب به شیوه ای وسعت ـ محور یا عمق ـ محور است، و پس از آن تعیین این</w:t>
      </w:r>
      <w:r w:rsidR="00FD4B3D">
        <w:rPr>
          <w:rFonts w:hint="cs"/>
          <w:rtl/>
        </w:rPr>
        <w:t xml:space="preserve"> </w:t>
      </w:r>
      <w:r w:rsidRPr="00056FFE">
        <w:rPr>
          <w:rFonts w:hint="cs"/>
          <w:rtl/>
        </w:rPr>
        <w:t>که آیا زیر گراف های داوطلب مشخص شده به قدر کافی در داده های گراف پرتکرار هستند که بتوان آن</w:t>
      </w:r>
      <w:r w:rsidR="00FD4B3D">
        <w:rPr>
          <w:rFonts w:hint="cs"/>
          <w:rtl/>
        </w:rPr>
        <w:t xml:space="preserve"> </w:t>
      </w:r>
      <w:r w:rsidRPr="00056FFE">
        <w:rPr>
          <w:rFonts w:hint="cs"/>
          <w:rtl/>
        </w:rPr>
        <w:t xml:space="preserve">ها را جالب فرض کرد (محاسبه پشتیبانی). دو موضوع عمده تحقیق در </w:t>
      </w:r>
      <w:r w:rsidRPr="00056FFE">
        <w:t>FSM</w:t>
      </w:r>
      <w:r w:rsidRPr="00056FFE">
        <w:rPr>
          <w:rFonts w:hint="cs"/>
          <w:rtl/>
        </w:rPr>
        <w:t>، چگونگی (</w:t>
      </w:r>
      <w:r w:rsidRPr="00056FFE">
        <w:t>i</w:t>
      </w:r>
      <w:r w:rsidRPr="00056FFE">
        <w:rPr>
          <w:rFonts w:hint="cs"/>
          <w:rtl/>
        </w:rPr>
        <w:t>) ایجاد زیر گراف های پرتکرار داوطلب و (</w:t>
      </w:r>
      <w:r w:rsidRPr="00056FFE">
        <w:t>ii</w:t>
      </w:r>
      <w:r w:rsidRPr="00056FFE">
        <w:rPr>
          <w:rFonts w:hint="cs"/>
          <w:rtl/>
        </w:rPr>
        <w:t xml:space="preserve">) تعیین فراوانی پیشامد زیر گراف های ایجاد شده، به شکلی مؤثر و کارآمد است. ایجاد زیر گراف های داوطلب کارآمد مستلزم آن است که از ایجاد نسخه کپی یا داوطلب های زائد جلوگیری شود. محاسبه پیشامد زیر گراف ها نیازمند مقایسه زیر گراف های داوطلب با زیر گراف های داده های ورودی است، فرآیندی که به عنوان بررسی هم ریختی شناخته می شود. </w:t>
      </w:r>
      <w:r w:rsidRPr="00056FFE">
        <w:t>FSM</w:t>
      </w:r>
      <w:r w:rsidRPr="00056FFE">
        <w:rPr>
          <w:rFonts w:hint="cs"/>
          <w:rtl/>
        </w:rPr>
        <w:t xml:space="preserve"> را از بسیاری جهات می توان به عنوان بسط </w:t>
      </w:r>
      <w:r w:rsidR="00990DEC">
        <w:rPr>
          <w:rFonts w:hint="cs"/>
          <w:rtl/>
        </w:rPr>
        <w:t>ایده استخراج مجموعه آیتم های پر</w:t>
      </w:r>
      <w:r w:rsidRPr="00056FFE">
        <w:rPr>
          <w:rFonts w:hint="cs"/>
          <w:rtl/>
        </w:rPr>
        <w:t>تکرار (</w:t>
      </w:r>
      <w:r w:rsidRPr="00056FFE">
        <w:t>FIM</w:t>
      </w:r>
      <w:r w:rsidRPr="00056FFE">
        <w:rPr>
          <w:rFonts w:hint="cs"/>
          <w:rtl/>
        </w:rPr>
        <w:t>) در چارچوب قوانین و اصول وابسته به استخراج ارزیابی کرد</w:t>
      </w:r>
      <w:r w:rsidR="00FD4B3D">
        <w:rPr>
          <w:rFonts w:hint="cs"/>
          <w:rtl/>
        </w:rPr>
        <w:t>.</w:t>
      </w:r>
      <w:r w:rsidRPr="00056FFE">
        <w:rPr>
          <w:rFonts w:hint="cs"/>
          <w:rtl/>
        </w:rPr>
        <w:t xml:space="preserve"> متعاقباً، اکثر راه حل های پیشنهادی برای بررسی موضوعات تحقیقی عمده در زمینه </w:t>
      </w:r>
      <w:r w:rsidRPr="00056FFE">
        <w:t>FSM</w:t>
      </w:r>
      <w:r w:rsidRPr="00056FFE">
        <w:rPr>
          <w:rFonts w:hint="cs"/>
          <w:rtl/>
        </w:rPr>
        <w:t xml:space="preserve"> بر تکنیک های مشابهی استوارند که در حوزه </w:t>
      </w:r>
      <w:r w:rsidRPr="00056FFE">
        <w:t>FSM</w:t>
      </w:r>
      <w:r w:rsidRPr="00056FFE">
        <w:rPr>
          <w:rFonts w:hint="cs"/>
          <w:rtl/>
        </w:rPr>
        <w:t xml:space="preserve"> یافت می شوند. به عنوان مثال، ویژگی اسنداد نزولی وابسته به مجموعه آیتم ها در مقوله ایجاد زیر گراف های داوطلب به طور گسترده ای مورد استفاده قرار می گیرد. </w:t>
      </w:r>
    </w:p>
    <w:p w:rsidR="001943CA" w:rsidRDefault="001943CA" w:rsidP="00990DEC">
      <w:pPr>
        <w:tabs>
          <w:tab w:val="right" w:pos="540"/>
        </w:tabs>
        <w:rPr>
          <w:rtl/>
        </w:rPr>
      </w:pPr>
      <w:r w:rsidRPr="00056FFE">
        <w:rPr>
          <w:rFonts w:hint="cs"/>
          <w:rtl/>
        </w:rPr>
        <w:t xml:space="preserve">در این مقاله، یک ارزیابی کلی از "وضعیت عملی" کنونی </w:t>
      </w:r>
      <w:r w:rsidRPr="00056FFE">
        <w:t>FSM</w:t>
      </w:r>
      <w:r w:rsidRPr="00056FFE">
        <w:rPr>
          <w:rFonts w:hint="cs"/>
          <w:rtl/>
        </w:rPr>
        <w:t xml:space="preserve"> ارائه می </w:t>
      </w:r>
      <w:r w:rsidR="00990DEC">
        <w:rPr>
          <w:rFonts w:hint="cs"/>
          <w:rtl/>
        </w:rPr>
        <w:t>دهیم</w:t>
      </w:r>
      <w:r w:rsidRPr="00056FFE">
        <w:rPr>
          <w:rFonts w:hint="cs"/>
          <w:rtl/>
        </w:rPr>
        <w:t xml:space="preserve">. با مراجعه به آثار و نوشته های مربوطه، می توانیم انواع گوناگونی از استراتژی های استخراج را مشخص کنیم که با توجه به انواع مختلف گراف برای تولید انواع مختلف الگوها به کار گرفته می شوند. برای تحمیل بعضی از مقررات به حوزه </w:t>
      </w:r>
      <w:r w:rsidRPr="00056FFE">
        <w:t>FSM</w:t>
      </w:r>
      <w:r w:rsidRPr="00056FFE">
        <w:rPr>
          <w:rFonts w:hint="cs"/>
          <w:rtl/>
        </w:rPr>
        <w:t xml:space="preserve">، بر ماهیت الگوریتم های </w:t>
      </w:r>
      <w:r w:rsidRPr="00056FFE">
        <w:t>FSM</w:t>
      </w:r>
      <w:r w:rsidRPr="00056FFE">
        <w:rPr>
          <w:rFonts w:hint="cs"/>
          <w:rtl/>
        </w:rPr>
        <w:t xml:space="preserve"> تمرکز کرده ایم؛ این الگوریتم ها را بر اساس (</w:t>
      </w:r>
      <w:r w:rsidRPr="00056FFE">
        <w:t>i</w:t>
      </w:r>
      <w:r w:rsidRPr="00056FFE">
        <w:rPr>
          <w:rFonts w:hint="cs"/>
          <w:rtl/>
        </w:rPr>
        <w:t>) استراتژی ایجاد داوطلب (</w:t>
      </w:r>
      <w:r w:rsidRPr="00056FFE">
        <w:t>ii</w:t>
      </w:r>
      <w:r w:rsidRPr="00056FFE">
        <w:rPr>
          <w:rFonts w:hint="cs"/>
          <w:rtl/>
        </w:rPr>
        <w:t>) مکانیسم های عبور از فضای جستجو، و (</w:t>
      </w:r>
      <w:r w:rsidRPr="00056FFE">
        <w:t>iii</w:t>
      </w:r>
      <w:r w:rsidRPr="00056FFE">
        <w:rPr>
          <w:rFonts w:hint="cs"/>
          <w:rtl/>
        </w:rPr>
        <w:t xml:space="preserve">) فرآیند شمارش پیشامد طبقه بندی کرده ایم. به منظور تسهیل درک مقوله </w:t>
      </w:r>
      <w:r w:rsidRPr="00056FFE">
        <w:t>FSM</w:t>
      </w:r>
      <w:r w:rsidRPr="00056FFE">
        <w:rPr>
          <w:rFonts w:hint="cs"/>
          <w:rtl/>
        </w:rPr>
        <w:t xml:space="preserve"> میان استخراج درختچه های گراف پرتکرار و حوزه کلی تر استخراج زیر گراف های پرتکرار تمایز و تفکیک قائل می شویم.  </w:t>
      </w:r>
    </w:p>
    <w:p w:rsidR="005D28DA" w:rsidRDefault="005D28DA" w:rsidP="005D28DA">
      <w:pPr>
        <w:keepNext/>
        <w:tabs>
          <w:tab w:val="right" w:pos="540"/>
        </w:tabs>
        <w:ind w:firstLine="0"/>
      </w:pPr>
      <w:r>
        <w:rPr>
          <w:noProof/>
        </w:rPr>
        <w:lastRenderedPageBreak/>
        <w:drawing>
          <wp:anchor distT="0" distB="0" distL="114300" distR="114300" simplePos="0" relativeHeight="251661312" behindDoc="0" locked="0" layoutInCell="1" allowOverlap="1" wp14:anchorId="16A0860F" wp14:editId="2743A725">
            <wp:simplePos x="0" y="0"/>
            <wp:positionH relativeFrom="margin">
              <wp:posOffset>-180975</wp:posOffset>
            </wp:positionH>
            <wp:positionV relativeFrom="margin">
              <wp:posOffset>-199390</wp:posOffset>
            </wp:positionV>
            <wp:extent cx="6200775" cy="8439150"/>
            <wp:effectExtent l="0" t="0" r="0" b="19050"/>
            <wp:wrapSquare wrapText="bothSides"/>
            <wp:docPr id="14" name="Diagram 14" descr="Organization chart" title="SmartArt"/>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14:sizeRelV relativeFrom="margin">
              <wp14:pctHeight>0</wp14:pctHeight>
            </wp14:sizeRelV>
          </wp:anchor>
        </w:drawing>
      </w:r>
    </w:p>
    <w:p w:rsidR="005D28DA" w:rsidRPr="00056FFE" w:rsidRDefault="005B61AB" w:rsidP="005B61AB">
      <w:pPr>
        <w:pStyle w:val="a9"/>
        <w:rPr>
          <w:rtl/>
        </w:rPr>
      </w:pPr>
      <w:bookmarkStart w:id="334" w:name="_Toc409103384"/>
      <w:bookmarkStart w:id="335" w:name="_Toc409470309"/>
      <w:r>
        <w:rPr>
          <w:rFonts w:hint="cs"/>
          <w:rtl/>
        </w:rPr>
        <w:lastRenderedPageBreak/>
        <w:t>شکل</w:t>
      </w:r>
      <w:r w:rsidR="005D28DA">
        <w:rPr>
          <w:rtl/>
        </w:rPr>
        <w:t xml:space="preserve"> </w:t>
      </w:r>
      <w:r w:rsidR="005D28DA">
        <w:rPr>
          <w:rtl/>
        </w:rPr>
        <w:fldChar w:fldCharType="begin"/>
      </w:r>
      <w:r w:rsidR="005D28DA">
        <w:rPr>
          <w:rtl/>
        </w:rPr>
        <w:instrText xml:space="preserve"> </w:instrText>
      </w:r>
      <w:r w:rsidR="005D28DA">
        <w:instrText>SEQ</w:instrText>
      </w:r>
      <w:r w:rsidR="005D28DA">
        <w:rPr>
          <w:rtl/>
        </w:rPr>
        <w:instrText xml:space="preserve"> </w:instrText>
      </w:r>
      <w:r w:rsidR="005D28DA">
        <w:instrText>Figure \* ARABIC</w:instrText>
      </w:r>
      <w:r w:rsidR="005D28DA">
        <w:rPr>
          <w:rtl/>
        </w:rPr>
        <w:instrText xml:space="preserve"> </w:instrText>
      </w:r>
      <w:r w:rsidR="005D28DA">
        <w:rPr>
          <w:rtl/>
        </w:rPr>
        <w:fldChar w:fldCharType="separate"/>
      </w:r>
      <w:r w:rsidR="00607008">
        <w:rPr>
          <w:noProof/>
          <w:rtl/>
        </w:rPr>
        <w:t>7</w:t>
      </w:r>
      <w:r w:rsidR="005D28DA">
        <w:rPr>
          <w:rtl/>
        </w:rPr>
        <w:fldChar w:fldCharType="end"/>
      </w:r>
      <w:r>
        <w:rPr>
          <w:rFonts w:hint="cs"/>
          <w:rtl/>
        </w:rPr>
        <w:t xml:space="preserve">: </w:t>
      </w:r>
      <w:r w:rsidR="005D28DA">
        <w:rPr>
          <w:rFonts w:hint="cs"/>
          <w:rtl/>
          <w:lang w:bidi="fa-IR"/>
        </w:rPr>
        <w:t>درختواره مقالات</w:t>
      </w:r>
      <w:bookmarkEnd w:id="334"/>
      <w:bookmarkEnd w:id="335"/>
    </w:p>
    <w:p w:rsidR="001943CA" w:rsidRPr="00056FFE" w:rsidRDefault="001943CA" w:rsidP="00954B06">
      <w:pPr>
        <w:pStyle w:val="Heading2"/>
        <w:numPr>
          <w:ilvl w:val="1"/>
          <w:numId w:val="29"/>
        </w:numPr>
        <w:ind w:left="0" w:firstLine="0"/>
        <w:rPr>
          <w:rtl/>
        </w:rPr>
      </w:pPr>
      <w:bookmarkStart w:id="336" w:name="_Toc408588797"/>
      <w:bookmarkStart w:id="337" w:name="_Toc408588873"/>
      <w:bookmarkStart w:id="338" w:name="_Toc408608944"/>
      <w:bookmarkStart w:id="339" w:name="_Toc409469347"/>
      <w:bookmarkStart w:id="340" w:name="_Toc409469653"/>
      <w:r w:rsidRPr="00056FFE">
        <w:rPr>
          <w:rFonts w:hint="cs"/>
          <w:rtl/>
        </w:rPr>
        <w:t>فرمالیسم</w:t>
      </w:r>
      <w:bookmarkEnd w:id="336"/>
      <w:bookmarkEnd w:id="337"/>
      <w:bookmarkEnd w:id="338"/>
      <w:bookmarkEnd w:id="339"/>
      <w:bookmarkEnd w:id="340"/>
    </w:p>
    <w:p w:rsidR="001943CA" w:rsidRPr="00056FFE" w:rsidRDefault="001943CA" w:rsidP="00FD4B3D">
      <w:pPr>
        <w:tabs>
          <w:tab w:val="right" w:pos="540"/>
        </w:tabs>
        <w:rPr>
          <w:rtl/>
        </w:rPr>
      </w:pPr>
      <w:r w:rsidRPr="00056FFE">
        <w:rPr>
          <w:rFonts w:hint="cs"/>
          <w:rtl/>
        </w:rPr>
        <w:t xml:space="preserve">دو دستور العمل جداگانه برای </w:t>
      </w:r>
      <w:r w:rsidRPr="00056FFE">
        <w:t>FSM</w:t>
      </w:r>
      <w:r w:rsidRPr="00056FFE">
        <w:rPr>
          <w:rFonts w:hint="cs"/>
          <w:rtl/>
        </w:rPr>
        <w:t xml:space="preserve"> وجود دارد: (</w:t>
      </w:r>
      <w:r w:rsidRPr="00056FFE">
        <w:t>i</w:t>
      </w:r>
      <w:r w:rsidRPr="00056FFE">
        <w:rPr>
          <w:rFonts w:hint="cs"/>
          <w:rtl/>
        </w:rPr>
        <w:t xml:space="preserve">) </w:t>
      </w:r>
      <w:r w:rsidRPr="00056FFE">
        <w:t>FSM</w:t>
      </w:r>
      <w:r w:rsidRPr="00056FFE">
        <w:rPr>
          <w:rFonts w:hint="cs"/>
          <w:rtl/>
        </w:rPr>
        <w:t xml:space="preserve"> بر مبنای فعالیت گراف و (</w:t>
      </w:r>
      <w:r w:rsidRPr="00056FFE">
        <w:t>ii</w:t>
      </w:r>
      <w:r w:rsidRPr="00056FFE">
        <w:rPr>
          <w:rFonts w:hint="cs"/>
          <w:rtl/>
        </w:rPr>
        <w:t xml:space="preserve">) </w:t>
      </w:r>
      <w:r w:rsidRPr="00056FFE">
        <w:t>FSM</w:t>
      </w:r>
      <w:r w:rsidRPr="00056FFE">
        <w:rPr>
          <w:rFonts w:hint="cs"/>
          <w:rtl/>
        </w:rPr>
        <w:t xml:space="preserve"> بر مبنای گراف مجزا. در </w:t>
      </w:r>
      <w:r w:rsidRPr="00056FFE">
        <w:t>FSM</w:t>
      </w:r>
      <w:r w:rsidRPr="00056FFE">
        <w:rPr>
          <w:rFonts w:hint="cs"/>
          <w:rtl/>
        </w:rPr>
        <w:t xml:space="preserve"> بر مبنای فعالیت (روابط متقابل) گراف، داده های ورودی شامل مجموعه ای از گراف های متوسط به نام فعالیت (</w:t>
      </w:r>
      <w:r w:rsidRPr="00056FFE">
        <w:t>Transaction</w:t>
      </w:r>
      <w:r w:rsidRPr="00056FFE">
        <w:rPr>
          <w:rFonts w:hint="cs"/>
          <w:rtl/>
        </w:rPr>
        <w:t xml:space="preserve">) است. توجه داشته باشید که واژه "فعالیت" از حوزه استخراج قواعد مرتبط وام گرفته شده است. در </w:t>
      </w:r>
      <w:r w:rsidRPr="00056FFE">
        <w:t>FSM</w:t>
      </w:r>
      <w:r w:rsidRPr="00056FFE">
        <w:rPr>
          <w:rFonts w:hint="cs"/>
          <w:rtl/>
        </w:rPr>
        <w:t xml:space="preserve"> بر مبنای گراف مجزا، داده های ورودی، به گونه ای که از نام الگوریتم مشخص است، شامل یک گراف بسیار بزرگ است.</w:t>
      </w:r>
    </w:p>
    <w:p w:rsidR="001943CA" w:rsidRPr="00056FFE" w:rsidRDefault="001943CA" w:rsidP="00F15F0F">
      <w:pPr>
        <w:tabs>
          <w:tab w:val="right" w:pos="540"/>
        </w:tabs>
        <w:rPr>
          <w:rtl/>
        </w:rPr>
      </w:pPr>
      <w:r w:rsidRPr="00056FFE">
        <w:rPr>
          <w:rFonts w:hint="cs"/>
          <w:rtl/>
        </w:rPr>
        <w:t xml:space="preserve">زیر گراف </w:t>
      </w:r>
      <w:r w:rsidRPr="00056FFE">
        <w:t>g</w:t>
      </w:r>
      <w:r w:rsidRPr="00056FFE">
        <w:rPr>
          <w:rFonts w:hint="cs"/>
          <w:rtl/>
        </w:rPr>
        <w:t xml:space="preserve"> پرتکرار در نظر گرفته می شود اگر احتمال پیشامد بیشتر از مقدار آستانه از پیش تعیین شده باشد. احتمال پیشامد برای یک زیر گراف معمولاً به عنوان پشتیبانی آن تعریف می شود، و پیرو آن آستانه به عنوان آستانه پشتیبانی تعریف می شود. پشتیبانی </w:t>
      </w:r>
      <w:r w:rsidRPr="00056FFE">
        <w:t>g</w:t>
      </w:r>
      <w:r w:rsidRPr="00056FFE">
        <w:rPr>
          <w:rFonts w:hint="cs"/>
          <w:rtl/>
        </w:rPr>
        <w:t xml:space="preserve"> ممکن است با استفاده از شمارش فعالیت ـ محور یا شمارش پیشامد ـ محور محاسبه شود. شمارش فعالیت ـ محور فقط برای </w:t>
      </w:r>
      <w:r w:rsidRPr="00056FFE">
        <w:t>FSM</w:t>
      </w:r>
      <w:r w:rsidRPr="00056FFE">
        <w:rPr>
          <w:rFonts w:hint="cs"/>
          <w:rtl/>
        </w:rPr>
        <w:t xml:space="preserve"> فعالیت ـ محور قابل اجراست در حالی</w:t>
      </w:r>
      <w:r w:rsidR="00FD4B3D">
        <w:rPr>
          <w:rFonts w:hint="cs"/>
          <w:rtl/>
        </w:rPr>
        <w:t xml:space="preserve"> </w:t>
      </w:r>
      <w:r w:rsidRPr="00056FFE">
        <w:rPr>
          <w:rFonts w:hint="cs"/>
          <w:rtl/>
        </w:rPr>
        <w:t xml:space="preserve">که شمارش پیشامد ـ محور برای هر دو مورد قابل اجراست. با این وجود، شمارش پیشامد ـ محور به طور معمول با </w:t>
      </w:r>
      <w:r w:rsidRPr="00056FFE">
        <w:t>FSM</w:t>
      </w:r>
      <w:r w:rsidRPr="00056FFE">
        <w:rPr>
          <w:rFonts w:hint="cs"/>
          <w:rtl/>
        </w:rPr>
        <w:t xml:space="preserve"> بر مبنای گراف مجزا مورد استفاده قرار می گیرد.</w:t>
      </w:r>
    </w:p>
    <w:p w:rsidR="001943CA" w:rsidRPr="00056FFE" w:rsidRDefault="001943CA" w:rsidP="00F15F0F">
      <w:pPr>
        <w:tabs>
          <w:tab w:val="right" w:pos="540"/>
        </w:tabs>
        <w:rPr>
          <w:rtl/>
        </w:rPr>
      </w:pPr>
      <w:r w:rsidRPr="00056FFE">
        <w:rPr>
          <w:rFonts w:hint="cs"/>
          <w:rtl/>
        </w:rPr>
        <w:t xml:space="preserve">در شمارش فعالیت ـ محور، پشتیبانی با توجه به تعداد فعالیت هایی که </w:t>
      </w:r>
      <w:r w:rsidRPr="00056FFE">
        <w:t>g</w:t>
      </w:r>
      <w:r w:rsidRPr="00056FFE">
        <w:rPr>
          <w:rFonts w:hint="cs"/>
          <w:rtl/>
        </w:rPr>
        <w:t xml:space="preserve"> در آن</w:t>
      </w:r>
      <w:r w:rsidR="00FD4B3D">
        <w:rPr>
          <w:rFonts w:hint="cs"/>
          <w:rtl/>
        </w:rPr>
        <w:t xml:space="preserve"> ها وجود دارد تعریف می شود.</w:t>
      </w:r>
      <w:r w:rsidRPr="00056FFE">
        <w:rPr>
          <w:rFonts w:hint="cs"/>
          <w:rtl/>
        </w:rPr>
        <w:t xml:space="preserve"> هر شمارش فارغ از اینکه </w:t>
      </w:r>
      <w:r w:rsidRPr="00056FFE">
        <w:t>g</w:t>
      </w:r>
      <w:r w:rsidRPr="00056FFE">
        <w:rPr>
          <w:rFonts w:hint="cs"/>
          <w:rtl/>
        </w:rPr>
        <w:t xml:space="preserve"> یک</w:t>
      </w:r>
      <w:r w:rsidR="00FD4B3D">
        <w:rPr>
          <w:rFonts w:hint="cs"/>
          <w:rtl/>
        </w:rPr>
        <w:t xml:space="preserve"> </w:t>
      </w:r>
      <w:r w:rsidRPr="00056FFE">
        <w:rPr>
          <w:rFonts w:hint="cs"/>
          <w:rtl/>
        </w:rPr>
        <w:t>بار یا بیشتر از یک</w:t>
      </w:r>
      <w:r w:rsidR="00FD4B3D">
        <w:rPr>
          <w:rFonts w:hint="cs"/>
          <w:rtl/>
        </w:rPr>
        <w:t xml:space="preserve"> </w:t>
      </w:r>
      <w:r w:rsidRPr="00056FFE">
        <w:rPr>
          <w:rFonts w:hint="cs"/>
          <w:rtl/>
        </w:rPr>
        <w:t xml:space="preserve">بار در یک فعالیت خاص اتفاق می افتد، صورت می گیرد. به همین خاطر، پایگاه داده های </w:t>
      </w:r>
      <m:oMath>
        <m:r>
          <w:rPr>
            <w:rFonts w:ascii="Cambria Math" w:hAnsi="Cambria Math"/>
          </w:rPr>
          <m:t>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e>
        </m:d>
      </m:oMath>
      <w:r w:rsidRPr="00056FFE">
        <w:rPr>
          <w:rFonts w:hint="cs"/>
          <w:rtl/>
        </w:rPr>
        <w:t xml:space="preserve"> شامل مجموعه ای از فعالیت های گراف و آستانه پشتبانی </w:t>
      </w:r>
      <m:oMath>
        <m:r>
          <w:rPr>
            <w:rFonts w:ascii="Cambria Math" w:hAnsi="Cambria Math"/>
          </w:rPr>
          <m:t>σ=</m:t>
        </m:r>
        <m:d>
          <m:dPr>
            <m:ctrlPr>
              <w:rPr>
                <w:rFonts w:ascii="Cambria Math" w:hAnsi="Cambria Math"/>
                <w:i/>
              </w:rPr>
            </m:ctrlPr>
          </m:dPr>
          <m:e>
            <m:r>
              <w:rPr>
                <w:rFonts w:ascii="Cambria Math" w:hAnsi="Cambria Math"/>
              </w:rPr>
              <m:t>0&lt;σ⊆1</m:t>
            </m:r>
          </m:e>
        </m:d>
      </m:oMath>
      <w:r w:rsidRPr="00056FFE">
        <w:rPr>
          <w:rFonts w:hint="cs"/>
          <w:rtl/>
        </w:rPr>
        <w:t xml:space="preserve"> داده می شود؛ سپس مجموعه ای از فعالیت های گراف که در آن زیر گراف </w:t>
      </w:r>
      <w:r w:rsidRPr="00056FFE">
        <w:t>g</w:t>
      </w:r>
      <w:r w:rsidRPr="00056FFE">
        <w:rPr>
          <w:rFonts w:hint="cs"/>
          <w:rtl/>
        </w:rPr>
        <w:t xml:space="preserve"> وجود دارد بر اساس </w:t>
      </w:r>
      <m:oMath>
        <m:r>
          <w:rPr>
            <w:rFonts w:ascii="Cambria Math" w:hAnsi="Cambria Math"/>
          </w:rPr>
          <m:t>σ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i</m:t>
                </m:r>
              </m:sub>
            </m:sSub>
          </m:e>
        </m:d>
      </m:oMath>
      <w:r w:rsidRPr="00056FFE">
        <w:rPr>
          <w:rFonts w:hint="cs"/>
          <w:rtl/>
        </w:rPr>
        <w:t xml:space="preserve"> تعریف می شود. بنابر این، پشتیبانی </w:t>
      </w:r>
      <w:r w:rsidRPr="00056FFE">
        <w:t>g</w:t>
      </w:r>
      <w:r w:rsidRPr="00056FFE">
        <w:rPr>
          <w:rFonts w:hint="cs"/>
          <w:rtl/>
        </w:rPr>
        <w:t xml:space="preserve"> به صورت زیر تعیین می شود: </w:t>
      </w:r>
    </w:p>
    <w:p w:rsidR="00FD4B3D" w:rsidRDefault="00FD4B3D" w:rsidP="00FD4B3D">
      <w:pPr>
        <w:pStyle w:val="a9"/>
      </w:pPr>
      <w:r>
        <w:rPr>
          <w:rFonts w:hint="cs"/>
          <w:rtl/>
        </w:rPr>
        <w:t>معادله</w:t>
      </w:r>
      <w:r>
        <w:rPr>
          <w:rtl/>
        </w:rPr>
        <w:t xml:space="preserve"> </w:t>
      </w:r>
      <w:r>
        <w:rPr>
          <w:rtl/>
        </w:rPr>
        <w:fldChar w:fldCharType="begin"/>
      </w:r>
      <w:r>
        <w:rPr>
          <w:rtl/>
        </w:rPr>
        <w:instrText xml:space="preserve"> </w:instrText>
      </w:r>
      <w:r>
        <w:instrText>SEQ</w:instrText>
      </w:r>
      <w:r>
        <w:rPr>
          <w:rtl/>
        </w:rPr>
        <w:instrText xml:space="preserve"> </w:instrText>
      </w:r>
      <w:r>
        <w:instrText>Equation \* ARABIC</w:instrText>
      </w:r>
      <w:r>
        <w:rPr>
          <w:rtl/>
        </w:rPr>
        <w:instrText xml:space="preserve"> </w:instrText>
      </w:r>
      <w:r>
        <w:rPr>
          <w:rtl/>
        </w:rPr>
        <w:fldChar w:fldCharType="separate"/>
      </w:r>
      <w:r w:rsidR="00607008">
        <w:rPr>
          <w:noProof/>
          <w:rtl/>
        </w:rPr>
        <w:t>3</w:t>
      </w:r>
      <w:r>
        <w:rPr>
          <w:rtl/>
        </w:rPr>
        <w:fldChar w:fldCharType="end"/>
      </w:r>
    </w:p>
    <w:p w:rsidR="001943CA" w:rsidRPr="00056FFE" w:rsidRDefault="001943CA" w:rsidP="00F15F0F">
      <w:pPr>
        <w:tabs>
          <w:tab w:val="right" w:pos="540"/>
        </w:tabs>
        <w:rPr>
          <w:rtl/>
        </w:rPr>
      </w:pPr>
      <m:oMathPara>
        <m:oMath>
          <m:r>
            <w:rPr>
              <w:rFonts w:ascii="Cambria Math" w:hAnsi="Cambria Math"/>
            </w:rPr>
            <m:t>SUP g=</m:t>
          </m:r>
          <m:d>
            <m:dPr>
              <m:begChr m:val="|"/>
              <m:endChr m:val="|"/>
              <m:ctrlPr>
                <w:rPr>
                  <w:rFonts w:ascii="Cambria Math" w:hAnsi="Cambria Math"/>
                  <w:i/>
                </w:rPr>
              </m:ctrlPr>
            </m:dPr>
            <m:e>
              <m:r>
                <w:rPr>
                  <w:rFonts w:ascii="Cambria Math" w:hAnsi="Cambria Math"/>
                </w:rPr>
                <m:t>σg(g)</m:t>
              </m:r>
            </m:e>
          </m:d>
          <m:r>
            <w:rPr>
              <w:rFonts w:ascii="Cambria Math" w:hAnsi="Cambria Math"/>
            </w:rPr>
            <m:t>/T</m:t>
          </m:r>
        </m:oMath>
      </m:oMathPara>
    </w:p>
    <w:p w:rsidR="001943CA" w:rsidRPr="00056FFE" w:rsidRDefault="001943CA" w:rsidP="00F15F0F">
      <w:pPr>
        <w:tabs>
          <w:tab w:val="right" w:pos="540"/>
        </w:tabs>
        <w:rPr>
          <w:rFonts w:eastAsiaTheme="minorEastAsia"/>
          <w:rtl/>
        </w:rPr>
      </w:pPr>
      <w:r w:rsidRPr="00056FFE">
        <w:rPr>
          <w:rFonts w:hint="cs"/>
          <w:rtl/>
        </w:rPr>
        <w:t xml:space="preserve">که </w:t>
      </w:r>
      <m:oMath>
        <m:d>
          <m:dPr>
            <m:begChr m:val="|"/>
            <m:endChr m:val="|"/>
            <m:ctrlPr>
              <w:rPr>
                <w:rFonts w:ascii="Cambria Math" w:hAnsi="Cambria Math"/>
                <w:i/>
              </w:rPr>
            </m:ctrlPr>
          </m:dPr>
          <m:e>
            <m:r>
              <w:rPr>
                <w:rFonts w:ascii="Cambria Math" w:hAnsi="Cambria Math"/>
              </w:rPr>
              <m:t>σg(g)</m:t>
            </m:r>
          </m:e>
        </m:d>
      </m:oMath>
      <w:r w:rsidRPr="00056FFE">
        <w:rPr>
          <w:rFonts w:hint="cs"/>
          <w:rtl/>
        </w:rPr>
        <w:t xml:space="preserve"> بیانگر مقدار </w:t>
      </w:r>
      <m:oMath>
        <m:r>
          <w:rPr>
            <w:rFonts w:ascii="Cambria Math" w:hAnsi="Cambria Math"/>
          </w:rPr>
          <m:t>σg(g)</m:t>
        </m:r>
      </m:oMath>
      <w:r w:rsidRPr="00056FFE">
        <w:rPr>
          <w:rFonts w:eastAsiaTheme="minorEastAsia" w:hint="cs"/>
          <w:rtl/>
        </w:rPr>
        <w:t xml:space="preserve"> و </w:t>
      </w:r>
      <w:r w:rsidRPr="00056FFE">
        <w:rPr>
          <w:rFonts w:eastAsiaTheme="minorEastAsia"/>
        </w:rPr>
        <w:t>T</w:t>
      </w:r>
      <w:r w:rsidRPr="00056FFE">
        <w:rPr>
          <w:rFonts w:eastAsiaTheme="minorEastAsia" w:hint="cs"/>
          <w:rtl/>
        </w:rPr>
        <w:t xml:space="preserve"> بیانگر تعداد گراف های موجود در </w:t>
      </w:r>
      <w:r w:rsidRPr="00056FFE">
        <w:rPr>
          <w:rFonts w:eastAsiaTheme="minorEastAsia"/>
        </w:rPr>
        <w:t>G</w:t>
      </w:r>
      <w:r w:rsidRPr="00056FFE">
        <w:rPr>
          <w:rFonts w:eastAsiaTheme="minorEastAsia" w:hint="cs"/>
          <w:rtl/>
        </w:rPr>
        <w:t xml:space="preserve"> است. بر این اساس، </w:t>
      </w:r>
      <w:r w:rsidRPr="00056FFE">
        <w:rPr>
          <w:rFonts w:eastAsiaTheme="minorEastAsia"/>
        </w:rPr>
        <w:t>g</w:t>
      </w:r>
      <w:r w:rsidRPr="00056FFE">
        <w:rPr>
          <w:rFonts w:eastAsiaTheme="minorEastAsia" w:hint="cs"/>
          <w:rtl/>
        </w:rPr>
        <w:t xml:space="preserve"> پرتکرار خواهد بود اگر و تنها اگر </w:t>
      </w:r>
      <m:oMath>
        <m:r>
          <w:rPr>
            <w:rFonts w:ascii="Cambria Math" w:hAnsi="Cambria Math"/>
          </w:rPr>
          <m:t>SUPg</m:t>
        </m:r>
        <m:d>
          <m:dPr>
            <m:ctrlPr>
              <w:rPr>
                <w:rFonts w:ascii="Cambria Math" w:hAnsi="Cambria Math"/>
                <w:i/>
              </w:rPr>
            </m:ctrlPr>
          </m:dPr>
          <m:e>
            <m:r>
              <w:rPr>
                <w:rFonts w:ascii="Cambria Math" w:hAnsi="Cambria Math"/>
              </w:rPr>
              <m:t>g</m:t>
            </m:r>
          </m:e>
        </m:d>
        <m:r>
          <w:rPr>
            <w:rFonts w:ascii="Cambria Math" w:hAnsi="Cambria Math"/>
          </w:rPr>
          <m:t>≥σ</m:t>
        </m:r>
      </m:oMath>
      <w:r w:rsidRPr="00056FFE">
        <w:rPr>
          <w:rFonts w:eastAsiaTheme="minorEastAsia" w:hint="cs"/>
          <w:rtl/>
        </w:rPr>
        <w:t xml:space="preserve">. در شمارش پیشامد ـ محور به راحتی تعداد پیشامد </w:t>
      </w:r>
      <w:r w:rsidRPr="00056FFE">
        <w:rPr>
          <w:rFonts w:eastAsiaTheme="minorEastAsia"/>
        </w:rPr>
        <w:t>g</w:t>
      </w:r>
      <w:r w:rsidRPr="00056FFE">
        <w:rPr>
          <w:rFonts w:eastAsiaTheme="minorEastAsia" w:hint="cs"/>
          <w:rtl/>
        </w:rPr>
        <w:t xml:space="preserve"> در مجموعه ورودی ها را محاسبه می کنیم.</w:t>
      </w:r>
    </w:p>
    <w:p w:rsidR="001943CA" w:rsidRPr="00FC4973" w:rsidRDefault="001943CA" w:rsidP="007F44B0">
      <w:pPr>
        <w:tabs>
          <w:tab w:val="right" w:pos="540"/>
        </w:tabs>
        <w:rPr>
          <w:rtl/>
        </w:rPr>
      </w:pPr>
      <w:r w:rsidRPr="00056FFE">
        <w:rPr>
          <w:rFonts w:eastAsiaTheme="minorEastAsia" w:hint="cs"/>
          <w:rtl/>
        </w:rPr>
        <w:t>شمارش فعالیت ـ محور دارای این امتیاز است که ویژگی اسنداد نزولی (</w:t>
      </w:r>
      <w:r w:rsidRPr="00056FFE">
        <w:rPr>
          <w:rFonts w:eastAsiaTheme="minorEastAsia"/>
        </w:rPr>
        <w:t>DCP</w:t>
      </w:r>
      <w:r w:rsidRPr="00056FFE">
        <w:rPr>
          <w:rFonts w:eastAsiaTheme="minorEastAsia" w:hint="cs"/>
          <w:rtl/>
        </w:rPr>
        <w:t>) را می توان برای کاهش چشمگیر</w:t>
      </w:r>
      <w:r w:rsidRPr="00056FFE">
        <w:rPr>
          <w:rFonts w:hint="cs"/>
          <w:rtl/>
        </w:rPr>
        <w:t xml:space="preserve"> محاسبات جاری همراه با ایجاد داوطلب در </w:t>
      </w:r>
      <w:r w:rsidRPr="00056FFE">
        <w:t>FSM</w:t>
      </w:r>
      <w:r w:rsidRPr="00056FFE">
        <w:rPr>
          <w:rFonts w:hint="cs"/>
          <w:rtl/>
        </w:rPr>
        <w:t xml:space="preserve"> به کار گرفت. در شمارش پیشامد ـ محور، می بایست یک مقیاس فراوانی جایگزین که ویژگی </w:t>
      </w:r>
      <w:r w:rsidRPr="00056FFE">
        <w:t>DC</w:t>
      </w:r>
      <w:r w:rsidRPr="00056FFE">
        <w:rPr>
          <w:rFonts w:hint="cs"/>
          <w:rtl/>
        </w:rPr>
        <w:t xml:space="preserve"> را حفظ می کند تثبیت شود، یا روش های اکتشافی برای کاهش هزینه های محاسبات می بایست اتخاذ شود. انواع گوناگونی از مقیاس های پشتیبانی وجود دارد </w:t>
      </w:r>
      <w:r w:rsidR="00EB6DB8">
        <w:rPr>
          <w:rtl/>
        </w:rPr>
        <w:fldChar w:fldCharType="begin">
          <w:fldData xml:space="preserve">PEVuZE5vdGU+PENpdGU+PEF1dGhvcj5LdXJhbW9jaGk8L0F1dGhvcj48WWVhcj4yMDA1PC9ZZWFy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</w:fldData>
        </w:fldChar>
      </w:r>
      <w:r w:rsidR="00EB6DB8">
        <w:rPr>
          <w:rtl/>
        </w:rPr>
        <w:instrText xml:space="preserve"> </w:instrText>
      </w:r>
      <w:r w:rsidR="00EB6DB8">
        <w:instrText>ADDIN EN.CITE</w:instrText>
      </w:r>
      <w:r w:rsidR="00EB6DB8">
        <w:rPr>
          <w:rtl/>
        </w:rPr>
        <w:instrText xml:space="preserve"> </w:instrText>
      </w:r>
      <w:r w:rsidR="00EB6DB8">
        <w:rPr>
          <w:rtl/>
        </w:rPr>
        <w:fldChar w:fldCharType="begin">
          <w:fldData xml:space="preserve">PEVuZE5vdGU+PENpdGU+PEF1dGhvcj5LdXJhbW9jaGk8L0F1dGhvcj48WWVhcj4yMDA1PC9ZZWFy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</w:fldData>
        </w:fldChar>
      </w:r>
      <w:r w:rsidR="00EB6DB8">
        <w:rPr>
          <w:rtl/>
        </w:rPr>
        <w:instrText xml:space="preserve"> </w:instrText>
      </w:r>
      <w:r w:rsidR="00EB6DB8">
        <w:instrText>ADDIN EN.CITE.DATA</w:instrText>
      </w:r>
      <w:r w:rsidR="00EB6DB8">
        <w:rPr>
          <w:rtl/>
        </w:rPr>
        <w:instrText xml:space="preserve"> </w:instrText>
      </w:r>
      <w:r w:rsidR="00EB6DB8">
        <w:rPr>
          <w:rtl/>
        </w:rPr>
      </w:r>
      <w:r w:rsidR="00EB6DB8">
        <w:rPr>
          <w:rtl/>
        </w:rPr>
        <w:fldChar w:fldCharType="end"/>
      </w:r>
      <w:r w:rsidR="00EB6DB8">
        <w:rPr>
          <w:rtl/>
        </w:rPr>
      </w:r>
      <w:r w:rsidR="00EB6DB8">
        <w:rPr>
          <w:rtl/>
        </w:rPr>
        <w:fldChar w:fldCharType="separate"/>
      </w:r>
      <w:r w:rsidR="00EB6DB8">
        <w:rPr>
          <w:noProof/>
          <w:rtl/>
        </w:rPr>
        <w:t>[</w:t>
      </w:r>
      <w:hyperlink w:anchor="_ENREF_63" w:tooltip="Kuramochi, 2005 #122" w:history="1">
        <w:r w:rsidR="007F44B0">
          <w:rPr>
            <w:noProof/>
            <w:rtl/>
          </w:rPr>
          <w:t>63</w:t>
        </w:r>
      </w:hyperlink>
      <w:r w:rsidR="00EB6DB8">
        <w:rPr>
          <w:noProof/>
          <w:rtl/>
        </w:rPr>
        <w:t xml:space="preserve">, </w:t>
      </w:r>
      <w:hyperlink w:anchor="_ENREF_118" w:tooltip="Vanetik, 2006 #178" w:history="1">
        <w:r w:rsidR="007F44B0">
          <w:rPr>
            <w:noProof/>
            <w:rtl/>
          </w:rPr>
          <w:t>118</w:t>
        </w:r>
      </w:hyperlink>
      <w:r w:rsidR="00EB6DB8">
        <w:rPr>
          <w:noProof/>
          <w:rtl/>
        </w:rPr>
        <w:t>]</w:t>
      </w:r>
      <w:r w:rsidR="00EB6DB8">
        <w:rPr>
          <w:rtl/>
        </w:rPr>
        <w:fldChar w:fldCharType="end"/>
      </w:r>
      <w:r w:rsidR="00EB6DB8">
        <w:rPr>
          <w:rFonts w:hint="cs"/>
          <w:rtl/>
        </w:rPr>
        <w:t xml:space="preserve"> </w:t>
      </w:r>
      <w:r w:rsidRPr="00056FFE">
        <w:rPr>
          <w:rFonts w:hint="cs"/>
          <w:rtl/>
        </w:rPr>
        <w:t xml:space="preserve">که ممکن است برای </w:t>
      </w:r>
      <w:r w:rsidRPr="00056FFE">
        <w:t>FSM</w:t>
      </w:r>
      <w:r w:rsidR="00FD4B3D">
        <w:rPr>
          <w:rFonts w:hint="cs"/>
          <w:rtl/>
        </w:rPr>
        <w:t xml:space="preserve"> بر مبنای گراف مجزا اعمال شود.</w:t>
      </w:r>
    </w:p>
    <w:p w:rsidR="001943CA" w:rsidRPr="00056FFE" w:rsidRDefault="001943CA" w:rsidP="00954B06">
      <w:pPr>
        <w:pStyle w:val="Heading2"/>
        <w:numPr>
          <w:ilvl w:val="1"/>
          <w:numId w:val="29"/>
        </w:numPr>
        <w:ind w:left="0" w:firstLine="0"/>
        <w:rPr>
          <w:rFonts w:eastAsiaTheme="minorEastAsia"/>
          <w:rtl/>
        </w:rPr>
      </w:pPr>
      <w:bookmarkStart w:id="341" w:name="_Toc408588798"/>
      <w:bookmarkStart w:id="342" w:name="_Toc408588874"/>
      <w:bookmarkStart w:id="343" w:name="_Toc408608945"/>
      <w:bookmarkStart w:id="344" w:name="_Toc409469348"/>
      <w:bookmarkStart w:id="345" w:name="_Toc409469654"/>
      <w:r w:rsidRPr="00056FFE">
        <w:rPr>
          <w:rFonts w:eastAsiaTheme="minorEastAsia" w:hint="cs"/>
          <w:rtl/>
        </w:rPr>
        <w:t xml:space="preserve">ارزیابی </w:t>
      </w:r>
      <w:r w:rsidRPr="00056FFE">
        <w:rPr>
          <w:rFonts w:eastAsiaTheme="minorEastAsia"/>
        </w:rPr>
        <w:t>FSM</w:t>
      </w:r>
      <w:bookmarkEnd w:id="341"/>
      <w:bookmarkEnd w:id="342"/>
      <w:bookmarkEnd w:id="343"/>
      <w:bookmarkEnd w:id="344"/>
      <w:bookmarkEnd w:id="345"/>
      <w:r w:rsidRPr="00056FFE">
        <w:rPr>
          <w:rFonts w:eastAsiaTheme="minorEastAsia" w:hint="cs"/>
          <w:rtl/>
        </w:rPr>
        <w:t xml:space="preserve"> </w:t>
      </w:r>
    </w:p>
    <w:p w:rsidR="001943CA" w:rsidRPr="00056FFE" w:rsidRDefault="001943CA" w:rsidP="00EB6DB8">
      <w:pPr>
        <w:tabs>
          <w:tab w:val="right" w:pos="540"/>
        </w:tabs>
        <w:rPr>
          <w:rFonts w:eastAsiaTheme="minorEastAsia"/>
          <w:i/>
          <w:rtl/>
        </w:rPr>
      </w:pPr>
      <w:r w:rsidRPr="00056FFE">
        <w:rPr>
          <w:rFonts w:eastAsiaTheme="minorEastAsia" w:hint="cs"/>
          <w:i/>
          <w:rtl/>
        </w:rPr>
        <w:t xml:space="preserve">این بخش یک ارزیابی کلی از فرآیند </w:t>
      </w:r>
      <w:r w:rsidRPr="00056FFE">
        <w:rPr>
          <w:rFonts w:eastAsiaTheme="minorEastAsia"/>
          <w:i/>
        </w:rPr>
        <w:t>FSM</w:t>
      </w:r>
      <w:r w:rsidRPr="00056FFE">
        <w:rPr>
          <w:rFonts w:eastAsiaTheme="minorEastAsia" w:hint="cs"/>
          <w:i/>
          <w:rtl/>
        </w:rPr>
        <w:t xml:space="preserve"> (استخراج زیر گراف های پرتکرار) ارائه می دهد. این نکته به طور گسترده ای پذیرفته شده است که تکنیک های </w:t>
      </w:r>
      <w:r w:rsidRPr="00056FFE">
        <w:rPr>
          <w:rFonts w:eastAsiaTheme="minorEastAsia"/>
          <w:i/>
        </w:rPr>
        <w:t>FMS</w:t>
      </w:r>
      <w:r w:rsidRPr="00056FFE">
        <w:rPr>
          <w:rFonts w:eastAsiaTheme="minorEastAsia" w:hint="cs"/>
          <w:i/>
          <w:rtl/>
        </w:rPr>
        <w:t xml:space="preserve"> را می</w:t>
      </w:r>
      <w:r w:rsidR="00EB6DB8">
        <w:rPr>
          <w:rFonts w:eastAsiaTheme="minorEastAsia" w:hint="cs"/>
          <w:i/>
          <w:rtl/>
        </w:rPr>
        <w:t xml:space="preserve"> </w:t>
      </w:r>
      <w:r w:rsidRPr="00056FFE">
        <w:rPr>
          <w:rFonts w:eastAsiaTheme="minorEastAsia" w:hint="cs"/>
          <w:i/>
          <w:rtl/>
        </w:rPr>
        <w:t>توان به دو دسته تقسیم کرد. (</w:t>
      </w:r>
      <w:r w:rsidRPr="00056FFE">
        <w:rPr>
          <w:rFonts w:eastAsiaTheme="minorEastAsia"/>
          <w:i/>
        </w:rPr>
        <w:t>i</w:t>
      </w:r>
      <w:r w:rsidRPr="00056FFE">
        <w:rPr>
          <w:rFonts w:eastAsiaTheme="minorEastAsia" w:hint="cs"/>
          <w:i/>
          <w:rtl/>
        </w:rPr>
        <w:t>) رویکردهای آپریوری ـ محور (بر مبنای آپریوری) و، (</w:t>
      </w:r>
      <w:r w:rsidRPr="00056FFE">
        <w:rPr>
          <w:rFonts w:eastAsiaTheme="minorEastAsia"/>
          <w:i/>
        </w:rPr>
        <w:t>ii</w:t>
      </w:r>
      <w:r w:rsidRPr="00056FFE">
        <w:rPr>
          <w:rFonts w:eastAsiaTheme="minorEastAsia" w:hint="cs"/>
          <w:i/>
          <w:rtl/>
        </w:rPr>
        <w:t>) رویکردهای تعمیمی الگو. این دو دسته از لحاظ ماهیتی به نمونه های یافت شده در استخراج قوانین وابسته (</w:t>
      </w:r>
      <w:r w:rsidRPr="00056FFE">
        <w:rPr>
          <w:rFonts w:eastAsiaTheme="minorEastAsia"/>
          <w:i/>
        </w:rPr>
        <w:t>ARM</w:t>
      </w:r>
      <w:r w:rsidRPr="00056FFE">
        <w:rPr>
          <w:rFonts w:eastAsiaTheme="minorEastAsia" w:hint="cs"/>
          <w:i/>
          <w:rtl/>
        </w:rPr>
        <w:t xml:space="preserve">)، یعنی </w:t>
      </w:r>
      <w:r w:rsidR="00EB6DB8">
        <w:rPr>
          <w:rFonts w:eastAsiaTheme="minorEastAsia" w:hint="cs"/>
          <w:i/>
          <w:rtl/>
        </w:rPr>
        <w:lastRenderedPageBreak/>
        <w:t>الگوریتم آپریوری</w:t>
      </w:r>
      <w:r w:rsidRPr="00056FFE">
        <w:rPr>
          <w:rFonts w:eastAsiaTheme="minorEastAsia" w:hint="cs"/>
          <w:i/>
          <w:rtl/>
        </w:rPr>
        <w:t xml:space="preserve"> و الگوریتم تعمیم </w:t>
      </w:r>
      <w:r w:rsidRPr="00056FFE">
        <w:rPr>
          <w:rFonts w:eastAsiaTheme="minorEastAsia"/>
          <w:i/>
        </w:rPr>
        <w:t>FP</w:t>
      </w:r>
      <w:r w:rsidRPr="00056FFE">
        <w:rPr>
          <w:rFonts w:eastAsiaTheme="minorEastAsia" w:hint="cs"/>
          <w:i/>
          <w:rtl/>
        </w:rPr>
        <w:t xml:space="preserve"> (الگوی پرتکرار) شباهت دارد</w:t>
      </w:r>
      <w:r w:rsidR="00EB6DB8">
        <w:rPr>
          <w:rFonts w:eastAsiaTheme="minorEastAsia" w:hint="cs"/>
          <w:i/>
          <w:rtl/>
        </w:rPr>
        <w:t>.</w:t>
      </w:r>
      <w:r w:rsidRPr="00056FFE">
        <w:rPr>
          <w:rFonts w:eastAsiaTheme="minorEastAsia" w:hint="cs"/>
          <w:i/>
          <w:rtl/>
        </w:rPr>
        <w:t xml:space="preserve"> رویکرد آپریوری ـ محور در شیوه تولید و آزمایش با استفاده از استراتژی جستجوی گستره ـ محور (</w:t>
      </w:r>
      <w:r w:rsidRPr="00056FFE">
        <w:rPr>
          <w:rFonts w:eastAsiaTheme="minorEastAsia"/>
          <w:i/>
        </w:rPr>
        <w:t>BFS</w:t>
      </w:r>
      <w:r w:rsidRPr="00056FFE">
        <w:rPr>
          <w:rFonts w:eastAsiaTheme="minorEastAsia" w:hint="cs"/>
          <w:i/>
          <w:rtl/>
        </w:rPr>
        <w:t>) به منظور بررسی مشبک زیر گراف پایگاه داده معین موفق عمل می کند. از این رو، پیش از در نظر گرفتن (1+</w:t>
      </w:r>
      <w:r w:rsidRPr="00056FFE">
        <w:rPr>
          <w:rFonts w:eastAsiaTheme="minorEastAsia"/>
          <w:i/>
        </w:rPr>
        <w:t>K</w:t>
      </w:r>
      <w:r w:rsidRPr="00056FFE">
        <w:rPr>
          <w:rFonts w:eastAsiaTheme="minorEastAsia" w:hint="cs"/>
          <w:i/>
          <w:rtl/>
        </w:rPr>
        <w:t xml:space="preserve">) زیر گراف، این رویکرد در ابتدا باید تمام زیر گراف های </w:t>
      </w:r>
      <w:r w:rsidRPr="00056FFE">
        <w:rPr>
          <w:rFonts w:eastAsiaTheme="minorEastAsia"/>
          <w:i/>
        </w:rPr>
        <w:t>K</w:t>
      </w:r>
      <w:r w:rsidR="00EB6DB8">
        <w:rPr>
          <w:rFonts w:eastAsiaTheme="minorEastAsia" w:hint="cs"/>
          <w:i/>
          <w:rtl/>
        </w:rPr>
        <w:t xml:space="preserve"> را بررسی کند.</w:t>
      </w:r>
      <w:r w:rsidRPr="00056FFE">
        <w:rPr>
          <w:rFonts w:eastAsiaTheme="minorEastAsia" w:hint="cs"/>
          <w:i/>
          <w:rtl/>
        </w:rPr>
        <w:t xml:space="preserve"> الگوریتم تعمیمی الگو از استراتژی </w:t>
      </w:r>
      <w:r w:rsidRPr="00056FFE">
        <w:rPr>
          <w:rFonts w:eastAsiaTheme="minorEastAsia"/>
          <w:i/>
        </w:rPr>
        <w:t>DFS</w:t>
      </w:r>
      <w:r w:rsidRPr="00056FFE">
        <w:rPr>
          <w:rFonts w:eastAsiaTheme="minorEastAsia" w:hint="cs"/>
          <w:i/>
          <w:rtl/>
        </w:rPr>
        <w:t xml:space="preserve"> استفاده می کند که برای هر زیر گراف مشخص </w:t>
      </w:r>
      <w:r w:rsidRPr="00056FFE">
        <w:rPr>
          <w:rFonts w:eastAsiaTheme="minorEastAsia"/>
          <w:i/>
        </w:rPr>
        <w:t>g</w:t>
      </w:r>
      <w:r w:rsidRPr="00056FFE">
        <w:rPr>
          <w:rFonts w:eastAsiaTheme="minorEastAsia" w:hint="cs"/>
          <w:i/>
          <w:rtl/>
        </w:rPr>
        <w:t xml:space="preserve">، زیر گراف به تناوب تعمیم پیدا می کند تا جایی که تمام زیر گراف های پرتکرار </w:t>
      </w:r>
      <w:r w:rsidRPr="00056FFE">
        <w:rPr>
          <w:rFonts w:eastAsiaTheme="minorEastAsia"/>
          <w:i/>
        </w:rPr>
        <w:t>g</w:t>
      </w:r>
      <w:r w:rsidRPr="00056FFE">
        <w:rPr>
          <w:rFonts w:eastAsiaTheme="minorEastAsia" w:hint="cs"/>
          <w:i/>
          <w:rtl/>
        </w:rPr>
        <w:t xml:space="preserve"> مشخص شوند</w:t>
      </w:r>
      <w:r w:rsidR="00EB6DB8">
        <w:rPr>
          <w:rFonts w:eastAsiaTheme="minorEastAsia" w:hint="cs"/>
          <w:i/>
          <w:rtl/>
        </w:rPr>
        <w:t>.</w:t>
      </w:r>
      <w:r w:rsidRPr="00056FFE">
        <w:rPr>
          <w:rFonts w:eastAsiaTheme="minorEastAsia" w:hint="cs"/>
          <w:i/>
          <w:rtl/>
        </w:rPr>
        <w:t xml:space="preserve"> تفکیک بین دو رویکرد در تصویر 4 نشان داده شده است. </w:t>
      </w:r>
    </w:p>
    <w:p w:rsidR="00EB6DB8" w:rsidRDefault="001943CA" w:rsidP="00EB6DB8">
      <w:pPr>
        <w:keepNext/>
        <w:tabs>
          <w:tab w:val="right" w:pos="540"/>
        </w:tabs>
        <w:jc w:val="center"/>
      </w:pPr>
      <w:r w:rsidRPr="00056FFE">
        <w:rPr>
          <w:rFonts w:eastAsiaTheme="minorEastAsia"/>
          <w:i/>
          <w:noProof/>
        </w:rPr>
        <w:drawing>
          <wp:inline distT="0" distB="0" distL="0" distR="0" wp14:anchorId="6A8C8126" wp14:editId="2B436EB7">
            <wp:extent cx="5695950" cy="2000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95950" cy="2000250"/>
                    </a:xfrm>
                    <a:prstGeom prst="rect">
                      <a:avLst/>
                    </a:prstGeom>
                    <a:noFill/>
                    <a:ln>
                      <a:noFill/>
                    </a:ln>
                  </pic:spPr>
                </pic:pic>
              </a:graphicData>
            </a:graphic>
          </wp:inline>
        </w:drawing>
      </w:r>
    </w:p>
    <w:p w:rsidR="001943CA" w:rsidRPr="00EB6DB8" w:rsidRDefault="00EB6DB8" w:rsidP="00EB6DB8">
      <w:pPr>
        <w:pStyle w:val="a9"/>
        <w:rPr>
          <w:rFonts w:eastAsiaTheme="minorEastAsia"/>
          <w:rtl/>
        </w:rPr>
      </w:pPr>
      <w:bookmarkStart w:id="346" w:name="_Toc409470310"/>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8</w:t>
      </w:r>
      <w:r>
        <w:rPr>
          <w:rtl/>
        </w:rPr>
        <w:fldChar w:fldCharType="end"/>
      </w:r>
      <w:r>
        <w:rPr>
          <w:rFonts w:hint="cs"/>
          <w:rtl/>
        </w:rPr>
        <w:t xml:space="preserve">: </w:t>
      </w:r>
      <w:r w:rsidRPr="006B3CFB">
        <w:rPr>
          <w:rFonts w:hint="eastAsia"/>
          <w:noProof/>
          <w:rtl/>
          <w:lang w:bidi="fa-IR"/>
        </w:rPr>
        <w:t>دو</w:t>
      </w:r>
      <w:r w:rsidRPr="006B3CFB">
        <w:rPr>
          <w:noProof/>
          <w:rtl/>
          <w:lang w:bidi="fa-IR"/>
        </w:rPr>
        <w:t xml:space="preserve"> </w:t>
      </w:r>
      <w:r w:rsidRPr="006B3CFB">
        <w:rPr>
          <w:rFonts w:hint="eastAsia"/>
          <w:noProof/>
          <w:rtl/>
          <w:lang w:bidi="fa-IR"/>
        </w:rPr>
        <w:t>نوع</w:t>
      </w:r>
      <w:r w:rsidRPr="006B3CFB">
        <w:rPr>
          <w:noProof/>
          <w:rtl/>
          <w:lang w:bidi="fa-IR"/>
        </w:rPr>
        <w:t xml:space="preserve"> </w:t>
      </w:r>
      <w:r w:rsidRPr="006B3CFB">
        <w:rPr>
          <w:rFonts w:hint="eastAsia"/>
          <w:noProof/>
          <w:rtl/>
          <w:lang w:bidi="fa-IR"/>
        </w:rPr>
        <w:t>فضا</w:t>
      </w:r>
      <w:r w:rsidRPr="006B3CFB">
        <w:rPr>
          <w:rFonts w:hint="cs"/>
          <w:noProof/>
          <w:rtl/>
          <w:lang w:bidi="fa-IR"/>
        </w:rPr>
        <w:t>ی</w:t>
      </w:r>
      <w:r w:rsidRPr="006B3CFB">
        <w:rPr>
          <w:noProof/>
          <w:rtl/>
          <w:lang w:bidi="fa-IR"/>
        </w:rPr>
        <w:t xml:space="preserve"> </w:t>
      </w:r>
      <w:r w:rsidRPr="006B3CFB">
        <w:rPr>
          <w:rFonts w:hint="eastAsia"/>
          <w:noProof/>
          <w:rtl/>
          <w:lang w:bidi="fa-IR"/>
        </w:rPr>
        <w:t>جستجو،</w:t>
      </w:r>
      <w:r w:rsidRPr="006B3CFB">
        <w:rPr>
          <w:noProof/>
          <w:rtl/>
          <w:lang w:bidi="fa-IR"/>
        </w:rPr>
        <w:t xml:space="preserve"> </w:t>
      </w:r>
      <w:r w:rsidRPr="006B3CFB">
        <w:rPr>
          <w:rFonts w:hint="eastAsia"/>
          <w:noProof/>
          <w:rtl/>
          <w:lang w:bidi="fa-IR"/>
        </w:rPr>
        <w:t>توجه</w:t>
      </w:r>
      <w:r w:rsidRPr="006B3CFB">
        <w:rPr>
          <w:noProof/>
          <w:rtl/>
          <w:lang w:bidi="fa-IR"/>
        </w:rPr>
        <w:t xml:space="preserve"> </w:t>
      </w:r>
      <w:r w:rsidRPr="006B3CFB">
        <w:rPr>
          <w:rFonts w:hint="eastAsia"/>
          <w:noProof/>
          <w:rtl/>
          <w:lang w:bidi="fa-IR"/>
        </w:rPr>
        <w:t>داشته</w:t>
      </w:r>
      <w:r w:rsidRPr="006B3CFB">
        <w:rPr>
          <w:noProof/>
          <w:rtl/>
          <w:lang w:bidi="fa-IR"/>
        </w:rPr>
        <w:t xml:space="preserve"> </w:t>
      </w:r>
      <w:r w:rsidRPr="006B3CFB">
        <w:rPr>
          <w:rFonts w:hint="eastAsia"/>
          <w:noProof/>
          <w:rtl/>
          <w:lang w:bidi="fa-IR"/>
        </w:rPr>
        <w:t>باش</w:t>
      </w:r>
      <w:r w:rsidRPr="006B3CFB">
        <w:rPr>
          <w:rFonts w:hint="cs"/>
          <w:noProof/>
          <w:rtl/>
          <w:lang w:bidi="fa-IR"/>
        </w:rPr>
        <w:t>ی</w:t>
      </w:r>
      <w:r w:rsidRPr="006B3CFB">
        <w:rPr>
          <w:rFonts w:hint="eastAsia"/>
          <w:noProof/>
          <w:rtl/>
          <w:lang w:bidi="fa-IR"/>
        </w:rPr>
        <w:t>د</w:t>
      </w:r>
      <w:r w:rsidRPr="006B3CFB">
        <w:rPr>
          <w:noProof/>
          <w:rtl/>
          <w:lang w:bidi="fa-IR"/>
        </w:rPr>
        <w:t xml:space="preserve"> </w:t>
      </w:r>
      <w:r w:rsidRPr="006B3CFB">
        <w:rPr>
          <w:rFonts w:hint="eastAsia"/>
          <w:noProof/>
          <w:rtl/>
          <w:lang w:bidi="fa-IR"/>
        </w:rPr>
        <w:t>که</w:t>
      </w:r>
      <w:r w:rsidRPr="006B3CFB">
        <w:rPr>
          <w:noProof/>
          <w:rtl/>
          <w:lang w:bidi="fa-IR"/>
        </w:rPr>
        <w:t xml:space="preserve"> </w:t>
      </w:r>
      <w:r w:rsidRPr="006B3CFB">
        <w:rPr>
          <w:rFonts w:hint="eastAsia"/>
          <w:noProof/>
          <w:rtl/>
          <w:lang w:bidi="fa-IR"/>
        </w:rPr>
        <w:t>مشبک</w:t>
      </w:r>
      <w:r w:rsidRPr="006B3CFB">
        <w:rPr>
          <w:noProof/>
          <w:rtl/>
          <w:lang w:bidi="fa-IR"/>
        </w:rPr>
        <w:t xml:space="preserve"> </w:t>
      </w:r>
      <w:r w:rsidRPr="006B3CFB">
        <w:rPr>
          <w:rFonts w:hint="eastAsia"/>
          <w:noProof/>
          <w:rtl/>
          <w:lang w:bidi="fa-IR"/>
        </w:rPr>
        <w:t>ز</w:t>
      </w:r>
      <w:r w:rsidRPr="006B3CFB">
        <w:rPr>
          <w:rFonts w:hint="cs"/>
          <w:noProof/>
          <w:rtl/>
          <w:lang w:bidi="fa-IR"/>
        </w:rPr>
        <w:t>ی</w:t>
      </w:r>
      <w:r w:rsidRPr="006B3CFB">
        <w:rPr>
          <w:rFonts w:hint="eastAsia"/>
          <w:noProof/>
          <w:rtl/>
          <w:lang w:bidi="fa-IR"/>
        </w:rPr>
        <w:t>ر</w:t>
      </w:r>
      <w:r w:rsidRPr="006B3CFB">
        <w:rPr>
          <w:noProof/>
          <w:rtl/>
          <w:lang w:bidi="fa-IR"/>
        </w:rPr>
        <w:t xml:space="preserve"> </w:t>
      </w:r>
      <w:r w:rsidRPr="006B3CFB">
        <w:rPr>
          <w:rFonts w:hint="eastAsia"/>
          <w:noProof/>
          <w:rtl/>
          <w:lang w:bidi="fa-IR"/>
        </w:rPr>
        <w:t>گراف</w:t>
      </w:r>
      <w:r w:rsidRPr="006B3CFB">
        <w:rPr>
          <w:noProof/>
          <w:rtl/>
          <w:lang w:bidi="fa-IR"/>
        </w:rPr>
        <w:t xml:space="preserve"> </w:t>
      </w:r>
      <w:r w:rsidRPr="006B3CFB">
        <w:rPr>
          <w:rFonts w:hint="eastAsia"/>
          <w:noProof/>
          <w:rtl/>
          <w:lang w:bidi="fa-IR"/>
        </w:rPr>
        <w:t>به</w:t>
      </w:r>
      <w:r w:rsidRPr="006B3CFB">
        <w:rPr>
          <w:noProof/>
          <w:rtl/>
          <w:lang w:bidi="fa-IR"/>
        </w:rPr>
        <w:t xml:space="preserve"> </w:t>
      </w:r>
      <w:r w:rsidRPr="006B3CFB">
        <w:rPr>
          <w:rFonts w:hint="eastAsia"/>
          <w:noProof/>
          <w:rtl/>
          <w:lang w:bidi="fa-IR"/>
        </w:rPr>
        <w:t>طور</w:t>
      </w:r>
      <w:r w:rsidRPr="006B3CFB">
        <w:rPr>
          <w:noProof/>
          <w:rtl/>
          <w:lang w:bidi="fa-IR"/>
        </w:rPr>
        <w:t xml:space="preserve"> </w:t>
      </w:r>
      <w:r w:rsidRPr="006B3CFB">
        <w:rPr>
          <w:rFonts w:hint="eastAsia"/>
          <w:noProof/>
          <w:rtl/>
          <w:lang w:bidi="fa-IR"/>
        </w:rPr>
        <w:t>وارونه</w:t>
      </w:r>
      <w:r w:rsidRPr="006B3CFB">
        <w:rPr>
          <w:noProof/>
          <w:rtl/>
          <w:lang w:bidi="fa-IR"/>
        </w:rPr>
        <w:t xml:space="preserve"> </w:t>
      </w:r>
      <w:r w:rsidRPr="006B3CFB">
        <w:rPr>
          <w:rFonts w:hint="eastAsia"/>
          <w:noProof/>
          <w:rtl/>
          <w:lang w:bidi="fa-IR"/>
        </w:rPr>
        <w:t>نشان</w:t>
      </w:r>
      <w:r w:rsidRPr="006B3CFB">
        <w:rPr>
          <w:noProof/>
          <w:rtl/>
          <w:lang w:bidi="fa-IR"/>
        </w:rPr>
        <w:t xml:space="preserve"> </w:t>
      </w:r>
      <w:r w:rsidRPr="006B3CFB">
        <w:rPr>
          <w:rFonts w:hint="eastAsia"/>
          <w:noProof/>
          <w:rtl/>
          <w:lang w:bidi="fa-IR"/>
        </w:rPr>
        <w:t>داده</w:t>
      </w:r>
      <w:r w:rsidRPr="006B3CFB">
        <w:rPr>
          <w:noProof/>
          <w:rtl/>
          <w:lang w:bidi="fa-IR"/>
        </w:rPr>
        <w:t xml:space="preserve"> </w:t>
      </w:r>
      <w:r w:rsidRPr="006B3CFB">
        <w:rPr>
          <w:rFonts w:hint="eastAsia"/>
          <w:noProof/>
          <w:rtl/>
          <w:lang w:bidi="fa-IR"/>
        </w:rPr>
        <w:t>شده</w:t>
      </w:r>
      <w:r w:rsidRPr="006B3CFB">
        <w:rPr>
          <w:noProof/>
          <w:rtl/>
          <w:lang w:bidi="fa-IR"/>
        </w:rPr>
        <w:t xml:space="preserve"> </w:t>
      </w:r>
      <w:r w:rsidRPr="006B3CFB">
        <w:rPr>
          <w:rFonts w:hint="eastAsia"/>
          <w:noProof/>
          <w:rtl/>
          <w:lang w:bidi="fa-IR"/>
        </w:rPr>
        <w:t>است</w:t>
      </w:r>
      <w:r w:rsidRPr="006B3CFB">
        <w:rPr>
          <w:noProof/>
          <w:rtl/>
          <w:lang w:bidi="fa-IR"/>
        </w:rPr>
        <w:t xml:space="preserve">. </w:t>
      </w:r>
      <w:r w:rsidRPr="006B3CFB">
        <w:rPr>
          <w:rFonts w:hint="eastAsia"/>
          <w:noProof/>
          <w:rtl/>
          <w:lang w:bidi="fa-IR"/>
        </w:rPr>
        <w:t>رأس</w:t>
      </w:r>
      <w:r w:rsidRPr="006B3CFB">
        <w:rPr>
          <w:noProof/>
          <w:rtl/>
          <w:lang w:bidi="fa-IR"/>
        </w:rPr>
        <w:t xml:space="preserve"> </w:t>
      </w:r>
      <w:r w:rsidRPr="006B3CFB">
        <w:rPr>
          <w:rFonts w:hint="eastAsia"/>
          <w:noProof/>
          <w:rtl/>
          <w:lang w:bidi="fa-IR"/>
        </w:rPr>
        <w:t>ها</w:t>
      </w:r>
      <w:r w:rsidRPr="006B3CFB">
        <w:rPr>
          <w:rFonts w:hint="cs"/>
          <w:noProof/>
          <w:rtl/>
          <w:lang w:bidi="fa-IR"/>
        </w:rPr>
        <w:t>ی</w:t>
      </w:r>
      <w:r w:rsidRPr="006B3CFB">
        <w:rPr>
          <w:noProof/>
          <w:rtl/>
          <w:lang w:bidi="fa-IR"/>
        </w:rPr>
        <w:t xml:space="preserve"> </w:t>
      </w:r>
      <w:r w:rsidRPr="006B3CFB">
        <w:rPr>
          <w:rFonts w:hint="eastAsia"/>
          <w:noProof/>
          <w:rtl/>
          <w:lang w:bidi="fa-IR"/>
        </w:rPr>
        <w:t>متناظر</w:t>
      </w:r>
      <w:r w:rsidRPr="006B3CFB">
        <w:rPr>
          <w:noProof/>
          <w:rtl/>
          <w:lang w:bidi="fa-IR"/>
        </w:rPr>
        <w:t xml:space="preserve"> </w:t>
      </w:r>
      <w:r w:rsidRPr="006B3CFB">
        <w:rPr>
          <w:rFonts w:hint="eastAsia"/>
          <w:noProof/>
          <w:rtl/>
          <w:lang w:bidi="fa-IR"/>
        </w:rPr>
        <w:t>به</w:t>
      </w:r>
      <w:r w:rsidRPr="006B3CFB">
        <w:rPr>
          <w:noProof/>
          <w:rtl/>
          <w:lang w:bidi="fa-IR"/>
        </w:rPr>
        <w:t xml:space="preserve"> </w:t>
      </w:r>
      <w:r w:rsidRPr="006B3CFB">
        <w:rPr>
          <w:rFonts w:hint="eastAsia"/>
          <w:noProof/>
          <w:rtl/>
          <w:lang w:bidi="fa-IR"/>
        </w:rPr>
        <w:t>گراف</w:t>
      </w:r>
      <w:r w:rsidRPr="006B3CFB">
        <w:rPr>
          <w:noProof/>
          <w:rtl/>
          <w:lang w:bidi="fa-IR"/>
        </w:rPr>
        <w:t xml:space="preserve"> </w:t>
      </w:r>
      <w:r w:rsidRPr="006B3CFB">
        <w:rPr>
          <w:rFonts w:hint="eastAsia"/>
          <w:noProof/>
          <w:rtl/>
          <w:lang w:bidi="fa-IR"/>
        </w:rPr>
        <w:t>ها</w:t>
      </w:r>
      <w:r w:rsidRPr="006B3CFB">
        <w:rPr>
          <w:rFonts w:hint="cs"/>
          <w:noProof/>
          <w:rtl/>
          <w:lang w:bidi="fa-IR"/>
        </w:rPr>
        <w:t>ی</w:t>
      </w:r>
      <w:r w:rsidRPr="006B3CFB">
        <w:rPr>
          <w:noProof/>
          <w:rtl/>
          <w:lang w:bidi="fa-IR"/>
        </w:rPr>
        <w:t xml:space="preserve"> </w:t>
      </w:r>
      <w:r w:rsidRPr="006B3CFB">
        <w:rPr>
          <w:rFonts w:hint="eastAsia"/>
          <w:noProof/>
          <w:rtl/>
          <w:lang w:bidi="fa-IR"/>
        </w:rPr>
        <w:t>دارا</w:t>
      </w:r>
      <w:r w:rsidRPr="006B3CFB">
        <w:rPr>
          <w:rFonts w:hint="cs"/>
          <w:noProof/>
          <w:rtl/>
          <w:lang w:bidi="fa-IR"/>
        </w:rPr>
        <w:t>ی</w:t>
      </w:r>
      <w:r w:rsidRPr="006B3CFB">
        <w:rPr>
          <w:noProof/>
          <w:rtl/>
          <w:lang w:bidi="fa-IR"/>
        </w:rPr>
        <w:t xml:space="preserve"> </w:t>
      </w:r>
      <w:r w:rsidRPr="006B3CFB">
        <w:rPr>
          <w:rFonts w:hint="eastAsia"/>
          <w:noProof/>
          <w:rtl/>
          <w:lang w:bidi="fa-IR"/>
        </w:rPr>
        <w:t>کران</w:t>
      </w:r>
      <w:r w:rsidRPr="006B3CFB">
        <w:rPr>
          <w:noProof/>
          <w:rtl/>
          <w:lang w:bidi="fa-IR"/>
        </w:rPr>
        <w:t xml:space="preserve"> </w:t>
      </w:r>
      <w:r w:rsidRPr="006B3CFB">
        <w:rPr>
          <w:rFonts w:hint="eastAsia"/>
          <w:noProof/>
          <w:rtl/>
          <w:lang w:bidi="fa-IR"/>
        </w:rPr>
        <w:t>ها</w:t>
      </w:r>
      <w:r w:rsidRPr="006B3CFB">
        <w:rPr>
          <w:rFonts w:hint="cs"/>
          <w:noProof/>
          <w:rtl/>
          <w:lang w:bidi="fa-IR"/>
        </w:rPr>
        <w:t>ی</w:t>
      </w:r>
      <w:r w:rsidRPr="006B3CFB">
        <w:rPr>
          <w:noProof/>
          <w:rtl/>
          <w:lang w:bidi="fa-IR"/>
        </w:rPr>
        <w:t xml:space="preserve"> </w:t>
      </w:r>
      <w:r w:rsidRPr="006B3CFB">
        <w:rPr>
          <w:rFonts w:hint="eastAsia"/>
          <w:noProof/>
          <w:rtl/>
          <w:lang w:bidi="fa-IR"/>
        </w:rPr>
        <w:t>اندک</w:t>
      </w:r>
      <w:r w:rsidRPr="006B3CFB">
        <w:rPr>
          <w:noProof/>
          <w:rtl/>
          <w:lang w:bidi="fa-IR"/>
        </w:rPr>
        <w:t xml:space="preserve"> </w:t>
      </w:r>
      <w:r w:rsidRPr="006B3CFB">
        <w:rPr>
          <w:rFonts w:hint="eastAsia"/>
          <w:noProof/>
          <w:rtl/>
          <w:lang w:bidi="fa-IR"/>
        </w:rPr>
        <w:t>در</w:t>
      </w:r>
      <w:r w:rsidRPr="006B3CFB">
        <w:rPr>
          <w:noProof/>
          <w:rtl/>
          <w:lang w:bidi="fa-IR"/>
        </w:rPr>
        <w:t xml:space="preserve"> </w:t>
      </w:r>
      <w:r w:rsidRPr="006B3CFB">
        <w:rPr>
          <w:rFonts w:hint="eastAsia"/>
          <w:noProof/>
          <w:rtl/>
          <w:lang w:bidi="fa-IR"/>
        </w:rPr>
        <w:t>بالا</w:t>
      </w:r>
      <w:r w:rsidRPr="006B3CFB">
        <w:rPr>
          <w:rFonts w:hint="cs"/>
          <w:noProof/>
          <w:rtl/>
          <w:lang w:bidi="fa-IR"/>
        </w:rPr>
        <w:t>ی</w:t>
      </w:r>
      <w:r w:rsidRPr="006B3CFB">
        <w:rPr>
          <w:noProof/>
          <w:rtl/>
          <w:lang w:bidi="fa-IR"/>
        </w:rPr>
        <w:t xml:space="preserve"> </w:t>
      </w:r>
      <w:r w:rsidRPr="006B3CFB">
        <w:rPr>
          <w:rFonts w:hint="eastAsia"/>
          <w:noProof/>
          <w:rtl/>
          <w:lang w:bidi="fa-IR"/>
        </w:rPr>
        <w:t>تصو</w:t>
      </w:r>
      <w:r w:rsidRPr="006B3CFB">
        <w:rPr>
          <w:rFonts w:hint="cs"/>
          <w:noProof/>
          <w:rtl/>
          <w:lang w:bidi="fa-IR"/>
        </w:rPr>
        <w:t>ی</w:t>
      </w:r>
      <w:r w:rsidRPr="006B3CFB">
        <w:rPr>
          <w:rFonts w:hint="eastAsia"/>
          <w:noProof/>
          <w:rtl/>
          <w:lang w:bidi="fa-IR"/>
        </w:rPr>
        <w:t>ر</w:t>
      </w:r>
      <w:r w:rsidRPr="006B3CFB">
        <w:rPr>
          <w:noProof/>
          <w:rtl/>
          <w:lang w:bidi="fa-IR"/>
        </w:rPr>
        <w:t xml:space="preserve"> </w:t>
      </w:r>
      <w:r w:rsidRPr="006B3CFB">
        <w:rPr>
          <w:rFonts w:hint="eastAsia"/>
          <w:noProof/>
          <w:rtl/>
          <w:lang w:bidi="fa-IR"/>
        </w:rPr>
        <w:t>نشان</w:t>
      </w:r>
      <w:r w:rsidRPr="006B3CFB">
        <w:rPr>
          <w:noProof/>
          <w:rtl/>
          <w:lang w:bidi="fa-IR"/>
        </w:rPr>
        <w:t xml:space="preserve"> </w:t>
      </w:r>
      <w:r w:rsidRPr="006B3CFB">
        <w:rPr>
          <w:rFonts w:hint="eastAsia"/>
          <w:noProof/>
          <w:rtl/>
          <w:lang w:bidi="fa-IR"/>
        </w:rPr>
        <w:t>داده</w:t>
      </w:r>
      <w:r w:rsidRPr="006B3CFB">
        <w:rPr>
          <w:noProof/>
          <w:rtl/>
          <w:lang w:bidi="fa-IR"/>
        </w:rPr>
        <w:t xml:space="preserve"> </w:t>
      </w:r>
      <w:r w:rsidRPr="006B3CFB">
        <w:rPr>
          <w:rFonts w:hint="eastAsia"/>
          <w:noProof/>
          <w:rtl/>
          <w:lang w:bidi="fa-IR"/>
        </w:rPr>
        <w:t>شده</w:t>
      </w:r>
      <w:r w:rsidRPr="006B3CFB">
        <w:rPr>
          <w:noProof/>
          <w:rtl/>
          <w:lang w:bidi="fa-IR"/>
        </w:rPr>
        <w:t xml:space="preserve"> </w:t>
      </w:r>
      <w:r w:rsidRPr="006B3CFB">
        <w:rPr>
          <w:rFonts w:hint="eastAsia"/>
          <w:noProof/>
          <w:rtl/>
          <w:lang w:bidi="fa-IR"/>
        </w:rPr>
        <w:t>اند</w:t>
      </w:r>
      <w:r w:rsidRPr="006B3CFB">
        <w:rPr>
          <w:noProof/>
          <w:rtl/>
          <w:lang w:bidi="fa-IR"/>
        </w:rPr>
        <w:t>.</w:t>
      </w:r>
      <w:bookmarkEnd w:id="346"/>
    </w:p>
    <w:p w:rsidR="001943CA" w:rsidRPr="00056FFE" w:rsidRDefault="001943CA" w:rsidP="00FA4265">
      <w:pPr>
        <w:tabs>
          <w:tab w:val="right" w:pos="540"/>
        </w:tabs>
        <w:jc w:val="center"/>
        <w:rPr>
          <w:rFonts w:eastAsiaTheme="minorEastAsia"/>
          <w:i/>
          <w:rtl/>
        </w:rPr>
      </w:pPr>
      <w:r w:rsidRPr="00056FFE">
        <w:rPr>
          <w:rFonts w:eastAsiaTheme="minorEastAsia"/>
          <w:i/>
          <w:noProof/>
        </w:rPr>
        <w:drawing>
          <wp:inline distT="0" distB="0" distL="0" distR="0" wp14:anchorId="714578F7" wp14:editId="113E823C">
            <wp:extent cx="5762625" cy="32861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3286125"/>
                    </a:xfrm>
                    <a:prstGeom prst="rect">
                      <a:avLst/>
                    </a:prstGeom>
                    <a:noFill/>
                    <a:ln>
                      <a:noFill/>
                    </a:ln>
                  </pic:spPr>
                </pic:pic>
              </a:graphicData>
            </a:graphic>
          </wp:inline>
        </w:drawing>
      </w:r>
    </w:p>
    <w:p w:rsidR="001943CA" w:rsidRPr="00056FFE" w:rsidRDefault="001943CA" w:rsidP="00B60BBF">
      <w:pPr>
        <w:tabs>
          <w:tab w:val="right" w:pos="540"/>
        </w:tabs>
        <w:rPr>
          <w:rFonts w:eastAsiaTheme="minorEastAsia"/>
          <w:i/>
          <w:rtl/>
        </w:rPr>
      </w:pPr>
      <w:r w:rsidRPr="00056FFE">
        <w:rPr>
          <w:rFonts w:eastAsiaTheme="minorEastAsia" w:hint="cs"/>
          <w:i/>
          <w:rtl/>
        </w:rPr>
        <w:lastRenderedPageBreak/>
        <w:t>الگوریتم آپریوری ـ محور اصلی در 3.1 نشان داده شده است. در خط 5 تمام زیر گراف های (1ـ</w:t>
      </w:r>
      <w:r w:rsidRPr="00056FFE">
        <w:rPr>
          <w:rFonts w:eastAsiaTheme="minorEastAsia"/>
          <w:i/>
        </w:rPr>
        <w:t>K</w:t>
      </w:r>
      <w:r w:rsidRPr="00056FFE">
        <w:rPr>
          <w:rFonts w:eastAsiaTheme="minorEastAsia" w:hint="cs"/>
          <w:i/>
          <w:rtl/>
        </w:rPr>
        <w:t xml:space="preserve">) پرتکرار برای تولید داوطلب های زیرگراف </w:t>
      </w:r>
      <w:r w:rsidRPr="00056FFE">
        <w:rPr>
          <w:rFonts w:eastAsiaTheme="minorEastAsia"/>
          <w:i/>
        </w:rPr>
        <w:t>K</w:t>
      </w:r>
      <w:r w:rsidRPr="00056FFE">
        <w:rPr>
          <w:rFonts w:eastAsiaTheme="minorEastAsia" w:hint="cs"/>
          <w:i/>
          <w:rtl/>
        </w:rPr>
        <w:t xml:space="preserve"> مورد استفاده قرار گرفته اند. اگر هر یک از زیر گراف های داوطلب 1ـ</w:t>
      </w:r>
      <w:r w:rsidRPr="00056FFE">
        <w:rPr>
          <w:rFonts w:eastAsiaTheme="minorEastAsia"/>
          <w:i/>
        </w:rPr>
        <w:t>K</w:t>
      </w:r>
      <w:r w:rsidRPr="00056FFE">
        <w:rPr>
          <w:rFonts w:eastAsiaTheme="minorEastAsia" w:hint="cs"/>
          <w:i/>
          <w:rtl/>
        </w:rPr>
        <w:t xml:space="preserve"> پرتکرار نباشند آنگاه از </w:t>
      </w:r>
      <w:r w:rsidRPr="00056FFE">
        <w:rPr>
          <w:rFonts w:eastAsiaTheme="minorEastAsia"/>
          <w:i/>
        </w:rPr>
        <w:t>DCP</w:t>
      </w:r>
      <w:r w:rsidRPr="00056FFE">
        <w:rPr>
          <w:rFonts w:eastAsiaTheme="minorEastAsia" w:hint="cs"/>
          <w:i/>
          <w:rtl/>
        </w:rPr>
        <w:t xml:space="preserve"> می توان برای حذف مطمئن داوطلب ها استفاده کرد. اکثر رویکردهای </w:t>
      </w:r>
      <w:r w:rsidRPr="00056FFE">
        <w:rPr>
          <w:rFonts w:eastAsiaTheme="minorEastAsia"/>
          <w:i/>
        </w:rPr>
        <w:t>FSM</w:t>
      </w:r>
      <w:r w:rsidRPr="00056FFE">
        <w:rPr>
          <w:rFonts w:eastAsiaTheme="minorEastAsia" w:hint="cs"/>
          <w:i/>
          <w:rtl/>
        </w:rPr>
        <w:t xml:space="preserve"> موجود از یک استراتژی تناوبی (تکراری) برای استخراج الگو استفاده می کنند که در آن هر یک از تناوب را می</w:t>
      </w:r>
      <w:r w:rsidR="00B60BBF">
        <w:rPr>
          <w:rFonts w:eastAsiaTheme="minorEastAsia" w:hint="cs"/>
          <w:i/>
          <w:rtl/>
        </w:rPr>
        <w:t xml:space="preserve"> </w:t>
      </w:r>
      <w:r w:rsidRPr="00056FFE">
        <w:rPr>
          <w:rFonts w:eastAsiaTheme="minorEastAsia" w:hint="cs"/>
          <w:i/>
          <w:rtl/>
        </w:rPr>
        <w:t>توان به 2 فاز تقسیم کرد: (</w:t>
      </w:r>
      <w:r w:rsidRPr="00056FFE">
        <w:rPr>
          <w:rFonts w:eastAsiaTheme="minorEastAsia"/>
          <w:i/>
        </w:rPr>
        <w:t>i</w:t>
      </w:r>
      <w:r w:rsidRPr="00056FFE">
        <w:rPr>
          <w:rFonts w:eastAsiaTheme="minorEastAsia" w:hint="cs"/>
          <w:i/>
          <w:rtl/>
        </w:rPr>
        <w:t>) ایجاد داوطلب (خط 5 در الگوریتم 3.1) و (</w:t>
      </w:r>
      <w:r w:rsidRPr="00056FFE">
        <w:rPr>
          <w:rFonts w:eastAsiaTheme="minorEastAsia"/>
          <w:i/>
        </w:rPr>
        <w:t>ii</w:t>
      </w:r>
      <w:r w:rsidRPr="00056FFE">
        <w:rPr>
          <w:rFonts w:eastAsiaTheme="minorEastAsia" w:hint="cs"/>
          <w:i/>
          <w:rtl/>
        </w:rPr>
        <w:t xml:space="preserve">) محاسبه پشتیبان (خطوط 12ـ6 الگوریتم 3.1). به طور کلی، تحقیقات حوزه </w:t>
      </w:r>
      <w:r w:rsidRPr="00056FFE">
        <w:rPr>
          <w:rFonts w:eastAsiaTheme="minorEastAsia"/>
          <w:i/>
        </w:rPr>
        <w:t>FSM</w:t>
      </w:r>
      <w:r w:rsidRPr="00056FFE">
        <w:rPr>
          <w:rFonts w:eastAsiaTheme="minorEastAsia" w:hint="cs"/>
          <w:i/>
          <w:rtl/>
        </w:rPr>
        <w:t xml:space="preserve"> بر این دو فاز که از تکنیک های گوناگونی بهره می گیرند، تمرکز می کنند. از آن</w:t>
      </w:r>
      <w:r w:rsidR="00B60BBF">
        <w:rPr>
          <w:rFonts w:eastAsiaTheme="minorEastAsia" w:hint="cs"/>
          <w:i/>
          <w:rtl/>
        </w:rPr>
        <w:t xml:space="preserve"> </w:t>
      </w:r>
      <w:r w:rsidRPr="00056FFE">
        <w:rPr>
          <w:rFonts w:eastAsiaTheme="minorEastAsia" w:hint="cs"/>
          <w:i/>
          <w:rtl/>
        </w:rPr>
        <w:t xml:space="preserve">جایی که پرداختن به ارزیابی هم ریختی زیر گراف دشوارتر است، بیشتر تحقیقات چگونگی ایجاد کارآمد داوطلب های زیر گراف را نشانه گرفته اند. چون ارزیابی هم ریختی گراف های درختی فرعی را می توان در زمان </w:t>
      </w:r>
      <m:oMath>
        <m:r>
          <w:rPr>
            <w:rFonts w:ascii="Cambria Math" w:hAnsi="Cambria Math"/>
          </w:rPr>
          <m:t>O(</m:t>
        </m:r>
        <m:f>
          <m:fPr>
            <m:ctrlPr>
              <w:rPr>
                <w:rFonts w:ascii="Cambria Math" w:hAnsi="Cambria Math"/>
                <w:i/>
              </w:rPr>
            </m:ctrlPr>
          </m:fPr>
          <m:num>
            <m:sSup>
              <m:sSupPr>
                <m:ctrlPr>
                  <w:rPr>
                    <w:rFonts w:ascii="Cambria Math" w:hAnsi="Cambria Math"/>
                    <w:i/>
                  </w:rPr>
                </m:ctrlPr>
              </m:sSupPr>
              <m:e>
                <m:r>
                  <w:rPr>
                    <w:rFonts w:ascii="Cambria Math" w:hAnsi="Cambria Math"/>
                  </w:rPr>
                  <m:t>k</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5</m:t>
                    </m:r>
                  </m:den>
                </m:f>
              </m:sup>
            </m:sSup>
          </m:num>
          <m:den>
            <m:r>
              <w:rPr>
                <w:rFonts w:ascii="Cambria Math" w:hAnsi="Cambria Math"/>
              </w:rPr>
              <m:t>10gk</m:t>
            </m:r>
          </m:den>
        </m:f>
        <m:r>
          <w:rPr>
            <w:rFonts w:ascii="Cambria Math" w:hAnsi="Cambria Math"/>
          </w:rPr>
          <m:t>n)</m:t>
        </m:r>
      </m:oMath>
      <w:r w:rsidRPr="00056FFE">
        <w:rPr>
          <w:rFonts w:eastAsiaTheme="minorEastAsia" w:hint="cs"/>
          <w:i/>
          <w:rtl/>
        </w:rPr>
        <w:t xml:space="preserve"> حل کرد، دشواری محاسباتی در شرایط </w:t>
      </w:r>
      <w:r w:rsidRPr="00056FFE">
        <w:rPr>
          <w:rFonts w:eastAsiaTheme="minorEastAsia"/>
          <w:i/>
        </w:rPr>
        <w:t>FSM</w:t>
      </w:r>
      <w:r w:rsidRPr="00056FFE">
        <w:rPr>
          <w:rFonts w:eastAsiaTheme="minorEastAsia" w:hint="cs"/>
          <w:i/>
          <w:rtl/>
        </w:rPr>
        <w:t xml:space="preserve"> کاهش پیدا می کند. از این رو، ارزیابی ارائه شده بین استخراج زیر گراف پرتکرار و استخراج گراف درختی فرعی پرتکرار تمایز قائل می شود. در </w:t>
      </w:r>
      <w:r w:rsidR="00B60BBF">
        <w:rPr>
          <w:rFonts w:eastAsiaTheme="minorEastAsia" w:hint="cs"/>
          <w:i/>
          <w:rtl/>
        </w:rPr>
        <w:t>ادامه</w:t>
      </w:r>
      <w:r w:rsidRPr="00056FFE">
        <w:rPr>
          <w:rFonts w:eastAsiaTheme="minorEastAsia" w:hint="cs"/>
          <w:i/>
          <w:rtl/>
        </w:rPr>
        <w:t xml:space="preserve">، به استفاده از واژه اختصاری </w:t>
      </w:r>
      <w:r w:rsidRPr="00056FFE">
        <w:rPr>
          <w:rFonts w:eastAsiaTheme="minorEastAsia"/>
          <w:i/>
        </w:rPr>
        <w:t>FSM</w:t>
      </w:r>
      <w:r w:rsidRPr="00056FFE">
        <w:rPr>
          <w:rFonts w:eastAsiaTheme="minorEastAsia" w:hint="cs"/>
          <w:i/>
          <w:rtl/>
        </w:rPr>
        <w:t xml:space="preserve"> برای هر دو ح</w:t>
      </w:r>
      <w:r w:rsidR="00B60BBF">
        <w:rPr>
          <w:rFonts w:eastAsiaTheme="minorEastAsia" w:hint="cs"/>
          <w:i/>
          <w:rtl/>
        </w:rPr>
        <w:t>وزه استخراج زیر</w:t>
      </w:r>
      <w:r w:rsidRPr="00056FFE">
        <w:rPr>
          <w:rFonts w:eastAsiaTheme="minorEastAsia" w:hint="cs"/>
          <w:i/>
          <w:rtl/>
        </w:rPr>
        <w:t xml:space="preserve">گراف و گراف درختی فرعی پرتکرار ادامه خواهیم داد؛ و از واژه های اختصاری </w:t>
      </w:r>
      <w:r w:rsidRPr="00056FFE">
        <w:rPr>
          <w:rFonts w:eastAsiaTheme="minorEastAsia"/>
          <w:i/>
        </w:rPr>
        <w:t>FGM</w:t>
      </w:r>
      <w:r w:rsidRPr="00056FFE">
        <w:rPr>
          <w:rFonts w:eastAsiaTheme="minorEastAsia" w:hint="cs"/>
          <w:i/>
          <w:rtl/>
        </w:rPr>
        <w:t xml:space="preserve"> و </w:t>
      </w:r>
      <w:r w:rsidRPr="00056FFE">
        <w:rPr>
          <w:rFonts w:eastAsiaTheme="minorEastAsia"/>
          <w:i/>
        </w:rPr>
        <w:t>FTM</w:t>
      </w:r>
      <w:r w:rsidRPr="00056FFE">
        <w:rPr>
          <w:rFonts w:eastAsiaTheme="minorEastAsia" w:hint="cs"/>
          <w:i/>
          <w:rtl/>
        </w:rPr>
        <w:t xml:space="preserve"> هرجا که نیاز به تفکیک حوزه ها باشد به ترتیب برای اشاره به استخراج زیر گراف و استخراج گراف درختی فرعی پرتکرار استفاده خواهیم کرد. </w:t>
      </w:r>
    </w:p>
    <w:p w:rsidR="001943CA" w:rsidRPr="00056FFE" w:rsidRDefault="001943CA" w:rsidP="00581A30">
      <w:pPr>
        <w:tabs>
          <w:tab w:val="right" w:pos="540"/>
        </w:tabs>
        <w:rPr>
          <w:rFonts w:eastAsiaTheme="minorEastAsia"/>
          <w:i/>
          <w:rtl/>
        </w:rPr>
      </w:pPr>
      <w:r w:rsidRPr="00056FFE">
        <w:rPr>
          <w:rFonts w:eastAsiaTheme="minorEastAsia" w:hint="cs"/>
          <w:i/>
          <w:rtl/>
        </w:rPr>
        <w:t>پیش از بررسی مشر</w:t>
      </w:r>
      <w:r w:rsidR="00581A30">
        <w:rPr>
          <w:rFonts w:eastAsiaTheme="minorEastAsia" w:hint="cs"/>
          <w:i/>
          <w:rtl/>
        </w:rPr>
        <w:t>وح الگوریتم های خاص استخراج زیرگراف و گراف درختی فرعی</w:t>
      </w:r>
      <w:r w:rsidRPr="00056FFE">
        <w:rPr>
          <w:rFonts w:eastAsiaTheme="minorEastAsia" w:hint="cs"/>
          <w:i/>
          <w:rtl/>
        </w:rPr>
        <w:t xml:space="preserve">، ابتدا تکنیک های بازنمایی گراف ها و گراف های درختی را مورد بررسی قرار خواهیم داد. هدف از این کار بازنمایی گراف ها و گراف های درختی به صورتی است که بتوان زیر گراف ها را برای سهولت </w:t>
      </w:r>
      <w:r w:rsidRPr="00056FFE">
        <w:rPr>
          <w:rFonts w:eastAsiaTheme="minorEastAsia"/>
          <w:i/>
        </w:rPr>
        <w:t>FSM</w:t>
      </w:r>
      <w:r w:rsidRPr="00056FFE">
        <w:rPr>
          <w:rFonts w:eastAsiaTheme="minorEastAsia" w:hint="cs"/>
          <w:i/>
          <w:rtl/>
        </w:rPr>
        <w:t xml:space="preserve"> مطلوب مشخص کرد.</w:t>
      </w:r>
    </w:p>
    <w:p w:rsidR="001943CA" w:rsidRPr="00056FFE" w:rsidRDefault="001943CA" w:rsidP="00954B06">
      <w:pPr>
        <w:pStyle w:val="Heading3"/>
        <w:numPr>
          <w:ilvl w:val="2"/>
          <w:numId w:val="29"/>
        </w:numPr>
        <w:ind w:left="0" w:firstLine="0"/>
        <w:rPr>
          <w:rFonts w:eastAsiaTheme="minorEastAsia"/>
          <w:rtl/>
        </w:rPr>
      </w:pPr>
      <w:bookmarkStart w:id="347" w:name="_Toc408588799"/>
      <w:bookmarkStart w:id="348" w:name="_Toc408588875"/>
      <w:bookmarkStart w:id="349" w:name="_Toc408608946"/>
      <w:bookmarkStart w:id="350" w:name="_Toc409469349"/>
      <w:bookmarkStart w:id="351" w:name="_Toc409469655"/>
      <w:r w:rsidRPr="00056FFE">
        <w:rPr>
          <w:rFonts w:eastAsiaTheme="minorEastAsia" w:hint="cs"/>
          <w:rtl/>
        </w:rPr>
        <w:t>بازنمایی های مجاز</w:t>
      </w:r>
      <w:bookmarkEnd w:id="347"/>
      <w:bookmarkEnd w:id="348"/>
      <w:bookmarkEnd w:id="349"/>
      <w:bookmarkEnd w:id="350"/>
      <w:bookmarkEnd w:id="351"/>
      <w:r w:rsidRPr="00056FFE">
        <w:rPr>
          <w:rFonts w:eastAsiaTheme="minorEastAsia" w:hint="cs"/>
          <w:rtl/>
        </w:rPr>
        <w:t xml:space="preserve"> </w:t>
      </w:r>
    </w:p>
    <w:p w:rsidR="001943CA" w:rsidRPr="00056FFE" w:rsidRDefault="001943CA" w:rsidP="00581A30">
      <w:pPr>
        <w:tabs>
          <w:tab w:val="right" w:pos="540"/>
        </w:tabs>
        <w:rPr>
          <w:rFonts w:eastAsiaTheme="minorEastAsia"/>
          <w:i/>
          <w:rtl/>
        </w:rPr>
      </w:pPr>
      <w:r w:rsidRPr="00056FFE">
        <w:rPr>
          <w:rFonts w:eastAsiaTheme="minorEastAsia" w:hint="cs"/>
          <w:i/>
          <w:rtl/>
        </w:rPr>
        <w:t xml:space="preserve">ساده ترین مکانیسمی که از طریق آن ساختار گراف قابل بازنمایی (ارائه) است، استفاده از ماتریکس تجانب یا فهرست تجانب است. با استفاده از ماتریکس تجانب، ردیف ها و ستون ها نشان دهنده رأس ها هستند، و محل تلاقی ردیف </w:t>
      </w:r>
      <w:r w:rsidRPr="00056FFE">
        <w:rPr>
          <w:rFonts w:eastAsiaTheme="minorEastAsia"/>
          <w:i/>
        </w:rPr>
        <w:t>i</w:t>
      </w:r>
      <w:r w:rsidRPr="00056FFE">
        <w:rPr>
          <w:rFonts w:eastAsiaTheme="minorEastAsia" w:hint="cs"/>
          <w:i/>
          <w:rtl/>
        </w:rPr>
        <w:t xml:space="preserve"> و ستون </w:t>
      </w:r>
      <w:r w:rsidRPr="00056FFE">
        <w:rPr>
          <w:rFonts w:eastAsiaTheme="minorEastAsia"/>
          <w:i/>
        </w:rPr>
        <w:t>j</w:t>
      </w:r>
      <w:r w:rsidRPr="00056FFE">
        <w:rPr>
          <w:rFonts w:eastAsiaTheme="minorEastAsia" w:hint="cs"/>
          <w:i/>
          <w:rtl/>
        </w:rPr>
        <w:t xml:space="preserve"> نشان دهنده کران بالقوه ای است که رأس های </w:t>
      </w:r>
      <w:r w:rsidRPr="00056FFE">
        <w:rPr>
          <w:rFonts w:eastAsiaTheme="minorEastAsia"/>
          <w:i/>
        </w:rPr>
        <w:t>V</w:t>
      </w:r>
      <w:r w:rsidRPr="00056FFE">
        <w:rPr>
          <w:rFonts w:eastAsiaTheme="minorEastAsia"/>
          <w:i/>
          <w:vertAlign w:val="subscript"/>
        </w:rPr>
        <w:t>i</w:t>
      </w:r>
      <w:r w:rsidRPr="00056FFE">
        <w:rPr>
          <w:rFonts w:eastAsiaTheme="minorEastAsia" w:hint="cs"/>
          <w:i/>
          <w:rtl/>
        </w:rPr>
        <w:t xml:space="preserve"> و </w:t>
      </w:r>
      <w:r w:rsidRPr="00056FFE">
        <w:rPr>
          <w:rFonts w:eastAsiaTheme="minorEastAsia"/>
          <w:i/>
        </w:rPr>
        <w:t>V</w:t>
      </w:r>
      <w:r w:rsidRPr="00056FFE">
        <w:rPr>
          <w:rFonts w:eastAsiaTheme="minorEastAsia"/>
          <w:i/>
          <w:vertAlign w:val="subscript"/>
        </w:rPr>
        <w:t>j</w:t>
      </w:r>
      <w:r w:rsidRPr="00056FFE">
        <w:rPr>
          <w:rFonts w:eastAsiaTheme="minorEastAsia" w:hint="cs"/>
          <w:i/>
          <w:rtl/>
        </w:rPr>
        <w:t xml:space="preserve"> را به هم متصل می کند مقدار قرار گرفته در تلاقی « </w:t>
      </w:r>
      <w:r w:rsidRPr="00056FFE">
        <w:rPr>
          <w:rFonts w:eastAsiaTheme="minorEastAsia"/>
          <w:i/>
        </w:rPr>
        <w:t>I,j</w:t>
      </w:r>
      <w:r w:rsidRPr="00056FFE">
        <w:rPr>
          <w:rFonts w:eastAsiaTheme="minorEastAsia" w:hint="cs"/>
          <w:i/>
          <w:rtl/>
        </w:rPr>
        <w:t xml:space="preserve">» به طور </w:t>
      </w:r>
      <w:r w:rsidR="00581A30">
        <w:rPr>
          <w:rFonts w:eastAsiaTheme="minorEastAsia" w:hint="cs"/>
          <w:i/>
          <w:rtl/>
        </w:rPr>
        <w:t>معمول نشان دهنده تعداد لینک های</w:t>
      </w:r>
      <w:r w:rsidRPr="00056FFE">
        <w:rPr>
          <w:rFonts w:eastAsiaTheme="minorEastAsia" w:hint="cs"/>
          <w:i/>
          <w:rtl/>
        </w:rPr>
        <w:t xml:space="preserve"> </w:t>
      </w:r>
      <w:r w:rsidRPr="00056FFE">
        <w:rPr>
          <w:rFonts w:eastAsiaTheme="minorEastAsia"/>
          <w:i/>
        </w:rPr>
        <w:t>V</w:t>
      </w:r>
      <w:r w:rsidRPr="00056FFE">
        <w:rPr>
          <w:rFonts w:eastAsiaTheme="minorEastAsia"/>
          <w:i/>
          <w:vertAlign w:val="subscript"/>
        </w:rPr>
        <w:t>i</w:t>
      </w:r>
      <w:r w:rsidRPr="00056FFE">
        <w:rPr>
          <w:rFonts w:eastAsiaTheme="minorEastAsia" w:hint="cs"/>
          <w:i/>
          <w:rtl/>
        </w:rPr>
        <w:t xml:space="preserve"> و </w:t>
      </w:r>
      <w:r w:rsidRPr="00056FFE">
        <w:rPr>
          <w:rFonts w:eastAsiaTheme="minorEastAsia"/>
          <w:i/>
        </w:rPr>
        <w:t>V</w:t>
      </w:r>
      <w:r w:rsidRPr="00056FFE">
        <w:rPr>
          <w:rFonts w:eastAsiaTheme="minorEastAsia"/>
          <w:i/>
          <w:vertAlign w:val="subscript"/>
        </w:rPr>
        <w:t>j</w:t>
      </w:r>
      <w:r w:rsidRPr="00056FFE">
        <w:rPr>
          <w:rFonts w:eastAsiaTheme="minorEastAsia" w:hint="cs"/>
          <w:i/>
          <w:rtl/>
        </w:rPr>
        <w:t xml:space="preserve"> است. با این</w:t>
      </w:r>
      <w:r w:rsidR="00581A30">
        <w:rPr>
          <w:rFonts w:eastAsiaTheme="minorEastAsia" w:hint="cs"/>
          <w:i/>
          <w:rtl/>
        </w:rPr>
        <w:t xml:space="preserve"> وجود، استفاده از ماتریکس تجانب</w:t>
      </w:r>
      <w:r w:rsidR="00581A30">
        <w:rPr>
          <w:rFonts w:eastAsiaTheme="minorEastAsia" w:hint="cs"/>
          <w:i/>
          <w:rtl/>
          <w:lang w:bidi="fa-IR"/>
        </w:rPr>
        <w:t xml:space="preserve"> برای</w:t>
      </w:r>
      <w:r w:rsidRPr="00056FFE">
        <w:rPr>
          <w:rFonts w:eastAsiaTheme="minorEastAsia" w:hint="cs"/>
          <w:i/>
          <w:rtl/>
        </w:rPr>
        <w:t xml:space="preserve"> ارزیابی هم ریختی </w:t>
      </w:r>
      <w:r w:rsidR="00581A30">
        <w:rPr>
          <w:rFonts w:eastAsiaTheme="minorEastAsia" w:hint="cs"/>
          <w:i/>
          <w:rtl/>
        </w:rPr>
        <w:t>استفاده نمی شود</w:t>
      </w:r>
      <w:r w:rsidRPr="00056FFE">
        <w:rPr>
          <w:rFonts w:eastAsiaTheme="minorEastAsia" w:hint="cs"/>
          <w:i/>
          <w:rtl/>
        </w:rPr>
        <w:t>، زیرا بسته به اینکه رأس ها (و کران ها) چگونه مشخص شوند می توان گراف ها را به شیوه های مختلفی ارائه کرد</w:t>
      </w:r>
      <w:r w:rsidR="00581A30">
        <w:rPr>
          <w:rFonts w:eastAsiaTheme="minorEastAsia" w:hint="cs"/>
          <w:i/>
          <w:rtl/>
        </w:rPr>
        <w:t>.</w:t>
      </w:r>
      <w:r w:rsidRPr="00056FFE">
        <w:rPr>
          <w:rFonts w:eastAsiaTheme="minorEastAsia" w:hint="cs"/>
          <w:i/>
          <w:rtl/>
        </w:rPr>
        <w:t xml:space="preserve"> با توجه </w:t>
      </w:r>
      <w:r w:rsidR="00581A30">
        <w:rPr>
          <w:rFonts w:eastAsiaTheme="minorEastAsia" w:hint="cs"/>
          <w:i/>
          <w:rtl/>
        </w:rPr>
        <w:t>به آزمایش هم ریختی، ا</w:t>
      </w:r>
      <w:r w:rsidRPr="00056FFE">
        <w:rPr>
          <w:rFonts w:eastAsiaTheme="minorEastAsia" w:hint="cs"/>
          <w:i/>
          <w:rtl/>
        </w:rPr>
        <w:t>تخاذ یک استراتژی بر چسب گذاری یکپارچه مطلوب است که ضمانت کند هر دو گراف مشابه فارغ از ترتیب ارائه رأس ها و کران ها به شیوه ای یکسان برچسب گذاری شوند (</w:t>
      </w:r>
      <w:r w:rsidR="00581A30">
        <w:rPr>
          <w:rFonts w:eastAsiaTheme="minorEastAsia" w:hint="cs"/>
          <w:i/>
          <w:rtl/>
        </w:rPr>
        <w:t>یعنی استراتژی برچسب گذاری مجاز).</w:t>
      </w:r>
    </w:p>
    <w:p w:rsidR="001943CA" w:rsidRPr="00056FFE" w:rsidRDefault="001943CA" w:rsidP="00581A30">
      <w:pPr>
        <w:tabs>
          <w:tab w:val="right" w:pos="540"/>
        </w:tabs>
        <w:rPr>
          <w:rFonts w:eastAsiaTheme="minorEastAsia"/>
          <w:i/>
          <w:rtl/>
        </w:rPr>
      </w:pPr>
      <w:r w:rsidRPr="00056FFE">
        <w:rPr>
          <w:rFonts w:eastAsiaTheme="minorEastAsia" w:hint="cs"/>
          <w:i/>
          <w:rtl/>
        </w:rPr>
        <w:t>استراتژی برچسب گذاری مجاز یک کد منحصر بفرد برای هر گراف تعیین می کند</w:t>
      </w:r>
      <w:r w:rsidR="00581A30">
        <w:rPr>
          <w:rFonts w:eastAsiaTheme="minorEastAsia" w:hint="cs"/>
          <w:i/>
          <w:rtl/>
        </w:rPr>
        <w:t>.</w:t>
      </w:r>
      <w:r w:rsidRPr="00056FFE">
        <w:rPr>
          <w:rFonts w:eastAsiaTheme="minorEastAsia" w:hint="cs"/>
          <w:i/>
          <w:rtl/>
        </w:rPr>
        <w:t xml:space="preserve"> </w:t>
      </w:r>
      <w:r w:rsidR="00581A30">
        <w:rPr>
          <w:rFonts w:eastAsiaTheme="minorEastAsia" w:hint="cs"/>
          <w:i/>
          <w:rtl/>
        </w:rPr>
        <w:t>بر</w:t>
      </w:r>
      <w:r w:rsidRPr="00056FFE">
        <w:rPr>
          <w:rFonts w:eastAsiaTheme="minorEastAsia" w:hint="cs"/>
          <w:i/>
          <w:rtl/>
        </w:rPr>
        <w:t>چسب گذاری مجاز موجب سهولت بررسی هم ریختی می شود زیرا تضمین می کند که اگر یک جفت گراف هم ریخت باشند آنگاه بر چسب گذاری مجاز آن</w:t>
      </w:r>
      <w:r w:rsidR="00581A30">
        <w:rPr>
          <w:rFonts w:eastAsiaTheme="minorEastAsia" w:hint="cs"/>
          <w:i/>
          <w:rtl/>
        </w:rPr>
        <w:t xml:space="preserve"> </w:t>
      </w:r>
      <w:r w:rsidRPr="00056FFE">
        <w:rPr>
          <w:rFonts w:eastAsiaTheme="minorEastAsia" w:hint="cs"/>
          <w:i/>
          <w:rtl/>
        </w:rPr>
        <w:t>ها نیز یکسان باشد. روش ساده برای ایجاد برچسب مجاز، باز کردن ماتریکس تجانب مربوطه با ردیف ها یا ستون های به هم پیوسته برای تولید یک کد متشکل از فهرستی از اعداد صحیح با تر</w:t>
      </w:r>
      <w:r w:rsidR="00581A30">
        <w:rPr>
          <w:rFonts w:eastAsiaTheme="minorEastAsia" w:hint="cs"/>
          <w:i/>
          <w:rtl/>
        </w:rPr>
        <w:t>تیب واژگان نمایی مینیمم (یا ماکز</w:t>
      </w:r>
      <w:r w:rsidRPr="00056FFE">
        <w:rPr>
          <w:rFonts w:eastAsiaTheme="minorEastAsia" w:hint="cs"/>
          <w:i/>
          <w:rtl/>
        </w:rPr>
        <w:t>یمم) است. برای کاهش بیشتر محاسبات حاصل از جایگشت های ماتریکس، بر چسب گذاری مجاز معمولاً با استفاده از طرح</w:t>
      </w:r>
      <w:r w:rsidR="00581A30">
        <w:rPr>
          <w:rFonts w:eastAsiaTheme="minorEastAsia" w:hint="cs"/>
          <w:i/>
          <w:rtl/>
        </w:rPr>
        <w:t xml:space="preserve"> نامتغیر رأس فشرده می شود</w:t>
      </w:r>
      <w:r w:rsidRPr="00056FFE">
        <w:rPr>
          <w:rFonts w:eastAsiaTheme="minorEastAsia" w:hint="cs"/>
          <w:i/>
          <w:rtl/>
        </w:rPr>
        <w:t xml:space="preserve"> که اجازه می دهد محتوای ماتریکس بر طبق بر چسب های رأس تقسیم بندی شود. طرح های مختلف بر چسب گذاری مجاز </w:t>
      </w:r>
      <w:r w:rsidR="002F7EB3">
        <w:rPr>
          <w:rFonts w:eastAsiaTheme="minorEastAsia" w:hint="cs"/>
          <w:i/>
          <w:rtl/>
        </w:rPr>
        <w:t>(تا کنون)</w:t>
      </w:r>
      <w:r w:rsidRPr="00056FFE">
        <w:rPr>
          <w:rFonts w:eastAsiaTheme="minorEastAsia" w:hint="cs"/>
          <w:i/>
          <w:rtl/>
        </w:rPr>
        <w:t xml:space="preserve"> پیشنهاد شده اند که بعضی از مهم ترین موارد در این زیر بخش شرح داده شده اند.</w:t>
      </w:r>
    </w:p>
    <w:p w:rsidR="0078546F" w:rsidRDefault="001943CA" w:rsidP="007F44B0">
      <w:pPr>
        <w:tabs>
          <w:tab w:val="right" w:pos="540"/>
        </w:tabs>
        <w:rPr>
          <w:rFonts w:eastAsiaTheme="minorEastAsia"/>
          <w:i/>
          <w:lang w:bidi="fa-IR"/>
        </w:rPr>
      </w:pPr>
      <w:r w:rsidRPr="00056FFE">
        <w:rPr>
          <w:rFonts w:eastAsiaTheme="minorEastAsia" w:hint="cs"/>
          <w:b/>
          <w:bCs/>
          <w:i/>
          <w:rtl/>
        </w:rPr>
        <w:t xml:space="preserve">کد </w:t>
      </w:r>
      <w:r w:rsidRPr="00056FFE">
        <w:rPr>
          <w:rFonts w:eastAsiaTheme="minorEastAsia"/>
          <w:b/>
          <w:bCs/>
          <w:i/>
        </w:rPr>
        <w:t>DFS</w:t>
      </w:r>
      <w:r w:rsidRPr="00056FFE">
        <w:rPr>
          <w:rFonts w:eastAsiaTheme="minorEastAsia" w:hint="cs"/>
          <w:b/>
          <w:bCs/>
          <w:i/>
          <w:rtl/>
        </w:rPr>
        <w:t xml:space="preserve"> مینیمم (</w:t>
      </w:r>
      <w:r w:rsidRPr="00056FFE">
        <w:rPr>
          <w:rFonts w:eastAsiaTheme="minorEastAsia"/>
          <w:b/>
          <w:bCs/>
          <w:i/>
        </w:rPr>
        <w:t>M-DFSC</w:t>
      </w:r>
      <w:r w:rsidRPr="00056FFE">
        <w:rPr>
          <w:rFonts w:eastAsiaTheme="minorEastAsia" w:hint="cs"/>
          <w:b/>
          <w:bCs/>
          <w:i/>
          <w:rtl/>
        </w:rPr>
        <w:t>):</w:t>
      </w:r>
      <w:r w:rsidRPr="00056FFE">
        <w:rPr>
          <w:rFonts w:eastAsiaTheme="minorEastAsia" w:hint="cs"/>
          <w:i/>
          <w:rtl/>
        </w:rPr>
        <w:t xml:space="preserve"> چندین شیوه گوناگون کد گذاری </w:t>
      </w:r>
      <w:r w:rsidRPr="00056FFE">
        <w:rPr>
          <w:rFonts w:eastAsiaTheme="minorEastAsia"/>
          <w:i/>
        </w:rPr>
        <w:t>DFS</w:t>
      </w:r>
      <w:r w:rsidRPr="00056FFE">
        <w:rPr>
          <w:rFonts w:eastAsiaTheme="minorEastAsia" w:hint="cs"/>
          <w:i/>
          <w:rtl/>
        </w:rPr>
        <w:t xml:space="preserve"> وجود دارد، اما لزوماً هر یک از کران های سازنده یک گراف در کد </w:t>
      </w:r>
      <w:r w:rsidRPr="00056FFE">
        <w:rPr>
          <w:rFonts w:eastAsiaTheme="minorEastAsia"/>
          <w:i/>
        </w:rPr>
        <w:t>DFS</w:t>
      </w:r>
      <w:r w:rsidRPr="00056FFE">
        <w:rPr>
          <w:rFonts w:eastAsiaTheme="minorEastAsia" w:hint="cs"/>
          <w:i/>
          <w:rtl/>
        </w:rPr>
        <w:t xml:space="preserve"> به وسیله 5 ـ وجهی (</w:t>
      </w:r>
      <w:r w:rsidRPr="00056FFE">
        <w:rPr>
          <w:rFonts w:eastAsiaTheme="minorEastAsia"/>
          <w:i/>
        </w:rPr>
        <w:t>i,j,L</w:t>
      </w:r>
      <w:r w:rsidRPr="00056FFE">
        <w:rPr>
          <w:rFonts w:eastAsiaTheme="minorEastAsia"/>
          <w:i/>
          <w:vertAlign w:val="subscript"/>
        </w:rPr>
        <w:t>i</w:t>
      </w:r>
      <w:r w:rsidRPr="00056FFE">
        <w:rPr>
          <w:rFonts w:eastAsiaTheme="minorEastAsia"/>
          <w:i/>
        </w:rPr>
        <w:t>,L</w:t>
      </w:r>
      <w:r w:rsidRPr="00056FFE">
        <w:rPr>
          <w:rFonts w:eastAsiaTheme="minorEastAsia"/>
          <w:i/>
          <w:vertAlign w:val="subscript"/>
        </w:rPr>
        <w:t>e</w:t>
      </w:r>
      <w:r w:rsidRPr="00056FFE">
        <w:rPr>
          <w:rFonts w:eastAsiaTheme="minorEastAsia"/>
          <w:i/>
        </w:rPr>
        <w:t>,L</w:t>
      </w:r>
      <w:r w:rsidRPr="00056FFE">
        <w:rPr>
          <w:rFonts w:eastAsiaTheme="minorEastAsia"/>
          <w:i/>
          <w:vertAlign w:val="subscript"/>
        </w:rPr>
        <w:t>j</w:t>
      </w:r>
      <w:r w:rsidRPr="00056FFE">
        <w:rPr>
          <w:rFonts w:eastAsiaTheme="minorEastAsia" w:hint="cs"/>
          <w:i/>
          <w:rtl/>
        </w:rPr>
        <w:t xml:space="preserve">) بازنمایی می شود، که </w:t>
      </w:r>
      <w:r w:rsidRPr="00056FFE">
        <w:rPr>
          <w:rFonts w:eastAsiaTheme="minorEastAsia"/>
          <w:i/>
        </w:rPr>
        <w:t>i</w:t>
      </w:r>
      <w:r w:rsidRPr="00056FFE">
        <w:rPr>
          <w:rFonts w:eastAsiaTheme="minorEastAsia" w:hint="cs"/>
          <w:i/>
          <w:rtl/>
        </w:rPr>
        <w:t xml:space="preserve"> و </w:t>
      </w:r>
      <w:r w:rsidRPr="00056FFE">
        <w:rPr>
          <w:rFonts w:eastAsiaTheme="minorEastAsia"/>
          <w:i/>
        </w:rPr>
        <w:t>j</w:t>
      </w:r>
      <w:r w:rsidRPr="00056FFE">
        <w:rPr>
          <w:rFonts w:eastAsiaTheme="minorEastAsia" w:hint="cs"/>
          <w:i/>
          <w:rtl/>
        </w:rPr>
        <w:t xml:space="preserve"> شناسه های رأس هستند، </w:t>
      </w:r>
      <w:r w:rsidRPr="00056FFE">
        <w:rPr>
          <w:rFonts w:eastAsiaTheme="minorEastAsia"/>
          <w:i/>
        </w:rPr>
        <w:t>L</w:t>
      </w:r>
      <w:r w:rsidRPr="00056FFE">
        <w:rPr>
          <w:rFonts w:eastAsiaTheme="minorEastAsia"/>
          <w:i/>
          <w:vertAlign w:val="subscript"/>
        </w:rPr>
        <w:t>i</w:t>
      </w:r>
      <w:r w:rsidRPr="00056FFE">
        <w:rPr>
          <w:rFonts w:eastAsiaTheme="minorEastAsia" w:hint="cs"/>
          <w:i/>
          <w:rtl/>
        </w:rPr>
        <w:t xml:space="preserve"> و </w:t>
      </w:r>
      <w:r w:rsidRPr="00056FFE">
        <w:rPr>
          <w:rFonts w:eastAsiaTheme="minorEastAsia"/>
          <w:i/>
        </w:rPr>
        <w:t>L</w:t>
      </w:r>
      <w:r w:rsidRPr="00056FFE">
        <w:rPr>
          <w:rFonts w:eastAsiaTheme="minorEastAsia"/>
          <w:i/>
          <w:vertAlign w:val="subscript"/>
        </w:rPr>
        <w:t>j</w:t>
      </w:r>
      <w:r w:rsidRPr="00056FFE">
        <w:rPr>
          <w:rFonts w:eastAsiaTheme="minorEastAsia" w:hint="cs"/>
          <w:i/>
          <w:rtl/>
        </w:rPr>
        <w:t xml:space="preserve"> بر چسب هایی </w:t>
      </w:r>
      <w:r w:rsidRPr="00056FFE">
        <w:rPr>
          <w:rFonts w:eastAsiaTheme="minorEastAsia" w:hint="cs"/>
          <w:i/>
          <w:rtl/>
        </w:rPr>
        <w:lastRenderedPageBreak/>
        <w:t xml:space="preserve">برای رأس های متناظرند و </w:t>
      </w:r>
      <w:r w:rsidRPr="00056FFE">
        <w:rPr>
          <w:rFonts w:eastAsiaTheme="minorEastAsia"/>
          <w:i/>
        </w:rPr>
        <w:t>L</w:t>
      </w:r>
      <w:r w:rsidRPr="00056FFE">
        <w:rPr>
          <w:rFonts w:eastAsiaTheme="minorEastAsia"/>
          <w:i/>
          <w:vertAlign w:val="subscript"/>
        </w:rPr>
        <w:t>e</w:t>
      </w:r>
      <w:r w:rsidRPr="00056FFE">
        <w:rPr>
          <w:rFonts w:eastAsiaTheme="minorEastAsia" w:hint="cs"/>
          <w:i/>
          <w:rtl/>
        </w:rPr>
        <w:t xml:space="preserve"> بر چسب کران متصل کننده رأس هاست. بر اساس ترتیب واژگان نهایی </w:t>
      </w:r>
      <w:r w:rsidRPr="00056FFE">
        <w:rPr>
          <w:rFonts w:eastAsiaTheme="minorEastAsia"/>
          <w:i/>
        </w:rPr>
        <w:t>DFS</w:t>
      </w:r>
      <w:r w:rsidRPr="00056FFE">
        <w:rPr>
          <w:rFonts w:eastAsiaTheme="minorEastAsia" w:hint="cs"/>
          <w:i/>
          <w:rtl/>
        </w:rPr>
        <w:t xml:space="preserve">، </w:t>
      </w:r>
      <w:r w:rsidRPr="00056FFE">
        <w:rPr>
          <w:rFonts w:eastAsiaTheme="minorEastAsia"/>
          <w:i/>
        </w:rPr>
        <w:t>M-DFSC</w:t>
      </w:r>
      <w:r w:rsidRPr="00056FFE">
        <w:rPr>
          <w:rFonts w:eastAsiaTheme="minorEastAsia" w:hint="cs"/>
          <w:i/>
          <w:rtl/>
        </w:rPr>
        <w:t xml:space="preserve"> هر گراف </w:t>
      </w:r>
      <w:r w:rsidRPr="00056FFE">
        <w:rPr>
          <w:rFonts w:eastAsiaTheme="minorEastAsia"/>
          <w:i/>
        </w:rPr>
        <w:t>g</w:t>
      </w:r>
      <w:r w:rsidRPr="00056FFE">
        <w:rPr>
          <w:rFonts w:eastAsiaTheme="minorEastAsia" w:hint="cs"/>
          <w:i/>
          <w:rtl/>
        </w:rPr>
        <w:t xml:space="preserve"> را می توان به صورت</w:t>
      </w:r>
      <w:r w:rsidR="00581A30">
        <w:rPr>
          <w:rFonts w:eastAsiaTheme="minorEastAsia" w:hint="cs"/>
          <w:i/>
          <w:rtl/>
        </w:rPr>
        <w:t xml:space="preserve"> ی</w:t>
      </w:r>
      <w:r w:rsidRPr="00056FFE">
        <w:rPr>
          <w:rFonts w:eastAsiaTheme="minorEastAsia" w:hint="cs"/>
          <w:i/>
          <w:rtl/>
        </w:rPr>
        <w:t xml:space="preserve">ک برچسب مجاز </w:t>
      </w:r>
      <w:r w:rsidRPr="00056FFE">
        <w:rPr>
          <w:rFonts w:eastAsiaTheme="minorEastAsia"/>
          <w:i/>
        </w:rPr>
        <w:t>g</w:t>
      </w:r>
      <w:r w:rsidRPr="00056FFE">
        <w:rPr>
          <w:rFonts w:eastAsiaTheme="minorEastAsia" w:hint="cs"/>
          <w:i/>
          <w:rtl/>
        </w:rPr>
        <w:t xml:space="preserve"> تعریف کرد</w:t>
      </w:r>
      <w:r w:rsidR="00581A30">
        <w:rPr>
          <w:rFonts w:eastAsiaTheme="minorEastAsia" w:hint="cs"/>
          <w:i/>
          <w:rtl/>
        </w:rPr>
        <w:t xml:space="preserve"> </w:t>
      </w:r>
      <w:r w:rsidR="00581A30">
        <w:rPr>
          <w:rFonts w:eastAsiaTheme="minorEastAsia"/>
          <w:i/>
          <w:rtl/>
        </w:rPr>
        <w:fldChar w:fldCharType="begin"/>
      </w:r>
      <w:r w:rsidR="00581A30">
        <w:rPr>
          <w:rFonts w:eastAsiaTheme="minorEastAsia"/>
          <w:i/>
          <w:rtl/>
        </w:rPr>
        <w:instrText xml:space="preserve"> </w:instrText>
      </w:r>
      <w:r w:rsidR="00581A30">
        <w:rPr>
          <w:rFonts w:eastAsiaTheme="minorEastAsia"/>
          <w:i/>
        </w:rPr>
        <w:instrText>ADDIN EN.CITE &lt;EndNote&gt;&lt;Cite&gt;&lt;Author&gt;Yan&lt;/Author&gt;&lt;Year&gt;2002&lt;/Year&gt;&lt;RecNum&gt;74&lt;/RecNum&gt;&lt;DisplayText&gt;[17]&lt;/DisplayText&gt;&lt;record&gt;&lt;rec-number&gt;74&lt;/rec-number&gt;&lt;foreign-keys&gt;&lt;key app="EN" db-id="5vaes0fpbfpepxedwv65twzav09zxxw9p5xs" timestamp="1419528313"&gt;74&lt;/key</w:instrText>
      </w:r>
      <w:r w:rsidR="00581A30">
        <w:rPr>
          <w:rFonts w:eastAsiaTheme="minorEastAsia"/>
          <w:i/>
          <w:rtl/>
        </w:rPr>
        <w:instrText>&gt;&lt;/</w:instrText>
      </w:r>
      <w:r w:rsidR="00581A30">
        <w:rPr>
          <w:rFonts w:eastAsiaTheme="minorEastAsia"/>
          <w:i/>
        </w:rPr>
        <w:instrText>foreign-keys&gt;&lt;ref-type name="Conference Paper"&gt;47&lt;/ref-type&gt;&lt;contributors&gt;&lt;authors&gt;&lt;author&gt;Xifeng Yan&lt;/author&gt;&lt;author&gt;Jiawei Han&lt;/author&gt;&lt;/authors&gt;&lt;/contributors&gt;&lt;titles&gt;&lt;title&gt;gSpan: Graph-Based Substructure Pattern Mining&lt;/title&gt;&lt;secondary-title&gt;Proceedings of the 2002 IEEE International Conference on Data Mining&lt;/secondary-title&gt;&lt;/titles&gt;&lt;pages&gt;721&lt;/pages&gt;&lt;dates&gt;&lt;year&gt;2002&lt;/year&gt;&lt;/dates&gt;&lt;publisher&gt;IEEE Computer Society&lt;/publisher&gt;&lt;urls&gt;&lt;/urls&gt;&lt;custom1&gt;844811&lt;/custom1&gt;&lt;/record&gt;&lt;/Cite&gt;&lt;/EndNote</w:instrText>
      </w:r>
      <w:r w:rsidR="00581A30">
        <w:rPr>
          <w:rFonts w:eastAsiaTheme="minorEastAsia"/>
          <w:i/>
          <w:rtl/>
        </w:rPr>
        <w:instrText>&gt;</w:instrText>
      </w:r>
      <w:r w:rsidR="00581A30">
        <w:rPr>
          <w:rFonts w:eastAsiaTheme="minorEastAsia"/>
          <w:i/>
          <w:rtl/>
        </w:rPr>
        <w:fldChar w:fldCharType="separate"/>
      </w:r>
      <w:r w:rsidR="00581A30">
        <w:rPr>
          <w:rFonts w:eastAsiaTheme="minorEastAsia"/>
          <w:i/>
          <w:noProof/>
          <w:rtl/>
        </w:rPr>
        <w:t>[</w:t>
      </w:r>
      <w:hyperlink w:anchor="_ENREF_17" w:tooltip="Yan, 2002 #74" w:history="1">
        <w:r w:rsidR="007F44B0">
          <w:rPr>
            <w:rFonts w:eastAsiaTheme="minorEastAsia"/>
            <w:i/>
            <w:noProof/>
            <w:rtl/>
          </w:rPr>
          <w:t>17</w:t>
        </w:r>
      </w:hyperlink>
      <w:r w:rsidR="00581A30">
        <w:rPr>
          <w:rFonts w:eastAsiaTheme="minorEastAsia"/>
          <w:i/>
          <w:noProof/>
          <w:rtl/>
        </w:rPr>
        <w:t>]</w:t>
      </w:r>
      <w:r w:rsidR="00581A30">
        <w:rPr>
          <w:rFonts w:eastAsiaTheme="minorEastAsia"/>
          <w:i/>
          <w:rtl/>
        </w:rPr>
        <w:fldChar w:fldCharType="end"/>
      </w:r>
      <w:r w:rsidRPr="00056FFE">
        <w:rPr>
          <w:rFonts w:eastAsiaTheme="minorEastAsia" w:hint="cs"/>
          <w:i/>
          <w:rtl/>
        </w:rPr>
        <w:t xml:space="preserve">. کدهای </w:t>
      </w:r>
      <w:r w:rsidRPr="00056FFE">
        <w:rPr>
          <w:rFonts w:eastAsiaTheme="minorEastAsia"/>
          <w:i/>
        </w:rPr>
        <w:t>DFS</w:t>
      </w:r>
      <w:r w:rsidRPr="00056FFE">
        <w:rPr>
          <w:rFonts w:eastAsiaTheme="minorEastAsia" w:hint="cs"/>
          <w:i/>
          <w:rtl/>
        </w:rPr>
        <w:t xml:space="preserve"> برای دست چپی ترین شاخه و دست راستی ترین شاخه گراف ارائه شده در </w:t>
      </w:r>
      <w:r w:rsidR="00581A30">
        <w:rPr>
          <w:rFonts w:eastAsiaTheme="minorEastAsia"/>
          <w:i/>
          <w:rtl/>
        </w:rPr>
        <w:fldChar w:fldCharType="begin"/>
      </w:r>
      <w:r w:rsidR="00581A30">
        <w:rPr>
          <w:rFonts w:eastAsiaTheme="minorEastAsia"/>
          <w:i/>
          <w:rtl/>
        </w:rPr>
        <w:instrText xml:space="preserve"> </w:instrText>
      </w:r>
      <w:r w:rsidR="00581A30">
        <w:rPr>
          <w:rFonts w:eastAsiaTheme="minorEastAsia" w:hint="cs"/>
          <w:i/>
        </w:rPr>
        <w:instrText>REF</w:instrText>
      </w:r>
      <w:r w:rsidR="00581A30">
        <w:rPr>
          <w:rFonts w:eastAsiaTheme="minorEastAsia" w:hint="cs"/>
          <w:i/>
          <w:rtl/>
        </w:rPr>
        <w:instrText xml:space="preserve"> _</w:instrText>
      </w:r>
      <w:r w:rsidR="00581A30">
        <w:rPr>
          <w:rFonts w:eastAsiaTheme="minorEastAsia" w:hint="cs"/>
          <w:i/>
        </w:rPr>
        <w:instrText>Ref409186898 \h</w:instrText>
      </w:r>
      <w:r w:rsidR="00581A30">
        <w:rPr>
          <w:rFonts w:eastAsiaTheme="minorEastAsia"/>
          <w:i/>
          <w:rtl/>
        </w:rPr>
        <w:instrText xml:space="preserve"> </w:instrText>
      </w:r>
      <w:r w:rsidR="00581A30">
        <w:rPr>
          <w:rFonts w:eastAsiaTheme="minorEastAsia"/>
          <w:i/>
          <w:rtl/>
        </w:rPr>
      </w:r>
      <w:r w:rsidR="00581A30">
        <w:rPr>
          <w:rFonts w:eastAsiaTheme="minorEastAsia"/>
          <w:i/>
          <w:rtl/>
        </w:rPr>
        <w:fldChar w:fldCharType="separate"/>
      </w:r>
      <w:r w:rsidR="00607008">
        <w:rPr>
          <w:rFonts w:hint="cs"/>
          <w:rtl/>
        </w:rPr>
        <w:t>شکل</w:t>
      </w:r>
      <w:r w:rsidR="00607008">
        <w:rPr>
          <w:rtl/>
        </w:rPr>
        <w:t xml:space="preserve"> </w:t>
      </w:r>
      <w:r w:rsidR="00607008">
        <w:rPr>
          <w:noProof/>
          <w:rtl/>
        </w:rPr>
        <w:t>9</w:t>
      </w:r>
      <w:r w:rsidR="00581A30">
        <w:rPr>
          <w:rFonts w:eastAsiaTheme="minorEastAsia"/>
          <w:i/>
          <w:rtl/>
        </w:rPr>
        <w:fldChar w:fldCharType="end"/>
      </w:r>
      <w:r w:rsidR="00581A30">
        <w:rPr>
          <w:rFonts w:eastAsiaTheme="minorEastAsia" w:hint="cs"/>
          <w:i/>
          <w:rtl/>
        </w:rPr>
        <w:t xml:space="preserve"> </w:t>
      </w:r>
      <w:r w:rsidR="0078546F">
        <w:rPr>
          <w:rFonts w:eastAsiaTheme="minorEastAsia" w:hint="cs"/>
          <w:i/>
          <w:rtl/>
        </w:rPr>
        <w:t>(</w:t>
      </w:r>
      <w:r w:rsidR="0078546F">
        <w:rPr>
          <w:rFonts w:eastAsiaTheme="minorEastAsia"/>
          <w:i/>
        </w:rPr>
        <w:t>c</w:t>
      </w:r>
      <w:r w:rsidR="0078546F">
        <w:rPr>
          <w:rFonts w:eastAsiaTheme="minorEastAsia" w:hint="cs"/>
          <w:i/>
          <w:rtl/>
        </w:rPr>
        <w:t>)</w:t>
      </w:r>
      <w:r w:rsidR="00581A30">
        <w:rPr>
          <w:rFonts w:eastAsiaTheme="minorEastAsia" w:hint="cs"/>
          <w:i/>
          <w:rtl/>
        </w:rPr>
        <w:t xml:space="preserve"> </w:t>
      </w:r>
      <w:r w:rsidRPr="00056FFE">
        <w:rPr>
          <w:rFonts w:eastAsiaTheme="minorEastAsia" w:hint="cs"/>
          <w:i/>
          <w:rtl/>
        </w:rPr>
        <w:t>به تر</w:t>
      </w:r>
      <w:r w:rsidR="0078546F">
        <w:rPr>
          <w:rFonts w:eastAsiaTheme="minorEastAsia" w:hint="cs"/>
          <w:i/>
          <w:rtl/>
          <w:lang w:bidi="fa-IR"/>
        </w:rPr>
        <w:t>ت</w:t>
      </w:r>
      <w:r w:rsidRPr="00056FFE">
        <w:rPr>
          <w:rFonts w:eastAsiaTheme="minorEastAsia" w:hint="cs"/>
          <w:i/>
          <w:rtl/>
        </w:rPr>
        <w:t>یب</w:t>
      </w:r>
      <w:r w:rsidR="0078546F">
        <w:rPr>
          <w:rFonts w:eastAsiaTheme="minorEastAsia" w:hint="cs"/>
          <w:i/>
          <w:rtl/>
          <w:lang w:bidi="fa-IR"/>
        </w:rPr>
        <w:t xml:space="preserve"> </w:t>
      </w:r>
      <w:r w:rsidR="0078546F" w:rsidRPr="0078546F">
        <w:rPr>
          <w:rFonts w:eastAsiaTheme="minorEastAsia"/>
          <w:i/>
          <w:rtl/>
          <w:lang w:bidi="fa-IR"/>
        </w:rPr>
        <w:t>{</w:t>
      </w:r>
      <w:r w:rsidR="0078546F">
        <w:rPr>
          <w:rFonts w:eastAsiaTheme="minorEastAsia"/>
          <w:i/>
          <w:lang w:bidi="fa-IR"/>
        </w:rPr>
        <w:t xml:space="preserve"> (0 , 1</w:t>
      </w:r>
      <w:r w:rsidR="0078546F" w:rsidRPr="0078546F">
        <w:rPr>
          <w:rFonts w:eastAsiaTheme="minorEastAsia"/>
          <w:i/>
          <w:lang w:bidi="fa-IR"/>
        </w:rPr>
        <w:t>, a, 1, b), (1, 2, b, 1, e), (2, 3, e, 1, f ), (3, 4, f, 1, c), (4, 2, c, 1, e)</w:t>
      </w:r>
      <w:r w:rsidR="0078546F" w:rsidRPr="0078546F">
        <w:rPr>
          <w:rFonts w:eastAsiaTheme="minorEastAsia"/>
          <w:i/>
          <w:rtl/>
          <w:lang w:bidi="fa-IR"/>
        </w:rPr>
        <w:t>}</w:t>
      </w:r>
      <w:r w:rsidR="0078546F">
        <w:rPr>
          <w:rFonts w:eastAsiaTheme="minorEastAsia" w:hint="cs"/>
          <w:i/>
          <w:rtl/>
          <w:lang w:bidi="fa-IR"/>
        </w:rPr>
        <w:t xml:space="preserve"> و </w:t>
      </w:r>
      <w:r w:rsidR="0078546F" w:rsidRPr="0078546F">
        <w:rPr>
          <w:rFonts w:eastAsiaTheme="minorEastAsia"/>
          <w:i/>
          <w:rtl/>
          <w:lang w:bidi="fa-IR"/>
        </w:rPr>
        <w:t>{</w:t>
      </w:r>
      <w:r w:rsidR="0078546F">
        <w:rPr>
          <w:rFonts w:eastAsiaTheme="minorEastAsia"/>
          <w:i/>
          <w:lang w:bidi="fa-IR"/>
        </w:rPr>
        <w:t xml:space="preserve"> (0, 9</w:t>
      </w:r>
      <w:r w:rsidR="0078546F" w:rsidRPr="0078546F">
        <w:rPr>
          <w:rFonts w:eastAsiaTheme="minorEastAsia"/>
          <w:i/>
          <w:lang w:bidi="fa-IR"/>
        </w:rPr>
        <w:t>, a, 1, d), (9, 10, d, 1, f ), (10, 11, f, 1, g ), (11, 9, g, 1, d)</w:t>
      </w:r>
      <w:r w:rsidR="0078546F">
        <w:rPr>
          <w:rFonts w:eastAsiaTheme="minorEastAsia"/>
          <w:i/>
          <w:lang w:bidi="fa-IR"/>
        </w:rPr>
        <w:t xml:space="preserve"> </w:t>
      </w:r>
      <w:r w:rsidR="0078546F" w:rsidRPr="0078546F">
        <w:rPr>
          <w:rFonts w:eastAsiaTheme="minorEastAsia"/>
          <w:i/>
          <w:rtl/>
          <w:lang w:bidi="fa-IR"/>
        </w:rPr>
        <w:t>}</w:t>
      </w:r>
      <w:r w:rsidR="0078546F">
        <w:rPr>
          <w:rFonts w:eastAsiaTheme="minorEastAsia" w:hint="cs"/>
          <w:i/>
          <w:rtl/>
          <w:lang w:bidi="fa-IR"/>
        </w:rPr>
        <w:t xml:space="preserve"> هستند.</w:t>
      </w:r>
    </w:p>
    <w:p w:rsidR="001943CA" w:rsidRPr="00056FFE" w:rsidRDefault="001943CA" w:rsidP="007F44B0">
      <w:pPr>
        <w:tabs>
          <w:tab w:val="right" w:pos="540"/>
        </w:tabs>
        <w:rPr>
          <w:i/>
          <w:rtl/>
        </w:rPr>
      </w:pPr>
      <w:r w:rsidRPr="00056FFE">
        <w:rPr>
          <w:rFonts w:hint="cs"/>
          <w:b/>
          <w:bCs/>
          <w:i/>
          <w:rtl/>
        </w:rPr>
        <w:t>ماتریکس تجانب مجاز (</w:t>
      </w:r>
      <w:r w:rsidRPr="00056FFE">
        <w:rPr>
          <w:b/>
          <w:bCs/>
          <w:i/>
        </w:rPr>
        <w:t>CAM</w:t>
      </w:r>
      <w:r w:rsidRPr="00056FFE">
        <w:rPr>
          <w:rFonts w:hint="cs"/>
          <w:b/>
          <w:bCs/>
          <w:i/>
          <w:rtl/>
        </w:rPr>
        <w:t>):</w:t>
      </w:r>
      <w:r w:rsidRPr="00056FFE">
        <w:rPr>
          <w:rFonts w:hint="cs"/>
          <w:i/>
          <w:rtl/>
        </w:rPr>
        <w:t xml:space="preserve"> با در نظر گرفتن تجانب </w:t>
      </w:r>
      <w:r w:rsidRPr="00056FFE">
        <w:rPr>
          <w:i/>
        </w:rPr>
        <w:t>M</w:t>
      </w:r>
      <w:r w:rsidRPr="00056FFE">
        <w:rPr>
          <w:rFonts w:hint="cs"/>
          <w:i/>
          <w:rtl/>
        </w:rPr>
        <w:t xml:space="preserve"> از گراف </w:t>
      </w:r>
      <w:r w:rsidRPr="00056FFE">
        <w:rPr>
          <w:i/>
        </w:rPr>
        <w:t>g</w:t>
      </w:r>
      <w:r w:rsidRPr="00056FFE">
        <w:rPr>
          <w:rFonts w:hint="cs"/>
          <w:i/>
          <w:rtl/>
        </w:rPr>
        <w:t xml:space="preserve">، کدگذاری </w:t>
      </w:r>
      <w:r w:rsidRPr="00056FFE">
        <w:rPr>
          <w:i/>
        </w:rPr>
        <w:t>M</w:t>
      </w:r>
      <w:r w:rsidRPr="00056FFE">
        <w:rPr>
          <w:rFonts w:hint="cs"/>
          <w:i/>
          <w:rtl/>
        </w:rPr>
        <w:t xml:space="preserve"> را می توان به وسیله توالی به دست آمده از تسلسل ورودی های مثلثی پایین تر یا بالاتر </w:t>
      </w:r>
      <w:r w:rsidRPr="00056FFE">
        <w:rPr>
          <w:i/>
        </w:rPr>
        <w:t>M</w:t>
      </w:r>
      <w:r w:rsidRPr="00056FFE">
        <w:rPr>
          <w:rFonts w:hint="cs"/>
          <w:i/>
          <w:rtl/>
        </w:rPr>
        <w:t xml:space="preserve"> شامل ورودی های قطرها به دست آورد. از آن</w:t>
      </w:r>
      <w:r w:rsidR="0078546F">
        <w:rPr>
          <w:rFonts w:hint="cs"/>
          <w:i/>
          <w:rtl/>
        </w:rPr>
        <w:t xml:space="preserve"> </w:t>
      </w:r>
      <w:r w:rsidRPr="00056FFE">
        <w:rPr>
          <w:rFonts w:hint="cs"/>
          <w:i/>
          <w:rtl/>
        </w:rPr>
        <w:t>جایی که جایگشت های مختلف مجموعه رأس ها با ماتریکس های تجانب مختلف متناظر است، فرم مجاز (</w:t>
      </w:r>
      <w:r w:rsidRPr="00056FFE">
        <w:rPr>
          <w:i/>
        </w:rPr>
        <w:t>CAM</w:t>
      </w:r>
      <w:r w:rsidRPr="00056FFE">
        <w:rPr>
          <w:rFonts w:hint="cs"/>
          <w:i/>
          <w:rtl/>
        </w:rPr>
        <w:t xml:space="preserve">) </w:t>
      </w:r>
      <w:r w:rsidRPr="00056FFE">
        <w:rPr>
          <w:i/>
        </w:rPr>
        <w:t>g</w:t>
      </w:r>
      <w:r w:rsidRPr="00056FFE">
        <w:rPr>
          <w:rFonts w:hint="cs"/>
          <w:i/>
          <w:rtl/>
        </w:rPr>
        <w:t xml:space="preserve"> به صورت کد گذاری ماکزیمم (مینیمم) تعیین می شود. ماتریکس تجانبی که فرم مجاز از روی آن ایجاد می شود ماتریکس تجانب مجاز</w:t>
      </w:r>
      <w:r w:rsidR="0078546F">
        <w:rPr>
          <w:rFonts w:hint="cs"/>
          <w:i/>
          <w:rtl/>
        </w:rPr>
        <w:t xml:space="preserve"> </w:t>
      </w:r>
      <w:r w:rsidRPr="00056FFE">
        <w:rPr>
          <w:i/>
        </w:rPr>
        <w:t>CAM</w:t>
      </w:r>
      <w:r w:rsidRPr="00056FFE">
        <w:rPr>
          <w:rFonts w:hint="cs"/>
          <w:i/>
          <w:rtl/>
        </w:rPr>
        <w:t xml:space="preserve"> را تعیین می کند</w:t>
      </w:r>
      <w:r w:rsidR="00065E44">
        <w:rPr>
          <w:rFonts w:hint="cs"/>
          <w:i/>
          <w:rtl/>
        </w:rPr>
        <w:t xml:space="preserve"> </w:t>
      </w:r>
      <w:r w:rsidR="00065E44">
        <w:rPr>
          <w:i/>
          <w:rtl/>
        </w:rPr>
        <w:fldChar w:fldCharType="begin">
          <w:fldData xml:space="preserve">PEVuZE5vdGU+PENpdGU+PEF1dGhvcj5IdWFuPC9BdXRob3I+PFllYXI+MjAwMzwvWWVhcj48UmVj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=
</w:fldData>
        </w:fldChar>
      </w:r>
      <w:r w:rsidR="00065E44">
        <w:rPr>
          <w:i/>
          <w:rtl/>
        </w:rPr>
        <w:instrText xml:space="preserve"> </w:instrText>
      </w:r>
      <w:r w:rsidR="00065E44">
        <w:rPr>
          <w:i/>
        </w:rPr>
        <w:instrText>ADDIN EN.CITE</w:instrText>
      </w:r>
      <w:r w:rsidR="00065E44">
        <w:rPr>
          <w:i/>
          <w:rtl/>
        </w:rPr>
        <w:instrText xml:space="preserve"> </w:instrText>
      </w:r>
      <w:r w:rsidR="00065E44">
        <w:rPr>
          <w:i/>
          <w:rtl/>
        </w:rPr>
        <w:fldChar w:fldCharType="begin">
          <w:fldData xml:space="preserve">PEVuZE5vdGU+PENpdGU+PEF1dGhvcj5IdWFuPC9BdXRob3I+PFllYXI+MjAwMzwvWWVhcj48UmVj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=
</w:fldData>
        </w:fldChar>
      </w:r>
      <w:r w:rsidR="00065E44">
        <w:rPr>
          <w:i/>
          <w:rtl/>
        </w:rPr>
        <w:instrText xml:space="preserve"> </w:instrText>
      </w:r>
      <w:r w:rsidR="00065E44">
        <w:rPr>
          <w:i/>
        </w:rPr>
        <w:instrText>ADDIN EN.CITE.DATA</w:instrText>
      </w:r>
      <w:r w:rsidR="00065E44">
        <w:rPr>
          <w:i/>
          <w:rtl/>
        </w:rPr>
        <w:instrText xml:space="preserve"> </w:instrText>
      </w:r>
      <w:r w:rsidR="00065E44">
        <w:rPr>
          <w:i/>
          <w:rtl/>
        </w:rPr>
      </w:r>
      <w:r w:rsidR="00065E44">
        <w:rPr>
          <w:i/>
          <w:rtl/>
        </w:rPr>
        <w:fldChar w:fldCharType="end"/>
      </w:r>
      <w:r w:rsidR="00065E44">
        <w:rPr>
          <w:i/>
          <w:rtl/>
        </w:rPr>
      </w:r>
      <w:r w:rsidR="00065E44">
        <w:rPr>
          <w:i/>
          <w:rtl/>
        </w:rPr>
        <w:fldChar w:fldCharType="separate"/>
      </w:r>
      <w:r w:rsidR="00065E44">
        <w:rPr>
          <w:i/>
          <w:noProof/>
          <w:rtl/>
        </w:rPr>
        <w:t>[</w:t>
      </w:r>
      <w:hyperlink w:anchor="_ENREF_3" w:tooltip="Huan, 2003 #60" w:history="1">
        <w:r w:rsidR="007F44B0">
          <w:rPr>
            <w:i/>
            <w:noProof/>
            <w:rtl/>
          </w:rPr>
          <w:t>3</w:t>
        </w:r>
      </w:hyperlink>
      <w:r w:rsidR="00065E44">
        <w:rPr>
          <w:i/>
          <w:noProof/>
          <w:rtl/>
        </w:rPr>
        <w:t xml:space="preserve">, </w:t>
      </w:r>
      <w:hyperlink w:anchor="_ENREF_13" w:tooltip="Inokuchi, 2000 #70" w:history="1">
        <w:r w:rsidR="007F44B0">
          <w:rPr>
            <w:i/>
            <w:noProof/>
            <w:rtl/>
          </w:rPr>
          <w:t>13</w:t>
        </w:r>
      </w:hyperlink>
      <w:r w:rsidR="00065E44">
        <w:rPr>
          <w:i/>
          <w:noProof/>
          <w:rtl/>
        </w:rPr>
        <w:t xml:space="preserve">, </w:t>
      </w:r>
      <w:hyperlink w:anchor="_ENREF_59" w:tooltip="Kuramochi, 2001 #118" w:history="1">
        <w:r w:rsidR="007F44B0">
          <w:rPr>
            <w:i/>
            <w:noProof/>
            <w:rtl/>
          </w:rPr>
          <w:t>59</w:t>
        </w:r>
      </w:hyperlink>
      <w:r w:rsidR="00065E44">
        <w:rPr>
          <w:i/>
          <w:noProof/>
          <w:rtl/>
        </w:rPr>
        <w:t>]</w:t>
      </w:r>
      <w:r w:rsidR="00065E44">
        <w:rPr>
          <w:i/>
          <w:rtl/>
        </w:rPr>
        <w:fldChar w:fldCharType="end"/>
      </w:r>
      <w:r w:rsidRPr="00056FFE">
        <w:rPr>
          <w:rFonts w:hint="cs"/>
          <w:i/>
          <w:rtl/>
        </w:rPr>
        <w:t xml:space="preserve">. کد گذاری گراف که در </w:t>
      </w:r>
      <w:r w:rsidR="003626A2">
        <w:rPr>
          <w:i/>
          <w:rtl/>
        </w:rPr>
        <w:fldChar w:fldCharType="begin"/>
      </w:r>
      <w:r w:rsidR="003626A2">
        <w:rPr>
          <w:i/>
          <w:rtl/>
        </w:rPr>
        <w:instrText xml:space="preserve"> </w:instrText>
      </w:r>
      <w:r w:rsidR="003626A2">
        <w:rPr>
          <w:rFonts w:hint="cs"/>
          <w:i/>
        </w:rPr>
        <w:instrText>REF</w:instrText>
      </w:r>
      <w:r w:rsidR="003626A2">
        <w:rPr>
          <w:rFonts w:hint="cs"/>
          <w:i/>
          <w:rtl/>
        </w:rPr>
        <w:instrText xml:space="preserve"> _</w:instrText>
      </w:r>
      <w:r w:rsidR="003626A2">
        <w:rPr>
          <w:rFonts w:hint="cs"/>
          <w:i/>
        </w:rPr>
        <w:instrText>Ref409186898 \h</w:instrText>
      </w:r>
      <w:r w:rsidR="003626A2">
        <w:rPr>
          <w:i/>
          <w:rtl/>
        </w:rPr>
        <w:instrText xml:space="preserve"> </w:instrText>
      </w:r>
      <w:r w:rsidR="003626A2">
        <w:rPr>
          <w:i/>
          <w:rtl/>
        </w:rPr>
      </w:r>
      <w:r w:rsidR="003626A2">
        <w:rPr>
          <w:i/>
          <w:rtl/>
        </w:rPr>
        <w:fldChar w:fldCharType="separate"/>
      </w:r>
      <w:r w:rsidR="00607008">
        <w:rPr>
          <w:rFonts w:hint="cs"/>
          <w:rtl/>
        </w:rPr>
        <w:t>شکل</w:t>
      </w:r>
      <w:r w:rsidR="00607008">
        <w:rPr>
          <w:rtl/>
        </w:rPr>
        <w:t xml:space="preserve"> </w:t>
      </w:r>
      <w:r w:rsidR="00607008">
        <w:rPr>
          <w:noProof/>
          <w:rtl/>
        </w:rPr>
        <w:t>9</w:t>
      </w:r>
      <w:r w:rsidR="003626A2">
        <w:rPr>
          <w:i/>
          <w:rtl/>
        </w:rPr>
        <w:fldChar w:fldCharType="end"/>
      </w:r>
      <w:r w:rsidR="003626A2">
        <w:rPr>
          <w:rFonts w:hint="cs"/>
          <w:i/>
          <w:rtl/>
        </w:rPr>
        <w:t xml:space="preserve"> (</w:t>
      </w:r>
      <w:r w:rsidR="003626A2">
        <w:rPr>
          <w:i/>
        </w:rPr>
        <w:t>c</w:t>
      </w:r>
      <w:r w:rsidR="003626A2">
        <w:rPr>
          <w:rFonts w:hint="cs"/>
          <w:i/>
          <w:rtl/>
        </w:rPr>
        <w:t xml:space="preserve">) </w:t>
      </w:r>
      <w:r w:rsidRPr="00056FFE">
        <w:rPr>
          <w:rFonts w:hint="cs"/>
          <w:i/>
          <w:rtl/>
        </w:rPr>
        <w:t xml:space="preserve">داده شده که توسط ماتریکس گراف </w:t>
      </w:r>
      <w:r w:rsidR="003626A2">
        <w:rPr>
          <w:i/>
          <w:rtl/>
          <w:lang w:bidi="fa-IR"/>
        </w:rPr>
        <w:fldChar w:fldCharType="begin"/>
      </w:r>
      <w:r w:rsidR="003626A2">
        <w:rPr>
          <w:i/>
          <w:rtl/>
        </w:rPr>
        <w:instrText xml:space="preserve"> </w:instrText>
      </w:r>
      <w:r w:rsidR="003626A2">
        <w:rPr>
          <w:rFonts w:hint="cs"/>
          <w:i/>
        </w:rPr>
        <w:instrText>REF</w:instrText>
      </w:r>
      <w:r w:rsidR="003626A2">
        <w:rPr>
          <w:rFonts w:hint="cs"/>
          <w:i/>
          <w:rtl/>
        </w:rPr>
        <w:instrText xml:space="preserve"> _</w:instrText>
      </w:r>
      <w:r w:rsidR="003626A2">
        <w:rPr>
          <w:rFonts w:hint="cs"/>
          <w:i/>
        </w:rPr>
        <w:instrText>Ref409186898 \h</w:instrText>
      </w:r>
      <w:r w:rsidR="003626A2">
        <w:rPr>
          <w:i/>
          <w:rtl/>
        </w:rPr>
        <w:instrText xml:space="preserve"> </w:instrText>
      </w:r>
      <w:r w:rsidR="003626A2">
        <w:rPr>
          <w:i/>
          <w:rtl/>
          <w:lang w:bidi="fa-IR"/>
        </w:rPr>
      </w:r>
      <w:r w:rsidR="003626A2">
        <w:rPr>
          <w:i/>
          <w:rtl/>
          <w:lang w:bidi="fa-IR"/>
        </w:rPr>
        <w:fldChar w:fldCharType="separate"/>
      </w:r>
      <w:r w:rsidR="00607008">
        <w:rPr>
          <w:rFonts w:hint="cs"/>
          <w:rtl/>
        </w:rPr>
        <w:t>شکل</w:t>
      </w:r>
      <w:r w:rsidR="00607008">
        <w:rPr>
          <w:rtl/>
        </w:rPr>
        <w:t xml:space="preserve"> </w:t>
      </w:r>
      <w:r w:rsidR="00607008">
        <w:rPr>
          <w:noProof/>
          <w:rtl/>
        </w:rPr>
        <w:t>9</w:t>
      </w:r>
      <w:r w:rsidR="003626A2">
        <w:rPr>
          <w:i/>
          <w:rtl/>
          <w:lang w:bidi="fa-IR"/>
        </w:rPr>
        <w:fldChar w:fldCharType="end"/>
      </w:r>
      <w:r w:rsidR="003626A2">
        <w:rPr>
          <w:rFonts w:hint="cs"/>
          <w:i/>
          <w:rtl/>
          <w:lang w:bidi="fa-IR"/>
        </w:rPr>
        <w:t xml:space="preserve"> (</w:t>
      </w:r>
      <w:r w:rsidR="003626A2">
        <w:rPr>
          <w:i/>
          <w:lang w:bidi="fa-IR"/>
        </w:rPr>
        <w:t>b</w:t>
      </w:r>
      <w:r w:rsidR="003626A2">
        <w:rPr>
          <w:rFonts w:hint="cs"/>
          <w:i/>
          <w:rtl/>
          <w:lang w:bidi="fa-IR"/>
        </w:rPr>
        <w:t>)</w:t>
      </w:r>
      <w:r w:rsidRPr="00056FFE">
        <w:rPr>
          <w:rFonts w:hint="cs"/>
          <w:i/>
          <w:rtl/>
        </w:rPr>
        <w:t xml:space="preserve"> بازنمایی می شود، به این صورت است: </w:t>
      </w:r>
    </w:p>
    <w:p w:rsidR="003626A2" w:rsidRDefault="003626A2" w:rsidP="00581A30">
      <w:pPr>
        <w:keepNext/>
        <w:tabs>
          <w:tab w:val="right" w:pos="540"/>
        </w:tabs>
        <w:jc w:val="center"/>
        <w:rPr>
          <w:i/>
        </w:rPr>
      </w:pPr>
      <w:r w:rsidRPr="003626A2">
        <w:rPr>
          <w:i/>
          <w:rtl/>
        </w:rPr>
        <w:t>{</w:t>
      </w:r>
      <w:r w:rsidRPr="003626A2">
        <w:rPr>
          <w:i/>
        </w:rPr>
        <w:t>a1b00c100d0110e00111f 000101g1000010h00000001k000001000w</w:t>
      </w:r>
      <w:r w:rsidRPr="003626A2">
        <w:rPr>
          <w:i/>
          <w:rtl/>
        </w:rPr>
        <w:t>}</w:t>
      </w:r>
    </w:p>
    <w:p w:rsidR="00581A30" w:rsidRDefault="001943CA" w:rsidP="00581A30">
      <w:pPr>
        <w:keepNext/>
        <w:tabs>
          <w:tab w:val="right" w:pos="540"/>
        </w:tabs>
        <w:jc w:val="center"/>
      </w:pPr>
      <w:r w:rsidRPr="00056FFE">
        <w:rPr>
          <w:i/>
          <w:noProof/>
        </w:rPr>
        <w:drawing>
          <wp:inline distT="0" distB="0" distL="0" distR="0" wp14:anchorId="0DAEB847" wp14:editId="02E0247C">
            <wp:extent cx="5829300" cy="1790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29300" cy="1790700"/>
                    </a:xfrm>
                    <a:prstGeom prst="rect">
                      <a:avLst/>
                    </a:prstGeom>
                    <a:noFill/>
                    <a:ln>
                      <a:noFill/>
                    </a:ln>
                  </pic:spPr>
                </pic:pic>
              </a:graphicData>
            </a:graphic>
          </wp:inline>
        </w:drawing>
      </w:r>
    </w:p>
    <w:p w:rsidR="001943CA" w:rsidRPr="00056FFE" w:rsidRDefault="00581A30" w:rsidP="00581A30">
      <w:pPr>
        <w:pStyle w:val="a9"/>
        <w:rPr>
          <w:rtl/>
        </w:rPr>
      </w:pPr>
      <w:bookmarkStart w:id="352" w:name="_Toc409470311"/>
      <w:bookmarkStart w:id="353" w:name="_Ref409186898"/>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9</w:t>
      </w:r>
      <w:bookmarkEnd w:id="352"/>
      <w:r>
        <w:rPr>
          <w:rtl/>
        </w:rPr>
        <w:fldChar w:fldCharType="end"/>
      </w:r>
      <w:bookmarkEnd w:id="353"/>
    </w:p>
    <w:p w:rsidR="001943CA" w:rsidRPr="00056FFE" w:rsidRDefault="001943CA" w:rsidP="00F15F0F">
      <w:pPr>
        <w:tabs>
          <w:tab w:val="right" w:pos="540"/>
        </w:tabs>
        <w:rPr>
          <w:i/>
          <w:rtl/>
        </w:rPr>
      </w:pPr>
      <w:r w:rsidRPr="00056FFE">
        <w:rPr>
          <w:rFonts w:hint="cs"/>
          <w:i/>
          <w:rtl/>
        </w:rPr>
        <w:t xml:space="preserve">دو طرح بالا برای هر گراف ساده غیر مستقیمی قابل اجراست. با این وجود، تعیین برچسب گذاری مجاز برای گراف های درختی ساده تر از گراف هاست چون گراف های درختی ساختاری ذاتی به همراه خود دارند. طرح های خاص بیشتری نیز وجود دارند که منحصراً بر گراف های درختی تمرکز می کنند. از میان این طرح ها، </w:t>
      </w:r>
      <w:r w:rsidRPr="00056FFE">
        <w:rPr>
          <w:i/>
        </w:rPr>
        <w:t>DFS – LS</w:t>
      </w:r>
      <w:r w:rsidRPr="00056FFE">
        <w:rPr>
          <w:rFonts w:hint="cs"/>
          <w:i/>
          <w:rtl/>
        </w:rPr>
        <w:t xml:space="preserve"> و </w:t>
      </w:r>
      <w:r w:rsidRPr="00056FFE">
        <w:rPr>
          <w:i/>
        </w:rPr>
        <w:t>DLS</w:t>
      </w:r>
      <w:r w:rsidRPr="00056FFE">
        <w:rPr>
          <w:rFonts w:hint="cs"/>
          <w:i/>
          <w:rtl/>
        </w:rPr>
        <w:t xml:space="preserve"> به گراف های درختی منظم ریشه ای می پردازند، </w:t>
      </w:r>
      <w:r w:rsidRPr="00056FFE">
        <w:rPr>
          <w:i/>
        </w:rPr>
        <w:t>BFCS</w:t>
      </w:r>
      <w:r w:rsidRPr="00056FFE">
        <w:rPr>
          <w:rFonts w:hint="cs"/>
          <w:i/>
          <w:rtl/>
        </w:rPr>
        <w:t xml:space="preserve"> و </w:t>
      </w:r>
      <w:r w:rsidRPr="00056FFE">
        <w:rPr>
          <w:i/>
        </w:rPr>
        <w:t>DFCS</w:t>
      </w:r>
      <w:r w:rsidRPr="00056FFE">
        <w:rPr>
          <w:rFonts w:hint="cs"/>
          <w:i/>
          <w:rtl/>
        </w:rPr>
        <w:t xml:space="preserve"> برای گراف های درختی نامنظم ریشه ای به کار می روند. هر یک از این طرح را به طور خلاصه در زیر توضیح خواهیم داد.</w:t>
      </w:r>
    </w:p>
    <w:p w:rsidR="001943CA" w:rsidRPr="00056FFE" w:rsidRDefault="001943CA" w:rsidP="007F44B0">
      <w:pPr>
        <w:tabs>
          <w:tab w:val="right" w:pos="540"/>
        </w:tabs>
        <w:rPr>
          <w:i/>
          <w:rtl/>
        </w:rPr>
      </w:pPr>
      <w:r w:rsidRPr="00056FFE">
        <w:rPr>
          <w:rFonts w:hint="cs"/>
          <w:b/>
          <w:bCs/>
          <w:i/>
          <w:rtl/>
        </w:rPr>
        <w:t xml:space="preserve">توالی برچسب </w:t>
      </w:r>
      <w:r w:rsidRPr="00056FFE">
        <w:rPr>
          <w:b/>
          <w:bCs/>
          <w:i/>
        </w:rPr>
        <w:t>DFS</w:t>
      </w:r>
      <w:r w:rsidRPr="00056FFE">
        <w:rPr>
          <w:rFonts w:hint="cs"/>
          <w:b/>
          <w:bCs/>
          <w:i/>
          <w:rtl/>
        </w:rPr>
        <w:t xml:space="preserve"> (</w:t>
      </w:r>
      <w:r w:rsidRPr="00056FFE">
        <w:rPr>
          <w:b/>
          <w:bCs/>
          <w:i/>
        </w:rPr>
        <w:t>DFS – LS</w:t>
      </w:r>
      <w:r w:rsidRPr="00056FFE">
        <w:rPr>
          <w:rFonts w:hint="cs"/>
          <w:b/>
          <w:bCs/>
          <w:i/>
          <w:rtl/>
        </w:rPr>
        <w:t>):</w:t>
      </w:r>
      <w:r w:rsidRPr="00056FFE">
        <w:rPr>
          <w:rFonts w:hint="cs"/>
          <w:i/>
          <w:rtl/>
        </w:rPr>
        <w:t xml:space="preserve"> با در نظر گرفتن یک گراف درختی منظم برچسب دار </w:t>
      </w:r>
      <w:r w:rsidRPr="00056FFE">
        <w:rPr>
          <w:i/>
        </w:rPr>
        <w:t>T</w:t>
      </w:r>
      <w:r w:rsidRPr="00056FFE">
        <w:rPr>
          <w:rFonts w:hint="cs"/>
          <w:i/>
          <w:rtl/>
        </w:rPr>
        <w:t xml:space="preserve">، </w:t>
      </w:r>
      <w:r w:rsidR="005A1E04">
        <w:rPr>
          <w:rFonts w:hint="cs"/>
          <w:i/>
          <w:rtl/>
        </w:rPr>
        <w:t>بر چسب ها</w:t>
      </w:r>
      <w:r w:rsidRPr="00056FFE">
        <w:rPr>
          <w:rFonts w:hint="cs"/>
          <w:i/>
          <w:rtl/>
        </w:rPr>
        <w:t xml:space="preserve">ی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V</m:t>
        </m:r>
      </m:oMath>
      <w:r w:rsidRPr="00056FFE">
        <w:rPr>
          <w:rFonts w:hint="cs"/>
          <w:i/>
          <w:rtl/>
        </w:rPr>
        <w:t xml:space="preserve">  در خلال ایجاد برش </w:t>
      </w:r>
      <w:r w:rsidRPr="00056FFE">
        <w:rPr>
          <w:i/>
        </w:rPr>
        <w:t>DFS</w:t>
      </w:r>
      <w:r w:rsidRPr="00056FFE">
        <w:rPr>
          <w:rFonts w:hint="cs"/>
          <w:i/>
          <w:rtl/>
        </w:rPr>
        <w:t xml:space="preserve"> در </w:t>
      </w:r>
      <w:r w:rsidRPr="00056FFE">
        <w:rPr>
          <w:i/>
        </w:rPr>
        <w:t>T</w:t>
      </w:r>
      <w:r w:rsidRPr="00056FFE">
        <w:rPr>
          <w:rFonts w:hint="cs"/>
          <w:i/>
          <w:rtl/>
        </w:rPr>
        <w:t xml:space="preserve"> به زنجیره </w:t>
      </w:r>
      <w:r w:rsidRPr="00056FFE">
        <w:rPr>
          <w:i/>
        </w:rPr>
        <w:t>S</w:t>
      </w:r>
      <w:r w:rsidRPr="00056FFE">
        <w:rPr>
          <w:rFonts w:hint="cs"/>
          <w:i/>
          <w:rtl/>
        </w:rPr>
        <w:t xml:space="preserve"> اضافه می شوند. هرگاه فرآیند عقب نشینی اتفاق بیفتد یک سمبل منحصر بفرد مانند "1ـ"</w:t>
      </w:r>
      <w:r w:rsidR="00CE622E">
        <w:rPr>
          <w:rFonts w:hint="cs"/>
          <w:i/>
          <w:rtl/>
        </w:rPr>
        <w:t xml:space="preserve"> ی</w:t>
      </w:r>
      <w:r w:rsidRPr="00056FFE">
        <w:rPr>
          <w:rFonts w:hint="cs"/>
          <w:i/>
          <w:rtl/>
        </w:rPr>
        <w:t>ا "</w:t>
      </w:r>
      <w:r w:rsidRPr="00056FFE">
        <w:rPr>
          <w:i/>
        </w:rPr>
        <w:t>S</w:t>
      </w:r>
      <w:r w:rsidRPr="00056FFE">
        <w:rPr>
          <w:rFonts w:hint="cs"/>
          <w:i/>
          <w:rtl/>
        </w:rPr>
        <w:t xml:space="preserve"> "یا "/" به زنجیره </w:t>
      </w:r>
      <w:r w:rsidRPr="00056FFE">
        <w:rPr>
          <w:i/>
        </w:rPr>
        <w:t>S</w:t>
      </w:r>
      <w:r w:rsidRPr="00056FFE">
        <w:rPr>
          <w:rFonts w:hint="cs"/>
          <w:i/>
          <w:rtl/>
        </w:rPr>
        <w:t xml:space="preserve"> اضافه می شود</w:t>
      </w:r>
      <w:r w:rsidR="00CE622E">
        <w:rPr>
          <w:rFonts w:hint="cs"/>
          <w:i/>
          <w:rtl/>
        </w:rPr>
        <w:t xml:space="preserve"> </w:t>
      </w:r>
      <w:r w:rsidR="00CE622E">
        <w:rPr>
          <w:i/>
          <w:rtl/>
        </w:rPr>
        <w:fldChar w:fldCharType="begin">
          <w:fldData xml:space="preserve">PEVuZE5vdGU+PENpdGU+PEF1dGhvcj5aYWtpPC9BdXRob3I+PFllYXI+MjAwMjwvWWVhcj48UmVj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=
</w:fldData>
        </w:fldChar>
      </w:r>
      <w:r w:rsidR="00CE622E">
        <w:rPr>
          <w:i/>
          <w:rtl/>
        </w:rPr>
        <w:instrText xml:space="preserve"> </w:instrText>
      </w:r>
      <w:r w:rsidR="00CE622E">
        <w:rPr>
          <w:i/>
        </w:rPr>
        <w:instrText>ADDIN EN.CITE</w:instrText>
      </w:r>
      <w:r w:rsidR="00CE622E">
        <w:rPr>
          <w:i/>
          <w:rtl/>
        </w:rPr>
        <w:instrText xml:space="preserve"> </w:instrText>
      </w:r>
      <w:r w:rsidR="00CE622E">
        <w:rPr>
          <w:i/>
          <w:rtl/>
        </w:rPr>
        <w:fldChar w:fldCharType="begin">
          <w:fldData xml:space="preserve">PEVuZE5vdGU+PENpdGU+PEF1dGhvcj5aYWtpPC9BdXRob3I+PFllYXI+MjAwMjwvWWVhcj48UmVj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=
</w:fldData>
        </w:fldChar>
      </w:r>
      <w:r w:rsidR="00CE622E">
        <w:rPr>
          <w:i/>
          <w:rtl/>
        </w:rPr>
        <w:instrText xml:space="preserve"> </w:instrText>
      </w:r>
      <w:r w:rsidR="00CE622E">
        <w:rPr>
          <w:i/>
        </w:rPr>
        <w:instrText>ADDIN EN.CITE.DATA</w:instrText>
      </w:r>
      <w:r w:rsidR="00CE622E">
        <w:rPr>
          <w:i/>
          <w:rtl/>
        </w:rPr>
        <w:instrText xml:space="preserve"> </w:instrText>
      </w:r>
      <w:r w:rsidR="00CE622E">
        <w:rPr>
          <w:i/>
          <w:rtl/>
        </w:rPr>
      </w:r>
      <w:r w:rsidR="00CE622E">
        <w:rPr>
          <w:i/>
          <w:rtl/>
        </w:rPr>
        <w:fldChar w:fldCharType="end"/>
      </w:r>
      <w:r w:rsidR="00CE622E">
        <w:rPr>
          <w:i/>
          <w:rtl/>
        </w:rPr>
      </w:r>
      <w:r w:rsidR="00CE622E">
        <w:rPr>
          <w:i/>
          <w:rtl/>
        </w:rPr>
        <w:fldChar w:fldCharType="separate"/>
      </w:r>
      <w:r w:rsidR="00CE622E">
        <w:rPr>
          <w:i/>
          <w:noProof/>
          <w:rtl/>
        </w:rPr>
        <w:t>[</w:t>
      </w:r>
      <w:hyperlink w:anchor="_ENREF_119" w:tooltip="Zaki, 2002 #180" w:history="1">
        <w:r w:rsidR="007F44B0">
          <w:rPr>
            <w:i/>
            <w:noProof/>
            <w:rtl/>
          </w:rPr>
          <w:t>119-121</w:t>
        </w:r>
      </w:hyperlink>
      <w:r w:rsidR="00CE622E">
        <w:rPr>
          <w:i/>
          <w:noProof/>
          <w:rtl/>
        </w:rPr>
        <w:t>]</w:t>
      </w:r>
      <w:r w:rsidR="00CE622E">
        <w:rPr>
          <w:i/>
          <w:rtl/>
        </w:rPr>
        <w:fldChar w:fldCharType="end"/>
      </w:r>
      <w:r w:rsidR="00CE622E">
        <w:rPr>
          <w:rFonts w:hint="cs"/>
          <w:i/>
          <w:rtl/>
        </w:rPr>
        <w:t>.</w:t>
      </w:r>
      <w:r w:rsidRPr="00056FFE">
        <w:rPr>
          <w:rFonts w:hint="cs"/>
          <w:i/>
          <w:rtl/>
        </w:rPr>
        <w:t xml:space="preserve"> کد </w:t>
      </w:r>
      <w:r w:rsidRPr="00056FFE">
        <w:rPr>
          <w:i/>
        </w:rPr>
        <w:t>DFS-LS</w:t>
      </w:r>
      <w:r w:rsidRPr="00056FFE">
        <w:rPr>
          <w:rFonts w:hint="cs"/>
          <w:i/>
          <w:rtl/>
        </w:rPr>
        <w:t xml:space="preserve"> برای گراف درختی داده شده در</w:t>
      </w:r>
      <w:r w:rsidR="00CE622E">
        <w:rPr>
          <w:rFonts w:hint="cs"/>
          <w:i/>
          <w:rtl/>
        </w:rPr>
        <w:t xml:space="preserve"> </w:t>
      </w:r>
      <w:r w:rsidR="00CE622E">
        <w:rPr>
          <w:i/>
          <w:rtl/>
        </w:rPr>
        <w:fldChar w:fldCharType="begin"/>
      </w:r>
      <w:r w:rsidR="00CE622E">
        <w:rPr>
          <w:i/>
          <w:rtl/>
        </w:rPr>
        <w:instrText xml:space="preserve"> </w:instrText>
      </w:r>
      <w:r w:rsidR="00CE622E">
        <w:rPr>
          <w:rFonts w:hint="cs"/>
          <w:i/>
        </w:rPr>
        <w:instrText>REF</w:instrText>
      </w:r>
      <w:r w:rsidR="00CE622E">
        <w:rPr>
          <w:rFonts w:hint="cs"/>
          <w:i/>
          <w:rtl/>
        </w:rPr>
        <w:instrText xml:space="preserve"> _</w:instrText>
      </w:r>
      <w:r w:rsidR="00CE622E">
        <w:rPr>
          <w:rFonts w:hint="cs"/>
          <w:i/>
        </w:rPr>
        <w:instrText>Ref409186898 \h</w:instrText>
      </w:r>
      <w:r w:rsidR="00CE622E">
        <w:rPr>
          <w:i/>
          <w:rtl/>
        </w:rPr>
        <w:instrText xml:space="preserve"> </w:instrText>
      </w:r>
      <w:r w:rsidR="00CE622E">
        <w:rPr>
          <w:i/>
          <w:rtl/>
        </w:rPr>
      </w:r>
      <w:r w:rsidR="00CE622E">
        <w:rPr>
          <w:i/>
          <w:rtl/>
        </w:rPr>
        <w:fldChar w:fldCharType="separate"/>
      </w:r>
      <w:r w:rsidR="00607008">
        <w:rPr>
          <w:rFonts w:hint="cs"/>
          <w:rtl/>
        </w:rPr>
        <w:t>شکل</w:t>
      </w:r>
      <w:r w:rsidR="00607008">
        <w:rPr>
          <w:rtl/>
        </w:rPr>
        <w:t xml:space="preserve"> </w:t>
      </w:r>
      <w:r w:rsidR="00607008">
        <w:rPr>
          <w:noProof/>
          <w:rtl/>
        </w:rPr>
        <w:t>9</w:t>
      </w:r>
      <w:r w:rsidR="00CE622E">
        <w:rPr>
          <w:i/>
          <w:rtl/>
        </w:rPr>
        <w:fldChar w:fldCharType="end"/>
      </w:r>
      <w:r w:rsidRPr="00056FFE">
        <w:rPr>
          <w:rFonts w:hint="cs"/>
          <w:i/>
          <w:rtl/>
        </w:rPr>
        <w:t xml:space="preserve"> (</w:t>
      </w:r>
      <w:r w:rsidRPr="00056FFE">
        <w:rPr>
          <w:i/>
        </w:rPr>
        <w:t>a</w:t>
      </w:r>
      <w:r w:rsidRPr="00056FFE">
        <w:rPr>
          <w:rFonts w:hint="cs"/>
          <w:i/>
          <w:rtl/>
        </w:rPr>
        <w:t xml:space="preserve">) به این صورت است: { </w:t>
      </w:r>
      <w:r w:rsidRPr="00056FFE">
        <w:rPr>
          <w:i/>
        </w:rPr>
        <w:t>abea$$$cfb$d$$a$$dfc$$$</w:t>
      </w:r>
      <w:r w:rsidR="00CE622E">
        <w:rPr>
          <w:rFonts w:hint="cs"/>
          <w:i/>
          <w:rtl/>
        </w:rPr>
        <w:t xml:space="preserve"> }.</w:t>
      </w:r>
    </w:p>
    <w:p w:rsidR="00E76F18" w:rsidRPr="00056FFE" w:rsidRDefault="001943CA" w:rsidP="007F44B0">
      <w:pPr>
        <w:tabs>
          <w:tab w:val="right" w:pos="540"/>
        </w:tabs>
        <w:rPr>
          <w:i/>
          <w:rtl/>
        </w:rPr>
      </w:pPr>
      <w:r w:rsidRPr="00056FFE">
        <w:rPr>
          <w:rFonts w:hint="cs"/>
          <w:b/>
          <w:bCs/>
          <w:i/>
          <w:rtl/>
        </w:rPr>
        <w:t>توالی عمق ـ برچسب (</w:t>
      </w:r>
      <w:r w:rsidRPr="00056FFE">
        <w:rPr>
          <w:b/>
          <w:bCs/>
          <w:i/>
        </w:rPr>
        <w:t>DLS</w:t>
      </w:r>
      <w:r w:rsidRPr="00056FFE">
        <w:rPr>
          <w:rFonts w:hint="cs"/>
          <w:b/>
          <w:bCs/>
          <w:i/>
          <w:rtl/>
        </w:rPr>
        <w:t>):</w:t>
      </w:r>
      <w:r w:rsidRPr="00056FFE">
        <w:rPr>
          <w:rFonts w:hint="cs"/>
          <w:i/>
          <w:rtl/>
        </w:rPr>
        <w:t xml:space="preserve"> با در نظر گرفتن گراف درختی منظم برچسب دار </w:t>
      </w:r>
      <w:r w:rsidRPr="00056FFE">
        <w:rPr>
          <w:i/>
        </w:rPr>
        <w:t>T</w:t>
      </w:r>
      <w:r w:rsidRPr="00056FFE">
        <w:rPr>
          <w:rFonts w:hint="cs"/>
          <w:i/>
          <w:rtl/>
        </w:rPr>
        <w:t xml:space="preserve">، جفت های عمق ـ برچسب متشکل از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V</m:t>
        </m:r>
      </m:oMath>
      <w:r w:rsidRPr="00056FFE">
        <w:rPr>
          <w:rFonts w:hint="cs"/>
          <w:i/>
          <w:rtl/>
        </w:rPr>
        <w:t>،، (</w:t>
      </w:r>
      <w:r w:rsidRPr="00056FFE">
        <w:rPr>
          <w:i/>
        </w:rPr>
        <w:t>) , L (V</w:t>
      </w:r>
      <w:r w:rsidRPr="00056FFE">
        <w:rPr>
          <w:i/>
          <w:vertAlign w:val="subscript"/>
        </w:rPr>
        <w:t>i</w:t>
      </w:r>
      <w:r w:rsidRPr="00056FFE">
        <w:rPr>
          <w:i/>
        </w:rPr>
        <w:t>)</w:t>
      </w:r>
      <w:r w:rsidRPr="00056FFE">
        <w:rPr>
          <w:rFonts w:hint="cs"/>
          <w:i/>
          <w:rtl/>
        </w:rPr>
        <w:t xml:space="preserve"> </w:t>
      </w:r>
      <w:r w:rsidRPr="00056FFE">
        <w:rPr>
          <w:i/>
        </w:rPr>
        <w:t>d(V</w:t>
      </w:r>
      <w:r w:rsidRPr="00056FFE">
        <w:rPr>
          <w:i/>
          <w:vertAlign w:val="subscript"/>
        </w:rPr>
        <w:t>i</w:t>
      </w:r>
      <w:r w:rsidRPr="00056FFE">
        <w:rPr>
          <w:rFonts w:hint="cs"/>
          <w:i/>
          <w:rtl/>
        </w:rPr>
        <w:t xml:space="preserve">) در خلال ایجاد برش </w:t>
      </w:r>
      <w:r w:rsidRPr="00056FFE">
        <w:rPr>
          <w:i/>
        </w:rPr>
        <w:t>DFS</w:t>
      </w:r>
      <w:r w:rsidRPr="00056FFE">
        <w:rPr>
          <w:rFonts w:hint="cs"/>
          <w:i/>
          <w:rtl/>
        </w:rPr>
        <w:t xml:space="preserve"> در </w:t>
      </w:r>
      <w:r w:rsidRPr="00056FFE">
        <w:rPr>
          <w:i/>
        </w:rPr>
        <w:t>T</w:t>
      </w:r>
      <w:r w:rsidRPr="00056FFE">
        <w:rPr>
          <w:rFonts w:hint="cs"/>
          <w:i/>
          <w:rtl/>
        </w:rPr>
        <w:t xml:space="preserve">، به زنجیره </w:t>
      </w:r>
      <w:r w:rsidRPr="00056FFE">
        <w:rPr>
          <w:i/>
        </w:rPr>
        <w:t>S</w:t>
      </w:r>
      <w:r w:rsidRPr="00056FFE">
        <w:rPr>
          <w:rFonts w:hint="cs"/>
          <w:i/>
          <w:rtl/>
        </w:rPr>
        <w:t xml:space="preserve"> اضافه می شوند. توالی عمق ـ بر چسب </w:t>
      </w:r>
      <w:r w:rsidRPr="00056FFE">
        <w:rPr>
          <w:i/>
        </w:rPr>
        <w:t>T</w:t>
      </w:r>
      <w:r w:rsidRPr="00056FFE">
        <w:rPr>
          <w:rFonts w:hint="cs"/>
          <w:i/>
          <w:rtl/>
        </w:rPr>
        <w:t xml:space="preserve"> به صورت {((</w:t>
      </w:r>
      <w:r w:rsidRPr="00056FFE">
        <w:rPr>
          <w:i/>
        </w:rPr>
        <w:t>V</w:t>
      </w:r>
      <w:r w:rsidRPr="00056FFE">
        <w:rPr>
          <w:i/>
          <w:vertAlign w:val="subscript"/>
        </w:rPr>
        <w:t>k</w:t>
      </w:r>
      <w:r w:rsidRPr="00056FFE">
        <w:rPr>
          <w:rFonts w:hint="cs"/>
          <w:i/>
          <w:rtl/>
        </w:rPr>
        <w:t xml:space="preserve">) </w:t>
      </w:r>
      <w:r w:rsidRPr="00056FFE">
        <w:rPr>
          <w:i/>
        </w:rPr>
        <w:lastRenderedPageBreak/>
        <w:t>L</w:t>
      </w:r>
      <w:r w:rsidRPr="00056FFE">
        <w:rPr>
          <w:rFonts w:hint="cs"/>
          <w:i/>
          <w:rtl/>
        </w:rPr>
        <w:t>، (</w:t>
      </w:r>
      <w:r w:rsidRPr="00056FFE">
        <w:rPr>
          <w:i/>
        </w:rPr>
        <w:t>V</w:t>
      </w:r>
      <w:r w:rsidRPr="00056FFE">
        <w:rPr>
          <w:i/>
          <w:vertAlign w:val="subscript"/>
        </w:rPr>
        <w:t>k</w:t>
      </w:r>
      <w:r w:rsidRPr="00056FFE">
        <w:rPr>
          <w:rFonts w:hint="cs"/>
          <w:i/>
          <w:rtl/>
        </w:rPr>
        <w:t xml:space="preserve">) </w:t>
      </w:r>
      <w:r w:rsidRPr="00056FFE">
        <w:rPr>
          <w:i/>
        </w:rPr>
        <w:t>d</w:t>
      </w:r>
      <w:r w:rsidRPr="00056FFE">
        <w:rPr>
          <w:rFonts w:hint="cs"/>
          <w:i/>
          <w:rtl/>
        </w:rPr>
        <w:t>) و... و((</w:t>
      </w:r>
      <w:r w:rsidRPr="00056FFE">
        <w:rPr>
          <w:i/>
        </w:rPr>
        <w:t>V</w:t>
      </w:r>
      <w:r w:rsidRPr="00056FFE">
        <w:rPr>
          <w:i/>
          <w:vertAlign w:val="subscript"/>
        </w:rPr>
        <w:t>1</w:t>
      </w:r>
      <w:r w:rsidRPr="00056FFE">
        <w:rPr>
          <w:rFonts w:hint="cs"/>
          <w:i/>
          <w:rtl/>
        </w:rPr>
        <w:t xml:space="preserve">) </w:t>
      </w:r>
      <w:r w:rsidRPr="00056FFE">
        <w:rPr>
          <w:i/>
        </w:rPr>
        <w:t>L</w:t>
      </w:r>
      <w:r w:rsidRPr="00056FFE">
        <w:rPr>
          <w:rFonts w:hint="cs"/>
          <w:i/>
          <w:rtl/>
        </w:rPr>
        <w:t xml:space="preserve"> و (</w:t>
      </w:r>
      <w:r w:rsidRPr="00056FFE">
        <w:rPr>
          <w:i/>
        </w:rPr>
        <w:t>V</w:t>
      </w:r>
      <w:r w:rsidRPr="00056FFE">
        <w:rPr>
          <w:i/>
          <w:vertAlign w:val="subscript"/>
        </w:rPr>
        <w:t>1</w:t>
      </w:r>
      <w:r w:rsidRPr="00056FFE">
        <w:rPr>
          <w:rFonts w:hint="cs"/>
          <w:i/>
          <w:rtl/>
        </w:rPr>
        <w:t xml:space="preserve">) </w:t>
      </w:r>
      <w:r w:rsidRPr="00056FFE">
        <w:rPr>
          <w:i/>
        </w:rPr>
        <w:t>d</w:t>
      </w:r>
      <w:r w:rsidRPr="00056FFE">
        <w:rPr>
          <w:rFonts w:hint="cs"/>
          <w:i/>
          <w:rtl/>
        </w:rPr>
        <w:t xml:space="preserve">)}= </w:t>
      </w:r>
      <w:r w:rsidRPr="00056FFE">
        <w:rPr>
          <w:i/>
        </w:rPr>
        <w:t>S</w:t>
      </w:r>
      <w:r w:rsidR="00CE622E">
        <w:rPr>
          <w:rFonts w:hint="cs"/>
          <w:i/>
          <w:rtl/>
        </w:rPr>
        <w:t xml:space="preserve"> تعریف می شود </w:t>
      </w:r>
      <w:r w:rsidR="00CE622E">
        <w:rPr>
          <w:i/>
          <w:rtl/>
        </w:rPr>
        <w:fldChar w:fldCharType="begin"/>
      </w:r>
      <w:r w:rsidR="00CE622E">
        <w:rPr>
          <w:i/>
          <w:rtl/>
        </w:rPr>
        <w:instrText xml:space="preserve"> </w:instrText>
      </w:r>
      <w:r w:rsidR="00CE622E">
        <w:rPr>
          <w:i/>
        </w:rPr>
        <w:instrText>ADDIN EN.CITE &lt;EndNote&gt;&lt;Cite&gt;&lt;Author&gt;Asai&lt;/Author&gt;&lt;RecNum&gt;64&lt;/RecNum&gt;&lt;DisplayText&gt;[7, 122]&lt;/DisplayText&gt;&lt;record&gt;&lt;rec-number&gt;64&lt;/rec-number&gt;&lt;foreign-keys&gt;&lt;key app="EN" db-id="5vaes0fpbfpepxedwv65twzav09zxxw9p5xs" timestamp="1419519327"&gt;64&lt;/key&gt;&lt;/foreign-keys&gt;&lt;ref-type name="Conference Proceedings"&gt;10&lt;/ref-type&gt;&lt;contributors&gt;&lt;authors&gt;&lt;author&gt;Asai, Tatsuya&lt;/author&gt;&lt;author&gt;Abe, Kenji&lt;/author&gt;&lt;author&gt;Kawasoe, Shinji&lt;/author&gt;&lt;author&gt;Sakamoto, Hiroshi&lt;/author&gt;&lt;author&gt;Arikawa, Setsuo&lt;/author&gt;&lt;/authors&gt;&lt;/contributors&gt;&lt;titles&gt;&lt;title&gt;Efficient substructure discovery from large semi-structured data&lt;/title&gt;&lt;/titles&gt;&lt;pages&gt;158-174&lt;/pages&gt;&lt;dates&gt;&lt;pub-dates&gt;&lt;date&gt;2002&lt;/date&gt;&lt;/pub-dates&gt;&lt;/dates&gt;&lt;urls&gt;&lt;/urls&gt;&lt;/record&gt;&lt;/Cite&gt;&lt;Cite&gt;&lt;Author&gt;Wang&lt;/Author&gt;&lt;Year&gt;2004&lt;/Year&gt;&lt;RecNum&gt;183&lt;/RecNum&gt;&lt;record&gt;&lt;rec-number&gt;183&lt;/rec-number&gt;&lt;foreign-keys&gt;&lt;key app="EN" db-id="5vaes0fpbfpepxedwv65twzav09zxxw9p5xs" timestamp="1421419189"&gt;183&lt;/key&gt;&lt;/foreign-keys&gt;&lt;ref-type name="Book Section"&gt;5&lt;/ref-type&gt;&lt;contributors&gt;&lt;authors&gt;&lt;author&gt;Wang, Chen</w:instrText>
      </w:r>
      <w:r w:rsidR="00CE622E">
        <w:rPr>
          <w:i/>
          <w:rtl/>
        </w:rPr>
        <w:instrText>&lt;/</w:instrText>
      </w:r>
      <w:r w:rsidR="00CE622E">
        <w:rPr>
          <w:i/>
        </w:rPr>
        <w:instrText>author&gt;&lt;author&gt;Hong, Mingsheng&lt;/author&gt;&lt;author&gt;Pei, Jian&lt;/author&gt;&lt;author&gt;Zhou, Haofeng&lt;/author&gt;&lt;author&gt;Wang, Wei&lt;/author&gt;&lt;author&gt;Shi, Baile&lt;/author&gt;&lt;/authors&gt;&lt;secondary-authors&gt;&lt;author&gt;Dai, Honghua&lt;/author&gt;&lt;author&gt;Srikant, Ramakrishnan&lt;/author&gt;&lt;author&gt;Zhang, Chengqi&lt;/author&gt;&lt;/secondary-authors&gt;&lt;/contributors&gt;&lt;titles&gt;&lt;title&gt;Efficient Pattern-Growth Methods for Frequent Tree Pattern Mining&lt;/title&gt;&lt;secondary-title&gt;Advances in Knowledge Discovery and Data Mining&lt;/secondary-title&gt;&lt;tertiary-title&gt;Lecture Notes in Computer Science&lt;/tertiary-title&gt;&lt;/titles&gt;&lt;pages&gt;441-451&lt;/pages&gt;&lt;volume&gt;3056&lt;/volume&gt;&lt;section&gt;54&lt;/section&gt;&lt;dates&gt;&lt;year&gt;2004&lt;/year&gt;&lt;pub-dates&gt;&lt;date&gt;2004/01/01&lt;/date&gt;&lt;/pub-dates&gt;&lt;/dates&gt;&lt;publisher&gt;Springer Berlin Heidelberg&lt;/publisher&gt;&lt;isbn&gt;978-3-540-2</w:instrText>
      </w:r>
      <w:r w:rsidR="00CE622E">
        <w:rPr>
          <w:i/>
          <w:rtl/>
        </w:rPr>
        <w:instrText>2064-0&lt;/</w:instrText>
      </w:r>
      <w:r w:rsidR="00CE622E">
        <w:rPr>
          <w:i/>
        </w:rPr>
        <w:instrText>isbn&gt;&lt;urls&gt;&lt;related-urls&gt;&lt;url&gt;http://dx.doi.org/10.1007/978-3-540-24775-3_54&lt;/url&gt;&lt;/related-urls&gt;&lt;/urls&gt;&lt;electronic-resource-num&gt;10.1007/978-3-540-24775-3_54&lt;/electronic-resource-num&gt;&lt;language&gt;English&lt;/language&gt;&lt;/record&gt;&lt;/Cite&gt;&lt;/EndNote</w:instrText>
      </w:r>
      <w:r w:rsidR="00CE622E">
        <w:rPr>
          <w:i/>
          <w:rtl/>
        </w:rPr>
        <w:instrText>&gt;</w:instrText>
      </w:r>
      <w:r w:rsidR="00CE622E">
        <w:rPr>
          <w:i/>
          <w:rtl/>
        </w:rPr>
        <w:fldChar w:fldCharType="separate"/>
      </w:r>
      <w:r w:rsidR="00CE622E">
        <w:rPr>
          <w:i/>
          <w:noProof/>
          <w:rtl/>
        </w:rPr>
        <w:t>[</w:t>
      </w:r>
      <w:hyperlink w:anchor="_ENREF_7" w:tooltip="Asai,  #64" w:history="1">
        <w:r w:rsidR="007F44B0">
          <w:rPr>
            <w:i/>
            <w:noProof/>
            <w:rtl/>
          </w:rPr>
          <w:t>7</w:t>
        </w:r>
      </w:hyperlink>
      <w:r w:rsidR="00CE622E">
        <w:rPr>
          <w:i/>
          <w:noProof/>
          <w:rtl/>
        </w:rPr>
        <w:t xml:space="preserve">, </w:t>
      </w:r>
      <w:hyperlink w:anchor="_ENREF_122" w:tooltip="Wang, 2004 #183" w:history="1">
        <w:r w:rsidR="007F44B0">
          <w:rPr>
            <w:i/>
            <w:noProof/>
            <w:rtl/>
          </w:rPr>
          <w:t>122</w:t>
        </w:r>
      </w:hyperlink>
      <w:r w:rsidR="00CE622E">
        <w:rPr>
          <w:i/>
          <w:noProof/>
          <w:rtl/>
        </w:rPr>
        <w:t>]</w:t>
      </w:r>
      <w:r w:rsidR="00CE622E">
        <w:rPr>
          <w:i/>
          <w:rtl/>
        </w:rPr>
        <w:fldChar w:fldCharType="end"/>
      </w:r>
      <w:r w:rsidRPr="00056FFE">
        <w:rPr>
          <w:rFonts w:hint="cs"/>
          <w:i/>
          <w:rtl/>
        </w:rPr>
        <w:t xml:space="preserve">. کد </w:t>
      </w:r>
      <w:r w:rsidRPr="00056FFE">
        <w:rPr>
          <w:i/>
        </w:rPr>
        <w:t>DLS</w:t>
      </w:r>
      <w:r w:rsidRPr="00056FFE">
        <w:rPr>
          <w:rFonts w:hint="cs"/>
          <w:i/>
          <w:rtl/>
        </w:rPr>
        <w:t xml:space="preserve"> برای گراف درختی ارائه شده در </w:t>
      </w:r>
      <w:r w:rsidR="00E76F18">
        <w:rPr>
          <w:i/>
          <w:rtl/>
        </w:rPr>
        <w:fldChar w:fldCharType="begin"/>
      </w:r>
      <w:r w:rsidR="00E76F18">
        <w:rPr>
          <w:i/>
          <w:rtl/>
        </w:rPr>
        <w:instrText xml:space="preserve"> </w:instrText>
      </w:r>
      <w:r w:rsidR="00E76F18">
        <w:rPr>
          <w:rFonts w:hint="cs"/>
          <w:i/>
        </w:rPr>
        <w:instrText>REF</w:instrText>
      </w:r>
      <w:r w:rsidR="00E76F18">
        <w:rPr>
          <w:rFonts w:hint="cs"/>
          <w:i/>
          <w:rtl/>
        </w:rPr>
        <w:instrText xml:space="preserve"> _</w:instrText>
      </w:r>
      <w:r w:rsidR="00E76F18">
        <w:rPr>
          <w:rFonts w:hint="cs"/>
          <w:i/>
        </w:rPr>
        <w:instrText>Ref409186898 \h</w:instrText>
      </w:r>
      <w:r w:rsidR="00E76F18">
        <w:rPr>
          <w:i/>
          <w:rtl/>
        </w:rPr>
        <w:instrText xml:space="preserve"> </w:instrText>
      </w:r>
      <w:r w:rsidR="00E76F18">
        <w:rPr>
          <w:i/>
          <w:rtl/>
        </w:rPr>
      </w:r>
      <w:r w:rsidR="00E76F18">
        <w:rPr>
          <w:i/>
          <w:rtl/>
        </w:rPr>
        <w:fldChar w:fldCharType="separate"/>
      </w:r>
      <w:r w:rsidR="00607008">
        <w:rPr>
          <w:rFonts w:hint="cs"/>
          <w:rtl/>
        </w:rPr>
        <w:t>شکل</w:t>
      </w:r>
      <w:r w:rsidR="00607008">
        <w:rPr>
          <w:rtl/>
        </w:rPr>
        <w:t xml:space="preserve"> </w:t>
      </w:r>
      <w:r w:rsidR="00607008">
        <w:rPr>
          <w:noProof/>
          <w:rtl/>
        </w:rPr>
        <w:t>9</w:t>
      </w:r>
      <w:r w:rsidR="00E76F18">
        <w:rPr>
          <w:i/>
          <w:rtl/>
        </w:rPr>
        <w:fldChar w:fldCharType="end"/>
      </w:r>
      <w:r w:rsidR="00E76F18">
        <w:rPr>
          <w:rFonts w:hint="cs"/>
          <w:i/>
          <w:rtl/>
        </w:rPr>
        <w:t xml:space="preserve"> </w:t>
      </w:r>
      <w:r w:rsidRPr="00056FFE">
        <w:rPr>
          <w:rFonts w:hint="cs"/>
          <w:i/>
          <w:rtl/>
        </w:rPr>
        <w:t>(</w:t>
      </w:r>
      <w:r w:rsidRPr="00056FFE">
        <w:rPr>
          <w:i/>
        </w:rPr>
        <w:t>a</w:t>
      </w:r>
      <w:r w:rsidRPr="00056FFE">
        <w:rPr>
          <w:rFonts w:hint="cs"/>
          <w:i/>
          <w:rtl/>
        </w:rPr>
        <w:t xml:space="preserve">) به این صورت است: </w:t>
      </w:r>
      <w:r w:rsidR="00E76F18" w:rsidRPr="00E76F18">
        <w:rPr>
          <w:i/>
          <w:rtl/>
        </w:rPr>
        <w:t>{</w:t>
      </w:r>
      <w:r w:rsidR="00E76F18">
        <w:rPr>
          <w:i/>
        </w:rPr>
        <w:t xml:space="preserve"> (0</w:t>
      </w:r>
      <w:r w:rsidR="00E76F18" w:rsidRPr="00E76F18">
        <w:rPr>
          <w:i/>
        </w:rPr>
        <w:t>, a), (1, b), (2, e), (3, a), (1, c), (2, f ), (3, b), (3, d), (2, a), (1, d), (2, f ), (3, c)</w:t>
      </w:r>
      <w:r w:rsidR="00E76F18" w:rsidRPr="00E76F18">
        <w:rPr>
          <w:i/>
          <w:rtl/>
        </w:rPr>
        <w:t>}</w:t>
      </w:r>
    </w:p>
    <w:p w:rsidR="001943CA" w:rsidRPr="00056FFE" w:rsidRDefault="001943CA" w:rsidP="007F44B0">
      <w:pPr>
        <w:tabs>
          <w:tab w:val="right" w:pos="540"/>
        </w:tabs>
        <w:rPr>
          <w:i/>
          <w:rtl/>
        </w:rPr>
      </w:pPr>
      <w:r w:rsidRPr="00056FFE">
        <w:rPr>
          <w:rFonts w:hint="cs"/>
          <w:b/>
          <w:bCs/>
          <w:i/>
          <w:rtl/>
        </w:rPr>
        <w:t>زنجیره مجاز گستره ـ محور (</w:t>
      </w:r>
      <w:r w:rsidRPr="00056FFE">
        <w:rPr>
          <w:b/>
          <w:bCs/>
          <w:i/>
        </w:rPr>
        <w:t>BFCS</w:t>
      </w:r>
      <w:r w:rsidRPr="00056FFE">
        <w:rPr>
          <w:rFonts w:hint="cs"/>
          <w:b/>
          <w:bCs/>
          <w:i/>
          <w:rtl/>
        </w:rPr>
        <w:t>):</w:t>
      </w:r>
      <w:r w:rsidRPr="00056FFE">
        <w:rPr>
          <w:rFonts w:hint="cs"/>
          <w:i/>
          <w:rtl/>
        </w:rPr>
        <w:t xml:space="preserve"> برای گراف درختی منظم بر چسب دار، هر یک از برچسب رأس از طریق قطع گراف درختی به روش </w:t>
      </w:r>
      <w:r w:rsidRPr="00056FFE">
        <w:rPr>
          <w:i/>
        </w:rPr>
        <w:t>BFS</w:t>
      </w:r>
      <w:r w:rsidRPr="00056FFE">
        <w:rPr>
          <w:rFonts w:hint="cs"/>
          <w:i/>
          <w:rtl/>
        </w:rPr>
        <w:t xml:space="preserve">، به زنجیره </w:t>
      </w:r>
      <w:r w:rsidRPr="00056FFE">
        <w:rPr>
          <w:i/>
        </w:rPr>
        <w:t>S</w:t>
      </w:r>
      <w:r w:rsidRPr="00056FFE">
        <w:rPr>
          <w:rFonts w:hint="cs"/>
          <w:i/>
          <w:rtl/>
        </w:rPr>
        <w:t xml:space="preserve"> اضافه می شود. علاوه بر</w:t>
      </w:r>
      <w:r w:rsidR="00E76F18">
        <w:rPr>
          <w:rFonts w:hint="cs"/>
          <w:i/>
          <w:rtl/>
        </w:rPr>
        <w:t xml:space="preserve"> </w:t>
      </w:r>
      <w:r w:rsidRPr="00056FFE">
        <w:rPr>
          <w:rFonts w:hint="cs"/>
          <w:i/>
          <w:rtl/>
        </w:rPr>
        <w:t>این نماد "</w:t>
      </w:r>
      <w:r w:rsidRPr="00056FFE">
        <w:rPr>
          <w:i/>
        </w:rPr>
        <w:t>S</w:t>
      </w:r>
      <w:r w:rsidRPr="00056FFE">
        <w:rPr>
          <w:rFonts w:hint="cs"/>
          <w:i/>
          <w:rtl/>
        </w:rPr>
        <w:t>" برای تقسیم بندی گروه های خواهرها و نماد  "#"  برای اشاره به خاتمه کد گذاری زنجیره مورد استفاده قرار می گیرد</w:t>
      </w:r>
      <w:r w:rsidR="00E76F18">
        <w:rPr>
          <w:rFonts w:hint="cs"/>
          <w:i/>
          <w:rtl/>
        </w:rPr>
        <w:t>.</w:t>
      </w:r>
      <w:r w:rsidRPr="00056FFE">
        <w:rPr>
          <w:rFonts w:hint="cs"/>
          <w:i/>
          <w:rtl/>
        </w:rPr>
        <w:t xml:space="preserve"> "</w:t>
      </w:r>
      <w:r w:rsidRPr="00056FFE">
        <w:rPr>
          <w:i/>
        </w:rPr>
        <w:t>S</w:t>
      </w:r>
      <w:r w:rsidRPr="00056FFE">
        <w:rPr>
          <w:rFonts w:hint="cs"/>
          <w:i/>
          <w:rtl/>
        </w:rPr>
        <w:t>"</w:t>
      </w:r>
      <w:r w:rsidR="00E76F18">
        <w:rPr>
          <w:rFonts w:hint="cs"/>
          <w:i/>
          <w:rtl/>
        </w:rPr>
        <w:t xml:space="preserve"> از نظر واژگان نمایی پیش از "#"</w:t>
      </w:r>
      <w:r w:rsidRPr="00056FFE">
        <w:rPr>
          <w:rFonts w:hint="cs"/>
          <w:i/>
          <w:rtl/>
        </w:rPr>
        <w:t xml:space="preserve"> در نظر گرفته می شود و هر دوی آن</w:t>
      </w:r>
      <w:r w:rsidR="00E76F18">
        <w:rPr>
          <w:rFonts w:hint="cs"/>
          <w:i/>
          <w:rtl/>
        </w:rPr>
        <w:t xml:space="preserve"> </w:t>
      </w:r>
      <w:r w:rsidRPr="00056FFE">
        <w:rPr>
          <w:rFonts w:hint="cs"/>
          <w:i/>
          <w:rtl/>
        </w:rPr>
        <w:t xml:space="preserve">ها بزرگتر از سایر برچسب های رأس ها و کران ها مرتب می شوند. با در نظر گرفتن گراف درختی نامنظم </w:t>
      </w:r>
      <w:r w:rsidRPr="00056FFE">
        <w:rPr>
          <w:i/>
        </w:rPr>
        <w:t>T</w:t>
      </w:r>
      <w:r w:rsidRPr="00056FFE">
        <w:rPr>
          <w:rFonts w:hint="cs"/>
          <w:i/>
          <w:rtl/>
        </w:rPr>
        <w:t xml:space="preserve">، گراف های درختی منظم مختلف با کد گذاری زنجیره </w:t>
      </w:r>
      <w:r w:rsidRPr="00056FFE">
        <w:rPr>
          <w:i/>
        </w:rPr>
        <w:t>BFS</w:t>
      </w:r>
      <w:r w:rsidRPr="00056FFE">
        <w:rPr>
          <w:rFonts w:hint="cs"/>
          <w:i/>
          <w:rtl/>
        </w:rPr>
        <w:t xml:space="preserve"> مشابه با تحمیل قاعده ها و ترتیب های مختلف به زاده های رأس های میانی قابل تولید خواهند بود. </w:t>
      </w:r>
      <w:r w:rsidRPr="00056FFE">
        <w:rPr>
          <w:i/>
        </w:rPr>
        <w:t>BFCS</w:t>
      </w:r>
      <w:r w:rsidRPr="00056FFE">
        <w:rPr>
          <w:rFonts w:hint="cs"/>
          <w:i/>
          <w:rtl/>
        </w:rPr>
        <w:t xml:space="preserve"> گراف </w:t>
      </w:r>
      <w:r w:rsidRPr="00056FFE">
        <w:rPr>
          <w:i/>
        </w:rPr>
        <w:t>T</w:t>
      </w:r>
      <w:r w:rsidRPr="00056FFE">
        <w:rPr>
          <w:rFonts w:hint="cs"/>
          <w:i/>
          <w:rtl/>
        </w:rPr>
        <w:t xml:space="preserve"> از نظر واژگان نمایی مینمیم این کد گذاری هاست و گراف درختی منظم ریشه ای متناظر می تواند فرم مجاز گستره ـ محور </w:t>
      </w:r>
      <w:r w:rsidRPr="00056FFE">
        <w:rPr>
          <w:i/>
        </w:rPr>
        <w:t>T</w:t>
      </w:r>
      <w:r w:rsidRPr="00056FFE">
        <w:rPr>
          <w:rFonts w:hint="cs"/>
          <w:i/>
          <w:rtl/>
        </w:rPr>
        <w:t xml:space="preserve"> را تعیین کند</w:t>
      </w:r>
      <w:r w:rsidR="00E76F18">
        <w:rPr>
          <w:rFonts w:hint="cs"/>
          <w:i/>
          <w:rtl/>
        </w:rPr>
        <w:t xml:space="preserve"> </w:t>
      </w:r>
      <w:r w:rsidR="00E76F18">
        <w:rPr>
          <w:i/>
          <w:rtl/>
        </w:rPr>
        <w:fldChar w:fldCharType="begin"/>
      </w:r>
      <w:r w:rsidR="00E76F18">
        <w:rPr>
          <w:i/>
          <w:rtl/>
        </w:rPr>
        <w:instrText xml:space="preserve"> </w:instrText>
      </w:r>
      <w:r w:rsidR="00E76F18">
        <w:rPr>
          <w:i/>
        </w:rPr>
        <w:instrText>ADDIN EN.CITE &lt;EndNote&gt;&lt;Cite&gt;&lt;Author&gt;Chi&lt;/Author&gt;&lt;Year&gt;2005&lt;/Year&gt;&lt;RecNum&gt;184&lt;/RecNum&gt;&lt;DisplayText&gt;[123]&lt;/DisplayText&gt;&lt;record&gt;&lt;rec-number&gt;184&lt;/rec-number&gt;&lt;foreign-keys&gt;&lt;key app="EN" db-id="5vaes0fpbfpepxedwv65twzav09zxxw9p5xs" timestamp="1421419478"&gt;184</w:instrText>
      </w:r>
      <w:r w:rsidR="00E76F18">
        <w:rPr>
          <w:i/>
          <w:rtl/>
        </w:rPr>
        <w:instrText>&lt;/</w:instrText>
      </w:r>
      <w:r w:rsidR="00E76F18">
        <w:rPr>
          <w:i/>
        </w:rPr>
        <w:instrText>key&gt;&lt;/foreign-keys&gt;&lt;ref-type name="Journal Article"&gt;17&lt;/ref-type&gt;&lt;contributors&gt;&lt;authors&gt;&lt;author&gt;Yun Chi&lt;/author&gt;&lt;author&gt;Yirong Yang&lt;/author&gt;&lt;author&gt;Richard R. Muntz&lt;/author&gt;&lt;/authors&gt;&lt;/contributors&gt;&lt;titles&gt;&lt;title&gt;Canonical forms for labelled trees and their applications in frequent subtree mining&lt;/title&gt;&lt;secondary-title&gt;Knowl. Inf. Syst.&lt;/secondary-title&gt;&lt;/titles&gt;&lt;periodical&gt;&lt;full-title&gt;Knowl. Inf. Syst.&lt;/full-title&gt;&lt;/periodical&gt;&lt;pages&gt;203-234&lt;/pages&gt;&lt;volume&gt;8&lt;/volume&gt;&lt;number&gt;2&lt;/number&gt;&lt;dates&gt;&lt;year&gt;2005</w:instrText>
      </w:r>
      <w:r w:rsidR="00E76F18">
        <w:rPr>
          <w:i/>
          <w:rtl/>
        </w:rPr>
        <w:instrText>&lt;/</w:instrText>
      </w:r>
      <w:r w:rsidR="00E76F18">
        <w:rPr>
          <w:i/>
        </w:rPr>
        <w:instrText>year&gt;&lt;/dates&gt;&lt;isbn&gt;0219-1377&lt;/isbn&gt;&lt;urls&gt;&lt;/urls&gt;&lt;custom1&gt;1071070&lt;/custom1&gt;&lt;electronic-resource-num&gt;10.1007/s10115-004-0180-7&lt;/electronic-resource-num&gt;&lt;/record&gt;&lt;/Cite&gt;&lt;/EndNote</w:instrText>
      </w:r>
      <w:r w:rsidR="00E76F18">
        <w:rPr>
          <w:i/>
          <w:rtl/>
        </w:rPr>
        <w:instrText>&gt;</w:instrText>
      </w:r>
      <w:r w:rsidR="00E76F18">
        <w:rPr>
          <w:i/>
          <w:rtl/>
        </w:rPr>
        <w:fldChar w:fldCharType="separate"/>
      </w:r>
      <w:r w:rsidR="00E76F18">
        <w:rPr>
          <w:i/>
          <w:noProof/>
          <w:rtl/>
        </w:rPr>
        <w:t>[</w:t>
      </w:r>
      <w:hyperlink w:anchor="_ENREF_123" w:tooltip="Chi, 2005 #184" w:history="1">
        <w:r w:rsidR="007F44B0">
          <w:rPr>
            <w:i/>
            <w:noProof/>
            <w:rtl/>
          </w:rPr>
          <w:t>123</w:t>
        </w:r>
      </w:hyperlink>
      <w:r w:rsidR="00E76F18">
        <w:rPr>
          <w:i/>
          <w:noProof/>
          <w:rtl/>
        </w:rPr>
        <w:t>]</w:t>
      </w:r>
      <w:r w:rsidR="00E76F18">
        <w:rPr>
          <w:i/>
          <w:rtl/>
        </w:rPr>
        <w:fldChar w:fldCharType="end"/>
      </w:r>
      <w:r w:rsidR="00E76F18">
        <w:rPr>
          <w:rFonts w:hint="cs"/>
          <w:i/>
          <w:rtl/>
        </w:rPr>
        <w:t>.</w:t>
      </w:r>
      <w:r w:rsidRPr="00056FFE">
        <w:rPr>
          <w:rFonts w:hint="cs"/>
          <w:i/>
          <w:rtl/>
        </w:rPr>
        <w:t xml:space="preserve"> بنابراین، کد گذاری زنجیره </w:t>
      </w:r>
      <w:r w:rsidRPr="00056FFE">
        <w:rPr>
          <w:i/>
        </w:rPr>
        <w:t>BFS</w:t>
      </w:r>
      <w:r w:rsidRPr="00056FFE">
        <w:rPr>
          <w:rFonts w:hint="cs"/>
          <w:i/>
          <w:rtl/>
        </w:rPr>
        <w:t xml:space="preserve"> از گراف درختی نمونه در</w:t>
      </w:r>
      <w:r w:rsidR="00E76F18">
        <w:rPr>
          <w:rFonts w:hint="cs"/>
          <w:i/>
          <w:rtl/>
        </w:rPr>
        <w:t xml:space="preserve"> </w:t>
      </w:r>
      <w:r w:rsidR="00E76F18">
        <w:rPr>
          <w:i/>
          <w:rtl/>
        </w:rPr>
        <w:fldChar w:fldCharType="begin"/>
      </w:r>
      <w:r w:rsidR="00E76F18">
        <w:rPr>
          <w:i/>
          <w:rtl/>
        </w:rPr>
        <w:instrText xml:space="preserve"> </w:instrText>
      </w:r>
      <w:r w:rsidR="00E76F18">
        <w:rPr>
          <w:rFonts w:hint="cs"/>
          <w:i/>
        </w:rPr>
        <w:instrText>REF</w:instrText>
      </w:r>
      <w:r w:rsidR="00E76F18">
        <w:rPr>
          <w:rFonts w:hint="cs"/>
          <w:i/>
          <w:rtl/>
        </w:rPr>
        <w:instrText xml:space="preserve"> _</w:instrText>
      </w:r>
      <w:r w:rsidR="00E76F18">
        <w:rPr>
          <w:rFonts w:hint="cs"/>
          <w:i/>
        </w:rPr>
        <w:instrText>Ref409186898 \h</w:instrText>
      </w:r>
      <w:r w:rsidR="00E76F18">
        <w:rPr>
          <w:i/>
          <w:rtl/>
        </w:rPr>
        <w:instrText xml:space="preserve"> </w:instrText>
      </w:r>
      <w:r w:rsidR="00E76F18">
        <w:rPr>
          <w:i/>
          <w:rtl/>
        </w:rPr>
      </w:r>
      <w:r w:rsidR="00E76F18">
        <w:rPr>
          <w:i/>
          <w:rtl/>
        </w:rPr>
        <w:fldChar w:fldCharType="separate"/>
      </w:r>
      <w:r w:rsidR="00607008">
        <w:rPr>
          <w:rFonts w:hint="cs"/>
          <w:rtl/>
        </w:rPr>
        <w:t>شکل</w:t>
      </w:r>
      <w:r w:rsidR="00607008">
        <w:rPr>
          <w:rtl/>
        </w:rPr>
        <w:t xml:space="preserve"> </w:t>
      </w:r>
      <w:r w:rsidR="00607008">
        <w:rPr>
          <w:noProof/>
          <w:rtl/>
        </w:rPr>
        <w:t>9</w:t>
      </w:r>
      <w:r w:rsidR="00E76F18">
        <w:rPr>
          <w:i/>
          <w:rtl/>
        </w:rPr>
        <w:fldChar w:fldCharType="end"/>
      </w:r>
      <w:r w:rsidRPr="00056FFE">
        <w:rPr>
          <w:rFonts w:hint="cs"/>
          <w:i/>
          <w:rtl/>
        </w:rPr>
        <w:t xml:space="preserve"> (</w:t>
      </w:r>
      <w:r w:rsidRPr="00056FFE">
        <w:rPr>
          <w:i/>
        </w:rPr>
        <w:t>a</w:t>
      </w:r>
      <w:r w:rsidRPr="00056FFE">
        <w:rPr>
          <w:rFonts w:hint="cs"/>
          <w:i/>
          <w:rtl/>
        </w:rPr>
        <w:t xml:space="preserve">) به این شکل است: </w:t>
      </w:r>
      <w:r w:rsidRPr="00056FFE">
        <w:rPr>
          <w:i/>
        </w:rPr>
        <w:t>a$bcd$e$fa$f$a$bd$$c#</w:t>
      </w:r>
      <w:r w:rsidRPr="00056FFE">
        <w:rPr>
          <w:rFonts w:hint="cs"/>
          <w:i/>
          <w:rtl/>
        </w:rPr>
        <w:t xml:space="preserve"> </w:t>
      </w:r>
      <w:r w:rsidR="00E76F18">
        <w:rPr>
          <w:rFonts w:hint="cs"/>
          <w:i/>
          <w:rtl/>
        </w:rPr>
        <w:t>.</w:t>
      </w:r>
    </w:p>
    <w:p w:rsidR="001943CA" w:rsidRPr="00056FFE" w:rsidRDefault="001943CA" w:rsidP="007F44B0">
      <w:pPr>
        <w:tabs>
          <w:tab w:val="right" w:pos="540"/>
        </w:tabs>
        <w:rPr>
          <w:i/>
          <w:rtl/>
        </w:rPr>
      </w:pPr>
      <w:r w:rsidRPr="00056FFE">
        <w:rPr>
          <w:rFonts w:hint="cs"/>
          <w:b/>
          <w:bCs/>
          <w:i/>
          <w:rtl/>
        </w:rPr>
        <w:t>زنجیره مجاز عمق ـ محور (</w:t>
      </w:r>
      <w:r w:rsidRPr="00056FFE">
        <w:rPr>
          <w:b/>
          <w:bCs/>
          <w:i/>
        </w:rPr>
        <w:t>DFCS</w:t>
      </w:r>
      <w:r w:rsidRPr="00056FFE">
        <w:rPr>
          <w:rFonts w:hint="cs"/>
          <w:b/>
          <w:bCs/>
          <w:i/>
          <w:rtl/>
        </w:rPr>
        <w:t>):</w:t>
      </w:r>
      <w:r w:rsidRPr="00056FFE">
        <w:rPr>
          <w:rFonts w:hint="cs"/>
          <w:i/>
          <w:rtl/>
        </w:rPr>
        <w:t xml:space="preserve"> همانند </w:t>
      </w:r>
      <w:r w:rsidRPr="00056FFE">
        <w:rPr>
          <w:i/>
        </w:rPr>
        <w:t>BFCS</w:t>
      </w:r>
      <w:r w:rsidRPr="00056FFE">
        <w:rPr>
          <w:rFonts w:hint="cs"/>
          <w:i/>
          <w:rtl/>
        </w:rPr>
        <w:t xml:space="preserve"> است با این تفاوت که از </w:t>
      </w:r>
      <w:r w:rsidRPr="00056FFE">
        <w:rPr>
          <w:i/>
        </w:rPr>
        <w:t>DFS</w:t>
      </w:r>
      <w:r w:rsidRPr="00056FFE">
        <w:rPr>
          <w:rFonts w:hint="cs"/>
          <w:i/>
          <w:rtl/>
        </w:rPr>
        <w:t xml:space="preserve"> استفاده می کند</w:t>
      </w:r>
      <w:r w:rsidR="00E76F18">
        <w:rPr>
          <w:rFonts w:hint="cs"/>
          <w:i/>
          <w:rtl/>
        </w:rPr>
        <w:t>.</w:t>
      </w:r>
      <w:r w:rsidRPr="00056FFE">
        <w:rPr>
          <w:rFonts w:hint="cs"/>
          <w:i/>
          <w:rtl/>
        </w:rPr>
        <w:t xml:space="preserve"> کد گذاری زنجیره عمق ـ محور برای گراف درختی منظم بر چسب دار هر یک از رأس ها را با قطع گراف درختی به شیوه </w:t>
      </w:r>
      <w:r w:rsidRPr="00056FFE">
        <w:rPr>
          <w:i/>
        </w:rPr>
        <w:t>DFS</w:t>
      </w:r>
      <w:r w:rsidRPr="00056FFE">
        <w:rPr>
          <w:rFonts w:hint="cs"/>
          <w:i/>
          <w:rtl/>
        </w:rPr>
        <w:t xml:space="preserve"> برچسب می زند. آنگاه </w:t>
      </w:r>
      <w:r w:rsidRPr="00056FFE">
        <w:rPr>
          <w:i/>
        </w:rPr>
        <w:t>DFCS</w:t>
      </w:r>
      <w:r w:rsidRPr="00056FFE">
        <w:rPr>
          <w:rFonts w:hint="cs"/>
          <w:i/>
          <w:rtl/>
        </w:rPr>
        <w:t xml:space="preserve"> گراف درختی منظم ریشه ای متناظر، فرم مجاز عمق ـ محور (</w:t>
      </w:r>
      <w:r w:rsidRPr="00056FFE">
        <w:rPr>
          <w:i/>
        </w:rPr>
        <w:t>DFCF</w:t>
      </w:r>
      <w:r w:rsidRPr="00056FFE">
        <w:rPr>
          <w:rFonts w:hint="cs"/>
          <w:i/>
          <w:rtl/>
        </w:rPr>
        <w:t xml:space="preserve">) </w:t>
      </w:r>
      <w:r w:rsidRPr="00056FFE">
        <w:rPr>
          <w:i/>
        </w:rPr>
        <w:t>T</w:t>
      </w:r>
      <w:r w:rsidRPr="00056FFE">
        <w:rPr>
          <w:rFonts w:hint="cs"/>
          <w:i/>
          <w:rtl/>
        </w:rPr>
        <w:t xml:space="preserve"> را تعیین می کند</w:t>
      </w:r>
      <w:r w:rsidR="00E76F18">
        <w:rPr>
          <w:rFonts w:hint="cs"/>
          <w:i/>
          <w:rtl/>
        </w:rPr>
        <w:t xml:space="preserve"> </w:t>
      </w:r>
      <w:r w:rsidR="00E76F18">
        <w:rPr>
          <w:i/>
          <w:rtl/>
        </w:rPr>
        <w:fldChar w:fldCharType="begin"/>
      </w:r>
      <w:r w:rsidR="00E76F18">
        <w:rPr>
          <w:i/>
          <w:rtl/>
        </w:rPr>
        <w:instrText xml:space="preserve"> </w:instrText>
      </w:r>
      <w:r w:rsidR="00E76F18">
        <w:rPr>
          <w:i/>
        </w:rPr>
        <w:instrText>ADDIN EN.CITE &lt;EndNote&gt;&lt;Cite&gt;&lt;Author&gt;Chi&lt;/Author&gt;&lt;Year&gt;2005&lt;/Year&gt;&lt;RecNum&gt;184&lt;/RecNum&gt;&lt;DisplayText&gt;[123]&lt;/DisplayText&gt;&lt;record&gt;&lt;rec-number&gt;184&lt;/rec-number&gt;&lt;foreign-keys&gt;&lt;key app="EN" db-id="5vaes0fpbfpepxedwv65twzav09zxxw9p5xs" timestamp="1421419478"&gt;184</w:instrText>
      </w:r>
      <w:r w:rsidR="00E76F18">
        <w:rPr>
          <w:i/>
          <w:rtl/>
        </w:rPr>
        <w:instrText>&lt;/</w:instrText>
      </w:r>
      <w:r w:rsidR="00E76F18">
        <w:rPr>
          <w:i/>
        </w:rPr>
        <w:instrText>key&gt;&lt;/foreign-keys&gt;&lt;ref-type name="Journal Article"&gt;17&lt;/ref-type&gt;&lt;contributors&gt;&lt;authors&gt;&lt;author&gt;Yun Chi&lt;/author&gt;&lt;author&gt;Yirong Yang&lt;/author&gt;&lt;author&gt;Richard R. Muntz&lt;/author&gt;&lt;/authors&gt;&lt;/contributors&gt;&lt;titles&gt;&lt;title&gt;Canonical forms for labelled trees and their applications in frequent subtree mining&lt;/title&gt;&lt;secondary-title&gt;Knowl. Inf. Syst.&lt;/secondary-title&gt;&lt;/titles&gt;&lt;periodical&gt;&lt;full-title&gt;Knowl. Inf. Syst.&lt;/full-title&gt;&lt;/periodical&gt;&lt;pages&gt;203-234&lt;/pages&gt;&lt;volume&gt;8&lt;/volume&gt;&lt;number&gt;2&lt;/number&gt;&lt;dates&gt;&lt;year&gt;2005</w:instrText>
      </w:r>
      <w:r w:rsidR="00E76F18">
        <w:rPr>
          <w:i/>
          <w:rtl/>
        </w:rPr>
        <w:instrText>&lt;/</w:instrText>
      </w:r>
      <w:r w:rsidR="00E76F18">
        <w:rPr>
          <w:i/>
        </w:rPr>
        <w:instrText>year&gt;&lt;/dates&gt;&lt;isbn&gt;0219-1377&lt;/isbn&gt;&lt;urls&gt;&lt;/urls&gt;&lt;custom1&gt;1071070&lt;/custom1&gt;&lt;electronic-resource-num&gt;10.1007/s10115-004-0180-7&lt;/electronic-resource-num&gt;&lt;/record&gt;&lt;/Cite&gt;&lt;/EndNote</w:instrText>
      </w:r>
      <w:r w:rsidR="00E76F18">
        <w:rPr>
          <w:i/>
          <w:rtl/>
        </w:rPr>
        <w:instrText>&gt;</w:instrText>
      </w:r>
      <w:r w:rsidR="00E76F18">
        <w:rPr>
          <w:i/>
          <w:rtl/>
        </w:rPr>
        <w:fldChar w:fldCharType="separate"/>
      </w:r>
      <w:r w:rsidR="00E76F18">
        <w:rPr>
          <w:i/>
          <w:noProof/>
          <w:rtl/>
        </w:rPr>
        <w:t>[</w:t>
      </w:r>
      <w:hyperlink w:anchor="_ENREF_123" w:tooltip="Chi, 2005 #184" w:history="1">
        <w:r w:rsidR="007F44B0">
          <w:rPr>
            <w:i/>
            <w:noProof/>
            <w:rtl/>
          </w:rPr>
          <w:t>123</w:t>
        </w:r>
      </w:hyperlink>
      <w:r w:rsidR="00E76F18">
        <w:rPr>
          <w:i/>
          <w:noProof/>
          <w:rtl/>
        </w:rPr>
        <w:t>]</w:t>
      </w:r>
      <w:r w:rsidR="00E76F18">
        <w:rPr>
          <w:i/>
          <w:rtl/>
        </w:rPr>
        <w:fldChar w:fldCharType="end"/>
      </w:r>
      <w:r w:rsidR="00E76F18">
        <w:rPr>
          <w:rFonts w:hint="cs"/>
          <w:i/>
          <w:rtl/>
        </w:rPr>
        <w:t>.</w:t>
      </w:r>
      <w:r w:rsidRPr="00056FFE">
        <w:rPr>
          <w:rFonts w:hint="cs"/>
          <w:i/>
          <w:rtl/>
        </w:rPr>
        <w:t xml:space="preserve"> کد گذاری زنجیره ای </w:t>
      </w:r>
      <w:r w:rsidRPr="00056FFE">
        <w:rPr>
          <w:i/>
        </w:rPr>
        <w:t>DFS</w:t>
      </w:r>
      <w:r w:rsidRPr="00056FFE">
        <w:rPr>
          <w:rFonts w:hint="cs"/>
          <w:i/>
          <w:rtl/>
        </w:rPr>
        <w:t xml:space="preserve"> گراف درختی نمونه در</w:t>
      </w:r>
      <w:r w:rsidR="00E76F18">
        <w:rPr>
          <w:rFonts w:hint="cs"/>
          <w:i/>
          <w:rtl/>
        </w:rPr>
        <w:t xml:space="preserve"> </w:t>
      </w:r>
      <w:r w:rsidR="00E76F18">
        <w:rPr>
          <w:i/>
          <w:rtl/>
        </w:rPr>
        <w:fldChar w:fldCharType="begin"/>
      </w:r>
      <w:r w:rsidR="00E76F18">
        <w:rPr>
          <w:i/>
          <w:rtl/>
        </w:rPr>
        <w:instrText xml:space="preserve"> </w:instrText>
      </w:r>
      <w:r w:rsidR="00E76F18">
        <w:rPr>
          <w:rFonts w:hint="cs"/>
          <w:i/>
        </w:rPr>
        <w:instrText>REF</w:instrText>
      </w:r>
      <w:r w:rsidR="00E76F18">
        <w:rPr>
          <w:rFonts w:hint="cs"/>
          <w:i/>
          <w:rtl/>
        </w:rPr>
        <w:instrText xml:space="preserve"> _</w:instrText>
      </w:r>
      <w:r w:rsidR="00E76F18">
        <w:rPr>
          <w:rFonts w:hint="cs"/>
          <w:i/>
        </w:rPr>
        <w:instrText>Ref409186898 \h</w:instrText>
      </w:r>
      <w:r w:rsidR="00E76F18">
        <w:rPr>
          <w:i/>
          <w:rtl/>
        </w:rPr>
        <w:instrText xml:space="preserve"> </w:instrText>
      </w:r>
      <w:r w:rsidR="00E76F18">
        <w:rPr>
          <w:i/>
          <w:rtl/>
        </w:rPr>
      </w:r>
      <w:r w:rsidR="00E76F18">
        <w:rPr>
          <w:i/>
          <w:rtl/>
        </w:rPr>
        <w:fldChar w:fldCharType="separate"/>
      </w:r>
      <w:r w:rsidR="00607008">
        <w:rPr>
          <w:rFonts w:hint="cs"/>
          <w:rtl/>
        </w:rPr>
        <w:t>شکل</w:t>
      </w:r>
      <w:r w:rsidR="00607008">
        <w:rPr>
          <w:rtl/>
        </w:rPr>
        <w:t xml:space="preserve"> </w:t>
      </w:r>
      <w:r w:rsidR="00607008">
        <w:rPr>
          <w:noProof/>
          <w:rtl/>
        </w:rPr>
        <w:t>9</w:t>
      </w:r>
      <w:r w:rsidR="00E76F18">
        <w:rPr>
          <w:i/>
          <w:rtl/>
        </w:rPr>
        <w:fldChar w:fldCharType="end"/>
      </w:r>
      <w:r w:rsidRPr="00056FFE">
        <w:rPr>
          <w:rFonts w:hint="cs"/>
          <w:i/>
          <w:rtl/>
        </w:rPr>
        <w:t xml:space="preserve"> (</w:t>
      </w:r>
      <w:r w:rsidRPr="00056FFE">
        <w:rPr>
          <w:i/>
        </w:rPr>
        <w:t>a</w:t>
      </w:r>
      <w:r w:rsidRPr="00056FFE">
        <w:rPr>
          <w:rFonts w:hint="cs"/>
          <w:i/>
          <w:rtl/>
        </w:rPr>
        <w:t xml:space="preserve">) به صورت زیر است: </w:t>
      </w:r>
      <w:r w:rsidRPr="00056FFE">
        <w:rPr>
          <w:i/>
        </w:rPr>
        <w:t>abea$$$cfb$d$$dfc$$$#</w:t>
      </w:r>
      <w:r w:rsidRPr="00056FFE">
        <w:rPr>
          <w:rFonts w:hint="cs"/>
          <w:i/>
          <w:rtl/>
        </w:rPr>
        <w:t xml:space="preserve"> </w:t>
      </w:r>
      <w:r w:rsidR="00E76F18">
        <w:rPr>
          <w:rFonts w:hint="cs"/>
          <w:i/>
          <w:rtl/>
        </w:rPr>
        <w:t>.</w:t>
      </w:r>
    </w:p>
    <w:p w:rsidR="00073633" w:rsidRDefault="001943CA" w:rsidP="00073633">
      <w:pPr>
        <w:keepNext/>
        <w:tabs>
          <w:tab w:val="right" w:pos="540"/>
        </w:tabs>
        <w:jc w:val="center"/>
      </w:pPr>
      <w:r w:rsidRPr="00056FFE">
        <w:rPr>
          <w:i/>
          <w:noProof/>
        </w:rPr>
        <w:drawing>
          <wp:inline distT="0" distB="0" distL="0" distR="0" wp14:anchorId="0187976C" wp14:editId="49C8BA6A">
            <wp:extent cx="3590925" cy="2105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0925" cy="2105025"/>
                    </a:xfrm>
                    <a:prstGeom prst="rect">
                      <a:avLst/>
                    </a:prstGeom>
                    <a:noFill/>
                    <a:ln>
                      <a:noFill/>
                    </a:ln>
                  </pic:spPr>
                </pic:pic>
              </a:graphicData>
            </a:graphic>
          </wp:inline>
        </w:drawing>
      </w:r>
    </w:p>
    <w:p w:rsidR="001943CA" w:rsidRPr="00056FFE" w:rsidRDefault="00073633" w:rsidP="00073633">
      <w:pPr>
        <w:pStyle w:val="a9"/>
        <w:rPr>
          <w:rtl/>
        </w:rPr>
      </w:pPr>
      <w:bookmarkStart w:id="354" w:name="_Ref409195852"/>
      <w:bookmarkStart w:id="355" w:name="_Toc409470312"/>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10</w:t>
      </w:r>
      <w:r>
        <w:rPr>
          <w:rtl/>
        </w:rPr>
        <w:fldChar w:fldCharType="end"/>
      </w:r>
      <w:bookmarkEnd w:id="354"/>
      <w:r>
        <w:rPr>
          <w:rFonts w:hint="cs"/>
          <w:rtl/>
        </w:rPr>
        <w:t xml:space="preserve">: </w:t>
      </w:r>
      <w:r w:rsidRPr="002555EF">
        <w:rPr>
          <w:rFonts w:hint="eastAsia"/>
          <w:rtl/>
          <w:lang w:bidi="fa-IR"/>
        </w:rPr>
        <w:t>نمونه</w:t>
      </w:r>
      <w:r w:rsidRPr="002555EF">
        <w:rPr>
          <w:rtl/>
          <w:lang w:bidi="fa-IR"/>
        </w:rPr>
        <w:t xml:space="preserve"> </w:t>
      </w:r>
      <w:r w:rsidRPr="002555EF">
        <w:rPr>
          <w:rFonts w:hint="eastAsia"/>
          <w:rtl/>
          <w:lang w:bidi="fa-IR"/>
        </w:rPr>
        <w:t>از</w:t>
      </w:r>
      <w:r w:rsidRPr="002555EF">
        <w:rPr>
          <w:rtl/>
          <w:lang w:bidi="fa-IR"/>
        </w:rPr>
        <w:t xml:space="preserve"> </w:t>
      </w:r>
      <w:r w:rsidRPr="002555EF">
        <w:rPr>
          <w:rFonts w:hint="eastAsia"/>
          <w:rtl/>
          <w:lang w:bidi="fa-IR"/>
        </w:rPr>
        <w:t>دو</w:t>
      </w:r>
      <w:r w:rsidRPr="002555EF">
        <w:rPr>
          <w:rtl/>
          <w:lang w:bidi="fa-IR"/>
        </w:rPr>
        <w:t xml:space="preserve"> </w:t>
      </w:r>
      <w:r w:rsidRPr="002555EF">
        <w:rPr>
          <w:rFonts w:hint="eastAsia"/>
          <w:rtl/>
          <w:lang w:bidi="fa-IR"/>
        </w:rPr>
        <w:t>نوع</w:t>
      </w:r>
      <w:r w:rsidRPr="002555EF">
        <w:rPr>
          <w:rtl/>
          <w:lang w:bidi="fa-IR"/>
        </w:rPr>
        <w:t xml:space="preserve"> </w:t>
      </w:r>
      <w:r w:rsidRPr="002555EF">
        <w:rPr>
          <w:rFonts w:hint="eastAsia"/>
          <w:rtl/>
          <w:lang w:bidi="fa-IR"/>
        </w:rPr>
        <w:t>گراف</w:t>
      </w:r>
      <w:r w:rsidRPr="002555EF">
        <w:rPr>
          <w:rtl/>
          <w:lang w:bidi="fa-IR"/>
        </w:rPr>
        <w:t xml:space="preserve"> </w:t>
      </w:r>
      <w:r w:rsidRPr="002555EF">
        <w:rPr>
          <w:rFonts w:hint="eastAsia"/>
          <w:rtl/>
          <w:lang w:bidi="fa-IR"/>
        </w:rPr>
        <w:t>درخت</w:t>
      </w:r>
      <w:r w:rsidRPr="002555EF">
        <w:rPr>
          <w:rFonts w:hint="cs"/>
          <w:rtl/>
          <w:lang w:bidi="fa-IR"/>
        </w:rPr>
        <w:t>ی</w:t>
      </w:r>
      <w:r w:rsidRPr="002555EF">
        <w:rPr>
          <w:rtl/>
          <w:lang w:bidi="fa-IR"/>
        </w:rPr>
        <w:t xml:space="preserve"> </w:t>
      </w:r>
      <w:r w:rsidRPr="002555EF">
        <w:rPr>
          <w:rFonts w:hint="eastAsia"/>
          <w:rtl/>
          <w:lang w:bidi="fa-IR"/>
        </w:rPr>
        <w:t>آزاد</w:t>
      </w:r>
      <w:r w:rsidRPr="002555EF">
        <w:rPr>
          <w:rtl/>
          <w:lang w:bidi="fa-IR"/>
        </w:rPr>
        <w:t xml:space="preserve"> (</w:t>
      </w:r>
      <w:r w:rsidRPr="002555EF">
        <w:rPr>
          <w:rFonts w:hint="eastAsia"/>
          <w:rtl/>
          <w:lang w:bidi="fa-IR"/>
        </w:rPr>
        <w:t>مستقل</w:t>
      </w:r>
      <w:r w:rsidRPr="002555EF">
        <w:rPr>
          <w:rtl/>
          <w:lang w:bidi="fa-IR"/>
        </w:rPr>
        <w:t>)</w:t>
      </w:r>
      <w:bookmarkEnd w:id="355"/>
    </w:p>
    <w:p w:rsidR="001943CA" w:rsidRPr="00FC4973" w:rsidRDefault="001943CA" w:rsidP="007F44B0">
      <w:pPr>
        <w:tabs>
          <w:tab w:val="right" w:pos="540"/>
        </w:tabs>
        <w:rPr>
          <w:rtl/>
        </w:rPr>
      </w:pPr>
      <w:r w:rsidRPr="00056FFE">
        <w:rPr>
          <w:rFonts w:hint="cs"/>
          <w:b/>
          <w:bCs/>
          <w:i/>
          <w:rtl/>
        </w:rPr>
        <w:t>بازنمایی مجاز گراف های درختی آزاد (مستقل):</w:t>
      </w:r>
      <w:r w:rsidRPr="00056FFE">
        <w:rPr>
          <w:rFonts w:hint="cs"/>
          <w:i/>
          <w:rtl/>
        </w:rPr>
        <w:t xml:space="preserve"> گراف های درختی فاقد ریشه هستند. در این شرایط، یک بازنمایی منحصر بفرد برای گراف درختی آزاد معمولاً با انتخاب یک رأس یا یک جفت رأس به عنوان ریشه (ها) طراحی می شود. این پروسه با حذف تمام رأس های برگ ها و کران های همراه آن آغاز می شود و تا جایی ادامه پیدا می کند که یک رأس مجزا یا دو رأس مجانب باقی بماند. در حالت اول، رأس باقی</w:t>
      </w:r>
      <w:r w:rsidR="00073633">
        <w:rPr>
          <w:rFonts w:hint="cs"/>
          <w:i/>
          <w:rtl/>
        </w:rPr>
        <w:t xml:space="preserve"> </w:t>
      </w:r>
      <w:r w:rsidRPr="00056FFE">
        <w:rPr>
          <w:rFonts w:hint="cs"/>
          <w:i/>
          <w:rtl/>
        </w:rPr>
        <w:t xml:space="preserve">مانده به عنوان مرکز خوانده می شود، و گراف درختی نامنظم ریشه ای با مرکز به عنوان ریشه به دست می آید. پروسه در </w:t>
      </w:r>
      <w:r w:rsidR="00073633">
        <w:rPr>
          <w:i/>
          <w:rtl/>
        </w:rPr>
        <w:fldChar w:fldCharType="begin"/>
      </w:r>
      <w:r w:rsidR="00073633">
        <w:rPr>
          <w:i/>
          <w:rtl/>
        </w:rPr>
        <w:instrText xml:space="preserve"> </w:instrText>
      </w:r>
      <w:r w:rsidR="00073633">
        <w:rPr>
          <w:rFonts w:hint="cs"/>
          <w:i/>
        </w:rPr>
        <w:instrText>REF</w:instrText>
      </w:r>
      <w:r w:rsidR="00073633">
        <w:rPr>
          <w:rFonts w:hint="cs"/>
          <w:i/>
          <w:rtl/>
        </w:rPr>
        <w:instrText xml:space="preserve"> _</w:instrText>
      </w:r>
      <w:r w:rsidR="00073633">
        <w:rPr>
          <w:rFonts w:hint="cs"/>
          <w:i/>
        </w:rPr>
        <w:instrText>Ref409195852 \h</w:instrText>
      </w:r>
      <w:r w:rsidR="00073633">
        <w:rPr>
          <w:i/>
          <w:rtl/>
        </w:rPr>
        <w:instrText xml:space="preserve"> </w:instrText>
      </w:r>
      <w:r w:rsidR="00073633">
        <w:rPr>
          <w:i/>
          <w:rtl/>
        </w:rPr>
      </w:r>
      <w:r w:rsidR="00073633">
        <w:rPr>
          <w:i/>
          <w:rtl/>
        </w:rPr>
        <w:fldChar w:fldCharType="separate"/>
      </w:r>
      <w:r w:rsidR="00607008">
        <w:rPr>
          <w:rFonts w:hint="cs"/>
          <w:rtl/>
        </w:rPr>
        <w:t>شکل</w:t>
      </w:r>
      <w:r w:rsidR="00607008">
        <w:rPr>
          <w:rtl/>
        </w:rPr>
        <w:t xml:space="preserve"> </w:t>
      </w:r>
      <w:r w:rsidR="00607008">
        <w:rPr>
          <w:noProof/>
          <w:rtl/>
        </w:rPr>
        <w:t>10</w:t>
      </w:r>
      <w:r w:rsidR="00073633">
        <w:rPr>
          <w:i/>
          <w:rtl/>
        </w:rPr>
        <w:fldChar w:fldCharType="end"/>
      </w:r>
      <w:r w:rsidR="00073633">
        <w:rPr>
          <w:rFonts w:hint="cs"/>
          <w:i/>
          <w:rtl/>
        </w:rPr>
        <w:t xml:space="preserve"> </w:t>
      </w:r>
      <w:r w:rsidRPr="00056FFE">
        <w:rPr>
          <w:rFonts w:hint="cs"/>
          <w:i/>
          <w:rtl/>
        </w:rPr>
        <w:t>(</w:t>
      </w:r>
      <w:r w:rsidRPr="00056FFE">
        <w:rPr>
          <w:i/>
        </w:rPr>
        <w:t>a</w:t>
      </w:r>
      <w:r w:rsidRPr="00056FFE">
        <w:rPr>
          <w:rFonts w:hint="cs"/>
          <w:i/>
          <w:rtl/>
        </w:rPr>
        <w:t xml:space="preserve">) نمایش داده شده است. در حالت دوم، جفت رأس باقیمانده جفت ـ مرکز خوانده می شوند؛ یک جفت گراف درختی نامنظم ریشه ای با جفت ـ مرکز به عنوان ریشه به دست می آید (همراه با یک کران که دو ریشه را به هم متصل می کند). این پروسه در </w:t>
      </w:r>
      <w:r w:rsidR="00073633">
        <w:rPr>
          <w:i/>
          <w:rtl/>
        </w:rPr>
        <w:fldChar w:fldCharType="begin"/>
      </w:r>
      <w:r w:rsidR="00073633">
        <w:rPr>
          <w:i/>
          <w:rtl/>
        </w:rPr>
        <w:instrText xml:space="preserve"> </w:instrText>
      </w:r>
      <w:r w:rsidR="00073633">
        <w:rPr>
          <w:rFonts w:hint="cs"/>
          <w:i/>
        </w:rPr>
        <w:instrText>REF</w:instrText>
      </w:r>
      <w:r w:rsidR="00073633">
        <w:rPr>
          <w:rFonts w:hint="cs"/>
          <w:i/>
          <w:rtl/>
        </w:rPr>
        <w:instrText xml:space="preserve"> _</w:instrText>
      </w:r>
      <w:r w:rsidR="00073633">
        <w:rPr>
          <w:rFonts w:hint="cs"/>
          <w:i/>
        </w:rPr>
        <w:instrText>Ref409195852 \h</w:instrText>
      </w:r>
      <w:r w:rsidR="00073633">
        <w:rPr>
          <w:i/>
          <w:rtl/>
        </w:rPr>
        <w:instrText xml:space="preserve"> </w:instrText>
      </w:r>
      <w:r w:rsidR="00073633">
        <w:rPr>
          <w:i/>
          <w:rtl/>
        </w:rPr>
      </w:r>
      <w:r w:rsidR="00073633">
        <w:rPr>
          <w:i/>
          <w:rtl/>
        </w:rPr>
        <w:fldChar w:fldCharType="separate"/>
      </w:r>
      <w:r w:rsidR="00607008">
        <w:rPr>
          <w:rFonts w:hint="cs"/>
          <w:rtl/>
        </w:rPr>
        <w:t>شکل</w:t>
      </w:r>
      <w:r w:rsidR="00607008">
        <w:rPr>
          <w:rtl/>
        </w:rPr>
        <w:t xml:space="preserve"> </w:t>
      </w:r>
      <w:r w:rsidR="00607008">
        <w:rPr>
          <w:noProof/>
          <w:rtl/>
        </w:rPr>
        <w:t>10</w:t>
      </w:r>
      <w:r w:rsidR="00073633">
        <w:rPr>
          <w:i/>
          <w:rtl/>
        </w:rPr>
        <w:fldChar w:fldCharType="end"/>
      </w:r>
      <w:r w:rsidR="00073633">
        <w:rPr>
          <w:rFonts w:hint="cs"/>
          <w:i/>
          <w:rtl/>
        </w:rPr>
        <w:t xml:space="preserve"> </w:t>
      </w:r>
      <w:r w:rsidRPr="00056FFE">
        <w:rPr>
          <w:rFonts w:hint="cs"/>
          <w:i/>
          <w:rtl/>
        </w:rPr>
        <w:t>(</w:t>
      </w:r>
      <w:r w:rsidRPr="00056FFE">
        <w:rPr>
          <w:i/>
        </w:rPr>
        <w:t>b</w:t>
      </w:r>
      <w:r w:rsidRPr="00056FFE">
        <w:rPr>
          <w:rFonts w:hint="cs"/>
          <w:i/>
          <w:rtl/>
        </w:rPr>
        <w:t xml:space="preserve">) نشان داده شده است. یک جفت گراف درختی مرتب می شوند </w:t>
      </w:r>
      <w:r w:rsidRPr="00056FFE">
        <w:rPr>
          <w:rFonts w:hint="cs"/>
          <w:i/>
          <w:rtl/>
        </w:rPr>
        <w:lastRenderedPageBreak/>
        <w:t>به طوری که ریشه گراف کوچکتر به عنوان ریشه کل گراف درختی انتخاب می شود</w:t>
      </w:r>
      <w:r w:rsidR="00073633">
        <w:rPr>
          <w:rFonts w:hint="cs"/>
          <w:i/>
          <w:rtl/>
        </w:rPr>
        <w:t xml:space="preserve"> </w:t>
      </w:r>
      <w:r w:rsidR="00073633">
        <w:rPr>
          <w:i/>
          <w:rtl/>
        </w:rPr>
        <w:fldChar w:fldCharType="begin"/>
      </w:r>
      <w:r w:rsidR="00073633">
        <w:rPr>
          <w:i/>
          <w:rtl/>
        </w:rPr>
        <w:instrText xml:space="preserve"> </w:instrText>
      </w:r>
      <w:r w:rsidR="00073633">
        <w:rPr>
          <w:i/>
        </w:rPr>
        <w:instrText>ADDIN EN.CITE &lt;EndNote&gt;&lt;Cite&gt;&lt;Author&gt;Zhao&lt;/Author&gt;&lt;Year&gt;2008&lt;/Year&gt;&lt;RecNum&gt;185&lt;/RecNum&gt;&lt;DisplayText&gt;[124]&lt;/DisplayText&gt;&lt;record&gt;&lt;rec-number&gt;185&lt;/rec-number&gt;&lt;foreign-keys&gt;&lt;key app="EN" db-id="5vaes0fpbfpepxedwv65twzav09zxxw9p5xs" timestamp="1421420080"&gt;185</w:instrText>
      </w:r>
      <w:r w:rsidR="00073633">
        <w:rPr>
          <w:i/>
          <w:rtl/>
        </w:rPr>
        <w:instrText>&lt;/</w:instrText>
      </w:r>
      <w:r w:rsidR="00073633">
        <w:rPr>
          <w:i/>
        </w:rPr>
        <w:instrText>key&gt;&lt;/foreign-keys&gt;&lt;ref-type name="Journal Article"&gt;17&lt;/ref-type&gt;&lt;contributors&gt;&lt;authors&gt;&lt;author&gt;Zhao, Peixiang&lt;/author&gt;&lt;author&gt;Yu, JeffreyXu&lt;/author&gt;&lt;/authors&gt;&lt;/contributors&gt;&lt;titles&gt;&lt;title&gt;Fast Frequent Free Tree Mining in Graph Databases&lt;/title&gt;&lt;secondary-title&gt;World Wide Web&lt;/secondary-title&gt;&lt;alt-title&gt;World Wide Web&lt;/alt-title&gt;&lt;/titles&gt;&lt;periodical&gt;&lt;full-title&gt;World Wide Web&lt;/full-title&gt;&lt;abbr-1&gt;World Wide Web&lt;/abbr-1&gt;&lt;/periodical&gt;&lt;alt-periodical&gt;&lt;full-title&gt;World Wide Web&lt;/full-title&gt;&lt;abbr-1&gt;World Wide Web&lt;/abbr-1&gt;&lt;/alt-periodical&gt;&lt;pages&gt;71-92&lt;/pages&gt;&lt;volume&gt;11&lt;/volume&gt;&lt;number&gt;1&lt;/number&gt;&lt;keywords&gt;&lt;keyword&gt;structural pattern mining&lt;/keyword&gt;&lt;keyword&gt;graph database&lt;/keyword&gt;&lt;keyword&gt;free tree&lt;/keyword&gt;&lt;/keywords&gt;&lt;dates&gt;&lt;year&gt;2008&lt;/year&gt;&lt;pub-dates&gt;&lt;date</w:instrText>
      </w:r>
      <w:r w:rsidR="00073633">
        <w:rPr>
          <w:i/>
          <w:rtl/>
        </w:rPr>
        <w:instrText>&gt;2008/03/01&lt;/</w:instrText>
      </w:r>
      <w:r w:rsidR="00073633">
        <w:rPr>
          <w:i/>
        </w:rPr>
        <w:instrText>date&gt;&lt;/pub-dates&gt;&lt;/dates&gt;&lt;publisher&gt;Springer US&lt;/publisher&gt;&lt;isbn&gt;1386-145X&lt;/isbn&gt;&lt;urls&gt;&lt;related-urls&gt;&lt;url&gt;http://dx.doi.org/10.1007/s11280-007-0031-z&lt;/url&gt;&lt;/related-urls&gt;&lt;/urls&gt;&lt;electronic-resource-num&gt;10.1007/s11280-007-0031-z&lt;/electronic-resource-num&gt;&lt;language&gt;English&lt;/language&gt;&lt;/record&gt;&lt;/Cite&gt;&lt;/EndNote</w:instrText>
      </w:r>
      <w:r w:rsidR="00073633">
        <w:rPr>
          <w:i/>
          <w:rtl/>
        </w:rPr>
        <w:instrText>&gt;</w:instrText>
      </w:r>
      <w:r w:rsidR="00073633">
        <w:rPr>
          <w:i/>
          <w:rtl/>
        </w:rPr>
        <w:fldChar w:fldCharType="separate"/>
      </w:r>
      <w:r w:rsidR="00073633">
        <w:rPr>
          <w:i/>
          <w:noProof/>
          <w:rtl/>
        </w:rPr>
        <w:t>[</w:t>
      </w:r>
      <w:hyperlink w:anchor="_ENREF_124" w:tooltip="Zhao, 2008 #185" w:history="1">
        <w:r w:rsidR="007F44B0">
          <w:rPr>
            <w:i/>
            <w:noProof/>
            <w:rtl/>
          </w:rPr>
          <w:t>124</w:t>
        </w:r>
      </w:hyperlink>
      <w:r w:rsidR="00073633">
        <w:rPr>
          <w:i/>
          <w:noProof/>
          <w:rtl/>
        </w:rPr>
        <w:t>]</w:t>
      </w:r>
      <w:r w:rsidR="00073633">
        <w:rPr>
          <w:i/>
          <w:rtl/>
        </w:rPr>
        <w:fldChar w:fldCharType="end"/>
      </w:r>
      <w:r w:rsidR="00073633">
        <w:rPr>
          <w:rFonts w:hint="cs"/>
          <w:i/>
          <w:rtl/>
        </w:rPr>
        <w:t>.</w:t>
      </w:r>
      <w:r w:rsidRPr="00056FFE">
        <w:rPr>
          <w:rFonts w:hint="cs"/>
          <w:i/>
          <w:rtl/>
        </w:rPr>
        <w:t xml:space="preserve"> </w:t>
      </w:r>
      <w:r w:rsidRPr="00056FFE">
        <w:rPr>
          <w:rFonts w:hint="cs"/>
          <w:rtl/>
        </w:rPr>
        <w:t>پس از به دست آوردن گراف های درختی نامنظم ریشه ای، از هرگونه بازنمایی مجاز برای گراف درختی نامنظم ریشه ای می توان برای بازنمایی گراف های درختی آزاد استفاده کرد.</w:t>
      </w:r>
    </w:p>
    <w:p w:rsidR="001943CA" w:rsidRPr="00056FFE" w:rsidRDefault="001943CA" w:rsidP="00954B06">
      <w:pPr>
        <w:pStyle w:val="Heading3"/>
        <w:numPr>
          <w:ilvl w:val="2"/>
          <w:numId w:val="29"/>
        </w:numPr>
        <w:ind w:left="0" w:firstLine="0"/>
        <w:rPr>
          <w:rtl/>
        </w:rPr>
      </w:pPr>
      <w:bookmarkStart w:id="356" w:name="_Toc408588800"/>
      <w:bookmarkStart w:id="357" w:name="_Toc408588876"/>
      <w:bookmarkStart w:id="358" w:name="_Toc408608947"/>
      <w:bookmarkStart w:id="359" w:name="_Toc409469350"/>
      <w:bookmarkStart w:id="360" w:name="_Toc409469656"/>
      <w:r w:rsidRPr="00056FFE">
        <w:rPr>
          <w:rFonts w:hint="cs"/>
          <w:rtl/>
        </w:rPr>
        <w:t>ایجاد داوطلب</w:t>
      </w:r>
      <w:bookmarkEnd w:id="356"/>
      <w:bookmarkEnd w:id="357"/>
      <w:bookmarkEnd w:id="358"/>
      <w:bookmarkEnd w:id="359"/>
      <w:bookmarkEnd w:id="360"/>
      <w:r w:rsidRPr="00056FFE">
        <w:rPr>
          <w:rFonts w:hint="cs"/>
          <w:rtl/>
        </w:rPr>
        <w:t xml:space="preserve"> </w:t>
      </w:r>
    </w:p>
    <w:p w:rsidR="001943CA" w:rsidRPr="00056FFE" w:rsidRDefault="001943CA" w:rsidP="00FC4973">
      <w:pPr>
        <w:tabs>
          <w:tab w:val="right" w:pos="540"/>
        </w:tabs>
        <w:rPr>
          <w:rtl/>
        </w:rPr>
      </w:pPr>
      <w:r w:rsidRPr="00056FFE">
        <w:rPr>
          <w:rFonts w:hint="cs"/>
          <w:rtl/>
        </w:rPr>
        <w:t xml:space="preserve">به گونه ای که پیشتر گفته شد، ایجاد داوطلب مرحله ای لازم و اساسی در </w:t>
      </w:r>
      <w:r w:rsidRPr="00056FFE">
        <w:t>FSM</w:t>
      </w:r>
      <w:r w:rsidRPr="00056FFE">
        <w:rPr>
          <w:rFonts w:hint="cs"/>
          <w:rtl/>
        </w:rPr>
        <w:t xml:space="preserve"> </w:t>
      </w:r>
      <w:r w:rsidR="007F5A4F">
        <w:rPr>
          <w:rFonts w:hint="cs"/>
          <w:rtl/>
        </w:rPr>
        <w:t>است. چگونگی ایجاد قاعده مند زیر</w:t>
      </w:r>
      <w:r w:rsidRPr="00056FFE">
        <w:rPr>
          <w:rFonts w:hint="cs"/>
          <w:rtl/>
        </w:rPr>
        <w:t>گراف های داوطلب بدون زوائد (یعنی هر زیر گراف فقط یک</w:t>
      </w:r>
      <w:r w:rsidR="007F5A4F">
        <w:rPr>
          <w:rFonts w:hint="cs"/>
          <w:rtl/>
        </w:rPr>
        <w:t xml:space="preserve"> </w:t>
      </w:r>
      <w:r w:rsidRPr="00056FFE">
        <w:rPr>
          <w:rFonts w:hint="cs"/>
          <w:rtl/>
        </w:rPr>
        <w:t xml:space="preserve">بار باید ایجاد شود) موضوعی کلیدی است. بسیاری از الگوریتم های </w:t>
      </w:r>
      <w:r w:rsidRPr="00056FFE">
        <w:t>FSM</w:t>
      </w:r>
      <w:r w:rsidRPr="00056FFE">
        <w:rPr>
          <w:rFonts w:hint="cs"/>
          <w:rtl/>
        </w:rPr>
        <w:t xml:space="preserve"> را می توان با توجه به استراتژی اتخاذ شده برای ایجاد داوطلب طبقه بندی کرد. یعنی از مهم ترین استراتژی ها به طور خلاصه در ادامه شرح داده شده اند. از آن</w:t>
      </w:r>
      <w:r w:rsidR="007F5A4F">
        <w:rPr>
          <w:rFonts w:hint="cs"/>
          <w:rtl/>
        </w:rPr>
        <w:t xml:space="preserve"> </w:t>
      </w:r>
      <w:r w:rsidRPr="00056FFE">
        <w:rPr>
          <w:rFonts w:hint="cs"/>
          <w:rtl/>
        </w:rPr>
        <w:t xml:space="preserve">جایی که بخش قابل ملاحظه ای از استراتژی های به خدمت گرفته در </w:t>
      </w:r>
      <w:r w:rsidRPr="00056FFE">
        <w:t>FTM</w:t>
      </w:r>
      <w:r w:rsidRPr="00056FFE">
        <w:rPr>
          <w:rFonts w:hint="cs"/>
          <w:rtl/>
        </w:rPr>
        <w:t xml:space="preserve"> با نمونه های مورد استفاده در </w:t>
      </w:r>
      <w:r w:rsidRPr="00056FFE">
        <w:t>FGM</w:t>
      </w:r>
      <w:r w:rsidRPr="00056FFE">
        <w:rPr>
          <w:rFonts w:hint="cs"/>
          <w:rtl/>
        </w:rPr>
        <w:t xml:space="preserve"> در هم آمیخته اند، نمی توان تمایز آشکاری بین استراتژی های ایجاد داوطلب در </w:t>
      </w:r>
      <w:r w:rsidRPr="00056FFE">
        <w:t>FTM</w:t>
      </w:r>
      <w:r w:rsidRPr="00056FFE">
        <w:rPr>
          <w:rFonts w:hint="cs"/>
          <w:rtl/>
        </w:rPr>
        <w:t xml:space="preserve"> و </w:t>
      </w:r>
      <w:r w:rsidRPr="00056FFE">
        <w:t>FGM</w:t>
      </w:r>
      <w:r w:rsidRPr="00056FFE">
        <w:rPr>
          <w:rFonts w:hint="cs"/>
          <w:rtl/>
        </w:rPr>
        <w:t xml:space="preserve"> قائل شد؛ یعنی استراتژی هایی که در ابتدا برای </w:t>
      </w:r>
      <w:r w:rsidRPr="00056FFE">
        <w:t>FGM</w:t>
      </w:r>
      <w:r w:rsidRPr="00056FFE">
        <w:rPr>
          <w:rFonts w:hint="cs"/>
          <w:rtl/>
        </w:rPr>
        <w:t xml:space="preserve"> پیشنهاد شدند به طور</w:t>
      </w:r>
      <w:r w:rsidR="007F5A4F">
        <w:rPr>
          <w:rFonts w:hint="cs"/>
          <w:rtl/>
        </w:rPr>
        <w:t xml:space="preserve"> ی</w:t>
      </w:r>
      <w:r w:rsidRPr="00056FFE">
        <w:rPr>
          <w:rFonts w:hint="cs"/>
          <w:rtl/>
        </w:rPr>
        <w:t xml:space="preserve">کسانی برای </w:t>
      </w:r>
      <w:r w:rsidRPr="00056FFE">
        <w:t>FTM</w:t>
      </w:r>
      <w:r w:rsidRPr="00056FFE">
        <w:rPr>
          <w:rFonts w:hint="cs"/>
          <w:rtl/>
        </w:rPr>
        <w:t xml:space="preserve"> نیز قابل اجرا هستند و برعکس.</w:t>
      </w:r>
    </w:p>
    <w:p w:rsidR="001943CA" w:rsidRPr="00056FFE" w:rsidRDefault="001943CA" w:rsidP="00954B06">
      <w:pPr>
        <w:pStyle w:val="Heading4"/>
        <w:numPr>
          <w:ilvl w:val="3"/>
          <w:numId w:val="29"/>
        </w:numPr>
        <w:ind w:left="0" w:firstLine="0"/>
        <w:rPr>
          <w:rtl/>
        </w:rPr>
      </w:pPr>
      <w:r w:rsidRPr="00056FFE">
        <w:rPr>
          <w:rFonts w:hint="cs"/>
          <w:rtl/>
        </w:rPr>
        <w:t xml:space="preserve">اتصال سطح ـ محور </w:t>
      </w:r>
    </w:p>
    <w:p w:rsidR="001943CA" w:rsidRPr="00056FFE" w:rsidRDefault="007F5A4F" w:rsidP="007F44B0">
      <w:pPr>
        <w:tabs>
          <w:tab w:val="right" w:pos="540"/>
        </w:tabs>
        <w:rPr>
          <w:rtl/>
        </w:rPr>
      </w:pPr>
      <w:r>
        <w:rPr>
          <w:rFonts w:hint="cs"/>
          <w:rtl/>
        </w:rPr>
        <w:t xml:space="preserve">در </w:t>
      </w:r>
      <w:r w:rsidR="001943CA" w:rsidRPr="00056FFE">
        <w:rPr>
          <w:rFonts w:hint="cs"/>
          <w:rtl/>
        </w:rPr>
        <w:t>استراتژی اتصال سطح ـ محور</w:t>
      </w:r>
      <w:r>
        <w:rPr>
          <w:rFonts w:hint="cs"/>
          <w:rtl/>
        </w:rPr>
        <w:t>، اساساً</w:t>
      </w:r>
      <w:r w:rsidR="001943CA" w:rsidRPr="00056FFE">
        <w:rPr>
          <w:rFonts w:hint="cs"/>
          <w:rtl/>
        </w:rPr>
        <w:t xml:space="preserve"> داوطلب زیر گراف (1+</w:t>
      </w:r>
      <w:r w:rsidR="001943CA" w:rsidRPr="00056FFE">
        <w:t>K</w:t>
      </w:r>
      <w:r w:rsidR="001943CA" w:rsidRPr="00056FFE">
        <w:rPr>
          <w:rFonts w:hint="cs"/>
          <w:rtl/>
        </w:rPr>
        <w:t xml:space="preserve">) از طریق ترکیب دو زیر گراف پرتکرار </w:t>
      </w:r>
      <w:r w:rsidR="001943CA" w:rsidRPr="00056FFE">
        <w:t>K</w:t>
      </w:r>
      <w:r w:rsidR="001943CA" w:rsidRPr="00056FFE">
        <w:rPr>
          <w:rFonts w:hint="cs"/>
          <w:rtl/>
        </w:rPr>
        <w:t xml:space="preserve"> که زیر گراف (1ـ</w:t>
      </w:r>
      <w:r w:rsidR="001943CA" w:rsidRPr="00056FFE">
        <w:t>K</w:t>
      </w:r>
      <w:r w:rsidR="001943CA" w:rsidRPr="00056FFE">
        <w:rPr>
          <w:rFonts w:hint="cs"/>
          <w:rtl/>
        </w:rPr>
        <w:t>) کسانی را به اشتراک گذاشته اند ایجاد می شود. این زیر گراف (1ـ</w:t>
      </w:r>
      <w:r w:rsidR="001943CA" w:rsidRPr="00056FFE">
        <w:t>K</w:t>
      </w:r>
      <w:r w:rsidR="001943CA" w:rsidRPr="00056FFE">
        <w:rPr>
          <w:rFonts w:hint="cs"/>
          <w:rtl/>
        </w:rPr>
        <w:t xml:space="preserve">) متعارف به عنوان مرکزی برای این دو زیر گراف پرتکرار </w:t>
      </w:r>
      <w:r w:rsidR="001943CA" w:rsidRPr="00056FFE">
        <w:t>K</w:t>
      </w:r>
      <w:r w:rsidR="001943CA" w:rsidRPr="00056FFE">
        <w:rPr>
          <w:rFonts w:hint="cs"/>
          <w:rtl/>
        </w:rPr>
        <w:t xml:space="preserve"> تلقی می شود. موضوع اصلی در مورد این استراتژی این است که یک زیر گراف </w:t>
      </w:r>
      <w:r w:rsidR="001943CA" w:rsidRPr="00056FFE">
        <w:t>K</w:t>
      </w:r>
      <w:r w:rsidR="001943CA" w:rsidRPr="00056FFE">
        <w:rPr>
          <w:rFonts w:hint="cs"/>
          <w:rtl/>
        </w:rPr>
        <w:t xml:space="preserve"> می تواند حداکثر </w:t>
      </w:r>
      <w:r w:rsidR="001943CA" w:rsidRPr="00056FFE">
        <w:t>K</w:t>
      </w:r>
      <w:r w:rsidR="001943CA" w:rsidRPr="00056FFE">
        <w:rPr>
          <w:rFonts w:hint="cs"/>
          <w:rtl/>
        </w:rPr>
        <w:t xml:space="preserve"> زیر گراف (1ـ</w:t>
      </w:r>
      <w:r w:rsidR="001943CA" w:rsidRPr="00056FFE">
        <w:t>K</w:t>
      </w:r>
      <w:r w:rsidR="001943CA" w:rsidRPr="00056FFE">
        <w:rPr>
          <w:rFonts w:hint="cs"/>
          <w:rtl/>
        </w:rPr>
        <w:t xml:space="preserve">) مختلف داشته باشد و عملیات اتصال ممکن است تعداد زیادی داوطلب زائد ایجاد کند. در </w:t>
      </w:r>
      <w:r>
        <w:rPr>
          <w:rtl/>
        </w:rPr>
        <w:fldChar w:fldCharType="begin"/>
      </w:r>
      <w:r>
        <w:rPr>
          <w:rtl/>
        </w:rPr>
        <w:instrText xml:space="preserve"> </w:instrText>
      </w:r>
      <w:r>
        <w:instrText>ADDIN EN.CITE &lt;EndNote&gt;&lt;Cite&gt;&lt;Author&gt;Kuramochi&lt;/Author&gt;&lt;Year&gt;2004&lt;/Year&gt;&lt;RecNum&gt;186&lt;/RecNum&gt;&lt;DisplayText&gt;[125]&lt;/DisplayText&gt;&lt;record&gt;&lt;rec-number&gt;186&lt;/rec-number&gt;&lt;foreign-keys&gt;&lt;key app="EN" db-id="5vaes0fpbfpepxedwv65twzav09zxxw9p5xs" timestamp="1421420539</w:instrText>
      </w:r>
      <w:r>
        <w:rPr>
          <w:rtl/>
        </w:rPr>
        <w:instrText>"&gt;186&lt;/</w:instrText>
      </w:r>
      <w:r>
        <w:instrText>key&gt;&lt;/foreign-keys&gt;&lt;ref-type name="Journal Article"&gt;17&lt;/ref-type&gt;&lt;contributors&gt;&lt;authors&gt;&lt;author&gt;Michihiro Kuramochi&lt;/author&gt;&lt;author&gt;George Karypis&lt;/author&gt;&lt;/authors&gt;&lt;/contributors&gt;&lt;titles&gt;&lt;title&gt;An Efficient Algorithm for Discovering Frequent Subgraphs&lt;/title&gt;&lt;secondary-title&gt;IEEE Trans. on Knowl. and Data Eng.&lt;/secondary-title&gt;&lt;/titles&gt;&lt;periodical&gt;&lt;full-title&gt;IEEE Trans. on Knowl. and Data Eng.&lt;/full-title&gt;&lt;/periodical&gt;&lt;pages&gt;1038-1051&lt;/pages&gt;&lt;volume&gt;16&lt;/volume&gt;&lt;number&gt;9&lt;/number&gt;&lt;dates&gt;&lt;year&gt;2004</w:instrText>
      </w:r>
      <w:r>
        <w:rPr>
          <w:rtl/>
        </w:rPr>
        <w:instrText>&lt;/</w:instrText>
      </w:r>
      <w:r>
        <w:instrText>year&gt;&lt;/dates&gt;&lt;isbn&gt;1041-4347&lt;/isbn&gt;&lt;urls&gt;&lt;/urls&gt;&lt;custom1&gt;1018323&lt;/custom1&gt;&lt;electronic-resource-num&gt;10.1109/tkde.2004.33&lt;/electronic-resource-num&gt;&lt;/record&gt;&lt;/Cite&gt;&lt;/EndNote</w:instrText>
      </w:r>
      <w:r>
        <w:rPr>
          <w:rtl/>
        </w:rPr>
        <w:instrText>&gt;</w:instrText>
      </w:r>
      <w:r>
        <w:rPr>
          <w:rtl/>
        </w:rPr>
        <w:fldChar w:fldCharType="separate"/>
      </w:r>
      <w:r>
        <w:rPr>
          <w:noProof/>
          <w:rtl/>
        </w:rPr>
        <w:t>[</w:t>
      </w:r>
      <w:hyperlink w:anchor="_ENREF_125" w:tooltip="Kuramochi, 2004 #186" w:history="1">
        <w:r w:rsidR="007F44B0">
          <w:rPr>
            <w:noProof/>
            <w:rtl/>
          </w:rPr>
          <w:t>125</w:t>
        </w:r>
      </w:hyperlink>
      <w:r>
        <w:rPr>
          <w:noProof/>
          <w:rtl/>
        </w:rPr>
        <w:t>]</w:t>
      </w:r>
      <w:r>
        <w:rPr>
          <w:rtl/>
        </w:rPr>
        <w:fldChar w:fldCharType="end"/>
      </w:r>
      <w:r w:rsidR="001943CA" w:rsidRPr="00056FFE">
        <w:rPr>
          <w:rFonts w:hint="cs"/>
          <w:rtl/>
        </w:rPr>
        <w:t>، این موضوع با محدود کردن زیر گراف های (1ـ</w:t>
      </w:r>
      <w:r w:rsidR="001943CA" w:rsidRPr="00056FFE">
        <w:t>K</w:t>
      </w:r>
      <w:r w:rsidR="001943CA" w:rsidRPr="00056FFE">
        <w:rPr>
          <w:rFonts w:hint="cs"/>
          <w:rtl/>
        </w:rPr>
        <w:t>) به دو زیر گراف (1ـ</w:t>
      </w:r>
      <w:r w:rsidR="001943CA" w:rsidRPr="00056FFE">
        <w:t>K</w:t>
      </w:r>
      <w:r w:rsidR="001943CA" w:rsidRPr="00056FFE">
        <w:rPr>
          <w:rFonts w:hint="cs"/>
          <w:rtl/>
        </w:rPr>
        <w:t xml:space="preserve">) دارای کوچکترین و دومین کوچکترین برچسب های مجاز برطرف شد. با اجرای این عملیات اتصال تعدیل شده، تعداد داوطلب های کپی ایجاد شده به طور چشمگیری کاهش یافت، سایر الگوریتم هایی که از این استراتژی بهره می گیرند و شکل های مختلف آن </w:t>
      </w:r>
      <w:r w:rsidR="001943CA" w:rsidRPr="00056FFE">
        <w:t>AGM</w:t>
      </w:r>
      <w:r w:rsidR="007659D0">
        <w:rPr>
          <w:rFonts w:hint="cs"/>
          <w:rtl/>
        </w:rPr>
        <w:t xml:space="preserve"> است</w:t>
      </w:r>
      <w:r w:rsidR="007659D0">
        <w:rPr>
          <w:rFonts w:hint="cs"/>
          <w:rtl/>
          <w:lang w:bidi="fa-IR"/>
        </w:rPr>
        <w:t>،</w:t>
      </w:r>
      <w:r w:rsidR="001943CA" w:rsidRPr="00056FFE">
        <w:rPr>
          <w:rFonts w:hint="cs"/>
          <w:rtl/>
        </w:rPr>
        <w:t xml:space="preserve"> عبارتند از: </w:t>
      </w:r>
      <w:r w:rsidR="001943CA" w:rsidRPr="00056FFE">
        <w:t>D</w:t>
      </w:r>
      <w:r w:rsidR="007659D0">
        <w:t>PM</w:t>
      </w:r>
      <w:r w:rsidR="001943CA" w:rsidRPr="00056FFE">
        <w:t>ine</w:t>
      </w:r>
      <w:r w:rsidR="001943CA" w:rsidRPr="00056FFE">
        <w:rPr>
          <w:rFonts w:hint="cs"/>
          <w:rtl/>
        </w:rPr>
        <w:t xml:space="preserve"> </w:t>
      </w:r>
      <w:r w:rsidR="007659D0">
        <w:rPr>
          <w:rtl/>
        </w:rPr>
        <w:fldChar w:fldCharType="begin"/>
      </w:r>
      <w:r w:rsidR="007659D0">
        <w:rPr>
          <w:rtl/>
        </w:rPr>
        <w:instrText xml:space="preserve"> </w:instrText>
      </w:r>
      <w:r w:rsidR="007659D0">
        <w:instrText>ADDIN EN.CITE &lt;EndNote&gt;&lt;Cite&gt;&lt;Author&gt;Gudes&lt;/Author&gt;&lt;Year&gt;2006&lt;/Year&gt;&lt;RecNum&gt;187&lt;/RecNum&gt;&lt;DisplayText&gt;[126]&lt;/DisplayText&gt;&lt;record&gt;&lt;rec-number&gt;187&lt;/rec-number&gt;&lt;foreign-keys&gt;&lt;key app="EN" db-id="5vaes0fpbfpepxedwv65twzav09zxxw9p5xs" timestamp="1421420771"&gt;18</w:instrText>
      </w:r>
      <w:r w:rsidR="007659D0">
        <w:rPr>
          <w:rtl/>
        </w:rPr>
        <w:instrText>7&lt;/</w:instrText>
      </w:r>
      <w:r w:rsidR="007659D0">
        <w:instrText>key&gt;&lt;/foreign-keys&gt;&lt;ref-type name="Journal Article"&gt;17&lt;/ref-type&gt;&lt;contributors&gt;&lt;authors&gt;&lt;author&gt;Gudes, E.&lt;/author&gt;&lt;author&gt;Shimony, S. E.&lt;/author&gt;&lt;author&gt;Vanetik, N.&lt;/author&gt;&lt;/authors&gt;&lt;/contributors&gt;&lt;titles&gt;&lt;title&gt;Discovering Frequent Graph Patterns Using Disjoint Paths&lt;/title&gt;&lt;secondary-title&gt;Knowledge and Data Engineering, IEEE Transactions on&lt;/secondary-title&gt;&lt;/titles&gt;&lt;periodical&gt;&lt;full-title&gt;Knowledge and Data Engineering, IEEE Transactions on&lt;/full-title&gt;&lt;/periodical&gt;&lt;pages&gt;1441-1456&lt;/pages&gt;&lt;volume</w:instrText>
      </w:r>
      <w:r w:rsidR="007659D0">
        <w:rPr>
          <w:rtl/>
        </w:rPr>
        <w:instrText>&gt;18&lt;/</w:instrText>
      </w:r>
      <w:r w:rsidR="007659D0">
        <w:instrText>volume&gt;&lt;number&gt;11&lt;/number&gt;&lt;keywords&gt;&lt;keyword&gt;data mining&lt;/keyword&gt;&lt;keyword&gt;graph theory&lt;/keyword&gt;&lt;keyword&gt;apriori-based algorithm&lt;/keyword&gt;&lt;keyword&gt;disjoint paths&lt;/keyword&gt;&lt;keyword&gt;frequent graph pattern discovery&lt;/keyword&gt;&lt;keyword&gt;graph data mining</w:instrText>
      </w:r>
      <w:r w:rsidR="007659D0">
        <w:rPr>
          <w:rtl/>
        </w:rPr>
        <w:instrText>&lt;/</w:instrText>
      </w:r>
      <w:r w:rsidR="007659D0">
        <w:instrText>keyword&gt;&lt;keyword&gt;subgraph isomorphism&lt;/keyword&gt;&lt;keyword&gt;Computer Society&lt;/keyword&gt;&lt;keyword&gt;Image databases&lt;/keyword&gt;&lt;keyword&gt;Motion pictures&lt;/keyword&gt;&lt;keyword&gt;Object oriented databases&lt;/keyword&gt;&lt;keyword&gt;Object oriented modeling&lt;/keyword&gt;&lt;keyword&gt;Relational databases&lt;/keyword&gt;&lt;keyword&gt;Topology&lt;/keyword&gt;&lt;keyword&gt;Web mining&lt;/keyword&gt;&lt;keyword&gt;XML&lt;/keyword&gt;&lt;keyword&gt;Database applications&lt;/keyword&gt;&lt;keyword&gt;graph mining.&lt;/keyword&gt;&lt;keyword&gt;mining methods and algorithms&lt;/keyword&gt;&lt;/keywords&gt;&lt;dates&gt;&lt;year&gt;2006&lt;/year</w:instrText>
      </w:r>
      <w:r w:rsidR="007659D0">
        <w:rPr>
          <w:rtl/>
        </w:rPr>
        <w:instrText>&gt;&lt;/</w:instrText>
      </w:r>
      <w:r w:rsidR="007659D0">
        <w:instrText>dates&gt;&lt;isbn&gt;1041-4347&lt;/isbn&gt;&lt;urls&gt;&lt;/urls&gt;&lt;electronic-resource-num&gt;10.1109/TKDE.2006.173&lt;/electronic-resource-num&gt;&lt;/record&gt;&lt;/Cite&gt;&lt;/EndNote</w:instrText>
      </w:r>
      <w:r w:rsidR="007659D0">
        <w:rPr>
          <w:rtl/>
        </w:rPr>
        <w:instrText>&gt;</w:instrText>
      </w:r>
      <w:r w:rsidR="007659D0">
        <w:rPr>
          <w:rtl/>
        </w:rPr>
        <w:fldChar w:fldCharType="separate"/>
      </w:r>
      <w:r w:rsidR="007659D0">
        <w:rPr>
          <w:noProof/>
          <w:rtl/>
        </w:rPr>
        <w:t>[</w:t>
      </w:r>
      <w:hyperlink w:anchor="_ENREF_126" w:tooltip="Gudes, 2006 #187" w:history="1">
        <w:r w:rsidR="007F44B0">
          <w:rPr>
            <w:noProof/>
            <w:rtl/>
          </w:rPr>
          <w:t>126</w:t>
        </w:r>
      </w:hyperlink>
      <w:r w:rsidR="007659D0">
        <w:rPr>
          <w:noProof/>
          <w:rtl/>
        </w:rPr>
        <w:t>]</w:t>
      </w:r>
      <w:r w:rsidR="007659D0">
        <w:rPr>
          <w:rtl/>
        </w:rPr>
        <w:fldChar w:fldCharType="end"/>
      </w:r>
      <w:r w:rsidR="007659D0">
        <w:rPr>
          <w:rFonts w:hint="cs"/>
          <w:rtl/>
        </w:rPr>
        <w:t xml:space="preserve">، </w:t>
      </w:r>
      <w:r w:rsidR="001943CA" w:rsidRPr="00056FFE">
        <w:rPr>
          <w:rFonts w:hint="cs"/>
          <w:rtl/>
        </w:rPr>
        <w:t xml:space="preserve">و </w:t>
      </w:r>
      <w:r w:rsidR="001943CA" w:rsidRPr="00056FFE">
        <w:t>HSIGRAM</w:t>
      </w:r>
      <w:r w:rsidR="001943CA" w:rsidRPr="00056FFE">
        <w:rPr>
          <w:rFonts w:hint="cs"/>
          <w:rtl/>
        </w:rPr>
        <w:t xml:space="preserve"> </w:t>
      </w:r>
      <w:r w:rsidR="007659D0">
        <w:rPr>
          <w:rtl/>
        </w:rPr>
        <w:fldChar w:fldCharType="begin"/>
      </w:r>
      <w:r w:rsidR="007659D0">
        <w:rPr>
          <w:rtl/>
        </w:rPr>
        <w:instrText xml:space="preserve"> </w:instrText>
      </w:r>
      <w:r w:rsidR="007659D0">
        <w:instrText>ADDIN EN.CITE &lt;EndNote&gt;&lt;Cite&gt;&lt;Author&gt;Kuramochi&lt;/Author&gt;&lt;Year&gt;2005&lt;/Year&gt;&lt;RecNum&gt;122&lt;/RecNum&gt;&lt;DisplayText&gt;[63]&lt;/DisplayText&gt;&lt;record&gt;&lt;rec-number&gt;122&lt;/rec-number&gt;&lt;foreign-keys&gt;&lt;key app="EN" db-id="5vaes0fpbfpepxedwv65twzav09zxxw9p5xs" timestamp="1420732382</w:instrText>
      </w:r>
      <w:r w:rsidR="007659D0">
        <w:rPr>
          <w:rtl/>
        </w:rPr>
        <w:instrText>"&gt;122&lt;/</w:instrText>
      </w:r>
      <w:r w:rsidR="007659D0">
        <w:instrText>key&gt;&lt;/foreign-keys&gt;&lt;ref-type name="Journal Article"&gt;17&lt;/ref-type&gt;&lt;contributors&gt;&lt;authors&gt;&lt;author&gt;Michihiro Kuramochi&lt;/author&gt;&lt;author&gt;George Karypis&lt;/author&gt;&lt;/authors&gt;&lt;/contributors&gt;&lt;titles&gt;&lt;title&gt;Finding Frequent Patterns in a Large Sparse Graph*&lt;/title&gt;&lt;secondary-title&gt;Data Min. Knowl. Discov.&lt;/secondary-title&gt;&lt;/titles&gt;&lt;periodical&gt;&lt;full-title&gt;Data Min. Knowl. Discov.&lt;/full-title&gt;&lt;/periodical&gt;&lt;pages&gt;243-271&lt;/pages&gt;&lt;volume&gt;11&lt;/volume&gt;&lt;number&gt;3&lt;/number&gt;&lt;dates&gt;&lt;year&gt;2005&lt;/year&gt;&lt;/dates&gt;&lt;isbn&gt;1384-5810&lt;/isbn&gt;&lt;urls&gt;&lt;/urls&gt;&lt;custom1&gt;1103736&lt;/custom1&gt;&lt;electronic-resource-num&gt;10.1007/s10618-005-0003-9&lt;/electronic-resource-num&gt;&lt;/record&gt;&lt;/Cite&gt;&lt;/EndNote</w:instrText>
      </w:r>
      <w:r w:rsidR="007659D0">
        <w:rPr>
          <w:rtl/>
        </w:rPr>
        <w:instrText>&gt;</w:instrText>
      </w:r>
      <w:r w:rsidR="007659D0">
        <w:rPr>
          <w:rtl/>
        </w:rPr>
        <w:fldChar w:fldCharType="separate"/>
      </w:r>
      <w:r w:rsidR="007659D0">
        <w:rPr>
          <w:noProof/>
          <w:rtl/>
        </w:rPr>
        <w:t>[</w:t>
      </w:r>
      <w:hyperlink w:anchor="_ENREF_63" w:tooltip="Kuramochi, 2005 #122" w:history="1">
        <w:r w:rsidR="007F44B0">
          <w:rPr>
            <w:noProof/>
            <w:rtl/>
          </w:rPr>
          <w:t>63</w:t>
        </w:r>
      </w:hyperlink>
      <w:r w:rsidR="007659D0">
        <w:rPr>
          <w:noProof/>
          <w:rtl/>
        </w:rPr>
        <w:t>]</w:t>
      </w:r>
      <w:r w:rsidR="007659D0">
        <w:rPr>
          <w:rtl/>
        </w:rPr>
        <w:fldChar w:fldCharType="end"/>
      </w:r>
      <w:r w:rsidR="007659D0">
        <w:rPr>
          <w:rFonts w:hint="cs"/>
          <w:rtl/>
        </w:rPr>
        <w:t>،</w:t>
      </w:r>
      <w:r w:rsidR="007659D0">
        <w:rPr>
          <w:rFonts w:hint="cs"/>
          <w:rtl/>
          <w:lang w:bidi="fa-IR"/>
        </w:rPr>
        <w:t xml:space="preserve"> </w:t>
      </w:r>
      <w:r w:rsidR="001943CA" w:rsidRPr="00056FFE">
        <w:rPr>
          <w:rFonts w:hint="cs"/>
          <w:rtl/>
        </w:rPr>
        <w:t>که در ادامه مورد بررسی قرار خواهند گرفت.</w:t>
      </w:r>
    </w:p>
    <w:p w:rsidR="001943CA" w:rsidRPr="00056FFE" w:rsidRDefault="001943CA" w:rsidP="00954B06">
      <w:pPr>
        <w:pStyle w:val="Heading4"/>
        <w:numPr>
          <w:ilvl w:val="3"/>
          <w:numId w:val="29"/>
        </w:numPr>
        <w:ind w:left="0" w:firstLine="0"/>
        <w:rPr>
          <w:rtl/>
        </w:rPr>
      </w:pPr>
      <w:r w:rsidRPr="00056FFE">
        <w:rPr>
          <w:rFonts w:hint="cs"/>
          <w:rtl/>
        </w:rPr>
        <w:t xml:space="preserve">تعمیم دست راستی ترین مسیر </w:t>
      </w:r>
    </w:p>
    <w:p w:rsidR="001943CA" w:rsidRPr="00056FFE" w:rsidRDefault="001943CA" w:rsidP="007128B9">
      <w:pPr>
        <w:tabs>
          <w:tab w:val="right" w:pos="540"/>
        </w:tabs>
        <w:rPr>
          <w:rtl/>
        </w:rPr>
      </w:pPr>
      <w:r w:rsidRPr="00056FFE">
        <w:rPr>
          <w:rFonts w:hint="cs"/>
          <w:rtl/>
        </w:rPr>
        <w:t>تعمیم دست راستی ترین مسیر متداول ترین استراتژی ایجاد داوطلب است؛ این استراتژی با اضافه کردن رأس ها به دست راستی ترین مسیر گراف درختی، تعداد (1+</w:t>
      </w:r>
      <w:r w:rsidRPr="00056FFE">
        <w:t>k</w:t>
      </w:r>
      <w:r w:rsidRPr="00056FFE">
        <w:rPr>
          <w:rFonts w:hint="cs"/>
          <w:rtl/>
        </w:rPr>
        <w:t xml:space="preserve">) گراف درختی فرعی از گراف درختی فرعی </w:t>
      </w:r>
      <w:r w:rsidRPr="00056FFE">
        <w:t>k</w:t>
      </w:r>
      <w:r w:rsidRPr="00056FFE">
        <w:rPr>
          <w:rFonts w:hint="cs"/>
          <w:rtl/>
        </w:rPr>
        <w:t xml:space="preserve"> پرتکرار ایجاد می کند</w:t>
      </w:r>
      <w:r w:rsidR="007128B9">
        <w:t>.</w:t>
      </w:r>
      <w:r w:rsidRPr="00056FFE">
        <w:rPr>
          <w:rFonts w:hint="cs"/>
          <w:rtl/>
        </w:rPr>
        <w:t xml:space="preserve"> در </w:t>
      </w:r>
      <w:r w:rsidR="007659D0">
        <w:rPr>
          <w:rtl/>
        </w:rPr>
        <w:fldChar w:fldCharType="begin"/>
      </w:r>
      <w:r w:rsidR="007659D0">
        <w:rPr>
          <w:rtl/>
        </w:rPr>
        <w:instrText xml:space="preserve"> </w:instrText>
      </w:r>
      <w:r w:rsidR="007659D0">
        <w:rPr>
          <w:rFonts w:hint="cs"/>
        </w:rPr>
        <w:instrText>REF</w:instrText>
      </w:r>
      <w:r w:rsidR="007659D0">
        <w:rPr>
          <w:rFonts w:hint="cs"/>
          <w:rtl/>
        </w:rPr>
        <w:instrText xml:space="preserve"> _</w:instrText>
      </w:r>
      <w:r w:rsidR="007659D0">
        <w:rPr>
          <w:rFonts w:hint="cs"/>
        </w:rPr>
        <w:instrText>Ref409196947 \h</w:instrText>
      </w:r>
      <w:r w:rsidR="007659D0">
        <w:rPr>
          <w:rtl/>
        </w:rPr>
        <w:instrText xml:space="preserve"> </w:instrText>
      </w:r>
      <w:r w:rsidR="007659D0">
        <w:rPr>
          <w:rtl/>
        </w:rPr>
      </w:r>
      <w:r w:rsidR="007659D0">
        <w:rPr>
          <w:rtl/>
        </w:rPr>
        <w:fldChar w:fldCharType="separate"/>
      </w:r>
      <w:r w:rsidR="00607008">
        <w:rPr>
          <w:rFonts w:hint="cs"/>
          <w:rtl/>
        </w:rPr>
        <w:t>شکل</w:t>
      </w:r>
      <w:r w:rsidR="00607008">
        <w:rPr>
          <w:rtl/>
        </w:rPr>
        <w:t xml:space="preserve"> </w:t>
      </w:r>
      <w:r w:rsidR="00607008">
        <w:rPr>
          <w:noProof/>
          <w:rtl/>
        </w:rPr>
        <w:t>11</w:t>
      </w:r>
      <w:r w:rsidR="007659D0">
        <w:rPr>
          <w:rtl/>
        </w:rPr>
        <w:fldChar w:fldCharType="end"/>
      </w:r>
      <w:r w:rsidR="007659D0">
        <w:rPr>
          <w:rFonts w:hint="cs"/>
          <w:rtl/>
        </w:rPr>
        <w:t xml:space="preserve"> </w:t>
      </w:r>
      <w:r w:rsidRPr="00056FFE">
        <w:rPr>
          <w:rFonts w:hint="cs"/>
          <w:rtl/>
        </w:rPr>
        <w:t>(</w:t>
      </w:r>
      <w:r w:rsidRPr="00056FFE">
        <w:t>a</w:t>
      </w:r>
      <w:r w:rsidR="007659D0">
        <w:rPr>
          <w:rFonts w:hint="cs"/>
          <w:rtl/>
        </w:rPr>
        <w:t>)</w:t>
      </w:r>
      <w:r w:rsidRPr="00056FFE">
        <w:rPr>
          <w:rFonts w:hint="cs"/>
          <w:rtl/>
        </w:rPr>
        <w:t xml:space="preserve">، </w:t>
      </w:r>
      <w:r w:rsidRPr="00056FFE">
        <w:t>"RMB"</w:t>
      </w:r>
      <w:r w:rsidRPr="00056FFE">
        <w:rPr>
          <w:rFonts w:hint="cs"/>
          <w:rtl/>
        </w:rPr>
        <w:t xml:space="preserve"> بیانگر دست راستی ترین شاخه است که مسیری از ریشه تا دست راستی ترین برگ (1ـ</w:t>
      </w:r>
      <w:r w:rsidRPr="00056FFE">
        <w:t>K</w:t>
      </w:r>
      <w:r w:rsidRPr="00056FFE">
        <w:rPr>
          <w:rFonts w:hint="cs"/>
          <w:rtl/>
        </w:rPr>
        <w:t xml:space="preserve">) است و یک رأس جدید </w:t>
      </w:r>
      <w:r w:rsidRPr="00056FFE">
        <w:t>K</w:t>
      </w:r>
      <w:r w:rsidRPr="00056FFE">
        <w:rPr>
          <w:rFonts w:hint="cs"/>
          <w:rtl/>
        </w:rPr>
        <w:t xml:space="preserve"> با ملحق کردن آن به هر یک از رأس های موجود در راستای </w:t>
      </w:r>
      <w:r w:rsidRPr="00056FFE">
        <w:t>RMB</w:t>
      </w:r>
      <w:r w:rsidRPr="00056FFE">
        <w:rPr>
          <w:rFonts w:hint="cs"/>
          <w:rtl/>
        </w:rPr>
        <w:t xml:space="preserve"> اضافه می شود. </w:t>
      </w:r>
    </w:p>
    <w:p w:rsidR="001943CA" w:rsidRPr="00056FFE" w:rsidRDefault="001943CA" w:rsidP="007128B9">
      <w:pPr>
        <w:tabs>
          <w:tab w:val="right" w:pos="540"/>
        </w:tabs>
        <w:rPr>
          <w:rtl/>
        </w:rPr>
      </w:pPr>
      <w:r w:rsidRPr="00056FFE">
        <w:t>DAG</w:t>
      </w:r>
      <w:r w:rsidRPr="00056FFE">
        <w:rPr>
          <w:rFonts w:hint="cs"/>
          <w:rtl/>
        </w:rPr>
        <w:t xml:space="preserve"> (گراف فاقد حلقه مستقیم) شمارشگر با استفاده از تعمیم دست راستی ترین مسیر، یک گراف درختی با </w:t>
      </w:r>
      <w:r w:rsidRPr="00056FFE">
        <w:rPr>
          <w:rFonts w:ascii="Times New Roman" w:hAnsi="Times New Roman" w:cs="Times New Roman" w:hint="cs"/>
          <w:rtl/>
        </w:rPr>
        <w:t>ø</w:t>
      </w:r>
      <w:r w:rsidRPr="00056FFE">
        <w:rPr>
          <w:rFonts w:hint="cs"/>
          <w:rtl/>
        </w:rPr>
        <w:t xml:space="preserve"> ریشه است که هر گره یک الگوی گراف درختی فرعی است. گره </w:t>
      </w:r>
      <w:r w:rsidRPr="00056FFE">
        <w:t>S</w:t>
      </w:r>
      <w:r w:rsidRPr="00056FFE">
        <w:rPr>
          <w:rFonts w:hint="cs"/>
          <w:rtl/>
        </w:rPr>
        <w:t xml:space="preserve"> به گره </w:t>
      </w:r>
      <w:r w:rsidRPr="00056FFE">
        <w:t>T</w:t>
      </w:r>
      <w:r w:rsidRPr="00056FFE">
        <w:rPr>
          <w:rFonts w:hint="cs"/>
          <w:rtl/>
        </w:rPr>
        <w:t xml:space="preserve"> متصل است اگر و تنها اگر </w:t>
      </w:r>
      <w:r w:rsidRPr="00056FFE">
        <w:t>T</w:t>
      </w:r>
      <w:r w:rsidRPr="00056FFE">
        <w:rPr>
          <w:rFonts w:hint="cs"/>
          <w:rtl/>
        </w:rPr>
        <w:t xml:space="preserve"> تعمیم دست راستی ترین مسیر </w:t>
      </w:r>
      <w:r w:rsidRPr="00056FFE">
        <w:t>S</w:t>
      </w:r>
      <w:r w:rsidRPr="00056FFE">
        <w:rPr>
          <w:rFonts w:hint="cs"/>
          <w:rtl/>
        </w:rPr>
        <w:t xml:space="preserve"> باشد. هر زیر گراف ـ</w:t>
      </w:r>
      <w:r w:rsidR="007659D0">
        <w:rPr>
          <w:rFonts w:hint="cs"/>
          <w:rtl/>
        </w:rPr>
        <w:t xml:space="preserve"> </w:t>
      </w:r>
      <w:r w:rsidRPr="00056FFE">
        <w:rPr>
          <w:rFonts w:hint="cs"/>
          <w:rtl/>
        </w:rPr>
        <w:t xml:space="preserve">1 تعمیم دست راستی ترین ریشه </w:t>
      </w:r>
      <w:r w:rsidRPr="00056FFE">
        <w:rPr>
          <w:rFonts w:ascii="Times New Roman" w:hAnsi="Times New Roman" w:cs="Times New Roman" w:hint="cs"/>
          <w:rtl/>
        </w:rPr>
        <w:t>ø</w:t>
      </w:r>
      <w:r w:rsidRPr="00056FFE">
        <w:rPr>
          <w:rFonts w:hint="cs"/>
          <w:rtl/>
        </w:rPr>
        <w:t xml:space="preserve"> است و هر گراف درختی فرعی ـ (1+</w:t>
      </w:r>
      <w:r w:rsidRPr="00056FFE">
        <w:t>K</w:t>
      </w:r>
      <w:r w:rsidRPr="00056FFE">
        <w:rPr>
          <w:rFonts w:hint="cs"/>
          <w:rtl/>
        </w:rPr>
        <w:t xml:space="preserve">) تعمیم دست راستی ترین مسیر گراف درختی فرعی ـ </w:t>
      </w:r>
      <w:r w:rsidRPr="00056FFE">
        <w:t>K</w:t>
      </w:r>
      <w:r w:rsidRPr="00056FFE">
        <w:rPr>
          <w:rFonts w:hint="cs"/>
          <w:rtl/>
        </w:rPr>
        <w:t xml:space="preserve"> است. به همین خاطر تمام الگوهای گراف درختی را می توان با قطع به روش </w:t>
      </w:r>
      <w:r w:rsidRPr="00056FFE">
        <w:t>BFS</w:t>
      </w:r>
      <w:r w:rsidRPr="00056FFE">
        <w:rPr>
          <w:rFonts w:hint="cs"/>
          <w:rtl/>
        </w:rPr>
        <w:t xml:space="preserve"> یا </w:t>
      </w:r>
      <w:r w:rsidRPr="00056FFE">
        <w:t xml:space="preserve">DFS </w:t>
      </w:r>
      <w:r w:rsidRPr="00056FFE">
        <w:rPr>
          <w:rFonts w:hint="cs"/>
          <w:rtl/>
        </w:rPr>
        <w:t xml:space="preserve"> تعیین کرد. </w:t>
      </w:r>
      <w:r w:rsidR="007659D0">
        <w:rPr>
          <w:rtl/>
        </w:rPr>
        <w:fldChar w:fldCharType="begin"/>
      </w:r>
      <w:r w:rsidR="007659D0">
        <w:rPr>
          <w:rtl/>
        </w:rPr>
        <w:instrText xml:space="preserve"> </w:instrText>
      </w:r>
      <w:r w:rsidR="007659D0">
        <w:rPr>
          <w:rFonts w:hint="cs"/>
        </w:rPr>
        <w:instrText>REF</w:instrText>
      </w:r>
      <w:r w:rsidR="007659D0">
        <w:rPr>
          <w:rFonts w:hint="cs"/>
          <w:rtl/>
        </w:rPr>
        <w:instrText xml:space="preserve"> _</w:instrText>
      </w:r>
      <w:r w:rsidR="007659D0">
        <w:rPr>
          <w:rFonts w:hint="cs"/>
        </w:rPr>
        <w:instrText>Ref409196947 \h</w:instrText>
      </w:r>
      <w:r w:rsidR="007659D0">
        <w:rPr>
          <w:rtl/>
        </w:rPr>
        <w:instrText xml:space="preserve"> </w:instrText>
      </w:r>
      <w:r w:rsidR="007659D0">
        <w:rPr>
          <w:rtl/>
        </w:rPr>
      </w:r>
      <w:r w:rsidR="007659D0">
        <w:rPr>
          <w:rtl/>
        </w:rPr>
        <w:fldChar w:fldCharType="separate"/>
      </w:r>
      <w:r w:rsidR="00607008">
        <w:rPr>
          <w:rFonts w:hint="cs"/>
          <w:rtl/>
        </w:rPr>
        <w:t>شکل</w:t>
      </w:r>
      <w:r w:rsidR="00607008">
        <w:rPr>
          <w:rtl/>
        </w:rPr>
        <w:t xml:space="preserve"> </w:t>
      </w:r>
      <w:r w:rsidR="00607008">
        <w:rPr>
          <w:noProof/>
          <w:rtl/>
        </w:rPr>
        <w:t>11</w:t>
      </w:r>
      <w:r w:rsidR="007659D0">
        <w:rPr>
          <w:rtl/>
        </w:rPr>
        <w:fldChar w:fldCharType="end"/>
      </w:r>
      <w:r w:rsidR="007659D0">
        <w:rPr>
          <w:rFonts w:hint="cs"/>
          <w:rtl/>
        </w:rPr>
        <w:t xml:space="preserve"> </w:t>
      </w:r>
      <w:r w:rsidRPr="00056FFE">
        <w:rPr>
          <w:rFonts w:hint="cs"/>
          <w:rtl/>
        </w:rPr>
        <w:t>(</w:t>
      </w:r>
      <w:r w:rsidRPr="00056FFE">
        <w:t>b</w:t>
      </w:r>
      <w:r w:rsidRPr="00056FFE">
        <w:rPr>
          <w:rFonts w:hint="cs"/>
          <w:rtl/>
        </w:rPr>
        <w:t xml:space="preserve">) قسمتی از </w:t>
      </w:r>
      <w:r w:rsidRPr="00056FFE">
        <w:t>DAG</w:t>
      </w:r>
      <w:r w:rsidRPr="00056FFE">
        <w:rPr>
          <w:rFonts w:hint="cs"/>
          <w:rtl/>
        </w:rPr>
        <w:t xml:space="preserve"> شمارشگر که با استفاده از تعمیم دست راستی ترین مسیر گسترش یافته است را نشان می دهد. هر مربع در </w:t>
      </w:r>
      <w:r w:rsidR="007659D0">
        <w:rPr>
          <w:rtl/>
        </w:rPr>
        <w:fldChar w:fldCharType="begin"/>
      </w:r>
      <w:r w:rsidR="007659D0">
        <w:rPr>
          <w:rtl/>
        </w:rPr>
        <w:instrText xml:space="preserve"> </w:instrText>
      </w:r>
      <w:r w:rsidR="007659D0">
        <w:rPr>
          <w:rFonts w:hint="cs"/>
        </w:rPr>
        <w:instrText>REF</w:instrText>
      </w:r>
      <w:r w:rsidR="007659D0">
        <w:rPr>
          <w:rFonts w:hint="cs"/>
          <w:rtl/>
        </w:rPr>
        <w:instrText xml:space="preserve"> _</w:instrText>
      </w:r>
      <w:r w:rsidR="007659D0">
        <w:rPr>
          <w:rFonts w:hint="cs"/>
        </w:rPr>
        <w:instrText>Ref409196947 \h</w:instrText>
      </w:r>
      <w:r w:rsidR="007659D0">
        <w:rPr>
          <w:rtl/>
        </w:rPr>
        <w:instrText xml:space="preserve"> </w:instrText>
      </w:r>
      <w:r w:rsidR="007659D0">
        <w:rPr>
          <w:rtl/>
        </w:rPr>
      </w:r>
      <w:r w:rsidR="007659D0">
        <w:rPr>
          <w:rtl/>
        </w:rPr>
        <w:fldChar w:fldCharType="separate"/>
      </w:r>
      <w:r w:rsidR="00607008">
        <w:rPr>
          <w:rFonts w:hint="cs"/>
          <w:rtl/>
        </w:rPr>
        <w:t>شکل</w:t>
      </w:r>
      <w:r w:rsidR="00607008">
        <w:rPr>
          <w:rtl/>
        </w:rPr>
        <w:t xml:space="preserve"> </w:t>
      </w:r>
      <w:r w:rsidR="00607008">
        <w:rPr>
          <w:noProof/>
          <w:rtl/>
        </w:rPr>
        <w:t>11</w:t>
      </w:r>
      <w:r w:rsidR="007659D0">
        <w:rPr>
          <w:rtl/>
        </w:rPr>
        <w:fldChar w:fldCharType="end"/>
      </w:r>
      <w:r w:rsidR="007659D0">
        <w:rPr>
          <w:rFonts w:hint="cs"/>
          <w:rtl/>
        </w:rPr>
        <w:t xml:space="preserve"> </w:t>
      </w:r>
      <w:r w:rsidRPr="00056FFE">
        <w:rPr>
          <w:rFonts w:hint="cs"/>
          <w:rtl/>
        </w:rPr>
        <w:t>(</w:t>
      </w:r>
      <w:r w:rsidRPr="00056FFE">
        <w:t>b</w:t>
      </w:r>
      <w:r w:rsidRPr="00056FFE">
        <w:rPr>
          <w:rFonts w:hint="cs"/>
          <w:rtl/>
        </w:rPr>
        <w:t>) نشان</w:t>
      </w:r>
      <w:r w:rsidR="007659D0">
        <w:rPr>
          <w:rFonts w:hint="cs"/>
          <w:rtl/>
        </w:rPr>
        <w:t xml:space="preserve"> </w:t>
      </w:r>
      <w:r w:rsidRPr="00056FFE">
        <w:rPr>
          <w:rFonts w:hint="cs"/>
          <w:rtl/>
        </w:rPr>
        <w:t xml:space="preserve">دهنده یک رأس در گراف درختی است. </w:t>
      </w:r>
      <w:r w:rsidRPr="00056FFE">
        <w:t>DAG</w:t>
      </w:r>
      <w:r w:rsidRPr="00056FFE">
        <w:rPr>
          <w:rFonts w:hint="cs"/>
          <w:rtl/>
        </w:rPr>
        <w:t xml:space="preserve"> شمارشی (که گاهی اوقات به صورت گراف درختی </w:t>
      </w:r>
      <w:r w:rsidRPr="00056FFE">
        <w:rPr>
          <w:rFonts w:hint="cs"/>
          <w:rtl/>
        </w:rPr>
        <w:lastRenderedPageBreak/>
        <w:t xml:space="preserve">شمارش خوانده می شود) برای بیان چگونگی تعیین مجموعه ای از الگوها درک فرآیند جستجو مورد استفاده قرار می گیرد. </w:t>
      </w:r>
      <w:r w:rsidRPr="00056FFE">
        <w:t xml:space="preserve"> DAG</w:t>
      </w:r>
      <w:r w:rsidR="007659D0">
        <w:rPr>
          <w:rFonts w:hint="cs"/>
          <w:rtl/>
        </w:rPr>
        <w:t xml:space="preserve"> </w:t>
      </w:r>
      <w:r w:rsidRPr="00056FFE">
        <w:rPr>
          <w:rFonts w:hint="cs"/>
          <w:rtl/>
        </w:rPr>
        <w:t>های شمارشی به طور گسترده در استخراج قوانین وابسته مورد استفاده قرار گرفته و به دنبال آن به شیوه های مختلفی در اکثر الگوریتم های استخراج گراف های درختی فرعی به کار گرفته شده اند.</w:t>
      </w:r>
    </w:p>
    <w:p w:rsidR="007659D0" w:rsidRDefault="001943CA" w:rsidP="007659D0">
      <w:pPr>
        <w:keepNext/>
        <w:tabs>
          <w:tab w:val="right" w:pos="540"/>
        </w:tabs>
        <w:jc w:val="center"/>
      </w:pPr>
      <w:r w:rsidRPr="00056FFE">
        <w:rPr>
          <w:noProof/>
        </w:rPr>
        <w:drawing>
          <wp:inline distT="0" distB="0" distL="0" distR="0" wp14:anchorId="34CD9298" wp14:editId="4D7DA9C9">
            <wp:extent cx="5829300" cy="27527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29300" cy="2752725"/>
                    </a:xfrm>
                    <a:prstGeom prst="rect">
                      <a:avLst/>
                    </a:prstGeom>
                    <a:noFill/>
                    <a:ln>
                      <a:noFill/>
                    </a:ln>
                  </pic:spPr>
                </pic:pic>
              </a:graphicData>
            </a:graphic>
          </wp:inline>
        </w:drawing>
      </w:r>
    </w:p>
    <w:p w:rsidR="001943CA" w:rsidRPr="00056FFE" w:rsidRDefault="007659D0" w:rsidP="007659D0">
      <w:pPr>
        <w:pStyle w:val="a9"/>
        <w:rPr>
          <w:rtl/>
        </w:rPr>
      </w:pPr>
      <w:bookmarkStart w:id="361" w:name="_Ref409196947"/>
      <w:bookmarkStart w:id="362" w:name="_Toc409470313"/>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11</w:t>
      </w:r>
      <w:r>
        <w:rPr>
          <w:rtl/>
        </w:rPr>
        <w:fldChar w:fldCharType="end"/>
      </w:r>
      <w:bookmarkEnd w:id="361"/>
      <w:r>
        <w:rPr>
          <w:rFonts w:hint="cs"/>
          <w:rtl/>
        </w:rPr>
        <w:t xml:space="preserve">: </w:t>
      </w:r>
      <w:r w:rsidRPr="00731E25">
        <w:rPr>
          <w:rFonts w:hint="eastAsia"/>
          <w:noProof/>
          <w:szCs w:val="20"/>
          <w:rtl/>
          <w:lang w:bidi="fa-IR"/>
        </w:rPr>
        <w:t>مثال</w:t>
      </w:r>
      <w:r w:rsidRPr="00731E25">
        <w:rPr>
          <w:rFonts w:hint="cs"/>
          <w:noProof/>
          <w:szCs w:val="20"/>
          <w:rtl/>
          <w:lang w:bidi="fa-IR"/>
        </w:rPr>
        <w:t>ی</w:t>
      </w:r>
      <w:r w:rsidRPr="00731E25">
        <w:rPr>
          <w:noProof/>
          <w:szCs w:val="20"/>
          <w:rtl/>
          <w:lang w:bidi="fa-IR"/>
        </w:rPr>
        <w:t xml:space="preserve"> </w:t>
      </w:r>
      <w:r w:rsidRPr="00731E25">
        <w:rPr>
          <w:rFonts w:hint="eastAsia"/>
          <w:noProof/>
          <w:szCs w:val="20"/>
          <w:rtl/>
          <w:lang w:bidi="fa-IR"/>
        </w:rPr>
        <w:t>از</w:t>
      </w:r>
      <w:r w:rsidRPr="00731E25">
        <w:rPr>
          <w:noProof/>
          <w:szCs w:val="20"/>
          <w:rtl/>
          <w:lang w:bidi="fa-IR"/>
        </w:rPr>
        <w:t xml:space="preserve"> </w:t>
      </w:r>
      <w:r w:rsidRPr="00731E25">
        <w:rPr>
          <w:rFonts w:hint="eastAsia"/>
          <w:noProof/>
          <w:szCs w:val="20"/>
          <w:rtl/>
          <w:lang w:bidi="fa-IR"/>
        </w:rPr>
        <w:t>تعم</w:t>
      </w:r>
      <w:r w:rsidRPr="00731E25">
        <w:rPr>
          <w:rFonts w:hint="cs"/>
          <w:noProof/>
          <w:szCs w:val="20"/>
          <w:rtl/>
          <w:lang w:bidi="fa-IR"/>
        </w:rPr>
        <w:t>ی</w:t>
      </w:r>
      <w:r w:rsidRPr="00731E25">
        <w:rPr>
          <w:rFonts w:hint="eastAsia"/>
          <w:noProof/>
          <w:szCs w:val="20"/>
          <w:rtl/>
          <w:lang w:bidi="fa-IR"/>
        </w:rPr>
        <w:t>م</w:t>
      </w:r>
      <w:r w:rsidRPr="00731E25">
        <w:rPr>
          <w:noProof/>
          <w:szCs w:val="20"/>
          <w:rtl/>
          <w:lang w:bidi="fa-IR"/>
        </w:rPr>
        <w:t xml:space="preserve"> </w:t>
      </w:r>
      <w:r w:rsidRPr="00731E25">
        <w:rPr>
          <w:rFonts w:hint="eastAsia"/>
          <w:noProof/>
          <w:szCs w:val="20"/>
          <w:rtl/>
          <w:lang w:bidi="fa-IR"/>
        </w:rPr>
        <w:t>دست</w:t>
      </w:r>
      <w:r w:rsidRPr="00731E25">
        <w:rPr>
          <w:noProof/>
          <w:szCs w:val="20"/>
          <w:rtl/>
          <w:lang w:bidi="fa-IR"/>
        </w:rPr>
        <w:t xml:space="preserve"> </w:t>
      </w:r>
      <w:r w:rsidRPr="00731E25">
        <w:rPr>
          <w:rFonts w:hint="eastAsia"/>
          <w:noProof/>
          <w:szCs w:val="20"/>
          <w:rtl/>
          <w:lang w:bidi="fa-IR"/>
        </w:rPr>
        <w:t>راست</w:t>
      </w:r>
      <w:r w:rsidRPr="00731E25">
        <w:rPr>
          <w:rFonts w:hint="cs"/>
          <w:noProof/>
          <w:szCs w:val="20"/>
          <w:rtl/>
          <w:lang w:bidi="fa-IR"/>
        </w:rPr>
        <w:t>ی</w:t>
      </w:r>
      <w:r w:rsidRPr="00731E25">
        <w:rPr>
          <w:noProof/>
          <w:szCs w:val="20"/>
          <w:rtl/>
          <w:lang w:bidi="fa-IR"/>
        </w:rPr>
        <w:t xml:space="preserve"> </w:t>
      </w:r>
      <w:r w:rsidRPr="00731E25">
        <w:rPr>
          <w:rFonts w:hint="eastAsia"/>
          <w:noProof/>
          <w:szCs w:val="20"/>
          <w:rtl/>
          <w:lang w:bidi="fa-IR"/>
        </w:rPr>
        <w:t>تر</w:t>
      </w:r>
      <w:r w:rsidRPr="00731E25">
        <w:rPr>
          <w:rFonts w:hint="cs"/>
          <w:noProof/>
          <w:szCs w:val="20"/>
          <w:rtl/>
          <w:lang w:bidi="fa-IR"/>
        </w:rPr>
        <w:t>ی</w:t>
      </w:r>
      <w:r w:rsidRPr="00731E25">
        <w:rPr>
          <w:rFonts w:hint="eastAsia"/>
          <w:noProof/>
          <w:szCs w:val="20"/>
          <w:rtl/>
          <w:lang w:bidi="fa-IR"/>
        </w:rPr>
        <w:t>ن</w:t>
      </w:r>
      <w:r w:rsidRPr="00731E25">
        <w:rPr>
          <w:noProof/>
          <w:szCs w:val="20"/>
          <w:rtl/>
          <w:lang w:bidi="fa-IR"/>
        </w:rPr>
        <w:t xml:space="preserve"> </w:t>
      </w:r>
      <w:r w:rsidRPr="00731E25">
        <w:rPr>
          <w:rFonts w:hint="eastAsia"/>
          <w:noProof/>
          <w:szCs w:val="20"/>
          <w:rtl/>
          <w:lang w:bidi="fa-IR"/>
        </w:rPr>
        <w:t>مس</w:t>
      </w:r>
      <w:r w:rsidRPr="00731E25">
        <w:rPr>
          <w:rFonts w:hint="cs"/>
          <w:noProof/>
          <w:szCs w:val="20"/>
          <w:rtl/>
          <w:lang w:bidi="fa-IR"/>
        </w:rPr>
        <w:t>ی</w:t>
      </w:r>
      <w:r w:rsidRPr="00731E25">
        <w:rPr>
          <w:rFonts w:hint="eastAsia"/>
          <w:noProof/>
          <w:szCs w:val="20"/>
          <w:rtl/>
          <w:lang w:bidi="fa-IR"/>
        </w:rPr>
        <w:t>ر</w:t>
      </w:r>
      <w:bookmarkEnd w:id="362"/>
    </w:p>
    <w:p w:rsidR="001943CA" w:rsidRPr="00056FFE" w:rsidRDefault="001943CA" w:rsidP="00954B06">
      <w:pPr>
        <w:pStyle w:val="Heading4"/>
        <w:numPr>
          <w:ilvl w:val="3"/>
          <w:numId w:val="29"/>
        </w:numPr>
        <w:ind w:left="0" w:firstLine="0"/>
        <w:rPr>
          <w:rtl/>
        </w:rPr>
      </w:pPr>
      <w:r w:rsidRPr="00056FFE">
        <w:rPr>
          <w:rFonts w:hint="cs"/>
          <w:rtl/>
        </w:rPr>
        <w:t xml:space="preserve">امتداد و اتصال </w:t>
      </w:r>
    </w:p>
    <w:p w:rsidR="001943CA" w:rsidRPr="00056FFE" w:rsidRDefault="001943CA" w:rsidP="00F15F0F">
      <w:pPr>
        <w:tabs>
          <w:tab w:val="right" w:pos="540"/>
        </w:tabs>
        <w:rPr>
          <w:rtl/>
        </w:rPr>
      </w:pPr>
      <w:r w:rsidRPr="00056FFE">
        <w:rPr>
          <w:rFonts w:hint="cs"/>
          <w:rtl/>
        </w:rPr>
        <w:t xml:space="preserve">این استراتژی از بازنمایی </w:t>
      </w:r>
      <w:r w:rsidRPr="00056FFE">
        <w:t>BFCS</w:t>
      </w:r>
      <w:r w:rsidRPr="00056FFE">
        <w:rPr>
          <w:rFonts w:hint="cs"/>
          <w:rtl/>
        </w:rPr>
        <w:t xml:space="preserve"> بهره می گیرد؛ که در آن یک برگ در سطح زیرین گراف درختی </w:t>
      </w:r>
      <w:r w:rsidRPr="00056FFE">
        <w:t>BFCF</w:t>
      </w:r>
      <w:r w:rsidRPr="00056FFE">
        <w:rPr>
          <w:rFonts w:hint="cs"/>
          <w:rtl/>
        </w:rPr>
        <w:t xml:space="preserve"> به عنوان ساق (پایه) در نظ گرفته می شود. برای گره </w:t>
      </w:r>
      <w:r w:rsidRPr="00056FFE">
        <w:t>" V</w:t>
      </w:r>
      <w:r w:rsidRPr="00056FFE">
        <w:rPr>
          <w:vertAlign w:val="subscript"/>
        </w:rPr>
        <w:t>n</w:t>
      </w:r>
      <w:r w:rsidRPr="00056FFE">
        <w:t>"</w:t>
      </w:r>
      <w:r w:rsidRPr="00056FFE">
        <w:rPr>
          <w:rFonts w:hint="cs"/>
          <w:rtl/>
        </w:rPr>
        <w:t xml:space="preserve"> درک گراف درختی شمارشگر، اگر ارتفاع گراف درختی </w:t>
      </w:r>
      <w:r w:rsidRPr="00056FFE">
        <w:t>BFCF</w:t>
      </w:r>
      <w:r w:rsidRPr="00056FFE">
        <w:rPr>
          <w:rFonts w:hint="cs"/>
          <w:rtl/>
        </w:rPr>
        <w:t xml:space="preserve"> متناظر با </w:t>
      </w:r>
      <w:r w:rsidRPr="00056FFE">
        <w:t>" V</w:t>
      </w:r>
      <w:r w:rsidRPr="00056FFE">
        <w:rPr>
          <w:vertAlign w:val="subscript"/>
        </w:rPr>
        <w:t>n</w:t>
      </w:r>
      <w:r w:rsidRPr="00056FFE">
        <w:t>"</w:t>
      </w:r>
      <w:r w:rsidRPr="00056FFE">
        <w:rPr>
          <w:rFonts w:hint="cs"/>
          <w:rtl/>
        </w:rPr>
        <w:t xml:space="preserve"> را </w:t>
      </w:r>
      <w:r w:rsidRPr="00056FFE">
        <w:t>h</w:t>
      </w:r>
      <w:r w:rsidRPr="00056FFE">
        <w:rPr>
          <w:rFonts w:hint="cs"/>
          <w:rtl/>
        </w:rPr>
        <w:t xml:space="preserve"> در نظر بگیریم، تمام زاده های </w:t>
      </w:r>
      <w:r w:rsidRPr="00056FFE">
        <w:t>" V</w:t>
      </w:r>
      <w:r w:rsidRPr="00056FFE">
        <w:rPr>
          <w:vertAlign w:val="subscript"/>
        </w:rPr>
        <w:t>n</w:t>
      </w:r>
      <w:r w:rsidRPr="00056FFE">
        <w:t>"</w:t>
      </w:r>
      <w:r w:rsidRPr="00056FFE">
        <w:rPr>
          <w:rFonts w:hint="cs"/>
          <w:rtl/>
        </w:rPr>
        <w:t xml:space="preserve"> را می توان از طریق یکی از دو عملیات زیر به دست آورد: </w:t>
      </w:r>
    </w:p>
    <w:p w:rsidR="001943CA" w:rsidRPr="00056FFE" w:rsidRDefault="001943CA" w:rsidP="00F15F0F">
      <w:pPr>
        <w:tabs>
          <w:tab w:val="right" w:pos="540"/>
        </w:tabs>
        <w:rPr>
          <w:rtl/>
        </w:rPr>
      </w:pPr>
      <w:r w:rsidRPr="00056FFE">
        <w:rPr>
          <w:rFonts w:hint="cs"/>
          <w:b/>
          <w:bCs/>
          <w:rtl/>
        </w:rPr>
        <w:t>(</w:t>
      </w:r>
      <w:r w:rsidRPr="00056FFE">
        <w:rPr>
          <w:b/>
          <w:bCs/>
        </w:rPr>
        <w:t>a</w:t>
      </w:r>
      <w:r w:rsidRPr="00056FFE">
        <w:rPr>
          <w:rFonts w:hint="cs"/>
          <w:b/>
          <w:bCs/>
          <w:rtl/>
        </w:rPr>
        <w:t>) عملیات امتداد:</w:t>
      </w:r>
      <w:r w:rsidRPr="00056FFE">
        <w:rPr>
          <w:rFonts w:hint="cs"/>
          <w:rtl/>
        </w:rPr>
        <w:t xml:space="preserve"> اضافه کردن یک ساق جدید به سطح پایینی گراف درختی </w:t>
      </w:r>
      <w:r w:rsidRPr="00056FFE">
        <w:t>BFCF</w:t>
      </w:r>
      <w:r w:rsidRPr="00056FFE">
        <w:rPr>
          <w:rFonts w:hint="cs"/>
          <w:rtl/>
        </w:rPr>
        <w:t xml:space="preserve"> به یک </w:t>
      </w:r>
      <w:r w:rsidRPr="00056FFE">
        <w:t>BFCF</w:t>
      </w:r>
      <w:r w:rsidRPr="00056FFE">
        <w:rPr>
          <w:rFonts w:hint="cs"/>
          <w:rtl/>
        </w:rPr>
        <w:t xml:space="preserve"> جدید با ارتفاع 1+</w:t>
      </w:r>
      <w:r w:rsidRPr="00056FFE">
        <w:t>h</w:t>
      </w:r>
      <w:r w:rsidRPr="00056FFE">
        <w:rPr>
          <w:rFonts w:hint="cs"/>
          <w:rtl/>
        </w:rPr>
        <w:t xml:space="preserve"> نیاز دارد.</w:t>
      </w:r>
    </w:p>
    <w:p w:rsidR="001943CA" w:rsidRPr="00056FFE" w:rsidRDefault="001943CA" w:rsidP="00FC4973">
      <w:pPr>
        <w:tabs>
          <w:tab w:val="right" w:pos="540"/>
        </w:tabs>
        <w:rPr>
          <w:rtl/>
        </w:rPr>
      </w:pPr>
      <w:r w:rsidRPr="00056FFE">
        <w:rPr>
          <w:rFonts w:hint="cs"/>
          <w:b/>
          <w:bCs/>
          <w:rtl/>
        </w:rPr>
        <w:t>(</w:t>
      </w:r>
      <w:r w:rsidRPr="00056FFE">
        <w:rPr>
          <w:b/>
          <w:bCs/>
        </w:rPr>
        <w:t>b</w:t>
      </w:r>
      <w:r w:rsidRPr="00056FFE">
        <w:rPr>
          <w:rFonts w:hint="cs"/>
          <w:b/>
          <w:bCs/>
          <w:rtl/>
        </w:rPr>
        <w:t>) عملیات اتصال:</w:t>
      </w:r>
      <w:r w:rsidRPr="00056FFE">
        <w:rPr>
          <w:rFonts w:hint="cs"/>
          <w:rtl/>
        </w:rPr>
        <w:t xml:space="preserve"> اتصال </w:t>
      </w:r>
      <w:r w:rsidRPr="00056FFE">
        <w:t>" V</w:t>
      </w:r>
      <w:r w:rsidRPr="00056FFE">
        <w:rPr>
          <w:vertAlign w:val="subscript"/>
        </w:rPr>
        <w:t>n</w:t>
      </w:r>
      <w:r w:rsidRPr="00056FFE">
        <w:t>"</w:t>
      </w:r>
      <w:r w:rsidRPr="00056FFE">
        <w:rPr>
          <w:rFonts w:hint="cs"/>
          <w:rtl/>
        </w:rPr>
        <w:t xml:space="preserve"> و یکی از خواهرهای آن به یک </w:t>
      </w:r>
      <w:r w:rsidRPr="00056FFE">
        <w:t>BFCF</w:t>
      </w:r>
      <w:r w:rsidRPr="00056FFE">
        <w:rPr>
          <w:rFonts w:hint="cs"/>
          <w:rtl/>
        </w:rPr>
        <w:t xml:space="preserve"> جدید با ارتفاع </w:t>
      </w:r>
      <w:r w:rsidRPr="00056FFE">
        <w:t>h</w:t>
      </w:r>
      <w:r w:rsidRPr="00056FFE">
        <w:rPr>
          <w:rFonts w:hint="cs"/>
          <w:rtl/>
        </w:rPr>
        <w:t xml:space="preserve"> نیاز دارد.</w:t>
      </w:r>
    </w:p>
    <w:p w:rsidR="001943CA" w:rsidRPr="00056FFE" w:rsidRDefault="001943CA" w:rsidP="00954B06">
      <w:pPr>
        <w:pStyle w:val="Heading4"/>
        <w:numPr>
          <w:ilvl w:val="3"/>
          <w:numId w:val="29"/>
        </w:numPr>
        <w:ind w:left="0" w:firstLine="0"/>
        <w:rPr>
          <w:rtl/>
        </w:rPr>
      </w:pPr>
      <w:r w:rsidRPr="00056FFE">
        <w:rPr>
          <w:rFonts w:hint="cs"/>
          <w:rtl/>
        </w:rPr>
        <w:t>امتداد طبقه ـ محور معادل (هم ارز)</w:t>
      </w:r>
    </w:p>
    <w:p w:rsidR="001943CA" w:rsidRPr="00056FFE" w:rsidRDefault="001943CA" w:rsidP="007F44B0">
      <w:pPr>
        <w:tabs>
          <w:tab w:val="right" w:pos="540"/>
        </w:tabs>
        <w:rPr>
          <w:rtl/>
        </w:rPr>
      </w:pPr>
      <w:r w:rsidRPr="00056FFE">
        <w:rPr>
          <w:rFonts w:hint="cs"/>
          <w:rtl/>
        </w:rPr>
        <w:t xml:space="preserve">امتداد طبقه ـ محور هم </w:t>
      </w:r>
      <w:r w:rsidR="007128B9">
        <w:rPr>
          <w:rFonts w:hint="cs"/>
          <w:rtl/>
        </w:rPr>
        <w:t xml:space="preserve">ارز </w:t>
      </w:r>
      <w:r w:rsidR="007128B9">
        <w:rPr>
          <w:rtl/>
        </w:rPr>
        <w:fldChar w:fldCharType="begin"/>
      </w:r>
      <w:r w:rsidR="007128B9">
        <w:rPr>
          <w:rtl/>
        </w:rPr>
        <w:instrText xml:space="preserve"> </w:instrText>
      </w:r>
      <w:r w:rsidR="007128B9">
        <w:instrText>ADDIN EN.CITE &lt;EndNote&gt;&lt;Cite&gt;&lt;Author&gt;Zaki&lt;/Author&gt;&lt;Year&gt;2002&lt;/Year&gt;&lt;RecNum&gt;180&lt;/RecNum&gt;&lt;DisplayText&gt;[119, 120]&lt;/DisplayText&gt;&lt;record&gt;&lt;rec-number&gt;180&lt;/rec-number&gt;&lt;foreign-keys&gt;&lt;key app="EN" db-id="5vaes0fpbfpepxedwv65twzav09zxxw9p5xs" timestamp="1421418688</w:instrText>
      </w:r>
      <w:r w:rsidR="007128B9">
        <w:rPr>
          <w:rtl/>
        </w:rPr>
        <w:instrText>"&gt;180&lt;/</w:instrText>
      </w:r>
      <w:r w:rsidR="007128B9">
        <w:instrText>key&gt;&lt;/foreign-keys&gt;&lt;ref-type name="Conference Paper"&gt;47&lt;/ref-type&gt;&lt;contributors&gt;&lt;authors&gt;&lt;author&gt;Mohammed J. Zaki&lt;/author&gt;&lt;/authors&gt;&lt;/contributors&gt;&lt;titles&gt;&lt;title&gt;Efficiently mining frequent trees in a forest&lt;/title&gt;&lt;secondary-title&gt;Proceedings of the eighth ACM SIGKDD international conference on Knowledge discovery and data mining&lt;/secondary-title&gt;&lt;/titles&gt;&lt;pages&gt;71-80&lt;/pages&gt;&lt;dates&gt;&lt;year&gt;2002&lt;/year&gt;&lt;/dates&gt;&lt;pub-location&gt;Edmonton, Alberta, Canada&lt;/pub-location&gt;&lt;publisher&gt;ACM&lt;/publisher&gt;&lt;urls&gt;&lt;/urls</w:instrText>
      </w:r>
      <w:r w:rsidR="007128B9">
        <w:rPr>
          <w:rtl/>
        </w:rPr>
        <w:instrText>&gt;&lt;</w:instrText>
      </w:r>
      <w:r w:rsidR="007128B9">
        <w:instrText>custom1&gt;775058&lt;/custom1&gt;&lt;electronic-resource-num&gt;10.1145/775047.775058&lt;/electronic-resource-num&gt;&lt;/record&gt;&lt;/Cite&gt;&lt;Cite&gt;&lt;Author&gt;Zaki&lt;/Author&gt;&lt;Year&gt;2004&lt;/Year&gt;&lt;RecNum&gt;181&lt;/RecNum&gt;&lt;record&gt;&lt;rec-number&gt;181&lt;/rec-number&gt;&lt;foreign-keys&gt;&lt;key app="EN" db-id="5vaes0fpbfpepxedwv65twzav09zxxw9p5xs" timestamp="1421418713"&gt;181&lt;/key&gt;&lt;/foreign-keys&gt;&lt;ref-type name="Journal Article"&gt;17&lt;/ref-type&gt;&lt;contributors&gt;&lt;authors&gt;&lt;author&gt;Mohammed J. Zaki&lt;/author&gt;&lt;/authors&gt;&lt;/contributors&gt;&lt;titles&gt;&lt;title&gt;Efficiently Mining Frequent Embedded Unordered Trees&lt;/title&gt;&lt;secondary-title&gt;Fundam. Inf.&lt;/secondary-title&gt;&lt;/titles&gt;&lt;periodical&gt;&lt;full-title&gt;Fundam. Inf.&lt;/full-title&gt;&lt;/periodical&gt;&lt;pages&gt;33-52&lt;/pages&gt;&lt;volume&gt;66&lt;/volume&gt;&lt;number&gt;1-2&lt;/number&gt;&lt;dates&gt;&lt;year&gt;2004&lt;/year&gt;&lt;/dates&gt;&lt;isbn&gt;0169-2968&lt;/isbn&gt;&lt;urls&gt;&lt;/urls&gt;&lt;custom1&gt;1227177&lt;/custom1&gt;&lt;/record&gt;&lt;/Cite&gt;&lt;/EndNote</w:instrText>
      </w:r>
      <w:r w:rsidR="007128B9">
        <w:rPr>
          <w:rtl/>
        </w:rPr>
        <w:instrText>&gt;</w:instrText>
      </w:r>
      <w:r w:rsidR="007128B9">
        <w:rPr>
          <w:rtl/>
        </w:rPr>
        <w:fldChar w:fldCharType="separate"/>
      </w:r>
      <w:r w:rsidR="007128B9">
        <w:rPr>
          <w:noProof/>
          <w:rtl/>
        </w:rPr>
        <w:t>[</w:t>
      </w:r>
      <w:hyperlink w:anchor="_ENREF_119" w:tooltip="Zaki, 2002 #180" w:history="1">
        <w:r w:rsidR="007F44B0">
          <w:rPr>
            <w:noProof/>
            <w:rtl/>
          </w:rPr>
          <w:t>119</w:t>
        </w:r>
      </w:hyperlink>
      <w:r w:rsidR="007128B9">
        <w:rPr>
          <w:noProof/>
          <w:rtl/>
        </w:rPr>
        <w:t xml:space="preserve">, </w:t>
      </w:r>
      <w:hyperlink w:anchor="_ENREF_120" w:tooltip="Zaki, 2004 #181" w:history="1">
        <w:r w:rsidR="007F44B0">
          <w:rPr>
            <w:noProof/>
            <w:rtl/>
          </w:rPr>
          <w:t>120</w:t>
        </w:r>
      </w:hyperlink>
      <w:r w:rsidR="007128B9">
        <w:rPr>
          <w:noProof/>
          <w:rtl/>
        </w:rPr>
        <w:t>]</w:t>
      </w:r>
      <w:r w:rsidR="007128B9">
        <w:rPr>
          <w:rtl/>
        </w:rPr>
        <w:fldChar w:fldCharType="end"/>
      </w:r>
      <w:r w:rsidR="007128B9">
        <w:rPr>
          <w:rFonts w:hint="cs"/>
          <w:rtl/>
        </w:rPr>
        <w:t xml:space="preserve"> </w:t>
      </w:r>
      <w:r w:rsidRPr="00056FFE">
        <w:rPr>
          <w:rFonts w:hint="cs"/>
          <w:rtl/>
        </w:rPr>
        <w:t xml:space="preserve">بر اساس بازنمایی </w:t>
      </w:r>
      <w:r w:rsidRPr="00056FFE">
        <w:t>DFS-LS</w:t>
      </w:r>
      <w:r w:rsidRPr="00056FFE">
        <w:rPr>
          <w:rFonts w:hint="cs"/>
          <w:rtl/>
        </w:rPr>
        <w:t xml:space="preserve"> برای گراف های درختی طراحی شد. اساساً، گراف درختی فرعی ـ 1+</w:t>
      </w:r>
      <w:r w:rsidRPr="00056FFE">
        <w:t>k</w:t>
      </w:r>
      <w:r w:rsidRPr="00056FFE">
        <w:rPr>
          <w:rFonts w:hint="cs"/>
          <w:rtl/>
        </w:rPr>
        <w:t xml:space="preserve"> با اتصال دو گراف درختی فرعی ـ</w:t>
      </w:r>
      <w:r w:rsidR="00D22D6B">
        <w:rPr>
          <w:rFonts w:hint="cs"/>
          <w:rtl/>
        </w:rPr>
        <w:t xml:space="preserve"> </w:t>
      </w:r>
      <w:r w:rsidRPr="00056FFE">
        <w:t>k</w:t>
      </w:r>
      <w:r w:rsidRPr="00056FFE">
        <w:rPr>
          <w:rFonts w:hint="cs"/>
          <w:rtl/>
        </w:rPr>
        <w:t xml:space="preserve"> پرتکرار ایجاد می شود. این دو گراف درختی فرعی ـ </w:t>
      </w:r>
      <w:r w:rsidRPr="00056FFE">
        <w:t>k</w:t>
      </w:r>
      <w:r w:rsidRPr="00056FFE">
        <w:rPr>
          <w:rFonts w:hint="cs"/>
          <w:rtl/>
        </w:rPr>
        <w:t xml:space="preserve"> باید در طبقه هم ارزی مشابه </w:t>
      </w:r>
      <w:r w:rsidR="002F7EB3">
        <w:rPr>
          <w:rFonts w:hint="cs"/>
          <w:rtl/>
        </w:rPr>
        <w:t>(</w:t>
      </w:r>
      <w:r w:rsidR="00D22D6B">
        <w:t>C</w:t>
      </w:r>
      <w:r w:rsidR="00D22D6B">
        <w:rPr>
          <w:rStyle w:val="FootnoteReference"/>
          <w:rtl/>
        </w:rPr>
        <w:footnoteReference w:id="2"/>
      </w:r>
      <w:r w:rsidR="002F7EB3">
        <w:rPr>
          <w:rFonts w:hint="cs"/>
          <w:rtl/>
        </w:rPr>
        <w:t xml:space="preserve">) </w:t>
      </w:r>
      <w:r w:rsidRPr="00056FFE">
        <w:rPr>
          <w:rFonts w:hint="cs"/>
          <w:rtl/>
        </w:rPr>
        <w:t xml:space="preserve">باشند. تمام طبقه های هم ارز شامل کد گذاری پیشوند طبقه و فهرستی از اعضا هستند. هر یک از اعضاء طبقه را می </w:t>
      </w:r>
      <w:r w:rsidRPr="00056FFE">
        <w:rPr>
          <w:rFonts w:hint="cs"/>
          <w:rtl/>
        </w:rPr>
        <w:lastRenderedPageBreak/>
        <w:t>توان به صورت جفت (</w:t>
      </w:r>
      <w:r w:rsidRPr="00056FFE">
        <w:t>L,p</w:t>
      </w:r>
      <w:r w:rsidRPr="00056FFE">
        <w:rPr>
          <w:rFonts w:hint="cs"/>
          <w:rtl/>
        </w:rPr>
        <w:t xml:space="preserve">) بیان کرده که </w:t>
      </w:r>
      <w:r w:rsidRPr="00056FFE">
        <w:t>L</w:t>
      </w:r>
      <w:r w:rsidRPr="00056FFE">
        <w:rPr>
          <w:rFonts w:hint="cs"/>
          <w:rtl/>
        </w:rPr>
        <w:t xml:space="preserve"> برچسب رأس </w:t>
      </w:r>
      <w:r w:rsidRPr="00056FFE">
        <w:t>k</w:t>
      </w:r>
      <w:r w:rsidRPr="00056FFE">
        <w:rPr>
          <w:rFonts w:hint="cs"/>
          <w:rtl/>
        </w:rPr>
        <w:t xml:space="preserve"> ام است و </w:t>
      </w:r>
      <w:r w:rsidRPr="00056FFE">
        <w:t>P</w:t>
      </w:r>
      <w:r w:rsidRPr="00056FFE">
        <w:rPr>
          <w:rFonts w:hint="cs"/>
          <w:rtl/>
        </w:rPr>
        <w:t xml:space="preserve"> موقعیت عمقی والدین رأس </w:t>
      </w:r>
      <w:r w:rsidRPr="00056FFE">
        <w:t>k</w:t>
      </w:r>
      <w:r w:rsidRPr="00056FFE">
        <w:rPr>
          <w:rFonts w:hint="cs"/>
          <w:rtl/>
        </w:rPr>
        <w:t xml:space="preserve"> ام است. تمام گراف های درختی (1+</w:t>
      </w:r>
      <w:r w:rsidRPr="00056FFE">
        <w:t>K</w:t>
      </w:r>
      <w:r w:rsidRPr="00056FFE">
        <w:rPr>
          <w:rFonts w:hint="cs"/>
          <w:rtl/>
        </w:rPr>
        <w:t xml:space="preserve">) با پیشوند </w:t>
      </w:r>
      <w:r w:rsidR="002F7EB3">
        <w:rPr>
          <w:rFonts w:hint="cs"/>
          <w:rtl/>
        </w:rPr>
        <w:t>(</w:t>
      </w:r>
      <w:r w:rsidR="00D22D6B">
        <w:t>C</w:t>
      </w:r>
      <w:r w:rsidR="002F7EB3">
        <w:rPr>
          <w:rFonts w:hint="cs"/>
          <w:rtl/>
        </w:rPr>
        <w:t>)</w:t>
      </w:r>
      <w:r w:rsidRPr="00056FFE">
        <w:rPr>
          <w:rFonts w:hint="cs"/>
          <w:rtl/>
        </w:rPr>
        <w:t xml:space="preserve"> و اندازه (1ـ</w:t>
      </w:r>
      <w:r w:rsidRPr="00056FFE">
        <w:t>K</w:t>
      </w:r>
      <w:r w:rsidRPr="00056FFE">
        <w:rPr>
          <w:rFonts w:hint="cs"/>
          <w:rtl/>
        </w:rPr>
        <w:t xml:space="preserve">) را می توان با اتصال هر جفت از اعضای دارای طبقه هم ارز مشابه </w:t>
      </w:r>
      <w:r w:rsidR="002F7EB3">
        <w:rPr>
          <w:rFonts w:hint="cs"/>
          <w:rtl/>
        </w:rPr>
        <w:t>(</w:t>
      </w:r>
      <w:r w:rsidR="00D22D6B">
        <w:t>C</w:t>
      </w:r>
      <w:r w:rsidR="002F7EB3">
        <w:rPr>
          <w:rFonts w:hint="cs"/>
          <w:rtl/>
        </w:rPr>
        <w:t>)</w:t>
      </w:r>
      <w:r w:rsidRPr="00056FFE">
        <w:rPr>
          <w:rFonts w:hint="cs"/>
          <w:rtl/>
        </w:rPr>
        <w:t xml:space="preserve"> ایجاد کرد</w:t>
      </w:r>
      <w:r w:rsidR="00D22D6B">
        <w:rPr>
          <w:rFonts w:hint="cs"/>
          <w:rtl/>
        </w:rPr>
        <w:t xml:space="preserve"> </w:t>
      </w:r>
      <w:r w:rsidR="00D22D6B">
        <w:rPr>
          <w:rtl/>
        </w:rPr>
        <w:fldChar w:fldCharType="begin"/>
      </w:r>
      <w:r w:rsidR="00D22D6B">
        <w:rPr>
          <w:rtl/>
        </w:rPr>
        <w:instrText xml:space="preserve"> </w:instrText>
      </w:r>
      <w:r w:rsidR="00D22D6B">
        <w:instrText>ADDIN EN.CITE &lt;EndNote&gt;&lt;Cite&gt;&lt;Author&gt;Zaki&lt;/Author&gt;&lt;Year&gt;2002&lt;/Year&gt;&lt;RecNum&gt;180&lt;/RecNum&gt;&lt;DisplayText&gt;[119]&lt;/DisplayText&gt;&lt;record&gt;&lt;rec-number&gt;180&lt;/rec-number&gt;&lt;foreign-keys&gt;&lt;key app="EN" db-id="5vaes0fpbfpepxedwv65twzav09zxxw9p5xs" timestamp="1421418688"&gt;180</w:instrText>
      </w:r>
      <w:r w:rsidR="00D22D6B">
        <w:rPr>
          <w:rtl/>
        </w:rPr>
        <w:instrText>&lt;/</w:instrText>
      </w:r>
      <w:r w:rsidR="00D22D6B">
        <w:instrText>key&gt;&lt;/foreign-keys&gt;&lt;ref-type name="Conference Paper"&gt;47&lt;/ref-type&gt;&lt;contributors&gt;&lt;authors&gt;&lt;author&gt;Mohammed J. Zaki&lt;/author&gt;&lt;/authors&gt;&lt;/contributors&gt;&lt;titles&gt;&lt;title&gt;Efficiently mining frequent trees in a forest&lt;/title&gt;&lt;secondary-title&gt;Proceedings of the eighth ACM SIGKDD international conference on Knowledge discovery and data mining&lt;/secondary-title&gt;&lt;/titles&gt;&lt;pages&gt;71-80&lt;/pages&gt;&lt;dates&gt;&lt;year&gt;2002&lt;/year&gt;&lt;/dates&gt;&lt;pub-location&gt;Edmonton, Alberta, Canada&lt;/pub-location&gt;&lt;publisher&gt;ACM&lt;/publisher&gt;&lt;urls&gt;&lt;/urls&gt;&lt;custom1&gt;775058&lt;/custom1&gt;&lt;electronic-resource-num&gt;10.1145/775047.775058&lt;/electronic-resource-num&gt;&lt;/record&gt;&lt;/Cite&gt;&lt;/EndNote</w:instrText>
      </w:r>
      <w:r w:rsidR="00D22D6B">
        <w:rPr>
          <w:rtl/>
        </w:rPr>
        <w:instrText>&gt;</w:instrText>
      </w:r>
      <w:r w:rsidR="00D22D6B">
        <w:rPr>
          <w:rtl/>
        </w:rPr>
        <w:fldChar w:fldCharType="separate"/>
      </w:r>
      <w:r w:rsidR="00D22D6B">
        <w:rPr>
          <w:noProof/>
          <w:rtl/>
        </w:rPr>
        <w:t>[</w:t>
      </w:r>
      <w:hyperlink w:anchor="_ENREF_119" w:tooltip="Zaki, 2002 #180" w:history="1">
        <w:r w:rsidR="007F44B0">
          <w:rPr>
            <w:noProof/>
            <w:rtl/>
          </w:rPr>
          <w:t>119</w:t>
        </w:r>
      </w:hyperlink>
      <w:r w:rsidR="00D22D6B">
        <w:rPr>
          <w:noProof/>
          <w:rtl/>
        </w:rPr>
        <w:t>]</w:t>
      </w:r>
      <w:r w:rsidR="00D22D6B">
        <w:rPr>
          <w:rtl/>
        </w:rPr>
        <w:fldChar w:fldCharType="end"/>
      </w:r>
      <w:r w:rsidRPr="00056FFE">
        <w:rPr>
          <w:rFonts w:hint="cs"/>
          <w:rtl/>
        </w:rPr>
        <w:t>.</w:t>
      </w:r>
    </w:p>
    <w:p w:rsidR="001943CA" w:rsidRPr="00056FFE" w:rsidRDefault="001943CA" w:rsidP="00954B06">
      <w:pPr>
        <w:pStyle w:val="Heading4"/>
        <w:numPr>
          <w:ilvl w:val="3"/>
          <w:numId w:val="29"/>
        </w:numPr>
        <w:ind w:left="0" w:firstLine="0"/>
        <w:rPr>
          <w:rtl/>
        </w:rPr>
      </w:pPr>
      <w:r w:rsidRPr="00056FFE">
        <w:rPr>
          <w:rFonts w:hint="cs"/>
          <w:rtl/>
        </w:rPr>
        <w:t xml:space="preserve">اتصال گراف درختی راست ـ و ـ چپ </w:t>
      </w:r>
    </w:p>
    <w:p w:rsidR="001943CA" w:rsidRPr="00056FFE" w:rsidRDefault="001943CA" w:rsidP="007F44B0">
      <w:pPr>
        <w:tabs>
          <w:tab w:val="right" w:pos="540"/>
        </w:tabs>
        <w:rPr>
          <w:rtl/>
        </w:rPr>
      </w:pPr>
      <w:r w:rsidRPr="00056FFE">
        <w:rPr>
          <w:rFonts w:hint="cs"/>
          <w:rtl/>
        </w:rPr>
        <w:t xml:space="preserve">استراتژی اتصال گراف درختی راست و چپ </w:t>
      </w:r>
      <w:r w:rsidR="00F44DEE">
        <w:rPr>
          <w:rFonts w:hint="cs"/>
          <w:rtl/>
        </w:rPr>
        <w:t xml:space="preserve">در </w:t>
      </w:r>
      <w:r w:rsidR="00F44DEE">
        <w:rPr>
          <w:rtl/>
        </w:rPr>
        <w:fldChar w:fldCharType="begin"/>
      </w:r>
      <w:r w:rsidR="00F44DEE">
        <w:rPr>
          <w:rtl/>
        </w:rPr>
        <w:instrText xml:space="preserve"> </w:instrText>
      </w:r>
      <w:r w:rsidR="00F44DEE">
        <w:instrText>ADDIN EN.CITE &lt;EndNote&gt;&lt;Cite&gt;&lt;Author&gt;Hido&lt;/Author&gt;&lt;Year&gt;2005&lt;/Year&gt;&lt;RecNum&gt;188&lt;/RecNum&gt;&lt;DisplayText&gt;[127]&lt;/DisplayText&gt;&lt;record&gt;&lt;rec-number&gt;188&lt;/rec-number&gt;&lt;foreign-keys&gt;&lt;key app="EN" db-id="5vaes0fpbfpepxedwv65twzav09zxxw9p5xs" timestamp="1421422737"&gt;188</w:instrText>
      </w:r>
      <w:r w:rsidR="00F44DEE">
        <w:rPr>
          <w:rtl/>
        </w:rPr>
        <w:instrText>&lt;/</w:instrText>
      </w:r>
      <w:r w:rsidR="00F44DEE">
        <w:instrText>key&gt;&lt;/foreign-keys&gt;&lt;ref-type name="Conference Proceedings"&gt;10&lt;/ref-type&gt;&lt;contributors&gt;&lt;authors&gt;&lt;author&gt;Hido, S.&lt;/author&gt;&lt;author&gt;Kawano, H.&lt;/author&gt;&lt;/authors&gt;&lt;/contributors&gt;&lt;titles&gt;&lt;title&gt;AMIOT: induced ordered tree mining in tree-structured databases&lt;/title&gt;&lt;secondary-title&gt;Data Mining, Fifth IEEE International Conference on&lt;/secondary-title&gt;&lt;alt-title&gt;Data Mining, Fifth IEEE International Conference on&lt;/alt-title&gt;&lt;/titles&gt;&lt;pages&gt;8 pp.&lt;/pages&gt;&lt;keywords&gt;&lt;keyword&gt;data mining&lt;/keyword&gt;&lt;keyword&gt;tree data structures&lt;/keyword&gt;&lt;keyword&gt;AMIOT&lt;/keyword&gt;&lt;keyword&gt;frequent ordered subtrees&lt;/keyword&gt;&lt;keyword&gt;frequent subtree mining&lt;/keyword&gt;&lt;keyword&gt;induced ordered tree mining&lt;/keyword&gt;&lt;keyword&gt;right-and-left tree join&lt;/keyword&gt;&lt;keyword&gt;serial tree extension&lt;/keyword&gt;&lt;keyword&gt;tree-structured databases&lt;/keyword&gt;&lt;keyword&gt;Algorithm design and analysis&lt;/keyword&gt;&lt;keyword&gt;Chemistry&lt;/keyword&gt;&lt;keyword&gt;Databases&lt;/keyword&gt;&lt;keyword&gt;Informatics&lt;/keyword&gt;&lt;keyword&gt;Machine learning&lt;/keyword&gt;&lt;keyword&gt;Machine learning algorithms&lt;/keyword&gt;&lt;keyword&gt;Text categorization&lt;/keyword&gt;&lt;keyword&gt;Tree graphs&lt;/keyword&gt;&lt;keyword&gt;XML&lt;/keyword&gt;&lt;/keywords&gt;&lt;dates&gt;&lt;year&gt;2005&lt;/year&gt;&lt;pub-dates&gt;&lt;date&gt;27-30 Nov. 2005&lt;/date&gt;&lt;/pub-dates&gt;&lt;/dates&gt;&lt;isbn&gt;1550-4786&lt;/isbn&gt;&lt;urls&gt;&lt;/urls&gt;&lt;electronic-resource-num&gt;10.11</w:instrText>
      </w:r>
      <w:r w:rsidR="00F44DEE">
        <w:rPr>
          <w:rtl/>
        </w:rPr>
        <w:instrText>09/</w:instrText>
      </w:r>
      <w:r w:rsidR="00F44DEE">
        <w:instrText>ICDM.2005.20&lt;/electronic-resource-num&gt;&lt;/record&gt;&lt;/Cite&gt;&lt;/EndNote</w:instrText>
      </w:r>
      <w:r w:rsidR="00F44DEE">
        <w:rPr>
          <w:rtl/>
        </w:rPr>
        <w:instrText>&gt;</w:instrText>
      </w:r>
      <w:r w:rsidR="00F44DEE">
        <w:rPr>
          <w:rtl/>
        </w:rPr>
        <w:fldChar w:fldCharType="separate"/>
      </w:r>
      <w:r w:rsidR="00F44DEE">
        <w:rPr>
          <w:noProof/>
          <w:rtl/>
        </w:rPr>
        <w:t>[</w:t>
      </w:r>
      <w:hyperlink w:anchor="_ENREF_127" w:tooltip="Hido, 2005 #188" w:history="1">
        <w:r w:rsidR="007F44B0">
          <w:rPr>
            <w:noProof/>
            <w:rtl/>
          </w:rPr>
          <w:t>127</w:t>
        </w:r>
      </w:hyperlink>
      <w:r w:rsidR="00F44DEE">
        <w:rPr>
          <w:noProof/>
          <w:rtl/>
        </w:rPr>
        <w:t>]</w:t>
      </w:r>
      <w:r w:rsidR="00F44DEE">
        <w:rPr>
          <w:rtl/>
        </w:rPr>
        <w:fldChar w:fldCharType="end"/>
      </w:r>
      <w:r w:rsidR="00F44DEE">
        <w:rPr>
          <w:rFonts w:hint="cs"/>
          <w:rtl/>
        </w:rPr>
        <w:t xml:space="preserve"> </w:t>
      </w:r>
      <w:r w:rsidRPr="00056FFE">
        <w:rPr>
          <w:rFonts w:hint="cs"/>
          <w:rtl/>
        </w:rPr>
        <w:t xml:space="preserve">معرفی شد. این استراتژی اساساً از دست راستی ترین برگ و دست چپی ترین برگ گراف درختی برای ایجاد داوطلب هایی به شیوه </w:t>
      </w:r>
      <w:r w:rsidRPr="00056FFE">
        <w:t>BFS</w:t>
      </w:r>
      <w:r w:rsidRPr="00056FFE">
        <w:rPr>
          <w:rFonts w:hint="cs"/>
          <w:rtl/>
        </w:rPr>
        <w:t xml:space="preserve"> ایجاد می کند. بگذارید </w:t>
      </w:r>
      <w:r w:rsidRPr="00056FFE">
        <w:t>(T) LmL</w:t>
      </w:r>
      <w:r w:rsidRPr="00056FFE">
        <w:rPr>
          <w:rFonts w:hint="cs"/>
          <w:rtl/>
        </w:rPr>
        <w:t xml:space="preserve"> بیانگر دست چپی ترین برگ </w:t>
      </w:r>
      <w:r w:rsidRPr="00056FFE">
        <w:t>T</w:t>
      </w:r>
      <w:r w:rsidRPr="00056FFE">
        <w:rPr>
          <w:rFonts w:hint="cs"/>
          <w:rtl/>
        </w:rPr>
        <w:t xml:space="preserve"> و </w:t>
      </w:r>
      <w:r w:rsidRPr="00056FFE">
        <w:t>Right T</w:t>
      </w:r>
      <w:r w:rsidRPr="00056FFE">
        <w:rPr>
          <w:rFonts w:hint="cs"/>
          <w:rtl/>
        </w:rPr>
        <w:t xml:space="preserve"> بیانگر دست راستی ترین گراف درختی به دست آمده حاصل از حذف </w:t>
      </w:r>
      <w:r w:rsidRPr="00056FFE">
        <w:t>(T) LmL</w:t>
      </w:r>
      <w:r w:rsidRPr="00056FFE">
        <w:rPr>
          <w:rFonts w:hint="cs"/>
          <w:rtl/>
        </w:rPr>
        <w:t xml:space="preserve"> باشد؛ و بگذارید (</w:t>
      </w:r>
      <w:r w:rsidRPr="00056FFE">
        <w:t>T</w:t>
      </w:r>
      <w:r w:rsidRPr="00056FFE">
        <w:rPr>
          <w:rFonts w:hint="cs"/>
          <w:rtl/>
        </w:rPr>
        <w:t xml:space="preserve">) </w:t>
      </w:r>
      <w:r w:rsidRPr="00056FFE">
        <w:t>rmL</w:t>
      </w:r>
      <w:r w:rsidRPr="00056FFE">
        <w:rPr>
          <w:rFonts w:hint="cs"/>
          <w:rtl/>
        </w:rPr>
        <w:t xml:space="preserve"> نشان دهنده دست راستی ترین برگ و </w:t>
      </w:r>
      <w:r w:rsidRPr="00056FFE">
        <w:t>Left(T)</w:t>
      </w:r>
      <w:r w:rsidRPr="00056FFE">
        <w:rPr>
          <w:rFonts w:hint="cs"/>
          <w:rtl/>
        </w:rPr>
        <w:t xml:space="preserve"> بیانگر دست چپی ترین گراف درختی به دست آمده حاصل از حذف </w:t>
      </w:r>
      <w:r w:rsidRPr="00056FFE">
        <w:t>rmL(T)</w:t>
      </w:r>
      <w:r w:rsidRPr="00056FFE">
        <w:rPr>
          <w:rFonts w:hint="cs"/>
          <w:rtl/>
        </w:rPr>
        <w:t xml:space="preserve"> باشد. با در نظر گرفتن دو گراف درختی </w:t>
      </w:r>
      <w:r w:rsidRPr="00056FFE">
        <w:t>s</w:t>
      </w:r>
      <w:r w:rsidRPr="00056FFE">
        <w:rPr>
          <w:rFonts w:hint="cs"/>
          <w:rtl/>
        </w:rPr>
        <w:t xml:space="preserve"> و </w:t>
      </w:r>
      <w:r w:rsidRPr="00056FFE">
        <w:t>t</w:t>
      </w:r>
      <w:r w:rsidRPr="00056FFE">
        <w:rPr>
          <w:rFonts w:hint="cs"/>
          <w:rtl/>
        </w:rPr>
        <w:t xml:space="preserve"> که </w:t>
      </w:r>
      <w:r w:rsidRPr="00056FFE">
        <w:t>Right (s)= Left (s)</w:t>
      </w:r>
      <w:r w:rsidRPr="00056FFE">
        <w:rPr>
          <w:rFonts w:hint="cs"/>
          <w:rtl/>
        </w:rPr>
        <w:t>، گراف درختی راست و چپ آن</w:t>
      </w:r>
      <w:r w:rsidR="00F44DEE">
        <w:rPr>
          <w:rFonts w:hint="cs"/>
          <w:rtl/>
        </w:rPr>
        <w:t xml:space="preserve"> </w:t>
      </w:r>
      <w:r w:rsidRPr="00056FFE">
        <w:rPr>
          <w:rFonts w:hint="cs"/>
          <w:rtl/>
        </w:rPr>
        <w:t xml:space="preserve">ها به این صورت تعریف می شود: </w:t>
      </w:r>
      <w:r w:rsidRPr="00056FFE">
        <w:t xml:space="preserve">Join (s.t) = s </w:t>
      </w:r>
      <w:r w:rsidRPr="00056FFE">
        <w:rPr>
          <w:rFonts w:ascii="Adobe Garamond Pro" w:hAnsi="Adobe Garamond Pro"/>
        </w:rPr>
        <w:t></w:t>
      </w:r>
      <w:r w:rsidRPr="00056FFE">
        <w:t xml:space="preserve"> rmL (t) = LmL (s) </w:t>
      </w:r>
      <w:r w:rsidRPr="00056FFE">
        <w:rPr>
          <w:rFonts w:ascii="Adobe Garamond Pro" w:hAnsi="Adobe Garamond Pro"/>
        </w:rPr>
        <w:t></w:t>
      </w:r>
      <w:r w:rsidRPr="00056FFE">
        <w:t>t</w:t>
      </w:r>
      <w:r w:rsidRPr="00056FFE">
        <w:rPr>
          <w:rFonts w:hint="cs"/>
          <w:rtl/>
        </w:rPr>
        <w:t xml:space="preserve"> . شکلی که این عملیات اتصال را توضیح می</w:t>
      </w:r>
      <w:r w:rsidR="00F44DEE">
        <w:rPr>
          <w:rFonts w:hint="cs"/>
          <w:rtl/>
        </w:rPr>
        <w:t xml:space="preserve"> </w:t>
      </w:r>
      <w:r w:rsidRPr="00056FFE">
        <w:rPr>
          <w:rFonts w:hint="cs"/>
          <w:rtl/>
        </w:rPr>
        <w:t xml:space="preserve">دهد در </w:t>
      </w:r>
      <w:r w:rsidR="00F44DEE">
        <w:rPr>
          <w:rtl/>
        </w:rPr>
        <w:fldChar w:fldCharType="begin"/>
      </w:r>
      <w:r w:rsidR="00F44DEE">
        <w:rPr>
          <w:rtl/>
        </w:rPr>
        <w:instrText xml:space="preserve"> </w:instrText>
      </w:r>
      <w:r w:rsidR="00F44DEE">
        <w:rPr>
          <w:rFonts w:hint="cs"/>
        </w:rPr>
        <w:instrText>REF</w:instrText>
      </w:r>
      <w:r w:rsidR="00F44DEE">
        <w:rPr>
          <w:rFonts w:hint="cs"/>
          <w:rtl/>
        </w:rPr>
        <w:instrText xml:space="preserve"> _</w:instrText>
      </w:r>
      <w:r w:rsidR="00F44DEE">
        <w:rPr>
          <w:rFonts w:hint="cs"/>
        </w:rPr>
        <w:instrText>Ref409198820 \h</w:instrText>
      </w:r>
      <w:r w:rsidR="00F44DEE">
        <w:rPr>
          <w:rtl/>
        </w:rPr>
        <w:instrText xml:space="preserve"> </w:instrText>
      </w:r>
      <w:r w:rsidR="00F44DEE">
        <w:rPr>
          <w:rtl/>
        </w:rPr>
      </w:r>
      <w:r w:rsidR="00F44DEE">
        <w:rPr>
          <w:rtl/>
        </w:rPr>
        <w:fldChar w:fldCharType="separate"/>
      </w:r>
      <w:r w:rsidR="00607008">
        <w:rPr>
          <w:rFonts w:hint="cs"/>
          <w:rtl/>
        </w:rPr>
        <w:t>شکل</w:t>
      </w:r>
      <w:r w:rsidR="00607008">
        <w:rPr>
          <w:rtl/>
        </w:rPr>
        <w:t xml:space="preserve"> </w:t>
      </w:r>
      <w:r w:rsidR="00607008">
        <w:rPr>
          <w:noProof/>
          <w:rtl/>
        </w:rPr>
        <w:t>12</w:t>
      </w:r>
      <w:r w:rsidR="00F44DEE">
        <w:rPr>
          <w:rtl/>
        </w:rPr>
        <w:fldChar w:fldCharType="end"/>
      </w:r>
      <w:r w:rsidR="00F44DEE">
        <w:rPr>
          <w:rFonts w:hint="cs"/>
          <w:rtl/>
        </w:rPr>
        <w:t xml:space="preserve"> </w:t>
      </w:r>
      <w:r w:rsidRPr="00056FFE">
        <w:rPr>
          <w:rFonts w:hint="cs"/>
          <w:rtl/>
        </w:rPr>
        <w:t>داده شده است.</w:t>
      </w:r>
    </w:p>
    <w:p w:rsidR="00F44DEE" w:rsidRDefault="001943CA" w:rsidP="00F44DEE">
      <w:pPr>
        <w:keepNext/>
        <w:tabs>
          <w:tab w:val="right" w:pos="540"/>
        </w:tabs>
        <w:jc w:val="center"/>
      </w:pPr>
      <w:r w:rsidRPr="00056FFE">
        <w:rPr>
          <w:noProof/>
        </w:rPr>
        <w:drawing>
          <wp:inline distT="0" distB="0" distL="0" distR="0" wp14:anchorId="7253D57E" wp14:editId="153230EC">
            <wp:extent cx="3952875" cy="1238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52875" cy="1238250"/>
                    </a:xfrm>
                    <a:prstGeom prst="rect">
                      <a:avLst/>
                    </a:prstGeom>
                    <a:noFill/>
                    <a:ln>
                      <a:noFill/>
                    </a:ln>
                  </pic:spPr>
                </pic:pic>
              </a:graphicData>
            </a:graphic>
          </wp:inline>
        </w:drawing>
      </w:r>
    </w:p>
    <w:p w:rsidR="001943CA" w:rsidRPr="00056FFE" w:rsidRDefault="00F44DEE" w:rsidP="00F44DEE">
      <w:pPr>
        <w:pStyle w:val="a9"/>
        <w:rPr>
          <w:rtl/>
        </w:rPr>
      </w:pPr>
      <w:bookmarkStart w:id="363" w:name="_Ref409198820"/>
      <w:bookmarkStart w:id="364" w:name="_Toc409470314"/>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607008">
        <w:rPr>
          <w:noProof/>
          <w:rtl/>
        </w:rPr>
        <w:t>12</w:t>
      </w:r>
      <w:r>
        <w:rPr>
          <w:rtl/>
        </w:rPr>
        <w:fldChar w:fldCharType="end"/>
      </w:r>
      <w:bookmarkEnd w:id="363"/>
      <w:r>
        <w:rPr>
          <w:rFonts w:hint="cs"/>
          <w:rtl/>
        </w:rPr>
        <w:t xml:space="preserve">: </w:t>
      </w:r>
      <w:r w:rsidRPr="00D96938">
        <w:rPr>
          <w:rFonts w:hint="eastAsia"/>
          <w:szCs w:val="20"/>
          <w:rtl/>
          <w:lang w:bidi="fa-IR"/>
        </w:rPr>
        <w:t>مثال</w:t>
      </w:r>
      <w:r w:rsidRPr="00D96938">
        <w:rPr>
          <w:rFonts w:hint="cs"/>
          <w:szCs w:val="20"/>
          <w:rtl/>
          <w:lang w:bidi="fa-IR"/>
        </w:rPr>
        <w:t>ی</w:t>
      </w:r>
      <w:r w:rsidRPr="00D96938">
        <w:rPr>
          <w:szCs w:val="20"/>
          <w:rtl/>
          <w:lang w:bidi="fa-IR"/>
        </w:rPr>
        <w:t xml:space="preserve"> </w:t>
      </w:r>
      <w:r w:rsidRPr="00D96938">
        <w:rPr>
          <w:rFonts w:hint="eastAsia"/>
          <w:szCs w:val="20"/>
          <w:rtl/>
          <w:lang w:bidi="fa-IR"/>
        </w:rPr>
        <w:t>از</w:t>
      </w:r>
      <w:r w:rsidRPr="00D96938">
        <w:rPr>
          <w:szCs w:val="20"/>
          <w:rtl/>
          <w:lang w:bidi="fa-IR"/>
        </w:rPr>
        <w:t xml:space="preserve"> </w:t>
      </w:r>
      <w:r w:rsidRPr="00D96938">
        <w:rPr>
          <w:rFonts w:hint="eastAsia"/>
          <w:szCs w:val="20"/>
          <w:rtl/>
          <w:lang w:bidi="fa-IR"/>
        </w:rPr>
        <w:t>اتصال</w:t>
      </w:r>
      <w:r w:rsidRPr="00D96938">
        <w:rPr>
          <w:szCs w:val="20"/>
          <w:rtl/>
          <w:lang w:bidi="fa-IR"/>
        </w:rPr>
        <w:t xml:space="preserve"> </w:t>
      </w:r>
      <w:r w:rsidRPr="00D96938">
        <w:rPr>
          <w:rFonts w:hint="eastAsia"/>
          <w:szCs w:val="20"/>
          <w:rtl/>
          <w:lang w:bidi="fa-IR"/>
        </w:rPr>
        <w:t>گراف</w:t>
      </w:r>
      <w:r w:rsidRPr="00D96938">
        <w:rPr>
          <w:szCs w:val="20"/>
          <w:rtl/>
          <w:lang w:bidi="fa-IR"/>
        </w:rPr>
        <w:t xml:space="preserve"> </w:t>
      </w:r>
      <w:r w:rsidRPr="00D96938">
        <w:rPr>
          <w:rFonts w:hint="eastAsia"/>
          <w:szCs w:val="20"/>
          <w:rtl/>
          <w:lang w:bidi="fa-IR"/>
        </w:rPr>
        <w:t>درخت</w:t>
      </w:r>
      <w:r w:rsidRPr="00D96938">
        <w:rPr>
          <w:rFonts w:hint="cs"/>
          <w:szCs w:val="20"/>
          <w:rtl/>
          <w:lang w:bidi="fa-IR"/>
        </w:rPr>
        <w:t>ی</w:t>
      </w:r>
      <w:r w:rsidRPr="00D96938">
        <w:rPr>
          <w:szCs w:val="20"/>
          <w:rtl/>
          <w:lang w:bidi="fa-IR"/>
        </w:rPr>
        <w:t xml:space="preserve"> </w:t>
      </w:r>
      <w:r w:rsidRPr="00D96938">
        <w:rPr>
          <w:rFonts w:hint="eastAsia"/>
          <w:szCs w:val="20"/>
          <w:rtl/>
          <w:lang w:bidi="fa-IR"/>
        </w:rPr>
        <w:t>راست</w:t>
      </w:r>
      <w:r w:rsidRPr="00D96938">
        <w:rPr>
          <w:szCs w:val="20"/>
          <w:rtl/>
          <w:lang w:bidi="fa-IR"/>
        </w:rPr>
        <w:t xml:space="preserve"> </w:t>
      </w:r>
      <w:r w:rsidRPr="00D96938">
        <w:rPr>
          <w:rFonts w:hint="eastAsia"/>
          <w:szCs w:val="20"/>
          <w:rtl/>
          <w:lang w:bidi="fa-IR"/>
        </w:rPr>
        <w:t>و</w:t>
      </w:r>
      <w:r w:rsidRPr="00D96938">
        <w:rPr>
          <w:szCs w:val="20"/>
          <w:rtl/>
          <w:lang w:bidi="fa-IR"/>
        </w:rPr>
        <w:t xml:space="preserve"> </w:t>
      </w:r>
      <w:r w:rsidRPr="00D96938">
        <w:rPr>
          <w:rFonts w:hint="eastAsia"/>
          <w:szCs w:val="20"/>
          <w:rtl/>
          <w:lang w:bidi="fa-IR"/>
        </w:rPr>
        <w:t>چپ</w:t>
      </w:r>
      <w:bookmarkEnd w:id="364"/>
    </w:p>
    <w:p w:rsidR="001943CA" w:rsidRPr="00056FFE" w:rsidRDefault="001943CA" w:rsidP="00FC4973">
      <w:pPr>
        <w:tabs>
          <w:tab w:val="right" w:pos="540"/>
        </w:tabs>
        <w:rPr>
          <w:rtl/>
        </w:rPr>
      </w:pPr>
      <w:r w:rsidRPr="00056FFE">
        <w:rPr>
          <w:rFonts w:hint="cs"/>
          <w:rtl/>
        </w:rPr>
        <w:t xml:space="preserve">در میان این استراتژی های ایجاد داوطلب، اتصال سطح ـ محور و امتداد و اتصال بر </w:t>
      </w:r>
      <w:r w:rsidRPr="00056FFE">
        <w:t>FGM</w:t>
      </w:r>
      <w:r w:rsidRPr="00056FFE">
        <w:rPr>
          <w:rFonts w:hint="cs"/>
          <w:rtl/>
        </w:rPr>
        <w:t xml:space="preserve"> تمرکز کرده اند و سایر استراتژی ها همگی به </w:t>
      </w:r>
      <w:r w:rsidRPr="00056FFE">
        <w:t>FTM</w:t>
      </w:r>
      <w:r w:rsidRPr="00056FFE">
        <w:rPr>
          <w:rFonts w:hint="cs"/>
          <w:rtl/>
        </w:rPr>
        <w:t xml:space="preserve"> پرداخته اند.</w:t>
      </w:r>
    </w:p>
    <w:p w:rsidR="001943CA" w:rsidRPr="00056FFE" w:rsidRDefault="001943CA" w:rsidP="00A01A55">
      <w:pPr>
        <w:pStyle w:val="Heading2"/>
        <w:numPr>
          <w:ilvl w:val="1"/>
          <w:numId w:val="29"/>
        </w:numPr>
        <w:ind w:left="0" w:firstLine="0"/>
        <w:rPr>
          <w:rtl/>
        </w:rPr>
      </w:pPr>
      <w:bookmarkStart w:id="365" w:name="_Toc408588801"/>
      <w:bookmarkStart w:id="366" w:name="_Toc408588877"/>
      <w:bookmarkStart w:id="367" w:name="_Toc408608948"/>
      <w:bookmarkStart w:id="368" w:name="_Toc409469351"/>
      <w:bookmarkStart w:id="369" w:name="_Toc409469657"/>
      <w:r w:rsidRPr="00056FFE">
        <w:rPr>
          <w:rFonts w:hint="cs"/>
          <w:rtl/>
        </w:rPr>
        <w:t xml:space="preserve">الگوریتم های استخراج </w:t>
      </w:r>
      <w:r w:rsidR="00A01A55">
        <w:rPr>
          <w:rFonts w:hint="cs"/>
          <w:rtl/>
        </w:rPr>
        <w:t>درخت های</w:t>
      </w:r>
      <w:r w:rsidRPr="00056FFE">
        <w:rPr>
          <w:rFonts w:hint="cs"/>
          <w:rtl/>
        </w:rPr>
        <w:t xml:space="preserve"> فرعی پرتکرار</w:t>
      </w:r>
      <w:bookmarkEnd w:id="365"/>
      <w:bookmarkEnd w:id="366"/>
      <w:bookmarkEnd w:id="367"/>
      <w:bookmarkEnd w:id="368"/>
      <w:bookmarkEnd w:id="369"/>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بخش قبلی به موضوعات مربوط به بازنمایی (فرم های مجاز) و ایجاد داوطلب در چارچوب گراف های درختی و گراف ها پرداخته بود. در این بخش، بعضی از الگوریتم های مهم مورد بررسی قرار می گیرند. </w:t>
      </w:r>
      <w:r w:rsidRPr="00056FFE">
        <w:t>FTM</w:t>
      </w:r>
      <w:r w:rsidRPr="00056FFE">
        <w:rPr>
          <w:rFonts w:hint="cs"/>
          <w:rtl/>
        </w:rPr>
        <w:t xml:space="preserve"> توجه فراوانی را در حوزه هایی مانند: ارسال چند کیفیتی </w:t>
      </w:r>
      <w:r w:rsidRPr="00056FFE">
        <w:t>IP</w:t>
      </w:r>
      <w:r w:rsidRPr="00056FFE">
        <w:rPr>
          <w:rFonts w:hint="cs"/>
          <w:rtl/>
        </w:rPr>
        <w:t xml:space="preserve"> شبکه </w:t>
      </w:r>
      <w:r w:rsidR="00F44DEE">
        <w:rPr>
          <w:rtl/>
        </w:rPr>
        <w:fldChar w:fldCharType="begin"/>
      </w:r>
      <w:r w:rsidR="00F44DEE">
        <w:rPr>
          <w:rtl/>
        </w:rPr>
        <w:instrText xml:space="preserve"> </w:instrText>
      </w:r>
      <w:r w:rsidR="00F44DEE">
        <w:instrText>ADDIN EN.CITE &lt;EndNote&gt;&lt;Cite&gt;&lt;Author&gt;Chi&lt;/Author&gt;&lt;Year&gt;2005&lt;/Year&gt;&lt;RecNum&gt;184&lt;/RecNum&gt;&lt;DisplayText&gt;[123]&lt;/DisplayText&gt;&lt;record&gt;&lt;rec-number&gt;184&lt;/rec-number&gt;&lt;foreign-keys&gt;&lt;key app="EN" db-id="5vaes0fpbfpepxedwv65twzav09zxxw9p5xs" timestamp="1421419478"&gt;184</w:instrText>
      </w:r>
      <w:r w:rsidR="00F44DEE">
        <w:rPr>
          <w:rtl/>
        </w:rPr>
        <w:instrText>&lt;/</w:instrText>
      </w:r>
      <w:r w:rsidR="00F44DEE">
        <w:instrText>key&gt;&lt;/foreign-keys&gt;&lt;ref-type name="Journal Article"&gt;17&lt;/ref-type&gt;&lt;contributors&gt;&lt;authors&gt;&lt;author&gt;Yun Chi&lt;/author&gt;&lt;author&gt;Yirong Yang&lt;/author&gt;&lt;author&gt;Richard R. Muntz&lt;/author&gt;&lt;/authors&gt;&lt;/contributors&gt;&lt;titles&gt;&lt;title&gt;Canonical forms for labelled trees and their applications in frequent subtree mining&lt;/title&gt;&lt;secondary-title&gt;Knowl. Inf. Syst.&lt;/secondary-title&gt;&lt;/titles&gt;&lt;periodical&gt;&lt;full-title&gt;Knowl. Inf. Syst.&lt;/full-title&gt;&lt;/periodical&gt;&lt;pages&gt;203-234&lt;/pages&gt;&lt;volume&gt;8&lt;/volume&gt;&lt;number&gt;2&lt;/number&gt;&lt;dates&gt;&lt;year&gt;2005</w:instrText>
      </w:r>
      <w:r w:rsidR="00F44DEE">
        <w:rPr>
          <w:rtl/>
        </w:rPr>
        <w:instrText>&lt;/</w:instrText>
      </w:r>
      <w:r w:rsidR="00F44DEE">
        <w:instrText>year&gt;&lt;/dates&gt;&lt;isbn&gt;0219-1377&lt;/isbn&gt;&lt;urls&gt;&lt;/urls&gt;&lt;custom1&gt;1071070&lt;/custom1&gt;&lt;electronic-resource-num&gt;10.1007/s10115-004-0180-7&lt;/electronic-resource-num&gt;&lt;/record&gt;&lt;/Cite&gt;&lt;/EndNote</w:instrText>
      </w:r>
      <w:r w:rsidR="00F44DEE">
        <w:rPr>
          <w:rtl/>
        </w:rPr>
        <w:instrText>&gt;</w:instrText>
      </w:r>
      <w:r w:rsidR="00F44DEE">
        <w:rPr>
          <w:rtl/>
        </w:rPr>
        <w:fldChar w:fldCharType="separate"/>
      </w:r>
      <w:r w:rsidR="00F44DEE">
        <w:rPr>
          <w:noProof/>
          <w:rtl/>
        </w:rPr>
        <w:t>[</w:t>
      </w:r>
      <w:hyperlink w:anchor="_ENREF_123" w:tooltip="Chi, 2005 #184" w:history="1">
        <w:r w:rsidR="007F44B0">
          <w:rPr>
            <w:noProof/>
            <w:rtl/>
          </w:rPr>
          <w:t>123</w:t>
        </w:r>
      </w:hyperlink>
      <w:r w:rsidR="00F44DEE">
        <w:rPr>
          <w:noProof/>
          <w:rtl/>
        </w:rPr>
        <w:t>]</w:t>
      </w:r>
      <w:r w:rsidR="00F44DEE">
        <w:rPr>
          <w:rtl/>
        </w:rPr>
        <w:fldChar w:fldCharType="end"/>
      </w:r>
      <w:r w:rsidRPr="00056FFE">
        <w:rPr>
          <w:rFonts w:hint="cs"/>
          <w:rtl/>
        </w:rPr>
        <w:t xml:space="preserve">، استخراج کاربرد شبکه </w:t>
      </w:r>
      <w:r w:rsidR="00F44DEE">
        <w:rPr>
          <w:rtl/>
        </w:rPr>
        <w:fldChar w:fldCharType="begin"/>
      </w:r>
      <w:r w:rsidR="00F44DEE">
        <w:rPr>
          <w:rtl/>
        </w:rPr>
        <w:instrText xml:space="preserve"> </w:instrText>
      </w:r>
      <w:r w:rsidR="00F44DEE">
        <w:instrText>ADDIN EN.CITE &lt;EndNote&gt;&lt;Cite&gt;&lt;Author&gt;Zaki&lt;/Author&gt;&lt;Year&gt;2002&lt;/Year&gt;&lt;RecNum&gt;180&lt;/RecNum&gt;&lt;DisplayText&gt;[119]&lt;/DisplayText&gt;&lt;record&gt;&lt;rec-number&gt;180&lt;/rec-number&gt;&lt;foreign-keys&gt;&lt;key app="EN" db-id="5vaes0fpbfpepxedwv65twzav09zxxw9p5xs" timestamp="1421418688"&gt;180</w:instrText>
      </w:r>
      <w:r w:rsidR="00F44DEE">
        <w:rPr>
          <w:rtl/>
        </w:rPr>
        <w:instrText>&lt;/</w:instrText>
      </w:r>
      <w:r w:rsidR="00F44DEE">
        <w:instrText>key&gt;&lt;/foreign-keys&gt;&lt;ref-type name="Conference Paper"&gt;47&lt;/ref-type&gt;&lt;contributors&gt;&lt;authors&gt;&lt;author&gt;Mohammed J. Zaki&lt;/author&gt;&lt;/authors&gt;&lt;/contributors&gt;&lt;titles&gt;&lt;title&gt;Efficiently mining frequent trees in a forest&lt;/title&gt;&lt;secondary-title&gt;Proceedings of the eighth ACM SIGKDD international conference on Knowledge discovery and data mining&lt;/secondary-title&gt;&lt;/titles&gt;&lt;pages&gt;71-80&lt;/pages&gt;&lt;dates&gt;&lt;year&gt;2002&lt;/year&gt;&lt;/dates&gt;&lt;pub-location&gt;Edmonton, Alberta, Canada&lt;/pub-location&gt;&lt;publisher&gt;ACM&lt;/publisher&gt;&lt;urls&gt;&lt;/urls&gt;&lt;custom1&gt;775058&lt;/custom1&gt;&lt;electronic-resource-num&gt;10.1145/775047.775058&lt;/electronic-resource-num&gt;&lt;/record&gt;&lt;/Cite&gt;&lt;/EndNote</w:instrText>
      </w:r>
      <w:r w:rsidR="00F44DEE">
        <w:rPr>
          <w:rtl/>
        </w:rPr>
        <w:instrText>&gt;</w:instrText>
      </w:r>
      <w:r w:rsidR="00F44DEE">
        <w:rPr>
          <w:rtl/>
        </w:rPr>
        <w:fldChar w:fldCharType="separate"/>
      </w:r>
      <w:r w:rsidR="00F44DEE">
        <w:rPr>
          <w:noProof/>
          <w:rtl/>
        </w:rPr>
        <w:t>[</w:t>
      </w:r>
      <w:hyperlink w:anchor="_ENREF_119" w:tooltip="Zaki, 2002 #180" w:history="1">
        <w:r w:rsidR="007F44B0">
          <w:rPr>
            <w:noProof/>
            <w:rtl/>
          </w:rPr>
          <w:t>119</w:t>
        </w:r>
      </w:hyperlink>
      <w:r w:rsidR="00F44DEE">
        <w:rPr>
          <w:noProof/>
          <w:rtl/>
        </w:rPr>
        <w:t>]</w:t>
      </w:r>
      <w:r w:rsidR="00F44DEE">
        <w:rPr>
          <w:rtl/>
        </w:rPr>
        <w:fldChar w:fldCharType="end"/>
      </w:r>
      <w:r w:rsidR="00F44DEE">
        <w:rPr>
          <w:rFonts w:hint="cs"/>
          <w:rtl/>
        </w:rPr>
        <w:t>، نسخه کامپیوتر</w:t>
      </w:r>
      <w:r w:rsidRPr="00056FFE">
        <w:rPr>
          <w:rFonts w:hint="cs"/>
          <w:rtl/>
        </w:rPr>
        <w:t xml:space="preserve">، استخراج </w:t>
      </w:r>
      <w:r w:rsidRPr="00056FFE">
        <w:t>XML</w:t>
      </w:r>
      <w:r w:rsidRPr="00056FFE">
        <w:rPr>
          <w:rFonts w:hint="cs"/>
          <w:rtl/>
        </w:rPr>
        <w:t xml:space="preserve"> </w:t>
      </w:r>
      <w:r w:rsidR="00F44DEE">
        <w:rPr>
          <w:rtl/>
        </w:rPr>
        <w:fldChar w:fldCharType="begin"/>
      </w:r>
      <w:r w:rsidR="00F44DEE">
        <w:rPr>
          <w:rtl/>
        </w:rPr>
        <w:instrText xml:space="preserve"> </w:instrText>
      </w:r>
      <w:r w:rsidR="00F44DEE">
        <w:instrText>ADDIN EN.CITE &lt;EndNote&gt;&lt;Cite&gt;&lt;Author&gt;Yan&lt;/Author&gt;&lt;Year&gt;2005&lt;/Year&gt;&lt;RecNum&gt;88&lt;/RecNum&gt;&lt;DisplayText&gt;[31]&lt;/DisplayText&gt;&lt;record&gt;&lt;rec-number&gt;88&lt;/rec-number&gt;&lt;foreign-keys&gt;&lt;key app="EN" db-id="5vaes0fpbfpepxedwv65twzav09zxxw9p5xs" timestamp="1419538674"&gt;88&lt;/key</w:instrText>
      </w:r>
      <w:r w:rsidR="00F44DEE">
        <w:rPr>
          <w:rtl/>
        </w:rPr>
        <w:instrText>&gt;&lt;/</w:instrText>
      </w:r>
      <w:r w:rsidR="00F44DEE">
        <w:instrText>foreign-keys&gt;&lt;ref-type name="Conference Paper"&gt;47&lt;/ref-type&gt;&lt;contributors&gt;&lt;authors&gt;&lt;author&gt;Xifeng Yan&lt;/author&gt;&lt;author&gt;X. Jasmine Zhou&lt;/author&gt;&lt;author&gt;Jiawei Han&lt;/author&gt;&lt;/authors&gt;&lt;/contributors&gt;&lt;titles&gt;&lt;title&gt;Mining closed relational graphs with connectivity constraints&lt;/title&gt;&lt;secondary-title&gt;Proceedings of the eleventh ACM SIGKDD international conference on Knowledge discovery in data mining&lt;/secondary-title&gt;&lt;/titles&gt;&lt;pages&gt;324-333&lt;/pages&gt;&lt;dates&gt;&lt;year&gt;2005&lt;/year&gt;&lt;/dates&gt;&lt;pub-location&gt;Chicago, Illinois, USA&lt;/pub-location&gt;&lt;publisher&gt;ACM&lt;/publisher&gt;&lt;urls&gt;&lt;/urls&gt;&lt;custom1&gt;1081908&lt;/custom1&gt;&lt;electronic-resource-num&gt;10.1145/1081870.1081908&lt;/electronic-resource-num&gt;&lt;/record&gt;&lt;/Cite&gt;&lt;/EndNote</w:instrText>
      </w:r>
      <w:r w:rsidR="00F44DEE">
        <w:rPr>
          <w:rtl/>
        </w:rPr>
        <w:instrText>&gt;</w:instrText>
      </w:r>
      <w:r w:rsidR="00F44DEE">
        <w:rPr>
          <w:rtl/>
        </w:rPr>
        <w:fldChar w:fldCharType="separate"/>
      </w:r>
      <w:r w:rsidR="00F44DEE">
        <w:rPr>
          <w:noProof/>
          <w:rtl/>
        </w:rPr>
        <w:t>[</w:t>
      </w:r>
      <w:hyperlink w:anchor="_ENREF_31" w:tooltip="Yan, 2005 #88" w:history="1">
        <w:r w:rsidR="007F44B0">
          <w:rPr>
            <w:noProof/>
            <w:rtl/>
          </w:rPr>
          <w:t>31</w:t>
        </w:r>
      </w:hyperlink>
      <w:r w:rsidR="00F44DEE">
        <w:rPr>
          <w:noProof/>
          <w:rtl/>
        </w:rPr>
        <w:t>]</w:t>
      </w:r>
      <w:r w:rsidR="00F44DEE">
        <w:rPr>
          <w:rtl/>
        </w:rPr>
        <w:fldChar w:fldCharType="end"/>
      </w:r>
      <w:r w:rsidRPr="00056FFE">
        <w:rPr>
          <w:rFonts w:hint="cs"/>
          <w:rtl/>
        </w:rPr>
        <w:t xml:space="preserve">، بیوانفوماتیک و غیره. گرایش استخراج گراف درختی فرعی پرتکرار این است که ارزیابی هم ریختی زیر گراف تبدیل به ارزیابی هم ریختی گراف درختی فرعی است، که در زمان </w:t>
      </w:r>
      <m:oMath>
        <m:r>
          <w:rPr>
            <w:rFonts w:ascii="Cambria Math" w:hAnsi="Cambria Math"/>
          </w:rPr>
          <m:t>O(</m:t>
        </m:r>
        <m:f>
          <m:fPr>
            <m:ctrlPr>
              <w:rPr>
                <w:rFonts w:ascii="Cambria Math" w:hAnsi="Cambria Math"/>
                <w:i/>
              </w:rPr>
            </m:ctrlPr>
          </m:fPr>
          <m:num>
            <m:sSup>
              <m:sSupPr>
                <m:ctrlPr>
                  <w:rPr>
                    <w:rFonts w:ascii="Cambria Math" w:hAnsi="Cambria Math"/>
                    <w:i/>
                  </w:rPr>
                </m:ctrlPr>
              </m:sSupPr>
              <m:e>
                <m:r>
                  <w:rPr>
                    <w:rFonts w:ascii="Cambria Math" w:hAnsi="Cambria Math"/>
                  </w:rPr>
                  <m:t>K</m:t>
                </m:r>
              </m:e>
              <m:sup>
                <m:f>
                  <m:fPr>
                    <m:ctrlPr>
                      <w:rPr>
                        <w:rFonts w:ascii="Cambria Math" w:hAnsi="Cambria Math"/>
                        <w:i/>
                      </w:rPr>
                    </m:ctrlPr>
                  </m:fPr>
                  <m:num>
                    <m:r>
                      <w:rPr>
                        <w:rFonts w:ascii="Cambria Math" w:hAnsi="Cambria Math"/>
                      </w:rPr>
                      <m:t>1</m:t>
                    </m:r>
                  </m:num>
                  <m:den>
                    <m:r>
                      <w:rPr>
                        <w:rFonts w:ascii="Cambria Math" w:hAnsi="Cambria Math"/>
                      </w:rPr>
                      <m:t>5</m:t>
                    </m:r>
                  </m:den>
                </m:f>
              </m:sup>
            </m:sSup>
          </m:num>
          <m:den>
            <m:r>
              <w:rPr>
                <w:rFonts w:ascii="Cambria Math" w:hAnsi="Cambria Math"/>
              </w:rPr>
              <m:t>10gk</m:t>
            </m:r>
          </m:den>
        </m:f>
        <m:r>
          <w:rPr>
            <w:rFonts w:ascii="Cambria Math" w:hAnsi="Cambria Math"/>
          </w:rPr>
          <m:t>n)</m:t>
        </m:r>
      </m:oMath>
      <w:r w:rsidRPr="00056FFE">
        <w:rPr>
          <w:rFonts w:hint="cs"/>
          <w:rtl/>
        </w:rPr>
        <w:t xml:space="preserve"> قابل حل باشد. علاوه بر این، ساختار گراف های درختی ممکن است به طور مؤثری برای ساده کردن فرآیند استخراج به خدمت گرفته شود.</w:t>
      </w:r>
    </w:p>
    <w:p w:rsidR="001943CA" w:rsidRPr="00056FFE" w:rsidRDefault="001943CA" w:rsidP="005B16DD">
      <w:pPr>
        <w:tabs>
          <w:tab w:val="right" w:pos="540"/>
        </w:tabs>
        <w:rPr>
          <w:rtl/>
        </w:rPr>
      </w:pPr>
      <w:r w:rsidRPr="00056FFE">
        <w:rPr>
          <w:rFonts w:hint="cs"/>
          <w:rtl/>
        </w:rPr>
        <w:t xml:space="preserve">الگوریتم های </w:t>
      </w:r>
      <w:r w:rsidRPr="00056FFE">
        <w:t>FTM</w:t>
      </w:r>
      <w:r w:rsidRPr="00056FFE">
        <w:rPr>
          <w:rFonts w:hint="cs"/>
          <w:rtl/>
        </w:rPr>
        <w:t xml:space="preserve"> که در این بخش مورد بررسی قرار گرفته اند بر اساس ماهیت گراف های درختی مورد حذف الگوریتم </w:t>
      </w:r>
      <w:r w:rsidRPr="00056FFE">
        <w:t>FTM</w:t>
      </w:r>
      <w:r w:rsidRPr="00056FFE">
        <w:rPr>
          <w:rFonts w:hint="cs"/>
          <w:rtl/>
        </w:rPr>
        <w:t xml:space="preserve">، در </w:t>
      </w:r>
      <w:r w:rsidR="005B16DD">
        <w:rPr>
          <w:rtl/>
        </w:rPr>
        <w:fldChar w:fldCharType="begin"/>
      </w:r>
      <w:r w:rsidR="005B16DD">
        <w:rPr>
          <w:rtl/>
        </w:rPr>
        <w:instrText xml:space="preserve"> </w:instrText>
      </w:r>
      <w:r w:rsidR="005B16DD">
        <w:rPr>
          <w:rFonts w:hint="cs"/>
        </w:rPr>
        <w:instrText>REF</w:instrText>
      </w:r>
      <w:r w:rsidR="005B16DD">
        <w:rPr>
          <w:rFonts w:hint="cs"/>
          <w:rtl/>
        </w:rPr>
        <w:instrText xml:space="preserve"> _</w:instrText>
      </w:r>
      <w:r w:rsidR="005B16DD">
        <w:rPr>
          <w:rFonts w:hint="cs"/>
        </w:rPr>
        <w:instrText>Ref409199364 \h</w:instrText>
      </w:r>
      <w:r w:rsidR="005B16DD">
        <w:rPr>
          <w:rtl/>
        </w:rPr>
        <w:instrText xml:space="preserve"> </w:instrText>
      </w:r>
      <w:r w:rsidR="005B16DD">
        <w:rPr>
          <w:rtl/>
        </w:rPr>
      </w:r>
      <w:r w:rsidR="005B16DD">
        <w:rPr>
          <w:rtl/>
        </w:rPr>
        <w:fldChar w:fldCharType="separate"/>
      </w:r>
      <w:r w:rsidR="00607008">
        <w:rPr>
          <w:rFonts w:hint="cs"/>
          <w:rtl/>
        </w:rPr>
        <w:t>جدول</w:t>
      </w:r>
      <w:r w:rsidR="00607008">
        <w:rPr>
          <w:rtl/>
        </w:rPr>
        <w:t xml:space="preserve"> </w:t>
      </w:r>
      <w:r w:rsidR="00607008">
        <w:rPr>
          <w:noProof/>
          <w:rtl/>
        </w:rPr>
        <w:t>3</w:t>
      </w:r>
      <w:r w:rsidR="005B16DD">
        <w:rPr>
          <w:rtl/>
        </w:rPr>
        <w:fldChar w:fldCharType="end"/>
      </w:r>
      <w:r w:rsidR="005B16DD">
        <w:rPr>
          <w:rFonts w:hint="cs"/>
          <w:rtl/>
        </w:rPr>
        <w:t xml:space="preserve"> </w:t>
      </w:r>
      <w:r w:rsidRPr="00056FFE">
        <w:rPr>
          <w:rFonts w:hint="cs"/>
          <w:rtl/>
        </w:rPr>
        <w:t>به این صورت طبقه بندی شده اند: (</w:t>
      </w:r>
      <w:r w:rsidRPr="00056FFE">
        <w:t>i</w:t>
      </w:r>
      <w:r w:rsidRPr="00056FFE">
        <w:rPr>
          <w:rFonts w:hint="cs"/>
          <w:rtl/>
        </w:rPr>
        <w:t>) گراف های درختی نامنظم، (</w:t>
      </w:r>
      <w:r w:rsidRPr="00056FFE">
        <w:t>ii</w:t>
      </w:r>
      <w:r w:rsidRPr="00056FFE">
        <w:rPr>
          <w:rFonts w:hint="cs"/>
          <w:rtl/>
        </w:rPr>
        <w:t>) گراف های درختی منظم، (</w:t>
      </w:r>
      <w:r w:rsidRPr="00056FFE">
        <w:t>iii</w:t>
      </w:r>
      <w:r w:rsidRPr="00056FFE">
        <w:rPr>
          <w:rFonts w:hint="cs"/>
          <w:rtl/>
        </w:rPr>
        <w:t>) گراف های درختی آزاد، یا (</w:t>
      </w:r>
      <w:r w:rsidRPr="00056FFE">
        <w:t>iv</w:t>
      </w:r>
      <w:r w:rsidRPr="00056FFE">
        <w:rPr>
          <w:rFonts w:hint="cs"/>
          <w:rtl/>
        </w:rPr>
        <w:t>) گراف های درختی آمیخته (ترکیبی) (تلفیقی از (</w:t>
      </w:r>
      <w:r w:rsidRPr="00056FFE">
        <w:t>i</w:t>
      </w:r>
      <w:r w:rsidRPr="00056FFE">
        <w:rPr>
          <w:rFonts w:hint="cs"/>
          <w:rtl/>
        </w:rPr>
        <w:t>)، (</w:t>
      </w:r>
      <w:r w:rsidRPr="00056FFE">
        <w:t>ii</w:t>
      </w:r>
      <w:r w:rsidRPr="00056FFE">
        <w:rPr>
          <w:rFonts w:hint="cs"/>
          <w:rtl/>
        </w:rPr>
        <w:t>)، (</w:t>
      </w:r>
      <w:r w:rsidRPr="00056FFE">
        <w:t>iii</w:t>
      </w:r>
      <w:r w:rsidRPr="00056FFE">
        <w:rPr>
          <w:rFonts w:hint="cs"/>
          <w:rtl/>
        </w:rPr>
        <w:t xml:space="preserve">)). هم چنین، الگوریتم ها بر طبق ماهیت گراف های درختی فرعی که تبدیل به خروجی می شوند (زیر گراف های درختی فرعی بیشنیه، گراف های درختی فرعی مسدود، </w:t>
      </w:r>
      <w:r w:rsidRPr="00056FFE">
        <w:rPr>
          <w:rFonts w:hint="cs"/>
          <w:rtl/>
        </w:rPr>
        <w:lastRenderedPageBreak/>
        <w:t xml:space="preserve">گراف های درختی فرعی القاء شده، یا گراف های درختی فرعی تثبیت شده) و ماهیت متریک پشتیبانی به خدمت گرفته شده (شمارش فعالیت ـ محور که با </w:t>
      </w:r>
      <w:r w:rsidRPr="00056FFE">
        <w:t>T</w:t>
      </w:r>
      <w:r w:rsidRPr="00056FFE">
        <w:rPr>
          <w:vertAlign w:val="subscript"/>
        </w:rPr>
        <w:t>c</w:t>
      </w:r>
      <w:r w:rsidRPr="00056FFE">
        <w:rPr>
          <w:rFonts w:hint="cs"/>
          <w:rtl/>
        </w:rPr>
        <w:t xml:space="preserve"> بیان می شود؛ یا شمارش پیشامد ـ محور که با </w:t>
      </w:r>
      <w:r w:rsidRPr="00056FFE">
        <w:t>O</w:t>
      </w:r>
      <w:r w:rsidRPr="00056FFE">
        <w:rPr>
          <w:vertAlign w:val="subscript"/>
        </w:rPr>
        <w:t>c</w:t>
      </w:r>
      <w:r w:rsidRPr="00056FFE">
        <w:rPr>
          <w:rFonts w:hint="cs"/>
          <w:rtl/>
        </w:rPr>
        <w:t xml:space="preserve"> بیان می شود) نیز طبقه بندی می شوند.</w:t>
      </w:r>
    </w:p>
    <w:p w:rsidR="005B16DD" w:rsidRDefault="005B16DD" w:rsidP="005B16DD">
      <w:pPr>
        <w:pStyle w:val="a9"/>
      </w:pPr>
      <w:bookmarkStart w:id="370" w:name="_Toc409470113"/>
      <w:bookmarkStart w:id="371" w:name="_Ref409199364"/>
      <w:bookmarkStart w:id="372" w:name="_Toc409470206"/>
      <w:r>
        <w:rPr>
          <w:rFonts w:hint="cs"/>
          <w:rtl/>
        </w:rPr>
        <w:t>جدول</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607008">
        <w:rPr>
          <w:noProof/>
          <w:rtl/>
        </w:rPr>
        <w:t>3</w:t>
      </w:r>
      <w:bookmarkEnd w:id="370"/>
      <w:r>
        <w:rPr>
          <w:rtl/>
        </w:rPr>
        <w:fldChar w:fldCharType="end"/>
      </w:r>
      <w:bookmarkEnd w:id="371"/>
      <w:r w:rsidR="003F231C">
        <w:rPr>
          <w:rFonts w:hint="cs"/>
          <w:rtl/>
        </w:rPr>
        <w:t xml:space="preserve">: مقایسه </w:t>
      </w:r>
      <w:r w:rsidR="003F231C" w:rsidRPr="00056FFE">
        <w:rPr>
          <w:rFonts w:hint="cs"/>
          <w:rtl/>
        </w:rPr>
        <w:t xml:space="preserve">الگوریتم های </w:t>
      </w:r>
      <w:r w:rsidR="003F231C" w:rsidRPr="00056FFE">
        <w:t>FTM</w:t>
      </w:r>
      <w:bookmarkEnd w:id="372"/>
    </w:p>
    <w:p w:rsidR="001943CA" w:rsidRPr="00056FFE" w:rsidRDefault="001943CA" w:rsidP="00FC4973">
      <w:pPr>
        <w:tabs>
          <w:tab w:val="right" w:pos="540"/>
        </w:tabs>
        <w:jc w:val="center"/>
        <w:rPr>
          <w:rtl/>
        </w:rPr>
      </w:pPr>
      <w:r w:rsidRPr="00056FFE">
        <w:rPr>
          <w:noProof/>
        </w:rPr>
        <w:drawing>
          <wp:inline distT="0" distB="0" distL="0" distR="0" wp14:anchorId="74D93D16" wp14:editId="4D097C2A">
            <wp:extent cx="5314950" cy="4619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14950" cy="4619625"/>
                    </a:xfrm>
                    <a:prstGeom prst="rect">
                      <a:avLst/>
                    </a:prstGeom>
                    <a:noFill/>
                    <a:ln>
                      <a:noFill/>
                    </a:ln>
                  </pic:spPr>
                </pic:pic>
              </a:graphicData>
            </a:graphic>
          </wp:inline>
        </w:drawing>
      </w:r>
    </w:p>
    <w:p w:rsidR="001943CA" w:rsidRPr="00056FFE" w:rsidRDefault="001943CA" w:rsidP="00954B06">
      <w:pPr>
        <w:pStyle w:val="Heading3"/>
        <w:numPr>
          <w:ilvl w:val="2"/>
          <w:numId w:val="29"/>
        </w:numPr>
        <w:ind w:left="0" w:firstLine="0"/>
        <w:rPr>
          <w:rtl/>
        </w:rPr>
      </w:pPr>
      <w:bookmarkStart w:id="373" w:name="_Toc408588802"/>
      <w:bookmarkStart w:id="374" w:name="_Toc408588878"/>
      <w:bookmarkStart w:id="375" w:name="_Toc408608949"/>
      <w:bookmarkStart w:id="376" w:name="_Toc409469352"/>
      <w:bookmarkStart w:id="377" w:name="_Toc409469658"/>
      <w:r w:rsidRPr="00056FFE">
        <w:rPr>
          <w:rFonts w:hint="cs"/>
          <w:rtl/>
        </w:rPr>
        <w:t>استخراج گراف درختی فرعی نامنظم</w:t>
      </w:r>
      <w:bookmarkEnd w:id="373"/>
      <w:bookmarkEnd w:id="374"/>
      <w:bookmarkEnd w:id="375"/>
      <w:bookmarkEnd w:id="376"/>
      <w:bookmarkEnd w:id="377"/>
      <w:r w:rsidRPr="00056FFE">
        <w:rPr>
          <w:rFonts w:hint="cs"/>
          <w:rtl/>
        </w:rPr>
        <w:t xml:space="preserve"> </w:t>
      </w:r>
    </w:p>
    <w:p w:rsidR="001943CA" w:rsidRPr="00056FFE" w:rsidRDefault="001943CA" w:rsidP="005B16DD">
      <w:pPr>
        <w:tabs>
          <w:tab w:val="right" w:pos="540"/>
        </w:tabs>
        <w:rPr>
          <w:rtl/>
        </w:rPr>
      </w:pPr>
      <w:r w:rsidRPr="00056FFE">
        <w:rPr>
          <w:rFonts w:hint="cs"/>
          <w:rtl/>
        </w:rPr>
        <w:t xml:space="preserve">گراف های درختی فرعی نامنظم برچسب دار اغلب برای مدل سازی (طراحی) داده های ساختاری به کار گرفته می شوند، دو حوزه کاربردی رایج عبارتند از تحلیل ترکیب های شیمیایی و ساختار هایپر ـ لینک وب. </w:t>
      </w:r>
    </w:p>
    <w:p w:rsidR="001943CA" w:rsidRPr="00056FFE" w:rsidRDefault="001943CA" w:rsidP="007F44B0">
      <w:pPr>
        <w:tabs>
          <w:tab w:val="right" w:pos="540"/>
        </w:tabs>
        <w:rPr>
          <w:rtl/>
        </w:rPr>
      </w:pPr>
      <w:r w:rsidRPr="00056FFE">
        <w:rPr>
          <w:rFonts w:hint="cs"/>
          <w:rtl/>
        </w:rPr>
        <w:t xml:space="preserve">گراف درختی فرعی نامنظم </w:t>
      </w:r>
      <w:r w:rsidRPr="00056FFE">
        <w:t>FTM</w:t>
      </w:r>
      <w:r w:rsidRPr="00056FFE">
        <w:rPr>
          <w:rFonts w:hint="cs"/>
          <w:rtl/>
        </w:rPr>
        <w:t xml:space="preserve"> قصد دارد برای بازنمایی گراف های درختی از </w:t>
      </w:r>
      <w:r w:rsidRPr="00056FFE">
        <w:t>DLS-LS</w:t>
      </w:r>
      <w:r w:rsidRPr="00056FFE">
        <w:rPr>
          <w:rFonts w:hint="cs"/>
          <w:rtl/>
        </w:rPr>
        <w:t xml:space="preserve">، </w:t>
      </w:r>
      <w:r w:rsidRPr="00056FFE">
        <w:t>DLS</w:t>
      </w:r>
      <w:r w:rsidRPr="00056FFE">
        <w:rPr>
          <w:rFonts w:hint="cs"/>
          <w:rtl/>
        </w:rPr>
        <w:t xml:space="preserve"> یا </w:t>
      </w:r>
      <w:r w:rsidRPr="00056FFE">
        <w:t>BFCS</w:t>
      </w:r>
      <w:r w:rsidRPr="00056FFE">
        <w:rPr>
          <w:rFonts w:hint="cs"/>
          <w:rtl/>
        </w:rPr>
        <w:t xml:space="preserve"> استفاده کند. یک نمونه از الگوریتم های </w:t>
      </w:r>
      <w:r w:rsidRPr="00056FFE">
        <w:t>DLS-DS</w:t>
      </w:r>
      <w:r w:rsidRPr="00056FFE">
        <w:rPr>
          <w:rFonts w:hint="cs"/>
          <w:rtl/>
        </w:rPr>
        <w:t xml:space="preserve"> ـ محور که اغلب اوقات به آن استناد می شود الگوریتم </w:t>
      </w:r>
      <m:oMath>
        <m:r>
          <w:rPr>
            <w:rFonts w:ascii="Cambria Math" w:hAnsi="Cambria Math"/>
          </w:rPr>
          <m:t>SLE∪TH</m:t>
        </m:r>
      </m:oMath>
      <w:r w:rsidRPr="00056FFE">
        <w:rPr>
          <w:rFonts w:hint="cs"/>
          <w:rtl/>
        </w:rPr>
        <w:t xml:space="preserve"> است</w:t>
      </w:r>
      <w:r w:rsidR="005B16DD">
        <w:rPr>
          <w:rFonts w:hint="cs"/>
          <w:rtl/>
        </w:rPr>
        <w:t xml:space="preserve"> </w:t>
      </w:r>
      <w:r w:rsidR="005B16DD">
        <w:rPr>
          <w:rtl/>
        </w:rPr>
        <w:fldChar w:fldCharType="begin"/>
      </w:r>
      <w:r w:rsidR="005B16DD">
        <w:rPr>
          <w:rtl/>
        </w:rPr>
        <w:instrText xml:space="preserve"> </w:instrText>
      </w:r>
      <w:r w:rsidR="005B16DD">
        <w:instrText>ADDIN EN.CITE &lt;EndNote&gt;&lt;Cite&gt;&lt;Author&gt;Zaki&lt;/Author&gt;&lt;Year&gt;2004&lt;/Year&gt;&lt;RecNum&gt;181&lt;/RecNum&gt;&lt;DisplayText&gt;[120]&lt;/DisplayText&gt;&lt;record&gt;&lt;rec-number&gt;181&lt;/rec-number&gt;&lt;foreign-keys&gt;&lt;key app="EN" db-id="5vaes0fpbfpepxedwv65twzav09zxxw9p5xs" timestamp="1421418713"&gt;181</w:instrText>
      </w:r>
      <w:r w:rsidR="005B16DD">
        <w:rPr>
          <w:rtl/>
        </w:rPr>
        <w:instrText>&lt;/</w:instrText>
      </w:r>
      <w:r w:rsidR="005B16DD">
        <w:instrText>key&gt;&lt;/foreign-keys&gt;&lt;ref-type name="Journal Article"&gt;17&lt;/ref-type&gt;&lt;contributors&gt;&lt;authors&gt;&lt;author&gt;Mohammed J. Zaki&lt;/author&gt;&lt;/authors&gt;&lt;/contributors&gt;&lt;titles&gt;&lt;title&gt;Efficiently Mining Frequent Embedded Unordered Trees&lt;/title&gt;&lt;secondary-title&gt;Fundam. Inf.&lt;/secondary-title&gt;&lt;/titles&gt;&lt;periodical&gt;&lt;full-title&gt;Fundam. Inf.&lt;/full-title&gt;&lt;/periodical&gt;&lt;pages&gt;33-52&lt;/pages&gt;&lt;volume&gt;66&lt;/volume&gt;&lt;number&gt;1-2&lt;/number&gt;&lt;dates&gt;&lt;year&gt;2004&lt;/year&gt;&lt;/dates&gt;&lt;isbn&gt;0169-2968&lt;/isbn&gt;&lt;urls&gt;&lt;/urls&gt;&lt;custom1&gt;1227177&lt;/custom1&gt;&lt;/record&gt;&lt;/Cite</w:instrText>
      </w:r>
      <w:r w:rsidR="005B16DD">
        <w:rPr>
          <w:rtl/>
        </w:rPr>
        <w:instrText>&gt;&lt;/</w:instrText>
      </w:r>
      <w:r w:rsidR="005B16DD">
        <w:instrText>EndNote</w:instrText>
      </w:r>
      <w:r w:rsidR="005B16DD">
        <w:rPr>
          <w:rtl/>
        </w:rPr>
        <w:instrText>&gt;</w:instrText>
      </w:r>
      <w:r w:rsidR="005B16DD">
        <w:rPr>
          <w:rtl/>
        </w:rPr>
        <w:fldChar w:fldCharType="separate"/>
      </w:r>
      <w:r w:rsidR="005B16DD">
        <w:rPr>
          <w:noProof/>
          <w:rtl/>
        </w:rPr>
        <w:t>[</w:t>
      </w:r>
      <w:hyperlink w:anchor="_ENREF_120" w:tooltip="Zaki, 2004 #181" w:history="1">
        <w:r w:rsidR="007F44B0">
          <w:rPr>
            <w:noProof/>
            <w:rtl/>
          </w:rPr>
          <w:t>120</w:t>
        </w:r>
      </w:hyperlink>
      <w:r w:rsidR="005B16DD">
        <w:rPr>
          <w:noProof/>
          <w:rtl/>
        </w:rPr>
        <w:t>]</w:t>
      </w:r>
      <w:r w:rsidR="005B16DD">
        <w:rPr>
          <w:rtl/>
        </w:rPr>
        <w:fldChar w:fldCharType="end"/>
      </w:r>
      <w:r w:rsidRPr="00056FFE">
        <w:rPr>
          <w:rFonts w:hint="cs"/>
          <w:rtl/>
        </w:rPr>
        <w:t xml:space="preserve">. الگوریتم  </w:t>
      </w:r>
      <m:oMath>
        <m:r>
          <w:rPr>
            <w:rFonts w:ascii="Cambria Math" w:hAnsi="Cambria Math"/>
          </w:rPr>
          <m:t>SLE∪TH</m:t>
        </m:r>
      </m:oMath>
      <w:r w:rsidRPr="00056FFE">
        <w:rPr>
          <w:rFonts w:hint="cs"/>
          <w:rtl/>
        </w:rPr>
        <w:t xml:space="preserve"> بر اساس کارهای قبلی که </w:t>
      </w:r>
      <w:r w:rsidRPr="00056FFE">
        <w:t>FTM</w:t>
      </w:r>
      <w:r w:rsidRPr="00056FFE">
        <w:rPr>
          <w:rFonts w:hint="cs"/>
          <w:rtl/>
        </w:rPr>
        <w:t xml:space="preserve"> انواع دیگری از گراف های درختی را هدف گرفته بودند، طراحی شد. این الگوریتم برای محاسبه پشتیبانی از دامنه ـ فهرست ها استفاده می کند. دو مکانیسم تعمیم</w:t>
      </w:r>
      <w:r w:rsidR="005B16DD">
        <w:rPr>
          <w:rFonts w:hint="cs"/>
          <w:rtl/>
        </w:rPr>
        <w:t xml:space="preserve"> برای ایجاد داوطلب در نظر گرفته شد:</w:t>
      </w:r>
      <w:r w:rsidRPr="00056FFE">
        <w:rPr>
          <w:rFonts w:hint="cs"/>
          <w:rtl/>
        </w:rPr>
        <w:t xml:space="preserve"> (</w:t>
      </w:r>
      <w:r w:rsidRPr="00056FFE">
        <w:t>i</w:t>
      </w:r>
      <w:r w:rsidRPr="00056FFE">
        <w:rPr>
          <w:rFonts w:hint="cs"/>
          <w:rtl/>
        </w:rPr>
        <w:t>) تعمیم طبقه ـ محور و (</w:t>
      </w:r>
      <w:r w:rsidRPr="00056FFE">
        <w:t>ii</w:t>
      </w:r>
      <w:r w:rsidRPr="00056FFE">
        <w:rPr>
          <w:rFonts w:hint="cs"/>
          <w:rtl/>
        </w:rPr>
        <w:t xml:space="preserve">) تعمیم مجاز. با استفاده از تعمیم طبقه ـ محور، لزوماً تمام داوطلب های ایجاد شده با این مکانیسم به فرم مجاز مطلوب </w:t>
      </w:r>
      <w:r w:rsidRPr="00056FFE">
        <w:rPr>
          <w:rFonts w:hint="cs"/>
          <w:rtl/>
        </w:rPr>
        <w:lastRenderedPageBreak/>
        <w:t xml:space="preserve">وفادار نمی مانند، در نتیجه لازم است هر یک از داوطلب ها مورد بررسی قرار بگیرند برای اطمینان از اینکه در فرم مجاز هستند. در عوض، تعمیم مجاز را می توان فقط برای گراف های درختی فرعی پرتکرار مجازی که دارای یک کران پرتکرار معلوم هستند اعمال کرد، هر چند که منجر به پیدایش تعداد زیادی داوطلب های تصادفی اما مجاز می شود. به طوری که </w:t>
      </w:r>
      <w:r w:rsidR="005B16DD">
        <w:rPr>
          <w:rFonts w:hint="cs"/>
          <w:rtl/>
        </w:rPr>
        <w:t>مشاهده شده</w:t>
      </w:r>
      <w:r w:rsidRPr="00056FFE">
        <w:rPr>
          <w:rFonts w:hint="cs"/>
          <w:rtl/>
        </w:rPr>
        <w:t>، میان استفاده از دو مکانیسم تعادل</w:t>
      </w:r>
      <w:r w:rsidR="005B16DD">
        <w:rPr>
          <w:rFonts w:hint="cs"/>
          <w:rtl/>
        </w:rPr>
        <w:t xml:space="preserve"> و موازنه وجود دارد. آزمایش های</w:t>
      </w:r>
      <w:r w:rsidRPr="00056FFE">
        <w:rPr>
          <w:rFonts w:hint="cs"/>
          <w:rtl/>
        </w:rPr>
        <w:t xml:space="preserve"> انجام شده نشان داده است که استفاده از تعمیم طبقه ـ محور کارآمدتر از تعمیم مجاز است.</w:t>
      </w:r>
    </w:p>
    <w:p w:rsidR="001943CA" w:rsidRPr="00056FFE" w:rsidRDefault="001943CA" w:rsidP="00F96E30">
      <w:pPr>
        <w:tabs>
          <w:tab w:val="right" w:pos="540"/>
        </w:tabs>
        <w:rPr>
          <w:rtl/>
        </w:rPr>
      </w:pPr>
      <w:r w:rsidRPr="00056FFE">
        <w:rPr>
          <w:rFonts w:hint="cs"/>
          <w:rtl/>
        </w:rPr>
        <w:t xml:space="preserve">نمونه ای ثابت از الگوریتم های </w:t>
      </w:r>
      <w:r w:rsidRPr="00056FFE">
        <w:t>FTM</w:t>
      </w:r>
      <w:r w:rsidRPr="00056FFE">
        <w:rPr>
          <w:rFonts w:hint="cs"/>
          <w:rtl/>
        </w:rPr>
        <w:t xml:space="preserve"> گراف های درختی فرعی نامنظم که از بازنمایی </w:t>
      </w:r>
      <w:r w:rsidRPr="00056FFE">
        <w:t>DLS</w:t>
      </w:r>
      <w:r w:rsidRPr="00056FFE">
        <w:rPr>
          <w:rFonts w:hint="cs"/>
          <w:rtl/>
        </w:rPr>
        <w:t xml:space="preserve"> استفاده می کند الگوریتم </w:t>
      </w:r>
      <w:r w:rsidRPr="00056FFE">
        <w:t>uFreq T</w:t>
      </w:r>
      <w:r w:rsidRPr="00056FFE">
        <w:rPr>
          <w:rFonts w:hint="cs"/>
          <w:rtl/>
        </w:rPr>
        <w:t xml:space="preserve"> است. د</w:t>
      </w:r>
      <w:r w:rsidR="00F96E30">
        <w:rPr>
          <w:rFonts w:hint="cs"/>
          <w:rtl/>
        </w:rPr>
        <w:t xml:space="preserve">ر مرحله ایجاد داوطلب، الگوریتم </w:t>
      </w:r>
      <w:r w:rsidRPr="00056FFE">
        <w:t>uFreq T</w:t>
      </w:r>
      <w:r w:rsidRPr="00056FFE">
        <w:rPr>
          <w:rFonts w:hint="cs"/>
          <w:rtl/>
        </w:rPr>
        <w:t xml:space="preserve">  از تکنیک تعمیم دست راستی ترین مسیر برای ایجاد داوطلب ها استفاده می کند. در مرحله محاسبه پشتیبان، الگوریتم تناظر گراف درختی که برای تعیین فراوانی الگوی جاری استفاده می شود به یک الگوریتم تناظر بیشنیه دو جزئی با کارآیی محاسباتی بیشتر تبدیل می شود. به منظور تسهیل این فرآیند محاسبه پشتیبان، الگوریتم  </w:t>
      </w:r>
      <w:r w:rsidRPr="00056FFE">
        <w:t>uFreq T</w:t>
      </w:r>
      <w:r w:rsidRPr="00056FFE">
        <w:rPr>
          <w:rFonts w:hint="cs"/>
          <w:rtl/>
        </w:rPr>
        <w:t xml:space="preserve">  ساختار داده ها را حفظ می کند تا تمام تناظرهای بالقوه برای رأس های موجود در دست راستی ترین مسیر و نشانگرها به تناظرهای والدین ذخیره شوند.</w:t>
      </w:r>
    </w:p>
    <w:p w:rsidR="001943CA" w:rsidRPr="00056FFE" w:rsidRDefault="001943CA" w:rsidP="00825D68">
      <w:pPr>
        <w:tabs>
          <w:tab w:val="right" w:pos="540"/>
        </w:tabs>
        <w:rPr>
          <w:rtl/>
        </w:rPr>
      </w:pPr>
      <w:r w:rsidRPr="00056FFE">
        <w:rPr>
          <w:rFonts w:hint="cs"/>
          <w:rtl/>
        </w:rPr>
        <w:t xml:space="preserve">الگوریتم </w:t>
      </w:r>
      <w:r w:rsidRPr="00056FFE">
        <w:t>Rooted Tree Miner</w:t>
      </w:r>
      <w:r w:rsidRPr="00056FFE">
        <w:rPr>
          <w:rFonts w:hint="cs"/>
          <w:rtl/>
        </w:rPr>
        <w:t xml:space="preserve"> بر اساس کد گذاری </w:t>
      </w:r>
      <w:r w:rsidRPr="00056FFE">
        <w:t>BFCS</w:t>
      </w:r>
      <w:r w:rsidRPr="00056FFE">
        <w:rPr>
          <w:rFonts w:hint="cs"/>
          <w:rtl/>
        </w:rPr>
        <w:t xml:space="preserve"> طراحی شده است. این الگوریتم بر خلاف</w:t>
      </w:r>
      <m:oMath>
        <m:r>
          <w:rPr>
            <w:rFonts w:ascii="Cambria Math" w:hAnsi="Cambria Math"/>
          </w:rPr>
          <m:t>SLE∪TH</m:t>
        </m:r>
      </m:oMath>
      <w:r w:rsidRPr="00056FFE">
        <w:rPr>
          <w:rFonts w:hint="cs"/>
          <w:rtl/>
        </w:rPr>
        <w:t xml:space="preserve">ا </w:t>
      </w:r>
      <w:r w:rsidRPr="00056FFE">
        <w:t>uFreq T</w:t>
      </w:r>
      <w:r w:rsidRPr="00056FFE">
        <w:rPr>
          <w:rFonts w:hint="cs"/>
          <w:rtl/>
        </w:rPr>
        <w:t xml:space="preserve"> فقط بر یافتن گراف های درختی فرعی القاء شده پرتکرار تمرکز می کند. از این رو، در مرحله ایجاد داوطلب، می توان دامنه ای از رأس های قابل قبول و مجاز در یک وضعیت مشخص را محاسبه کرد. در مرحله محاسبه پشتیبان، ابتدا یک فهرست پیشامد برای هر یک از گراف های درختی فرعی مشخص </w:t>
      </w:r>
      <w:r w:rsidRPr="00056FFE">
        <w:t>t</w:t>
      </w:r>
      <w:r w:rsidRPr="00056FFE">
        <w:rPr>
          <w:rFonts w:hint="cs"/>
          <w:rtl/>
        </w:rPr>
        <w:t xml:space="preserve"> ساخته می شود. این فهرست شناسه های هر یک از فعالیت های گراف در پایگاه داده های گراف های درختی که شامل </w:t>
      </w:r>
      <w:r w:rsidRPr="00056FFE">
        <w:t>t</w:t>
      </w:r>
      <w:r w:rsidRPr="00056FFE">
        <w:rPr>
          <w:rFonts w:hint="cs"/>
          <w:rtl/>
        </w:rPr>
        <w:t xml:space="preserve"> باشند ثبت می کند و تناظر بین شاخص های رأس در </w:t>
      </w:r>
      <w:r w:rsidRPr="00056FFE">
        <w:t>t</w:t>
      </w:r>
      <w:r w:rsidRPr="00056FFE">
        <w:rPr>
          <w:rFonts w:hint="cs"/>
          <w:rtl/>
        </w:rPr>
        <w:t xml:space="preserve"> و موارد موجود در فعالیت گراف را نیز ثبت می کند. با استفاده از این فهرست پیشامد، پشتیبان </w:t>
      </w:r>
      <w:r w:rsidRPr="00056FFE">
        <w:t>t</w:t>
      </w:r>
      <w:r w:rsidRPr="00056FFE">
        <w:rPr>
          <w:rFonts w:hint="cs"/>
          <w:rtl/>
        </w:rPr>
        <w:t xml:space="preserve"> برابر با تعداد جزء هایی است که دارای شناسه های (</w:t>
      </w:r>
      <w:r w:rsidRPr="00056FFE">
        <w:t>ID</w:t>
      </w:r>
      <w:r w:rsidRPr="00056FFE">
        <w:rPr>
          <w:vertAlign w:val="subscript"/>
        </w:rPr>
        <w:t>s</w:t>
      </w:r>
      <w:r w:rsidRPr="00056FFE">
        <w:rPr>
          <w:rFonts w:hint="cs"/>
          <w:rtl/>
        </w:rPr>
        <w:t>) متمایز هستند.</w:t>
      </w:r>
    </w:p>
    <w:p w:rsidR="001943CA" w:rsidRPr="00056FFE" w:rsidRDefault="001943CA" w:rsidP="007F44B0">
      <w:pPr>
        <w:tabs>
          <w:tab w:val="right" w:pos="540"/>
        </w:tabs>
        <w:rPr>
          <w:rtl/>
        </w:rPr>
      </w:pPr>
      <w:r w:rsidRPr="00056FFE">
        <w:rPr>
          <w:rFonts w:hint="cs"/>
          <w:rtl/>
        </w:rPr>
        <w:t xml:space="preserve">تمام موارد فوق الذکر از تکنیک های تناظر دقیق استفاده می کنند. نمونه ای از یک </w:t>
      </w:r>
      <w:r w:rsidRPr="00056FFE">
        <w:t>FTM</w:t>
      </w:r>
      <w:r w:rsidRPr="00056FFE">
        <w:rPr>
          <w:rFonts w:hint="cs"/>
          <w:rtl/>
        </w:rPr>
        <w:t xml:space="preserve"> گراف درختی نامنظم که از تناظر غیر دقیق استفاده می کند الگوریتم </w:t>
      </w:r>
      <w:r w:rsidRPr="00056FFE">
        <w:t>FreeFinder</w:t>
      </w:r>
      <w:r w:rsidRPr="00056FFE">
        <w:rPr>
          <w:rFonts w:hint="cs"/>
          <w:rtl/>
        </w:rPr>
        <w:t xml:space="preserve"> است</w:t>
      </w:r>
      <w:r w:rsidR="00E008EF">
        <w:rPr>
          <w:rFonts w:hint="cs"/>
          <w:rtl/>
        </w:rPr>
        <w:t xml:space="preserve"> </w:t>
      </w:r>
      <w:r w:rsidR="00E008EF">
        <w:rPr>
          <w:rtl/>
        </w:rPr>
        <w:fldChar w:fldCharType="begin"/>
      </w:r>
      <w:r w:rsidR="00E008EF">
        <w:rPr>
          <w:rtl/>
        </w:rPr>
        <w:instrText xml:space="preserve"> </w:instrText>
      </w:r>
      <w:r w:rsidR="00E008EF">
        <w:instrText>ADDIN EN.CITE &lt;EndNote&gt;&lt;Cite&gt;&lt;Author&gt;Termier&lt;/Author&gt;&lt;Year&gt;2002&lt;/Year&gt;&lt;RecNum&gt;189&lt;/RecNum&gt;&lt;DisplayText&gt;[128]&lt;/DisplayText&gt;&lt;record&gt;&lt;rec-number&gt;189&lt;/rec-number&gt;&lt;foreign-keys&gt;&lt;key app="EN" db-id="5vaes0fpbfpepxedwv65twzav09zxxw9p5xs" timestamp="1421426888</w:instrText>
      </w:r>
      <w:r w:rsidR="00E008EF">
        <w:rPr>
          <w:rtl/>
        </w:rPr>
        <w:instrText>"&gt;189&lt;/</w:instrText>
      </w:r>
      <w:r w:rsidR="00E008EF">
        <w:instrText>key&gt;&lt;/foreign-keys&gt;&lt;ref-type name="Conference Proceedings"&gt;10&lt;/ref-type&gt;&lt;contributors&gt;&lt;authors&gt;&lt;author&gt;Termier, A.&lt;/author&gt;&lt;author&gt;Rousset, Marie-Christine&lt;/author&gt;&lt;author&gt;Sebag, M.&lt;/author&gt;&lt;/authors&gt;&lt;/contributors&gt;&lt;titles&gt;&lt;title&gt;TreeFinder: a first</w:instrText>
      </w:r>
      <w:r w:rsidR="00E008EF">
        <w:rPr>
          <w:rtl/>
        </w:rPr>
        <w:instrText xml:space="preserve"> </w:instrText>
      </w:r>
      <w:r w:rsidR="00E008EF">
        <w:instrText>step towards XML data mining&lt;/title&gt;&lt;secondary-title&gt;Data Mining, 2002. ICDM 2003. Proceedings. 2002 IEEE International Conference on&lt;/secondary-title&gt;&lt;alt-title&gt;Data Mining, 2002. ICDM 2003. Proceedings. 2002 IEEE International Conference on&lt;/alt-title</w:instrText>
      </w:r>
      <w:r w:rsidR="00E008EF">
        <w:rPr>
          <w:rtl/>
        </w:rPr>
        <w:instrText>&gt;&lt;/</w:instrText>
      </w:r>
      <w:r w:rsidR="00E008EF">
        <w:instrText>titles&gt;&lt;pages&gt;450-457&lt;/pages&gt;&lt;keywords&gt;&lt;keyword&gt;computational complexity&lt;/keyword&gt;&lt;keyword&gt;data mining&lt;/keyword&gt;&lt;keyword&gt;data models&lt;/keyword&gt;&lt;keyword&gt;hypermedia markup languages&lt;/keyword&gt;&lt;keyword&gt;tree data structures&lt;/keyword&gt;&lt;keyword&gt;TreeFinder algorithm&lt;/keyword&gt;&lt;keyword&gt;XML data mining&lt;/keyword&gt;&lt;keyword&gt;artificial medium size datasets&lt;/keyword&gt;&lt;keyword&gt;completeness&lt;/keyword&gt;&lt;keyword&gt;complexity&lt;/keyword&gt;&lt;keyword&gt;exactor copies&lt;/keyword&gt;&lt;keyword&gt;frequent tree searching&lt;/keyword&gt;&lt;keyword&gt;labelled trees</w:instrText>
      </w:r>
      <w:r w:rsidR="00E008EF">
        <w:rPr>
          <w:rtl/>
        </w:rPr>
        <w:instrText>&lt;/</w:instrText>
      </w:r>
      <w:r w:rsidR="00E008EF">
        <w:instrText>keyword&gt;&lt;keyword&gt;perturbed copies&lt;/keyword&gt;&lt;keyword&gt;tree-structured data&lt;/keyword&gt;&lt;keyword&gt;Concrete&lt;/keyword&gt;&lt;keyword&gt;Corporate acquisitions&lt;/keyword&gt;&lt;keyword&gt;Robustness&lt;/keyword&gt;&lt;keyword&gt;XML&lt;/keyword&gt;&lt;/keywords&gt;&lt;dates&gt;&lt;year&gt;2002&lt;/year&gt;&lt;pub-dates&gt;&lt;date&gt;2</w:instrText>
      </w:r>
      <w:r w:rsidR="00E008EF">
        <w:rPr>
          <w:rtl/>
        </w:rPr>
        <w:instrText>002&lt;/</w:instrText>
      </w:r>
      <w:r w:rsidR="00E008EF">
        <w:instrText>date&gt;&lt;/pub-dates&gt;&lt;/dates&gt;&lt;urls&gt;&lt;/urls&gt;&lt;electronic-resource-num&gt;10.1109/ICDM.2002.1183987&lt;/electronic-resource-num&gt;&lt;/record&gt;&lt;/Cite&gt;&lt;/EndNote</w:instrText>
      </w:r>
      <w:r w:rsidR="00E008EF">
        <w:rPr>
          <w:rtl/>
        </w:rPr>
        <w:instrText>&gt;</w:instrText>
      </w:r>
      <w:r w:rsidR="00E008EF">
        <w:rPr>
          <w:rtl/>
        </w:rPr>
        <w:fldChar w:fldCharType="separate"/>
      </w:r>
      <w:r w:rsidR="00E008EF">
        <w:rPr>
          <w:noProof/>
          <w:rtl/>
        </w:rPr>
        <w:t>[</w:t>
      </w:r>
      <w:hyperlink w:anchor="_ENREF_128" w:tooltip="Termier, 2002 #189" w:history="1">
        <w:r w:rsidR="007F44B0">
          <w:rPr>
            <w:noProof/>
            <w:rtl/>
          </w:rPr>
          <w:t>128</w:t>
        </w:r>
      </w:hyperlink>
      <w:r w:rsidR="00E008EF">
        <w:rPr>
          <w:noProof/>
          <w:rtl/>
        </w:rPr>
        <w:t>]</w:t>
      </w:r>
      <w:r w:rsidR="00E008EF">
        <w:rPr>
          <w:rtl/>
        </w:rPr>
        <w:fldChar w:fldCharType="end"/>
      </w:r>
      <w:r w:rsidR="00825D68">
        <w:rPr>
          <w:rFonts w:hint="cs"/>
          <w:rtl/>
        </w:rPr>
        <w:t>. الگوریتم</w:t>
      </w:r>
      <w:r w:rsidRPr="00056FFE">
        <w:rPr>
          <w:rFonts w:hint="cs"/>
          <w:rtl/>
        </w:rPr>
        <w:t xml:space="preserve"> </w:t>
      </w:r>
      <w:r w:rsidRPr="00056FFE">
        <w:t>FreeFinder</w:t>
      </w:r>
      <w:r w:rsidRPr="00056FFE">
        <w:rPr>
          <w:rFonts w:hint="cs"/>
          <w:rtl/>
        </w:rPr>
        <w:t xml:space="preserve"> یک رویکرد آپریوری ـ محور که از ارتباط شکل قبلی ـ شکل کنونی برای استخراج گراف های درختی فرعی تثبیت شده استفاده می کند، را به خدمت می گیرد. البته الگوریتم هایی که از تناظر دقیق استفاده می کنند تضمینی برای تشخیص مجموعه کاملی از گراف های درختی فرعی تکرار نمی دهند اما بسیار کارآمد هستند.</w:t>
      </w:r>
    </w:p>
    <w:p w:rsidR="001943CA" w:rsidRPr="00056FFE" w:rsidRDefault="001943CA" w:rsidP="007F44B0">
      <w:pPr>
        <w:tabs>
          <w:tab w:val="right" w:pos="540"/>
        </w:tabs>
        <w:rPr>
          <w:rtl/>
        </w:rPr>
      </w:pPr>
      <w:r w:rsidRPr="00056FFE">
        <w:rPr>
          <w:rFonts w:hint="cs"/>
          <w:rtl/>
        </w:rPr>
        <w:t xml:space="preserve">بعضی از الگوریتم های </w:t>
      </w:r>
      <w:r w:rsidRPr="00056FFE">
        <w:t>FTM</w:t>
      </w:r>
      <w:r w:rsidRPr="00056FFE">
        <w:rPr>
          <w:rFonts w:hint="cs"/>
          <w:rtl/>
        </w:rPr>
        <w:t xml:space="preserve"> گراف های درختی نامنظم بر برنامه های کاربردی خاص تمرکز کرده اند و می توانند از ویژگی های این برنامه ها برای افزایش کارآمدی الگوریتم ها بهره بگیرند. به عنوان مثال</w:t>
      </w:r>
      <w:r w:rsidR="00130931">
        <w:rPr>
          <w:rFonts w:hint="cs"/>
          <w:rtl/>
        </w:rPr>
        <w:t xml:space="preserve"> در </w:t>
      </w:r>
      <w:r w:rsidR="00130931">
        <w:rPr>
          <w:rtl/>
        </w:rPr>
        <w:fldChar w:fldCharType="begin"/>
      </w:r>
      <w:r w:rsidR="00130931">
        <w:rPr>
          <w:rtl/>
        </w:rPr>
        <w:instrText xml:space="preserve"> </w:instrText>
      </w:r>
      <w:r w:rsidR="00130931">
        <w:instrText>ADDIN EN.CITE &lt;EndNote&gt;&lt;Cite&gt;&lt;Author&gt;Shasha&lt;/Author&gt;&lt;Year&gt;2004&lt;/Year&gt;&lt;RecNum&gt;190&lt;/RecNum&gt;&lt;DisplayText&gt;[129]&lt;/DisplayText&gt;&lt;record&gt;&lt;rec-number&gt;190&lt;/rec-number&gt;&lt;foreign-keys&gt;&lt;key app="EN" db-id="5vaes0fpbfpepxedwv65twzav09zxxw9p5xs" timestamp="1421427502"&gt;1</w:instrText>
      </w:r>
      <w:r w:rsidR="00130931">
        <w:rPr>
          <w:rtl/>
        </w:rPr>
        <w:instrText>90&lt;/</w:instrText>
      </w:r>
      <w:r w:rsidR="00130931">
        <w:instrText>key&gt;&lt;/foreign-keys&gt;&lt;ref-type name="Conference Proceedings"&gt;10&lt;/ref-type&gt;&lt;contributors&gt;&lt;authors&gt;&lt;author&gt;Shasha, D.&lt;/author&gt;&lt;author&gt;Wang, J. T. L.&lt;/author&gt;&lt;author&gt;Sen, Zhang&lt;/author&gt;&lt;/authors&gt;&lt;/contributors&gt;&lt;titles&gt;&lt;title&gt;Unordered tree mining with applications to phylogeny&lt;/title&gt;&lt;secondary-title&gt;Data Engineering, 2004. Proceedings. 20th International Conference on&lt;/secondary-title&gt;&lt;alt-title&gt;Data Engineering, 2004. Proceedings. 20th International Conference on&lt;/alt-title&gt;&lt;/titles&gt;&lt;pages&gt;708-719&lt;/pages</w:instrText>
      </w:r>
      <w:r w:rsidR="00130931">
        <w:rPr>
          <w:rtl/>
        </w:rPr>
        <w:instrText>&gt;&lt;</w:instrText>
      </w:r>
      <w:r w:rsidR="00130931">
        <w:instrText>keywords&gt;&lt;keyword&gt;data mining&lt;/keyword&gt;&lt;keyword&gt;graph theory&lt;/keyword&gt;&lt;keyword&gt;pattern recognition&lt;/keyword&gt;&lt;keyword&gt;tree data structures&lt;/keyword&gt;&lt;keyword&gt;Web log analysis&lt;/keyword&gt;&lt;keyword&gt;XML processing&lt;/keyword&gt;&lt;keyword&gt;bioinformatics&lt;/keyword&gt;&lt;keyword&gt;co-occurring pattern&lt;/keyword&gt;&lt;keyword&gt;cousin pair&lt;/keyword&gt;&lt;keyword&gt;free tree&lt;/keyword&gt;&lt;keyword&gt;frequent structure mining&lt;/keyword&gt;&lt;keyword&gt;kernel tree&lt;/keyword&gt;&lt;keyword&gt;multiple evolutionary tree&lt;/keyword&gt;&lt;keyword&gt;pattern discovery&lt;/keyword&gt;&lt;keyword</w:instrText>
      </w:r>
      <w:r w:rsidR="00130931">
        <w:rPr>
          <w:rtl/>
        </w:rPr>
        <w:instrText>&gt;</w:instrText>
      </w:r>
      <w:r w:rsidR="00130931">
        <w:instrText>pattern extraction&lt;/keyword&gt;&lt;keyword&gt;phylogeny&lt;/keyword&gt;&lt;keyword&gt;rooted unordered labeled trees&lt;/keyword&gt;&lt;keyword&gt;structural data&lt;/keyword&gt;&lt;keyword&gt;undirected acyclic graph&lt;/keyword&gt;&lt;keyword&gt;unordered tree mining&lt;/keyword&gt;&lt;keyword&gt;Educational institutions&lt;/keyword&gt;&lt;keyword&gt;History&lt;/keyword&gt;&lt;keyword&gt;Kernel&lt;/keyword&gt;&lt;keyword&gt;Organisms&lt;/keyword&gt;&lt;keyword&gt;Scalability&lt;/keyword&gt;&lt;keyword&gt;Tree graphs&lt;/keyword&gt;&lt;keyword&gt;XML&lt;/keyword&gt;&lt;/keywords&gt;&lt;dates&gt;&lt;year&gt;2004&lt;/year&gt;&lt;pub-dates&gt;&lt;date&gt;30 March-2 April 2004&lt;/date&gt;&lt;/pub-dates&gt;&lt;/dates&gt;&lt;isbn&gt;1063-6382&lt;/isbn&gt;&lt;urls&gt;&lt;/urls&gt;&lt;electronic-resource-num&gt;10.1109/ICDE.2004.1320039&lt;/electronic-resource-num&gt;&lt;/record&gt;&lt;/Cite&gt;&lt;/EndNote</w:instrText>
      </w:r>
      <w:r w:rsidR="00130931">
        <w:rPr>
          <w:rtl/>
        </w:rPr>
        <w:instrText>&gt;</w:instrText>
      </w:r>
      <w:r w:rsidR="00130931">
        <w:rPr>
          <w:rtl/>
        </w:rPr>
        <w:fldChar w:fldCharType="separate"/>
      </w:r>
      <w:r w:rsidR="00130931">
        <w:rPr>
          <w:noProof/>
          <w:rtl/>
        </w:rPr>
        <w:t>[</w:t>
      </w:r>
      <w:hyperlink w:anchor="_ENREF_129" w:tooltip="Shasha, 2004 #190" w:history="1">
        <w:r w:rsidR="007F44B0">
          <w:rPr>
            <w:noProof/>
            <w:rtl/>
          </w:rPr>
          <w:t>129</w:t>
        </w:r>
      </w:hyperlink>
      <w:r w:rsidR="00130931">
        <w:rPr>
          <w:noProof/>
          <w:rtl/>
        </w:rPr>
        <w:t>]</w:t>
      </w:r>
      <w:r w:rsidR="00130931">
        <w:rPr>
          <w:rtl/>
        </w:rPr>
        <w:fldChar w:fldCharType="end"/>
      </w:r>
      <w:r w:rsidR="00130931">
        <w:rPr>
          <w:rFonts w:hint="cs"/>
          <w:rtl/>
        </w:rPr>
        <w:t xml:space="preserve"> </w:t>
      </w:r>
      <w:r w:rsidRPr="00056FFE">
        <w:rPr>
          <w:rFonts w:hint="cs"/>
          <w:rtl/>
        </w:rPr>
        <w:t xml:space="preserve">یک الگوریتم </w:t>
      </w:r>
      <w:r w:rsidRPr="00056FFE">
        <w:t>FTM</w:t>
      </w:r>
      <w:r w:rsidRPr="00056FFE">
        <w:rPr>
          <w:rFonts w:hint="cs"/>
          <w:rtl/>
        </w:rPr>
        <w:t xml:space="preserve"> گراف درختی نامنظم، </w:t>
      </w:r>
      <w:r w:rsidR="00130931">
        <w:t>C</w:t>
      </w:r>
      <w:r w:rsidRPr="00056FFE">
        <w:t>ousin Pair</w:t>
      </w:r>
      <w:r w:rsidRPr="00056FFE">
        <w:rPr>
          <w:rFonts w:hint="cs"/>
          <w:rtl/>
        </w:rPr>
        <w:t>، برای کاربرد در تکامل نژادی ارائه کردند. آن</w:t>
      </w:r>
      <w:r w:rsidR="00130931">
        <w:rPr>
          <w:rFonts w:hint="cs"/>
          <w:rtl/>
        </w:rPr>
        <w:t xml:space="preserve"> </w:t>
      </w:r>
      <w:r w:rsidRPr="00056FFE">
        <w:rPr>
          <w:rFonts w:hint="cs"/>
          <w:rtl/>
        </w:rPr>
        <w:t>ها یک الگوی جالب را به عنوان یک "جفت منسوب" تعیین کردند، یک جفت از رأس هایی که فاصله نسبی (منسوب) و آستانه پیشامد مینیمم را تأمین می کنند. با استفاده از این</w:t>
      </w:r>
      <w:r w:rsidR="00130931">
        <w:rPr>
          <w:rFonts w:hint="cs"/>
          <w:rtl/>
        </w:rPr>
        <w:t xml:space="preserve"> </w:t>
      </w:r>
      <w:r w:rsidRPr="00056FFE">
        <w:rPr>
          <w:rFonts w:hint="cs"/>
          <w:rtl/>
        </w:rPr>
        <w:t xml:space="preserve">گونه محدودیت ها (الزامات)، الگوهای جالب از پایگاه داده های گراف درختی استخراج شد. در این جا، هدف اصلی دستیابی به درک بهتری از تاریخچه تکامل گونه هاست. مزیت های آشکار الگوریتم هایی مانند </w:t>
      </w:r>
      <w:r w:rsidR="00130931">
        <w:t>C</w:t>
      </w:r>
      <w:r w:rsidRPr="00056FFE">
        <w:t>ousin Pair</w:t>
      </w:r>
      <w:r w:rsidRPr="00056FFE">
        <w:rPr>
          <w:rFonts w:hint="cs"/>
          <w:rtl/>
        </w:rPr>
        <w:t xml:space="preserve"> این است که برای عموم مسائل قابل اجرا نیستند.</w:t>
      </w:r>
    </w:p>
    <w:p w:rsidR="001943CA" w:rsidRPr="00056FFE" w:rsidRDefault="001943CA" w:rsidP="00954B06">
      <w:pPr>
        <w:pStyle w:val="Heading3"/>
        <w:numPr>
          <w:ilvl w:val="2"/>
          <w:numId w:val="29"/>
        </w:numPr>
        <w:ind w:left="0" w:firstLine="0"/>
        <w:rPr>
          <w:rtl/>
        </w:rPr>
      </w:pPr>
      <w:bookmarkStart w:id="378" w:name="_Toc408588803"/>
      <w:bookmarkStart w:id="379" w:name="_Toc408588879"/>
      <w:bookmarkStart w:id="380" w:name="_Toc408608950"/>
      <w:bookmarkStart w:id="381" w:name="_Toc409469353"/>
      <w:bookmarkStart w:id="382" w:name="_Toc409469659"/>
      <w:r w:rsidRPr="00056FFE">
        <w:rPr>
          <w:rFonts w:hint="cs"/>
          <w:rtl/>
        </w:rPr>
        <w:lastRenderedPageBreak/>
        <w:t>استخراج گراف درختی منظم</w:t>
      </w:r>
      <w:bookmarkEnd w:id="378"/>
      <w:bookmarkEnd w:id="379"/>
      <w:bookmarkEnd w:id="380"/>
      <w:bookmarkEnd w:id="381"/>
      <w:bookmarkEnd w:id="382"/>
      <w:r w:rsidRPr="00056FFE">
        <w:rPr>
          <w:rFonts w:hint="cs"/>
          <w:rtl/>
        </w:rPr>
        <w:t xml:space="preserve"> </w:t>
      </w:r>
    </w:p>
    <w:p w:rsidR="001943CA" w:rsidRPr="00056FFE" w:rsidRDefault="001943CA" w:rsidP="00CC3A7F">
      <w:pPr>
        <w:tabs>
          <w:tab w:val="right" w:pos="540"/>
        </w:tabs>
        <w:rPr>
          <w:rtl/>
        </w:rPr>
      </w:pPr>
      <w:r w:rsidRPr="00056FFE">
        <w:rPr>
          <w:rFonts w:hint="cs"/>
          <w:rtl/>
        </w:rPr>
        <w:t>برخلاف استخراج گراف درختی نامنظم، ماهیت نظم بخشی در گراف های درختی منظم را می توان برای معرفی قابلیت ها و توانایی ها با توجه به ایجاد گراف های درختی فرعی و آزمایش هم ریختی گراف های درختی فرعی، مورد استفاده قرار داد. گراف های درختی فرعی داوطلب معمولاً با استفاده از تعمیم دست راستی ترین مسیر</w:t>
      </w:r>
      <w:r w:rsidRPr="00056FFE">
        <w:rPr>
          <w:rFonts w:hint="cs"/>
          <w:rtl/>
          <w:lang w:bidi="fa-IR"/>
        </w:rPr>
        <w:t xml:space="preserve"> ی</w:t>
      </w:r>
      <w:r w:rsidRPr="00056FFE">
        <w:rPr>
          <w:rFonts w:hint="cs"/>
          <w:rtl/>
        </w:rPr>
        <w:t xml:space="preserve">ا تعمیم طبقه ـ محور هم ارز گسترش پیدا می کنند. به عنوان مثال، از تعمیم دست راستی ترین مسیر با در نظر گرفتن الگوریتم </w:t>
      </w:r>
      <w:r w:rsidRPr="00056FFE">
        <w:t>FREQT</w:t>
      </w:r>
      <w:r w:rsidRPr="00056FFE">
        <w:rPr>
          <w:rFonts w:hint="cs"/>
          <w:rtl/>
        </w:rPr>
        <w:t xml:space="preserve"> بهره می گیرند. به علاوه، فقط پیشامدهای دست راستی ترین برگ الگوها ذخیره می شوند تا محاسبه پشتیبانی کارایی بیشتری پیدا کند. داده های نیمه ـ ساختاری (به طور مثال صفحات وب) با استفاده از گراف درختی منظم برچسب دار برای ارزیابی </w:t>
      </w:r>
      <w:r w:rsidRPr="00056FFE">
        <w:t>FREQT</w:t>
      </w:r>
      <w:r w:rsidRPr="00056FFE">
        <w:rPr>
          <w:rFonts w:hint="cs"/>
          <w:rtl/>
        </w:rPr>
        <w:t xml:space="preserve"> طراحی </w:t>
      </w:r>
      <w:r w:rsidR="00CC3A7F">
        <w:rPr>
          <w:rFonts w:hint="cs"/>
          <w:rtl/>
        </w:rPr>
        <w:t>شدند</w:t>
      </w:r>
      <w:r w:rsidRPr="00056FFE">
        <w:rPr>
          <w:rFonts w:hint="cs"/>
          <w:rtl/>
        </w:rPr>
        <w:t>.</w:t>
      </w:r>
    </w:p>
    <w:p w:rsidR="001943CA" w:rsidRPr="00056FFE" w:rsidRDefault="001943CA" w:rsidP="007F44B0">
      <w:pPr>
        <w:tabs>
          <w:tab w:val="right" w:pos="540"/>
        </w:tabs>
        <w:rPr>
          <w:rtl/>
        </w:rPr>
      </w:pPr>
      <w:r w:rsidRPr="00056FFE">
        <w:rPr>
          <w:rFonts w:hint="cs"/>
          <w:rtl/>
        </w:rPr>
        <w:t xml:space="preserve">مزیت تعمیم دست راستی با در نظر گرفتن گراف های درختی منظم این است که ایجاد مجموعه های کپی از داوطلب ها قابل اجتناب خواهد بود. تعیین و شمارش با استفاده از تعمیم دست راستی ترین مسیر که توسط </w:t>
      </w:r>
      <w:r w:rsidRPr="00056FFE">
        <w:t>FREQT</w:t>
      </w:r>
      <w:r w:rsidRPr="00056FFE">
        <w:rPr>
          <w:rFonts w:hint="cs"/>
          <w:rtl/>
        </w:rPr>
        <w:t xml:space="preserve"> و سایر الگوریتم های </w:t>
      </w:r>
      <w:r w:rsidRPr="00056FFE">
        <w:t>FSM</w:t>
      </w:r>
      <w:r w:rsidRPr="00056FFE">
        <w:rPr>
          <w:rFonts w:hint="cs"/>
          <w:rtl/>
        </w:rPr>
        <w:t xml:space="preserve"> اتخاذ می شود، منجر به ایجاد تعداد زیادی داوطلب های تصادفی می شود که در نهایت به محاسبه غیر ضروری پشتیبان منتهی می شود</w:t>
      </w:r>
      <w:r w:rsidR="00CC3A7F">
        <w:rPr>
          <w:rFonts w:hint="cs"/>
          <w:rtl/>
        </w:rPr>
        <w:t xml:space="preserve"> </w:t>
      </w:r>
      <w:r w:rsidR="00CC3A7F">
        <w:rPr>
          <w:rtl/>
        </w:rPr>
        <w:fldChar w:fldCharType="begin"/>
      </w:r>
      <w:r w:rsidR="00CC3A7F">
        <w:rPr>
          <w:rtl/>
        </w:rPr>
        <w:instrText xml:space="preserve"> </w:instrText>
      </w:r>
      <w:r w:rsidR="00CC3A7F">
        <w:instrText>ADDIN EN.CITE &lt;EndNote&gt;&lt;Cite&gt;&lt;Author&gt;Hido&lt;/Author&gt;&lt;Year&gt;2005&lt;/Year&gt;&lt;RecNum&gt;188&lt;/RecNum&gt;&lt;DisplayText&gt;[127]&lt;/DisplayText&gt;&lt;record&gt;&lt;rec-number&gt;188&lt;/rec-number&gt;&lt;foreign-keys&gt;&lt;key app="EN" db-id="5vaes0fpbfpepxedwv65twzav09zxxw9p5xs" timestamp="1421422737"&gt;188</w:instrText>
      </w:r>
      <w:r w:rsidR="00CC3A7F">
        <w:rPr>
          <w:rtl/>
        </w:rPr>
        <w:instrText>&lt;/</w:instrText>
      </w:r>
      <w:r w:rsidR="00CC3A7F">
        <w:instrText>key&gt;&lt;/foreign-keys&gt;&lt;ref-type name="Conference Proceedings"&gt;10&lt;/ref-type&gt;&lt;contributors&gt;&lt;authors&gt;&lt;author&gt;Hido, S.&lt;/author&gt;&lt;author&gt;Kawano, H.&lt;/author&gt;&lt;/authors&gt;&lt;/contributors&gt;&lt;titles&gt;&lt;title&gt;AMIOT: induced ordered tree mining in tree-structured databases&lt;/title&gt;&lt;secondary-title&gt;Data Mining, Fifth IEEE International Conference on&lt;/secondary-title&gt;&lt;alt-title&gt;Data Mining, Fifth IEEE International Conference on&lt;/alt-title&gt;&lt;/titles&gt;&lt;pages&gt;8 pp.&lt;/pages&gt;&lt;keywords&gt;&lt;keyword&gt;data mining&lt;/keyword&gt;&lt;keyword&gt;tree data structures&lt;/keyword&gt;&lt;keyword&gt;AMIOT&lt;/keyword&gt;&lt;keyword&gt;frequent ordered subtrees&lt;/keyword&gt;&lt;keyword&gt;frequent subtree mining&lt;/keyword&gt;&lt;keyword&gt;induced ordered tree mining&lt;/keyword&gt;&lt;keyword&gt;right-and-left tree join&lt;/keyword&gt;&lt;keyword&gt;serial tree extension&lt;/keyword&gt;&lt;keyword&gt;tree-structured databases&lt;/keyword&gt;&lt;keyword&gt;Algorithm design and analysis&lt;/keyword&gt;&lt;keyword&gt;Chemistry&lt;/keyword&gt;&lt;keyword&gt;Databases&lt;/keyword&gt;&lt;keyword&gt;Informatics&lt;/keyword&gt;&lt;keyword&gt;Machine learning&lt;/keyword&gt;&lt;keyword&gt;Machine learning algorithms&lt;/keyword&gt;&lt;keyword&gt;Text categorization&lt;/keyword&gt;&lt;keyword&gt;Tree graphs&lt;/keyword&gt;&lt;keyword&gt;XML&lt;/keyword&gt;&lt;/keywords&gt;&lt;dates&gt;&lt;year&gt;2005&lt;/year&gt;&lt;pub-dates&gt;&lt;date&gt;27-30 Nov. 2005&lt;/date&gt;&lt;/pub-dates&gt;&lt;/dates&gt;&lt;isbn&gt;1550-4786&lt;/isbn&gt;&lt;urls&gt;&lt;/urls&gt;&lt;electronic-resource-num&gt;10.11</w:instrText>
      </w:r>
      <w:r w:rsidR="00CC3A7F">
        <w:rPr>
          <w:rtl/>
        </w:rPr>
        <w:instrText>09/</w:instrText>
      </w:r>
      <w:r w:rsidR="00CC3A7F">
        <w:instrText>ICDM.2005.20&lt;/electronic-resource-num&gt;&lt;/record&gt;&lt;/Cite&gt;&lt;/EndNote</w:instrText>
      </w:r>
      <w:r w:rsidR="00CC3A7F">
        <w:rPr>
          <w:rtl/>
        </w:rPr>
        <w:instrText>&gt;</w:instrText>
      </w:r>
      <w:r w:rsidR="00CC3A7F">
        <w:rPr>
          <w:rtl/>
        </w:rPr>
        <w:fldChar w:fldCharType="separate"/>
      </w:r>
      <w:r w:rsidR="00CC3A7F">
        <w:rPr>
          <w:noProof/>
          <w:rtl/>
        </w:rPr>
        <w:t>[</w:t>
      </w:r>
      <w:hyperlink w:anchor="_ENREF_127" w:tooltip="Hido, 2005 #188" w:history="1">
        <w:r w:rsidR="007F44B0">
          <w:rPr>
            <w:noProof/>
            <w:rtl/>
          </w:rPr>
          <w:t>127</w:t>
        </w:r>
      </w:hyperlink>
      <w:r w:rsidR="00CC3A7F">
        <w:rPr>
          <w:noProof/>
          <w:rtl/>
        </w:rPr>
        <w:t>]</w:t>
      </w:r>
      <w:r w:rsidR="00CC3A7F">
        <w:rPr>
          <w:rtl/>
        </w:rPr>
        <w:fldChar w:fldCharType="end"/>
      </w:r>
      <w:r w:rsidRPr="00056FFE">
        <w:rPr>
          <w:rFonts w:hint="cs"/>
          <w:rtl/>
        </w:rPr>
        <w:t xml:space="preserve">. به دنبال آن، الگوریتم </w:t>
      </w:r>
      <w:r w:rsidRPr="00056FFE">
        <w:t>AMIOT</w:t>
      </w:r>
      <w:r w:rsidRPr="00056FFE">
        <w:rPr>
          <w:rFonts w:hint="cs"/>
          <w:rtl/>
        </w:rPr>
        <w:t xml:space="preserve"> برای استفاده از یک طرح شمارش جدید به منظور کاهش تعداد داوطلب های تصادفی در عین حفظ مزیت های استراتژی تعمیم دست راستی معرفی </w:t>
      </w:r>
      <w:r w:rsidR="00CC3A7F">
        <w:rPr>
          <w:rFonts w:hint="cs"/>
          <w:rtl/>
        </w:rPr>
        <w:t>گردید</w:t>
      </w:r>
      <w:r w:rsidRPr="00056FFE">
        <w:rPr>
          <w:rFonts w:hint="cs"/>
          <w:rtl/>
        </w:rPr>
        <w:t xml:space="preserve">. این طرح، اتصال گراف درختی راست و چپ، ضمانت می کند که مجموعه داوطلب های گراف های درختی فرعی همواره زیر مجموعه ای باشد از آنچه که توسط فرآیند تعیین و شمارش و با استفاده از تعمیم دست راستی ترین مسیر محقق شده است. عملکرد </w:t>
      </w:r>
      <w:r w:rsidRPr="00056FFE">
        <w:t>AMIOT</w:t>
      </w:r>
      <w:r w:rsidRPr="00056FFE">
        <w:rPr>
          <w:rFonts w:hint="cs"/>
          <w:rtl/>
        </w:rPr>
        <w:t xml:space="preserve">، با در نظر گرفتن داده های ترکیبی و داده های </w:t>
      </w:r>
      <w:r w:rsidRPr="00056FFE">
        <w:t>XML</w:t>
      </w:r>
      <w:r w:rsidRPr="00056FFE">
        <w:rPr>
          <w:rFonts w:hint="cs"/>
          <w:rtl/>
        </w:rPr>
        <w:t xml:space="preserve">، نشان داد که سریعتر از </w:t>
      </w:r>
      <w:r w:rsidRPr="00056FFE">
        <w:t>FREQT</w:t>
      </w:r>
      <w:r w:rsidRPr="00056FFE">
        <w:rPr>
          <w:rFonts w:hint="cs"/>
          <w:rtl/>
        </w:rPr>
        <w:t xml:space="preserve"> است. با این وجود </w:t>
      </w:r>
      <w:r w:rsidRPr="00056FFE">
        <w:t>AMIOT</w:t>
      </w:r>
      <w:r w:rsidRPr="00056FFE">
        <w:rPr>
          <w:rFonts w:hint="cs"/>
          <w:rtl/>
        </w:rPr>
        <w:t xml:space="preserve"> در مقایسه با </w:t>
      </w:r>
      <w:r w:rsidRPr="00056FFE">
        <w:t>FREQT</w:t>
      </w:r>
      <w:r w:rsidRPr="00056FFE">
        <w:rPr>
          <w:rFonts w:hint="cs"/>
          <w:rtl/>
        </w:rPr>
        <w:t xml:space="preserve">، حافظه بیشتری اشغال می کند، که این موضوع به خاطر ماهیت استراتژی </w:t>
      </w:r>
      <w:r w:rsidRPr="00056FFE">
        <w:t>BFS</w:t>
      </w:r>
      <w:r w:rsidRPr="00056FFE">
        <w:rPr>
          <w:rFonts w:hint="cs"/>
          <w:rtl/>
        </w:rPr>
        <w:t xml:space="preserve"> مورد استفاده </w:t>
      </w:r>
      <w:r w:rsidRPr="00056FFE">
        <w:t>AMIOT</w:t>
      </w:r>
      <w:r w:rsidRPr="00056FFE">
        <w:rPr>
          <w:rFonts w:hint="cs"/>
          <w:rtl/>
        </w:rPr>
        <w:t xml:space="preserve"> است.</w:t>
      </w:r>
    </w:p>
    <w:p w:rsidR="001943CA" w:rsidRPr="00056FFE" w:rsidRDefault="001943CA" w:rsidP="00CC3A7F">
      <w:pPr>
        <w:tabs>
          <w:tab w:val="right" w:pos="540"/>
        </w:tabs>
        <w:rPr>
          <w:rtl/>
        </w:rPr>
      </w:pPr>
      <w:r w:rsidRPr="00056FFE">
        <w:rPr>
          <w:rFonts w:hint="cs"/>
          <w:rtl/>
        </w:rPr>
        <w:t xml:space="preserve">یک الگوریتم </w:t>
      </w:r>
      <w:r w:rsidRPr="00056FFE">
        <w:t>FTM</w:t>
      </w:r>
      <w:r w:rsidRPr="00056FFE">
        <w:rPr>
          <w:rFonts w:hint="cs"/>
          <w:rtl/>
        </w:rPr>
        <w:t xml:space="preserve"> به نام </w:t>
      </w:r>
      <w:r w:rsidRPr="00056FFE">
        <w:t>TreeM</w:t>
      </w:r>
      <w:r w:rsidR="00CC3A7F" w:rsidRPr="00056FFE">
        <w:t>iner</w:t>
      </w:r>
      <w:r w:rsidRPr="00056FFE">
        <w:rPr>
          <w:rFonts w:hint="cs"/>
          <w:rtl/>
        </w:rPr>
        <w:t xml:space="preserve"> معرفی </w:t>
      </w:r>
      <w:r w:rsidR="00CC3A7F">
        <w:rPr>
          <w:rFonts w:hint="cs"/>
          <w:rtl/>
        </w:rPr>
        <w:t>شد</w:t>
      </w:r>
      <w:r w:rsidRPr="00056FFE">
        <w:rPr>
          <w:rFonts w:hint="cs"/>
          <w:rtl/>
        </w:rPr>
        <w:t xml:space="preserve"> که از تعمیم طبقه محور هم ارز (همراه با بازنمایی </w:t>
      </w:r>
      <w:r w:rsidRPr="00056FFE">
        <w:t>DFS-LS</w:t>
      </w:r>
      <w:r w:rsidRPr="00056FFE">
        <w:rPr>
          <w:rFonts w:hint="cs"/>
          <w:rtl/>
        </w:rPr>
        <w:t>) استفاده می کند. ایده</w:t>
      </w:r>
      <w:r w:rsidR="00CC3A7F">
        <w:rPr>
          <w:rFonts w:hint="cs"/>
          <w:rtl/>
        </w:rPr>
        <w:t xml:space="preserve"> دامنه ـ فهرست ها، که بعدها در</w:t>
      </w:r>
      <w:r w:rsidRPr="00056FFE">
        <w:rPr>
          <w:rFonts w:hint="cs"/>
          <w:rtl/>
        </w:rPr>
        <w:t xml:space="preserve"> </w:t>
      </w:r>
      <m:oMath>
        <m:r>
          <w:rPr>
            <w:rFonts w:ascii="Cambria Math" w:hAnsi="Cambria Math"/>
          </w:rPr>
          <m:t>SLE∪TH</m:t>
        </m:r>
      </m:oMath>
      <w:r w:rsidRPr="00056FFE">
        <w:rPr>
          <w:rFonts w:hint="cs"/>
          <w:rtl/>
        </w:rPr>
        <w:t xml:space="preserve"> نیز به خدمت گرفته شد برای تسهیل محاسبه سریع پشتیبان طراحی شد. </w:t>
      </w:r>
      <w:r w:rsidRPr="00056FFE">
        <w:t>TreeMiner</w:t>
      </w:r>
      <w:r w:rsidRPr="00056FFE">
        <w:rPr>
          <w:rFonts w:hint="cs"/>
          <w:rtl/>
        </w:rPr>
        <w:t xml:space="preserve"> بر خلاف </w:t>
      </w:r>
      <w:r w:rsidRPr="00056FFE">
        <w:t>FREQT</w:t>
      </w:r>
      <w:r w:rsidRPr="00056FFE">
        <w:rPr>
          <w:rFonts w:hint="cs"/>
          <w:rtl/>
        </w:rPr>
        <w:t xml:space="preserve"> و </w:t>
      </w:r>
      <w:r w:rsidRPr="00056FFE">
        <w:t>AMIOT</w:t>
      </w:r>
      <w:r w:rsidRPr="00056FFE">
        <w:rPr>
          <w:rFonts w:hint="cs"/>
          <w:rtl/>
        </w:rPr>
        <w:t xml:space="preserve"> بر شناسایی گراف های درختی فرعی پرتکرار تثبیت شده تمرکز می کند. عملکرد این الگوریتم با یک الگوریتم مبنا یعنی الگوریتم </w:t>
      </w:r>
      <w:r w:rsidRPr="00056FFE">
        <w:t>Pattern Matcher</w:t>
      </w:r>
      <w:r w:rsidRPr="00056FFE">
        <w:rPr>
          <w:rFonts w:hint="cs"/>
          <w:rtl/>
        </w:rPr>
        <w:t xml:space="preserve"> که از استراتزی </w:t>
      </w:r>
      <w:r w:rsidRPr="00056FFE">
        <w:t>BFS</w:t>
      </w:r>
      <w:r w:rsidRPr="00056FFE">
        <w:rPr>
          <w:rFonts w:hint="cs"/>
          <w:rtl/>
        </w:rPr>
        <w:t xml:space="preserve"> استفاده می کند، مقایسه شد. نتایج تجربی نشان داد که </w:t>
      </w:r>
      <w:r w:rsidRPr="00056FFE">
        <w:t>Tree</w:t>
      </w:r>
      <w:r w:rsidR="00CC3A7F">
        <w:t>M</w:t>
      </w:r>
      <w:r w:rsidRPr="00056FFE">
        <w:t>iner</w:t>
      </w:r>
      <w:r w:rsidRPr="00056FFE">
        <w:rPr>
          <w:rFonts w:hint="cs"/>
          <w:rtl/>
        </w:rPr>
        <w:t xml:space="preserve"> هرگاه برای داده های واقعی اعمال شود عملکرد بهتری از </w:t>
      </w:r>
      <w:r w:rsidRPr="00056FFE">
        <w:t>Pattern Matcher</w:t>
      </w:r>
      <w:r w:rsidRPr="00056FFE">
        <w:rPr>
          <w:rFonts w:hint="cs"/>
          <w:rtl/>
        </w:rPr>
        <w:t xml:space="preserve"> نشان می دهد. با این وجود، تکنیک هرس (حذف زوائد) که </w:t>
      </w:r>
      <w:r w:rsidRPr="00056FFE">
        <w:t>Tree</w:t>
      </w:r>
      <w:r w:rsidR="00CC3A7F">
        <w:t>M</w:t>
      </w:r>
      <w:r w:rsidRPr="00056FFE">
        <w:t>iner</w:t>
      </w:r>
      <w:r w:rsidRPr="00056FFE">
        <w:rPr>
          <w:rFonts w:hint="cs"/>
          <w:rtl/>
        </w:rPr>
        <w:t xml:space="preserve"> از آن بهره می گیرد به کارآمدی  تکنیک به خدمت گرفته شده توسط </w:t>
      </w:r>
      <w:r w:rsidRPr="00056FFE">
        <w:t>Pattern Matcher</w:t>
      </w:r>
      <w:r w:rsidRPr="00056FFE">
        <w:rPr>
          <w:rFonts w:hint="cs"/>
          <w:rtl/>
        </w:rPr>
        <w:t xml:space="preserve"> نیست و آستانه پشتیبانی پایینی ارائه می دهد. </w:t>
      </w:r>
      <w:r w:rsidRPr="00056FFE">
        <w:t>Tree</w:t>
      </w:r>
      <w:r w:rsidR="00CC3A7F">
        <w:t>M</w:t>
      </w:r>
      <w:r w:rsidRPr="00056FFE">
        <w:t>iner</w:t>
      </w:r>
      <w:r w:rsidRPr="00056FFE">
        <w:rPr>
          <w:rFonts w:hint="cs"/>
          <w:rtl/>
        </w:rPr>
        <w:t xml:space="preserve"> یک الگوریتم </w:t>
      </w:r>
      <w:r w:rsidRPr="00056FFE">
        <w:t>FTM</w:t>
      </w:r>
      <w:r w:rsidRPr="00056FFE">
        <w:rPr>
          <w:rFonts w:hint="cs"/>
          <w:rtl/>
        </w:rPr>
        <w:t xml:space="preserve"> است که مرتباً و به کرات به آن رجوع می شود.</w:t>
      </w:r>
    </w:p>
    <w:p w:rsidR="001943CA" w:rsidRPr="00056FFE" w:rsidRDefault="001943CA" w:rsidP="007F44B0">
      <w:pPr>
        <w:tabs>
          <w:tab w:val="right" w:pos="540"/>
        </w:tabs>
        <w:rPr>
          <w:rtl/>
        </w:rPr>
      </w:pPr>
      <w:r w:rsidRPr="00056FFE">
        <w:rPr>
          <w:rFonts w:hint="cs"/>
          <w:rtl/>
        </w:rPr>
        <w:t xml:space="preserve">الگوریتمی به نام </w:t>
      </w:r>
      <w:r w:rsidRPr="00056FFE">
        <w:t>Chopper</w:t>
      </w:r>
      <w:r w:rsidRPr="00056FFE">
        <w:rPr>
          <w:rFonts w:hint="cs"/>
          <w:rtl/>
        </w:rPr>
        <w:t xml:space="preserve"> برای استخراج گراف های درختی فرعی تثبیت شده پرتکرار از مجموعه داده های درختی پیشنهاد </w:t>
      </w:r>
      <w:r w:rsidR="00CC3A7F">
        <w:rPr>
          <w:rFonts w:hint="cs"/>
          <w:rtl/>
        </w:rPr>
        <w:t xml:space="preserve">گردید </w:t>
      </w:r>
      <w:r w:rsidR="00CC3A7F">
        <w:rPr>
          <w:rtl/>
        </w:rPr>
        <w:fldChar w:fldCharType="begin"/>
      </w:r>
      <w:r w:rsidR="00CC3A7F">
        <w:rPr>
          <w:rtl/>
        </w:rPr>
        <w:instrText xml:space="preserve"> </w:instrText>
      </w:r>
      <w:r w:rsidR="00CC3A7F">
        <w:instrText>ADDIN EN.CITE &lt;EndNote&gt;&lt;Cite&gt;&lt;Author&gt;Wang&lt;/Author&gt;&lt;Year&gt;2004&lt;/Year&gt;&lt;RecNum&gt;183&lt;/RecNum&gt;&lt;DisplayText&gt;[122]&lt;/DisplayText&gt;&lt;record&gt;&lt;rec-number&gt;183&lt;/rec-number&gt;&lt;foreign-keys&gt;&lt;key app="EN" db-id="5vaes0fpbfpepxedwv65twzav09zxxw9p5xs" timestamp="1421419189"&gt;183</w:instrText>
      </w:r>
      <w:r w:rsidR="00CC3A7F">
        <w:rPr>
          <w:rtl/>
        </w:rPr>
        <w:instrText>&lt;/</w:instrText>
      </w:r>
      <w:r w:rsidR="00CC3A7F">
        <w:instrText>key&gt;&lt;/foreign-keys&gt;&lt;ref-type name="Book Section"&gt;5&lt;/ref-type&gt;&lt;contributors&gt;&lt;authors&gt;&lt;author&gt;Wang, Chen&lt;/author&gt;&lt;author&gt;Hong, Mingsheng&lt;/author&gt;&lt;author&gt;Pei, Jian&lt;/author&gt;&lt;author&gt;Zhou, Haofeng&lt;/author&gt;&lt;author&gt;Wang, Wei&lt;/author&gt;&lt;author&gt;Shi, Baile&lt;/author</w:instrText>
      </w:r>
      <w:r w:rsidR="00CC3A7F">
        <w:rPr>
          <w:rtl/>
        </w:rPr>
        <w:instrText>&gt;&lt;/</w:instrText>
      </w:r>
      <w:r w:rsidR="00CC3A7F">
        <w:instrText>authors&gt;&lt;secondary-authors&gt;&lt;author&gt;Dai, Honghua&lt;/author&gt;&lt;author&gt;Srikant, Ramakrishnan&lt;/author&gt;&lt;author&gt;Zhang, Chengqi&lt;/author&gt;&lt;/secondary-authors&gt;&lt;/contributors&gt;&lt;titles&gt;&lt;title&gt;Efficient Pattern-Growth Methods for Frequent Tree Pattern Mining&lt;/title&gt;&lt;secondary-title&gt;Advances in Knowledge Discovery and Data Mining&lt;/secondary-title&gt;&lt;tertiary-title&gt;Lecture Notes in Computer Science&lt;/tertiary-title&gt;&lt;/titles&gt;&lt;pages&gt;441-451&lt;/pages&gt;&lt;volume&gt;3056&lt;/volume&gt;&lt;section&gt;54&lt;/section&gt;&lt;dates&gt;&lt;year&gt;2004&lt;/year&gt;&lt;pub-dates&gt;&lt;date</w:instrText>
      </w:r>
      <w:r w:rsidR="00CC3A7F">
        <w:rPr>
          <w:rtl/>
        </w:rPr>
        <w:instrText>&gt;2004/01/01&lt;/</w:instrText>
      </w:r>
      <w:r w:rsidR="00CC3A7F">
        <w:instrText>date&gt;&lt;/pub-dates&gt;&lt;/dates&gt;&lt;publisher&gt;Springer Berlin Heidelberg&lt;/publisher&gt;&lt;isbn&gt;978-3-540-22064-0&lt;/isbn&gt;&lt;urls&gt;&lt;related-urls&gt;&lt;url&gt;http://dx.doi.org/10.1007/978-3-540-24775-3_54&lt;/url&gt;&lt;/related-urls&gt;&lt;/urls&gt;&lt;electronic-resource-num&gt;10.1007/978-3</w:instrText>
      </w:r>
      <w:r w:rsidR="00CC3A7F">
        <w:rPr>
          <w:rtl/>
        </w:rPr>
        <w:instrText>-540-24775-3_54&lt;/</w:instrText>
      </w:r>
      <w:r w:rsidR="00CC3A7F">
        <w:instrText>electronic-resource-num&gt;&lt;language&gt;English&lt;/language&gt;&lt;/record&gt;&lt;/Cite&gt;&lt;/EndNote</w:instrText>
      </w:r>
      <w:r w:rsidR="00CC3A7F">
        <w:rPr>
          <w:rtl/>
        </w:rPr>
        <w:instrText>&gt;</w:instrText>
      </w:r>
      <w:r w:rsidR="00CC3A7F">
        <w:rPr>
          <w:rtl/>
        </w:rPr>
        <w:fldChar w:fldCharType="separate"/>
      </w:r>
      <w:r w:rsidR="00CC3A7F">
        <w:rPr>
          <w:noProof/>
          <w:rtl/>
        </w:rPr>
        <w:t>[</w:t>
      </w:r>
      <w:hyperlink w:anchor="_ENREF_122" w:tooltip="Wang, 2004 #183" w:history="1">
        <w:r w:rsidR="007F44B0">
          <w:rPr>
            <w:noProof/>
            <w:rtl/>
          </w:rPr>
          <w:t>122</w:t>
        </w:r>
      </w:hyperlink>
      <w:r w:rsidR="00CC3A7F">
        <w:rPr>
          <w:noProof/>
          <w:rtl/>
        </w:rPr>
        <w:t>]</w:t>
      </w:r>
      <w:r w:rsidR="00CC3A7F">
        <w:rPr>
          <w:rtl/>
        </w:rPr>
        <w:fldChar w:fldCharType="end"/>
      </w:r>
      <w:r w:rsidRPr="00056FFE">
        <w:rPr>
          <w:rFonts w:hint="cs"/>
          <w:rtl/>
        </w:rPr>
        <w:t xml:space="preserve">، </w:t>
      </w:r>
      <w:r w:rsidR="00CC3A7F">
        <w:rPr>
          <w:rFonts w:hint="cs"/>
          <w:rtl/>
        </w:rPr>
        <w:t>که</w:t>
      </w:r>
      <w:r w:rsidRPr="00056FFE">
        <w:rPr>
          <w:rFonts w:hint="cs"/>
          <w:rtl/>
        </w:rPr>
        <w:t xml:space="preserve"> از بازنمایی </w:t>
      </w:r>
      <w:r w:rsidRPr="00056FFE">
        <w:t>DLS</w:t>
      </w:r>
      <w:r w:rsidRPr="00056FFE">
        <w:rPr>
          <w:rFonts w:hint="cs"/>
          <w:rtl/>
        </w:rPr>
        <w:t xml:space="preserve"> استفاده </w:t>
      </w:r>
      <w:r w:rsidR="00CC3A7F">
        <w:rPr>
          <w:rFonts w:hint="cs"/>
          <w:rtl/>
        </w:rPr>
        <w:t>شد</w:t>
      </w:r>
      <w:r w:rsidRPr="00056FFE">
        <w:rPr>
          <w:rFonts w:hint="cs"/>
          <w:rtl/>
        </w:rPr>
        <w:t xml:space="preserve">. الگوریتم </w:t>
      </w:r>
      <w:r w:rsidRPr="00056FFE">
        <w:t>Chopper</w:t>
      </w:r>
      <w:r w:rsidRPr="00056FFE">
        <w:rPr>
          <w:rFonts w:hint="cs"/>
          <w:rtl/>
        </w:rPr>
        <w:t xml:space="preserve"> ابتدا از </w:t>
      </w:r>
      <w:r w:rsidRPr="00056FFE">
        <w:t>Poefix Span</w:t>
      </w:r>
      <w:r w:rsidRPr="00056FFE">
        <w:rPr>
          <w:rFonts w:hint="cs"/>
          <w:rtl/>
        </w:rPr>
        <w:t xml:space="preserve"> اصلاح شده برای استخراج الگوهای پرتکرار بهره گرفت. سپس پایگاه داده های گراف درختی با مراجعه به الگوهای زنجیره ای شناسایی شده مجدداً اسکن شد تا الگوهای داوطلب و محاسبه های پشتیبان به وجود بیایند. دو فرآیند استخراج الگوی زنجیره ای و تأیید الگوی گراف درختی فرعی در الگوریتم </w:t>
      </w:r>
      <w:r w:rsidRPr="00056FFE">
        <w:t>Chopper</w:t>
      </w:r>
      <w:r w:rsidRPr="00056FFE">
        <w:rPr>
          <w:rFonts w:hint="cs"/>
          <w:rtl/>
        </w:rPr>
        <w:t xml:space="preserve"> تفکیک شده اند، و از این رو یک هزینه های محاسباتی اضافی پدید آمد. به منظور افزایش کارآمدی </w:t>
      </w:r>
      <w:r w:rsidRPr="00056FFE">
        <w:t>Chopper</w:t>
      </w:r>
      <w:r w:rsidRPr="00056FFE">
        <w:rPr>
          <w:rFonts w:hint="cs"/>
          <w:rtl/>
        </w:rPr>
        <w:t xml:space="preserve">، الگوریتم </w:t>
      </w:r>
      <w:r w:rsidRPr="00056FFE">
        <w:t>XSpanner</w:t>
      </w:r>
      <w:r w:rsidRPr="00056FFE">
        <w:rPr>
          <w:rFonts w:hint="cs"/>
          <w:rtl/>
        </w:rPr>
        <w:t xml:space="preserve"> متعاقباً برای تلفیق استخراج الگوی زنجیره ای و فرآیند تأیید الگوی گراف درختی فرعی طراحی شد. با استفاده از تکنیک های طراحی شده پایگاه داده ها، الگوریتم </w:t>
      </w:r>
      <w:r w:rsidRPr="00056FFE">
        <w:t>XSpanner</w:t>
      </w:r>
      <w:r w:rsidRPr="00056FFE">
        <w:rPr>
          <w:rFonts w:hint="cs"/>
          <w:rtl/>
        </w:rPr>
        <w:t xml:space="preserve"> یک گراف درختی فرعی پرتکرار بزرگتر را از نمونه های کوچکتر ایجاد می کند و این فرآیند را از یکی از رأس ها آغاز می کند. هر دو الگوریتم </w:t>
      </w:r>
      <w:r w:rsidRPr="00056FFE">
        <w:t>XSpanner , Chopper</w:t>
      </w:r>
      <w:r w:rsidRPr="00056FFE">
        <w:rPr>
          <w:rFonts w:hint="cs"/>
          <w:rtl/>
        </w:rPr>
        <w:t xml:space="preserve"> هنگامی که </w:t>
      </w:r>
      <w:r w:rsidRPr="00056FFE">
        <w:rPr>
          <w:rFonts w:hint="cs"/>
          <w:rtl/>
        </w:rPr>
        <w:lastRenderedPageBreak/>
        <w:t xml:space="preserve">آستانه پشتیبان کمتر از %5 باشد از الگوریتم </w:t>
      </w:r>
      <w:r w:rsidRPr="00056FFE">
        <w:t>Tree</w:t>
      </w:r>
      <w:r w:rsidR="00CC3A7F">
        <w:t>M</w:t>
      </w:r>
      <w:r w:rsidRPr="00056FFE">
        <w:t>iner</w:t>
      </w:r>
      <w:r w:rsidRPr="00056FFE">
        <w:rPr>
          <w:rFonts w:hint="cs"/>
          <w:rtl/>
        </w:rPr>
        <w:t xml:space="preserve"> پیشی می گیرند (عملکرد بهتری نشان می دهند). با این وجود، مشخص شد که وقتی آستانه پشتیبان با کاهش بیشتری مواجه شود آنگاه الگوریتم </w:t>
      </w:r>
      <w:r w:rsidRPr="00056FFE">
        <w:t>Xspanner</w:t>
      </w:r>
      <w:r w:rsidRPr="00056FFE">
        <w:rPr>
          <w:rFonts w:hint="cs"/>
          <w:rtl/>
        </w:rPr>
        <w:t xml:space="preserve"> در مقایسه با </w:t>
      </w:r>
      <w:r w:rsidRPr="00056FFE">
        <w:t>Chopper</w:t>
      </w:r>
      <w:r w:rsidRPr="00056FFE">
        <w:rPr>
          <w:rFonts w:hint="cs"/>
          <w:rtl/>
        </w:rPr>
        <w:t xml:space="preserve"> منسجم تر عمل می کند.</w:t>
      </w:r>
    </w:p>
    <w:p w:rsidR="001943CA" w:rsidRPr="00056FFE" w:rsidRDefault="001943CA" w:rsidP="007F44B0">
      <w:pPr>
        <w:tabs>
          <w:tab w:val="right" w:pos="540"/>
        </w:tabs>
        <w:rPr>
          <w:rtl/>
        </w:rPr>
      </w:pPr>
      <w:r w:rsidRPr="00056FFE">
        <w:t>IMB</w:t>
      </w:r>
      <w:r w:rsidRPr="00056FFE">
        <w:rPr>
          <w:vertAlign w:val="subscript"/>
        </w:rPr>
        <w:t>3</w:t>
      </w:r>
      <w:r w:rsidRPr="00056FFE">
        <w:t>-Miner</w:t>
      </w:r>
      <w:r w:rsidRPr="00056FFE">
        <w:rPr>
          <w:rFonts w:hint="cs"/>
          <w:rtl/>
        </w:rPr>
        <w:t xml:space="preserve"> </w:t>
      </w:r>
      <w:r w:rsidR="00100979">
        <w:rPr>
          <w:rtl/>
        </w:rPr>
        <w:fldChar w:fldCharType="begin"/>
      </w:r>
      <w:r w:rsidR="00100979">
        <w:rPr>
          <w:rtl/>
        </w:rPr>
        <w:instrText xml:space="preserve"> </w:instrText>
      </w:r>
      <w:r w:rsidR="00100979">
        <w:instrText>ADDIN EN.CITE &lt;EndNote&gt;&lt;Cite&gt;&lt;Author&gt;Tan&lt;/Author&gt;&lt;RecNum&gt;66&lt;/RecNum&gt;&lt;DisplayText&gt;[9]&lt;/DisplayText&gt;&lt;record&gt;&lt;rec-number&gt;66&lt;/rec-number&gt;&lt;foreign-keys&gt;&lt;key app="EN" db-id="5vaes0fpbfpepxedwv65twzav09zxxw9p5xs" timestamp="1419519938"&gt;66&lt;/key&gt;&lt;/foreign-keys&gt;&lt;ref-type name="Conference Proceedings"&gt;10&lt;/ref-type&gt;&lt;contributors&gt;&lt;authors&gt;&lt;author&gt;Tan, Henry&lt;/author&gt;&lt;author&gt;Dillon, Tharam S.&lt;/author&gt;&lt;author&gt;Hadzic, Fedja&lt;/author&gt;&lt;author&gt;Chang, Elizabeth&lt;/author&gt;&lt;author&gt;Feng, Ling&lt;/author&gt;&lt;/authors&gt;&lt;/contributors&gt;&lt;titles&gt;&lt;title&gt;IMB3 Miner: Mining Induced/Embedded Subtrees by Constraining the Level of Embedding&lt;/title&gt;&lt;secondary-title&gt;In Proc. of PAKDD&amp;apos;06&lt;/secondary-title&gt;&lt;/titles&gt;&lt;dates&gt;&lt;pub-dates&gt;&lt;date&gt;2006&lt;/date&gt;&lt;/pub-dates&gt;&lt;/dates&gt;&lt;urls&gt;&lt;/urls&gt;&lt;/record&gt;&lt;/Cite</w:instrText>
      </w:r>
      <w:r w:rsidR="00100979">
        <w:rPr>
          <w:rtl/>
        </w:rPr>
        <w:instrText>&gt;&lt;/</w:instrText>
      </w:r>
      <w:r w:rsidR="00100979">
        <w:instrText>EndNote</w:instrText>
      </w:r>
      <w:r w:rsidR="00100979">
        <w:rPr>
          <w:rtl/>
        </w:rPr>
        <w:instrText>&gt;</w:instrText>
      </w:r>
      <w:r w:rsidR="00100979">
        <w:rPr>
          <w:rtl/>
        </w:rPr>
        <w:fldChar w:fldCharType="separate"/>
      </w:r>
      <w:r w:rsidR="00100979">
        <w:rPr>
          <w:noProof/>
          <w:rtl/>
        </w:rPr>
        <w:t>[</w:t>
      </w:r>
      <w:hyperlink w:anchor="_ENREF_9" w:tooltip="Tan,  #66" w:history="1">
        <w:r w:rsidR="007F44B0">
          <w:rPr>
            <w:noProof/>
            <w:rtl/>
          </w:rPr>
          <w:t>9</w:t>
        </w:r>
      </w:hyperlink>
      <w:r w:rsidR="00100979">
        <w:rPr>
          <w:noProof/>
          <w:rtl/>
        </w:rPr>
        <w:t>]</w:t>
      </w:r>
      <w:r w:rsidR="00100979">
        <w:rPr>
          <w:rtl/>
        </w:rPr>
        <w:fldChar w:fldCharType="end"/>
      </w:r>
      <w:r w:rsidR="00100979">
        <w:rPr>
          <w:rFonts w:hint="cs"/>
          <w:rtl/>
        </w:rPr>
        <w:t xml:space="preserve"> </w:t>
      </w:r>
      <w:r w:rsidRPr="00056FFE">
        <w:rPr>
          <w:rFonts w:hint="cs"/>
          <w:rtl/>
        </w:rPr>
        <w:t>نیز استخراج گراف های درختی فرعی تثبیت شده پرتکرار (از پایگاه داده های گرا</w:t>
      </w:r>
      <w:r w:rsidR="00100979">
        <w:rPr>
          <w:rFonts w:hint="cs"/>
          <w:rtl/>
        </w:rPr>
        <w:t>ف درختی نامنظم) را هدف گرفته است، اما از پارامتری استفاده می ک</w:t>
      </w:r>
      <w:r w:rsidRPr="00056FFE">
        <w:rPr>
          <w:rFonts w:hint="cs"/>
          <w:rtl/>
        </w:rPr>
        <w:t xml:space="preserve">ند که از طریق آن سطح تثبیت کننده کنترل می شود. هرگاه سطح تثبیت کننده برابر با 1 باشد، گراف های درختی فرعی پر تکرار شناسایی شده گراف های درختی فرعی القاء شده خواهند بود. به همین خاطر، با اصلاح سطح تثبیت کننده، الگوریتم را می توان برای استخراج گراف های درختی فرعی تثبیت شده و القاء شده به کار گرفت. این الگوریتم با تلفیق ساختار داده های فهرست تثبیت کننده و استراتژی تعیین </w:t>
      </w:r>
      <w:r w:rsidRPr="00056FFE">
        <w:t>TMG</w:t>
      </w:r>
      <w:r w:rsidRPr="00056FFE">
        <w:rPr>
          <w:rFonts w:hint="cs"/>
          <w:rtl/>
        </w:rPr>
        <w:t xml:space="preserve"> (استراتژی ویژه تعمیم دست راستی ترین مسیر)، تضمین می کند که گراف های درختی فرعی داوطلب بدون نسخه کپی ایجاد شوند. علاوه بر این، برای هر یک از گراف های درختی فرعی یک فهرست پیشامد ذخیره می شود تا سرعت محاسبه پشتیبان افزایش پیدا کند. بر خلاف موارد پیشین، به جای استفاده از </w:t>
      </w:r>
      <w:r w:rsidRPr="00056FFE">
        <w:t>T</w:t>
      </w:r>
      <w:r w:rsidRPr="00056FFE">
        <w:rPr>
          <w:vertAlign w:val="subscript"/>
        </w:rPr>
        <w:t>c</w:t>
      </w:r>
      <w:r w:rsidRPr="00056FFE">
        <w:rPr>
          <w:rFonts w:hint="cs"/>
          <w:rtl/>
        </w:rPr>
        <w:t xml:space="preserve">، از </w:t>
      </w:r>
      <w:r w:rsidRPr="00056FFE">
        <w:t>O</w:t>
      </w:r>
      <w:r w:rsidRPr="00056FFE">
        <w:rPr>
          <w:vertAlign w:val="subscript"/>
        </w:rPr>
        <w:t>c</w:t>
      </w:r>
      <w:r w:rsidRPr="00056FFE">
        <w:rPr>
          <w:rFonts w:hint="cs"/>
          <w:rtl/>
        </w:rPr>
        <w:t xml:space="preserve"> برای محاسبه  پشتیبان الگوها استفاده می شود. به لحاظ تجربی نشان داده شده است که </w:t>
      </w:r>
      <w:r w:rsidRPr="00056FFE">
        <w:t>IMB</w:t>
      </w:r>
      <w:r w:rsidRPr="00056FFE">
        <w:rPr>
          <w:vertAlign w:val="subscript"/>
        </w:rPr>
        <w:t>3</w:t>
      </w:r>
      <w:r w:rsidRPr="00056FFE">
        <w:t>-Miner</w:t>
      </w:r>
      <w:r w:rsidRPr="00056FFE">
        <w:rPr>
          <w:rFonts w:hint="cs"/>
          <w:rtl/>
        </w:rPr>
        <w:t xml:space="preserve"> در مقایسه با </w:t>
      </w:r>
      <w:r w:rsidRPr="00056FFE">
        <w:t>Tree</w:t>
      </w:r>
      <w:r w:rsidR="00100979">
        <w:t>M</w:t>
      </w:r>
      <w:r w:rsidRPr="00056FFE">
        <w:t>iner</w:t>
      </w:r>
      <w:r w:rsidRPr="00056FFE">
        <w:rPr>
          <w:rFonts w:hint="cs"/>
          <w:rtl/>
        </w:rPr>
        <w:t xml:space="preserve"> و </w:t>
      </w:r>
      <w:r w:rsidRPr="00056FFE">
        <w:t>FREQT</w:t>
      </w:r>
      <w:r w:rsidRPr="00056FFE">
        <w:rPr>
          <w:rFonts w:hint="cs"/>
          <w:rtl/>
        </w:rPr>
        <w:t xml:space="preserve"> عملکرد بهتر و بالاتری ارائه می دهد. کاربرد </w:t>
      </w:r>
      <w:r w:rsidRPr="00056FFE">
        <w:t>O</w:t>
      </w:r>
      <w:r w:rsidRPr="00056FFE">
        <w:rPr>
          <w:vertAlign w:val="subscript"/>
        </w:rPr>
        <w:t>c</w:t>
      </w:r>
      <w:r w:rsidRPr="00056FFE">
        <w:t xml:space="preserve"> </w:t>
      </w:r>
      <w:r w:rsidRPr="00056FFE">
        <w:rPr>
          <w:rFonts w:hint="cs"/>
          <w:rtl/>
        </w:rPr>
        <w:t xml:space="preserve">  به جای  </w:t>
      </w:r>
      <w:r w:rsidRPr="00056FFE">
        <w:t>T</w:t>
      </w:r>
      <w:r w:rsidRPr="00056FFE">
        <w:rPr>
          <w:vertAlign w:val="subscript"/>
        </w:rPr>
        <w:t>c</w:t>
      </w:r>
      <w:r w:rsidRPr="00056FFE">
        <w:rPr>
          <w:rFonts w:hint="cs"/>
          <w:rtl/>
        </w:rPr>
        <w:t xml:space="preserve"> به طور معمول زمانی انتخاب می شود که تکرار و ترتیب الگوها دارای اهمیت زیادی باشد.</w:t>
      </w:r>
    </w:p>
    <w:p w:rsidR="001943CA" w:rsidRPr="00056FFE" w:rsidRDefault="001943CA" w:rsidP="007F44B0">
      <w:pPr>
        <w:tabs>
          <w:tab w:val="right" w:pos="540"/>
        </w:tabs>
        <w:rPr>
          <w:rtl/>
        </w:rPr>
      </w:pPr>
      <w:r w:rsidRPr="00056FFE">
        <w:rPr>
          <w:rFonts w:hint="cs"/>
          <w:rtl/>
        </w:rPr>
        <w:t xml:space="preserve">برای استخراج گراف های درختی فرعی تثبیت شده یا القاء شده در یک پایگاه داده گراف های درختی منظم ریشه ای، الگوریتم های </w:t>
      </w:r>
      <w:r w:rsidRPr="00056FFE">
        <w:t>TIDS , TRIPS</w:t>
      </w:r>
      <w:r w:rsidRPr="00056FFE">
        <w:rPr>
          <w:rFonts w:hint="cs"/>
          <w:rtl/>
        </w:rPr>
        <w:t xml:space="preserve"> معرفی </w:t>
      </w:r>
      <w:r w:rsidR="00100979">
        <w:rPr>
          <w:rFonts w:hint="cs"/>
          <w:rtl/>
        </w:rPr>
        <w:t xml:space="preserve">گردیدند </w:t>
      </w:r>
      <w:r w:rsidR="00100979">
        <w:rPr>
          <w:rtl/>
        </w:rPr>
        <w:fldChar w:fldCharType="begin"/>
      </w:r>
      <w:r w:rsidR="00100979">
        <w:rPr>
          <w:rtl/>
        </w:rPr>
        <w:instrText xml:space="preserve"> </w:instrText>
      </w:r>
      <w:r w:rsidR="00100979">
        <w:instrText>ADDIN EN.CITE &lt;EndNote&gt;&lt;Cite&gt;&lt;Author&gt;Tatikonda&lt;/Author&gt;&lt;Year&gt;2006&lt;/Year&gt;&lt;RecNum&gt;191&lt;/RecNum&gt;&lt;DisplayText&gt;[130]&lt;/DisplayText&gt;&lt;record&gt;&lt;rec-number&gt;191&lt;/rec-number&gt;&lt;foreign-keys&gt;&lt;key app="EN" db-id="5vaes0fpbfpepxedwv65twzav09zxxw9p5xs" timestamp="1421434939</w:instrText>
      </w:r>
      <w:r w:rsidR="00100979">
        <w:rPr>
          <w:rtl/>
        </w:rPr>
        <w:instrText>"&gt;191&lt;/</w:instrText>
      </w:r>
      <w:r w:rsidR="00100979">
        <w:instrText>key&gt;&lt;/foreign-keys&gt;&lt;ref-type name="Conference Paper"&gt;47&lt;/ref-type&gt;&lt;contributors&gt;&lt;authors&gt;&lt;author&gt;Shirish Tatikonda&lt;/author&gt;&lt;author&gt;Srinivasan Parthasarathy&lt;/author&gt;&lt;author&gt;Tahsin Kurc&lt;/author&gt;&lt;/authors&gt;&lt;/contributors&gt;&lt;titles&gt;&lt;title&gt;TRIPS and TIDES</w:instrText>
      </w:r>
      <w:r w:rsidR="00100979">
        <w:rPr>
          <w:rtl/>
        </w:rPr>
        <w:instrText xml:space="preserve">: </w:instrText>
      </w:r>
      <w:r w:rsidR="00100979">
        <w:instrText>new algorithms for tree mining&lt;/title&gt;&lt;secondary-title&gt;Proceedings of the 15th ACM international conference on Information and knowledge management&lt;/secondary-title&gt;&lt;/titles&gt;&lt;pages&gt;455-464&lt;/pages&gt;&lt;dates&gt;&lt;year&gt;2006&lt;/year&gt;&lt;/dates&gt;&lt;pub-location&gt;Arlington, Virginia, USA&lt;/pub-location&gt;&lt;publisher&gt;ACM&lt;/publisher&gt;&lt;urls&gt;&lt;/urls&gt;&lt;custom1&gt;1183680&lt;/custom1&gt;&lt;electronic-resource-num&gt;10.1145/1183614.1183680&lt;/electronic-resource-num&gt;&lt;/record&gt;&lt;/Cite&gt;&lt;/EndNote</w:instrText>
      </w:r>
      <w:r w:rsidR="00100979">
        <w:rPr>
          <w:rtl/>
        </w:rPr>
        <w:instrText>&gt;</w:instrText>
      </w:r>
      <w:r w:rsidR="00100979">
        <w:rPr>
          <w:rtl/>
        </w:rPr>
        <w:fldChar w:fldCharType="separate"/>
      </w:r>
      <w:r w:rsidR="00100979">
        <w:rPr>
          <w:noProof/>
          <w:rtl/>
        </w:rPr>
        <w:t>[</w:t>
      </w:r>
      <w:hyperlink w:anchor="_ENREF_130" w:tooltip="Tatikonda, 2006 #191" w:history="1">
        <w:r w:rsidR="007F44B0">
          <w:rPr>
            <w:noProof/>
            <w:rtl/>
          </w:rPr>
          <w:t>130</w:t>
        </w:r>
      </w:hyperlink>
      <w:r w:rsidR="00100979">
        <w:rPr>
          <w:noProof/>
          <w:rtl/>
        </w:rPr>
        <w:t>]</w:t>
      </w:r>
      <w:r w:rsidR="00100979">
        <w:rPr>
          <w:rtl/>
        </w:rPr>
        <w:fldChar w:fldCharType="end"/>
      </w:r>
      <w:r w:rsidRPr="00056FFE">
        <w:rPr>
          <w:rFonts w:hint="cs"/>
          <w:rtl/>
        </w:rPr>
        <w:t xml:space="preserve">. </w:t>
      </w:r>
      <w:r w:rsidRPr="00056FFE">
        <w:t>TRPS</w:t>
      </w:r>
      <w:r w:rsidRPr="00056FFE">
        <w:rPr>
          <w:rFonts w:hint="cs"/>
          <w:rtl/>
        </w:rPr>
        <w:t xml:space="preserve"> از توالی پروفر (</w:t>
      </w:r>
      <w:r w:rsidRPr="00056FFE">
        <w:t>Prufer</w:t>
      </w:r>
      <w:r w:rsidRPr="00056FFE">
        <w:rPr>
          <w:rFonts w:hint="cs"/>
          <w:rtl/>
        </w:rPr>
        <w:t xml:space="preserve">) و دست چپی ترین مسیر الگو به عنوان شرایط و موقعیت تعمیم استفاده می کند. </w:t>
      </w:r>
      <w:r w:rsidRPr="00056FFE">
        <w:t>TIDS</w:t>
      </w:r>
      <w:r w:rsidRPr="00056FFE">
        <w:rPr>
          <w:rFonts w:hint="cs"/>
          <w:rtl/>
        </w:rPr>
        <w:t xml:space="preserve"> از توالی </w:t>
      </w:r>
      <w:r w:rsidRPr="00056FFE">
        <w:t>DFS</w:t>
      </w:r>
      <w:r w:rsidRPr="00056FFE">
        <w:rPr>
          <w:rFonts w:hint="cs"/>
          <w:rtl/>
        </w:rPr>
        <w:t xml:space="preserve"> و تعمیم دست راستی ترین مسیر استفاده می کند. محاسبه پشتیبان برای هر دو الگوریتم از فهرست تثبیت کننده و ساختار مجموعه ـ محور، برای تسهیل ایجاد تناوبی الگوها بهره می گیرد. بین هزینه حفظ فهرست های تثبیت کننده، کارایی محاسبه پشتیبان موازنه برقرار است، در حالی که تعداد برچسب های رأس مجزا و متمایز در مقایسه با تعداد کلی رأس های موجود در پایگاه داده ها کم است. نتایج تجربی نشان می دهد که هر دو الگوریتم </w:t>
      </w:r>
      <w:r w:rsidRPr="00056FFE">
        <w:t>TRIPS</w:t>
      </w:r>
      <w:r w:rsidRPr="00056FFE">
        <w:rPr>
          <w:rFonts w:hint="cs"/>
          <w:rtl/>
        </w:rPr>
        <w:t xml:space="preserve"> و </w:t>
      </w:r>
      <w:r w:rsidRPr="00056FFE">
        <w:t>TIDS</w:t>
      </w:r>
      <w:r w:rsidRPr="00056FFE">
        <w:rPr>
          <w:rFonts w:hint="cs"/>
          <w:rtl/>
        </w:rPr>
        <w:t xml:space="preserve"> از نظر زمان اجرا و استفاده از حافظه چه برای داده های ترکیبی و چه مجمو</w:t>
      </w:r>
      <w:r w:rsidR="00100979">
        <w:rPr>
          <w:rFonts w:hint="cs"/>
          <w:rtl/>
        </w:rPr>
        <w:t>عه داده های واقعی، عملکردی بهتر</w:t>
      </w:r>
      <w:r w:rsidRPr="00056FFE">
        <w:rPr>
          <w:rFonts w:hint="cs"/>
          <w:rtl/>
        </w:rPr>
        <w:t xml:space="preserve"> از </w:t>
      </w:r>
      <w:r w:rsidRPr="00056FFE">
        <w:t>TreeMiner</w:t>
      </w:r>
      <w:r w:rsidRPr="00056FFE">
        <w:rPr>
          <w:rFonts w:hint="cs"/>
          <w:rtl/>
        </w:rPr>
        <w:t xml:space="preserve"> نشان می دهند. </w:t>
      </w:r>
      <w:r w:rsidRPr="00056FFE">
        <w:t>TRIPS</w:t>
      </w:r>
      <w:r w:rsidRPr="00056FFE">
        <w:rPr>
          <w:rFonts w:hint="cs"/>
          <w:rtl/>
        </w:rPr>
        <w:t xml:space="preserve"> و </w:t>
      </w:r>
      <w:r w:rsidRPr="00056FFE">
        <w:t>TIDS</w:t>
      </w:r>
      <w:r w:rsidRPr="00056FFE">
        <w:rPr>
          <w:rFonts w:hint="cs"/>
          <w:rtl/>
        </w:rPr>
        <w:t>، هنگامی که اندازه پایگاه داده ها افزایش میابد قابلیت محاسبه خوبی بروز می دهند. و حتی در هنگام استفاده از مقادیر آستانه پشتیبان نسبتاً پایین این الگوریتم ها قادر به استخراج پایگاه داده های بزرگی خواهند بود.</w:t>
      </w:r>
    </w:p>
    <w:p w:rsidR="001943CA" w:rsidRPr="00056FFE" w:rsidRDefault="001943CA" w:rsidP="00954B06">
      <w:pPr>
        <w:pStyle w:val="Heading3"/>
        <w:numPr>
          <w:ilvl w:val="2"/>
          <w:numId w:val="29"/>
        </w:numPr>
        <w:ind w:left="0" w:firstLine="0"/>
        <w:rPr>
          <w:rtl/>
        </w:rPr>
      </w:pPr>
      <w:bookmarkStart w:id="383" w:name="_Toc408588804"/>
      <w:bookmarkStart w:id="384" w:name="_Toc408588880"/>
      <w:bookmarkStart w:id="385" w:name="_Toc408608951"/>
      <w:bookmarkStart w:id="386" w:name="_Toc409469354"/>
      <w:bookmarkStart w:id="387" w:name="_Toc409469660"/>
      <w:r w:rsidRPr="00056FFE">
        <w:rPr>
          <w:rFonts w:hint="cs"/>
          <w:rtl/>
        </w:rPr>
        <w:t>استخراج گراف درختی آزاد</w:t>
      </w:r>
      <w:bookmarkEnd w:id="383"/>
      <w:bookmarkEnd w:id="384"/>
      <w:bookmarkEnd w:id="385"/>
      <w:bookmarkEnd w:id="386"/>
      <w:bookmarkEnd w:id="387"/>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الگوریتم های استخراج گراف درختی آزاد، به طوری که از نام آن پیداست، به گراف های درختی فرعی پرتکرار در مجموعه ای از گراف هایی درختی آزاد می پردازند. یکی از نمونه های اولیه، الگوریتم </w:t>
      </w:r>
      <w:r w:rsidRPr="00056FFE">
        <w:t>TreeMiner</w:t>
      </w:r>
      <w:r w:rsidRPr="00056FFE">
        <w:rPr>
          <w:rFonts w:hint="cs"/>
          <w:rtl/>
        </w:rPr>
        <w:t xml:space="preserve"> است </w:t>
      </w:r>
      <w:r w:rsidR="00100979">
        <w:rPr>
          <w:rtl/>
        </w:rPr>
        <w:fldChar w:fldCharType="begin"/>
      </w:r>
      <w:r w:rsidR="00100979">
        <w:rPr>
          <w:rtl/>
        </w:rPr>
        <w:instrText xml:space="preserve"> </w:instrText>
      </w:r>
      <w:r w:rsidR="00100979">
        <w:instrText>ADDIN EN.CITE &lt;EndNote&gt;&lt;Cite&gt;&lt;Author&gt;Yun&lt;/Author&gt;&lt;Year&gt;2003&lt;/Year&gt;&lt;RecNum&gt;192&lt;/RecNum&gt;&lt;DisplayText&gt;[131]&lt;/DisplayText&gt;&lt;record&gt;&lt;rec-number&gt;192&lt;/rec-number&gt;&lt;foreign-keys&gt;&lt;key app="EN" db-id="5vaes0fpbfpepxedwv65twzav09zxxw9p5xs" timestamp="1421435162"&gt;192</w:instrText>
      </w:r>
      <w:r w:rsidR="00100979">
        <w:rPr>
          <w:rtl/>
        </w:rPr>
        <w:instrText>&lt;/</w:instrText>
      </w:r>
      <w:r w:rsidR="00100979">
        <w:instrText>key&gt;&lt;/foreign-keys&gt;&lt;ref-type name="Conference Proceedings"&gt;10&lt;/ref-type&gt;&lt;contributors&gt;&lt;authors&gt;&lt;author&gt;Yun, Chi&lt;/author&gt;&lt;author&gt;Yirong, Yang&lt;/author&gt;&lt;author&gt;Muntz, Richard R.&lt;/author&gt;&lt;/authors&gt;&lt;/contributors&gt;&lt;titles&gt;&lt;title&gt;Indexing and mining free trees</w:instrText>
      </w:r>
      <w:r w:rsidR="00100979">
        <w:rPr>
          <w:rtl/>
        </w:rPr>
        <w:instrText>&lt;/</w:instrText>
      </w:r>
      <w:r w:rsidR="00100979">
        <w:instrText>title&gt;&lt;secondary-title&gt;Data Mining, 2003. ICDM 2003. Third IEEE International Conference on&lt;/secondary-title&gt;&lt;alt-title&gt;Data Mining, 2003. ICDM 2003. Third IEEE International Conference on&lt;/alt-title&gt;&lt;/titles&gt;&lt;pages&gt;509-512&lt;/pages&gt;&lt;keywords&gt;&lt;keyword&gt;data</w:instrText>
      </w:r>
      <w:r w:rsidR="00100979">
        <w:rPr>
          <w:rtl/>
        </w:rPr>
        <w:instrText xml:space="preserve"> </w:instrText>
      </w:r>
      <w:r w:rsidR="00100979">
        <w:instrText>mining&lt;/keyword&gt;&lt;keyword&gt;database indexing&lt;/keyword&gt;&lt;keyword&gt;tree data structures&lt;/keyword&gt;&lt;keyword&gt;trees (mathematics)&lt;/keyword&gt;&lt;keyword&gt;FreeTreeMiner algorithm&lt;/keyword&gt;&lt;keyword&gt;Internet multicast trees dataset&lt;/keyword&gt;&lt;keyword&gt;canonical representation&lt;/keyword&gt;&lt;keyword&gt;chemical compound dataset&lt;/keyword&gt;&lt;keyword&gt;free tree indexing technique&lt;/keyword&gt;&lt;keyword&gt;rooted trees&lt;/keyword&gt;&lt;keyword&gt;subtrees mining&lt;/keyword&gt;&lt;keyword&gt;tree structures&lt;/keyword&gt;&lt;keyword&gt;Chemical compounds&lt;/keyword&gt;&lt;keyword&gt;Computational biology&lt;/keyword&gt;&lt;keyword&gt;Computer networks&lt;/keyword&gt;&lt;keyword&gt;Databases&lt;/keyword&gt;&lt;keyword&gt;Indexing&lt;/keyword&gt;&lt;keyword&gt;Internet&lt;/keyword&gt;&lt;keyword&gt;Multicast algorithms&lt;/keyword&gt;&lt;keyword&gt;Pattern recognition&lt;/keyword&gt;&lt;keyword&gt;Scalability&lt;/keyword&gt;&lt;/keywords&gt;&lt;dates&gt;&lt;year&gt;2003&lt;/year&gt;&lt;pub-dates&gt;&lt;date&gt;19-22 Nov. 2003&lt;/date&gt;&lt;/pub-dates&gt;&lt;/dates&gt;&lt;urls&gt;&lt;/urls&gt;&lt;electronic-resource-num&gt;10.1109/ICDM.2003.1250964&lt;/electronic-resource-num&gt;&lt;/record&gt;&lt;/Cite&gt;&lt;/EndNote</w:instrText>
      </w:r>
      <w:r w:rsidR="00100979">
        <w:rPr>
          <w:rtl/>
        </w:rPr>
        <w:instrText>&gt;</w:instrText>
      </w:r>
      <w:r w:rsidR="00100979">
        <w:rPr>
          <w:rtl/>
        </w:rPr>
        <w:fldChar w:fldCharType="separate"/>
      </w:r>
      <w:r w:rsidR="00100979">
        <w:rPr>
          <w:noProof/>
          <w:rtl/>
        </w:rPr>
        <w:t>[</w:t>
      </w:r>
      <w:hyperlink w:anchor="_ENREF_131" w:tooltip="Yun, 2003 #192" w:history="1">
        <w:r w:rsidR="007F44B0">
          <w:rPr>
            <w:noProof/>
            <w:rtl/>
          </w:rPr>
          <w:t>131</w:t>
        </w:r>
      </w:hyperlink>
      <w:r w:rsidR="00100979">
        <w:rPr>
          <w:noProof/>
          <w:rtl/>
        </w:rPr>
        <w:t>]</w:t>
      </w:r>
      <w:r w:rsidR="00100979">
        <w:rPr>
          <w:rtl/>
        </w:rPr>
        <w:fldChar w:fldCharType="end"/>
      </w:r>
      <w:r w:rsidRPr="00056FFE">
        <w:rPr>
          <w:rFonts w:hint="cs"/>
          <w:rtl/>
        </w:rPr>
        <w:t xml:space="preserve"> که از عملیات خود اتصالی برای ایجاد گراف درختی فرعی داوطلب و ایجاد الگوریتم هم ریختی گراف درختی فرعی یا محاسبه پشتیبان استفاده می کند. نتایج تجربی نشان می دهند که الگوریتم </w:t>
      </w:r>
      <w:r w:rsidRPr="00056FFE">
        <w:t>Free Tree Miner</w:t>
      </w:r>
      <w:r w:rsidRPr="00056FFE">
        <w:rPr>
          <w:rFonts w:hint="cs"/>
          <w:rtl/>
        </w:rPr>
        <w:t xml:space="preserve"> قادر است داده های حقیقی بزرگ را با دامنه وسیعی از مقادیر پشتیبان کنترل کند و به کار بگیرد؛ با این وجود، هنگامی که اندازه گراف درختی فرعی پرتکرار بیشینه با توجه به افزایش بالقوه گراف های درختی فرعی بزرگتر می شود، این الگوریتم قابلیت محاسبه و ارزیابی خوبی نشان نمی دهد.</w:t>
      </w:r>
    </w:p>
    <w:p w:rsidR="001943CA" w:rsidRPr="00056FFE" w:rsidRDefault="001943CA" w:rsidP="00100979">
      <w:pPr>
        <w:tabs>
          <w:tab w:val="right" w:pos="540"/>
        </w:tabs>
        <w:rPr>
          <w:rtl/>
        </w:rPr>
      </w:pPr>
      <w:r w:rsidRPr="00056FFE">
        <w:rPr>
          <w:rFonts w:hint="cs"/>
          <w:rtl/>
        </w:rPr>
        <w:t xml:space="preserve">فرآیند مشابهی یک بازنمایی مجاز برای گراف های درختی فرعی بر چسب دار تعریف </w:t>
      </w:r>
      <w:r w:rsidR="00100979">
        <w:rPr>
          <w:rFonts w:hint="cs"/>
          <w:rtl/>
        </w:rPr>
        <w:t>می کرد که</w:t>
      </w:r>
      <w:r w:rsidRPr="00056FFE">
        <w:rPr>
          <w:rFonts w:hint="cs"/>
          <w:rtl/>
        </w:rPr>
        <w:t xml:space="preserve"> در</w:t>
      </w:r>
      <w:r w:rsidR="00100979">
        <w:rPr>
          <w:rFonts w:hint="cs"/>
          <w:rtl/>
        </w:rPr>
        <w:t xml:space="preserve"> ی</w:t>
      </w:r>
      <w:r w:rsidRPr="00056FFE">
        <w:rPr>
          <w:rFonts w:hint="cs"/>
          <w:rtl/>
        </w:rPr>
        <w:t xml:space="preserve">ک الگوریتم استخراج گراف درختی آزاد به نام </w:t>
      </w:r>
      <w:r w:rsidRPr="00056FFE">
        <w:t>FTMiner</w:t>
      </w:r>
      <w:r w:rsidRPr="00056FFE">
        <w:rPr>
          <w:rFonts w:hint="cs"/>
          <w:rtl/>
        </w:rPr>
        <w:t xml:space="preserve"> تثبیت شد. این الگوریتم در هر گام متناوب از مرحله ایجاد داوطلب بیش از یک رأس را تعمیم </w:t>
      </w:r>
      <w:r w:rsidRPr="00056FFE">
        <w:rPr>
          <w:rFonts w:hint="cs"/>
          <w:rtl/>
        </w:rPr>
        <w:lastRenderedPageBreak/>
        <w:t>می دهد. همچنین الگوریتم مفهوم جدول تعمیم را بر می گزیند، که یک ساختار داده برای ذخیره تمام تعمیم ها برای الگوی گراف درختی فرعی به همراه مجموعه ای از فعالیت های گراف شامل الگو است. با استفاده از این جدول تعمیم، الگوریتم نه تنها حساب فراوانی هر یک از الگوهای گراف درختی فرعی را نگه می دارد بلکه اطلاعات مورد نیاز ب</w:t>
      </w:r>
      <w:r w:rsidR="00100979">
        <w:rPr>
          <w:rFonts w:hint="cs"/>
          <w:rtl/>
        </w:rPr>
        <w:t>رای تعمیم الگوی جاری را نیز گرد</w:t>
      </w:r>
      <w:r w:rsidRPr="00056FFE">
        <w:rPr>
          <w:rFonts w:hint="cs"/>
          <w:rtl/>
        </w:rPr>
        <w:t>آوری می کند و از این رو تعداد اسکن های پایگاه داده ها را به طور چشمگیری کاهش می دهد. آزمایش های تجربی در مورد پایگاه داده های بزرگ نشان می دهد که الگوریتم مذکور قادر است الگوهای پرتکرار را در مجموعه ای شامل بیش از 330/37 ترکیب شیمیایی با آستانه پشتیبانی %2 استخراج کند.</w:t>
      </w:r>
    </w:p>
    <w:p w:rsidR="001943CA" w:rsidRPr="00056FFE" w:rsidRDefault="001943CA" w:rsidP="007F44B0">
      <w:pPr>
        <w:tabs>
          <w:tab w:val="right" w:pos="540"/>
        </w:tabs>
        <w:rPr>
          <w:rtl/>
        </w:rPr>
      </w:pPr>
      <w:r w:rsidRPr="00056FFE">
        <w:rPr>
          <w:rFonts w:hint="cs"/>
          <w:rtl/>
        </w:rPr>
        <w:t xml:space="preserve">با تمرکز عمده بر کاهش هزینه ایجاد داوطلب، الگوریتم استخراج گراف درختی آزاد به نام </w:t>
      </w:r>
      <w:r w:rsidRPr="00056FFE">
        <w:t>F3TM</w:t>
      </w:r>
      <w:r w:rsidRPr="00056FFE">
        <w:rPr>
          <w:rFonts w:hint="cs"/>
          <w:rtl/>
        </w:rPr>
        <w:t xml:space="preserve"> معرفی </w:t>
      </w:r>
      <w:r w:rsidR="00000EE7">
        <w:rPr>
          <w:rFonts w:hint="cs"/>
          <w:rtl/>
        </w:rPr>
        <w:t xml:space="preserve">شد </w:t>
      </w:r>
      <w:r w:rsidR="00000EE7">
        <w:rPr>
          <w:rtl/>
        </w:rPr>
        <w:fldChar w:fldCharType="begin"/>
      </w:r>
      <w:r w:rsidR="00000EE7">
        <w:rPr>
          <w:rtl/>
        </w:rPr>
        <w:instrText xml:space="preserve"> </w:instrText>
      </w:r>
      <w:r w:rsidR="00000EE7">
        <w:instrText>ADDIN EN.CITE &lt;EndNote&gt;&lt;Cite&gt;&lt;Author&gt;Zhao&lt;/Author&gt;&lt;Year&gt;2008&lt;/Year&gt;&lt;RecNum&gt;193&lt;/RecNum&gt;&lt;DisplayText&gt;[124]&lt;/DisplayText&gt;&lt;record&gt;&lt;rec-number&gt;193&lt;/rec-number&gt;&lt;foreign-keys&gt;&lt;key app="EN" db-id="5vaes0fpbfpepxedwv65twzav09zxxw9p5xs" timestamp="1421435428"&gt;193</w:instrText>
      </w:r>
      <w:r w:rsidR="00000EE7">
        <w:rPr>
          <w:rtl/>
        </w:rPr>
        <w:instrText>&lt;/</w:instrText>
      </w:r>
      <w:r w:rsidR="00000EE7">
        <w:instrText>key&gt;&lt;/foreign-keys&gt;&lt;ref-type name="Journal Article"&gt;17&lt;/ref-type&gt;&lt;contributors&gt;&lt;authors&gt;&lt;author&gt;Zhao, Peixiang&lt;/author&gt;&lt;author&gt;Yu, JeffreyXu&lt;/author&gt;&lt;/authors&gt;&lt;/contributors&gt;&lt;titles&gt;&lt;title&gt;Fast Frequent Free Tree Mining in Graph Databases&lt;/title&gt;&lt;secondary-title&gt;World Wide Web&lt;/secondary-title&gt;&lt;alt-title&gt;World Wide Web&lt;/alt-title&gt;&lt;/titles&gt;&lt;periodical&gt;&lt;full-title&gt;World Wide Web&lt;/full-title&gt;&lt;abbr-1&gt;World Wide Web&lt;/abbr-1&gt;&lt;/periodical&gt;&lt;alt-periodical&gt;&lt;full-title&gt;World Wide Web&lt;/full-title&gt;&lt;abbr-1&gt;World Wide Web&lt;/abbr-1&gt;&lt;/alt-periodical&gt;&lt;pages&gt;71-92&lt;/pages&gt;&lt;volume&gt;11&lt;/volume&gt;&lt;number&gt;1&lt;/number&gt;&lt;keywords&gt;&lt;keyword&gt;structural pattern mining&lt;/keyword&gt;&lt;keyword&gt;graph database&lt;/keyword&gt;&lt;keyword&gt;free tree&lt;/keyword&gt;&lt;/keywords&gt;&lt;dates&gt;&lt;year&gt;2008&lt;/year&gt;&lt;pub-dates&gt;&lt;date</w:instrText>
      </w:r>
      <w:r w:rsidR="00000EE7">
        <w:rPr>
          <w:rtl/>
        </w:rPr>
        <w:instrText>&gt;2008/03/01&lt;/</w:instrText>
      </w:r>
      <w:r w:rsidR="00000EE7">
        <w:instrText>date&gt;&lt;/pub-dates&gt;&lt;/dates&gt;&lt;publisher&gt;Springer US&lt;/publisher&gt;&lt;isbn&gt;1386-145X&lt;/isbn&gt;&lt;urls&gt;&lt;related-urls&gt;&lt;url&gt;http://dx.doi.org/10.1007/s11280-007-0031-z&lt;/url&gt;&lt;/related-urls&gt;&lt;/urls&gt;&lt;electronic-resource-num&gt;10.1007/s11280-007-0031-z&lt;/electronic-resource-num&gt;&lt;language&gt;English&lt;/language&gt;&lt;/record&gt;&lt;/Cite&gt;&lt;/EndNote</w:instrText>
      </w:r>
      <w:r w:rsidR="00000EE7">
        <w:rPr>
          <w:rtl/>
        </w:rPr>
        <w:instrText>&gt;</w:instrText>
      </w:r>
      <w:r w:rsidR="00000EE7">
        <w:rPr>
          <w:rtl/>
        </w:rPr>
        <w:fldChar w:fldCharType="separate"/>
      </w:r>
      <w:r w:rsidR="00000EE7">
        <w:rPr>
          <w:noProof/>
          <w:rtl/>
        </w:rPr>
        <w:t>[</w:t>
      </w:r>
      <w:hyperlink w:anchor="_ENREF_124" w:tooltip="Zhao, 2008 #185" w:history="1">
        <w:r w:rsidR="007F44B0">
          <w:rPr>
            <w:noProof/>
            <w:rtl/>
          </w:rPr>
          <w:t>124</w:t>
        </w:r>
      </w:hyperlink>
      <w:r w:rsidR="00000EE7">
        <w:rPr>
          <w:noProof/>
          <w:rtl/>
        </w:rPr>
        <w:t>]</w:t>
      </w:r>
      <w:r w:rsidR="00000EE7">
        <w:rPr>
          <w:rtl/>
        </w:rPr>
        <w:fldChar w:fldCharType="end"/>
      </w:r>
      <w:r w:rsidRPr="00056FFE">
        <w:rPr>
          <w:rFonts w:hint="cs"/>
          <w:rtl/>
        </w:rPr>
        <w:t xml:space="preserve">. الگوریتم ایده مرز تعمیم را برای تعریف موقعیت ها (رأس ها) به منظور گسترش گراف های درختی فرعی پرتکرار در مرحله ایجاد داوطلب معرفی می کند، و از تکنیک های هرس هم ریختی ـ محور و هرس مجاز را برای افزایش کارایی ایجاد داوطلب به کار می گیرد. تحقیقات عملکرد و اجرا نشان داده است که </w:t>
      </w:r>
      <w:r w:rsidRPr="00056FFE">
        <w:t>F3TM</w:t>
      </w:r>
      <w:r w:rsidRPr="00056FFE">
        <w:rPr>
          <w:rFonts w:hint="cs"/>
          <w:rtl/>
        </w:rPr>
        <w:t xml:space="preserve"> در مقایسه با سایر الگوریتم های استخراج گراف درختی آزاد مانند</w:t>
      </w:r>
      <w:r w:rsidRPr="00056FFE">
        <w:t>Free Tree Miner , FTMiner</w:t>
      </w:r>
      <w:r w:rsidRPr="00056FFE">
        <w:rPr>
          <w:rFonts w:hint="cs"/>
          <w:rtl/>
        </w:rPr>
        <w:t xml:space="preserve"> در مورد پایگاه داده های شیمیایی 390/42 ترکیب کارایی بیشتری داشته است. </w:t>
      </w:r>
      <w:r w:rsidRPr="00056FFE">
        <w:t>CFF Tree</w:t>
      </w:r>
      <w:r w:rsidRPr="00056FFE">
        <w:rPr>
          <w:rFonts w:hint="cs"/>
          <w:rtl/>
        </w:rPr>
        <w:t xml:space="preserve"> از مکانیسمی به نام هرس موقعیت بی خطر برای افزایش گراف های درختی فرعی فقط در موقعیت های بی خطر و مطمئن بهره می گیرد، بنابراین وقتی تصمیم می گیرد که کدام یک از شاخه های گراف درختی شمارش و تعیین را حذف کند قابلیت های بیشتری ارائه می دهد. علاوه براین، </w:t>
      </w:r>
      <w:r w:rsidRPr="00056FFE">
        <w:t>CFF Tree</w:t>
      </w:r>
      <w:r w:rsidRPr="00056FFE">
        <w:rPr>
          <w:rFonts w:hint="cs"/>
          <w:rtl/>
        </w:rPr>
        <w:t xml:space="preserve"> از مکانیسم هرس برچسب بی خطر برای افزایش گراف های درختی فرعی روی رأس هایی با برچسب هایی که به لحاظ واژگان نمایی کمتر از "رأس افزاینده" جدید هستند، استفاده می کند، که بعداً برای حذف بعضی از فرآیندهای غیر ضروری تعیین به کار گرفته می شود. ارزیابی </w:t>
      </w:r>
      <w:r w:rsidRPr="00056FFE">
        <w:t>CFFTree</w:t>
      </w:r>
      <w:r w:rsidRPr="00056FFE">
        <w:rPr>
          <w:rFonts w:hint="cs"/>
          <w:rtl/>
        </w:rPr>
        <w:t xml:space="preserve"> نشان داد که در زمینه یافتن الگوهای مسدود با استفاده از پردازش ـ پسین، این الگوریتم پایه خود یعنی </w:t>
      </w:r>
      <w:r w:rsidRPr="00056FFE">
        <w:t>F3TM</w:t>
      </w:r>
      <w:r w:rsidRPr="00056FFE">
        <w:rPr>
          <w:rFonts w:hint="cs"/>
          <w:rtl/>
        </w:rPr>
        <w:t xml:space="preserve"> پیشی گرفته است. </w:t>
      </w:r>
    </w:p>
    <w:p w:rsidR="001943CA" w:rsidRPr="00056FFE" w:rsidRDefault="001943CA" w:rsidP="00954B06">
      <w:pPr>
        <w:pStyle w:val="Heading3"/>
        <w:numPr>
          <w:ilvl w:val="2"/>
          <w:numId w:val="29"/>
        </w:numPr>
        <w:ind w:left="0" w:firstLine="0"/>
        <w:rPr>
          <w:rtl/>
        </w:rPr>
      </w:pPr>
      <w:bookmarkStart w:id="388" w:name="_Toc408588805"/>
      <w:bookmarkStart w:id="389" w:name="_Toc408588881"/>
      <w:bookmarkStart w:id="390" w:name="_Toc408608952"/>
      <w:bookmarkStart w:id="391" w:name="_Toc409469355"/>
      <w:bookmarkStart w:id="392" w:name="_Toc409469661"/>
      <w:r w:rsidRPr="00056FFE">
        <w:rPr>
          <w:rFonts w:hint="cs"/>
          <w:rtl/>
        </w:rPr>
        <w:t>استخراج گراف درختی ترکیبی</w:t>
      </w:r>
      <w:bookmarkEnd w:id="388"/>
      <w:bookmarkEnd w:id="389"/>
      <w:bookmarkEnd w:id="390"/>
      <w:bookmarkEnd w:id="391"/>
      <w:bookmarkEnd w:id="392"/>
      <w:r w:rsidRPr="00056FFE">
        <w:rPr>
          <w:rFonts w:hint="cs"/>
          <w:rtl/>
        </w:rPr>
        <w:t xml:space="preserve"> </w:t>
      </w:r>
    </w:p>
    <w:p w:rsidR="001943CA" w:rsidRPr="00056FFE" w:rsidRDefault="001943CA" w:rsidP="00F15F0F">
      <w:pPr>
        <w:tabs>
          <w:tab w:val="right" w:pos="540"/>
        </w:tabs>
        <w:rPr>
          <w:rtl/>
        </w:rPr>
      </w:pPr>
      <w:r w:rsidRPr="00056FFE">
        <w:rPr>
          <w:rFonts w:hint="cs"/>
          <w:rtl/>
        </w:rPr>
        <w:t>الگوریتم های استخراج گراف های درختی ترکیبی بر شکل های کلی تر گراف های درختی تمرکز کرده اند. به معنای دقیق کلمه، آن</w:t>
      </w:r>
      <w:r w:rsidR="00000EE7">
        <w:rPr>
          <w:rFonts w:hint="cs"/>
          <w:rtl/>
        </w:rPr>
        <w:t xml:space="preserve"> </w:t>
      </w:r>
      <w:r w:rsidRPr="00056FFE">
        <w:rPr>
          <w:rFonts w:hint="cs"/>
          <w:rtl/>
        </w:rPr>
        <w:t xml:space="preserve">ها را می توان به عنوان الگوریتم هایی طبقه بندی کرد که یکی از اهداف زیر را نشانه گرفته اند: </w:t>
      </w:r>
    </w:p>
    <w:p w:rsidR="001943CA" w:rsidRPr="00056FFE" w:rsidRDefault="001943CA" w:rsidP="00F15F0F">
      <w:pPr>
        <w:tabs>
          <w:tab w:val="right" w:pos="540"/>
        </w:tabs>
        <w:rPr>
          <w:rtl/>
        </w:rPr>
      </w:pPr>
      <w:r w:rsidRPr="00056FFE">
        <w:rPr>
          <w:rFonts w:hint="cs"/>
          <w:rtl/>
        </w:rPr>
        <w:t>(</w:t>
      </w:r>
      <w:r w:rsidRPr="00056FFE">
        <w:t>i</w:t>
      </w:r>
      <w:r w:rsidRPr="00056FFE">
        <w:rPr>
          <w:rFonts w:hint="cs"/>
          <w:rtl/>
        </w:rPr>
        <w:t>) گراف های درختی آزاد یا نامنظم، یا (</w:t>
      </w:r>
      <w:r w:rsidRPr="00056FFE">
        <w:t>ii</w:t>
      </w:r>
      <w:r w:rsidRPr="00056FFE">
        <w:rPr>
          <w:rFonts w:hint="cs"/>
          <w:rtl/>
        </w:rPr>
        <w:t xml:space="preserve">) گراف های درختی منظم یا غیر منظم. نمونه ای از گروه اول، الگوریتم </w:t>
      </w:r>
      <w:r w:rsidRPr="00056FFE">
        <w:t>Hgbrid Treeminer</w:t>
      </w:r>
      <w:r w:rsidRPr="00056FFE">
        <w:rPr>
          <w:rFonts w:hint="cs"/>
          <w:rtl/>
        </w:rPr>
        <w:t xml:space="preserve"> است، و نمونه ای از گروه دوم، الگوریتم </w:t>
      </w:r>
      <w:r w:rsidRPr="00056FFE">
        <w:t>CMTreeMiner</w:t>
      </w:r>
      <w:r w:rsidRPr="00056FFE">
        <w:rPr>
          <w:rFonts w:hint="cs"/>
          <w:rtl/>
        </w:rPr>
        <w:t xml:space="preserve"> است.</w:t>
      </w:r>
    </w:p>
    <w:p w:rsidR="001943CA" w:rsidRPr="00056FFE" w:rsidRDefault="001943CA" w:rsidP="007F44B0">
      <w:pPr>
        <w:tabs>
          <w:tab w:val="right" w:pos="540"/>
        </w:tabs>
        <w:rPr>
          <w:rtl/>
        </w:rPr>
      </w:pPr>
      <w:r w:rsidRPr="00056FFE">
        <w:t>H</w:t>
      </w:r>
      <w:r w:rsidR="00000EE7">
        <w:t>y</w:t>
      </w:r>
      <w:r w:rsidRPr="00056FFE">
        <w:t>brid TreeMiner</w:t>
      </w:r>
      <w:r w:rsidRPr="00056FFE">
        <w:rPr>
          <w:rFonts w:hint="cs"/>
          <w:rtl/>
        </w:rPr>
        <w:t xml:space="preserve"> </w:t>
      </w:r>
      <w:r w:rsidR="00000EE7">
        <w:rPr>
          <w:rtl/>
        </w:rPr>
        <w:fldChar w:fldCharType="begin"/>
      </w:r>
      <w:r w:rsidR="00000EE7">
        <w:rPr>
          <w:rtl/>
        </w:rPr>
        <w:instrText xml:space="preserve"> </w:instrText>
      </w:r>
      <w:r w:rsidR="00000EE7">
        <w:instrText>ADDIN EN.CITE &lt;EndNote&gt;&lt;Cite&gt;&lt;Author&gt;Yun&lt;/Author&gt;&lt;Year&gt;2004&lt;/Year&gt;&lt;RecNum&gt;63&lt;/RecNum&gt;&lt;DisplayText&gt;[6]&lt;/DisplayText&gt;&lt;record&gt;&lt;rec-number&gt;63&lt;/rec-number&gt;&lt;foreign-keys&gt;&lt;key app="EN" db-id="5vaes0fpbfpepxedwv65twzav09zxxw9p5xs" timestamp="1419517902"&gt;63&lt;/key</w:instrText>
      </w:r>
      <w:r w:rsidR="00000EE7">
        <w:rPr>
          <w:rtl/>
        </w:rPr>
        <w:instrText>&gt;&lt;/</w:instrText>
      </w:r>
      <w:r w:rsidR="00000EE7">
        <w:instrText>foreign-keys&gt;&lt;ref-type name="Conference Proceedings"&gt;10&lt;/ref-type&gt;&lt;contributors&gt;&lt;authors&gt;&lt;author&gt;Yun, Chi&lt;/author&gt;&lt;author&gt;Yirong, Yang&lt;/author&gt;&lt;author&gt;Muntz, Richard R.&lt;/author&gt;&lt;/authors&gt;&lt;/contributors&gt;&lt;titles&gt;&lt;title&gt;HybridTreeMiner: an efficient algorithm for mining frequent rooted trees and free trees using canonical forms&lt;/title&gt;&lt;secondary-title&gt;Scientific and Statistical Database Management, 2004. Proceedings. 16th International Conference on&lt;/secondary-title&gt;&lt;alt-title&gt;Scientific and Statistical Database Management, 2004. Proceedings. 16th International Conference on&lt;/alt-title&gt;&lt;/titles&gt;&lt;pages&gt;11-20&lt;/pages&gt;&lt;keywords&gt;&lt;keyword&gt;data mining&lt;/keyword&gt;&lt;keyword&gt;tree data structures&lt;/keyword&gt;&lt;keyword&gt;tree searching&lt;/keyword&gt;&lt;keyword&gt;HybridTreeMiner algorithm&lt;/keyword&gt;&lt;keyword&gt;XML databases&lt;/keyword&gt;&lt;keyword&gt;breadth-first canonical form&lt;/keyword&gt;&lt;keyword&gt;canonical forms&lt;/keyword&gt;&lt;keyword&gt;computational biology&lt;/keyword&gt;&lt;keyword&gt;computer networks&lt;/keyword&gt;&lt;keyword&gt;enumeration tree&lt;/keyword&gt;&lt;keyword&gt;free tree</w:instrText>
      </w:r>
      <w:r w:rsidR="00000EE7">
        <w:rPr>
          <w:rtl/>
        </w:rPr>
        <w:instrText xml:space="preserve"> </w:instrText>
      </w:r>
      <w:r w:rsidR="00000EE7">
        <w:instrText>databases&lt;/keyword&gt;&lt;keyword&gt;frequent rooted tree mining&lt;/keyword&gt;&lt;keyword&gt;frequent subtree&lt;/keyword&gt;&lt;keyword&gt;pattern recognition&lt;/keyword&gt;&lt;keyword&gt;subtrees&lt;/keyword&gt;&lt;keyword&gt;tree isomorphism&lt;/keyword&gt;&lt;keyword&gt;tree mining algorithms&lt;/keyword&gt;&lt;keyword&gt;tree</w:instrText>
      </w:r>
      <w:r w:rsidR="00000EE7">
        <w:rPr>
          <w:rtl/>
        </w:rPr>
        <w:instrText xml:space="preserve"> </w:instrText>
      </w:r>
      <w:r w:rsidR="00000EE7">
        <w:instrText>structures&lt;/keyword&gt;&lt;keyword&gt;unordered trees&lt;/keyword&gt;&lt;keyword&gt;Application software&lt;/keyword&gt;&lt;keyword&gt;Biology computing&lt;/keyword&gt;&lt;keyword&gt;Computer science&lt;/keyword&gt;&lt;keyword&gt;Databases&lt;/keyword&gt;&lt;keyword&gt;Tree graphs&lt;/keyword&gt;&lt;keyword&gt;XML&lt;/keyword&gt;&lt;/keywords</w:instrText>
      </w:r>
      <w:r w:rsidR="00000EE7">
        <w:rPr>
          <w:rtl/>
        </w:rPr>
        <w:instrText>&gt;&lt;</w:instrText>
      </w:r>
      <w:r w:rsidR="00000EE7">
        <w:instrText>dates&gt;&lt;year&gt;2004&lt;/year&gt;&lt;pub-dates&gt;&lt;date&gt;21-23 June 2004&lt;/date&gt;&lt;/pub-dates&gt;&lt;/dates&gt;&lt;isbn&gt;1099-3371&lt;/isbn&gt;&lt;urls&gt;&lt;/urls&gt;&lt;electronic-resource-num&gt;10.1109/SSDM.2004.1311189&lt;/electronic-resource-num&gt;&lt;/record&gt;&lt;/Cite&gt;&lt;/EndNote</w:instrText>
      </w:r>
      <w:r w:rsidR="00000EE7">
        <w:rPr>
          <w:rtl/>
        </w:rPr>
        <w:instrText>&gt;</w:instrText>
      </w:r>
      <w:r w:rsidR="00000EE7">
        <w:rPr>
          <w:rtl/>
        </w:rPr>
        <w:fldChar w:fldCharType="separate"/>
      </w:r>
      <w:r w:rsidR="00000EE7">
        <w:rPr>
          <w:noProof/>
          <w:rtl/>
        </w:rPr>
        <w:t>[</w:t>
      </w:r>
      <w:hyperlink w:anchor="_ENREF_6" w:tooltip="Yun, 2004 #63" w:history="1">
        <w:r w:rsidR="007F44B0">
          <w:rPr>
            <w:noProof/>
            <w:rtl/>
          </w:rPr>
          <w:t>6</w:t>
        </w:r>
      </w:hyperlink>
      <w:r w:rsidR="00000EE7">
        <w:rPr>
          <w:noProof/>
          <w:rtl/>
        </w:rPr>
        <w:t>]</w:t>
      </w:r>
      <w:r w:rsidR="00000EE7">
        <w:rPr>
          <w:rtl/>
        </w:rPr>
        <w:fldChar w:fldCharType="end"/>
      </w:r>
      <w:r w:rsidRPr="00056FFE">
        <w:rPr>
          <w:rFonts w:hint="cs"/>
          <w:rtl/>
        </w:rPr>
        <w:t xml:space="preserve"> از بازنمایی </w:t>
      </w:r>
      <w:r w:rsidRPr="00056FFE">
        <w:t>BFCS</w:t>
      </w:r>
      <w:r w:rsidRPr="00056FFE">
        <w:rPr>
          <w:rFonts w:hint="cs"/>
          <w:rtl/>
        </w:rPr>
        <w:t xml:space="preserve"> استفاده می کند. در گراف درختی شمارش، هر گره نشانده یک گراف درختی در </w:t>
      </w:r>
      <w:r w:rsidRPr="00056FFE">
        <w:t>BFCF</w:t>
      </w:r>
      <w:r w:rsidRPr="00056FFE">
        <w:rPr>
          <w:rFonts w:hint="cs"/>
          <w:rtl/>
        </w:rPr>
        <w:t xml:space="preserve"> است. برای گره </w:t>
      </w:r>
      <w:r w:rsidRPr="00056FFE">
        <w:t>V</w:t>
      </w:r>
      <w:r w:rsidRPr="00056FFE">
        <w:rPr>
          <w:rFonts w:hint="cs"/>
          <w:rtl/>
        </w:rPr>
        <w:t xml:space="preserve"> در گراف درختی شمارش، زاده های </w:t>
      </w:r>
      <w:r w:rsidRPr="00056FFE">
        <w:t>V</w:t>
      </w:r>
      <w:r w:rsidRPr="00056FFE">
        <w:rPr>
          <w:rFonts w:hint="cs"/>
          <w:rtl/>
        </w:rPr>
        <w:t xml:space="preserve"> ممکن است با استفاده از عملیات تعمیم یا اتصال ایجاد شوند. عملیات اتصال برای یک جفت از گره های خواهری با ارتفاع (عمق) </w:t>
      </w:r>
      <w:r w:rsidRPr="00056FFE">
        <w:t>h</w:t>
      </w:r>
      <w:r w:rsidRPr="00056FFE">
        <w:rPr>
          <w:rFonts w:hint="cs"/>
          <w:rtl/>
        </w:rPr>
        <w:t xml:space="preserve"> اعمال شود، که موجب ایجاد یک گراف درختی </w:t>
      </w:r>
      <w:r w:rsidRPr="00056FFE">
        <w:t>BFCF</w:t>
      </w:r>
      <w:r w:rsidRPr="00056FFE">
        <w:rPr>
          <w:rFonts w:hint="cs"/>
          <w:rtl/>
        </w:rPr>
        <w:t xml:space="preserve"> با ارتفاع مشابه می شود. عملیات تعمیم با تعمیم یک برگ جدید در هر یک از سطح های پایین گراف درختی </w:t>
      </w:r>
      <w:r w:rsidRPr="00056FFE">
        <w:t>BFCF</w:t>
      </w:r>
      <w:r w:rsidRPr="00056FFE">
        <w:rPr>
          <w:rFonts w:hint="cs"/>
          <w:rtl/>
        </w:rPr>
        <w:t xml:space="preserve"> به ارتفاع </w:t>
      </w:r>
      <w:r w:rsidRPr="00056FFE">
        <w:t>h</w:t>
      </w:r>
      <w:r w:rsidRPr="00056FFE">
        <w:rPr>
          <w:rFonts w:hint="cs"/>
          <w:rtl/>
        </w:rPr>
        <w:t xml:space="preserve"> اعمال می شود که موجب ایجاد یک گراف درختی </w:t>
      </w:r>
      <w:r w:rsidRPr="00056FFE">
        <w:t>BFCF</w:t>
      </w:r>
      <w:r w:rsidRPr="00056FFE">
        <w:rPr>
          <w:rFonts w:hint="cs"/>
          <w:rtl/>
        </w:rPr>
        <w:t xml:space="preserve"> به ارتفاع (1+</w:t>
      </w:r>
      <w:r w:rsidRPr="00056FFE">
        <w:t>h</w:t>
      </w:r>
      <w:r w:rsidRPr="00056FFE">
        <w:rPr>
          <w:rFonts w:hint="cs"/>
          <w:rtl/>
        </w:rPr>
        <w:t xml:space="preserve">) می شود. این استراتژی شمارش ترکیبی برای استفاده از گراف درختی آزاد نیز تعمیم یافت. نتایج تجربی گزارش شده نشان می دهند که </w:t>
      </w:r>
      <w:r w:rsidRPr="00056FFE">
        <w:t>Hybrid TreeMiner</w:t>
      </w:r>
      <w:r w:rsidRPr="00056FFE">
        <w:rPr>
          <w:rFonts w:hint="cs"/>
          <w:rtl/>
        </w:rPr>
        <w:t xml:space="preserve"> سریعتر از </w:t>
      </w:r>
      <w:r w:rsidR="00A01A55" w:rsidRPr="00A01A55">
        <w:t>FreeTreeMiner</w:t>
      </w:r>
      <w:r w:rsidR="00A01A55">
        <w:rPr>
          <w:rFonts w:hint="cs"/>
          <w:rtl/>
        </w:rPr>
        <w:t xml:space="preserve"> </w:t>
      </w:r>
      <w:r w:rsidRPr="00056FFE">
        <w:rPr>
          <w:rFonts w:hint="cs"/>
          <w:rtl/>
        </w:rPr>
        <w:t>عمل می کند و حافظه کمتری اشغال می کند.</w:t>
      </w:r>
    </w:p>
    <w:p w:rsidR="001943CA" w:rsidRPr="00056FFE" w:rsidRDefault="001943CA" w:rsidP="007F44B0">
      <w:pPr>
        <w:tabs>
          <w:tab w:val="right" w:pos="540"/>
        </w:tabs>
        <w:rPr>
          <w:rtl/>
        </w:rPr>
      </w:pPr>
      <w:r w:rsidRPr="00056FFE">
        <w:t>CMTreeMiner</w:t>
      </w:r>
      <w:r w:rsidRPr="00056FFE">
        <w:rPr>
          <w:rFonts w:hint="cs"/>
          <w:rtl/>
        </w:rPr>
        <w:t xml:space="preserve"> برای استخراج گراف های درختی فرعی پیشینه و مسدود در مجموعه ای از گراف های درختی برچسب دار منظم یا نامنظم معرفی شد</w:t>
      </w:r>
      <w:r w:rsidR="00A01A55">
        <w:rPr>
          <w:rFonts w:hint="cs"/>
          <w:rtl/>
        </w:rPr>
        <w:t xml:space="preserve"> </w:t>
      </w:r>
      <w:r w:rsidR="00A01A55">
        <w:rPr>
          <w:rtl/>
        </w:rPr>
        <w:fldChar w:fldCharType="begin"/>
      </w:r>
      <w:r w:rsidR="00A01A55">
        <w:rPr>
          <w:rtl/>
        </w:rPr>
        <w:instrText xml:space="preserve"> </w:instrText>
      </w:r>
      <w:r w:rsidR="00A01A55">
        <w:instrText>ADDIN EN.CITE &lt;EndNote&gt;&lt;Cite&gt;&lt;Author&gt;Chi&lt;/Author&gt;&lt;Year&gt;2004&lt;/Year&gt;&lt;RecNum&gt;194&lt;/RecNum&gt;&lt;DisplayText&gt;[132]&lt;/DisplayText&gt;&lt;record&gt;&lt;rec-number&gt;194&lt;/rec-number&gt;&lt;foreign-keys&gt;&lt;key app="EN" db-id="5vaes0fpbfpepxedwv65twzav09zxxw9p5xs" timestamp="1421436118"&gt;194</w:instrText>
      </w:r>
      <w:r w:rsidR="00A01A55">
        <w:rPr>
          <w:rtl/>
        </w:rPr>
        <w:instrText>&lt;/</w:instrText>
      </w:r>
      <w:r w:rsidR="00A01A55">
        <w:instrText>key&gt;&lt;/foreign-keys&gt;&lt;ref-type name="Book Section"&gt;5&lt;/ref-type&gt;&lt;contributors&gt;&lt;authors&gt;&lt;author&gt;Chi, Yun&lt;/author&gt;&lt;author&gt;Yang, Yirong&lt;/author&gt;&lt;author&gt;Xia, Yi&lt;/author&gt;&lt;author&gt;Muntz, RichardR&lt;/author&gt;&lt;/authors&gt;&lt;secondary-authors&gt;&lt;author&gt;Dai, Honghua&lt;/author&gt;&lt;author&gt;Srikant, Ramakrishnan&lt;/author&gt;&lt;author&gt;Zhang, Chengqi&lt;/author&gt;&lt;/secondary-authors&gt;&lt;/contributors&gt;&lt;titles&gt;&lt;title&gt;CMTreeMiner: Mining Both Closed and Maximal Frequent Subtrees&lt;/title&gt;&lt;secondary-title&gt;Advances in Knowledge Discovery and Data Mining&lt;/secondary-title&gt;&lt;tertiary-title&gt;Lecture Notes in Computer Science&lt;/tertiary-title&gt;&lt;/titles&gt;&lt;pages&gt;63-73&lt;/pages&gt;&lt;volume&gt;3056&lt;/volume&gt;&lt;section&gt;9&lt;/section&gt;&lt;keywords&gt;&lt;keyword&gt;Frequent subtree&lt;/keyword&gt;&lt;keyword&gt;closed subtree&lt;/keyword&gt;&lt;keyword&gt;maximal subtree&lt;/keyword&gt;&lt;keyword&gt;enumeration tree&lt;/keyword&gt;&lt;keyword&gt;rooted unordered tree&lt;/keyword&gt;&lt;/keywords&gt;&lt;dates&gt;&lt;year&gt;2004&lt;/year&gt;&lt;pub-dates&gt;&lt;date&gt;2004/01/01&lt;/date&gt;&lt;/pub-dates&gt;&lt;/dates&gt;&lt;publisher&gt;Springer Berlin Heidelberg&lt;/publisher&gt;&lt;isbn&gt;978-3-540-22064-0&lt;/isbn&gt;&lt;urls</w:instrText>
      </w:r>
      <w:r w:rsidR="00A01A55">
        <w:rPr>
          <w:rtl/>
        </w:rPr>
        <w:instrText>&gt;&lt;</w:instrText>
      </w:r>
      <w:r w:rsidR="00A01A55">
        <w:instrText>related-urls&gt;&lt;url&gt;http://dx.doi.org/10.1007/978-3-540-24775-3_9&lt;/url&gt;&lt;/related-urls&gt;&lt;/urls&gt;&lt;electronic-resource-num&gt;10.1007/978-3-540-24775-3_9&lt;/electronic-resource-num&gt;&lt;language&gt;English&lt;/language&gt;&lt;/record&gt;&lt;/Cite&gt;&lt;/EndNote</w:instrText>
      </w:r>
      <w:r w:rsidR="00A01A55">
        <w:rPr>
          <w:rtl/>
        </w:rPr>
        <w:instrText>&gt;</w:instrText>
      </w:r>
      <w:r w:rsidR="00A01A55">
        <w:rPr>
          <w:rtl/>
        </w:rPr>
        <w:fldChar w:fldCharType="separate"/>
      </w:r>
      <w:r w:rsidR="00A01A55">
        <w:rPr>
          <w:noProof/>
          <w:rtl/>
        </w:rPr>
        <w:t>[</w:t>
      </w:r>
      <w:hyperlink w:anchor="_ENREF_132" w:tooltip="Chi, 2004 #194" w:history="1">
        <w:r w:rsidR="007F44B0">
          <w:rPr>
            <w:noProof/>
            <w:rtl/>
          </w:rPr>
          <w:t>132</w:t>
        </w:r>
      </w:hyperlink>
      <w:r w:rsidR="00A01A55">
        <w:rPr>
          <w:noProof/>
          <w:rtl/>
        </w:rPr>
        <w:t>]</w:t>
      </w:r>
      <w:r w:rsidR="00A01A55">
        <w:rPr>
          <w:rtl/>
        </w:rPr>
        <w:fldChar w:fldCharType="end"/>
      </w:r>
      <w:r w:rsidRPr="00056FFE">
        <w:rPr>
          <w:rFonts w:hint="cs"/>
          <w:rtl/>
        </w:rPr>
        <w:t xml:space="preserve">. با استفاده از تکنیک های هرس و اکتشاف، گراف درختی شمارش فقط روی شاخه هایی رشد </w:t>
      </w:r>
      <w:r w:rsidRPr="00056FFE">
        <w:rPr>
          <w:rFonts w:hint="cs"/>
          <w:rtl/>
        </w:rPr>
        <w:lastRenderedPageBreak/>
        <w:t xml:space="preserve">پیدا می کند که به طور بالقوه قادر به تولید گراف های درختی فرعی بیشینه یا مسدود باشند، بنابراین از محاسبات اضافی وابسته به فرآیند یافتن تمام گراف های درختی فرعی پرتکرار اجتناب می شود. مزیت پیشنهادی الگوریتم </w:t>
      </w:r>
      <w:r w:rsidRPr="00056FFE">
        <w:t>CMTreeMiner</w:t>
      </w:r>
      <w:r w:rsidRPr="00056FFE">
        <w:rPr>
          <w:rFonts w:hint="cs"/>
          <w:rtl/>
        </w:rPr>
        <w:t xml:space="preserve"> این است که به طور مستقیم گراف های درختی فرعی پرتکرار بیشینه و مسدود را ایجاد می کند بدون اینکه ابتدا تمام گراف های درختی فرعی پرتکرار را ایجاد کند. نتایج تجربی نشان داد که: (</w:t>
      </w:r>
      <w:r w:rsidRPr="00056FFE">
        <w:t>i</w:t>
      </w:r>
      <w:r w:rsidRPr="00056FFE">
        <w:rPr>
          <w:rFonts w:hint="cs"/>
          <w:rtl/>
        </w:rPr>
        <w:t xml:space="preserve">) برای پایگاه داده های گراف درختی منظم، </w:t>
      </w:r>
      <w:r w:rsidRPr="00056FFE">
        <w:t>CMTreeMiner</w:t>
      </w:r>
      <w:r w:rsidRPr="00056FFE">
        <w:rPr>
          <w:rFonts w:hint="cs"/>
          <w:rtl/>
        </w:rPr>
        <w:t xml:space="preserve"> سریعتر از </w:t>
      </w:r>
      <w:r w:rsidRPr="00056FFE">
        <w:t>H</w:t>
      </w:r>
      <w:r w:rsidR="00A01A55">
        <w:t>y</w:t>
      </w:r>
      <w:r w:rsidRPr="00056FFE">
        <w:t>bridTreeMiner</w:t>
      </w:r>
      <w:r w:rsidRPr="00056FFE">
        <w:rPr>
          <w:rFonts w:hint="cs"/>
          <w:rtl/>
        </w:rPr>
        <w:t xml:space="preserve"> عمل می کند.</w:t>
      </w:r>
    </w:p>
    <w:p w:rsidR="001943CA" w:rsidRPr="00056FFE" w:rsidRDefault="001943CA" w:rsidP="00954B06">
      <w:pPr>
        <w:pStyle w:val="Heading3"/>
        <w:numPr>
          <w:ilvl w:val="2"/>
          <w:numId w:val="29"/>
        </w:numPr>
        <w:ind w:left="0" w:firstLine="0"/>
        <w:rPr>
          <w:rtl/>
        </w:rPr>
      </w:pPr>
      <w:bookmarkStart w:id="393" w:name="_Toc408588806"/>
      <w:bookmarkStart w:id="394" w:name="_Toc408588882"/>
      <w:bookmarkStart w:id="395" w:name="_Toc408608953"/>
      <w:bookmarkStart w:id="396" w:name="_Toc409469356"/>
      <w:bookmarkStart w:id="397" w:name="_Toc409469662"/>
      <w:r w:rsidRPr="00056FFE">
        <w:rPr>
          <w:rFonts w:hint="cs"/>
          <w:rtl/>
        </w:rPr>
        <w:t>خلاصه الگوریتم های استخراجی گراف های درختی پرتکرار</w:t>
      </w:r>
      <w:bookmarkEnd w:id="393"/>
      <w:bookmarkEnd w:id="394"/>
      <w:bookmarkEnd w:id="395"/>
      <w:bookmarkEnd w:id="396"/>
      <w:bookmarkEnd w:id="397"/>
      <w:r w:rsidRPr="00056FFE">
        <w:rPr>
          <w:rFonts w:hint="cs"/>
          <w:rtl/>
        </w:rPr>
        <w:t xml:space="preserve"> </w:t>
      </w:r>
    </w:p>
    <w:p w:rsidR="001943CA" w:rsidRPr="00056FFE" w:rsidRDefault="001943CA" w:rsidP="00F15F0F">
      <w:pPr>
        <w:tabs>
          <w:tab w:val="right" w:pos="540"/>
        </w:tabs>
        <w:rPr>
          <w:rtl/>
        </w:rPr>
      </w:pPr>
      <w:r w:rsidRPr="00056FFE">
        <w:rPr>
          <w:rFonts w:hint="cs"/>
          <w:rtl/>
        </w:rPr>
        <w:t xml:space="preserve">از آنچه که پیش از این گفته شد می توان مشاهده کرد که روش ها، تکنیک ها و استراتژی های مختلفی برای تحقق </w:t>
      </w:r>
      <w:r w:rsidRPr="00056FFE">
        <w:t>FTM</w:t>
      </w:r>
      <w:r w:rsidRPr="00056FFE">
        <w:rPr>
          <w:rFonts w:hint="cs"/>
          <w:rtl/>
        </w:rPr>
        <w:t xml:space="preserve"> پیشنهاد شده اند. از دیدگاه عملکرد و برنامه های کاربردی، این الگوریتم ها را می توان به سه حوزه اصلی تقسیم کرد: </w:t>
      </w:r>
    </w:p>
    <w:p w:rsidR="001943CA" w:rsidRPr="00056FFE" w:rsidRDefault="001943CA" w:rsidP="00B91FB4">
      <w:pPr>
        <w:pStyle w:val="ListParagraph"/>
        <w:numPr>
          <w:ilvl w:val="0"/>
          <w:numId w:val="11"/>
        </w:numPr>
        <w:tabs>
          <w:tab w:val="right" w:pos="540"/>
        </w:tabs>
      </w:pPr>
      <w:r w:rsidRPr="00056FFE">
        <w:rPr>
          <w:rFonts w:hint="cs"/>
          <w:b/>
          <w:bCs/>
          <w:rtl/>
        </w:rPr>
        <w:t>تحلیل دسترس وب:</w:t>
      </w:r>
      <w:r w:rsidRPr="00056FFE">
        <w:rPr>
          <w:rFonts w:hint="cs"/>
          <w:rtl/>
        </w:rPr>
        <w:t xml:space="preserve"> نمونه های این حوزه عبارتند از: </w:t>
      </w:r>
      <w:r w:rsidRPr="00056FFE">
        <w:t>SLEUTH</w:t>
      </w:r>
      <w:r w:rsidRPr="00056FFE">
        <w:rPr>
          <w:rFonts w:hint="cs"/>
          <w:rtl/>
        </w:rPr>
        <w:t xml:space="preserve">، </w:t>
      </w:r>
      <w:r w:rsidRPr="00056FFE">
        <w:t>RootedTreeMiner</w:t>
      </w:r>
      <w:r w:rsidRPr="00056FFE">
        <w:rPr>
          <w:rFonts w:hint="cs"/>
          <w:rtl/>
        </w:rPr>
        <w:t xml:space="preserve">، </w:t>
      </w:r>
      <w:r w:rsidRPr="00056FFE">
        <w:t>TreeMiner</w:t>
      </w:r>
      <w:r w:rsidRPr="00056FFE">
        <w:rPr>
          <w:rFonts w:hint="cs"/>
          <w:rtl/>
        </w:rPr>
        <w:t xml:space="preserve">، </w:t>
      </w:r>
      <w:r w:rsidRPr="00056FFE">
        <w:t>IMB3-Miner</w:t>
      </w:r>
      <w:r w:rsidRPr="00056FFE">
        <w:rPr>
          <w:rFonts w:hint="cs"/>
          <w:rtl/>
        </w:rPr>
        <w:t xml:space="preserve">، </w:t>
      </w:r>
      <w:r w:rsidR="00B91FB4">
        <w:t>C</w:t>
      </w:r>
      <w:r w:rsidRPr="00056FFE">
        <w:t>hopper</w:t>
      </w:r>
      <w:r w:rsidRPr="00056FFE">
        <w:rPr>
          <w:rFonts w:hint="cs"/>
          <w:rtl/>
        </w:rPr>
        <w:t xml:space="preserve">، </w:t>
      </w:r>
      <w:r w:rsidRPr="00056FFE">
        <w:t>Xspanner</w:t>
      </w:r>
      <w:r w:rsidRPr="00056FFE">
        <w:rPr>
          <w:rFonts w:hint="cs"/>
          <w:rtl/>
        </w:rPr>
        <w:t xml:space="preserve">، </w:t>
      </w:r>
      <w:r w:rsidRPr="00056FFE">
        <w:t>TRIPS</w:t>
      </w:r>
      <w:r w:rsidRPr="00056FFE">
        <w:rPr>
          <w:rFonts w:hint="cs"/>
          <w:rtl/>
        </w:rPr>
        <w:t xml:space="preserve">، </w:t>
      </w:r>
      <w:r w:rsidRPr="00056FFE">
        <w:t>TIDS</w:t>
      </w:r>
      <w:r w:rsidRPr="00056FFE">
        <w:rPr>
          <w:rFonts w:hint="cs"/>
          <w:rtl/>
        </w:rPr>
        <w:t xml:space="preserve">، </w:t>
      </w:r>
      <w:r w:rsidRPr="00056FFE">
        <w:t>CMTreeMiner</w:t>
      </w:r>
      <w:r w:rsidRPr="00056FFE">
        <w:rPr>
          <w:rFonts w:hint="cs"/>
          <w:rtl/>
        </w:rPr>
        <w:t xml:space="preserve">، و </w:t>
      </w:r>
      <w:r w:rsidRPr="00056FFE">
        <w:t>HgbridTreeMiner</w:t>
      </w:r>
      <w:r w:rsidRPr="00056FFE">
        <w:rPr>
          <w:rFonts w:hint="cs"/>
          <w:rtl/>
        </w:rPr>
        <w:t xml:space="preserve"> </w:t>
      </w:r>
    </w:p>
    <w:p w:rsidR="001943CA" w:rsidRPr="00056FFE" w:rsidRDefault="001943CA" w:rsidP="00F15F0F">
      <w:pPr>
        <w:pStyle w:val="ListParagraph"/>
        <w:numPr>
          <w:ilvl w:val="0"/>
          <w:numId w:val="11"/>
        </w:numPr>
        <w:tabs>
          <w:tab w:val="right" w:pos="540"/>
        </w:tabs>
      </w:pPr>
      <w:r w:rsidRPr="00056FFE">
        <w:rPr>
          <w:rFonts w:hint="cs"/>
          <w:b/>
          <w:bCs/>
          <w:rtl/>
        </w:rPr>
        <w:t xml:space="preserve">تحلیل چند قالبی </w:t>
      </w:r>
      <w:r w:rsidRPr="00056FFE">
        <w:rPr>
          <w:b/>
          <w:bCs/>
        </w:rPr>
        <w:t>IP</w:t>
      </w:r>
      <w:r w:rsidRPr="00056FFE">
        <w:rPr>
          <w:rFonts w:hint="cs"/>
          <w:b/>
          <w:bCs/>
          <w:rtl/>
        </w:rPr>
        <w:t>:</w:t>
      </w:r>
      <w:r w:rsidRPr="00056FFE">
        <w:rPr>
          <w:rFonts w:hint="cs"/>
          <w:rtl/>
        </w:rPr>
        <w:t xml:space="preserve"> نمونه ها عبارتند از </w:t>
      </w:r>
      <w:r w:rsidRPr="00056FFE">
        <w:t>FreeTreeMiner</w:t>
      </w:r>
      <w:r w:rsidRPr="00056FFE">
        <w:rPr>
          <w:rFonts w:hint="cs"/>
          <w:rtl/>
        </w:rPr>
        <w:t xml:space="preserve"> و </w:t>
      </w:r>
      <w:r w:rsidRPr="00056FFE">
        <w:t>CMTreeMiner</w:t>
      </w:r>
      <w:r w:rsidRPr="00056FFE">
        <w:rPr>
          <w:rFonts w:hint="cs"/>
          <w:rtl/>
        </w:rPr>
        <w:t xml:space="preserve"> </w:t>
      </w:r>
    </w:p>
    <w:p w:rsidR="001943CA" w:rsidRPr="00056FFE" w:rsidRDefault="001943CA" w:rsidP="00B91FB4">
      <w:pPr>
        <w:pStyle w:val="ListParagraph"/>
        <w:numPr>
          <w:ilvl w:val="0"/>
          <w:numId w:val="11"/>
        </w:numPr>
        <w:tabs>
          <w:tab w:val="right" w:pos="540"/>
        </w:tabs>
      </w:pPr>
      <w:r w:rsidRPr="00056FFE">
        <w:rPr>
          <w:rFonts w:hint="cs"/>
          <w:b/>
          <w:bCs/>
          <w:rtl/>
        </w:rPr>
        <w:t>تحلیل ترکیب های شیمیایی:</w:t>
      </w:r>
      <w:r w:rsidRPr="00056FFE">
        <w:rPr>
          <w:rFonts w:hint="cs"/>
          <w:rtl/>
        </w:rPr>
        <w:t xml:space="preserve"> نمونه ها عبارتند از: </w:t>
      </w:r>
      <w:r w:rsidRPr="00056FFE">
        <w:t>FreeTreeMiner</w:t>
      </w:r>
      <w:r w:rsidRPr="00056FFE">
        <w:rPr>
          <w:rFonts w:hint="cs"/>
          <w:rtl/>
        </w:rPr>
        <w:t xml:space="preserve">، </w:t>
      </w:r>
      <w:r w:rsidRPr="00056FFE">
        <w:t>FTMiner</w:t>
      </w:r>
      <w:r w:rsidRPr="00056FFE">
        <w:rPr>
          <w:rFonts w:hint="cs"/>
          <w:rtl/>
        </w:rPr>
        <w:t xml:space="preserve">، </w:t>
      </w:r>
      <w:r w:rsidRPr="00056FFE">
        <w:t>F3TM</w:t>
      </w:r>
      <w:r w:rsidRPr="00056FFE">
        <w:rPr>
          <w:rFonts w:hint="cs"/>
          <w:rtl/>
        </w:rPr>
        <w:t xml:space="preserve">، </w:t>
      </w:r>
      <w:r w:rsidRPr="00056FFE">
        <w:t>CFFTree</w:t>
      </w:r>
      <w:r w:rsidRPr="00056FFE">
        <w:rPr>
          <w:rFonts w:hint="cs"/>
          <w:rtl/>
        </w:rPr>
        <w:t xml:space="preserve">، </w:t>
      </w:r>
      <w:r w:rsidRPr="00056FFE">
        <w:t>H</w:t>
      </w:r>
      <w:r w:rsidR="00B91FB4">
        <w:t>y</w:t>
      </w:r>
      <w:r w:rsidRPr="00056FFE">
        <w:t>bridTreeMiner</w:t>
      </w:r>
      <w:r w:rsidRPr="00056FFE">
        <w:rPr>
          <w:rFonts w:hint="cs"/>
          <w:rtl/>
        </w:rPr>
        <w:t xml:space="preserve"> </w:t>
      </w:r>
    </w:p>
    <w:p w:rsidR="001943CA" w:rsidRPr="00056FFE" w:rsidRDefault="001943CA" w:rsidP="00F15F0F">
      <w:pPr>
        <w:tabs>
          <w:tab w:val="right" w:pos="540"/>
        </w:tabs>
        <w:rPr>
          <w:rtl/>
        </w:rPr>
      </w:pPr>
      <w:r w:rsidRPr="00056FFE">
        <w:rPr>
          <w:rFonts w:hint="cs"/>
          <w:rtl/>
        </w:rPr>
        <w:t xml:space="preserve">از نقطه نظر استراتژی عبور که در فضای جستجو به خدمت گرفته می شود، الگوریتم های </w:t>
      </w:r>
      <w:r w:rsidRPr="00056FFE">
        <w:t>FTM</w:t>
      </w:r>
      <w:r w:rsidRPr="00056FFE">
        <w:rPr>
          <w:rFonts w:hint="cs"/>
          <w:rtl/>
        </w:rPr>
        <w:t xml:space="preserve"> را می توان به دو گروه طبقه بندی کرد: </w:t>
      </w:r>
    </w:p>
    <w:p w:rsidR="001943CA" w:rsidRPr="00056FFE" w:rsidRDefault="001943CA" w:rsidP="00B91FB4">
      <w:pPr>
        <w:pStyle w:val="ListParagraph"/>
        <w:numPr>
          <w:ilvl w:val="0"/>
          <w:numId w:val="12"/>
        </w:numPr>
        <w:tabs>
          <w:tab w:val="right" w:pos="540"/>
        </w:tabs>
      </w:pPr>
      <w:r w:rsidRPr="00056FFE">
        <w:rPr>
          <w:rFonts w:hint="cs"/>
          <w:b/>
          <w:bCs/>
          <w:rtl/>
        </w:rPr>
        <w:t xml:space="preserve">استراتژی </w:t>
      </w:r>
      <w:r w:rsidRPr="00056FFE">
        <w:rPr>
          <w:b/>
          <w:bCs/>
        </w:rPr>
        <w:t>BFS</w:t>
      </w:r>
      <w:r w:rsidRPr="00056FFE">
        <w:rPr>
          <w:rFonts w:hint="cs"/>
          <w:b/>
          <w:bCs/>
          <w:rtl/>
        </w:rPr>
        <w:t>:</w:t>
      </w:r>
      <w:r w:rsidRPr="00056FFE">
        <w:rPr>
          <w:rFonts w:hint="cs"/>
          <w:rtl/>
        </w:rPr>
        <w:t xml:space="preserve"> استراتژی </w:t>
      </w:r>
      <w:r w:rsidRPr="00056FFE">
        <w:t>BFS</w:t>
      </w:r>
      <w:r w:rsidRPr="00056FFE">
        <w:rPr>
          <w:rFonts w:hint="cs"/>
          <w:rtl/>
        </w:rPr>
        <w:t xml:space="preserve"> از مزیت اجرای هرس کامل بهره می گیرد؛ که با این وجود، نیازمند استفاده قابل ملاحظه از حافظه است. نمونه های این حوزه عبارتند از: </w:t>
      </w:r>
      <w:r w:rsidRPr="00056FFE">
        <w:t>Rooted TreeMiner</w:t>
      </w:r>
      <w:r w:rsidRPr="00056FFE">
        <w:rPr>
          <w:rFonts w:hint="cs"/>
          <w:rtl/>
        </w:rPr>
        <w:t xml:space="preserve">، </w:t>
      </w:r>
      <w:r w:rsidRPr="00056FFE">
        <w:t>AMIOT</w:t>
      </w:r>
      <w:r w:rsidRPr="00056FFE">
        <w:rPr>
          <w:rFonts w:hint="cs"/>
          <w:rtl/>
        </w:rPr>
        <w:t xml:space="preserve">، </w:t>
      </w:r>
      <w:r w:rsidRPr="00056FFE">
        <w:t>FreeTreeMiner</w:t>
      </w:r>
      <w:r w:rsidRPr="00056FFE">
        <w:rPr>
          <w:rFonts w:hint="cs"/>
          <w:rtl/>
        </w:rPr>
        <w:t xml:space="preserve">، و </w:t>
      </w:r>
      <w:r w:rsidRPr="00056FFE">
        <w:t>H</w:t>
      </w:r>
      <w:r w:rsidR="00B91FB4">
        <w:t>y</w:t>
      </w:r>
      <w:r w:rsidRPr="00056FFE">
        <w:t>bridTreeMiner</w:t>
      </w:r>
      <w:r w:rsidRPr="00056FFE">
        <w:rPr>
          <w:rFonts w:hint="cs"/>
          <w:rtl/>
        </w:rPr>
        <w:t xml:space="preserve"> </w:t>
      </w:r>
    </w:p>
    <w:p w:rsidR="001943CA" w:rsidRPr="00056FFE" w:rsidRDefault="001943CA" w:rsidP="00F15F0F">
      <w:pPr>
        <w:pStyle w:val="ListParagraph"/>
        <w:numPr>
          <w:ilvl w:val="0"/>
          <w:numId w:val="12"/>
        </w:numPr>
        <w:tabs>
          <w:tab w:val="right" w:pos="540"/>
        </w:tabs>
        <w:rPr>
          <w:rtl/>
        </w:rPr>
      </w:pPr>
      <w:r w:rsidRPr="00056FFE">
        <w:rPr>
          <w:rFonts w:hint="cs"/>
          <w:b/>
          <w:bCs/>
          <w:rtl/>
        </w:rPr>
        <w:t xml:space="preserve">استراتژی </w:t>
      </w:r>
      <w:r w:rsidRPr="00056FFE">
        <w:rPr>
          <w:b/>
          <w:bCs/>
        </w:rPr>
        <w:t>DFS</w:t>
      </w:r>
      <w:r w:rsidRPr="00056FFE">
        <w:rPr>
          <w:rFonts w:hint="cs"/>
          <w:b/>
          <w:bCs/>
          <w:rtl/>
        </w:rPr>
        <w:t>:</w:t>
      </w:r>
      <w:r w:rsidRPr="00056FFE">
        <w:rPr>
          <w:rFonts w:hint="cs"/>
          <w:rtl/>
        </w:rPr>
        <w:t xml:space="preserve"> هرس ضعیف نقطه ضعف استراتژی </w:t>
      </w:r>
      <w:r w:rsidRPr="00056FFE">
        <w:t>DFS</w:t>
      </w:r>
      <w:r w:rsidRPr="00056FFE">
        <w:rPr>
          <w:rFonts w:hint="cs"/>
          <w:rtl/>
        </w:rPr>
        <w:t xml:space="preserve"> است. با این وجود، اشغال حافظه کمتر استراتژی </w:t>
      </w:r>
      <w:r w:rsidRPr="00056FFE">
        <w:t>BFS</w:t>
      </w:r>
      <w:r w:rsidRPr="00056FFE">
        <w:rPr>
          <w:rFonts w:hint="cs"/>
          <w:rtl/>
        </w:rPr>
        <w:t xml:space="preserve"> است. نمونه ها عبارتند از:</w:t>
      </w:r>
      <w:r w:rsidRPr="00056FFE">
        <w:t>UFreqT</w:t>
      </w:r>
      <w:r w:rsidRPr="00056FFE">
        <w:rPr>
          <w:rFonts w:hint="cs"/>
          <w:rtl/>
        </w:rPr>
        <w:t xml:space="preserve">،  </w:t>
      </w:r>
      <w:r w:rsidRPr="00056FFE">
        <w:t>SLEUTH</w:t>
      </w:r>
      <w:r w:rsidRPr="00056FFE">
        <w:rPr>
          <w:rFonts w:hint="cs"/>
          <w:rtl/>
        </w:rPr>
        <w:t xml:space="preserve">، </w:t>
      </w:r>
      <w:r w:rsidRPr="00056FFE">
        <w:t>FREQT</w:t>
      </w:r>
      <w:r w:rsidRPr="00056FFE">
        <w:rPr>
          <w:rFonts w:hint="cs"/>
          <w:rtl/>
        </w:rPr>
        <w:t xml:space="preserve">، </w:t>
      </w:r>
      <w:r w:rsidRPr="00056FFE">
        <w:t>Tree Miner</w:t>
      </w:r>
      <w:r w:rsidRPr="00056FFE">
        <w:rPr>
          <w:rFonts w:hint="cs"/>
          <w:rtl/>
        </w:rPr>
        <w:t xml:space="preserve">، </w:t>
      </w:r>
      <w:r w:rsidRPr="00056FFE">
        <w:t>IMB3-Miner</w:t>
      </w:r>
      <w:r w:rsidRPr="00056FFE">
        <w:rPr>
          <w:rFonts w:hint="cs"/>
          <w:rtl/>
        </w:rPr>
        <w:t xml:space="preserve">، </w:t>
      </w:r>
      <w:r w:rsidRPr="00056FFE">
        <w:t>TIDS</w:t>
      </w:r>
      <w:r w:rsidRPr="00056FFE">
        <w:rPr>
          <w:rFonts w:hint="cs"/>
          <w:rtl/>
        </w:rPr>
        <w:t xml:space="preserve">، </w:t>
      </w:r>
      <w:r w:rsidRPr="00056FFE">
        <w:t>FTMiner</w:t>
      </w:r>
      <w:r w:rsidRPr="00056FFE">
        <w:rPr>
          <w:rFonts w:hint="cs"/>
          <w:rtl/>
        </w:rPr>
        <w:t xml:space="preserve">، و </w:t>
      </w:r>
      <w:r w:rsidRPr="00056FFE">
        <w:t>CMTreeMiner</w:t>
      </w:r>
      <w:r w:rsidRPr="00056FFE">
        <w:rPr>
          <w:rFonts w:hint="cs"/>
          <w:rtl/>
        </w:rPr>
        <w:t xml:space="preserve"> </w:t>
      </w:r>
    </w:p>
    <w:p w:rsidR="00A01A55" w:rsidRDefault="00A01A55" w:rsidP="00A01A55">
      <w:pPr>
        <w:pStyle w:val="a9"/>
      </w:pPr>
      <w:bookmarkStart w:id="398" w:name="_Ref409212539"/>
      <w:bookmarkStart w:id="399" w:name="_Toc409470114"/>
      <w:bookmarkStart w:id="400" w:name="_Toc409470207"/>
      <w:r>
        <w:rPr>
          <w:rFonts w:hint="cs"/>
          <w:rtl/>
        </w:rPr>
        <w:t>جدول</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607008">
        <w:rPr>
          <w:noProof/>
          <w:rtl/>
        </w:rPr>
        <w:t>4</w:t>
      </w:r>
      <w:r>
        <w:rPr>
          <w:rtl/>
        </w:rPr>
        <w:fldChar w:fldCharType="end"/>
      </w:r>
      <w:bookmarkEnd w:id="398"/>
      <w:r>
        <w:rPr>
          <w:rFonts w:hint="cs"/>
          <w:rtl/>
        </w:rPr>
        <w:t xml:space="preserve"> : </w:t>
      </w:r>
      <w:r w:rsidRPr="00056FFE">
        <w:rPr>
          <w:rFonts w:hint="cs"/>
          <w:rtl/>
        </w:rPr>
        <w:t xml:space="preserve">خلاصه الگوریتم های </w:t>
      </w:r>
      <w:r w:rsidRPr="00056FFE">
        <w:t>FTM</w:t>
      </w:r>
      <w:r w:rsidRPr="00056FFE">
        <w:rPr>
          <w:rFonts w:hint="cs"/>
          <w:rtl/>
        </w:rPr>
        <w:t xml:space="preserve"> متداول و مکانیسم های آنها در ایجاد داوطلب و محاسبه پشتیبان</w:t>
      </w:r>
      <w:bookmarkEnd w:id="399"/>
      <w:bookmarkEnd w:id="400"/>
    </w:p>
    <w:tbl>
      <w:tblPr>
        <w:tblStyle w:val="TableGridLight"/>
        <w:bidiVisual/>
        <w:tblW w:w="0" w:type="auto"/>
        <w:tblLook w:val="04A0" w:firstRow="1" w:lastRow="0" w:firstColumn="1" w:lastColumn="0" w:noHBand="0" w:noVBand="1"/>
      </w:tblPr>
      <w:tblGrid>
        <w:gridCol w:w="2071"/>
        <w:gridCol w:w="3261"/>
        <w:gridCol w:w="3794"/>
      </w:tblGrid>
      <w:tr w:rsidR="00A01A55" w:rsidRPr="00056FFE" w:rsidTr="00A01A55">
        <w:tc>
          <w:tcPr>
            <w:tcW w:w="2071" w:type="dxa"/>
            <w:shd w:val="clear" w:color="auto" w:fill="D9D9D9" w:themeFill="background1" w:themeFillShade="D9"/>
          </w:tcPr>
          <w:p w:rsidR="00A01A55" w:rsidRPr="00056FFE" w:rsidRDefault="00A01A55" w:rsidP="00A01A55">
            <w:pPr>
              <w:tabs>
                <w:tab w:val="right" w:pos="540"/>
              </w:tabs>
              <w:jc w:val="center"/>
              <w:rPr>
                <w:rtl/>
              </w:rPr>
            </w:pPr>
            <w:r w:rsidRPr="00056FFE">
              <w:rPr>
                <w:rFonts w:hint="cs"/>
                <w:rtl/>
              </w:rPr>
              <w:t>الگوریتم</w:t>
            </w:r>
          </w:p>
        </w:tc>
        <w:tc>
          <w:tcPr>
            <w:tcW w:w="3261" w:type="dxa"/>
            <w:shd w:val="clear" w:color="auto" w:fill="D9D9D9" w:themeFill="background1" w:themeFillShade="D9"/>
          </w:tcPr>
          <w:p w:rsidR="00A01A55" w:rsidRPr="00056FFE" w:rsidRDefault="00A01A55" w:rsidP="00A01A55">
            <w:pPr>
              <w:tabs>
                <w:tab w:val="right" w:pos="540"/>
              </w:tabs>
              <w:jc w:val="center"/>
              <w:rPr>
                <w:rtl/>
              </w:rPr>
            </w:pPr>
            <w:r w:rsidRPr="00056FFE">
              <w:rPr>
                <w:rFonts w:hint="cs"/>
                <w:rtl/>
              </w:rPr>
              <w:t>ایجاد داوطلب</w:t>
            </w:r>
          </w:p>
        </w:tc>
        <w:tc>
          <w:tcPr>
            <w:tcW w:w="3794" w:type="dxa"/>
            <w:shd w:val="clear" w:color="auto" w:fill="D9D9D9" w:themeFill="background1" w:themeFillShade="D9"/>
          </w:tcPr>
          <w:p w:rsidR="00A01A55" w:rsidRPr="00056FFE" w:rsidRDefault="00A01A55" w:rsidP="00A01A55">
            <w:pPr>
              <w:tabs>
                <w:tab w:val="right" w:pos="540"/>
              </w:tabs>
              <w:jc w:val="center"/>
              <w:rPr>
                <w:rtl/>
              </w:rPr>
            </w:pPr>
            <w:r w:rsidRPr="00056FFE">
              <w:rPr>
                <w:rFonts w:hint="cs"/>
                <w:rtl/>
              </w:rPr>
              <w:t>محاسبه پیشتیبان</w:t>
            </w:r>
          </w:p>
        </w:tc>
      </w:tr>
      <w:tr w:rsidR="00A01A55" w:rsidRPr="00056FFE" w:rsidTr="00A01A55">
        <w:tc>
          <w:tcPr>
            <w:tcW w:w="2071" w:type="dxa"/>
          </w:tcPr>
          <w:p w:rsidR="00A01A55" w:rsidRPr="00056FFE" w:rsidRDefault="00A01A55" w:rsidP="00A01A55">
            <w:pPr>
              <w:tabs>
                <w:tab w:val="right" w:pos="540"/>
              </w:tabs>
              <w:rPr>
                <w:rtl/>
              </w:rPr>
            </w:pPr>
            <w:r w:rsidRPr="00056FFE">
              <w:t>TreeFinder</w:t>
            </w:r>
          </w:p>
        </w:tc>
        <w:tc>
          <w:tcPr>
            <w:tcW w:w="3261" w:type="dxa"/>
          </w:tcPr>
          <w:p w:rsidR="00A01A55" w:rsidRPr="00056FFE" w:rsidRDefault="00A01A55" w:rsidP="00A01A55">
            <w:pPr>
              <w:tabs>
                <w:tab w:val="right" w:pos="540"/>
              </w:tabs>
              <w:rPr>
                <w:rtl/>
              </w:rPr>
            </w:pPr>
            <w:r w:rsidRPr="00056FFE">
              <w:rPr>
                <w:rFonts w:hint="cs"/>
                <w:rtl/>
              </w:rPr>
              <w:t xml:space="preserve">ایجاد مجموعه آیتم های آپریوری </w:t>
            </w:r>
          </w:p>
        </w:tc>
        <w:tc>
          <w:tcPr>
            <w:tcW w:w="3794" w:type="dxa"/>
          </w:tcPr>
          <w:p w:rsidR="00A01A55" w:rsidRPr="00056FFE" w:rsidRDefault="00A01A55" w:rsidP="00A01A55">
            <w:pPr>
              <w:tabs>
                <w:tab w:val="right" w:pos="540"/>
              </w:tabs>
              <w:rPr>
                <w:rtl/>
              </w:rPr>
            </w:pPr>
            <w:r w:rsidRPr="00056FFE">
              <w:rPr>
                <w:rFonts w:hint="cs"/>
                <w:rtl/>
              </w:rPr>
              <w:t xml:space="preserve">تکنیک های خوشه بندی </w:t>
            </w:r>
          </w:p>
        </w:tc>
      </w:tr>
      <w:tr w:rsidR="00A01A55" w:rsidRPr="00056FFE" w:rsidTr="00A01A55">
        <w:tc>
          <w:tcPr>
            <w:tcW w:w="2071" w:type="dxa"/>
          </w:tcPr>
          <w:p w:rsidR="00A01A55" w:rsidRPr="00056FFE" w:rsidRDefault="00A01A55" w:rsidP="00A01A55">
            <w:pPr>
              <w:tabs>
                <w:tab w:val="right" w:pos="540"/>
              </w:tabs>
            </w:pPr>
            <w:r w:rsidRPr="00056FFE">
              <w:t>ufreqT</w:t>
            </w:r>
          </w:p>
        </w:tc>
        <w:tc>
          <w:tcPr>
            <w:tcW w:w="3261" w:type="dxa"/>
          </w:tcPr>
          <w:p w:rsidR="00A01A55" w:rsidRPr="00056FFE" w:rsidRDefault="00A01A55" w:rsidP="00A01A55">
            <w:pPr>
              <w:tabs>
                <w:tab w:val="right" w:pos="540"/>
              </w:tabs>
              <w:rPr>
                <w:rtl/>
              </w:rPr>
            </w:pPr>
            <w:r w:rsidRPr="00056FFE">
              <w:rPr>
                <w:rFonts w:hint="cs"/>
                <w:rtl/>
              </w:rPr>
              <w:t>تعمیم دست راستی ترین مسیر</w:t>
            </w:r>
          </w:p>
        </w:tc>
        <w:tc>
          <w:tcPr>
            <w:tcW w:w="3794" w:type="dxa"/>
          </w:tcPr>
          <w:p w:rsidR="00A01A55" w:rsidRPr="00056FFE" w:rsidRDefault="00A01A55" w:rsidP="00A01A55">
            <w:pPr>
              <w:tabs>
                <w:tab w:val="right" w:pos="540"/>
              </w:tabs>
              <w:rPr>
                <w:rtl/>
              </w:rPr>
            </w:pPr>
            <w:r w:rsidRPr="00056FFE">
              <w:rPr>
                <w:rFonts w:hint="cs"/>
                <w:rtl/>
              </w:rPr>
              <w:t xml:space="preserve">تناظر دو جزئی بیشینه </w:t>
            </w:r>
          </w:p>
        </w:tc>
      </w:tr>
      <w:tr w:rsidR="00A01A55" w:rsidRPr="00056FFE" w:rsidTr="00A01A55">
        <w:tc>
          <w:tcPr>
            <w:tcW w:w="2071" w:type="dxa"/>
          </w:tcPr>
          <w:p w:rsidR="00A01A55" w:rsidRPr="00056FFE" w:rsidRDefault="00A01A55" w:rsidP="00A01A55">
            <w:pPr>
              <w:tabs>
                <w:tab w:val="right" w:pos="540"/>
              </w:tabs>
            </w:pPr>
            <w:r w:rsidRPr="00056FFE">
              <w:t>SLEUTH</w:t>
            </w:r>
          </w:p>
        </w:tc>
        <w:tc>
          <w:tcPr>
            <w:tcW w:w="3261" w:type="dxa"/>
          </w:tcPr>
          <w:p w:rsidR="00A01A55" w:rsidRPr="00056FFE" w:rsidRDefault="00A01A55" w:rsidP="00A01A55">
            <w:pPr>
              <w:tabs>
                <w:tab w:val="right" w:pos="540"/>
              </w:tabs>
              <w:rPr>
                <w:rtl/>
              </w:rPr>
            </w:pPr>
            <w:r w:rsidRPr="00056FFE">
              <w:rPr>
                <w:rFonts w:hint="cs"/>
                <w:rtl/>
              </w:rPr>
              <w:t>تعمیم طبقه هم ارز</w:t>
            </w:r>
          </w:p>
        </w:tc>
        <w:tc>
          <w:tcPr>
            <w:tcW w:w="3794" w:type="dxa"/>
          </w:tcPr>
          <w:p w:rsidR="00A01A55" w:rsidRPr="00056FFE" w:rsidRDefault="00A01A55" w:rsidP="00A01A55">
            <w:pPr>
              <w:tabs>
                <w:tab w:val="right" w:pos="540"/>
              </w:tabs>
              <w:rPr>
                <w:rtl/>
              </w:rPr>
            </w:pPr>
            <w:r w:rsidRPr="00056FFE">
              <w:rPr>
                <w:rFonts w:hint="cs"/>
                <w:rtl/>
              </w:rPr>
              <w:t xml:space="preserve">فهرست های ـ دامنه </w:t>
            </w:r>
          </w:p>
        </w:tc>
      </w:tr>
      <w:tr w:rsidR="00A01A55" w:rsidRPr="00056FFE" w:rsidTr="00A01A55">
        <w:tc>
          <w:tcPr>
            <w:tcW w:w="2071" w:type="dxa"/>
          </w:tcPr>
          <w:p w:rsidR="00A01A55" w:rsidRPr="00056FFE" w:rsidRDefault="00A01A55" w:rsidP="00A01A55">
            <w:pPr>
              <w:tabs>
                <w:tab w:val="right" w:pos="540"/>
              </w:tabs>
            </w:pPr>
            <w:r w:rsidRPr="00056FFE">
              <w:t>Cousinpair</w:t>
            </w:r>
          </w:p>
        </w:tc>
        <w:tc>
          <w:tcPr>
            <w:tcW w:w="3261" w:type="dxa"/>
          </w:tcPr>
          <w:p w:rsidR="00A01A55" w:rsidRPr="00056FFE" w:rsidRDefault="00A01A55" w:rsidP="00A01A55">
            <w:pPr>
              <w:tabs>
                <w:tab w:val="right" w:pos="540"/>
              </w:tabs>
              <w:rPr>
                <w:rtl/>
              </w:rPr>
            </w:pPr>
            <w:r w:rsidRPr="00056FFE">
              <w:rPr>
                <w:rFonts w:hint="cs"/>
                <w:rtl/>
              </w:rPr>
              <w:t xml:space="preserve">فاصله منسوب </w:t>
            </w:r>
          </w:p>
        </w:tc>
        <w:tc>
          <w:tcPr>
            <w:tcW w:w="3794" w:type="dxa"/>
          </w:tcPr>
          <w:p w:rsidR="00A01A55" w:rsidRPr="00056FFE" w:rsidRDefault="00A01A55" w:rsidP="00A01A55">
            <w:pPr>
              <w:tabs>
                <w:tab w:val="right" w:pos="540"/>
              </w:tabs>
              <w:rPr>
                <w:rtl/>
              </w:rPr>
            </w:pPr>
            <w:r w:rsidRPr="00056FFE">
              <w:rPr>
                <w:rFonts w:hint="cs"/>
                <w:rtl/>
              </w:rPr>
              <w:t>جدول مراجعه</w:t>
            </w:r>
          </w:p>
        </w:tc>
      </w:tr>
      <w:tr w:rsidR="00A01A55" w:rsidRPr="00056FFE" w:rsidTr="00A01A55">
        <w:tc>
          <w:tcPr>
            <w:tcW w:w="2071" w:type="dxa"/>
          </w:tcPr>
          <w:p w:rsidR="00A01A55" w:rsidRPr="00056FFE" w:rsidRDefault="00A01A55" w:rsidP="00A01A55">
            <w:pPr>
              <w:tabs>
                <w:tab w:val="right" w:pos="540"/>
              </w:tabs>
            </w:pPr>
            <w:r w:rsidRPr="00056FFE">
              <w:t>RostedTreeMiner</w:t>
            </w:r>
          </w:p>
        </w:tc>
        <w:tc>
          <w:tcPr>
            <w:tcW w:w="3261" w:type="dxa"/>
          </w:tcPr>
          <w:p w:rsidR="00A01A55" w:rsidRPr="00056FFE" w:rsidRDefault="00A01A55" w:rsidP="00A01A55">
            <w:pPr>
              <w:tabs>
                <w:tab w:val="right" w:pos="540"/>
              </w:tabs>
              <w:rPr>
                <w:rtl/>
              </w:rPr>
            </w:pPr>
            <w:r w:rsidRPr="00056FFE">
              <w:rPr>
                <w:rFonts w:hint="cs"/>
                <w:rtl/>
              </w:rPr>
              <w:t>گراف درختی شمارش</w:t>
            </w:r>
          </w:p>
        </w:tc>
        <w:tc>
          <w:tcPr>
            <w:tcW w:w="3794" w:type="dxa"/>
          </w:tcPr>
          <w:p w:rsidR="00A01A55" w:rsidRPr="00056FFE" w:rsidRDefault="00A01A55" w:rsidP="00A01A55">
            <w:pPr>
              <w:tabs>
                <w:tab w:val="right" w:pos="540"/>
              </w:tabs>
              <w:rPr>
                <w:rtl/>
              </w:rPr>
            </w:pPr>
            <w:r w:rsidRPr="00056FFE">
              <w:rPr>
                <w:rFonts w:hint="cs"/>
                <w:rtl/>
              </w:rPr>
              <w:t>فهرست پیشامد</w:t>
            </w:r>
          </w:p>
        </w:tc>
      </w:tr>
      <w:tr w:rsidR="00A01A55" w:rsidRPr="00056FFE" w:rsidTr="00A01A55">
        <w:tc>
          <w:tcPr>
            <w:tcW w:w="2071" w:type="dxa"/>
          </w:tcPr>
          <w:p w:rsidR="00A01A55" w:rsidRPr="00056FFE" w:rsidRDefault="00A01A55" w:rsidP="00A01A55">
            <w:pPr>
              <w:tabs>
                <w:tab w:val="right" w:pos="540"/>
              </w:tabs>
            </w:pPr>
            <w:r w:rsidRPr="00056FFE">
              <w:t>FREQT</w:t>
            </w:r>
          </w:p>
        </w:tc>
        <w:tc>
          <w:tcPr>
            <w:tcW w:w="3261" w:type="dxa"/>
          </w:tcPr>
          <w:p w:rsidR="00A01A55" w:rsidRPr="00056FFE" w:rsidRDefault="00A01A55" w:rsidP="00A01A55">
            <w:pPr>
              <w:tabs>
                <w:tab w:val="right" w:pos="540"/>
              </w:tabs>
              <w:rPr>
                <w:rtl/>
              </w:rPr>
            </w:pPr>
            <w:r w:rsidRPr="00056FFE">
              <w:rPr>
                <w:rFonts w:hint="cs"/>
                <w:rtl/>
              </w:rPr>
              <w:t>تعمیم دست راستی ترین مسیر</w:t>
            </w:r>
          </w:p>
        </w:tc>
        <w:tc>
          <w:tcPr>
            <w:tcW w:w="3794" w:type="dxa"/>
          </w:tcPr>
          <w:p w:rsidR="00A01A55" w:rsidRPr="00056FFE" w:rsidRDefault="00A01A55" w:rsidP="00A01A55">
            <w:pPr>
              <w:tabs>
                <w:tab w:val="right" w:pos="540"/>
              </w:tabs>
              <w:rPr>
                <w:rtl/>
              </w:rPr>
            </w:pPr>
            <w:r w:rsidRPr="00056FFE">
              <w:rPr>
                <w:rFonts w:hint="cs"/>
                <w:rtl/>
              </w:rPr>
              <w:t>فهرست پیشامد</w:t>
            </w:r>
          </w:p>
        </w:tc>
      </w:tr>
      <w:tr w:rsidR="00A01A55" w:rsidRPr="00056FFE" w:rsidTr="00A01A55">
        <w:tc>
          <w:tcPr>
            <w:tcW w:w="2071" w:type="dxa"/>
          </w:tcPr>
          <w:p w:rsidR="00A01A55" w:rsidRPr="00056FFE" w:rsidRDefault="00A01A55" w:rsidP="00A01A55">
            <w:pPr>
              <w:tabs>
                <w:tab w:val="right" w:pos="540"/>
              </w:tabs>
            </w:pPr>
            <w:r w:rsidRPr="00056FFE">
              <w:lastRenderedPageBreak/>
              <w:t>TreeMiner</w:t>
            </w:r>
          </w:p>
        </w:tc>
        <w:tc>
          <w:tcPr>
            <w:tcW w:w="3261" w:type="dxa"/>
          </w:tcPr>
          <w:p w:rsidR="00A01A55" w:rsidRPr="00056FFE" w:rsidRDefault="00A01A55" w:rsidP="00A01A55">
            <w:pPr>
              <w:tabs>
                <w:tab w:val="right" w:pos="540"/>
              </w:tabs>
              <w:rPr>
                <w:rtl/>
              </w:rPr>
            </w:pPr>
            <w:r w:rsidRPr="00056FFE">
              <w:rPr>
                <w:rFonts w:hint="cs"/>
                <w:rtl/>
              </w:rPr>
              <w:t>تعمیم طبقه هم ارز</w:t>
            </w:r>
          </w:p>
        </w:tc>
        <w:tc>
          <w:tcPr>
            <w:tcW w:w="3794" w:type="dxa"/>
          </w:tcPr>
          <w:p w:rsidR="00A01A55" w:rsidRPr="00056FFE" w:rsidRDefault="00A01A55" w:rsidP="00A01A55">
            <w:pPr>
              <w:tabs>
                <w:tab w:val="right" w:pos="540"/>
              </w:tabs>
              <w:rPr>
                <w:rtl/>
              </w:rPr>
            </w:pPr>
            <w:r w:rsidRPr="00056FFE">
              <w:rPr>
                <w:rFonts w:hint="cs"/>
                <w:rtl/>
              </w:rPr>
              <w:t xml:space="preserve">اتصال فهرست دامنه </w:t>
            </w:r>
          </w:p>
        </w:tc>
      </w:tr>
      <w:tr w:rsidR="00A01A55" w:rsidRPr="00056FFE" w:rsidTr="00A01A55">
        <w:tc>
          <w:tcPr>
            <w:tcW w:w="2071" w:type="dxa"/>
          </w:tcPr>
          <w:p w:rsidR="00A01A55" w:rsidRPr="00056FFE" w:rsidRDefault="00A01A55" w:rsidP="00A01A55">
            <w:pPr>
              <w:tabs>
                <w:tab w:val="right" w:pos="540"/>
              </w:tabs>
            </w:pPr>
            <w:r w:rsidRPr="00056FFE">
              <w:t>Chopper</w:t>
            </w:r>
          </w:p>
        </w:tc>
        <w:tc>
          <w:tcPr>
            <w:tcW w:w="3261" w:type="dxa"/>
            <w:vMerge w:val="restart"/>
          </w:tcPr>
          <w:p w:rsidR="00A01A55" w:rsidRPr="00056FFE" w:rsidRDefault="00A01A55" w:rsidP="00A01A55">
            <w:pPr>
              <w:tabs>
                <w:tab w:val="right" w:pos="540"/>
              </w:tabs>
            </w:pPr>
            <w:r w:rsidRPr="00056FFE">
              <w:t>n/a</w:t>
            </w:r>
          </w:p>
        </w:tc>
        <w:tc>
          <w:tcPr>
            <w:tcW w:w="3794" w:type="dxa"/>
            <w:vMerge w:val="restart"/>
          </w:tcPr>
          <w:p w:rsidR="00A01A55" w:rsidRPr="00056FFE" w:rsidRDefault="00A01A55" w:rsidP="00A01A55">
            <w:pPr>
              <w:tabs>
                <w:tab w:val="right" w:pos="540"/>
              </w:tabs>
              <w:rPr>
                <w:rtl/>
              </w:rPr>
            </w:pPr>
            <w:r w:rsidRPr="00056FFE">
              <w:t>n/a</w:t>
            </w:r>
          </w:p>
        </w:tc>
      </w:tr>
      <w:tr w:rsidR="00A01A55" w:rsidRPr="00056FFE" w:rsidTr="00A01A55">
        <w:tc>
          <w:tcPr>
            <w:tcW w:w="2071" w:type="dxa"/>
          </w:tcPr>
          <w:p w:rsidR="00A01A55" w:rsidRPr="00056FFE" w:rsidRDefault="00A01A55" w:rsidP="00A01A55">
            <w:pPr>
              <w:tabs>
                <w:tab w:val="right" w:pos="540"/>
              </w:tabs>
            </w:pPr>
            <w:r w:rsidRPr="00056FFE">
              <w:t>XSpanner</w:t>
            </w:r>
          </w:p>
        </w:tc>
        <w:tc>
          <w:tcPr>
            <w:tcW w:w="3261" w:type="dxa"/>
            <w:vMerge/>
          </w:tcPr>
          <w:p w:rsidR="00A01A55" w:rsidRPr="00056FFE" w:rsidRDefault="00A01A55" w:rsidP="00A01A55">
            <w:pPr>
              <w:tabs>
                <w:tab w:val="right" w:pos="540"/>
              </w:tabs>
              <w:rPr>
                <w:rtl/>
              </w:rPr>
            </w:pPr>
          </w:p>
        </w:tc>
        <w:tc>
          <w:tcPr>
            <w:tcW w:w="3794" w:type="dxa"/>
            <w:vMerge/>
          </w:tcPr>
          <w:p w:rsidR="00A01A55" w:rsidRPr="00056FFE" w:rsidRDefault="00A01A55" w:rsidP="00A01A55">
            <w:pPr>
              <w:tabs>
                <w:tab w:val="right" w:pos="540"/>
              </w:tabs>
              <w:rPr>
                <w:rtl/>
              </w:rPr>
            </w:pPr>
          </w:p>
        </w:tc>
      </w:tr>
      <w:tr w:rsidR="00A01A55" w:rsidRPr="00056FFE" w:rsidTr="00A01A55">
        <w:tc>
          <w:tcPr>
            <w:tcW w:w="2071" w:type="dxa"/>
          </w:tcPr>
          <w:p w:rsidR="00A01A55" w:rsidRPr="00056FFE" w:rsidRDefault="00A01A55" w:rsidP="00A01A55">
            <w:pPr>
              <w:tabs>
                <w:tab w:val="right" w:pos="540"/>
              </w:tabs>
            </w:pPr>
            <w:r w:rsidRPr="00056FFE">
              <w:t>AMIOT</w:t>
            </w:r>
          </w:p>
        </w:tc>
        <w:tc>
          <w:tcPr>
            <w:tcW w:w="3261" w:type="dxa"/>
          </w:tcPr>
          <w:p w:rsidR="00A01A55" w:rsidRPr="00056FFE" w:rsidRDefault="00A01A55" w:rsidP="00A01A55">
            <w:pPr>
              <w:tabs>
                <w:tab w:val="right" w:pos="540"/>
              </w:tabs>
              <w:rPr>
                <w:rtl/>
              </w:rPr>
            </w:pPr>
            <w:r w:rsidRPr="00056FFE">
              <w:rPr>
                <w:rFonts w:hint="cs"/>
                <w:rtl/>
              </w:rPr>
              <w:t>اتصال گراف درختی راست و چب</w:t>
            </w:r>
          </w:p>
        </w:tc>
        <w:tc>
          <w:tcPr>
            <w:tcW w:w="3794" w:type="dxa"/>
          </w:tcPr>
          <w:p w:rsidR="00A01A55" w:rsidRPr="00056FFE" w:rsidRDefault="00A01A55" w:rsidP="00A01A55">
            <w:pPr>
              <w:tabs>
                <w:tab w:val="right" w:pos="540"/>
              </w:tabs>
              <w:rPr>
                <w:rtl/>
              </w:rPr>
            </w:pPr>
            <w:r w:rsidRPr="00056FFE">
              <w:rPr>
                <w:rFonts w:hint="cs"/>
                <w:rtl/>
              </w:rPr>
              <w:t xml:space="preserve">فهرست پیشامد </w:t>
            </w:r>
          </w:p>
        </w:tc>
      </w:tr>
      <w:tr w:rsidR="00A01A55" w:rsidRPr="00056FFE" w:rsidTr="00A01A55">
        <w:tc>
          <w:tcPr>
            <w:tcW w:w="2071" w:type="dxa"/>
          </w:tcPr>
          <w:p w:rsidR="00A01A55" w:rsidRPr="00056FFE" w:rsidRDefault="00A01A55" w:rsidP="00A01A55">
            <w:pPr>
              <w:tabs>
                <w:tab w:val="right" w:pos="540"/>
              </w:tabs>
            </w:pPr>
            <w:r w:rsidRPr="00056FFE">
              <w:t>IMB3-Miner</w:t>
            </w:r>
          </w:p>
        </w:tc>
        <w:tc>
          <w:tcPr>
            <w:tcW w:w="3261" w:type="dxa"/>
          </w:tcPr>
          <w:p w:rsidR="00A01A55" w:rsidRPr="00056FFE" w:rsidRDefault="00A01A55" w:rsidP="00A01A55">
            <w:pPr>
              <w:tabs>
                <w:tab w:val="right" w:pos="540"/>
              </w:tabs>
              <w:rPr>
                <w:rtl/>
              </w:rPr>
            </w:pPr>
            <w:r w:rsidRPr="00056FFE">
              <w:t>TMG</w:t>
            </w:r>
          </w:p>
        </w:tc>
        <w:tc>
          <w:tcPr>
            <w:tcW w:w="3794" w:type="dxa"/>
          </w:tcPr>
          <w:p w:rsidR="00A01A55" w:rsidRPr="00056FFE" w:rsidRDefault="00A01A55" w:rsidP="00A01A55">
            <w:pPr>
              <w:tabs>
                <w:tab w:val="right" w:pos="540"/>
              </w:tabs>
              <w:rPr>
                <w:rtl/>
              </w:rPr>
            </w:pPr>
            <w:r w:rsidRPr="00056FFE">
              <w:rPr>
                <w:rFonts w:hint="cs"/>
                <w:rtl/>
              </w:rPr>
              <w:t>فهرست پیشامد</w:t>
            </w:r>
          </w:p>
        </w:tc>
      </w:tr>
      <w:tr w:rsidR="00A01A55" w:rsidRPr="00056FFE" w:rsidTr="00A01A55">
        <w:tc>
          <w:tcPr>
            <w:tcW w:w="2071" w:type="dxa"/>
          </w:tcPr>
          <w:p w:rsidR="00A01A55" w:rsidRPr="00056FFE" w:rsidRDefault="00A01A55" w:rsidP="00A01A55">
            <w:pPr>
              <w:tabs>
                <w:tab w:val="right" w:pos="540"/>
              </w:tabs>
            </w:pPr>
            <w:r w:rsidRPr="00056FFE">
              <w:t>TRIPS</w:t>
            </w:r>
          </w:p>
        </w:tc>
        <w:tc>
          <w:tcPr>
            <w:tcW w:w="3261" w:type="dxa"/>
          </w:tcPr>
          <w:p w:rsidR="00A01A55" w:rsidRPr="00056FFE" w:rsidRDefault="00A01A55" w:rsidP="00A01A55">
            <w:pPr>
              <w:tabs>
                <w:tab w:val="right" w:pos="540"/>
              </w:tabs>
              <w:rPr>
                <w:rtl/>
              </w:rPr>
            </w:pPr>
            <w:r w:rsidRPr="00056FFE">
              <w:rPr>
                <w:rFonts w:hint="cs"/>
                <w:rtl/>
              </w:rPr>
              <w:t>تعمیم دست چپی ترین مسیر</w:t>
            </w:r>
          </w:p>
        </w:tc>
        <w:tc>
          <w:tcPr>
            <w:tcW w:w="3794" w:type="dxa"/>
          </w:tcPr>
          <w:p w:rsidR="00A01A55" w:rsidRPr="00056FFE" w:rsidRDefault="00A01A55" w:rsidP="00A01A55">
            <w:pPr>
              <w:tabs>
                <w:tab w:val="right" w:pos="540"/>
              </w:tabs>
              <w:rPr>
                <w:rtl/>
              </w:rPr>
            </w:pPr>
            <w:r w:rsidRPr="00056FFE">
              <w:rPr>
                <w:rFonts w:hint="cs"/>
                <w:rtl/>
              </w:rPr>
              <w:t>جدول شمارش</w:t>
            </w:r>
          </w:p>
        </w:tc>
      </w:tr>
      <w:tr w:rsidR="00A01A55" w:rsidRPr="00056FFE" w:rsidTr="00A01A55">
        <w:tc>
          <w:tcPr>
            <w:tcW w:w="2071" w:type="dxa"/>
          </w:tcPr>
          <w:p w:rsidR="00A01A55" w:rsidRPr="00056FFE" w:rsidRDefault="00A01A55" w:rsidP="00A01A55">
            <w:pPr>
              <w:tabs>
                <w:tab w:val="right" w:pos="540"/>
              </w:tabs>
            </w:pPr>
            <w:r w:rsidRPr="00056FFE">
              <w:t>TIDS</w:t>
            </w:r>
          </w:p>
        </w:tc>
        <w:tc>
          <w:tcPr>
            <w:tcW w:w="3261" w:type="dxa"/>
          </w:tcPr>
          <w:p w:rsidR="00A01A55" w:rsidRPr="00056FFE" w:rsidRDefault="00A01A55" w:rsidP="00A01A55">
            <w:pPr>
              <w:tabs>
                <w:tab w:val="right" w:pos="540"/>
              </w:tabs>
              <w:rPr>
                <w:rtl/>
              </w:rPr>
            </w:pPr>
            <w:r w:rsidRPr="00056FFE">
              <w:rPr>
                <w:rFonts w:hint="cs"/>
                <w:rtl/>
              </w:rPr>
              <w:t xml:space="preserve">تعمیم دست راستی ترین مسیر </w:t>
            </w:r>
          </w:p>
        </w:tc>
        <w:tc>
          <w:tcPr>
            <w:tcW w:w="3794" w:type="dxa"/>
          </w:tcPr>
          <w:p w:rsidR="00A01A55" w:rsidRPr="00056FFE" w:rsidRDefault="00A01A55" w:rsidP="00A01A55">
            <w:pPr>
              <w:tabs>
                <w:tab w:val="right" w:pos="540"/>
              </w:tabs>
              <w:rPr>
                <w:rtl/>
              </w:rPr>
            </w:pPr>
            <w:r w:rsidRPr="00056FFE">
              <w:rPr>
                <w:rFonts w:hint="cs"/>
                <w:rtl/>
              </w:rPr>
              <w:t>جدول شمارش</w:t>
            </w:r>
          </w:p>
        </w:tc>
      </w:tr>
      <w:tr w:rsidR="00A01A55" w:rsidRPr="00056FFE" w:rsidTr="00A01A55">
        <w:tc>
          <w:tcPr>
            <w:tcW w:w="2071" w:type="dxa"/>
          </w:tcPr>
          <w:p w:rsidR="00A01A55" w:rsidRPr="00056FFE" w:rsidRDefault="00A01A55" w:rsidP="00A01A55">
            <w:pPr>
              <w:tabs>
                <w:tab w:val="right" w:pos="540"/>
              </w:tabs>
            </w:pPr>
            <w:r w:rsidRPr="00056FFE">
              <w:t>FreeTreeMiner</w:t>
            </w:r>
          </w:p>
        </w:tc>
        <w:tc>
          <w:tcPr>
            <w:tcW w:w="3261" w:type="dxa"/>
          </w:tcPr>
          <w:p w:rsidR="00A01A55" w:rsidRPr="00056FFE" w:rsidRDefault="00A01A55" w:rsidP="00A01A55">
            <w:pPr>
              <w:tabs>
                <w:tab w:val="right" w:pos="540"/>
              </w:tabs>
              <w:rPr>
                <w:rtl/>
              </w:rPr>
            </w:pPr>
            <w:r w:rsidRPr="00056FFE">
              <w:rPr>
                <w:rFonts w:hint="cs"/>
                <w:rtl/>
              </w:rPr>
              <w:t xml:space="preserve"> خود اتصالی</w:t>
            </w:r>
          </w:p>
        </w:tc>
        <w:tc>
          <w:tcPr>
            <w:tcW w:w="3794" w:type="dxa"/>
          </w:tcPr>
          <w:p w:rsidR="00A01A55" w:rsidRPr="00056FFE" w:rsidRDefault="00A01A55" w:rsidP="00A01A55">
            <w:pPr>
              <w:tabs>
                <w:tab w:val="right" w:pos="540"/>
              </w:tabs>
              <w:rPr>
                <w:rtl/>
              </w:rPr>
            </w:pPr>
            <w:r w:rsidRPr="00056FFE">
              <w:rPr>
                <w:rFonts w:hint="cs"/>
                <w:rtl/>
              </w:rPr>
              <w:t>هم ریختی گراف درختی فرعی</w:t>
            </w:r>
          </w:p>
        </w:tc>
      </w:tr>
      <w:tr w:rsidR="00A01A55" w:rsidRPr="00056FFE" w:rsidTr="00A01A55">
        <w:tc>
          <w:tcPr>
            <w:tcW w:w="2071" w:type="dxa"/>
          </w:tcPr>
          <w:p w:rsidR="00A01A55" w:rsidRPr="00056FFE" w:rsidRDefault="00A01A55" w:rsidP="00A01A55">
            <w:pPr>
              <w:tabs>
                <w:tab w:val="right" w:pos="540"/>
              </w:tabs>
            </w:pPr>
            <w:r w:rsidRPr="00056FFE">
              <w:t>FTMiner</w:t>
            </w:r>
          </w:p>
        </w:tc>
        <w:tc>
          <w:tcPr>
            <w:tcW w:w="3261" w:type="dxa"/>
          </w:tcPr>
          <w:p w:rsidR="00A01A55" w:rsidRPr="00056FFE" w:rsidRDefault="00A01A55" w:rsidP="00A01A55">
            <w:pPr>
              <w:tabs>
                <w:tab w:val="right" w:pos="540"/>
              </w:tabs>
              <w:rPr>
                <w:rtl/>
              </w:rPr>
            </w:pPr>
            <w:r w:rsidRPr="00056FFE">
              <w:rPr>
                <w:rFonts w:hint="cs"/>
                <w:rtl/>
              </w:rPr>
              <w:t xml:space="preserve">جدول های تعمیم </w:t>
            </w:r>
          </w:p>
        </w:tc>
        <w:tc>
          <w:tcPr>
            <w:tcW w:w="3794" w:type="dxa"/>
          </w:tcPr>
          <w:p w:rsidR="00A01A55" w:rsidRPr="00056FFE" w:rsidRDefault="00A01A55" w:rsidP="00A01A55">
            <w:pPr>
              <w:tabs>
                <w:tab w:val="right" w:pos="540"/>
              </w:tabs>
              <w:rPr>
                <w:rtl/>
              </w:rPr>
            </w:pPr>
            <w:r w:rsidRPr="00056FFE">
              <w:rPr>
                <w:rFonts w:hint="cs"/>
                <w:rtl/>
              </w:rPr>
              <w:t>مجموعه های پشتیبان</w:t>
            </w:r>
          </w:p>
        </w:tc>
      </w:tr>
      <w:tr w:rsidR="00A01A55" w:rsidRPr="00056FFE" w:rsidTr="00A01A55">
        <w:tc>
          <w:tcPr>
            <w:tcW w:w="2071" w:type="dxa"/>
          </w:tcPr>
          <w:p w:rsidR="00A01A55" w:rsidRPr="00056FFE" w:rsidRDefault="00A01A55" w:rsidP="00A01A55">
            <w:pPr>
              <w:tabs>
                <w:tab w:val="right" w:pos="540"/>
              </w:tabs>
            </w:pPr>
            <w:r w:rsidRPr="00056FFE">
              <w:t>F3TM</w:t>
            </w:r>
          </w:p>
        </w:tc>
        <w:tc>
          <w:tcPr>
            <w:tcW w:w="3261" w:type="dxa"/>
            <w:vMerge w:val="restart"/>
          </w:tcPr>
          <w:p w:rsidR="00A01A55" w:rsidRPr="00056FFE" w:rsidRDefault="00A01A55" w:rsidP="00A01A55">
            <w:pPr>
              <w:tabs>
                <w:tab w:val="right" w:pos="540"/>
              </w:tabs>
              <w:rPr>
                <w:rtl/>
              </w:rPr>
            </w:pPr>
            <w:r w:rsidRPr="00056FFE">
              <w:rPr>
                <w:rFonts w:hint="cs"/>
                <w:rtl/>
              </w:rPr>
              <w:t xml:space="preserve">گراف درختی شمارش + مرز تعمیم </w:t>
            </w:r>
          </w:p>
        </w:tc>
        <w:tc>
          <w:tcPr>
            <w:tcW w:w="3794" w:type="dxa"/>
            <w:vMerge w:val="restart"/>
          </w:tcPr>
          <w:p w:rsidR="00A01A55" w:rsidRPr="00056FFE" w:rsidRDefault="00A01A55" w:rsidP="00A01A55">
            <w:pPr>
              <w:tabs>
                <w:tab w:val="right" w:pos="540"/>
              </w:tabs>
              <w:rPr>
                <w:rtl/>
              </w:rPr>
            </w:pPr>
            <w:r w:rsidRPr="00056FFE">
              <w:rPr>
                <w:rFonts w:hint="cs"/>
                <w:rtl/>
              </w:rPr>
              <w:t>الگوریتم عمق نشینی اولمان</w:t>
            </w:r>
          </w:p>
        </w:tc>
      </w:tr>
      <w:tr w:rsidR="00A01A55" w:rsidRPr="00056FFE" w:rsidTr="00A01A55">
        <w:tc>
          <w:tcPr>
            <w:tcW w:w="2071" w:type="dxa"/>
          </w:tcPr>
          <w:p w:rsidR="00A01A55" w:rsidRPr="00056FFE" w:rsidRDefault="00A01A55" w:rsidP="00A01A55">
            <w:pPr>
              <w:tabs>
                <w:tab w:val="right" w:pos="540"/>
              </w:tabs>
            </w:pPr>
            <w:r w:rsidRPr="00056FFE">
              <w:t>CFFTree</w:t>
            </w:r>
          </w:p>
        </w:tc>
        <w:tc>
          <w:tcPr>
            <w:tcW w:w="3261" w:type="dxa"/>
            <w:vMerge/>
          </w:tcPr>
          <w:p w:rsidR="00A01A55" w:rsidRPr="00056FFE" w:rsidRDefault="00A01A55" w:rsidP="00A01A55">
            <w:pPr>
              <w:tabs>
                <w:tab w:val="right" w:pos="540"/>
              </w:tabs>
              <w:rPr>
                <w:rtl/>
              </w:rPr>
            </w:pPr>
          </w:p>
        </w:tc>
        <w:tc>
          <w:tcPr>
            <w:tcW w:w="3794" w:type="dxa"/>
            <w:vMerge/>
          </w:tcPr>
          <w:p w:rsidR="00A01A55" w:rsidRPr="00056FFE" w:rsidRDefault="00A01A55" w:rsidP="00A01A55">
            <w:pPr>
              <w:tabs>
                <w:tab w:val="right" w:pos="540"/>
              </w:tabs>
              <w:rPr>
                <w:rtl/>
              </w:rPr>
            </w:pPr>
          </w:p>
        </w:tc>
      </w:tr>
      <w:tr w:rsidR="00A01A55" w:rsidRPr="00056FFE" w:rsidTr="00A01A55">
        <w:tc>
          <w:tcPr>
            <w:tcW w:w="2071" w:type="dxa"/>
          </w:tcPr>
          <w:p w:rsidR="00A01A55" w:rsidRPr="00056FFE" w:rsidRDefault="00A01A55" w:rsidP="00A01A55">
            <w:pPr>
              <w:tabs>
                <w:tab w:val="right" w:pos="540"/>
              </w:tabs>
            </w:pPr>
            <w:r w:rsidRPr="00056FFE">
              <w:t>CMYreeMiner</w:t>
            </w:r>
          </w:p>
        </w:tc>
        <w:tc>
          <w:tcPr>
            <w:tcW w:w="3261" w:type="dxa"/>
          </w:tcPr>
          <w:p w:rsidR="00A01A55" w:rsidRPr="00056FFE" w:rsidRDefault="00A01A55" w:rsidP="00A01A55">
            <w:pPr>
              <w:tabs>
                <w:tab w:val="right" w:pos="540"/>
              </w:tabs>
              <w:rPr>
                <w:rtl/>
              </w:rPr>
            </w:pPr>
            <w:r w:rsidRPr="00056FFE">
              <w:rPr>
                <w:rFonts w:hint="cs"/>
                <w:rtl/>
              </w:rPr>
              <w:t>گراف درختی شمارش</w:t>
            </w:r>
          </w:p>
        </w:tc>
        <w:tc>
          <w:tcPr>
            <w:tcW w:w="3794" w:type="dxa"/>
          </w:tcPr>
          <w:p w:rsidR="00A01A55" w:rsidRPr="00056FFE" w:rsidRDefault="00A01A55" w:rsidP="00A01A55">
            <w:pPr>
              <w:tabs>
                <w:tab w:val="right" w:pos="540"/>
              </w:tabs>
              <w:rPr>
                <w:rtl/>
              </w:rPr>
            </w:pPr>
            <w:r w:rsidRPr="00056FFE">
              <w:t>n/a</w:t>
            </w:r>
          </w:p>
        </w:tc>
      </w:tr>
      <w:tr w:rsidR="00A01A55" w:rsidRPr="00056FFE" w:rsidTr="00A01A55">
        <w:tc>
          <w:tcPr>
            <w:tcW w:w="2071" w:type="dxa"/>
          </w:tcPr>
          <w:p w:rsidR="00A01A55" w:rsidRPr="00056FFE" w:rsidRDefault="00A01A55" w:rsidP="00A01A55">
            <w:pPr>
              <w:tabs>
                <w:tab w:val="right" w:pos="540"/>
              </w:tabs>
            </w:pPr>
            <w:r w:rsidRPr="00056FFE">
              <w:t>HybridTreeMiner</w:t>
            </w:r>
          </w:p>
        </w:tc>
        <w:tc>
          <w:tcPr>
            <w:tcW w:w="3261" w:type="dxa"/>
          </w:tcPr>
          <w:p w:rsidR="00A01A55" w:rsidRPr="00056FFE" w:rsidRDefault="00A01A55" w:rsidP="00A01A55">
            <w:pPr>
              <w:tabs>
                <w:tab w:val="right" w:pos="540"/>
              </w:tabs>
              <w:rPr>
                <w:rtl/>
              </w:rPr>
            </w:pPr>
            <w:r w:rsidRPr="00056FFE">
              <w:rPr>
                <w:rFonts w:hint="cs"/>
                <w:rtl/>
              </w:rPr>
              <w:t>تعمیم + اتصال</w:t>
            </w:r>
          </w:p>
        </w:tc>
        <w:tc>
          <w:tcPr>
            <w:tcW w:w="3794" w:type="dxa"/>
          </w:tcPr>
          <w:p w:rsidR="00A01A55" w:rsidRPr="00056FFE" w:rsidRDefault="00A01A55" w:rsidP="00A01A55">
            <w:pPr>
              <w:tabs>
                <w:tab w:val="right" w:pos="540"/>
              </w:tabs>
              <w:rPr>
                <w:rtl/>
              </w:rPr>
            </w:pPr>
            <w:r w:rsidRPr="00056FFE">
              <w:rPr>
                <w:rFonts w:hint="cs"/>
                <w:rtl/>
              </w:rPr>
              <w:t xml:space="preserve">فهرست پیشامد </w:t>
            </w:r>
          </w:p>
        </w:tc>
      </w:tr>
    </w:tbl>
    <w:p w:rsidR="001943CA" w:rsidRPr="00056FFE" w:rsidRDefault="00B91FB4" w:rsidP="00F15F0F">
      <w:pPr>
        <w:tabs>
          <w:tab w:val="right" w:pos="540"/>
        </w:tabs>
        <w:rPr>
          <w:rtl/>
        </w:rPr>
      </w:pPr>
      <w:r>
        <w:rPr>
          <w:rtl/>
          <w:lang w:bidi="fa-IR"/>
        </w:rPr>
        <w:fldChar w:fldCharType="begin"/>
      </w:r>
      <w:r>
        <w:rPr>
          <w:rtl/>
        </w:rPr>
        <w:instrText xml:space="preserve"> </w:instrText>
      </w:r>
      <w:r>
        <w:rPr>
          <w:rFonts w:hint="cs"/>
        </w:rPr>
        <w:instrText>REF</w:instrText>
      </w:r>
      <w:r>
        <w:rPr>
          <w:rFonts w:hint="cs"/>
          <w:rtl/>
        </w:rPr>
        <w:instrText xml:space="preserve"> _</w:instrText>
      </w:r>
      <w:r>
        <w:rPr>
          <w:rFonts w:hint="cs"/>
        </w:rPr>
        <w:instrText>Ref409212539 \h</w:instrText>
      </w:r>
      <w:r>
        <w:rPr>
          <w:rtl/>
        </w:rPr>
        <w:instrText xml:space="preserve"> </w:instrText>
      </w:r>
      <w:r>
        <w:rPr>
          <w:rtl/>
          <w:lang w:bidi="fa-IR"/>
        </w:rPr>
      </w:r>
      <w:r>
        <w:rPr>
          <w:rtl/>
          <w:lang w:bidi="fa-IR"/>
        </w:rPr>
        <w:fldChar w:fldCharType="separate"/>
      </w:r>
      <w:r w:rsidR="00607008">
        <w:rPr>
          <w:rFonts w:hint="cs"/>
          <w:rtl/>
        </w:rPr>
        <w:t>جدول</w:t>
      </w:r>
      <w:r w:rsidR="00607008">
        <w:rPr>
          <w:rtl/>
        </w:rPr>
        <w:t xml:space="preserve"> </w:t>
      </w:r>
      <w:r w:rsidR="00607008">
        <w:rPr>
          <w:noProof/>
          <w:rtl/>
        </w:rPr>
        <w:t>4</w:t>
      </w:r>
      <w:r>
        <w:rPr>
          <w:rtl/>
          <w:lang w:bidi="fa-IR"/>
        </w:rPr>
        <w:fldChar w:fldCharType="end"/>
      </w:r>
      <w:r>
        <w:rPr>
          <w:rFonts w:hint="cs"/>
          <w:rtl/>
          <w:lang w:bidi="fa-IR"/>
        </w:rPr>
        <w:t xml:space="preserve"> </w:t>
      </w:r>
      <w:r w:rsidR="001943CA" w:rsidRPr="00056FFE">
        <w:rPr>
          <w:rFonts w:hint="cs"/>
          <w:rtl/>
        </w:rPr>
        <w:t xml:space="preserve">فهرستی از تکنیک های مهم مورد استفاده برای ایجاد داوطلب و محاسبه پشتیبان با در نظر گرفتن الگوریتم های شرح داده شده در این بخش ارائه می دهد. به طور کلی، هر الگوریتم استخراج گراف های درختی فرعی پرتکرار دارای نقاط قوت و نقاط ضعفی است. هیچ الگوریتم استخراج گراف درختی فرعی پرتکراری با قابلیت جهانی وجود ندارد. از نظر کارایی و اثر بخشی </w:t>
      </w:r>
      <w:r w:rsidR="001943CA" w:rsidRPr="00056FFE">
        <w:t>FTM</w:t>
      </w:r>
      <w:r w:rsidR="001943CA" w:rsidRPr="00056FFE">
        <w:rPr>
          <w:rFonts w:hint="cs"/>
          <w:rtl/>
        </w:rPr>
        <w:t xml:space="preserve">، تکنیک های زیر بهترین عملکرد را ارائه می دهند: </w:t>
      </w:r>
    </w:p>
    <w:p w:rsidR="001943CA" w:rsidRPr="00056FFE" w:rsidRDefault="001943CA" w:rsidP="00F15F0F">
      <w:pPr>
        <w:pStyle w:val="ListParagraph"/>
        <w:numPr>
          <w:ilvl w:val="0"/>
          <w:numId w:val="13"/>
        </w:numPr>
        <w:tabs>
          <w:tab w:val="right" w:pos="540"/>
        </w:tabs>
      </w:pPr>
      <w:r w:rsidRPr="00056FFE">
        <w:rPr>
          <w:rFonts w:hint="cs"/>
          <w:rtl/>
        </w:rPr>
        <w:t xml:space="preserve">توالی </w:t>
      </w:r>
      <w:r w:rsidRPr="00056FFE">
        <w:t>DFS</w:t>
      </w:r>
      <w:r w:rsidRPr="00056FFE">
        <w:rPr>
          <w:rFonts w:hint="cs"/>
          <w:rtl/>
        </w:rPr>
        <w:t xml:space="preserve"> و شکل های آن برای بازنمایی گراف درختی </w:t>
      </w:r>
    </w:p>
    <w:p w:rsidR="001943CA" w:rsidRPr="00056FFE" w:rsidRDefault="001943CA" w:rsidP="00F15F0F">
      <w:pPr>
        <w:pStyle w:val="ListParagraph"/>
        <w:numPr>
          <w:ilvl w:val="0"/>
          <w:numId w:val="13"/>
        </w:numPr>
        <w:tabs>
          <w:tab w:val="right" w:pos="540"/>
        </w:tabs>
      </w:pPr>
      <w:r w:rsidRPr="00056FFE">
        <w:rPr>
          <w:rFonts w:hint="cs"/>
          <w:rtl/>
        </w:rPr>
        <w:t xml:space="preserve">استراتژی </w:t>
      </w:r>
      <w:r w:rsidRPr="00056FFE">
        <w:t>DFS</w:t>
      </w:r>
      <w:r w:rsidRPr="00056FFE">
        <w:rPr>
          <w:rFonts w:hint="cs"/>
          <w:rtl/>
        </w:rPr>
        <w:t xml:space="preserve"> برای عبور از فضای جستجو </w:t>
      </w:r>
    </w:p>
    <w:p w:rsidR="001943CA" w:rsidRPr="00056FFE" w:rsidRDefault="001943CA" w:rsidP="00F15F0F">
      <w:pPr>
        <w:pStyle w:val="ListParagraph"/>
        <w:numPr>
          <w:ilvl w:val="0"/>
          <w:numId w:val="13"/>
        </w:numPr>
        <w:tabs>
          <w:tab w:val="right" w:pos="540"/>
        </w:tabs>
      </w:pPr>
      <w:r w:rsidRPr="00056FFE">
        <w:rPr>
          <w:rFonts w:hint="cs"/>
          <w:rtl/>
        </w:rPr>
        <w:t xml:space="preserve">رشد گراف درختی شمارش با تعمیم دست راستی ترین مسیر در مرحله ایجاد داوطلب </w:t>
      </w:r>
    </w:p>
    <w:p w:rsidR="001943CA" w:rsidRPr="00056FFE" w:rsidRDefault="001943CA" w:rsidP="00F15F0F">
      <w:pPr>
        <w:pStyle w:val="ListParagraph"/>
        <w:numPr>
          <w:ilvl w:val="0"/>
          <w:numId w:val="13"/>
        </w:numPr>
        <w:tabs>
          <w:tab w:val="right" w:pos="540"/>
        </w:tabs>
        <w:rPr>
          <w:rtl/>
        </w:rPr>
      </w:pPr>
      <w:r w:rsidRPr="00056FFE">
        <w:rPr>
          <w:rFonts w:hint="cs"/>
          <w:rtl/>
        </w:rPr>
        <w:t xml:space="preserve">فهرست پیشامد برای محاسبه پشتیبان </w:t>
      </w:r>
    </w:p>
    <w:p w:rsidR="001943CA" w:rsidRPr="00056FFE" w:rsidRDefault="001943CA" w:rsidP="00FC4973">
      <w:pPr>
        <w:tabs>
          <w:tab w:val="right" w:pos="540"/>
        </w:tabs>
        <w:rPr>
          <w:rFonts w:eastAsiaTheme="minorEastAsia"/>
          <w:rtl/>
        </w:rPr>
      </w:pPr>
      <w:r w:rsidRPr="00056FFE">
        <w:rPr>
          <w:rFonts w:hint="cs"/>
          <w:rtl/>
        </w:rPr>
        <w:t xml:space="preserve">نمونه هایی از الگوریتم هایی که دست کم شامل 3 تکنیک هستند عبارتند از: </w:t>
      </w:r>
      <w:r w:rsidRPr="00056FFE">
        <w:t xml:space="preserve">SLEUTHT </w:t>
      </w:r>
      <w:r w:rsidRPr="00056FFE">
        <w:rPr>
          <w:rFonts w:hint="cs"/>
          <w:rtl/>
        </w:rPr>
        <w:t xml:space="preserve">، </w:t>
      </w:r>
      <w:r w:rsidRPr="00056FFE">
        <w:t xml:space="preserve">FREQT </w:t>
      </w:r>
      <w:r w:rsidRPr="00056FFE">
        <w:rPr>
          <w:rFonts w:hint="cs"/>
          <w:rtl/>
        </w:rPr>
        <w:t xml:space="preserve">، </w:t>
      </w:r>
      <w:r w:rsidRPr="00056FFE">
        <w:t>TreeMiner</w:t>
      </w:r>
      <w:r w:rsidRPr="00056FFE">
        <w:rPr>
          <w:rFonts w:hint="cs"/>
          <w:rtl/>
        </w:rPr>
        <w:t xml:space="preserve"> و </w:t>
      </w:r>
      <w:r w:rsidRPr="00056FFE">
        <w:t>IMB3Miner</w:t>
      </w:r>
      <w:r w:rsidRPr="00056FFE">
        <w:rPr>
          <w:rFonts w:hint="cs"/>
          <w:rtl/>
        </w:rPr>
        <w:t xml:space="preserve">. در میان این الگوریتم ها، </w:t>
      </w:r>
      <w:r w:rsidRPr="00056FFE">
        <w:t>FREQT</w:t>
      </w:r>
      <w:r w:rsidRPr="00056FFE">
        <w:rPr>
          <w:rFonts w:hint="cs"/>
          <w:rtl/>
        </w:rPr>
        <w:t xml:space="preserve"> و </w:t>
      </w:r>
      <w:r w:rsidRPr="00056FFE">
        <w:t>TreeMiner</w:t>
      </w:r>
      <w:r w:rsidRPr="00056FFE">
        <w:rPr>
          <w:rFonts w:hint="cs"/>
          <w:rtl/>
        </w:rPr>
        <w:t xml:space="preserve"> معمولاً به عنوان الگوریتم های پایه برای مقایسه با سایرین انتخاب می شوند. </w:t>
      </w:r>
      <w:r w:rsidRPr="00056FFE">
        <w:t>TreeMiner</w:t>
      </w:r>
      <w:r w:rsidRPr="00056FFE">
        <w:rPr>
          <w:rFonts w:hint="cs"/>
          <w:rtl/>
        </w:rPr>
        <w:t xml:space="preserve"> یک الگوریتم </w:t>
      </w:r>
      <w:r w:rsidRPr="00056FFE">
        <w:t>FTM</w:t>
      </w:r>
      <w:r w:rsidRPr="00056FFE">
        <w:rPr>
          <w:rFonts w:hint="cs"/>
          <w:rtl/>
        </w:rPr>
        <w:t xml:space="preserve"> آپریوری ـ مبنا است، در حالی که </w:t>
      </w:r>
      <w:r w:rsidRPr="00056FFE">
        <w:t>FREQT</w:t>
      </w:r>
      <w:r w:rsidRPr="00056FFE">
        <w:rPr>
          <w:rFonts w:hint="cs"/>
          <w:rtl/>
        </w:rPr>
        <w:t xml:space="preserve"> یک الگوریتم به شیوه تعمیم دست راستی ترین مسیر است. این دو روش دو زنجیره را درون قلمرو </w:t>
      </w:r>
      <w:r w:rsidRPr="00056FFE">
        <w:t>FTM</w:t>
      </w:r>
      <w:r w:rsidRPr="00056FFE">
        <w:rPr>
          <w:rFonts w:hint="cs"/>
          <w:rtl/>
        </w:rPr>
        <w:t xml:space="preserve"> معرفی می کنند. اگر چه هم ریختی گراف درختی فرعی در زمان </w:t>
      </w:r>
      <m:oMath>
        <m:r>
          <w:rPr>
            <w:rFonts w:ascii="Cambria Math" w:hAnsi="Cambria Math"/>
          </w:rPr>
          <m:t>O(</m:t>
        </m:r>
        <m:f>
          <m:fPr>
            <m:ctrlPr>
              <w:rPr>
                <w:rFonts w:ascii="Cambria Math" w:hAnsi="Cambria Math"/>
                <w:i/>
              </w:rPr>
            </m:ctrlPr>
          </m:fPr>
          <m:num>
            <m:sSup>
              <m:sSupPr>
                <m:ctrlPr>
                  <w:rPr>
                    <w:rFonts w:ascii="Cambria Math" w:hAnsi="Cambria Math"/>
                    <w:i/>
                  </w:rPr>
                </m:ctrlPr>
              </m:sSupPr>
              <m:e>
                <m:r>
                  <w:rPr>
                    <w:rFonts w:ascii="Cambria Math" w:hAnsi="Cambria Math"/>
                  </w:rPr>
                  <m:t>K</m:t>
                </m:r>
              </m:e>
              <m:sup>
                <m:f>
                  <m:fPr>
                    <m:ctrlPr>
                      <w:rPr>
                        <w:rFonts w:ascii="Cambria Math" w:hAnsi="Cambria Math"/>
                        <w:i/>
                      </w:rPr>
                    </m:ctrlPr>
                  </m:fPr>
                  <m:num>
                    <m:r>
                      <w:rPr>
                        <w:rFonts w:ascii="Cambria Math" w:hAnsi="Cambria Math"/>
                      </w:rPr>
                      <m:t>1</m:t>
                    </m:r>
                  </m:num>
                  <m:den>
                    <m:r>
                      <w:rPr>
                        <w:rFonts w:ascii="Cambria Math" w:hAnsi="Cambria Math"/>
                      </w:rPr>
                      <m:t>5</m:t>
                    </m:r>
                  </m:den>
                </m:f>
              </m:sup>
            </m:sSup>
          </m:num>
          <m:den>
            <m:r>
              <w:rPr>
                <w:rFonts w:ascii="Cambria Math" w:hAnsi="Cambria Math"/>
              </w:rPr>
              <m:t>10gk</m:t>
            </m:r>
          </m:den>
        </m:f>
        <m:r>
          <w:rPr>
            <w:rFonts w:ascii="Cambria Math" w:hAnsi="Cambria Math"/>
          </w:rPr>
          <m:t>n)</m:t>
        </m:r>
      </m:oMath>
      <w:r w:rsidRPr="00056FFE">
        <w:rPr>
          <w:rFonts w:eastAsiaTheme="minorEastAsia" w:hint="cs"/>
          <w:rtl/>
        </w:rPr>
        <w:t xml:space="preserve"> قابل حل است، تنها تعداد اندکی از الگوریتم های استخراج گراف درختی فرعی پرتکرار برای محاسبه پشتیبان مستقیماً از آن </w:t>
      </w:r>
      <w:r w:rsidRPr="00056FFE">
        <w:rPr>
          <w:rFonts w:eastAsiaTheme="minorEastAsia" w:hint="cs"/>
          <w:rtl/>
        </w:rPr>
        <w:lastRenderedPageBreak/>
        <w:t xml:space="preserve">استفاده می کنند، فهرست های پیشامد در اغلب موارد برگزیده می شوند. دلیل اصلی برای انتخاب فهرست های پیشامد این است که اجرای فرآیند محاسبه پیشامد بسیار سرراست و روشن است. </w:t>
      </w:r>
    </w:p>
    <w:p w:rsidR="001943CA" w:rsidRPr="00056FFE" w:rsidRDefault="001943CA" w:rsidP="00A01A55">
      <w:pPr>
        <w:pStyle w:val="Heading2"/>
        <w:numPr>
          <w:ilvl w:val="1"/>
          <w:numId w:val="29"/>
        </w:numPr>
        <w:ind w:left="0" w:firstLine="0"/>
        <w:rPr>
          <w:rFonts w:eastAsiaTheme="minorEastAsia"/>
          <w:rtl/>
        </w:rPr>
      </w:pPr>
      <w:bookmarkStart w:id="401" w:name="_Toc408588807"/>
      <w:bookmarkStart w:id="402" w:name="_Toc408588883"/>
      <w:bookmarkStart w:id="403" w:name="_Toc408608954"/>
      <w:bookmarkStart w:id="404" w:name="_Toc409469357"/>
      <w:bookmarkStart w:id="405" w:name="_Toc409469663"/>
      <w:r w:rsidRPr="00056FFE">
        <w:rPr>
          <w:rFonts w:eastAsiaTheme="minorEastAsia" w:hint="cs"/>
          <w:rtl/>
        </w:rPr>
        <w:t>الگوریتم</w:t>
      </w:r>
      <w:r w:rsidR="00AA46C4">
        <w:rPr>
          <w:rFonts w:eastAsiaTheme="minorEastAsia" w:hint="cs"/>
          <w:rtl/>
        </w:rPr>
        <w:t xml:space="preserve"> های</w:t>
      </w:r>
      <w:r w:rsidRPr="00056FFE">
        <w:rPr>
          <w:rFonts w:eastAsiaTheme="minorEastAsia" w:hint="cs"/>
          <w:rtl/>
        </w:rPr>
        <w:t xml:space="preserve"> استخراج گراف های فرعی پرتکرار</w:t>
      </w:r>
      <w:bookmarkEnd w:id="401"/>
      <w:bookmarkEnd w:id="402"/>
      <w:bookmarkEnd w:id="403"/>
      <w:bookmarkEnd w:id="404"/>
      <w:bookmarkEnd w:id="405"/>
      <w:r w:rsidRPr="00056FFE">
        <w:rPr>
          <w:rFonts w:eastAsiaTheme="minorEastAsia" w:hint="cs"/>
          <w:rtl/>
        </w:rPr>
        <w:t xml:space="preserve"> </w:t>
      </w:r>
    </w:p>
    <w:p w:rsidR="001943CA" w:rsidRPr="00056FFE" w:rsidRDefault="001943CA" w:rsidP="007F44B0">
      <w:pPr>
        <w:tabs>
          <w:tab w:val="right" w:pos="540"/>
        </w:tabs>
        <w:rPr>
          <w:rFonts w:eastAsiaTheme="minorEastAsia"/>
          <w:rtl/>
        </w:rPr>
      </w:pPr>
      <w:r w:rsidRPr="00056FFE">
        <w:rPr>
          <w:rFonts w:eastAsiaTheme="minorEastAsia" w:hint="cs"/>
          <w:rtl/>
        </w:rPr>
        <w:t xml:space="preserve">الگوریتم های </w:t>
      </w:r>
      <w:r w:rsidRPr="00056FFE">
        <w:rPr>
          <w:rFonts w:eastAsiaTheme="minorEastAsia"/>
        </w:rPr>
        <w:t>FGM</w:t>
      </w:r>
      <w:r w:rsidR="00321C04">
        <w:rPr>
          <w:rFonts w:eastAsiaTheme="minorEastAsia" w:hint="cs"/>
          <w:rtl/>
        </w:rPr>
        <w:t xml:space="preserve"> دارای کاربرد</w:t>
      </w:r>
      <w:r w:rsidRPr="00056FFE">
        <w:rPr>
          <w:rFonts w:eastAsiaTheme="minorEastAsia" w:hint="cs"/>
          <w:rtl/>
        </w:rPr>
        <w:t xml:space="preserve">های قابل ملاحظه ای در انفورماتیک شیمیایی و تحلیل شبکه های زیستی هستند. گونه های مختلفی از الگوریتم های </w:t>
      </w:r>
      <w:r w:rsidRPr="00056FFE">
        <w:rPr>
          <w:rFonts w:eastAsiaTheme="minorEastAsia"/>
        </w:rPr>
        <w:t>FGM</w:t>
      </w:r>
      <w:r w:rsidRPr="00056FFE">
        <w:rPr>
          <w:rFonts w:eastAsiaTheme="minorEastAsia" w:hint="cs"/>
          <w:rtl/>
        </w:rPr>
        <w:t xml:space="preserve"> در آثار این حوزه به ثبت رسیده است. در مورد </w:t>
      </w:r>
      <w:r w:rsidRPr="00056FFE">
        <w:rPr>
          <w:rFonts w:eastAsiaTheme="minorEastAsia"/>
        </w:rPr>
        <w:t>FTM</w:t>
      </w:r>
      <w:r w:rsidRPr="00056FFE">
        <w:rPr>
          <w:rFonts w:eastAsiaTheme="minorEastAsia" w:hint="cs"/>
          <w:rtl/>
        </w:rPr>
        <w:t>، ایجاد داوطلب و محاسبه پشتیبان دو موضوع کلیدی هستند. از آن</w:t>
      </w:r>
      <w:r w:rsidR="00321C04">
        <w:rPr>
          <w:rFonts w:eastAsiaTheme="minorEastAsia" w:hint="cs"/>
          <w:rtl/>
        </w:rPr>
        <w:t xml:space="preserve"> </w:t>
      </w:r>
      <w:r w:rsidRPr="00056FFE">
        <w:rPr>
          <w:rFonts w:eastAsiaTheme="minorEastAsia" w:hint="cs"/>
          <w:rtl/>
        </w:rPr>
        <w:t xml:space="preserve">جایی که ارزیابی هم ریختی گراف درختی فرعی به عنوان </w:t>
      </w:r>
      <w:r w:rsidRPr="00056FFE">
        <w:rPr>
          <w:rFonts w:eastAsiaTheme="minorEastAsia"/>
        </w:rPr>
        <w:t>NP</w:t>
      </w:r>
      <w:r w:rsidRPr="00056FFE">
        <w:rPr>
          <w:rFonts w:eastAsiaTheme="minorEastAsia" w:hint="cs"/>
          <w:rtl/>
        </w:rPr>
        <w:t xml:space="preserve"> کامل شناخته می شود، حجم قابل توجهی از کارهای تحقیقی به رویکردهای مختلف برای ایجاد داوطلب کارآمد و مؤثر پرداخته اند. مکانیسم مورد استفاده برای ایجاد داوطلب مهم ترین ویژگی متمایز کننده این الگوریتم هاست. بررسی اخیرتر در زمینه استخراج الگوهای پرتکرار شامل: مجموعه آیتم ها، توالی ها، و زیر گراف ها در </w:t>
      </w:r>
      <w:r w:rsidR="00321C04">
        <w:rPr>
          <w:rFonts w:eastAsiaTheme="minorEastAsia"/>
          <w:rtl/>
        </w:rPr>
        <w:fldChar w:fldCharType="begin"/>
      </w:r>
      <w:r w:rsidR="00321C04">
        <w:rPr>
          <w:rFonts w:eastAsiaTheme="minorEastAsia"/>
          <w:rtl/>
        </w:rPr>
        <w:instrText xml:space="preserve"> </w:instrText>
      </w:r>
      <w:r w:rsidR="00321C04">
        <w:rPr>
          <w:rFonts w:eastAsiaTheme="minorEastAsia"/>
        </w:rPr>
        <w:instrText>ADDIN EN.CITE &lt;EndNote&gt;&lt;Cite&gt;&lt;Author&gt;Han&lt;/Author&gt;&lt;Year&gt;2007&lt;/Year&gt;&lt;RecNum&gt;195&lt;/RecNum&gt;&lt;DisplayText&gt;[133]&lt;/DisplayText&gt;&lt;record&gt;&lt;rec-number&gt;195&lt;/rec-number&gt;&lt;foreign-keys&gt;&lt;key app="EN" db-id="5vaes0fpbfpepxedwv65twzav09zxxw9p5xs" timestamp="1421436919"&gt;195</w:instrText>
      </w:r>
      <w:r w:rsidR="00321C04">
        <w:rPr>
          <w:rFonts w:eastAsiaTheme="minorEastAsia"/>
          <w:rtl/>
        </w:rPr>
        <w:instrText>&lt;/</w:instrText>
      </w:r>
      <w:r w:rsidR="00321C04">
        <w:rPr>
          <w:rFonts w:eastAsiaTheme="minorEastAsia"/>
        </w:rPr>
        <w:instrText>key&gt;&lt;/foreign-keys&gt;&lt;ref-type name="Journal Article"&gt;17&lt;/ref-type&gt;&lt;contributors&gt;&lt;authors&gt;&lt;author&gt;Jiawei Han&lt;/author&gt;&lt;author&gt;Hong Cheng&lt;/author&gt;&lt;author&gt;Dong Xin&lt;/author&gt;&lt;author&gt;Xifeng Yan&lt;/author&gt;&lt;/authors&gt;&lt;/contributors&gt;&lt;titles&gt;&lt;title&gt;Frequent pattern mining: current status and future directions&lt;/title&gt;&lt;secondary-title&gt;Data Min. Knowl. Discov.&lt;/secondary-title&gt;&lt;/titles&gt;&lt;periodical&gt;&lt;full-title&gt;Data Min. Knowl. Discov.&lt;/full-title&gt;&lt;/periodical&gt;&lt;pages&gt;55-86&lt;/pages&gt;&lt;volume&gt;15&lt;/volume&gt;&lt;number&gt;1&lt;/number&gt;&lt;dates</w:instrText>
      </w:r>
      <w:r w:rsidR="00321C04">
        <w:rPr>
          <w:rFonts w:eastAsiaTheme="minorEastAsia"/>
          <w:rtl/>
        </w:rPr>
        <w:instrText>&gt;&lt;</w:instrText>
      </w:r>
      <w:r w:rsidR="00321C04">
        <w:rPr>
          <w:rFonts w:eastAsiaTheme="minorEastAsia"/>
        </w:rPr>
        <w:instrText>year&gt;2007&lt;/year&gt;&lt;/dates&gt;&lt;isbn&gt;1384-5810&lt;/isbn&gt;&lt;urls&gt;&lt;/urls&gt;&lt;custom1&gt;1275097&lt;/custom1&gt;&lt;electronic-resource-num&gt;10.1007/s10618-006-0059-1&lt;/electronic-resource-num&gt;&lt;/record&gt;&lt;/Cite&gt;&lt;/EndNote</w:instrText>
      </w:r>
      <w:r w:rsidR="00321C04">
        <w:rPr>
          <w:rFonts w:eastAsiaTheme="minorEastAsia"/>
          <w:rtl/>
        </w:rPr>
        <w:instrText>&gt;</w:instrText>
      </w:r>
      <w:r w:rsidR="00321C04">
        <w:rPr>
          <w:rFonts w:eastAsiaTheme="minorEastAsia"/>
          <w:rtl/>
        </w:rPr>
        <w:fldChar w:fldCharType="separate"/>
      </w:r>
      <w:r w:rsidR="00321C04">
        <w:rPr>
          <w:rFonts w:eastAsiaTheme="minorEastAsia"/>
          <w:noProof/>
          <w:rtl/>
        </w:rPr>
        <w:t>[</w:t>
      </w:r>
      <w:hyperlink w:anchor="_ENREF_133" w:tooltip="Han, 2007 #195" w:history="1">
        <w:r w:rsidR="007F44B0">
          <w:rPr>
            <w:rFonts w:eastAsiaTheme="minorEastAsia"/>
            <w:noProof/>
            <w:rtl/>
          </w:rPr>
          <w:t>133</w:t>
        </w:r>
      </w:hyperlink>
      <w:r w:rsidR="00321C04">
        <w:rPr>
          <w:rFonts w:eastAsiaTheme="minorEastAsia"/>
          <w:noProof/>
          <w:rtl/>
        </w:rPr>
        <w:t>]</w:t>
      </w:r>
      <w:r w:rsidR="00321C04">
        <w:rPr>
          <w:rFonts w:eastAsiaTheme="minorEastAsia"/>
          <w:rtl/>
        </w:rPr>
        <w:fldChar w:fldCharType="end"/>
      </w:r>
      <w:r w:rsidR="00321C04">
        <w:rPr>
          <w:rFonts w:eastAsiaTheme="minorEastAsia" w:hint="cs"/>
          <w:rtl/>
        </w:rPr>
        <w:t xml:space="preserve"> </w:t>
      </w:r>
      <w:r w:rsidRPr="00056FFE">
        <w:rPr>
          <w:rFonts w:eastAsiaTheme="minorEastAsia" w:hint="cs"/>
          <w:rtl/>
        </w:rPr>
        <w:t>موجود است.</w:t>
      </w:r>
    </w:p>
    <w:p w:rsidR="001943CA" w:rsidRPr="00056FFE" w:rsidRDefault="001943CA" w:rsidP="00321C04">
      <w:pPr>
        <w:tabs>
          <w:tab w:val="right" w:pos="540"/>
        </w:tabs>
        <w:rPr>
          <w:rFonts w:eastAsiaTheme="minorEastAsia"/>
          <w:rtl/>
        </w:rPr>
      </w:pPr>
      <w:r w:rsidRPr="00056FFE">
        <w:rPr>
          <w:rFonts w:eastAsiaTheme="minorEastAsia" w:hint="cs"/>
          <w:rtl/>
        </w:rPr>
        <w:t xml:space="preserve">الگوریتم های </w:t>
      </w:r>
      <w:r w:rsidRPr="00056FFE">
        <w:rPr>
          <w:rFonts w:eastAsiaTheme="minorEastAsia"/>
        </w:rPr>
        <w:t>FGM</w:t>
      </w:r>
      <w:r w:rsidRPr="00056FFE">
        <w:rPr>
          <w:rFonts w:eastAsiaTheme="minorEastAsia" w:hint="cs"/>
          <w:rtl/>
        </w:rPr>
        <w:t xml:space="preserve"> مورد بررسی در این بخش به </w:t>
      </w:r>
      <w:r w:rsidRPr="00056FFE">
        <w:rPr>
          <w:rFonts w:eastAsiaTheme="minorEastAsia"/>
        </w:rPr>
        <w:t>FGM</w:t>
      </w:r>
      <w:r w:rsidRPr="00056FFE">
        <w:rPr>
          <w:rFonts w:eastAsiaTheme="minorEastAsia" w:hint="cs"/>
          <w:rtl/>
        </w:rPr>
        <w:t xml:space="preserve"> "هدف عمومی" و "وابسته به الگو" تقسیم می شوند. تفاوت این دو این است که در دومی، ماهیت الگوهایی که باید شناسایی شوند به خاطر ماهیت حوزه کاربردی آن تا حدودی تخصصی و محدود است (فقط به زیر گراف هایی که برخی محدودیت های خاص را تأمین می کنند). در نتیجه، دانستن ماهیت این الگوهای ویژه می تواند کاهش فضای جستجو را امکان پذیر کند. </w:t>
      </w:r>
    </w:p>
    <w:p w:rsidR="001943CA" w:rsidRPr="00056FFE" w:rsidRDefault="001943CA" w:rsidP="00954B06">
      <w:pPr>
        <w:pStyle w:val="Heading3"/>
        <w:numPr>
          <w:ilvl w:val="2"/>
          <w:numId w:val="29"/>
        </w:numPr>
        <w:ind w:left="0" w:firstLine="0"/>
        <w:rPr>
          <w:rFonts w:eastAsiaTheme="minorEastAsia"/>
          <w:rtl/>
        </w:rPr>
      </w:pPr>
      <w:bookmarkStart w:id="406" w:name="_Toc408588808"/>
      <w:bookmarkStart w:id="407" w:name="_Toc408588884"/>
      <w:bookmarkStart w:id="408" w:name="_Toc408608955"/>
      <w:bookmarkStart w:id="409" w:name="_Toc409469358"/>
      <w:bookmarkStart w:id="410" w:name="_Toc409469664"/>
      <w:r w:rsidRPr="00056FFE">
        <w:rPr>
          <w:rFonts w:eastAsiaTheme="minorEastAsia" w:hint="cs"/>
          <w:rtl/>
        </w:rPr>
        <w:t>استخراج زیر گراف های پرتکرار "هدف عمومی "</w:t>
      </w:r>
      <w:bookmarkEnd w:id="406"/>
      <w:bookmarkEnd w:id="407"/>
      <w:bookmarkEnd w:id="408"/>
      <w:bookmarkEnd w:id="409"/>
      <w:bookmarkEnd w:id="410"/>
      <w:r w:rsidRPr="00056FFE">
        <w:rPr>
          <w:rFonts w:eastAsiaTheme="minorEastAsia" w:hint="cs"/>
          <w:rtl/>
        </w:rPr>
        <w:t xml:space="preserve"> </w:t>
      </w:r>
    </w:p>
    <w:p w:rsidR="001943CA" w:rsidRPr="00056FFE" w:rsidRDefault="001943CA" w:rsidP="00321C04">
      <w:pPr>
        <w:tabs>
          <w:tab w:val="right" w:pos="540"/>
        </w:tabs>
        <w:rPr>
          <w:rFonts w:eastAsiaTheme="minorEastAsia"/>
          <w:rtl/>
        </w:rPr>
      </w:pPr>
      <w:r w:rsidRPr="00056FFE">
        <w:rPr>
          <w:rFonts w:eastAsiaTheme="minorEastAsia" w:hint="cs"/>
          <w:rtl/>
        </w:rPr>
        <w:t xml:space="preserve">در این زیر بخش، تعدادی از الگوریتم های </w:t>
      </w:r>
      <w:r w:rsidRPr="00056FFE">
        <w:rPr>
          <w:rFonts w:eastAsiaTheme="minorEastAsia"/>
        </w:rPr>
        <w:t>FGM</w:t>
      </w:r>
      <w:r w:rsidRPr="00056FFE">
        <w:rPr>
          <w:rFonts w:eastAsiaTheme="minorEastAsia" w:hint="cs"/>
          <w:rtl/>
        </w:rPr>
        <w:t xml:space="preserve"> هدف عمومی مورد بررسی قرار می گیرند. الگوریتم ها بر اساس سه ضابطه طبقه بندی می شوند: (</w:t>
      </w:r>
      <w:r w:rsidRPr="00056FFE">
        <w:rPr>
          <w:rFonts w:eastAsiaTheme="minorEastAsia"/>
        </w:rPr>
        <w:t>i</w:t>
      </w:r>
      <w:r w:rsidRPr="00056FFE">
        <w:rPr>
          <w:rFonts w:eastAsiaTheme="minorEastAsia" w:hint="cs"/>
          <w:rtl/>
        </w:rPr>
        <w:t>) جامعیت جستجو (جستجوی دقیقا جستجوی غیر دقیق)، (</w:t>
      </w:r>
      <w:r w:rsidRPr="00056FFE">
        <w:rPr>
          <w:rFonts w:eastAsiaTheme="minorEastAsia"/>
        </w:rPr>
        <w:t>ii</w:t>
      </w:r>
      <w:r w:rsidRPr="00056FFE">
        <w:rPr>
          <w:rFonts w:eastAsiaTheme="minorEastAsia" w:hint="cs"/>
          <w:rtl/>
        </w:rPr>
        <w:t>) نوع ورودی (گراف های فعالیت یا گراف مجزا)، و (</w:t>
      </w:r>
      <w:r w:rsidRPr="00056FFE">
        <w:rPr>
          <w:rFonts w:eastAsiaTheme="minorEastAsia"/>
        </w:rPr>
        <w:t>iii</w:t>
      </w:r>
      <w:r w:rsidRPr="00056FFE">
        <w:rPr>
          <w:rFonts w:eastAsiaTheme="minorEastAsia" w:hint="cs"/>
          <w:rtl/>
        </w:rPr>
        <w:t>) استراتژی جستجو (</w:t>
      </w:r>
      <w:r w:rsidRPr="00056FFE">
        <w:rPr>
          <w:rFonts w:eastAsiaTheme="minorEastAsia"/>
        </w:rPr>
        <w:t>BFS</w:t>
      </w:r>
      <w:r w:rsidR="00321C04">
        <w:rPr>
          <w:rFonts w:eastAsiaTheme="minorEastAsia" w:hint="cs"/>
          <w:rtl/>
        </w:rPr>
        <w:t xml:space="preserve"> یا </w:t>
      </w:r>
      <w:r w:rsidRPr="00056FFE">
        <w:rPr>
          <w:rFonts w:eastAsiaTheme="minorEastAsia"/>
        </w:rPr>
        <w:t>DFS</w:t>
      </w:r>
      <w:r w:rsidRPr="00056FFE">
        <w:rPr>
          <w:rFonts w:eastAsiaTheme="minorEastAsia" w:hint="cs"/>
          <w:rtl/>
        </w:rPr>
        <w:t xml:space="preserve">) </w:t>
      </w:r>
    </w:p>
    <w:p w:rsidR="001943CA" w:rsidRPr="00056FFE" w:rsidRDefault="001943CA" w:rsidP="00954B06">
      <w:pPr>
        <w:pStyle w:val="Heading4"/>
        <w:numPr>
          <w:ilvl w:val="3"/>
          <w:numId w:val="29"/>
        </w:numPr>
        <w:ind w:left="0" w:firstLine="0"/>
        <w:rPr>
          <w:rFonts w:eastAsiaTheme="minorEastAsia"/>
          <w:rtl/>
        </w:rPr>
      </w:pPr>
      <w:r w:rsidRPr="00056FFE">
        <w:rPr>
          <w:rFonts w:eastAsiaTheme="minorEastAsia"/>
        </w:rPr>
        <w:t>FGM</w:t>
      </w:r>
      <w:r w:rsidRPr="00056FFE">
        <w:rPr>
          <w:rFonts w:eastAsiaTheme="minorEastAsia" w:hint="cs"/>
          <w:rtl/>
        </w:rPr>
        <w:t xml:space="preserve"> غیر دقیق </w:t>
      </w:r>
    </w:p>
    <w:p w:rsidR="001943CA" w:rsidRPr="00056FFE" w:rsidRDefault="001943CA" w:rsidP="00321C04">
      <w:pPr>
        <w:tabs>
          <w:tab w:val="right" w:pos="540"/>
        </w:tabs>
        <w:rPr>
          <w:rFonts w:eastAsiaTheme="minorEastAsia"/>
          <w:rtl/>
        </w:rPr>
      </w:pPr>
      <w:r w:rsidRPr="00056FFE">
        <w:rPr>
          <w:rFonts w:eastAsiaTheme="minorEastAsia" w:hint="cs"/>
          <w:rtl/>
        </w:rPr>
        <w:t xml:space="preserve">الگوریتم های </w:t>
      </w:r>
      <w:r w:rsidRPr="00056FFE">
        <w:rPr>
          <w:rFonts w:eastAsiaTheme="minorEastAsia"/>
        </w:rPr>
        <w:t>FGM</w:t>
      </w:r>
      <w:r w:rsidRPr="00056FFE">
        <w:rPr>
          <w:rFonts w:eastAsiaTheme="minorEastAsia" w:hint="cs"/>
          <w:rtl/>
        </w:rPr>
        <w:t xml:space="preserve"> بر مبنای جستجوی غیر دقیق از یک مقیاس تقریبی برای مقایسه تشابه دو گراف استفاده می کنند، یعنی برای اینکه هر یک از دو زیر گراف در محاسبه پشتیبان شرکت کنند نیازی نیست که کاملاً و مطلقاً شبیه به هم باشند، به جای آن یک زیر گراف ممکن است در محاسبه پشتیبان برای ایجاد داوطلب شرکت کند اگر از بعضی جهات به داوطلب شبیه باشد. جستجوی غیر دقیق البته ضمانتی برای پیدا کردن تمام زیر گراف های پرتکرار نمی دهد. اما ماهیت مقایسه تقریبی زیر گراف ها اغلب به دستاوردهای خوب در زمینه کارآمدی محاسباتی منتهی می شود. تنها مثال های معدودی از الگوریتم های استخراج غیر دقیق زیر گراف های پرتکرار در آثار این حوزه وجود دارد. با این وجود، یکی از نمونه های غالباً ذکر شده، الگوریتم </w:t>
      </w:r>
      <w:r w:rsidRPr="00056FFE">
        <w:rPr>
          <w:rFonts w:eastAsiaTheme="minorEastAsia"/>
        </w:rPr>
        <w:t>SUBDUE</w:t>
      </w:r>
      <w:r w:rsidRPr="00056FFE">
        <w:rPr>
          <w:rFonts w:eastAsiaTheme="minorEastAsia" w:hint="cs"/>
          <w:rtl/>
        </w:rPr>
        <w:t xml:space="preserve"> است. الگوریتم </w:t>
      </w:r>
      <w:r w:rsidRPr="00056FFE">
        <w:rPr>
          <w:rFonts w:eastAsiaTheme="minorEastAsia"/>
        </w:rPr>
        <w:t>SUBDUE</w:t>
      </w:r>
      <w:r w:rsidRPr="00056FFE">
        <w:rPr>
          <w:rFonts w:eastAsiaTheme="minorEastAsia" w:hint="cs"/>
          <w:rtl/>
        </w:rPr>
        <w:t xml:space="preserve"> از اصل ارتفاع تعریف مینیمم فشرده کردن داده های گراف استفاده می کند؛ و از روش جستجوی اکتشافی که از اطلاعات پیشین استفاده می کند برای محدود کردن فضای جستجو بهره می گیرد. اگر چه، کاربرد </w:t>
      </w:r>
      <w:r w:rsidRPr="00056FFE">
        <w:rPr>
          <w:rFonts w:eastAsiaTheme="minorEastAsia"/>
        </w:rPr>
        <w:t>SUBDUE</w:t>
      </w:r>
      <w:r w:rsidRPr="00056FFE">
        <w:rPr>
          <w:rFonts w:eastAsiaTheme="minorEastAsia" w:hint="cs"/>
          <w:rtl/>
        </w:rPr>
        <w:t xml:space="preserve"> نشان دهنده نتایج امیدوار کننده در حوزه هایی از قبیل تحلیل تصاویر و تحلیل مدار </w:t>
      </w:r>
      <w:r w:rsidRPr="00056FFE">
        <w:rPr>
          <w:rFonts w:eastAsiaTheme="minorEastAsia"/>
        </w:rPr>
        <w:t>CAD</w:t>
      </w:r>
      <w:r w:rsidRPr="00056FFE">
        <w:rPr>
          <w:rFonts w:eastAsiaTheme="minorEastAsia" w:hint="cs"/>
          <w:rtl/>
        </w:rPr>
        <w:t xml:space="preserve"> است اما قابلیت ارزیابی و محاسبه این الگوریتم مسئله مهمی است؛ یعنی زمان راه اندازی همراه با اندازه گراف ورودی به طور خطی افزایش پیدا نمی کند. علاوه بر این، </w:t>
      </w:r>
      <w:r w:rsidRPr="00056FFE">
        <w:rPr>
          <w:rFonts w:eastAsiaTheme="minorEastAsia"/>
        </w:rPr>
        <w:t>SUBDUE</w:t>
      </w:r>
      <w:r w:rsidRPr="00056FFE">
        <w:rPr>
          <w:rFonts w:eastAsiaTheme="minorEastAsia" w:hint="cs"/>
          <w:rtl/>
        </w:rPr>
        <w:t xml:space="preserve"> مستعد شناسایی تعداد اندکی از الگوهاست. </w:t>
      </w:r>
    </w:p>
    <w:p w:rsidR="001943CA" w:rsidRPr="00056FFE" w:rsidRDefault="001943CA" w:rsidP="007F44B0">
      <w:pPr>
        <w:tabs>
          <w:tab w:val="right" w:pos="540"/>
        </w:tabs>
        <w:rPr>
          <w:rFonts w:eastAsiaTheme="minorEastAsia"/>
          <w:rtl/>
        </w:rPr>
      </w:pPr>
      <w:r w:rsidRPr="00056FFE">
        <w:rPr>
          <w:rFonts w:eastAsiaTheme="minorEastAsia"/>
        </w:rPr>
        <w:t>Grew</w:t>
      </w:r>
      <w:r w:rsidRPr="00056FFE">
        <w:rPr>
          <w:rFonts w:eastAsiaTheme="minorEastAsia" w:hint="cs"/>
          <w:rtl/>
        </w:rPr>
        <w:t xml:space="preserve"> یکی دیگر از الگوریتم های </w:t>
      </w:r>
      <w:r w:rsidRPr="00056FFE">
        <w:rPr>
          <w:rFonts w:eastAsiaTheme="minorEastAsia"/>
        </w:rPr>
        <w:t>FGM</w:t>
      </w:r>
      <w:r w:rsidRPr="00056FFE">
        <w:rPr>
          <w:rFonts w:eastAsiaTheme="minorEastAsia" w:hint="cs"/>
          <w:rtl/>
        </w:rPr>
        <w:t xml:space="preserve"> بر مبنای جستجوی غیر دقیق است</w:t>
      </w:r>
      <w:r w:rsidR="006864F2">
        <w:rPr>
          <w:rFonts w:eastAsiaTheme="minorEastAsia" w:hint="cs"/>
          <w:rtl/>
        </w:rPr>
        <w:t xml:space="preserve"> </w:t>
      </w:r>
      <w:r w:rsidR="006864F2">
        <w:rPr>
          <w:rFonts w:eastAsiaTheme="minorEastAsia"/>
          <w:rtl/>
        </w:rPr>
        <w:fldChar w:fldCharType="begin"/>
      </w:r>
      <w:r w:rsidR="006864F2">
        <w:rPr>
          <w:rFonts w:eastAsiaTheme="minorEastAsia"/>
          <w:rtl/>
        </w:rPr>
        <w:instrText xml:space="preserve"> </w:instrText>
      </w:r>
      <w:r w:rsidR="006864F2">
        <w:rPr>
          <w:rFonts w:eastAsiaTheme="minorEastAsia"/>
        </w:rPr>
        <w:instrText>ADDIN EN.CITE &lt;EndNote&gt;&lt;Cite&gt;&lt;Author&gt;Kuramochi&lt;/Author&gt;&lt;Year&gt;2004&lt;/Year&gt;&lt;RecNum&gt;196&lt;/RecNum&gt;&lt;DisplayText&gt;[134]&lt;/DisplayText&gt;&lt;record&gt;&lt;rec-number&gt;196&lt;/rec-number&gt;&lt;foreign-keys&gt;&lt;key app="EN" db-id="5vaes0fpbfpepxedwv65twzav09zxxw9p5xs" timestamp="1421437195</w:instrText>
      </w:r>
      <w:r w:rsidR="006864F2">
        <w:rPr>
          <w:rFonts w:eastAsiaTheme="minorEastAsia"/>
          <w:rtl/>
        </w:rPr>
        <w:instrText>"&gt;196&lt;/</w:instrText>
      </w:r>
      <w:r w:rsidR="006864F2">
        <w:rPr>
          <w:rFonts w:eastAsiaTheme="minorEastAsia"/>
        </w:rPr>
        <w:instrText>key&gt;&lt;/foreign-keys&gt;&lt;ref-type name="Conference Paper"&gt;47&lt;/ref-type&gt;&lt;contributors&gt;&lt;authors&gt;&lt;author&gt;Michihiro Kuramochi&lt;/author&gt;&lt;author&gt;George Karypis&lt;/author&gt;&lt;/authors&gt;&lt;/contributors&gt;&lt;titles&gt;&lt;title&gt;GREW-A Scalable Frequent Subgraph Discovery Algorithm&lt;/title&gt;&lt;secondary-title&gt;Proceedings of the Fourth IEEE International Conference on Data Mining&lt;/secondary-title&gt;&lt;/titles&gt;&lt;pages&gt;439-442&lt;/pages&gt;&lt;dates&gt;&lt;year&gt;2004&lt;/year&gt;&lt;/dates&gt;&lt;publisher&gt;IEEE Computer Society&lt;/publisher&gt;&lt;urls&gt;&lt;/urls&gt;&lt;custom1&gt;1033500&lt;/custom1&gt;&lt;/record&gt;&lt;/Cite&gt;&lt;/EndNote</w:instrText>
      </w:r>
      <w:r w:rsidR="006864F2">
        <w:rPr>
          <w:rFonts w:eastAsiaTheme="minorEastAsia"/>
          <w:rtl/>
        </w:rPr>
        <w:instrText>&gt;</w:instrText>
      </w:r>
      <w:r w:rsidR="006864F2">
        <w:rPr>
          <w:rFonts w:eastAsiaTheme="minorEastAsia"/>
          <w:rtl/>
        </w:rPr>
        <w:fldChar w:fldCharType="separate"/>
      </w:r>
      <w:r w:rsidR="006864F2">
        <w:rPr>
          <w:rFonts w:eastAsiaTheme="minorEastAsia"/>
          <w:noProof/>
          <w:rtl/>
        </w:rPr>
        <w:t>[</w:t>
      </w:r>
      <w:hyperlink w:anchor="_ENREF_134" w:tooltip="Kuramochi, 2004 #196" w:history="1">
        <w:r w:rsidR="007F44B0">
          <w:rPr>
            <w:rFonts w:eastAsiaTheme="minorEastAsia"/>
            <w:noProof/>
            <w:rtl/>
          </w:rPr>
          <w:t>134</w:t>
        </w:r>
      </w:hyperlink>
      <w:r w:rsidR="006864F2">
        <w:rPr>
          <w:rFonts w:eastAsiaTheme="minorEastAsia"/>
          <w:noProof/>
          <w:rtl/>
        </w:rPr>
        <w:t>]</w:t>
      </w:r>
      <w:r w:rsidR="006864F2">
        <w:rPr>
          <w:rFonts w:eastAsiaTheme="minorEastAsia"/>
          <w:rtl/>
        </w:rPr>
        <w:fldChar w:fldCharType="end"/>
      </w:r>
      <w:r w:rsidRPr="00056FFE">
        <w:rPr>
          <w:rFonts w:eastAsiaTheme="minorEastAsia" w:hint="cs"/>
          <w:rtl/>
        </w:rPr>
        <w:t xml:space="preserve">. با این وجود، </w:t>
      </w:r>
      <w:r w:rsidRPr="00056FFE">
        <w:rPr>
          <w:rFonts w:eastAsiaTheme="minorEastAsia"/>
        </w:rPr>
        <w:t>Grew</w:t>
      </w:r>
      <w:r w:rsidRPr="00056FFE">
        <w:rPr>
          <w:rFonts w:eastAsiaTheme="minorEastAsia" w:hint="cs"/>
          <w:rtl/>
        </w:rPr>
        <w:t xml:space="preserve"> بر یافتن زیر گراف های پیوسته که دارای تثبیت کننده های متعدد قطعی ـ رأس در گراف های بزرگ مجزا هستند تمرکز کرده است. </w:t>
      </w:r>
      <w:r w:rsidRPr="00056FFE">
        <w:rPr>
          <w:rFonts w:eastAsiaTheme="minorEastAsia"/>
        </w:rPr>
        <w:t>Grew</w:t>
      </w:r>
      <w:r w:rsidRPr="00056FFE">
        <w:rPr>
          <w:rFonts w:eastAsiaTheme="minorEastAsia" w:hint="cs"/>
          <w:rtl/>
        </w:rPr>
        <w:t xml:space="preserve"> از رویکرد اکتشافی استفاده می کند که ادعا می شود قابل محاسبه است زیرا از ایده قرارداد کردن و بازنویسی گراف استفاده می کند. </w:t>
      </w:r>
      <w:r w:rsidRPr="00056FFE">
        <w:rPr>
          <w:rFonts w:eastAsiaTheme="minorEastAsia"/>
        </w:rPr>
        <w:t>Grew</w:t>
      </w:r>
      <w:r w:rsidRPr="00056FFE">
        <w:rPr>
          <w:rFonts w:eastAsiaTheme="minorEastAsia" w:hint="cs"/>
          <w:rtl/>
        </w:rPr>
        <w:t xml:space="preserve"> به عمد و آگاهانه فراوانی هر یک از گراف های شناسایی شده را کمتر از حد برآورد می کند تا فضای جستجو </w:t>
      </w:r>
      <w:r w:rsidR="006864F2">
        <w:rPr>
          <w:rFonts w:eastAsiaTheme="minorEastAsia" w:hint="cs"/>
          <w:rtl/>
        </w:rPr>
        <w:t>را</w:t>
      </w:r>
      <w:r w:rsidRPr="00056FFE">
        <w:rPr>
          <w:rFonts w:eastAsiaTheme="minorEastAsia" w:hint="cs"/>
          <w:rtl/>
        </w:rPr>
        <w:t xml:space="preserve"> کاهش دهد. آزمایش ها بر 4 مجموعه داده ضابطه نشان داد که در زمینه زمان راه اندازی، تعداد الگوهای شناسایی شده، و اندازه الگوهای شناسایی شده، الگوریتم </w:t>
      </w:r>
      <w:r w:rsidRPr="00056FFE">
        <w:rPr>
          <w:rFonts w:eastAsiaTheme="minorEastAsia"/>
        </w:rPr>
        <w:t>Grew</w:t>
      </w:r>
      <w:r w:rsidRPr="00056FFE">
        <w:rPr>
          <w:rFonts w:eastAsiaTheme="minorEastAsia" w:hint="cs"/>
          <w:rtl/>
        </w:rPr>
        <w:t xml:space="preserve"> به طور چشمگیری از </w:t>
      </w:r>
      <w:r w:rsidRPr="00056FFE">
        <w:rPr>
          <w:rFonts w:eastAsiaTheme="minorEastAsia"/>
        </w:rPr>
        <w:t>SUBDUE</w:t>
      </w:r>
      <w:r w:rsidRPr="00056FFE">
        <w:rPr>
          <w:rFonts w:eastAsiaTheme="minorEastAsia" w:hint="cs"/>
          <w:rtl/>
        </w:rPr>
        <w:t xml:space="preserve"> پیشی گرفته است. </w:t>
      </w:r>
    </w:p>
    <w:p w:rsidR="001943CA" w:rsidRPr="00056FFE" w:rsidRDefault="001943CA" w:rsidP="007F44B0">
      <w:pPr>
        <w:tabs>
          <w:tab w:val="right" w:pos="540"/>
        </w:tabs>
        <w:rPr>
          <w:rFonts w:eastAsiaTheme="minorEastAsia"/>
          <w:rtl/>
        </w:rPr>
      </w:pPr>
      <w:r w:rsidRPr="00056FFE">
        <w:rPr>
          <w:rFonts w:eastAsiaTheme="minorEastAsia" w:hint="cs"/>
          <w:rtl/>
        </w:rPr>
        <w:t xml:space="preserve">دو الگوریتم </w:t>
      </w:r>
      <w:r w:rsidRPr="00056FFE">
        <w:rPr>
          <w:rFonts w:eastAsiaTheme="minorEastAsia"/>
        </w:rPr>
        <w:t>FGM</w:t>
      </w:r>
      <w:r w:rsidRPr="00056FFE">
        <w:rPr>
          <w:rFonts w:eastAsiaTheme="minorEastAsia" w:hint="cs"/>
          <w:rtl/>
        </w:rPr>
        <w:t xml:space="preserve"> جستجوی غیر دقیق که اخیراً ارائه شده اند عبارتند از </w:t>
      </w:r>
      <w:r w:rsidRPr="00056FFE">
        <w:rPr>
          <w:rFonts w:eastAsiaTheme="minorEastAsia"/>
        </w:rPr>
        <w:t>gApprox</w:t>
      </w:r>
      <w:r w:rsidRPr="00056FFE">
        <w:rPr>
          <w:rFonts w:eastAsiaTheme="minorEastAsia" w:hint="cs"/>
          <w:rtl/>
        </w:rPr>
        <w:t xml:space="preserve"> </w:t>
      </w:r>
      <w:r w:rsidR="006864F2">
        <w:rPr>
          <w:rFonts w:eastAsiaTheme="minorEastAsia"/>
          <w:rtl/>
        </w:rPr>
        <w:fldChar w:fldCharType="begin"/>
      </w:r>
      <w:r w:rsidR="006864F2">
        <w:rPr>
          <w:rFonts w:eastAsiaTheme="minorEastAsia"/>
          <w:rtl/>
        </w:rPr>
        <w:instrText xml:space="preserve"> </w:instrText>
      </w:r>
      <w:r w:rsidR="006864F2">
        <w:rPr>
          <w:rFonts w:eastAsiaTheme="minorEastAsia"/>
        </w:rPr>
        <w:instrText>ADDIN EN.CITE &lt;EndNote&gt;&lt;Cite&gt;&lt;Author&gt;Chen&lt;/Author&gt;&lt;Year&gt;2007&lt;/Year&gt;&lt;RecNum&gt;164&lt;/RecNum&gt;&lt;DisplayText&gt;[104]&lt;/DisplayText&gt;&lt;record&gt;&lt;rec-number&gt;164&lt;/rec-number&gt;&lt;foreign-keys&gt;&lt;key app="EN" db-id="5vaes0fpbfpepxedwv65twzav09zxxw9p5xs" timestamp="1421343830"&gt;164</w:instrText>
      </w:r>
      <w:r w:rsidR="006864F2">
        <w:rPr>
          <w:rFonts w:eastAsiaTheme="minorEastAsia"/>
          <w:rtl/>
        </w:rPr>
        <w:instrText>&lt;/</w:instrText>
      </w:r>
      <w:r w:rsidR="006864F2">
        <w:rPr>
          <w:rFonts w:eastAsiaTheme="minorEastAsia"/>
        </w:rPr>
        <w:instrText>key&gt;&lt;/foreign-keys&gt;&lt;ref-type name="Conference Proceedings"&gt;10&lt;/ref-type&gt;&lt;contributors&gt;&lt;authors&gt;&lt;author&gt;Chen, Chen&lt;/author&gt;&lt;author&gt;Yan, X.&lt;/author&gt;&lt;author&gt;Feida, Zhu&lt;/author&gt;&lt;author&gt;Jiawei, Han&lt;/author&gt;&lt;/authors&gt;&lt;/contributors&gt;&lt;titles&gt;&lt;title&gt;gApprox: Mining Frequent Approximate Patterns from a Massive Network&lt;/title&gt;&lt;secondary-title&gt;Data Mining, 2007. ICDM 2007. Seventh IEEE International Conference on&lt;/secondary-title&gt;&lt;alt-title&gt;Data Mining, 2007. ICDM 2007. Seventh IEEE International Conference on&lt;/alt</w:instrText>
      </w:r>
      <w:r w:rsidR="006864F2">
        <w:rPr>
          <w:rFonts w:eastAsiaTheme="minorEastAsia"/>
          <w:rtl/>
        </w:rPr>
        <w:instrText>-</w:instrText>
      </w:r>
      <w:r w:rsidR="006864F2">
        <w:rPr>
          <w:rFonts w:eastAsiaTheme="minorEastAsia"/>
        </w:rPr>
        <w:instrText>title&gt;&lt;/titles&gt;&lt;pages&gt;445-450&lt;/pages&gt;&lt;keywords&gt;&lt;keyword&gt;data mining&lt;/keyword&gt;&lt;keyword&gt;graph theory&lt;/keyword&gt;&lt;keyword&gt;approximate network patterns&lt;/keyword&gt;&lt;keyword&gt;data mining methods&lt;/keyword&gt;&lt;keyword&gt;frequent approximate patterns mining&lt;/keyword&gt;&lt;keyword&gt;gApprox&lt;/keyword&gt;&lt;keyword&gt;graph mining methodologies&lt;/keyword&gt;&lt;keyword&gt;knowledge discovery&lt;/keyword&gt;&lt;keyword&gt;massive network&lt;/keyword&gt;&lt;keyword&gt;worm protein-protein interaction network&lt;/keyword&gt;&lt;keyword&gt;Amino acids&lt;/keyword&gt;&lt;keyword&gt;Complex networks&lt;/keyword&gt;&lt;keyword&gt;Cultural differences&lt;/keyword&gt;&lt;keyword&gt;Libraries&lt;/keyword&gt;&lt;keyword&gt;Partitioning algorithms&lt;/keyword&gt;&lt;keyword&gt;Proteins&lt;/keyword&gt;&lt;keyword&gt;Social network services&lt;/keyword&gt;&lt;keyword&gt;Switches&lt;/keyword&gt;&lt;keyword&gt;Systematics&lt;/keyword&gt;&lt;/keywords&gt;&lt;dates&gt;&lt;year&gt;2007&lt;/year&gt;&lt;pub-dates&gt;&lt;date&gt;28-31 Oct. 2007&lt;/date&gt;&lt;/pub-dates&gt;&lt;/dates&gt;&lt;isbn&gt;1550-4786&lt;/isbn&gt;&lt;urls&gt;&lt;/urls&gt;&lt;electronic-resource-num&gt;10.1109/ICDM.2007.36&lt;/electronic-resource-num&gt;&lt;/record&gt;&lt;/Cite&gt;&lt;/EndNote</w:instrText>
      </w:r>
      <w:r w:rsidR="006864F2">
        <w:rPr>
          <w:rFonts w:eastAsiaTheme="minorEastAsia"/>
          <w:rtl/>
        </w:rPr>
        <w:instrText>&gt;</w:instrText>
      </w:r>
      <w:r w:rsidR="006864F2">
        <w:rPr>
          <w:rFonts w:eastAsiaTheme="minorEastAsia"/>
          <w:rtl/>
        </w:rPr>
        <w:fldChar w:fldCharType="separate"/>
      </w:r>
      <w:r w:rsidR="006864F2">
        <w:rPr>
          <w:rFonts w:eastAsiaTheme="minorEastAsia"/>
          <w:noProof/>
          <w:rtl/>
        </w:rPr>
        <w:t>[</w:t>
      </w:r>
      <w:hyperlink w:anchor="_ENREF_104" w:tooltip="Chen, 2007 #164" w:history="1">
        <w:r w:rsidR="007F44B0">
          <w:rPr>
            <w:rFonts w:eastAsiaTheme="minorEastAsia"/>
            <w:noProof/>
            <w:rtl/>
          </w:rPr>
          <w:t>104</w:t>
        </w:r>
      </w:hyperlink>
      <w:r w:rsidR="006864F2">
        <w:rPr>
          <w:rFonts w:eastAsiaTheme="minorEastAsia"/>
          <w:noProof/>
          <w:rtl/>
        </w:rPr>
        <w:t>]</w:t>
      </w:r>
      <w:r w:rsidR="006864F2">
        <w:rPr>
          <w:rFonts w:eastAsiaTheme="minorEastAsia"/>
          <w:rtl/>
        </w:rPr>
        <w:fldChar w:fldCharType="end"/>
      </w:r>
      <w:r w:rsidRPr="00056FFE">
        <w:rPr>
          <w:rFonts w:eastAsiaTheme="minorEastAsia" w:hint="cs"/>
          <w:rtl/>
        </w:rPr>
        <w:t xml:space="preserve"> و </w:t>
      </w:r>
      <w:r w:rsidRPr="00056FFE">
        <w:rPr>
          <w:rFonts w:eastAsiaTheme="minorEastAsia"/>
        </w:rPr>
        <w:t>RAM</w:t>
      </w:r>
      <w:r w:rsidR="006864F2">
        <w:rPr>
          <w:rFonts w:eastAsiaTheme="minorEastAsia" w:hint="cs"/>
          <w:rtl/>
        </w:rPr>
        <w:t xml:space="preserve"> </w:t>
      </w:r>
      <w:r w:rsidR="006864F2">
        <w:rPr>
          <w:rFonts w:eastAsiaTheme="minorEastAsia"/>
          <w:rtl/>
        </w:rPr>
        <w:fldChar w:fldCharType="begin"/>
      </w:r>
      <w:r w:rsidR="006864F2">
        <w:rPr>
          <w:rFonts w:eastAsiaTheme="minorEastAsia"/>
          <w:rtl/>
        </w:rPr>
        <w:instrText xml:space="preserve"> </w:instrText>
      </w:r>
      <w:r w:rsidR="006864F2">
        <w:rPr>
          <w:rFonts w:eastAsiaTheme="minorEastAsia"/>
        </w:rPr>
        <w:instrText>ADDIN EN.CITE &lt;EndNote&gt;&lt;Cite&gt;&lt;Author&gt;Zhang&lt;/Author&gt;&lt;Year&gt;2008&lt;/Year&gt;&lt;RecNum&gt;197&lt;/RecNum&gt;&lt;DisplayText&gt;[135]&lt;/DisplayText&gt;&lt;record&gt;&lt;rec-number&gt;197&lt;/rec-number&gt;&lt;foreign-keys&gt;&lt;key app="EN" db-id="5vaes0fpbfpepxedwv65twzav09zxxw9p5xs" timestamp="1421437485"&gt;19</w:instrText>
      </w:r>
      <w:r w:rsidR="006864F2">
        <w:rPr>
          <w:rFonts w:eastAsiaTheme="minorEastAsia"/>
          <w:rtl/>
        </w:rPr>
        <w:instrText>7&lt;/</w:instrText>
      </w:r>
      <w:r w:rsidR="006864F2">
        <w:rPr>
          <w:rFonts w:eastAsiaTheme="minorEastAsia"/>
        </w:rPr>
        <w:instrText>key&gt;&lt;/foreign-keys&gt;&lt;ref-type name="Conference Paper"&gt;47&lt;/ref-type&gt;&lt;contributors&gt;&lt;authors&gt;&lt;author&gt;Shijie Zhang&lt;/author&gt;&lt;author&gt;Jiong Yang&lt;/author&gt;&lt;/authors&gt;&lt;/contributors&gt;&lt;titles&gt;&lt;title&gt;RAM: Randomized Approximate Graph Mining&lt;/title&gt;&lt;secondary-title&gt;Proceedings of the 20th international conference on Scientific and Statistical Database Management&lt;/secondary-title&gt;&lt;/titles&gt;&lt;pages&gt;187-203&lt;/pages&gt;&lt;dates&gt;&lt;year&gt;2008&lt;/year&gt;&lt;/dates&gt;&lt;pub-location&gt;Hong Kong, China&lt;/pub-location&gt;&lt;publisher&gt;Springer-Verlag&lt;/publisher&gt;&lt;urls&gt;&lt;/urls&gt;&lt;custom1&gt;1425162&lt;/custom1&gt;&lt;electronic-resource-num&gt;10.1007/978-3-540-69497-7_14&lt;/electronic-resource-num&gt;&lt;/record&gt;&lt;/Cite&gt;&lt;/EndNote</w:instrText>
      </w:r>
      <w:r w:rsidR="006864F2">
        <w:rPr>
          <w:rFonts w:eastAsiaTheme="minorEastAsia"/>
          <w:rtl/>
        </w:rPr>
        <w:instrText>&gt;</w:instrText>
      </w:r>
      <w:r w:rsidR="006864F2">
        <w:rPr>
          <w:rFonts w:eastAsiaTheme="minorEastAsia"/>
          <w:rtl/>
        </w:rPr>
        <w:fldChar w:fldCharType="separate"/>
      </w:r>
      <w:r w:rsidR="006864F2">
        <w:rPr>
          <w:rFonts w:eastAsiaTheme="minorEastAsia"/>
          <w:noProof/>
          <w:rtl/>
        </w:rPr>
        <w:t>[</w:t>
      </w:r>
      <w:hyperlink w:anchor="_ENREF_135" w:tooltip="Zhang, 2008 #197" w:history="1">
        <w:r w:rsidR="007F44B0">
          <w:rPr>
            <w:rFonts w:eastAsiaTheme="minorEastAsia"/>
            <w:noProof/>
            <w:rtl/>
          </w:rPr>
          <w:t>135</w:t>
        </w:r>
      </w:hyperlink>
      <w:r w:rsidR="006864F2">
        <w:rPr>
          <w:rFonts w:eastAsiaTheme="minorEastAsia"/>
          <w:noProof/>
          <w:rtl/>
        </w:rPr>
        <w:t>]</w:t>
      </w:r>
      <w:r w:rsidR="006864F2">
        <w:rPr>
          <w:rFonts w:eastAsiaTheme="minorEastAsia"/>
          <w:rtl/>
        </w:rPr>
        <w:fldChar w:fldCharType="end"/>
      </w:r>
      <w:r w:rsidR="006864F2">
        <w:rPr>
          <w:rFonts w:eastAsiaTheme="minorEastAsia" w:hint="cs"/>
          <w:rtl/>
        </w:rPr>
        <w:t>.</w:t>
      </w:r>
      <w:r w:rsidRPr="00056FFE">
        <w:rPr>
          <w:rFonts w:eastAsiaTheme="minorEastAsia" w:hint="cs"/>
          <w:rtl/>
        </w:rPr>
        <w:t xml:space="preserve"> الگوریتم </w:t>
      </w:r>
      <w:r w:rsidRPr="00056FFE">
        <w:rPr>
          <w:rFonts w:eastAsiaTheme="minorEastAsia"/>
        </w:rPr>
        <w:t>gApprox</w:t>
      </w:r>
      <w:r w:rsidRPr="00056FFE">
        <w:rPr>
          <w:rFonts w:eastAsiaTheme="minorEastAsia" w:hint="cs"/>
          <w:rtl/>
        </w:rPr>
        <w:t xml:space="preserve"> از ایده محدوده بالایی برای محاسبه پشتیبان و یک مقیاس تقریب برای شناسایی زیر گراف های تقریباً پیوسته پرتکرار در شبکه های خیلی بزرگ استفاده می کند. تحقیقات تجربی بر مبنای شبکه های متقابل پروتئین ـ پروتئین نشان می</w:t>
      </w:r>
      <w:r w:rsidR="006864F2">
        <w:rPr>
          <w:rFonts w:eastAsiaTheme="minorEastAsia"/>
        </w:rPr>
        <w:t xml:space="preserve"> </w:t>
      </w:r>
      <w:r w:rsidRPr="00056FFE">
        <w:rPr>
          <w:rFonts w:eastAsiaTheme="minorEastAsia" w:hint="cs"/>
          <w:rtl/>
        </w:rPr>
        <w:t xml:space="preserve">دهد که </w:t>
      </w:r>
      <w:r w:rsidRPr="00056FFE">
        <w:rPr>
          <w:rFonts w:eastAsiaTheme="minorEastAsia"/>
        </w:rPr>
        <w:t>gApprox</w:t>
      </w:r>
      <w:r w:rsidRPr="00056FFE">
        <w:rPr>
          <w:rFonts w:eastAsiaTheme="minorEastAsia" w:hint="cs"/>
          <w:rtl/>
        </w:rPr>
        <w:t xml:space="preserve"> کارآمد است و الگوهای شناسایی شده دارای محتوای زیستی بوده اند. </w:t>
      </w:r>
      <w:r w:rsidRPr="00056FFE">
        <w:rPr>
          <w:rFonts w:eastAsiaTheme="minorEastAsia"/>
        </w:rPr>
        <w:t>RAM</w:t>
      </w:r>
      <w:r w:rsidRPr="00056FFE">
        <w:rPr>
          <w:rFonts w:eastAsiaTheme="minorEastAsia" w:hint="cs"/>
          <w:rtl/>
        </w:rPr>
        <w:t xml:space="preserve"> بر اساس تعریف رسمی از الگوهای تقریبی پرتکرار در چارچوب داده های زیستی به شکل گراف طرح ریزی شده است، که در آن اطلاعات کران غیر دقیق است. آزمایش های گزارش شده نشان می دهد که </w:t>
      </w:r>
      <w:r w:rsidRPr="00056FFE">
        <w:rPr>
          <w:rFonts w:eastAsiaTheme="minorEastAsia"/>
        </w:rPr>
        <w:t>RAM</w:t>
      </w:r>
      <w:r w:rsidRPr="00056FFE">
        <w:rPr>
          <w:rFonts w:eastAsiaTheme="minorEastAsia" w:hint="cs"/>
          <w:rtl/>
        </w:rPr>
        <w:t xml:space="preserve"> می تواند بعضی از الگوهای مهم که به وسیله الگوریتم های استخراج بر مبنای جستجوی دقیق قابل شناسایی نیستند را پیدا کند.</w:t>
      </w:r>
    </w:p>
    <w:p w:rsidR="001943CA" w:rsidRPr="00056FFE" w:rsidRDefault="006864F2" w:rsidP="00954B06">
      <w:pPr>
        <w:pStyle w:val="Heading4"/>
        <w:numPr>
          <w:ilvl w:val="3"/>
          <w:numId w:val="29"/>
        </w:numPr>
        <w:ind w:left="0" w:firstLine="0"/>
        <w:rPr>
          <w:rFonts w:eastAsiaTheme="minorEastAsia"/>
          <w:rtl/>
        </w:rPr>
      </w:pPr>
      <w:r w:rsidRPr="00056FFE">
        <w:rPr>
          <w:rFonts w:eastAsiaTheme="minorEastAsia"/>
        </w:rPr>
        <w:t xml:space="preserve">FGM </w:t>
      </w:r>
      <w:r>
        <w:rPr>
          <w:rFonts w:eastAsiaTheme="minorEastAsia" w:hint="cs"/>
          <w:rtl/>
        </w:rPr>
        <w:t xml:space="preserve"> </w:t>
      </w:r>
      <w:r w:rsidRPr="00056FFE">
        <w:rPr>
          <w:rFonts w:eastAsiaTheme="minorEastAsia" w:hint="cs"/>
          <w:rtl/>
        </w:rPr>
        <w:t>دقیق</w:t>
      </w:r>
      <w:r w:rsidR="001943CA" w:rsidRPr="00056FFE">
        <w:rPr>
          <w:rFonts w:eastAsiaTheme="minorEastAsia" w:hint="cs"/>
          <w:rtl/>
        </w:rPr>
        <w:t xml:space="preserve"> </w:t>
      </w:r>
    </w:p>
    <w:p w:rsidR="001943CA" w:rsidRPr="00056FFE" w:rsidRDefault="001943CA" w:rsidP="006864F2">
      <w:pPr>
        <w:tabs>
          <w:tab w:val="right" w:pos="540"/>
        </w:tabs>
        <w:rPr>
          <w:rFonts w:eastAsiaTheme="minorEastAsia"/>
          <w:rtl/>
        </w:rPr>
      </w:pPr>
      <w:r w:rsidRPr="00056FFE">
        <w:rPr>
          <w:rFonts w:eastAsiaTheme="minorEastAsia" w:hint="cs"/>
          <w:rtl/>
        </w:rPr>
        <w:t xml:space="preserve">الگوریتم های </w:t>
      </w:r>
      <w:r w:rsidRPr="00056FFE">
        <w:rPr>
          <w:rFonts w:eastAsiaTheme="minorEastAsia"/>
        </w:rPr>
        <w:t>FGM</w:t>
      </w:r>
      <w:r w:rsidRPr="00056FFE">
        <w:rPr>
          <w:rFonts w:eastAsiaTheme="minorEastAsia" w:hint="cs"/>
          <w:rtl/>
        </w:rPr>
        <w:t xml:space="preserve"> دقیق متداول تر از الگوریتم های جستجوی غیر دقیق هستند، از این الگوریتم ها می توان در استخراج بر مبنای فعالیت گراف یا استخراج بر مبنای گراف مجزا استفاده کرد. یک ویژگی بنیادی برای الگوریتم های جستجوی دقیق این است که استخراج جامع و کامل است؛ یعنی الگوریتم استخراج پیدا کردن تمام زیر گراف های پرتکرار </w:t>
      </w:r>
      <w:r w:rsidR="006864F2">
        <w:rPr>
          <w:rFonts w:eastAsiaTheme="minorEastAsia" w:hint="cs"/>
          <w:rtl/>
        </w:rPr>
        <w:t>در داده های ورودی را تضمین می ک</w:t>
      </w:r>
      <w:r w:rsidRPr="00056FFE">
        <w:rPr>
          <w:rFonts w:eastAsiaTheme="minorEastAsia" w:hint="cs"/>
          <w:rtl/>
        </w:rPr>
        <w:t>ند. اینگونه الگوریتم های استخراج کامل فقط در گراف های پراکنده شامل تعداد زیادی برچسب برای رأس ها و کران ها کارآمد است. با توجه به این محدودیت، این الگوریتم ها متحمل مقایسه مشروح و فراگیر علنی و غیر علنی هم ریختی زیر گراف می شود که  باعث افزایش قابل ملاحظه محاسبات می شود.</w:t>
      </w:r>
    </w:p>
    <w:p w:rsidR="001943CA" w:rsidRPr="00056FFE" w:rsidRDefault="001943CA" w:rsidP="006864F2">
      <w:pPr>
        <w:tabs>
          <w:tab w:val="right" w:pos="540"/>
        </w:tabs>
        <w:rPr>
          <w:rFonts w:eastAsiaTheme="minorEastAsia"/>
          <w:rtl/>
        </w:rPr>
      </w:pPr>
      <w:r w:rsidRPr="00056FFE">
        <w:rPr>
          <w:rFonts w:eastAsiaTheme="minorEastAsia" w:hint="cs"/>
          <w:rtl/>
        </w:rPr>
        <w:t xml:space="preserve">بحث درباره الگوریتم های </w:t>
      </w:r>
      <w:r w:rsidRPr="00056FFE">
        <w:rPr>
          <w:rFonts w:eastAsiaTheme="minorEastAsia"/>
        </w:rPr>
        <w:t>FGM</w:t>
      </w:r>
      <w:r w:rsidRPr="00056FFE">
        <w:rPr>
          <w:rFonts w:eastAsiaTheme="minorEastAsia" w:hint="cs"/>
          <w:rtl/>
        </w:rPr>
        <w:t xml:space="preserve"> دقیق را با بررسی </w:t>
      </w:r>
      <w:r w:rsidRPr="00056FFE">
        <w:rPr>
          <w:rFonts w:eastAsiaTheme="minorEastAsia"/>
        </w:rPr>
        <w:t>FGM</w:t>
      </w:r>
      <w:r w:rsidRPr="00056FFE">
        <w:rPr>
          <w:rFonts w:eastAsiaTheme="minorEastAsia" w:hint="cs"/>
          <w:rtl/>
        </w:rPr>
        <w:t xml:space="preserve"> بر مبنای فعالیت گراف، استخراج مجموعه ای از گراف های نسبتاً کوچک آغاز می کنیم</w:t>
      </w:r>
      <w:r w:rsidR="006864F2">
        <w:rPr>
          <w:rFonts w:eastAsiaTheme="minorEastAsia" w:hint="cs"/>
          <w:rtl/>
        </w:rPr>
        <w:t xml:space="preserve">. </w:t>
      </w:r>
      <w:r w:rsidRPr="00056FFE">
        <w:rPr>
          <w:rFonts w:eastAsiaTheme="minorEastAsia" w:hint="cs"/>
          <w:rtl/>
        </w:rPr>
        <w:t xml:space="preserve">با توجه به استخراج فعالیت گراف، الگوریتم ها را می توان براساس استراتژی عبوری اتخاذ شده به دو گروه </w:t>
      </w:r>
      <w:r w:rsidRPr="00056FFE">
        <w:rPr>
          <w:rFonts w:eastAsiaTheme="minorEastAsia"/>
        </w:rPr>
        <w:t>BFS</w:t>
      </w:r>
      <w:r w:rsidRPr="00056FFE">
        <w:rPr>
          <w:rFonts w:eastAsiaTheme="minorEastAsia" w:hint="cs"/>
          <w:rtl/>
        </w:rPr>
        <w:t xml:space="preserve"> و </w:t>
      </w:r>
      <w:r w:rsidRPr="00056FFE">
        <w:rPr>
          <w:rFonts w:eastAsiaTheme="minorEastAsia"/>
        </w:rPr>
        <w:t>DFS</w:t>
      </w:r>
      <w:r w:rsidRPr="00056FFE">
        <w:rPr>
          <w:rFonts w:eastAsiaTheme="minorEastAsia" w:hint="cs"/>
          <w:rtl/>
        </w:rPr>
        <w:t xml:space="preserve"> تقسیم کرد. </w:t>
      </w:r>
      <w:r w:rsidRPr="00056FFE">
        <w:rPr>
          <w:rFonts w:eastAsiaTheme="minorEastAsia"/>
        </w:rPr>
        <w:t>BFS</w:t>
      </w:r>
      <w:r w:rsidRPr="00056FFE">
        <w:rPr>
          <w:rFonts w:eastAsiaTheme="minorEastAsia" w:hint="cs"/>
          <w:rtl/>
        </w:rPr>
        <w:t xml:space="preserve"> از آن جهت کارایی بیشتری دارد که حذف (هرس) زیر گراف های تصادفی (به قیمت اشغال بیشتر حافظه و </w:t>
      </w:r>
      <w:r w:rsidRPr="00056FFE">
        <w:rPr>
          <w:rFonts w:eastAsiaTheme="minorEastAsia"/>
        </w:rPr>
        <w:t>I/O</w:t>
      </w:r>
      <w:r w:rsidRPr="00056FFE">
        <w:rPr>
          <w:rFonts w:eastAsiaTheme="minorEastAsia" w:hint="cs"/>
          <w:rtl/>
        </w:rPr>
        <w:t xml:space="preserve"> بالاتر) در مراحل اولیه فرآیند </w:t>
      </w:r>
      <w:r w:rsidRPr="00056FFE">
        <w:rPr>
          <w:rFonts w:eastAsiaTheme="minorEastAsia"/>
        </w:rPr>
        <w:t>FGM</w:t>
      </w:r>
      <w:r w:rsidRPr="00056FFE">
        <w:rPr>
          <w:rFonts w:eastAsiaTheme="minorEastAsia" w:hint="cs"/>
          <w:rtl/>
        </w:rPr>
        <w:t xml:space="preserve"> را امکان پذیر می کند، در حالی</w:t>
      </w:r>
      <w:r w:rsidR="006864F2">
        <w:rPr>
          <w:rFonts w:eastAsiaTheme="minorEastAsia" w:hint="cs"/>
          <w:rtl/>
        </w:rPr>
        <w:t xml:space="preserve"> </w:t>
      </w:r>
      <w:r w:rsidRPr="00056FFE">
        <w:rPr>
          <w:rFonts w:eastAsiaTheme="minorEastAsia" w:hint="cs"/>
          <w:rtl/>
        </w:rPr>
        <w:t xml:space="preserve">که </w:t>
      </w:r>
      <w:r w:rsidRPr="00056FFE">
        <w:rPr>
          <w:rFonts w:eastAsiaTheme="minorEastAsia"/>
        </w:rPr>
        <w:t>DFS</w:t>
      </w:r>
      <w:r w:rsidRPr="00056FFE">
        <w:rPr>
          <w:rFonts w:eastAsiaTheme="minorEastAsia" w:hint="cs"/>
          <w:rtl/>
        </w:rPr>
        <w:t xml:space="preserve"> حافظه کمتری اشغال می کند (در عوض با کارایی کمتری فرآیند حذف زیر گراف های تصادفی را انجام می دهد). ابتدا الگوریتم های </w:t>
      </w:r>
      <w:r w:rsidRPr="00056FFE">
        <w:rPr>
          <w:rFonts w:eastAsiaTheme="minorEastAsia"/>
        </w:rPr>
        <w:t>BFS</w:t>
      </w:r>
      <w:r w:rsidRPr="00056FFE">
        <w:rPr>
          <w:rFonts w:eastAsiaTheme="minorEastAsia" w:hint="cs"/>
          <w:rtl/>
        </w:rPr>
        <w:t xml:space="preserve"> را بررسی خواهیم کرد. </w:t>
      </w:r>
    </w:p>
    <w:p w:rsidR="001943CA" w:rsidRPr="00056FFE" w:rsidRDefault="006864F2" w:rsidP="006864F2">
      <w:pPr>
        <w:tabs>
          <w:tab w:val="right" w:pos="540"/>
        </w:tabs>
        <w:rPr>
          <w:rFonts w:eastAsiaTheme="minorEastAsia"/>
          <w:rtl/>
        </w:rPr>
      </w:pPr>
      <w:r>
        <w:rPr>
          <w:rFonts w:eastAsiaTheme="minorEastAsia" w:hint="cs"/>
          <w:rtl/>
        </w:rPr>
        <w:t>الگ</w:t>
      </w:r>
      <w:r w:rsidR="001943CA" w:rsidRPr="00056FFE">
        <w:rPr>
          <w:rFonts w:eastAsiaTheme="minorEastAsia" w:hint="cs"/>
          <w:rtl/>
        </w:rPr>
        <w:t xml:space="preserve">وریتم های </w:t>
      </w:r>
      <w:r w:rsidR="001943CA" w:rsidRPr="00056FFE">
        <w:rPr>
          <w:rFonts w:eastAsiaTheme="minorEastAsia"/>
        </w:rPr>
        <w:t>FGM</w:t>
      </w:r>
      <w:r w:rsidR="001943CA" w:rsidRPr="00056FFE">
        <w:rPr>
          <w:rFonts w:eastAsiaTheme="minorEastAsia" w:hint="cs"/>
          <w:rtl/>
        </w:rPr>
        <w:t xml:space="preserve"> بر مبنای </w:t>
      </w:r>
      <w:r w:rsidR="001943CA" w:rsidRPr="00056FFE">
        <w:rPr>
          <w:rFonts w:eastAsiaTheme="minorEastAsia"/>
        </w:rPr>
        <w:t>BFS</w:t>
      </w:r>
      <w:r w:rsidR="001943CA" w:rsidRPr="00056FFE">
        <w:rPr>
          <w:rFonts w:eastAsiaTheme="minorEastAsia" w:hint="cs"/>
          <w:rtl/>
        </w:rPr>
        <w:t xml:space="preserve"> نیز مانند الگوریتم های استخراج قوانین وابسته از قبیل آپریوری</w:t>
      </w:r>
      <w:r>
        <w:rPr>
          <w:rFonts w:eastAsiaTheme="minorEastAsia" w:hint="cs"/>
          <w:rtl/>
        </w:rPr>
        <w:t>،</w:t>
      </w:r>
      <w:r w:rsidR="001943CA" w:rsidRPr="00056FFE">
        <w:rPr>
          <w:rFonts w:eastAsiaTheme="minorEastAsia" w:hint="cs"/>
          <w:rtl/>
        </w:rPr>
        <w:t xml:space="preserve"> از </w:t>
      </w:r>
      <w:r w:rsidR="001943CA" w:rsidRPr="00056FFE">
        <w:rPr>
          <w:rFonts w:eastAsiaTheme="minorEastAsia"/>
        </w:rPr>
        <w:t>DCP</w:t>
      </w:r>
      <w:r w:rsidR="001943CA" w:rsidRPr="00056FFE">
        <w:rPr>
          <w:rFonts w:eastAsiaTheme="minorEastAsia" w:hint="cs"/>
          <w:rtl/>
        </w:rPr>
        <w:t xml:space="preserve"> استفاده می کند، یعنی یک زیر گراف (1+</w:t>
      </w:r>
      <w:r w:rsidR="001943CA" w:rsidRPr="00056FFE">
        <w:rPr>
          <w:rFonts w:eastAsiaTheme="minorEastAsia"/>
        </w:rPr>
        <w:t>K</w:t>
      </w:r>
      <w:r w:rsidR="001943CA" w:rsidRPr="00056FFE">
        <w:rPr>
          <w:rFonts w:eastAsiaTheme="minorEastAsia" w:hint="cs"/>
          <w:rtl/>
        </w:rPr>
        <w:t xml:space="preserve">) می تواند پرتکرار باشد اگر زیر گراف مادر بلا واسطه </w:t>
      </w:r>
      <w:r w:rsidR="001943CA" w:rsidRPr="00056FFE">
        <w:rPr>
          <w:rFonts w:eastAsiaTheme="minorEastAsia"/>
        </w:rPr>
        <w:t>K</w:t>
      </w:r>
      <w:r w:rsidR="001943CA" w:rsidRPr="00056FFE">
        <w:rPr>
          <w:rFonts w:eastAsiaTheme="minorEastAsia" w:hint="cs"/>
          <w:rtl/>
        </w:rPr>
        <w:t xml:space="preserve"> پرتکرار نباشد. با استفاده از </w:t>
      </w:r>
      <w:r w:rsidR="001943CA" w:rsidRPr="00056FFE">
        <w:rPr>
          <w:rFonts w:eastAsiaTheme="minorEastAsia"/>
        </w:rPr>
        <w:t>BFS</w:t>
      </w:r>
      <w:r w:rsidR="001943CA" w:rsidRPr="00056FFE">
        <w:rPr>
          <w:rFonts w:eastAsiaTheme="minorEastAsia" w:hint="cs"/>
          <w:rtl/>
        </w:rPr>
        <w:t xml:space="preserve">، مجموعه کاملی از داوطلب های </w:t>
      </w:r>
      <w:r w:rsidR="001943CA" w:rsidRPr="00056FFE">
        <w:rPr>
          <w:rFonts w:eastAsiaTheme="minorEastAsia"/>
        </w:rPr>
        <w:t>K</w:t>
      </w:r>
      <w:r w:rsidR="001943CA" w:rsidRPr="00056FFE">
        <w:rPr>
          <w:rFonts w:eastAsiaTheme="minorEastAsia" w:hint="cs"/>
          <w:rtl/>
        </w:rPr>
        <w:t xml:space="preserve"> پیش از انتقال به داوطلب های (1+</w:t>
      </w:r>
      <w:r w:rsidR="001943CA" w:rsidRPr="00056FFE">
        <w:rPr>
          <w:rFonts w:eastAsiaTheme="minorEastAsia"/>
        </w:rPr>
        <w:t>K</w:t>
      </w:r>
      <w:r w:rsidR="001943CA" w:rsidRPr="00056FFE">
        <w:rPr>
          <w:rFonts w:eastAsiaTheme="minorEastAsia" w:hint="cs"/>
          <w:rtl/>
        </w:rPr>
        <w:t xml:space="preserve">) پردازش می شوند که </w:t>
      </w:r>
      <w:r w:rsidR="001943CA" w:rsidRPr="00056FFE">
        <w:rPr>
          <w:rFonts w:eastAsiaTheme="minorEastAsia"/>
        </w:rPr>
        <w:t>K</w:t>
      </w:r>
      <w:r w:rsidR="001943CA" w:rsidRPr="00056FFE">
        <w:rPr>
          <w:rFonts w:eastAsiaTheme="minorEastAsia" w:hint="cs"/>
          <w:rtl/>
        </w:rPr>
        <w:t xml:space="preserve"> به واحد تعمیم برای افزایش داوطلب ها اشاره دارد که آن</w:t>
      </w:r>
      <w:r w:rsidR="00380206">
        <w:rPr>
          <w:rFonts w:eastAsiaTheme="minorEastAsia" w:hint="cs"/>
          <w:rtl/>
        </w:rPr>
        <w:t xml:space="preserve"> </w:t>
      </w:r>
      <w:r w:rsidR="001943CA" w:rsidRPr="00056FFE">
        <w:rPr>
          <w:rFonts w:eastAsiaTheme="minorEastAsia" w:hint="cs"/>
          <w:rtl/>
        </w:rPr>
        <w:t xml:space="preserve">را می توان در قالب رأس ها، کران ها یا مسیرهای عبور بیان کرد. چهار الگوریتم </w:t>
      </w:r>
      <w:r w:rsidR="001943CA" w:rsidRPr="00056FFE">
        <w:rPr>
          <w:rFonts w:eastAsiaTheme="minorEastAsia"/>
        </w:rPr>
        <w:t xml:space="preserve">FGM </w:t>
      </w:r>
      <w:r w:rsidR="001943CA" w:rsidRPr="00056FFE">
        <w:rPr>
          <w:rFonts w:eastAsiaTheme="minorEastAsia" w:hint="cs"/>
          <w:rtl/>
        </w:rPr>
        <w:t xml:space="preserve"> دقیق با سابقه در زیر فهرست شده اند: </w:t>
      </w:r>
    </w:p>
    <w:p w:rsidR="001943CA" w:rsidRPr="00056FFE" w:rsidRDefault="001943CA" w:rsidP="00541DA6">
      <w:pPr>
        <w:pStyle w:val="ListParagraph"/>
        <w:numPr>
          <w:ilvl w:val="0"/>
          <w:numId w:val="14"/>
        </w:numPr>
        <w:tabs>
          <w:tab w:val="right" w:pos="540"/>
        </w:tabs>
      </w:pPr>
      <w:r w:rsidRPr="00056FFE">
        <w:t>AGM</w:t>
      </w:r>
      <w:r w:rsidRPr="00056FFE">
        <w:rPr>
          <w:rFonts w:hint="cs"/>
          <w:rtl/>
        </w:rPr>
        <w:t xml:space="preserve"> الگوریتمی با سابقه و قدیمی است که برای تعیین زیر گراف های القاء شده پرتکرار مورد استفاده قرار می گیرد. </w:t>
      </w:r>
      <w:r w:rsidRPr="00056FFE">
        <w:t>AGM</w:t>
      </w:r>
      <w:r w:rsidRPr="00056FFE">
        <w:rPr>
          <w:rFonts w:hint="cs"/>
          <w:rtl/>
        </w:rPr>
        <w:t xml:space="preserve"> از ماتریکس تجانب برای بیان گراف ها استفاده می کند و از جستجوی سطح ـ محور برای شناسایی زیر گراف های پرتکرار بهره می گیرد. </w:t>
      </w:r>
      <w:r w:rsidRPr="00056FFE">
        <w:t>AGM</w:t>
      </w:r>
      <w:r w:rsidRPr="00056FFE">
        <w:rPr>
          <w:rFonts w:hint="cs"/>
          <w:rtl/>
        </w:rPr>
        <w:t xml:space="preserve"> فرض را بر این می گذارد که تمام رأس های یک گراف متمایز از یکدیگرند. ارزیابی </w:t>
      </w:r>
      <w:r w:rsidRPr="00056FFE">
        <w:t>AGM</w:t>
      </w:r>
      <w:r w:rsidRPr="00056FFE">
        <w:rPr>
          <w:rFonts w:hint="cs"/>
          <w:rtl/>
        </w:rPr>
        <w:t xml:space="preserve"> از داده های شیمیایی تولید سرطان نشان می دهد که از رویکرد القائی بر مبنای برنامه ریزی منطقی ادغام شده با جستجوی سطح ـ محور کارآمدتر است. </w:t>
      </w:r>
      <w:r w:rsidRPr="00056FFE">
        <w:t>AGM</w:t>
      </w:r>
      <w:r w:rsidRPr="00056FFE">
        <w:rPr>
          <w:rFonts w:hint="cs"/>
          <w:rtl/>
        </w:rPr>
        <w:t xml:space="preserve"> نه تنها زیر گراف های پیوسته را پیدا می کند، بلکه زیر گراف های ناپیوسته با چندین جزء گراف مجزا را نیز شناسایی می کند. نسخه کارآمدتر </w:t>
      </w:r>
      <w:r w:rsidRPr="00056FFE">
        <w:t>AGM</w:t>
      </w:r>
      <w:r w:rsidRPr="00056FFE">
        <w:rPr>
          <w:rFonts w:hint="cs"/>
          <w:rtl/>
        </w:rPr>
        <w:t xml:space="preserve"> به نام </w:t>
      </w:r>
      <w:r w:rsidRPr="00056FFE">
        <w:t>ACGM</w:t>
      </w:r>
      <w:r w:rsidRPr="00056FFE">
        <w:rPr>
          <w:rFonts w:hint="cs"/>
          <w:rtl/>
        </w:rPr>
        <w:t xml:space="preserve"> نیز تنها برای استخراج زیر گراف های پیوسته پر تکرار طراحی شده است</w:t>
      </w:r>
      <w:r w:rsidR="00541DA6">
        <w:rPr>
          <w:rFonts w:hint="cs"/>
          <w:rtl/>
        </w:rPr>
        <w:t>.</w:t>
      </w:r>
      <w:r w:rsidRPr="00056FFE">
        <w:rPr>
          <w:rFonts w:hint="cs"/>
          <w:rtl/>
        </w:rPr>
        <w:t xml:space="preserve"> الگوریتم </w:t>
      </w:r>
      <w:r w:rsidRPr="00056FFE">
        <w:t>ACGM</w:t>
      </w:r>
      <w:r w:rsidRPr="00056FFE">
        <w:rPr>
          <w:rFonts w:hint="cs"/>
          <w:rtl/>
        </w:rPr>
        <w:t xml:space="preserve"> از اصول مشابه و بازنمایی گراف شبیه به </w:t>
      </w:r>
      <w:r w:rsidRPr="00056FFE">
        <w:t>AGM</w:t>
      </w:r>
      <w:r w:rsidRPr="00056FFE">
        <w:rPr>
          <w:rFonts w:hint="cs"/>
          <w:rtl/>
        </w:rPr>
        <w:t xml:space="preserve"> استفاده می کند. نتایج تجربی نشان می دهد که </w:t>
      </w:r>
      <w:r w:rsidRPr="00056FFE">
        <w:t>ACGM</w:t>
      </w:r>
      <w:r w:rsidRPr="00056FFE">
        <w:rPr>
          <w:rFonts w:hint="cs"/>
          <w:rtl/>
        </w:rPr>
        <w:t xml:space="preserve"> به طور چشمگیری سریع تر از </w:t>
      </w:r>
      <w:r w:rsidRPr="00056FFE">
        <w:t>AGM</w:t>
      </w:r>
      <w:r w:rsidRPr="00056FFE">
        <w:rPr>
          <w:rFonts w:hint="cs"/>
          <w:rtl/>
        </w:rPr>
        <w:t xml:space="preserve"> و </w:t>
      </w:r>
      <w:r w:rsidRPr="00056FFE">
        <w:t>FSG</w:t>
      </w:r>
      <w:r w:rsidR="00541DA6">
        <w:rPr>
          <w:rFonts w:hint="cs"/>
          <w:rtl/>
        </w:rPr>
        <w:t xml:space="preserve"> است.</w:t>
      </w:r>
    </w:p>
    <w:p w:rsidR="001943CA" w:rsidRPr="00056FFE" w:rsidRDefault="001943CA" w:rsidP="00541DA6">
      <w:pPr>
        <w:pStyle w:val="ListParagraph"/>
        <w:numPr>
          <w:ilvl w:val="0"/>
          <w:numId w:val="14"/>
        </w:numPr>
        <w:tabs>
          <w:tab w:val="right" w:pos="540"/>
        </w:tabs>
      </w:pPr>
      <w:r w:rsidRPr="00056FFE">
        <w:t>FSG</w:t>
      </w:r>
      <w:r w:rsidRPr="00056FFE">
        <w:rPr>
          <w:rFonts w:hint="cs"/>
          <w:rtl/>
        </w:rPr>
        <w:t xml:space="preserve"> بر یافتن تمام زیر گراف های پیوسته پر تکرار تمرکز کرده است. </w:t>
      </w:r>
      <w:r w:rsidRPr="00056FFE">
        <w:t>FSG</w:t>
      </w:r>
      <w:r w:rsidRPr="00056FFE">
        <w:rPr>
          <w:rFonts w:hint="cs"/>
          <w:rtl/>
        </w:rPr>
        <w:t xml:space="preserve"> از استراتژی </w:t>
      </w:r>
      <w:r w:rsidRPr="00056FFE">
        <w:t>BFS</w:t>
      </w:r>
      <w:r w:rsidRPr="00056FFE">
        <w:rPr>
          <w:rFonts w:hint="cs"/>
          <w:rtl/>
        </w:rPr>
        <w:t xml:space="preserve"> برای افزایش داوطلب ها استفاده می کند که به موجب آن جفت زیر گراف های پرتکرار شناسایی شده </w:t>
      </w:r>
      <w:r w:rsidRPr="00056FFE">
        <w:t>K</w:t>
      </w:r>
      <w:r w:rsidRPr="00056FFE">
        <w:rPr>
          <w:rFonts w:hint="cs"/>
          <w:rtl/>
        </w:rPr>
        <w:t xml:space="preserve"> برای ایجاد زیر گراف های (1+</w:t>
      </w:r>
      <w:r w:rsidRPr="00056FFE">
        <w:t>K</w:t>
      </w:r>
      <w:r w:rsidRPr="00056FFE">
        <w:rPr>
          <w:rFonts w:hint="cs"/>
          <w:rtl/>
        </w:rPr>
        <w:t xml:space="preserve">) به یکدیگر متصل می شوند. </w:t>
      </w:r>
      <w:r w:rsidRPr="00056FFE">
        <w:t>FSG</w:t>
      </w:r>
      <w:r w:rsidRPr="00056FFE">
        <w:rPr>
          <w:rFonts w:hint="cs"/>
          <w:rtl/>
        </w:rPr>
        <w:t xml:space="preserve"> از روش برچسب گذاری مجاز برای مقایسه گراف ها استفاده می کند و پشتیبان الگوها را با استفاده از بازنمایی داده های لیست فعالیت عمودی که به طور گسترده در </w:t>
      </w:r>
      <w:r w:rsidRPr="00056FFE">
        <w:t>FIM</w:t>
      </w:r>
      <w:r w:rsidRPr="00056FFE">
        <w:rPr>
          <w:rFonts w:hint="cs"/>
          <w:rtl/>
        </w:rPr>
        <w:t xml:space="preserve"> استفاده شده است، بهره می گیرد. آزمایش ها نشان می دهد که هرگاه گراف ها شامل تعداد زیادی رأس و کران با برچسب های مشابه باشند، </w:t>
      </w:r>
      <w:r w:rsidRPr="00056FFE">
        <w:t>FSG</w:t>
      </w:r>
      <w:r w:rsidRPr="00056FFE">
        <w:rPr>
          <w:rFonts w:hint="cs"/>
          <w:rtl/>
        </w:rPr>
        <w:t xml:space="preserve"> عملکرد خوبی نخواهد داشت زیرا عملیات اتصال که توسط </w:t>
      </w:r>
      <w:r w:rsidRPr="00056FFE">
        <w:t>FSG</w:t>
      </w:r>
      <w:r w:rsidRPr="00056FFE">
        <w:rPr>
          <w:rFonts w:hint="cs"/>
          <w:rtl/>
        </w:rPr>
        <w:t xml:space="preserve"> به خدمت گرفته می شود منجر به هم ریختی متعدد هسته های مجزا یا چندگانه می شود.</w:t>
      </w:r>
    </w:p>
    <w:p w:rsidR="001943CA" w:rsidRPr="00056FFE" w:rsidRDefault="001943CA" w:rsidP="00541DA6">
      <w:pPr>
        <w:pStyle w:val="ListParagraph"/>
        <w:numPr>
          <w:ilvl w:val="0"/>
          <w:numId w:val="14"/>
        </w:numPr>
        <w:tabs>
          <w:tab w:val="right" w:pos="540"/>
        </w:tabs>
      </w:pPr>
      <w:r w:rsidRPr="00056FFE">
        <w:rPr>
          <w:rFonts w:hint="cs"/>
          <w:rtl/>
        </w:rPr>
        <w:t xml:space="preserve">الگوریتم </w:t>
      </w:r>
      <w:r w:rsidRPr="00056FFE">
        <w:t>FSG</w:t>
      </w:r>
      <w:r w:rsidRPr="00056FFE">
        <w:rPr>
          <w:rFonts w:hint="cs"/>
          <w:rtl/>
        </w:rPr>
        <w:t xml:space="preserve"> به پایگاه داده های گراف شامل آرایش دو بعدی رأس ها و کران ها در هر گراف (که گاهی اوقات به عنوان گراف های مکانی (جغرافیایی) شناخته می شوند) می پردازد. با این وجود، در تحلیل ترکیب های شیمیایی، کاربرها اغلب به گراف هایی نشان می دهند که همپایه هایی همراه با رأس ها در فضای دو یا سه بعدی هستند (که این گراف ها گاهی به عنوان گراف های هندسی شناخته می شوند). </w:t>
      </w:r>
      <w:r w:rsidRPr="00056FFE">
        <w:t>gFSG</w:t>
      </w:r>
      <w:r w:rsidRPr="00056FFE">
        <w:rPr>
          <w:rFonts w:hint="cs"/>
          <w:rtl/>
        </w:rPr>
        <w:t xml:space="preserve">، الگوریتم </w:t>
      </w:r>
      <w:r w:rsidRPr="00056FFE">
        <w:t>FSG</w:t>
      </w:r>
      <w:r w:rsidRPr="00056FFE">
        <w:rPr>
          <w:rFonts w:hint="cs"/>
          <w:rtl/>
        </w:rPr>
        <w:t xml:space="preserve"> را برای شناسایی زیر گراف های هندسی پرتکرار با درجه ای از خطای مجاز در میان فعالیت های گراف هندسی گسترش می دهد. زیر گراف های هندسی استخراج شده نامتغیرهای چرخشی، صعودی و ترجمه هستند. </w:t>
      </w:r>
      <w:r w:rsidRPr="00056FFE">
        <w:t>gFSG</w:t>
      </w:r>
      <w:r w:rsidRPr="00056FFE">
        <w:rPr>
          <w:rFonts w:hint="cs"/>
          <w:rtl/>
        </w:rPr>
        <w:t xml:space="preserve"> و </w:t>
      </w:r>
      <w:r w:rsidRPr="00056FFE">
        <w:t>FSG</w:t>
      </w:r>
      <w:r w:rsidRPr="00056FFE">
        <w:rPr>
          <w:rFonts w:hint="cs"/>
          <w:rtl/>
        </w:rPr>
        <w:t xml:space="preserve"> از رویکرد مشابهی برای ایجاد داوطلب استفاده می کنند. به منظور تسریع محاسبه هم ریختی هندسی، تعدادی از ویژگی های مکان شناسی و </w:t>
      </w:r>
      <w:r w:rsidR="00541DA6">
        <w:rPr>
          <w:rFonts w:hint="cs"/>
          <w:rtl/>
        </w:rPr>
        <w:t>ث</w:t>
      </w:r>
      <w:r w:rsidRPr="00056FFE">
        <w:rPr>
          <w:rFonts w:hint="cs"/>
          <w:rtl/>
        </w:rPr>
        <w:t>ابت تغییر شکل هندسی، در فرآیند تناظر مورد استفاده قرار می گ</w:t>
      </w:r>
      <w:r w:rsidR="00541DA6">
        <w:rPr>
          <w:rFonts w:hint="cs"/>
          <w:rtl/>
        </w:rPr>
        <w:t>یرند. در فرآیند محاسبه پشتیبانی،</w:t>
      </w:r>
      <w:r w:rsidRPr="00056FFE">
        <w:rPr>
          <w:rFonts w:hint="cs"/>
          <w:rtl/>
        </w:rPr>
        <w:t xml:space="preserve"> ثابت تغییر شکل هندسی (مانند فهرست کران ـ ضلع) و فهرست های فعالیت برای تسهیل محاسبات به کارگرفته می شوند. ارزیابی آزمایشی با استفاده از یک پایگاه داده های شیمیایی شامل بیش از 000/20 ترکیب شیمیایی انجام گرفت تا نشان دهد که </w:t>
      </w:r>
      <w:r w:rsidRPr="00056FFE">
        <w:t>gFSG</w:t>
      </w:r>
      <w:r w:rsidRPr="00056FFE">
        <w:rPr>
          <w:rFonts w:hint="cs"/>
          <w:rtl/>
        </w:rPr>
        <w:t xml:space="preserve"> در مورد مقادیر پشتیبان عملکرد خوبی داشته و با توجه به اندازه داده ها به طور خطی به اوج می رسد. </w:t>
      </w:r>
    </w:p>
    <w:p w:rsidR="001943CA" w:rsidRPr="00056FFE" w:rsidRDefault="001943CA" w:rsidP="007F44B0">
      <w:pPr>
        <w:pStyle w:val="ListParagraph"/>
        <w:numPr>
          <w:ilvl w:val="0"/>
          <w:numId w:val="14"/>
        </w:numPr>
        <w:tabs>
          <w:tab w:val="right" w:pos="540"/>
        </w:tabs>
      </w:pPr>
      <w:r w:rsidRPr="00056FFE">
        <w:t>DPMine</w:t>
      </w:r>
      <w:r w:rsidRPr="00056FFE">
        <w:rPr>
          <w:rFonts w:hint="cs"/>
          <w:rtl/>
        </w:rPr>
        <w:t xml:space="preserve"> </w:t>
      </w:r>
      <w:r w:rsidR="00541DA6">
        <w:rPr>
          <w:rtl/>
        </w:rPr>
        <w:fldChar w:fldCharType="begin"/>
      </w:r>
      <w:r w:rsidR="00541DA6">
        <w:rPr>
          <w:rtl/>
        </w:rPr>
        <w:instrText xml:space="preserve"> </w:instrText>
      </w:r>
      <w:r w:rsidR="00541DA6">
        <w:instrText>ADDIN EN.CITE &lt;EndNote&gt;&lt;Cite&gt;&lt;Author&gt;Gudes&lt;/Author&gt;&lt;Year&gt;2006&lt;/Year&gt;&lt;RecNum&gt;187&lt;/RecNum&gt;&lt;DisplayText&gt;[126]&lt;/DisplayText&gt;&lt;record&gt;&lt;rec-number&gt;187&lt;/rec-number&gt;&lt;foreign-keys&gt;&lt;key app="EN" db-id="5vaes0fpbfpepxedwv65twzav09zxxw9p5xs" timestamp="1421420771"&gt;18</w:instrText>
      </w:r>
      <w:r w:rsidR="00541DA6">
        <w:rPr>
          <w:rtl/>
        </w:rPr>
        <w:instrText>7&lt;/</w:instrText>
      </w:r>
      <w:r w:rsidR="00541DA6">
        <w:instrText>key&gt;&lt;/foreign-keys&gt;&lt;ref-type name="Journal Article"&gt;17&lt;/ref-type&gt;&lt;contributors&gt;&lt;authors&gt;&lt;author&gt;Gudes, E.&lt;/author&gt;&lt;author&gt;Shimony, S. E.&lt;/author&gt;&lt;author&gt;Vanetik, N.&lt;/author&gt;&lt;/authors&gt;&lt;/contributors&gt;&lt;titles&gt;&lt;title&gt;Discovering Frequent Graph Patterns Using Disjoint Paths&lt;/title&gt;&lt;secondary-title&gt;Knowledge and Data Engineering, IEEE Transactions on&lt;/secondary-title&gt;&lt;/titles&gt;&lt;periodical&gt;&lt;full-title&gt;Knowledge and Data Engineering, IEEE Transactions on&lt;/full-title&gt;&lt;/periodical&gt;&lt;pages&gt;1441-1456&lt;/pages&gt;&lt;volume</w:instrText>
      </w:r>
      <w:r w:rsidR="00541DA6">
        <w:rPr>
          <w:rtl/>
        </w:rPr>
        <w:instrText>&gt;18&lt;/</w:instrText>
      </w:r>
      <w:r w:rsidR="00541DA6">
        <w:instrText>volume&gt;&lt;number&gt;11&lt;/number&gt;&lt;keywords&gt;&lt;keyword&gt;data mining&lt;/keyword&gt;&lt;keyword&gt;graph theory&lt;/keyword&gt;&lt;keyword&gt;apriori-based algorithm&lt;/keyword&gt;&lt;keyword&gt;disjoint paths&lt;/keyword&gt;&lt;keyword&gt;frequent graph pattern discovery&lt;/keyword&gt;&lt;keyword&gt;graph data mining</w:instrText>
      </w:r>
      <w:r w:rsidR="00541DA6">
        <w:rPr>
          <w:rtl/>
        </w:rPr>
        <w:instrText>&lt;/</w:instrText>
      </w:r>
      <w:r w:rsidR="00541DA6">
        <w:instrText>keyword&gt;&lt;keyword&gt;subgraph isomorphism&lt;/keyword&gt;&lt;keyword&gt;Computer Society&lt;/keyword&gt;&lt;keyword&gt;Image databases&lt;/keyword&gt;&lt;keyword&gt;Motion pictures&lt;/keyword&gt;&lt;keyword&gt;Object oriented databases&lt;/keyword&gt;&lt;keyword&gt;Object oriented modeling&lt;/keyword&gt;&lt;keyword&gt;Relational databases&lt;/keyword&gt;&lt;keyword&gt;Topology&lt;/keyword&gt;&lt;keyword&gt;Web mining&lt;/keyword&gt;&lt;keyword&gt;XML&lt;/keyword&gt;&lt;keyword&gt;Database applications&lt;/keyword&gt;&lt;keyword&gt;graph mining.&lt;/keyword&gt;&lt;keyword&gt;mining methods and algorithms&lt;/keyword&gt;&lt;/keywords&gt;&lt;dates&gt;&lt;year&gt;2006&lt;/year</w:instrText>
      </w:r>
      <w:r w:rsidR="00541DA6">
        <w:rPr>
          <w:rtl/>
        </w:rPr>
        <w:instrText>&gt;&lt;/</w:instrText>
      </w:r>
      <w:r w:rsidR="00541DA6">
        <w:instrText>dates&gt;&lt;isbn&gt;1041-4347&lt;/isbn&gt;&lt;urls&gt;&lt;/urls&gt;&lt;electronic-resource-num&gt;10.1109/TKDE.2006.173&lt;/electronic-resource-num&gt;&lt;/record&gt;&lt;/Cite&gt;&lt;/EndNote</w:instrText>
      </w:r>
      <w:r w:rsidR="00541DA6">
        <w:rPr>
          <w:rtl/>
        </w:rPr>
        <w:instrText>&gt;</w:instrText>
      </w:r>
      <w:r w:rsidR="00541DA6">
        <w:rPr>
          <w:rtl/>
        </w:rPr>
        <w:fldChar w:fldCharType="separate"/>
      </w:r>
      <w:r w:rsidR="00541DA6">
        <w:rPr>
          <w:noProof/>
          <w:rtl/>
        </w:rPr>
        <w:t>[</w:t>
      </w:r>
      <w:hyperlink w:anchor="_ENREF_126" w:tooltip="Gudes, 2006 #187" w:history="1">
        <w:r w:rsidR="007F44B0">
          <w:rPr>
            <w:noProof/>
            <w:rtl/>
          </w:rPr>
          <w:t>126</w:t>
        </w:r>
      </w:hyperlink>
      <w:r w:rsidR="00541DA6">
        <w:rPr>
          <w:noProof/>
          <w:rtl/>
        </w:rPr>
        <w:t>]</w:t>
      </w:r>
      <w:r w:rsidR="00541DA6">
        <w:rPr>
          <w:rtl/>
        </w:rPr>
        <w:fldChar w:fldCharType="end"/>
      </w:r>
      <w:r w:rsidR="00541DA6">
        <w:rPr>
          <w:rFonts w:hint="cs"/>
          <w:rtl/>
        </w:rPr>
        <w:t xml:space="preserve"> </w:t>
      </w:r>
      <w:r w:rsidRPr="00056FFE">
        <w:rPr>
          <w:rFonts w:hint="cs"/>
          <w:rtl/>
        </w:rPr>
        <w:t xml:space="preserve">از مسیرهای کران ـ قطعه به عنوان واحدهای تعمیم برای ایجاد داوطلب استفاده می کند. استفاده از واحد تعمیم گسترده موجب کاهش تعداد داوطلب های ایجاد شده می شود. </w:t>
      </w:r>
      <w:r w:rsidRPr="00056FFE">
        <w:t>DPMine</w:t>
      </w:r>
      <w:r w:rsidRPr="00056FFE">
        <w:rPr>
          <w:rFonts w:hint="cs"/>
          <w:rtl/>
        </w:rPr>
        <w:t xml:space="preserve"> ابتدا تمام مسیرهای پرتکرار را شناسایی می کند، در وهله دوم تمام زیر گراف های دارای دو مسیر را پیدا می کند، و در گام سوم جفت زیر گراف های پرتکرار با (1ـ</w:t>
      </w:r>
      <w:r w:rsidRPr="00056FFE">
        <w:t>K</w:t>
      </w:r>
      <w:r w:rsidRPr="00056FFE">
        <w:rPr>
          <w:rFonts w:hint="cs"/>
          <w:rtl/>
        </w:rPr>
        <w:t>) مسیر که دارای (2ـ</w:t>
      </w:r>
      <w:r w:rsidRPr="00056FFE">
        <w:t>K</w:t>
      </w:r>
      <w:r w:rsidRPr="00056FFE">
        <w:rPr>
          <w:rFonts w:hint="cs"/>
          <w:rtl/>
        </w:rPr>
        <w:t xml:space="preserve">) مسیر مشترک هستند را در هم ادغام می کند به این منظور که زیر گراف های دارای </w:t>
      </w:r>
      <w:r w:rsidRPr="00056FFE">
        <w:t>K</w:t>
      </w:r>
      <w:r w:rsidRPr="00056FFE">
        <w:rPr>
          <w:rFonts w:hint="cs"/>
          <w:rtl/>
        </w:rPr>
        <w:t xml:space="preserve"> مسیر را به دست آورد. نتایج تجربی نشان می دهد که محاسبه پشتیبان مهم ترین عامل کمک کننده به زمان محاسبه است. کاهش محاسبه پشتیبان مهم تر از کاهش برآورد ایجاد داوطلب است. (</w:t>
      </w:r>
      <w:r w:rsidRPr="00056FFE">
        <w:t>D</w:t>
      </w:r>
      <w:r w:rsidR="00541DA6">
        <w:t>PM</w:t>
      </w:r>
      <w:r w:rsidRPr="00056FFE">
        <w:t>ine</w:t>
      </w:r>
      <w:r w:rsidRPr="00056FFE">
        <w:rPr>
          <w:rFonts w:hint="cs"/>
          <w:rtl/>
        </w:rPr>
        <w:t xml:space="preserve"> می تواند هم در داده های فعالیت ـ مبنا و هم داده های مبتنی بر گراف مجزا به طور مؤثری عمل کند.) </w:t>
      </w:r>
    </w:p>
    <w:p w:rsidR="001943CA" w:rsidRPr="00056FFE" w:rsidRDefault="001943CA" w:rsidP="00F15F0F">
      <w:pPr>
        <w:tabs>
          <w:tab w:val="right" w:pos="540"/>
        </w:tabs>
      </w:pPr>
      <w:r w:rsidRPr="00056FFE">
        <w:rPr>
          <w:rFonts w:hint="cs"/>
          <w:rtl/>
        </w:rPr>
        <w:t xml:space="preserve">الگوریتم های </w:t>
      </w:r>
      <w:r w:rsidRPr="00056FFE">
        <w:t>FGM</w:t>
      </w:r>
      <w:r w:rsidRPr="00056FFE">
        <w:rPr>
          <w:rFonts w:hint="cs"/>
          <w:rtl/>
        </w:rPr>
        <w:t xml:space="preserve"> که استراتژی </w:t>
      </w:r>
      <w:r w:rsidRPr="00056FFE">
        <w:t>DFS</w:t>
      </w:r>
      <w:r w:rsidRPr="00056FFE">
        <w:rPr>
          <w:rFonts w:hint="cs"/>
          <w:rtl/>
        </w:rPr>
        <w:t xml:space="preserve"> را انتخاب می کنند به حافظه کمتری نیاز دارند زیرا از مشبک تمام زیر گراف های پرتکرار به روش </w:t>
      </w:r>
      <w:r w:rsidRPr="00056FFE">
        <w:t>DFS</w:t>
      </w:r>
      <w:r w:rsidRPr="00056FFE">
        <w:rPr>
          <w:rFonts w:hint="cs"/>
          <w:rtl/>
        </w:rPr>
        <w:t xml:space="preserve"> عبور می کنند. پنج الگوریتم مشهور در زیر فهرست شده اند: </w:t>
      </w:r>
    </w:p>
    <w:p w:rsidR="001943CA" w:rsidRPr="00056FFE" w:rsidRDefault="001943CA" w:rsidP="007F44B0">
      <w:pPr>
        <w:pStyle w:val="ListParagraph"/>
        <w:numPr>
          <w:ilvl w:val="0"/>
          <w:numId w:val="15"/>
        </w:numPr>
        <w:tabs>
          <w:tab w:val="right" w:pos="540"/>
        </w:tabs>
      </w:pPr>
      <w:r w:rsidRPr="00056FFE">
        <w:t>MoFa</w:t>
      </w:r>
      <w:r w:rsidRPr="00056FFE">
        <w:rPr>
          <w:rFonts w:hint="cs"/>
          <w:rtl/>
        </w:rPr>
        <w:t xml:space="preserve"> </w:t>
      </w:r>
      <w:r w:rsidR="00126769">
        <w:rPr>
          <w:rtl/>
        </w:rPr>
        <w:fldChar w:fldCharType="begin"/>
      </w:r>
      <w:r w:rsidR="00126769">
        <w:rPr>
          <w:rtl/>
        </w:rPr>
        <w:instrText xml:space="preserve"> </w:instrText>
      </w:r>
      <w:r w:rsidR="00126769">
        <w:instrText>ADDIN EN.CITE &lt;EndNote&gt;&lt;Cite&gt;&lt;Author&gt;Borgelt&lt;/Author&gt;&lt;Year&gt;2002&lt;/Year&gt;&lt;RecNum&gt;75&lt;/RecNum&gt;&lt;DisplayText&gt;[18]&lt;/DisplayText&gt;&lt;record&gt;&lt;rec-number&gt;75&lt;/rec-number&gt;&lt;foreign-keys&gt;&lt;key app="EN" db-id="5vaes0fpbfpepxedwv65twzav09zxxw9p5xs" timestamp="1419528523"&gt;75</w:instrText>
      </w:r>
      <w:r w:rsidR="00126769">
        <w:rPr>
          <w:rtl/>
        </w:rPr>
        <w:instrText>&lt;/</w:instrText>
      </w:r>
      <w:r w:rsidR="00126769">
        <w:instrText>key&gt;&lt;/foreign-keys&gt;&lt;ref-type name="Conference Paper"&gt;47&lt;/ref-type&gt;&lt;contributors&gt;&lt;authors&gt;&lt;author&gt;Christian Borgelt&lt;/author&gt;&lt;author&gt;Michael R. Berthold&lt;/author&gt;&lt;/authors&gt;&lt;/contributors&gt;&lt;titles&gt;&lt;title&gt;Mining Molecular Fragments: Finding Relevant Substructures of Molecules&lt;/title&gt;&lt;secondary-title&gt;Proceedings of the 2002 IEEE International Conference on Data Mining&lt;/secondary-title&gt;&lt;/titles&gt;&lt;pages&gt;51&lt;/pages&gt;&lt;dates&gt;&lt;year&gt;2002&lt;/year&gt;&lt;/dates&gt;&lt;publisher&gt;IEEE Computer Society&lt;/publisher&gt;&lt;urls&gt;&lt;/urls&gt;&lt;custom1&gt;8447</w:instrText>
      </w:r>
      <w:r w:rsidR="00126769">
        <w:rPr>
          <w:rtl/>
        </w:rPr>
        <w:instrText>06&lt;/</w:instrText>
      </w:r>
      <w:r w:rsidR="00126769">
        <w:instrText>custom1&gt;&lt;/record&gt;&lt;/Cite&gt;&lt;/EndNote</w:instrText>
      </w:r>
      <w:r w:rsidR="00126769">
        <w:rPr>
          <w:rtl/>
        </w:rPr>
        <w:instrText>&gt;</w:instrText>
      </w:r>
      <w:r w:rsidR="00126769">
        <w:rPr>
          <w:rtl/>
        </w:rPr>
        <w:fldChar w:fldCharType="separate"/>
      </w:r>
      <w:r w:rsidR="00126769">
        <w:rPr>
          <w:noProof/>
          <w:rtl/>
        </w:rPr>
        <w:t>[</w:t>
      </w:r>
      <w:hyperlink w:anchor="_ENREF_18" w:tooltip="Borgelt, 2002 #75" w:history="1">
        <w:r w:rsidR="007F44B0">
          <w:rPr>
            <w:noProof/>
            <w:rtl/>
          </w:rPr>
          <w:t>18</w:t>
        </w:r>
      </w:hyperlink>
      <w:r w:rsidR="00126769">
        <w:rPr>
          <w:noProof/>
          <w:rtl/>
        </w:rPr>
        <w:t>]</w:t>
      </w:r>
      <w:r w:rsidR="00126769">
        <w:rPr>
          <w:rtl/>
        </w:rPr>
        <w:fldChar w:fldCharType="end"/>
      </w:r>
      <w:r w:rsidRPr="00056FFE">
        <w:rPr>
          <w:rFonts w:hint="cs"/>
          <w:rtl/>
        </w:rPr>
        <w:t xml:space="preserve"> به استخراج زیر گراف های پیوسته پرتکرار که مولکول را توصیف می کنند، می پردازد. این الگوریتم فهرست تثبیت کننده زیر گراف های از پیش پیدا شده را ذخیره می کند و عملیات تعمیم فقط به این تثبیت کننده ها محدود می شود. </w:t>
      </w:r>
      <w:r w:rsidRPr="00056FFE">
        <w:t>MoFa</w:t>
      </w:r>
      <w:r w:rsidRPr="00056FFE">
        <w:rPr>
          <w:rFonts w:hint="cs"/>
          <w:rtl/>
        </w:rPr>
        <w:t xml:space="preserve"> همچنین از حذف ساختاری و اطلاعات پیش زمینه برای کاهش محاسبه پشتیبان استفاده می کند. با این وجود، </w:t>
      </w:r>
      <w:r w:rsidRPr="00056FFE">
        <w:t>MoFa</w:t>
      </w:r>
      <w:r w:rsidRPr="00056FFE">
        <w:rPr>
          <w:rFonts w:hint="cs"/>
          <w:rtl/>
        </w:rPr>
        <w:t xml:space="preserve"> نسخه های کپی فراوانی تولید می کند که منجربه محاسبه غیر ضروری پشتیبان می شود.</w:t>
      </w:r>
    </w:p>
    <w:p w:rsidR="001943CA" w:rsidRPr="00056FFE" w:rsidRDefault="001943CA" w:rsidP="007F44B0">
      <w:pPr>
        <w:pStyle w:val="ListParagraph"/>
        <w:numPr>
          <w:ilvl w:val="0"/>
          <w:numId w:val="15"/>
        </w:numPr>
        <w:tabs>
          <w:tab w:val="right" w:pos="540"/>
        </w:tabs>
      </w:pPr>
      <w:r w:rsidRPr="00056FFE">
        <w:t>gSpan</w:t>
      </w:r>
      <w:r w:rsidRPr="00056FFE">
        <w:rPr>
          <w:rFonts w:hint="cs"/>
          <w:rtl/>
        </w:rPr>
        <w:t xml:space="preserve"> </w:t>
      </w:r>
      <w:r w:rsidR="00126769">
        <w:rPr>
          <w:rtl/>
        </w:rPr>
        <w:fldChar w:fldCharType="begin"/>
      </w:r>
      <w:r w:rsidR="00126769">
        <w:rPr>
          <w:rtl/>
        </w:rPr>
        <w:instrText xml:space="preserve"> </w:instrText>
      </w:r>
      <w:r w:rsidR="00126769">
        <w:instrText>ADDIN EN.CITE &lt;EndNote&gt;&lt;Cite&gt;&lt;Author&gt;Yan&lt;/Author&gt;&lt;Year&gt;2002&lt;/Year&gt;&lt;RecNum&gt;74&lt;/RecNum&gt;&lt;DisplayText&gt;[17]&lt;/DisplayText&gt;&lt;record&gt;&lt;rec-number&gt;74&lt;/rec-number&gt;&lt;foreign-keys&gt;&lt;key app="EN" db-id="5vaes0fpbfpepxedwv65twzav09zxxw9p5xs" timestamp="1419528313"&gt;74&lt;/key</w:instrText>
      </w:r>
      <w:r w:rsidR="00126769">
        <w:rPr>
          <w:rtl/>
        </w:rPr>
        <w:instrText>&gt;&lt;/</w:instrText>
      </w:r>
      <w:r w:rsidR="00126769">
        <w:instrText>foreign-keys&gt;&lt;ref-type name="Conference Paper"&gt;47&lt;/ref-type&gt;&lt;contributors&gt;&lt;authors&gt;&lt;author&gt;Xifeng Yan&lt;/author&gt;&lt;author&gt;Jiawei Han&lt;/author&gt;&lt;/authors&gt;&lt;/contributors&gt;&lt;titles&gt;&lt;title&gt;gSpan: Graph-Based Substructure Pattern Mining&lt;/title&gt;&lt;secondary-title&gt;Proceedings of the 2002 IEEE International Conference on Data Mining&lt;/secondary-title&gt;&lt;/titles&gt;&lt;pages&gt;721&lt;/pages&gt;&lt;dates&gt;&lt;year&gt;2002&lt;/year&gt;&lt;/dates&gt;&lt;publisher&gt;IEEE Computer Society&lt;/publisher&gt;&lt;urls&gt;&lt;/urls&gt;&lt;custom1&gt;844811&lt;/custom1&gt;&lt;/record&gt;&lt;/Cite&gt;&lt;/EndNote</w:instrText>
      </w:r>
      <w:r w:rsidR="00126769">
        <w:rPr>
          <w:rtl/>
        </w:rPr>
        <w:instrText>&gt;</w:instrText>
      </w:r>
      <w:r w:rsidR="00126769">
        <w:rPr>
          <w:rtl/>
        </w:rPr>
        <w:fldChar w:fldCharType="separate"/>
      </w:r>
      <w:r w:rsidR="00126769">
        <w:rPr>
          <w:noProof/>
          <w:rtl/>
        </w:rPr>
        <w:t>[</w:t>
      </w:r>
      <w:hyperlink w:anchor="_ENREF_17" w:tooltip="Yan, 2002 #74" w:history="1">
        <w:r w:rsidR="007F44B0">
          <w:rPr>
            <w:noProof/>
            <w:rtl/>
          </w:rPr>
          <w:t>17</w:t>
        </w:r>
      </w:hyperlink>
      <w:r w:rsidR="00126769">
        <w:rPr>
          <w:noProof/>
          <w:rtl/>
        </w:rPr>
        <w:t>]</w:t>
      </w:r>
      <w:r w:rsidR="00126769">
        <w:rPr>
          <w:rtl/>
        </w:rPr>
        <w:fldChar w:fldCharType="end"/>
      </w:r>
      <w:r w:rsidRPr="00056FFE">
        <w:rPr>
          <w:rFonts w:hint="cs"/>
          <w:rtl/>
        </w:rPr>
        <w:t xml:space="preserve"> از بازنمایی مجاز </w:t>
      </w:r>
      <w:r w:rsidRPr="00056FFE">
        <w:t>M-DFSC</w:t>
      </w:r>
      <w:r w:rsidRPr="00056FFE">
        <w:rPr>
          <w:rFonts w:hint="cs"/>
          <w:rtl/>
        </w:rPr>
        <w:t xml:space="preserve"> برای بیان انحصاری هر زیر گراف استفاده می کند الگوریتم از ترتیب واژگان نمایی </w:t>
      </w:r>
      <w:r w:rsidRPr="00056FFE">
        <w:t>DFS</w:t>
      </w:r>
      <w:r w:rsidRPr="00056FFE">
        <w:rPr>
          <w:rFonts w:hint="cs"/>
          <w:rtl/>
        </w:rPr>
        <w:t xml:space="preserve"> برای ساختک مشبک درخت مانند روی تمام الگوهای موجود استفاده می کند، که منجر به ایجاد فضای جستجوی طبقاتی به نام گراف درختی کد </w:t>
      </w:r>
      <w:r w:rsidRPr="00056FFE">
        <w:t>DFS</w:t>
      </w:r>
      <w:r w:rsidRPr="00056FFE">
        <w:rPr>
          <w:rFonts w:hint="cs"/>
          <w:rtl/>
        </w:rPr>
        <w:t xml:space="preserve"> می شود. هر گره این گراف درختی جستجو معرف</w:t>
      </w:r>
      <w:r w:rsidRPr="00056FFE">
        <w:rPr>
          <w:rFonts w:hint="cs"/>
          <w:rtl/>
          <w:lang w:bidi="fa-IR"/>
        </w:rPr>
        <w:t xml:space="preserve"> ی</w:t>
      </w:r>
      <w:r w:rsidRPr="00056FFE">
        <w:rPr>
          <w:rFonts w:hint="cs"/>
          <w:rtl/>
        </w:rPr>
        <w:t xml:space="preserve">ک کد </w:t>
      </w:r>
      <w:r w:rsidRPr="00056FFE">
        <w:t>DFS</w:t>
      </w:r>
      <w:r w:rsidRPr="00056FFE">
        <w:rPr>
          <w:rFonts w:hint="cs"/>
          <w:rtl/>
        </w:rPr>
        <w:t xml:space="preserve"> است. سطح 1+</w:t>
      </w:r>
      <w:r w:rsidRPr="00056FFE">
        <w:t>K</w:t>
      </w:r>
      <w:r w:rsidRPr="00056FFE">
        <w:rPr>
          <w:rFonts w:hint="cs"/>
          <w:rtl/>
        </w:rPr>
        <w:t xml:space="preserve"> ام گراف درختی دارای گره هایی است که شامل کدهای </w:t>
      </w:r>
      <w:r w:rsidRPr="00056FFE">
        <w:t>DFS</w:t>
      </w:r>
      <w:r w:rsidRPr="00056FFE">
        <w:rPr>
          <w:rFonts w:hint="cs"/>
          <w:rtl/>
        </w:rPr>
        <w:t xml:space="preserve"> برای زیر گراف های </w:t>
      </w:r>
      <w:r w:rsidRPr="00056FFE">
        <w:t>K</w:t>
      </w:r>
      <w:r w:rsidRPr="00056FFE">
        <w:rPr>
          <w:rFonts w:hint="cs"/>
          <w:rtl/>
        </w:rPr>
        <w:t xml:space="preserve"> هستند. زیر گراف های </w:t>
      </w:r>
      <w:r w:rsidRPr="00056FFE">
        <w:t>K</w:t>
      </w:r>
      <w:r w:rsidRPr="00056FFE">
        <w:rPr>
          <w:rFonts w:hint="cs"/>
          <w:rtl/>
        </w:rPr>
        <w:t xml:space="preserve"> با تعمیم یک کران از سطح </w:t>
      </w:r>
      <w:r w:rsidRPr="00056FFE">
        <w:t>K</w:t>
      </w:r>
      <w:r w:rsidRPr="00056FFE">
        <w:rPr>
          <w:rFonts w:hint="cs"/>
          <w:rtl/>
        </w:rPr>
        <w:t xml:space="preserve"> ام گراف درختی ایجاد می شوند. این گراف درختی به روش </w:t>
      </w:r>
      <w:r w:rsidRPr="00056FFE">
        <w:t>DFS</w:t>
      </w:r>
      <w:r w:rsidRPr="00056FFE">
        <w:rPr>
          <w:rFonts w:hint="cs"/>
          <w:rtl/>
        </w:rPr>
        <w:t xml:space="preserve"> قطع می شود و تمام زیر گراف های دارای کدهای </w:t>
      </w:r>
      <w:r w:rsidRPr="00056FFE">
        <w:t>DFS</w:t>
      </w:r>
      <w:r w:rsidRPr="00056FFE">
        <w:rPr>
          <w:rFonts w:hint="cs"/>
          <w:rtl/>
        </w:rPr>
        <w:t xml:space="preserve"> غیر حداقلی حذف می شوند به طوری که از فرآیندهای ایجاد داوطلب های زائد جلوگیری شود. به جای نگهداری لیست تثبیت کننده، الگوریتم </w:t>
      </w:r>
      <w:r w:rsidRPr="00056FFE">
        <w:t>gSpan</w:t>
      </w:r>
      <w:r w:rsidRPr="00056FFE">
        <w:rPr>
          <w:rFonts w:hint="cs"/>
          <w:rtl/>
        </w:rPr>
        <w:t xml:space="preserve"> فقط لیست فعالیت برای هر الگوی شناسایی شده را حفظ می کند؛ ارزیابی هم ریختی زیر گراف تنها برای گراف های درون لیست عمل می کند. </w:t>
      </w:r>
      <w:r w:rsidRPr="00056FFE">
        <w:t>gSpan</w:t>
      </w:r>
      <w:r w:rsidRPr="00056FFE">
        <w:rPr>
          <w:rFonts w:hint="cs"/>
          <w:rtl/>
        </w:rPr>
        <w:t xml:space="preserve">، در مقایسه با الگوریتم های مبتنی بر لیست تثبیت کننده در مصرف حافظه صرفه جویی می کند. آزمایش های تجربی نشان می دهد که از نظر گستردگی و دامنه عمل، </w:t>
      </w:r>
      <w:r w:rsidRPr="00056FFE">
        <w:t>gSpan</w:t>
      </w:r>
      <w:r w:rsidRPr="00056FFE">
        <w:rPr>
          <w:rFonts w:hint="cs"/>
          <w:rtl/>
        </w:rPr>
        <w:t xml:space="preserve"> در مقایسه با </w:t>
      </w:r>
      <w:r w:rsidRPr="00056FFE">
        <w:t>FSG</w:t>
      </w:r>
      <w:r w:rsidRPr="00056FFE">
        <w:rPr>
          <w:rFonts w:hint="cs"/>
          <w:rtl/>
        </w:rPr>
        <w:t xml:space="preserve"> عملکرد بهتری دارد. </w:t>
      </w:r>
      <w:r w:rsidRPr="00056FFE">
        <w:t>gSpan</w:t>
      </w:r>
      <w:r w:rsidRPr="00056FFE">
        <w:rPr>
          <w:rFonts w:hint="cs"/>
          <w:rtl/>
        </w:rPr>
        <w:t xml:space="preserve"> قطعاً مورد استناد ترین الگوریتم </w:t>
      </w:r>
      <w:r w:rsidRPr="00056FFE">
        <w:t>FSM</w:t>
      </w:r>
      <w:r w:rsidRPr="00056FFE">
        <w:rPr>
          <w:rFonts w:hint="cs"/>
          <w:rtl/>
        </w:rPr>
        <w:t xml:space="preserve"> است.</w:t>
      </w:r>
    </w:p>
    <w:p w:rsidR="001943CA" w:rsidRPr="00056FFE" w:rsidRDefault="001943CA" w:rsidP="007F44B0">
      <w:pPr>
        <w:pStyle w:val="ListParagraph"/>
        <w:numPr>
          <w:ilvl w:val="0"/>
          <w:numId w:val="15"/>
        </w:numPr>
        <w:tabs>
          <w:tab w:val="right" w:pos="540"/>
        </w:tabs>
      </w:pPr>
      <w:r w:rsidRPr="00056FFE">
        <w:t>ADI-Mine</w:t>
      </w:r>
      <w:r w:rsidRPr="00056FFE">
        <w:rPr>
          <w:rFonts w:hint="cs"/>
          <w:rtl/>
        </w:rPr>
        <w:t xml:space="preserve"> </w:t>
      </w:r>
      <w:r w:rsidR="00126769">
        <w:rPr>
          <w:rtl/>
        </w:rPr>
        <w:fldChar w:fldCharType="begin"/>
      </w:r>
      <w:r w:rsidR="00126769">
        <w:rPr>
          <w:rtl/>
        </w:rPr>
        <w:instrText xml:space="preserve"> </w:instrText>
      </w:r>
      <w:r w:rsidR="00126769">
        <w:instrText>ADDIN EN.CITE &lt;EndNote&gt;&lt;Cite&gt;&lt;Author&gt;Wang&lt;/Author&gt;&lt;Year&gt;2004&lt;/Year&gt;&lt;RecNum&gt;198&lt;/RecNum&gt;&lt;DisplayText&gt;[136]&lt;/DisplayText&gt;&lt;record&gt;&lt;rec-number&gt;198&lt;/rec-number&gt;&lt;foreign-keys&gt;&lt;key app="EN" db-id="5vaes0fpbfpepxedwv65twzav09zxxw9p5xs" timestamp="1421438722"&gt;198</w:instrText>
      </w:r>
      <w:r w:rsidR="00126769">
        <w:rPr>
          <w:rtl/>
        </w:rPr>
        <w:instrText>&lt;/</w:instrText>
      </w:r>
      <w:r w:rsidR="00126769">
        <w:instrText>key&gt;&lt;/foreign-keys&gt;&lt;ref-type name="Conference Paper"&gt;47&lt;/ref-type&gt;&lt;contributors&gt;&lt;authors&gt;&lt;author&gt;Chen Wang&lt;/author&gt;&lt;author&gt;Wei Wang&lt;/author&gt;&lt;author&gt;Jian Pei&lt;/author&gt;&lt;author&gt;Yongtai Zhu&lt;/author&gt;&lt;author&gt;Baile Shi&lt;/author&gt;&lt;/authors&gt;&lt;/contributors&gt;&lt;titles</w:instrText>
      </w:r>
      <w:r w:rsidR="00126769">
        <w:rPr>
          <w:rtl/>
        </w:rPr>
        <w:instrText>&gt;&lt;</w:instrText>
      </w:r>
      <w:r w:rsidR="00126769">
        <w:instrText>title&gt;Scalable mining of large disk-based graph databases&lt;/title&gt;&lt;secondary-title&gt;Proceedings of the tenth ACM SIGKDD international conference on Knowledge discovery and data mining&lt;/secondary-title&gt;&lt;/titles&gt;&lt;pages&gt;316-325&lt;/pages&gt;&lt;dates&gt;&lt;year&gt;2004&lt;/year</w:instrText>
      </w:r>
      <w:r w:rsidR="00126769">
        <w:rPr>
          <w:rtl/>
        </w:rPr>
        <w:instrText>&gt;&lt;/</w:instrText>
      </w:r>
      <w:r w:rsidR="00126769">
        <w:instrText>dates&gt;&lt;pub-location&gt;Seattle, WA, USA&lt;/pub-location&gt;&lt;publisher&gt;ACM&lt;/publisher&gt;&lt;urls&gt;&lt;/urls&gt;&lt;custom1&gt;1014088&lt;/custom1&gt;&lt;electronic-resource-num&gt;10.1145/1014052.1014088&lt;/electronic-resource-num&gt;&lt;/record&gt;&lt;/Cite&gt;&lt;/EndNote</w:instrText>
      </w:r>
      <w:r w:rsidR="00126769">
        <w:rPr>
          <w:rtl/>
        </w:rPr>
        <w:instrText>&gt;</w:instrText>
      </w:r>
      <w:r w:rsidR="00126769">
        <w:rPr>
          <w:rtl/>
        </w:rPr>
        <w:fldChar w:fldCharType="separate"/>
      </w:r>
      <w:r w:rsidR="00126769">
        <w:rPr>
          <w:noProof/>
          <w:rtl/>
        </w:rPr>
        <w:t>[</w:t>
      </w:r>
      <w:hyperlink w:anchor="_ENREF_136" w:tooltip="Wang, 2004 #198" w:history="1">
        <w:r w:rsidR="007F44B0">
          <w:rPr>
            <w:noProof/>
            <w:rtl/>
          </w:rPr>
          <w:t>136</w:t>
        </w:r>
      </w:hyperlink>
      <w:r w:rsidR="00126769">
        <w:rPr>
          <w:noProof/>
          <w:rtl/>
        </w:rPr>
        <w:t>]</w:t>
      </w:r>
      <w:r w:rsidR="00126769">
        <w:rPr>
          <w:rtl/>
        </w:rPr>
        <w:fldChar w:fldCharType="end"/>
      </w:r>
      <w:r w:rsidRPr="00056FFE">
        <w:rPr>
          <w:rFonts w:hint="cs"/>
          <w:rtl/>
        </w:rPr>
        <w:t xml:space="preserve"> به موضوع استخراج مجموعه داده های گراف دیسکت ـ محور بزرگ می پردازد. </w:t>
      </w:r>
      <w:r w:rsidRPr="00056FFE">
        <w:t>ADI-Mine</w:t>
      </w:r>
      <w:r w:rsidRPr="00056FFE">
        <w:rPr>
          <w:rFonts w:hint="cs"/>
          <w:rtl/>
        </w:rPr>
        <w:t xml:space="preserve"> از یک ساختار شاخص گذاری عمومی به نام </w:t>
      </w:r>
      <w:r w:rsidRPr="00056FFE">
        <w:t>ADI</w:t>
      </w:r>
      <w:r w:rsidRPr="00056FFE">
        <w:rPr>
          <w:rFonts w:hint="cs"/>
          <w:rtl/>
        </w:rPr>
        <w:t xml:space="preserve"> استفاده می کند. آزمایش ها نشان می دهند که </w:t>
      </w:r>
      <w:r w:rsidRPr="00056FFE">
        <w:t>ADI-Mine</w:t>
      </w:r>
      <w:r w:rsidRPr="00056FFE">
        <w:rPr>
          <w:rFonts w:hint="cs"/>
          <w:rtl/>
        </w:rPr>
        <w:t xml:space="preserve"> می توان مجموعه داده های گراف با یک میلیون گراف را استخراج کند، در حالی که </w:t>
      </w:r>
      <w:r w:rsidRPr="00056FFE">
        <w:t>gSpan</w:t>
      </w:r>
      <w:r w:rsidRPr="00056FFE">
        <w:rPr>
          <w:rFonts w:hint="cs"/>
          <w:rtl/>
        </w:rPr>
        <w:t xml:space="preserve"> فقط می تواند پایگاه داده هایی شامل 000/300 گراف را استخراج کند.</w:t>
      </w:r>
    </w:p>
    <w:p w:rsidR="001943CA" w:rsidRPr="00056FFE" w:rsidRDefault="001943CA" w:rsidP="007F44B0">
      <w:pPr>
        <w:pStyle w:val="ListParagraph"/>
        <w:numPr>
          <w:ilvl w:val="0"/>
          <w:numId w:val="15"/>
        </w:numPr>
        <w:tabs>
          <w:tab w:val="right" w:pos="540"/>
        </w:tabs>
      </w:pPr>
      <w:r w:rsidRPr="00056FFE">
        <w:t>FFSM</w:t>
      </w:r>
      <w:r w:rsidRPr="00056FFE">
        <w:rPr>
          <w:rFonts w:hint="cs"/>
          <w:rtl/>
        </w:rPr>
        <w:t xml:space="preserve"> </w:t>
      </w:r>
      <w:r w:rsidR="00126769">
        <w:rPr>
          <w:rtl/>
        </w:rPr>
        <w:fldChar w:fldCharType="begin"/>
      </w:r>
      <w:r w:rsidR="00126769">
        <w:rPr>
          <w:rtl/>
        </w:rPr>
        <w:instrText xml:space="preserve"> </w:instrText>
      </w:r>
      <w:r w:rsidR="00126769">
        <w:instrText>ADDIN EN.CITE &lt;EndNote&gt;&lt;Cite&gt;&lt;Author&gt;Huan&lt;/Author&gt;&lt;Year&gt;2003&lt;/Year&gt;&lt;RecNum&gt;60&lt;/RecNum&gt;&lt;DisplayText&gt;[3]&lt;/DisplayText&gt;&lt;record&gt;&lt;rec-number&gt;60&lt;/rec-number&gt;&lt;foreign-keys&gt;&lt;key app="EN" db-id="5vaes0fpbfpepxedwv65twzav09zxxw9p5xs" timestamp="1419501390"&gt;60&lt;/key</w:instrText>
      </w:r>
      <w:r w:rsidR="00126769">
        <w:rPr>
          <w:rtl/>
        </w:rPr>
        <w:instrText>&gt;&lt;/</w:instrText>
      </w:r>
      <w:r w:rsidR="00126769">
        <w:instrText>foreign-keys&gt;&lt;ref-type name="Conference Paper"&gt;47&lt;/ref-type&gt;&lt;contributors&gt;&lt;authors&gt;&lt;author&gt;Jun Huan&lt;/author&gt;&lt;author&gt;Wei Wang&lt;/author&gt;&lt;author&gt;Jan Prins&lt;/author&gt;&lt;/authors&gt;&lt;/contributors&gt;&lt;titles&gt;&lt;title&gt;Efficient Mining of Frequent Subgraphs in the Presence of Isomorphism&lt;/title&gt;&lt;secondary-title&gt;Proceedings of the Third IEEE International Conference on Data Mining&lt;/secondary-title&gt;&lt;/titles&gt;&lt;pages&gt;549&lt;/pages&gt;&lt;dates&gt;&lt;year&gt;2003&lt;/year&gt;&lt;/dates&gt;&lt;publisher&gt;IEEE Computer Society&lt;/publisher&gt;&lt;urls&gt;&lt;/urls&gt;&lt;custom1&gt;95</w:instrText>
      </w:r>
      <w:r w:rsidR="00126769">
        <w:rPr>
          <w:rtl/>
        </w:rPr>
        <w:instrText>2101&lt;/</w:instrText>
      </w:r>
      <w:r w:rsidR="00126769">
        <w:instrText>custom1&gt;&lt;/record&gt;&lt;/Cite&gt;&lt;/EndNote</w:instrText>
      </w:r>
      <w:r w:rsidR="00126769">
        <w:rPr>
          <w:rtl/>
        </w:rPr>
        <w:instrText>&gt;</w:instrText>
      </w:r>
      <w:r w:rsidR="00126769">
        <w:rPr>
          <w:rtl/>
        </w:rPr>
        <w:fldChar w:fldCharType="separate"/>
      </w:r>
      <w:r w:rsidR="00126769">
        <w:rPr>
          <w:noProof/>
          <w:rtl/>
        </w:rPr>
        <w:t>[</w:t>
      </w:r>
      <w:hyperlink w:anchor="_ENREF_3" w:tooltip="Huan, 2003 #60" w:history="1">
        <w:r w:rsidR="007F44B0">
          <w:rPr>
            <w:noProof/>
            <w:rtl/>
          </w:rPr>
          <w:t>3</w:t>
        </w:r>
      </w:hyperlink>
      <w:r w:rsidR="00126769">
        <w:rPr>
          <w:noProof/>
          <w:rtl/>
        </w:rPr>
        <w:t>]</w:t>
      </w:r>
      <w:r w:rsidR="00126769">
        <w:rPr>
          <w:rtl/>
        </w:rPr>
        <w:fldChar w:fldCharType="end"/>
      </w:r>
      <w:r w:rsidRPr="00056FFE">
        <w:rPr>
          <w:rFonts w:hint="cs"/>
          <w:rtl/>
        </w:rPr>
        <w:t xml:space="preserve"> به گراف های متراکم و بزرگ با تعداد کمی از برچسب ها می پردازند؛ به عنوان مثال، استخراج ساختار پروتئین. </w:t>
      </w:r>
      <w:r w:rsidRPr="00056FFE">
        <w:t>FFSM</w:t>
      </w:r>
      <w:r w:rsidRPr="00056FFE">
        <w:rPr>
          <w:rFonts w:hint="cs"/>
          <w:rtl/>
        </w:rPr>
        <w:t xml:space="preserve"> از بازنمایی </w:t>
      </w:r>
      <w:r w:rsidRPr="00056FFE">
        <w:t>CAM</w:t>
      </w:r>
      <w:r w:rsidRPr="00056FFE">
        <w:rPr>
          <w:rFonts w:hint="cs"/>
          <w:rtl/>
        </w:rPr>
        <w:t xml:space="preserve"> استفاده می کند. از این رو یک ساختار درخت مانند، یک گراف درختی </w:t>
      </w:r>
      <w:r w:rsidRPr="00056FFE">
        <w:t>CAM</w:t>
      </w:r>
      <w:r w:rsidRPr="00056FFE">
        <w:rPr>
          <w:rFonts w:hint="cs"/>
          <w:rtl/>
        </w:rPr>
        <w:t xml:space="preserve"> زیر مطلوب برای در برگرفتن تمام الگوهای موجود ساخته شد. هر گره در آن گراف درختی </w:t>
      </w:r>
      <w:r w:rsidRPr="00056FFE">
        <w:t>CAM</w:t>
      </w:r>
      <w:r w:rsidRPr="00056FFE">
        <w:rPr>
          <w:rFonts w:hint="cs"/>
          <w:rtl/>
        </w:rPr>
        <w:t xml:space="preserve"> زیر مطلوب با عملیات اتصال یا تعمیم قابل شمارش خواهد بود. </w:t>
      </w:r>
      <w:r w:rsidRPr="00056FFE">
        <w:t>FFSM</w:t>
      </w:r>
      <w:r w:rsidRPr="00056FFE">
        <w:rPr>
          <w:rFonts w:hint="cs"/>
          <w:rtl/>
        </w:rPr>
        <w:t xml:space="preserve"> لیست های تثبیت کننده برای هر یک از الگوهای شناسایی شده را ثبت می کند تا از آزمایش هم ریختی زیر گراف علنی در مرحله محاسبه پشتیبان اجتناب شود. ارزیابی عملکرد با استفاده از چندین مجموعه داده های شیمیایی نشان می دهد که </w:t>
      </w:r>
      <w:r w:rsidRPr="00056FFE">
        <w:t>FFSM</w:t>
      </w:r>
      <w:r w:rsidRPr="00056FFE">
        <w:rPr>
          <w:rFonts w:hint="cs"/>
          <w:rtl/>
        </w:rPr>
        <w:t xml:space="preserve"> از </w:t>
      </w:r>
      <w:r w:rsidRPr="00056FFE">
        <w:t>gSpen</w:t>
      </w:r>
      <w:r w:rsidRPr="00056FFE">
        <w:rPr>
          <w:rFonts w:hint="cs"/>
          <w:rtl/>
        </w:rPr>
        <w:t xml:space="preserve"> بهتر عمل می کند.</w:t>
      </w:r>
    </w:p>
    <w:p w:rsidR="001943CA" w:rsidRPr="00056FFE" w:rsidRDefault="001943CA" w:rsidP="007F44B0">
      <w:pPr>
        <w:pStyle w:val="ListParagraph"/>
        <w:numPr>
          <w:ilvl w:val="0"/>
          <w:numId w:val="15"/>
        </w:numPr>
        <w:tabs>
          <w:tab w:val="right" w:pos="540"/>
        </w:tabs>
      </w:pPr>
      <w:r w:rsidRPr="00056FFE">
        <w:t>GASTON</w:t>
      </w:r>
      <w:r w:rsidRPr="00056FFE">
        <w:rPr>
          <w:rFonts w:hint="cs"/>
          <w:rtl/>
        </w:rPr>
        <w:t xml:space="preserve"> استخراج مسیر پرتکرار، گراف درختی فرعی پرتکرار و زیر گراف پرتکرار را در یک الگوریتم ادغام می کند، با در نظر گرفتن این مسئله که گراف های درختی آزاد، پرتکرار ترین زیر ساختارها در پایگاه داده های مولکولی هستند</w:t>
      </w:r>
      <w:r w:rsidR="005B56DE">
        <w:rPr>
          <w:rFonts w:hint="cs"/>
          <w:rtl/>
        </w:rPr>
        <w:t xml:space="preserve"> </w:t>
      </w:r>
      <w:r w:rsidR="005B56DE">
        <w:rPr>
          <w:rtl/>
        </w:rPr>
        <w:fldChar w:fldCharType="begin"/>
      </w:r>
      <w:r w:rsidR="005B56DE">
        <w:rPr>
          <w:rtl/>
        </w:rPr>
        <w:instrText xml:space="preserve"> </w:instrText>
      </w:r>
      <w:r w:rsidR="005B56DE">
        <w:instrText>ADDIN EN.CITE &lt;EndNote&gt;&lt;Cite&gt;&lt;Author&gt;Nijssen&lt;/Author&gt;&lt;Year&gt;2004&lt;/Year&gt;&lt;RecNum&gt;76&lt;/RecNum&gt;&lt;DisplayText&gt;[19]&lt;/DisplayText&gt;&lt;record&gt;&lt;rec-number&gt;76&lt;/rec-number&gt;&lt;foreign-keys&gt;&lt;key app="EN" db-id="5vaes0fpbfpepxedwv65twzav09zxxw9p5xs" timestamp="1419528890"&gt;76</w:instrText>
      </w:r>
      <w:r w:rsidR="005B56DE">
        <w:rPr>
          <w:rtl/>
        </w:rPr>
        <w:instrText>&lt;/</w:instrText>
      </w:r>
      <w:r w:rsidR="005B56DE">
        <w:instrText>key&gt;&lt;/foreign-keys&gt;&lt;ref-type name="Conference Paper"&gt;47&lt;/ref-type&gt;&lt;contributors&gt;&lt;authors&gt;&lt;author&gt;Siegfried Nijssen&lt;/author&gt;&lt;author&gt;Joost N. Kok&lt;/author&gt;&lt;/authors&gt;&lt;/contributors&gt;&lt;titles&gt;&lt;title&gt;A quickstart in frequent structure mining can make a difference&lt;/title&gt;&lt;secondary-title&gt;Proceedings of the tenth ACM SIGKDD international conference on Knowledge discovery and data mining&lt;/secondary-title&gt;&lt;/titles&gt;&lt;pages&gt;647-652&lt;/pages&gt;&lt;dates&gt;&lt;year&gt;2004&lt;/year&gt;&lt;/dates&gt;&lt;pub-location&gt;Seattle, WA, USA&lt;/pub-location&gt;&lt;publisher&gt;ACM&lt;/publisher&gt;&lt;urls&gt;&lt;/urls&gt;&lt;custom1&gt;1014134&lt;/custom1&gt;&lt;electronic-resource-num&gt;10.1145/1014052.1014134&lt;/electronic-resource-num&gt;&lt;/record&gt;&lt;/Cite&gt;&lt;/EndNote</w:instrText>
      </w:r>
      <w:r w:rsidR="005B56DE">
        <w:rPr>
          <w:rtl/>
        </w:rPr>
        <w:instrText>&gt;</w:instrText>
      </w:r>
      <w:r w:rsidR="005B56DE">
        <w:rPr>
          <w:rtl/>
        </w:rPr>
        <w:fldChar w:fldCharType="separate"/>
      </w:r>
      <w:r w:rsidR="005B56DE">
        <w:rPr>
          <w:noProof/>
          <w:rtl/>
        </w:rPr>
        <w:t>[</w:t>
      </w:r>
      <w:hyperlink w:anchor="_ENREF_19" w:tooltip="Nijssen, 2004 #76" w:history="1">
        <w:r w:rsidR="007F44B0">
          <w:rPr>
            <w:noProof/>
            <w:rtl/>
          </w:rPr>
          <w:t>19</w:t>
        </w:r>
      </w:hyperlink>
      <w:r w:rsidR="005B56DE">
        <w:rPr>
          <w:noProof/>
          <w:rtl/>
        </w:rPr>
        <w:t>]</w:t>
      </w:r>
      <w:r w:rsidR="005B56DE">
        <w:rPr>
          <w:rtl/>
        </w:rPr>
        <w:fldChar w:fldCharType="end"/>
      </w:r>
      <w:r w:rsidR="005B56DE">
        <w:rPr>
          <w:rFonts w:hint="cs"/>
          <w:rtl/>
        </w:rPr>
        <w:t xml:space="preserve">. </w:t>
      </w:r>
      <w:r w:rsidRPr="00056FFE">
        <w:rPr>
          <w:rFonts w:hint="cs"/>
          <w:rtl/>
        </w:rPr>
        <w:t>این الگوریتم با منشعب کردن فرآیند استخراج زیر گراف های پرتکرار به استخراج مسیر، سپس استخراج گراف درختی فرعی و س</w:t>
      </w:r>
      <w:r w:rsidR="005B56DE">
        <w:rPr>
          <w:rFonts w:hint="cs"/>
          <w:rtl/>
        </w:rPr>
        <w:t>رانجام استخراج زیر گراف توانست</w:t>
      </w:r>
      <w:r w:rsidRPr="00056FFE">
        <w:rPr>
          <w:rFonts w:hint="cs"/>
          <w:rtl/>
        </w:rPr>
        <w:t xml:space="preserve"> </w:t>
      </w:r>
      <w:r w:rsidR="005B56DE">
        <w:rPr>
          <w:rFonts w:hint="cs"/>
          <w:rtl/>
        </w:rPr>
        <w:t>راه حلی برای این مسئله ارائه ده</w:t>
      </w:r>
      <w:r w:rsidRPr="00056FFE">
        <w:rPr>
          <w:rFonts w:hint="cs"/>
          <w:rtl/>
        </w:rPr>
        <w:t xml:space="preserve">د. در نتیجه، استخراج زیر گراف فقط در صورت نیاز فراخوانده می شود. بنابراین، </w:t>
      </w:r>
      <w:r w:rsidRPr="00056FFE">
        <w:t>GASTON</w:t>
      </w:r>
      <w:r w:rsidRPr="00056FFE">
        <w:rPr>
          <w:rFonts w:hint="cs"/>
          <w:rtl/>
        </w:rPr>
        <w:t xml:space="preserve"> زمانی که گراف ها عمدتاً به شکل مسیر ها یا گراف های درختی هستند بهترین عملکرد را دارد زیرا پرهزینه ترین فرآیند بررسی هم ریختی زیر گراف در مرحله استخراج زیر گراف روی می دهد. </w:t>
      </w:r>
      <w:r w:rsidR="005B56DE">
        <w:t>GASTON</w:t>
      </w:r>
      <w:r w:rsidRPr="00056FFE">
        <w:rPr>
          <w:rFonts w:hint="cs"/>
          <w:rtl/>
        </w:rPr>
        <w:t xml:space="preserve">، لیست تثبیت کننده را ذخیره می کند به این منظور که فقط والدینی که واقعاً ظاهر می شوند رشد پیدا کنند؛ و از این طریق از ارزیابی غیر ضروری هم ریختی جلوگیری شود. آزمایش های تجربی نشان می دهد که </w:t>
      </w:r>
      <w:r w:rsidRPr="00056FFE">
        <w:t>GASTON</w:t>
      </w:r>
      <w:r w:rsidRPr="00056FFE">
        <w:rPr>
          <w:rFonts w:hint="cs"/>
          <w:rtl/>
        </w:rPr>
        <w:t xml:space="preserve"> با دامنه وسیعی از سایر الگوریتم های </w:t>
      </w:r>
      <w:r w:rsidRPr="00056FFE">
        <w:t>FGM</w:t>
      </w:r>
      <w:r w:rsidRPr="00056FFE">
        <w:rPr>
          <w:rFonts w:hint="cs"/>
          <w:rtl/>
        </w:rPr>
        <w:t xml:space="preserve"> در رقابت است.</w:t>
      </w:r>
    </w:p>
    <w:p w:rsidR="001943CA" w:rsidRPr="00056FFE" w:rsidRDefault="001943CA" w:rsidP="007F44B0">
      <w:pPr>
        <w:tabs>
          <w:tab w:val="right" w:pos="540"/>
        </w:tabs>
        <w:rPr>
          <w:rtl/>
        </w:rPr>
      </w:pPr>
      <w:r w:rsidRPr="00056FFE">
        <w:rPr>
          <w:rFonts w:hint="cs"/>
          <w:rtl/>
        </w:rPr>
        <w:t xml:space="preserve">به خاطر تنوع الگوریتم های </w:t>
      </w:r>
      <w:r w:rsidRPr="00056FFE">
        <w:t>FGM</w:t>
      </w:r>
      <w:r w:rsidRPr="00056FFE">
        <w:rPr>
          <w:rFonts w:hint="cs"/>
          <w:rtl/>
        </w:rPr>
        <w:t>، تعیین نقاط قوت و</w:t>
      </w:r>
      <w:r w:rsidR="006C2C40">
        <w:rPr>
          <w:rFonts w:hint="cs"/>
          <w:rtl/>
          <w:lang w:bidi="fa-IR"/>
        </w:rPr>
        <w:t xml:space="preserve"> </w:t>
      </w:r>
      <w:r w:rsidRPr="00056FFE">
        <w:rPr>
          <w:rFonts w:hint="cs"/>
          <w:rtl/>
        </w:rPr>
        <w:t>ضعف الگوریتم ه</w:t>
      </w:r>
      <w:r w:rsidR="006C2C40">
        <w:rPr>
          <w:rFonts w:hint="cs"/>
          <w:rtl/>
        </w:rPr>
        <w:t xml:space="preserve">ای مختلف دشوار است. با این وجود در </w:t>
      </w:r>
      <w:r w:rsidR="006C2C40">
        <w:rPr>
          <w:rtl/>
        </w:rPr>
        <w:fldChar w:fldCharType="begin"/>
      </w:r>
      <w:r w:rsidR="006C2C40">
        <w:rPr>
          <w:rtl/>
        </w:rPr>
        <w:instrText xml:space="preserve"> </w:instrText>
      </w:r>
      <w:r w:rsidR="006C2C40">
        <w:instrText>ADDIN EN.CITE &lt;EndNote&gt;&lt;Cite&gt;&lt;Author&gt;Wörlein&lt;/Author&gt;&lt;Year&gt;2005&lt;/Year&gt;&lt;RecNum&gt;199&lt;/RecNum&gt;&lt;DisplayText&gt;[137]&lt;/DisplayText&gt;&lt;record&gt;&lt;rec-number&gt;199&lt;/rec-number&gt;&lt;foreign-keys&gt;&lt;key app="EN" db-id="5vaes0fpbfpepxedwv65twzav09zxxw9p5xs" timestamp="1421518470</w:instrText>
      </w:r>
      <w:r w:rsidR="006C2C40">
        <w:rPr>
          <w:rtl/>
        </w:rPr>
        <w:instrText>"&gt;199&lt;/</w:instrText>
      </w:r>
      <w:r w:rsidR="006C2C40">
        <w:instrText>key&gt;&lt;/foreign-keys&gt;&lt;ref-type name="Book Section"&gt;5&lt;/ref-type&gt;&lt;contributors&gt;&lt;authors&gt;&lt;author&gt;Wörlein, Marc&lt;/author&gt;&lt;author&gt;Meinl, Thorsten&lt;/author&gt;&lt;author&gt;Fischer, Ingrid&lt;/author&gt;&lt;author&gt;Philippsen, Michael&lt;/author&gt;&lt;/authors&gt;&lt;secondary-authors&gt;&lt;author</w:instrText>
      </w:r>
      <w:r w:rsidR="006C2C40">
        <w:rPr>
          <w:rtl/>
        </w:rPr>
        <w:instrText>&gt;</w:instrText>
      </w:r>
      <w:r w:rsidR="006C2C40">
        <w:instrText>Jorge, AlípioMário&lt;/author&gt;&lt;author&gt;Torgo, Luís&lt;/author&gt;&lt;author&gt;Brazdil, Pavel&lt;/author&gt;&lt;author&gt;Camacho, Rui&lt;/author&gt;&lt;author&gt;Gama, João&lt;/author&gt;&lt;/secondary-authors&gt;&lt;/contributors&gt;&lt;titles&gt;&lt;title&gt;A Quantitative Comparison of the Subgraph Miners MoFa, gSpan</w:instrText>
      </w:r>
      <w:r w:rsidR="006C2C40">
        <w:rPr>
          <w:rtl/>
        </w:rPr>
        <w:instrText xml:space="preserve">, </w:instrText>
      </w:r>
      <w:r w:rsidR="006C2C40">
        <w:instrText>FFSM, and Gaston&lt;/title&gt;&lt;secondary-title&gt;Knowledge Discovery in Databases: PKDD 2005&lt;/secondary-title&gt;&lt;tertiary-title&gt;Lecture Notes in Computer Science&lt;/tertiary-title&gt;&lt;/titles&gt;&lt;pages&gt;392-403&lt;/pages&gt;&lt;volume&gt;3721&lt;/volume&gt;&lt;section&gt;39&lt;/section&gt;&lt;dates&gt;&lt;year&gt;2</w:instrText>
      </w:r>
      <w:r w:rsidR="006C2C40">
        <w:rPr>
          <w:rtl/>
        </w:rPr>
        <w:instrText>005&lt;/</w:instrText>
      </w:r>
      <w:r w:rsidR="006C2C40">
        <w:instrText>year&gt;&lt;pub-dates&gt;&lt;date&gt;2005/01/01&lt;/date&gt;&lt;/pub-dates&gt;&lt;/dates&gt;&lt;publisher&gt;Springer Berlin Heidelberg&lt;/publisher&gt;&lt;isbn&gt;978-3-540-29244-9&lt;/isbn&gt;&lt;urls&gt;&lt;related-urls&gt;&lt;url&gt;http://dx.doi.org/10.1007/11564126_39&lt;/url&gt;&lt;/related-urls&gt;&lt;/urls&gt;&lt;electronic-resource-num&gt;10.1007/11564126_39&lt;/electronic-resource-num&gt;&lt;language&gt;English&lt;/language&gt;&lt;/record&gt;&lt;/Cite&gt;&lt;/EndNote</w:instrText>
      </w:r>
      <w:r w:rsidR="006C2C40">
        <w:rPr>
          <w:rtl/>
        </w:rPr>
        <w:instrText>&gt;</w:instrText>
      </w:r>
      <w:r w:rsidR="006C2C40">
        <w:rPr>
          <w:rtl/>
        </w:rPr>
        <w:fldChar w:fldCharType="separate"/>
      </w:r>
      <w:r w:rsidR="006C2C40">
        <w:rPr>
          <w:noProof/>
          <w:rtl/>
        </w:rPr>
        <w:t>[</w:t>
      </w:r>
      <w:hyperlink w:anchor="_ENREF_137" w:tooltip="Wörlein, 2005 #199" w:history="1">
        <w:r w:rsidR="007F44B0">
          <w:rPr>
            <w:noProof/>
            <w:rtl/>
          </w:rPr>
          <w:t>137</w:t>
        </w:r>
      </w:hyperlink>
      <w:r w:rsidR="006C2C40">
        <w:rPr>
          <w:noProof/>
          <w:rtl/>
        </w:rPr>
        <w:t>]</w:t>
      </w:r>
      <w:r w:rsidR="006C2C40">
        <w:rPr>
          <w:rtl/>
        </w:rPr>
        <w:fldChar w:fldCharType="end"/>
      </w:r>
      <w:r w:rsidRPr="00056FFE">
        <w:rPr>
          <w:rFonts w:hint="cs"/>
          <w:rtl/>
        </w:rPr>
        <w:t xml:space="preserve"> مقایسه ای مشروح از چهار استخراج کننده </w:t>
      </w:r>
      <w:r w:rsidRPr="00056FFE">
        <w:t>DFS</w:t>
      </w:r>
      <w:r w:rsidRPr="00056FFE">
        <w:rPr>
          <w:rFonts w:hint="cs"/>
          <w:rtl/>
        </w:rPr>
        <w:t xml:space="preserve"> ـ محور: </w:t>
      </w:r>
      <w:r w:rsidRPr="00056FFE">
        <w:t>MoFa</w:t>
      </w:r>
      <w:r w:rsidRPr="00056FFE">
        <w:rPr>
          <w:rFonts w:hint="cs"/>
          <w:rtl/>
        </w:rPr>
        <w:t xml:space="preserve">، </w:t>
      </w:r>
      <w:r w:rsidRPr="00056FFE">
        <w:t>gSpan</w:t>
      </w:r>
      <w:r w:rsidRPr="00056FFE">
        <w:rPr>
          <w:rFonts w:hint="cs"/>
          <w:rtl/>
        </w:rPr>
        <w:t xml:space="preserve">، </w:t>
      </w:r>
      <w:r w:rsidRPr="00056FFE">
        <w:t>FFam</w:t>
      </w:r>
      <w:r w:rsidRPr="00056FFE">
        <w:rPr>
          <w:rFonts w:hint="cs"/>
          <w:rtl/>
        </w:rPr>
        <w:t xml:space="preserve"> و </w:t>
      </w:r>
      <w:r w:rsidRPr="00056FFE">
        <w:t>GASTON</w:t>
      </w:r>
      <w:r w:rsidRPr="00056FFE">
        <w:rPr>
          <w:rFonts w:hint="cs"/>
          <w:rtl/>
        </w:rPr>
        <w:t xml:space="preserve"> با توجه به عملکرد آن</w:t>
      </w:r>
      <w:r w:rsidR="006C2C40">
        <w:rPr>
          <w:rFonts w:hint="cs"/>
          <w:rtl/>
        </w:rPr>
        <w:t xml:space="preserve"> </w:t>
      </w:r>
      <w:r w:rsidRPr="00056FFE">
        <w:rPr>
          <w:rFonts w:hint="cs"/>
          <w:rtl/>
        </w:rPr>
        <w:t xml:space="preserve">ها در مجموعه داده های شیمیایی گوناگون ارائه </w:t>
      </w:r>
      <w:r w:rsidR="006C2C40">
        <w:rPr>
          <w:rFonts w:hint="cs"/>
          <w:rtl/>
        </w:rPr>
        <w:t>شده است</w:t>
      </w:r>
      <w:r w:rsidRPr="00056FFE">
        <w:rPr>
          <w:rFonts w:hint="cs"/>
          <w:rtl/>
        </w:rPr>
        <w:t xml:space="preserve">. در آزمایش ها، </w:t>
      </w:r>
      <w:r w:rsidR="00253A6A">
        <w:rPr>
          <w:rFonts w:hint="cs"/>
          <w:rtl/>
        </w:rPr>
        <w:t>به این نکته پی برده شد</w:t>
      </w:r>
      <w:r w:rsidRPr="00056FFE">
        <w:rPr>
          <w:rFonts w:hint="cs"/>
          <w:rtl/>
        </w:rPr>
        <w:t xml:space="preserve"> که استفاده از لیست های تثبیت، در ازای اشغال حافظه بیشتر، دستاورد چشمگیری ارائه نمی دهند. همچنین تأیید </w:t>
      </w:r>
      <w:r w:rsidR="00253A6A">
        <w:rPr>
          <w:rFonts w:hint="cs"/>
          <w:rtl/>
        </w:rPr>
        <w:t>شده است</w:t>
      </w:r>
      <w:r w:rsidRPr="00056FFE">
        <w:rPr>
          <w:rFonts w:hint="cs"/>
          <w:rtl/>
        </w:rPr>
        <w:t xml:space="preserve"> که استفاده از بازنمایی مجاز برای ارزیابی نسخه های کپی در مقایسه با ارزیابی هم ریختی زیر گراف آشکار و علنی به محاسبه کمتری نیاز دارد. با بهره گیری از دو ویژگی متمایز کننده اصلی داده های مولکولی، یعنی "تقارن ها در مولکول" و "توزیع غیر یکنواخت فراوانی انواع اتم ها و پیوندها"،</w:t>
      </w:r>
      <w:r w:rsidR="00253A6A">
        <w:rPr>
          <w:rFonts w:hint="cs"/>
          <w:rtl/>
        </w:rPr>
        <w:t xml:space="preserve"> </w:t>
      </w:r>
      <w:r w:rsidRPr="00056FFE">
        <w:rPr>
          <w:rFonts w:hint="cs"/>
          <w:rtl/>
        </w:rPr>
        <w:t xml:space="preserve">عملکرد </w:t>
      </w:r>
      <w:r w:rsidRPr="00056FFE">
        <w:t>gSpan</w:t>
      </w:r>
      <w:r w:rsidRPr="00056FFE">
        <w:rPr>
          <w:rFonts w:hint="cs"/>
          <w:rtl/>
        </w:rPr>
        <w:t xml:space="preserve"> در زمینه استخراج پایگاه داده های مولکولی </w:t>
      </w:r>
      <w:r w:rsidR="00253A6A">
        <w:rPr>
          <w:rFonts w:hint="cs"/>
          <w:rtl/>
        </w:rPr>
        <w:t>بهبود بخشیده شد</w:t>
      </w:r>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این زیر بخش را با بررسی الگوریتم های </w:t>
      </w:r>
      <w:r w:rsidRPr="00056FFE">
        <w:t>FGM</w:t>
      </w:r>
      <w:r w:rsidRPr="00056FFE">
        <w:rPr>
          <w:rFonts w:hint="cs"/>
          <w:rtl/>
        </w:rPr>
        <w:t xml:space="preserve"> دقیق بر مبنای گراف مجزا که در آن</w:t>
      </w:r>
      <w:r w:rsidR="00253A6A">
        <w:rPr>
          <w:rFonts w:hint="cs"/>
          <w:rtl/>
        </w:rPr>
        <w:t xml:space="preserve"> </w:t>
      </w:r>
      <w:r w:rsidRPr="00056FFE">
        <w:rPr>
          <w:rFonts w:hint="cs"/>
          <w:rtl/>
        </w:rPr>
        <w:t xml:space="preserve">ها فراوانی یک الگو از طریق محاسبه پیشامد ـ محور تعیین می شود، تکمیل می کنیم (پیش از این اشاره کردیم که </w:t>
      </w:r>
      <w:r w:rsidRPr="00056FFE">
        <w:t>DPMine</w:t>
      </w:r>
      <w:r w:rsidRPr="00056FFE">
        <w:rPr>
          <w:rFonts w:hint="cs"/>
          <w:rtl/>
        </w:rPr>
        <w:t xml:space="preserve"> می تواند در داده های فعالیت ـ محور و داده های مبتنی بر گراف مجزا خوب عمل کند). یک موضوع اساسی درباره استخراج گراف مجزا، چگونگی تعیین پشتیبان الگو است. </w:t>
      </w:r>
      <w:r w:rsidRPr="00056FFE">
        <w:t>DCP</w:t>
      </w:r>
      <w:r w:rsidRPr="00056FFE">
        <w:rPr>
          <w:rFonts w:hint="cs"/>
          <w:rtl/>
        </w:rPr>
        <w:t xml:space="preserve"> که اغلب برای هرس فضای جستجو در زمان استفاده از محاسبه فعالیت ـ محور به کار گرفته می شود در صورت محاسبه پیشامد ـ محور معتبر نیست. از این رو، مقیاس های پشتیبان پیشامد - محور که </w:t>
      </w:r>
      <w:r w:rsidRPr="00056FFE">
        <w:t>DCP</w:t>
      </w:r>
      <w:r w:rsidRPr="00056FFE">
        <w:rPr>
          <w:rFonts w:hint="cs"/>
          <w:rtl/>
        </w:rPr>
        <w:t xml:space="preserve"> را بپذیرند (تأمین کنند) مطلوب خواهند بود. یکی از قدیمی ترین مقیاس های پشتیبان پیشامد ـ محور که </w:t>
      </w:r>
      <w:r w:rsidRPr="00056FFE">
        <w:t>DCP</w:t>
      </w:r>
      <w:r w:rsidRPr="00056FFE">
        <w:rPr>
          <w:rFonts w:hint="cs"/>
          <w:rtl/>
        </w:rPr>
        <w:t xml:space="preserve"> را تداوم همپوشی برای هر یک از الگوها، مقیاس پشتیبان پیشامد ـ محور به صورت اندازه مجموعه مستقل ماکزیمم (</w:t>
      </w:r>
      <w:r w:rsidRPr="00056FFE">
        <w:t>MIS</w:t>
      </w:r>
      <w:r w:rsidRPr="00056FFE">
        <w:rPr>
          <w:rFonts w:hint="cs"/>
          <w:rtl/>
        </w:rPr>
        <w:t>) رأس های موجود در گراف همپوشی تعریف می شود</w:t>
      </w:r>
      <w:r w:rsidR="00253A6A">
        <w:rPr>
          <w:rFonts w:hint="cs"/>
          <w:rtl/>
        </w:rPr>
        <w:t xml:space="preserve"> </w:t>
      </w:r>
      <w:r w:rsidR="00253A6A">
        <w:rPr>
          <w:rtl/>
        </w:rPr>
        <w:fldChar w:fldCharType="begin"/>
      </w:r>
      <w:r w:rsidR="00253A6A">
        <w:rPr>
          <w:rtl/>
        </w:rPr>
        <w:instrText xml:space="preserve"> </w:instrText>
      </w:r>
      <w:r w:rsidR="00253A6A">
        <w:instrText>ADDIN EN.CITE &lt;EndNote&gt;&lt;Cite&gt;&lt;Author&gt;Kuramochi&lt;/Author&gt;&lt;Year&gt;2005&lt;/Year&gt;&lt;RecNum&gt;122&lt;/RecNum&gt;&lt;DisplayText&gt;[63]&lt;/DisplayText&gt;&lt;record&gt;&lt;rec-number&gt;122&lt;/rec-number&gt;&lt;foreign-keys&gt;&lt;key app="EN" db-id="5vaes0fpbfpepxedwv65twzav09zxxw9p5xs" timestamp="1420732382</w:instrText>
      </w:r>
      <w:r w:rsidR="00253A6A">
        <w:rPr>
          <w:rtl/>
        </w:rPr>
        <w:instrText>"&gt;122&lt;/</w:instrText>
      </w:r>
      <w:r w:rsidR="00253A6A">
        <w:instrText>key&gt;&lt;/foreign-keys&gt;&lt;ref-type name="Journal Article"&gt;17&lt;/ref-type&gt;&lt;contributors&gt;&lt;authors&gt;&lt;author&gt;Michihiro Kuramochi&lt;/author&gt;&lt;author&gt;George Karypis&lt;/author&gt;&lt;/authors&gt;&lt;/contributors&gt;&lt;titles&gt;&lt;title&gt;Finding Frequent Patterns in a Large Sparse Graph*&lt;/title&gt;&lt;secondary-title&gt;Data Min. Knowl. Discov.&lt;/secondary-title&gt;&lt;/titles&gt;&lt;periodical&gt;&lt;full-title&gt;Data Min. Knowl. Discov.&lt;/full-title&gt;&lt;/periodical&gt;&lt;pages&gt;243-271&lt;/pages&gt;&lt;volume&gt;11&lt;/volume&gt;&lt;number&gt;3&lt;/number&gt;&lt;dates&gt;&lt;year&gt;2005&lt;/year&gt;&lt;/dates&gt;&lt;isbn&gt;1384-5810&lt;/isbn&gt;&lt;urls&gt;&lt;/urls&gt;&lt;custom1&gt;1103736&lt;/custom1&gt;&lt;electronic-resource-num&gt;10.1007/s10618-005-0003-9&lt;/electronic-resource-num&gt;&lt;/record&gt;&lt;/Cite&gt;&lt;/EndNote</w:instrText>
      </w:r>
      <w:r w:rsidR="00253A6A">
        <w:rPr>
          <w:rtl/>
        </w:rPr>
        <w:instrText>&gt;</w:instrText>
      </w:r>
      <w:r w:rsidR="00253A6A">
        <w:rPr>
          <w:rtl/>
        </w:rPr>
        <w:fldChar w:fldCharType="separate"/>
      </w:r>
      <w:r w:rsidR="00253A6A">
        <w:rPr>
          <w:noProof/>
          <w:rtl/>
        </w:rPr>
        <w:t>[</w:t>
      </w:r>
      <w:hyperlink w:anchor="_ENREF_63" w:tooltip="Kuramochi, 2005 #122" w:history="1">
        <w:r w:rsidR="007F44B0">
          <w:rPr>
            <w:noProof/>
            <w:rtl/>
          </w:rPr>
          <w:t>63</w:t>
        </w:r>
      </w:hyperlink>
      <w:r w:rsidR="00253A6A">
        <w:rPr>
          <w:noProof/>
          <w:rtl/>
        </w:rPr>
        <w:t>]</w:t>
      </w:r>
      <w:r w:rsidR="00253A6A">
        <w:rPr>
          <w:rtl/>
        </w:rPr>
        <w:fldChar w:fldCharType="end"/>
      </w:r>
      <w:r w:rsidRPr="00056FFE">
        <w:rPr>
          <w:rFonts w:hint="cs"/>
          <w:rtl/>
        </w:rPr>
        <w:t xml:space="preserve">. در </w:t>
      </w:r>
      <w:r w:rsidR="00253A6A">
        <w:rPr>
          <w:rtl/>
        </w:rPr>
        <w:fldChar w:fldCharType="begin"/>
      </w:r>
      <w:r w:rsidR="00253A6A">
        <w:rPr>
          <w:rtl/>
        </w:rPr>
        <w:instrText xml:space="preserve"> </w:instrText>
      </w:r>
      <w:r w:rsidR="00253A6A">
        <w:instrText>ADDIN EN.CITE &lt;EndNote&gt;&lt;Cite&gt;&lt;Author&gt;Vanetik&lt;/Author&gt;&lt;Year&gt;2006&lt;/Year&gt;&lt;RecNum&gt;178&lt;/RecNum&gt;&lt;DisplayText&gt;[118]&lt;/DisplayText&gt;&lt;record&gt;&lt;rec-number&gt;178&lt;/rec-number&gt;&lt;foreign-keys&gt;&lt;key app="EN" db-id="5vaes0fpbfpepxedwv65twzav09zxxw9p5xs" timestamp="1421351690</w:instrText>
      </w:r>
      <w:r w:rsidR="00253A6A">
        <w:rPr>
          <w:rtl/>
        </w:rPr>
        <w:instrText>"&gt;178&lt;/</w:instrText>
      </w:r>
      <w:r w:rsidR="00253A6A">
        <w:instrText>key&gt;&lt;/foreign-keys&gt;&lt;ref-type name="Journal Article"&gt;17&lt;/ref-type&gt;&lt;contributors&gt;&lt;authors&gt;&lt;author&gt;Vanetik, N.&lt;/author&gt;&lt;author&gt;Shimony, S. E.&lt;/author&gt;&lt;author&gt;Gudes, E.&lt;/author&gt;&lt;/authors&gt;&lt;/contributors&gt;&lt;titles&gt;&lt;title&gt;Support measures for graph data*&lt;/title&gt;&lt;secondary-title&gt;Data Mining and Knowledge Discovery&lt;/secondary-title&gt;&lt;alt-title&gt;Data Min Knowl Disc&lt;/alt-title&gt;&lt;/titles&gt;&lt;periodical&gt;&lt;full-title&gt;Data Mining and Knowledge Discovery&lt;/full-title&gt;&lt;abbr-1&gt;Data Min Knowl Disc&lt;/abbr-1&gt;&lt;/periodical&gt;&lt;alt-periodical&gt;&lt;full-title&gt;Data Mining and Knowledge Discovery&lt;/full-title&gt;&lt;abbr-1&gt;Data Min Knowl Disc&lt;/abbr-1&gt;&lt;/alt-periodical&gt;&lt;pages&gt;243-260&lt;/pages&gt;&lt;volume&gt;13&lt;/volume&gt;&lt;number&gt;2&lt;/number&gt;&lt;keywords&gt;&lt;keyword&gt;Data mining&lt;/keyword&gt;&lt;keyword&gt;Graph mining&lt;/keyword&gt;&lt;keyword&gt;Support measures&lt;/keyword&gt;&lt;/keywords&gt;&lt;dates&gt;&lt;year&gt;2006&lt;/year&gt;&lt;pub-dates&gt;&lt;date&gt;2006/09/01&lt;/date&gt;&lt;/pub-dates&gt;&lt;/dates&gt;&lt;publisher&gt;Springer US&lt;/publisher&gt;&lt;isbn&gt;1384-5810&lt;/isbn&gt;&lt;urls&gt;&lt;related-urls&gt;&lt;url&gt;http://dx.doi.org/10.1007/s10618-006-0044-8&lt;/url&gt;&lt;/related-urls&gt;&lt;/urls&gt;&lt;electronic-resource-num&gt;10.1007/s10618-006-0044-8&lt;/electronic-resource-num&gt;&lt;language&gt;English&lt;/language&gt;&lt;/record&gt;&lt;/Cite&gt;&lt;/EndNote</w:instrText>
      </w:r>
      <w:r w:rsidR="00253A6A">
        <w:rPr>
          <w:rtl/>
        </w:rPr>
        <w:instrText>&gt;</w:instrText>
      </w:r>
      <w:r w:rsidR="00253A6A">
        <w:rPr>
          <w:rtl/>
        </w:rPr>
        <w:fldChar w:fldCharType="separate"/>
      </w:r>
      <w:r w:rsidR="00253A6A">
        <w:rPr>
          <w:noProof/>
          <w:rtl/>
        </w:rPr>
        <w:t>[</w:t>
      </w:r>
      <w:hyperlink w:anchor="_ENREF_118" w:tooltip="Vanetik, 2006 #178" w:history="1">
        <w:r w:rsidR="007F44B0">
          <w:rPr>
            <w:noProof/>
            <w:rtl/>
          </w:rPr>
          <w:t>118</w:t>
        </w:r>
      </w:hyperlink>
      <w:r w:rsidR="00253A6A">
        <w:rPr>
          <w:noProof/>
          <w:rtl/>
        </w:rPr>
        <w:t>]</w:t>
      </w:r>
      <w:r w:rsidR="00253A6A">
        <w:rPr>
          <w:rtl/>
        </w:rPr>
        <w:fldChar w:fldCharType="end"/>
      </w:r>
      <w:r w:rsidRPr="00056FFE">
        <w:rPr>
          <w:rFonts w:hint="cs"/>
          <w:rtl/>
        </w:rPr>
        <w:t xml:space="preserve">، تعریف رسمی به همراه برهان هایی برای شرایط کافی و ضروری برای مقیاس های پشتیبان پیشامد ـ محور در جهت تداوم </w:t>
      </w:r>
      <w:r w:rsidRPr="00056FFE">
        <w:t>DCP</w:t>
      </w:r>
      <w:r w:rsidRPr="00056FFE">
        <w:rPr>
          <w:rFonts w:hint="cs"/>
          <w:rtl/>
        </w:rPr>
        <w:t xml:space="preserve"> ارائه شد. </w:t>
      </w:r>
      <w:r w:rsidR="00253A6A">
        <w:rPr>
          <w:rFonts w:hint="cs"/>
          <w:rtl/>
        </w:rPr>
        <w:t xml:space="preserve">این </w:t>
      </w:r>
      <w:r w:rsidRPr="00056FFE">
        <w:rPr>
          <w:rFonts w:hint="cs"/>
          <w:rtl/>
        </w:rPr>
        <w:t xml:space="preserve">کار با معرفی یک مقیاس جدید برای پشتیبان پیشامد </w:t>
      </w:r>
      <w:r w:rsidRPr="00056FFE">
        <w:rPr>
          <w:rFonts w:ascii="Times New Roman" w:hAnsi="Times New Roman" w:cs="Times New Roman" w:hint="cs"/>
          <w:rtl/>
        </w:rPr>
        <w:t>–</w:t>
      </w:r>
      <w:r w:rsidRPr="00056FFE">
        <w:rPr>
          <w:rFonts w:hint="cs"/>
          <w:rtl/>
        </w:rPr>
        <w:t xml:space="preserve"> محور، که </w:t>
      </w:r>
      <w:r w:rsidRPr="00056FFE">
        <w:t>DCP</w:t>
      </w:r>
      <w:r w:rsidRPr="00056FFE">
        <w:rPr>
          <w:rFonts w:hint="cs"/>
          <w:rtl/>
        </w:rPr>
        <w:t xml:space="preserve"> را تأمین می کند و در زمان چند فر</w:t>
      </w:r>
      <w:r w:rsidR="00253A6A">
        <w:rPr>
          <w:rFonts w:hint="cs"/>
          <w:rtl/>
        </w:rPr>
        <w:t xml:space="preserve">مولی قابل محاسبه است تداوم یافت </w:t>
      </w:r>
      <w:r w:rsidR="00253A6A">
        <w:rPr>
          <w:rtl/>
        </w:rPr>
        <w:fldChar w:fldCharType="begin"/>
      </w:r>
      <w:r w:rsidR="00253A6A">
        <w:rPr>
          <w:rtl/>
        </w:rPr>
        <w:instrText xml:space="preserve"> </w:instrText>
      </w:r>
      <w:r w:rsidR="00253A6A">
        <w:instrText>ADDIN EN.CITE &lt;EndNote&gt;&lt;Cite&gt;&lt;Author&gt;Calders&lt;/Author&gt;&lt;Year&gt;2008&lt;/Year&gt;&lt;RecNum&gt;200&lt;/RecNum&gt;&lt;DisplayText&gt;[138]&lt;/DisplayText&gt;&lt;record&gt;&lt;rec-number&gt;200&lt;/rec-number&gt;&lt;foreign-keys&gt;&lt;key app="EN" db-id="5vaes0fpbfpepxedwv65twzav09zxxw9p5xs" timestamp="1421519187</w:instrText>
      </w:r>
      <w:r w:rsidR="00253A6A">
        <w:rPr>
          <w:rtl/>
        </w:rPr>
        <w:instrText>"&gt;200&lt;/</w:instrText>
      </w:r>
      <w:r w:rsidR="00253A6A">
        <w:instrText>key&gt;&lt;/foreign-keys&gt;&lt;ref-type name="Conference Proceedings"&gt;10&lt;/ref-type&gt;&lt;contributors&gt;&lt;authors&gt;&lt;author&gt;Calders, T.&lt;/author&gt;&lt;author&gt;Ramon, J.&lt;/author&gt;&lt;author&gt;Van Dyck, D.&lt;/author&gt;&lt;/authors&gt;&lt;/contributors&gt;&lt;titles&gt;&lt;title&gt;Anti-monotonic Overlap-Graph Support Measures&lt;/title&gt;&lt;secondary-title&gt;Data Mining, 2008. ICDM &amp;apos;08. Eighth IEEE International Conference on&lt;/secondary-title&gt;&lt;alt-title&gt;Data Mining, 2008. ICDM &amp;apos;08. Eighth IEEE International Conference on&lt;/alt-title&gt;&lt;/titles&gt;&lt;pages&gt;73-82&lt;/pages</w:instrText>
      </w:r>
      <w:r w:rsidR="00253A6A">
        <w:rPr>
          <w:rtl/>
        </w:rPr>
        <w:instrText>&gt;&lt;</w:instrText>
      </w:r>
      <w:r w:rsidR="00253A6A">
        <w:instrText>keywords&gt;&lt;keyword&gt;data mining&lt;/keyword&gt;&lt;keyword&gt;directed graphs&lt;/keyword&gt;&lt;keyword&gt;Lovasz thetas-function&lt;/keyword&gt;&lt;keyword&gt;anti-monotonic overlap-graph support measures&lt;/keyword&gt;&lt;keyword&gt;frequency measure&lt;/keyword&gt;&lt;keyword&gt;graph pattern mining&lt;/keyword&gt;&lt;keyword&gt;labeled graph&lt;/keyword&gt;&lt;keyword&gt;minimum clique partition&lt;/keyword&gt;&lt;keyword&gt;undirected graphs&lt;/keyword&gt;&lt;keyword&gt;Frequency measurement&lt;/keyword&gt;&lt;keyword&gt;Logic programming&lt;/keyword&gt;&lt;keyword&gt;Pattern matching&lt;/keyword&gt;&lt;keyword&gt;Social network services&lt;/keyword&gt;&lt;keyword&gt;Sufficient conditions&lt;/keyword&gt;&lt;keyword&gt;anti-monotinicity&lt;/keyword&gt;&lt;keyword&gt;graph support measure&lt;/keyword&gt;&lt;keyword&gt;overlap graph&lt;/keyword&gt;&lt;/keywords&gt;&lt;dates&gt;&lt;year&gt;2008&lt;/year&gt;&lt;pub-dates&gt;&lt;date&gt;15-19 Dec. 2008&lt;/date&gt;&lt;/pub-dates&gt;&lt;/dates&gt;&lt;isbn</w:instrText>
      </w:r>
      <w:r w:rsidR="00253A6A">
        <w:rPr>
          <w:rtl/>
        </w:rPr>
        <w:instrText>&gt;1550-4786&lt;/</w:instrText>
      </w:r>
      <w:r w:rsidR="00253A6A">
        <w:instrText>isbn&gt;&lt;urls&gt;&lt;/urls&gt;&lt;electronic-resource-num&gt;10.1109/ICDM.2008.114&lt;/electronic-resource-num&gt;&lt;/record&gt;&lt;/Cite&gt;&lt;/EndNote</w:instrText>
      </w:r>
      <w:r w:rsidR="00253A6A">
        <w:rPr>
          <w:rtl/>
        </w:rPr>
        <w:instrText>&gt;</w:instrText>
      </w:r>
      <w:r w:rsidR="00253A6A">
        <w:rPr>
          <w:rtl/>
        </w:rPr>
        <w:fldChar w:fldCharType="separate"/>
      </w:r>
      <w:r w:rsidR="00253A6A">
        <w:rPr>
          <w:noProof/>
          <w:rtl/>
        </w:rPr>
        <w:t>[</w:t>
      </w:r>
      <w:hyperlink w:anchor="_ENREF_138" w:tooltip="Calders, 2008 #200" w:history="1">
        <w:r w:rsidR="007F44B0">
          <w:rPr>
            <w:noProof/>
            <w:rtl/>
          </w:rPr>
          <w:t>138</w:t>
        </w:r>
      </w:hyperlink>
      <w:r w:rsidR="00253A6A">
        <w:rPr>
          <w:noProof/>
          <w:rtl/>
        </w:rPr>
        <w:t>]</w:t>
      </w:r>
      <w:r w:rsidR="00253A6A">
        <w:rPr>
          <w:rtl/>
        </w:rPr>
        <w:fldChar w:fldCharType="end"/>
      </w:r>
      <w:r w:rsidR="00253A6A">
        <w:rPr>
          <w:rFonts w:hint="cs"/>
          <w:rtl/>
        </w:rPr>
        <w:t>.</w:t>
      </w:r>
    </w:p>
    <w:p w:rsidR="001943CA" w:rsidRPr="00056FFE" w:rsidRDefault="001943CA" w:rsidP="007F44B0">
      <w:pPr>
        <w:tabs>
          <w:tab w:val="right" w:pos="540"/>
        </w:tabs>
        <w:rPr>
          <w:rtl/>
        </w:rPr>
      </w:pPr>
      <w:r w:rsidRPr="00056FFE">
        <w:rPr>
          <w:rFonts w:hint="cs"/>
          <w:rtl/>
        </w:rPr>
        <w:t xml:space="preserve">دو الگوریتم </w:t>
      </w:r>
      <w:r w:rsidRPr="00056FFE">
        <w:t>HSIGRAM</w:t>
      </w:r>
      <w:r w:rsidRPr="00056FFE">
        <w:rPr>
          <w:rFonts w:hint="cs"/>
          <w:rtl/>
        </w:rPr>
        <w:t xml:space="preserve"> و </w:t>
      </w:r>
      <w:r w:rsidRPr="00056FFE">
        <w:t>VSIGRAM</w:t>
      </w:r>
      <w:r w:rsidRPr="00056FFE">
        <w:rPr>
          <w:rFonts w:hint="cs"/>
          <w:rtl/>
        </w:rPr>
        <w:t xml:space="preserve"> را برای یافتن زیر گراف های پرتکرار در گراف های غیر متراکم بزرگ ارائه </w:t>
      </w:r>
      <w:r w:rsidR="005000B8">
        <w:rPr>
          <w:rFonts w:hint="cs"/>
          <w:rtl/>
        </w:rPr>
        <w:t>شد</w:t>
      </w:r>
      <w:r w:rsidRPr="00056FFE">
        <w:rPr>
          <w:rFonts w:hint="cs"/>
          <w:rtl/>
        </w:rPr>
        <w:t xml:space="preserve">. این دو الگوریتم به ترتیب از استراتژی های </w:t>
      </w:r>
      <w:r w:rsidRPr="00056FFE">
        <w:t>BFS</w:t>
      </w:r>
      <w:r w:rsidRPr="00056FFE">
        <w:rPr>
          <w:rFonts w:hint="cs"/>
          <w:rtl/>
        </w:rPr>
        <w:t xml:space="preserve"> و </w:t>
      </w:r>
      <w:r w:rsidRPr="00056FFE">
        <w:t>DFS</w:t>
      </w:r>
      <w:r w:rsidRPr="00056FFE">
        <w:rPr>
          <w:rFonts w:hint="cs"/>
          <w:rtl/>
        </w:rPr>
        <w:t xml:space="preserve"> استفاده می کردند و پشتیبان هر الگو با مقیاس </w:t>
      </w:r>
      <w:r w:rsidRPr="00056FFE">
        <w:t>MIS</w:t>
      </w:r>
      <w:r w:rsidR="005000B8">
        <w:rPr>
          <w:rFonts w:hint="cs"/>
          <w:rtl/>
        </w:rPr>
        <w:t xml:space="preserve"> بر مبنای گراف همپوشی تعیین شد </w:t>
      </w:r>
      <w:r w:rsidR="005000B8">
        <w:rPr>
          <w:rtl/>
        </w:rPr>
        <w:fldChar w:fldCharType="begin"/>
      </w:r>
      <w:r w:rsidR="005000B8">
        <w:rPr>
          <w:rtl/>
        </w:rPr>
        <w:instrText xml:space="preserve"> </w:instrText>
      </w:r>
      <w:r w:rsidR="005000B8">
        <w:instrText>ADDIN EN.CITE &lt;EndNote&gt;&lt;Cite&gt;&lt;Author&gt;Vanetik&lt;/Author&gt;&lt;Year&gt;2006&lt;/Year&gt;&lt;RecNum&gt;178&lt;/RecNum&gt;&lt;DisplayText&gt;[118]&lt;/DisplayText&gt;&lt;record&gt;&lt;rec-number&gt;178&lt;/rec-number&gt;&lt;foreign-keys&gt;&lt;key app="EN" db-id="5vaes0fpbfpepxedwv65twzav09zxxw9p5xs" timestamp="1421351690</w:instrText>
      </w:r>
      <w:r w:rsidR="005000B8">
        <w:rPr>
          <w:rtl/>
        </w:rPr>
        <w:instrText>"&gt;178&lt;/</w:instrText>
      </w:r>
      <w:r w:rsidR="005000B8">
        <w:instrText>key&gt;&lt;/foreign-keys&gt;&lt;ref-type name="Journal Article"&gt;17&lt;/ref-type&gt;&lt;contributors&gt;&lt;authors&gt;&lt;author&gt;Vanetik, N.&lt;/author&gt;&lt;author&gt;Shimony, S. E.&lt;/author&gt;&lt;author&gt;Gudes, E.&lt;/author&gt;&lt;/authors&gt;&lt;/contributors&gt;&lt;titles&gt;&lt;title&gt;Support measures for graph data*&lt;/title&gt;&lt;secondary-title&gt;Data Mining and Knowledge Discovery&lt;/secondary-title&gt;&lt;alt-title&gt;Data Min Knowl Disc&lt;/alt-title&gt;&lt;/titles&gt;&lt;periodical&gt;&lt;full-title&gt;Data Mining and Knowledge Discovery&lt;/full-title&gt;&lt;abbr-1&gt;Data Min Knowl Disc&lt;/abbr-1&gt;&lt;/periodical&gt;&lt;alt-periodical&gt;&lt;full-title&gt;Data Mining and Knowledge Discovery&lt;/full-title&gt;&lt;abbr-1&gt;Data Min Knowl Disc&lt;/abbr-1&gt;&lt;/alt-periodical&gt;&lt;pages&gt;243-260&lt;/pages&gt;&lt;volume&gt;13&lt;/volume&gt;&lt;number&gt;2&lt;/number&gt;&lt;keywords&gt;&lt;keyword&gt;Data mining&lt;/keyword&gt;&lt;keyword&gt;Graph mining&lt;/keyword&gt;&lt;keyword&gt;Support measures&lt;/keyword&gt;&lt;/keywords&gt;&lt;dates&gt;&lt;year&gt;2006&lt;/year&gt;&lt;pub-dates&gt;&lt;date&gt;2006/09/01&lt;/date&gt;&lt;/pub-dates&gt;&lt;/dates&gt;&lt;publisher&gt;Springer US&lt;/publisher&gt;&lt;isbn&gt;1384-5810&lt;/isbn&gt;&lt;urls&gt;&lt;related-urls&gt;&lt;url&gt;http://dx.doi.org/10.1007/s10618-006-0044-8&lt;/url&gt;&lt;/related-urls&gt;&lt;/urls&gt;&lt;electronic-resource-num&gt;10.1007/s10618-006-0044-8&lt;/electronic-resource-num&gt;&lt;language&gt;English&lt;/language&gt;&lt;/record&gt;&lt;/Cite&gt;&lt;/EndNote</w:instrText>
      </w:r>
      <w:r w:rsidR="005000B8">
        <w:rPr>
          <w:rtl/>
        </w:rPr>
        <w:instrText>&gt;</w:instrText>
      </w:r>
      <w:r w:rsidR="005000B8">
        <w:rPr>
          <w:rtl/>
        </w:rPr>
        <w:fldChar w:fldCharType="separate"/>
      </w:r>
      <w:r w:rsidR="005000B8">
        <w:rPr>
          <w:noProof/>
          <w:rtl/>
        </w:rPr>
        <w:t>[</w:t>
      </w:r>
      <w:hyperlink w:anchor="_ENREF_118" w:tooltip="Vanetik, 2006 #178" w:history="1">
        <w:r w:rsidR="007F44B0">
          <w:rPr>
            <w:noProof/>
            <w:rtl/>
          </w:rPr>
          <w:t>118</w:t>
        </w:r>
      </w:hyperlink>
      <w:r w:rsidR="005000B8">
        <w:rPr>
          <w:noProof/>
          <w:rtl/>
        </w:rPr>
        <w:t>]</w:t>
      </w:r>
      <w:r w:rsidR="005000B8">
        <w:rPr>
          <w:rtl/>
        </w:rPr>
        <w:fldChar w:fldCharType="end"/>
      </w:r>
      <w:r w:rsidR="005000B8">
        <w:rPr>
          <w:rFonts w:hint="cs"/>
          <w:rtl/>
        </w:rPr>
        <w:t>.</w:t>
      </w:r>
      <w:r w:rsidRPr="00056FFE">
        <w:rPr>
          <w:rFonts w:hint="cs"/>
          <w:rtl/>
        </w:rPr>
        <w:t xml:space="preserve"> چندین شکل از مقیاس های </w:t>
      </w:r>
      <w:r w:rsidRPr="00056FFE">
        <w:t>MIS</w:t>
      </w:r>
      <w:r w:rsidRPr="00056FFE">
        <w:rPr>
          <w:rFonts w:hint="cs"/>
          <w:rtl/>
        </w:rPr>
        <w:t xml:space="preserve"> از جمله مقیاس های </w:t>
      </w:r>
      <w:r w:rsidRPr="00056FFE">
        <w:t>MIS</w:t>
      </w:r>
      <w:r w:rsidRPr="00056FFE">
        <w:rPr>
          <w:rFonts w:hint="cs"/>
          <w:rtl/>
        </w:rPr>
        <w:t xml:space="preserve"> دقیق و تقریبی به اجرا گذاشته شدند. آزمایش های تجربی نشان داد که هر دو الگوریتم در استخراج گراف های بزرگ خوب عمل می کنند، هرچند که </w:t>
      </w:r>
      <w:r w:rsidRPr="00056FFE">
        <w:t>VSIGRAM</w:t>
      </w:r>
      <w:r w:rsidRPr="00056FFE">
        <w:rPr>
          <w:rFonts w:hint="cs"/>
          <w:rtl/>
        </w:rPr>
        <w:t xml:space="preserve"> سریع تر از </w:t>
      </w:r>
      <w:r w:rsidRPr="00056FFE">
        <w:t>HSIGRAM</w:t>
      </w:r>
      <w:r w:rsidRPr="00056FFE">
        <w:rPr>
          <w:rFonts w:hint="cs"/>
          <w:rtl/>
        </w:rPr>
        <w:t xml:space="preserve"> بود. دلیل برتری عملکرد الگوریتم </w:t>
      </w:r>
      <w:r w:rsidRPr="00056FFE">
        <w:t>VSIGRAM</w:t>
      </w:r>
      <w:r w:rsidRPr="00056FFE">
        <w:rPr>
          <w:rFonts w:hint="cs"/>
          <w:rtl/>
        </w:rPr>
        <w:t xml:space="preserve"> این است که حساب جاسازی های زیر گراف های پرتکرار در راستای مسیر </w:t>
      </w:r>
      <w:r w:rsidRPr="00056FFE">
        <w:t>DFS</w:t>
      </w:r>
      <w:r w:rsidRPr="00056FFE">
        <w:rPr>
          <w:rFonts w:hint="cs"/>
          <w:rtl/>
        </w:rPr>
        <w:t xml:space="preserve"> را نگه می دارد، که منجر به ارزیابی کمتر در زمینه هم ریختی زیر گراف می شود. در مقیاسه با </w:t>
      </w:r>
      <w:r w:rsidRPr="00056FFE">
        <w:t>SUBD</w:t>
      </w:r>
      <w:r w:rsidR="005000B8">
        <w:t>U</w:t>
      </w:r>
      <w:r w:rsidRPr="00056FFE">
        <w:t>E</w:t>
      </w:r>
      <w:r w:rsidRPr="00056FFE">
        <w:rPr>
          <w:rFonts w:hint="cs"/>
          <w:rtl/>
        </w:rPr>
        <w:t xml:space="preserve">، نتایج نشان می دهد که </w:t>
      </w:r>
      <w:r w:rsidRPr="00056FFE">
        <w:t>SUBDUE</w:t>
      </w:r>
      <w:r w:rsidRPr="00056FFE">
        <w:rPr>
          <w:rFonts w:hint="cs"/>
          <w:rtl/>
        </w:rPr>
        <w:t xml:space="preserve"> عملکر پایین تری نسبت به الگوریتم های </w:t>
      </w:r>
      <w:r w:rsidRPr="00056FFE">
        <w:t>HSIGRAM</w:t>
      </w:r>
      <w:r w:rsidRPr="00056FFE">
        <w:rPr>
          <w:rFonts w:hint="cs"/>
          <w:rtl/>
        </w:rPr>
        <w:t xml:space="preserve"> و </w:t>
      </w:r>
      <w:r w:rsidRPr="00056FFE">
        <w:t>VSIGRAM</w:t>
      </w:r>
      <w:r w:rsidRPr="00056FFE">
        <w:rPr>
          <w:rFonts w:hint="cs"/>
          <w:rtl/>
        </w:rPr>
        <w:t xml:space="preserve"> دارد؛ </w:t>
      </w:r>
      <w:r w:rsidRPr="00056FFE">
        <w:t>SUBDUE</w:t>
      </w:r>
      <w:r w:rsidRPr="00056FFE">
        <w:rPr>
          <w:rFonts w:hint="cs"/>
          <w:rtl/>
        </w:rPr>
        <w:t xml:space="preserve"> بر زیر گراف های کوچک با فراوانی بالا تمرکز می کند و در نتیجه الگوهای چشمگیر و مهم را از دست می دهد. </w:t>
      </w:r>
      <w:r w:rsidR="005000B8">
        <w:rPr>
          <w:rFonts w:hint="cs"/>
          <w:rtl/>
        </w:rPr>
        <w:t xml:space="preserve">این </w:t>
      </w:r>
      <w:r w:rsidRPr="00056FFE">
        <w:rPr>
          <w:rFonts w:hint="cs"/>
          <w:rtl/>
        </w:rPr>
        <w:t xml:space="preserve">کار برای استخراج الگوهای پرتکرار از یک اندازه مشخص، ولی با در نظر گرفتن مفاهیم فراوانی جایگزین ادامه یافت. این الگوریتم فراوانی ـ محور، </w:t>
      </w:r>
      <w:r w:rsidRPr="00056FFE">
        <w:t>FPF</w:t>
      </w:r>
      <w:r w:rsidRPr="00056FFE">
        <w:rPr>
          <w:rFonts w:hint="cs"/>
          <w:rtl/>
        </w:rPr>
        <w:t xml:space="preserve">، برای دو شبکه زیستی مختلف اعمال شد تا درون مایه های شبکه شناسایی شوند. با کمال تعجب. مقایسه تعداد الگوهای پرتکرار که با استفاده از مفاهیم فراوانی جایگزین شناسایی شده اند نشان می دهد که فراوانی یک الگو به تنهایی برای شناسایی درون مایه های شبکه کافی نیست، و مشخص نیست که آیا الگوهای پرتکرار می توانند نقش های کلیدی در شبکه زیستی به عهده داشته باشند. </w:t>
      </w:r>
    </w:p>
    <w:p w:rsidR="001943CA" w:rsidRPr="00056FFE" w:rsidRDefault="001943CA" w:rsidP="00954B06">
      <w:pPr>
        <w:pStyle w:val="Heading3"/>
        <w:numPr>
          <w:ilvl w:val="2"/>
          <w:numId w:val="29"/>
        </w:numPr>
        <w:ind w:left="0" w:firstLine="0"/>
        <w:rPr>
          <w:rtl/>
        </w:rPr>
      </w:pPr>
      <w:bookmarkStart w:id="411" w:name="_Toc408588809"/>
      <w:bookmarkStart w:id="412" w:name="_Toc408588885"/>
      <w:bookmarkStart w:id="413" w:name="_Toc408608956"/>
      <w:bookmarkStart w:id="414" w:name="_Toc409469359"/>
      <w:bookmarkStart w:id="415" w:name="_Toc409469665"/>
      <w:r w:rsidRPr="00056FFE">
        <w:rPr>
          <w:rFonts w:hint="cs"/>
          <w:rtl/>
        </w:rPr>
        <w:t>استخراج زیر گراف</w:t>
      </w:r>
      <w:r w:rsidR="00AA46C4">
        <w:rPr>
          <w:rFonts w:hint="cs"/>
          <w:rtl/>
        </w:rPr>
        <w:t xml:space="preserve"> های پر</w:t>
      </w:r>
      <w:r w:rsidRPr="00056FFE">
        <w:rPr>
          <w:rFonts w:hint="cs"/>
          <w:rtl/>
        </w:rPr>
        <w:t>تکرار وابسته به الگو</w:t>
      </w:r>
      <w:bookmarkEnd w:id="411"/>
      <w:bookmarkEnd w:id="412"/>
      <w:bookmarkEnd w:id="413"/>
      <w:bookmarkEnd w:id="414"/>
      <w:bookmarkEnd w:id="415"/>
      <w:r w:rsidRPr="00056FFE">
        <w:rPr>
          <w:rFonts w:hint="cs"/>
          <w:rtl/>
        </w:rPr>
        <w:t xml:space="preserve"> </w:t>
      </w:r>
    </w:p>
    <w:p w:rsidR="001943CA" w:rsidRPr="00056FFE" w:rsidRDefault="001943CA" w:rsidP="005000B8">
      <w:pPr>
        <w:tabs>
          <w:tab w:val="right" w:pos="540"/>
        </w:tabs>
        <w:rPr>
          <w:rtl/>
        </w:rPr>
      </w:pPr>
      <w:r w:rsidRPr="00056FFE">
        <w:rPr>
          <w:rFonts w:hint="cs"/>
          <w:rtl/>
        </w:rPr>
        <w:t xml:space="preserve">در </w:t>
      </w:r>
      <w:r w:rsidRPr="00056FFE">
        <w:t>FSM</w:t>
      </w:r>
      <w:r w:rsidRPr="00056FFE">
        <w:rPr>
          <w:rFonts w:hint="cs"/>
          <w:rtl/>
        </w:rPr>
        <w:t>، کاربران معمولاً به نوع مشخصی از الگو بیش از مجموعه کاملی از الگوها علاقه نشان می دهند، یعنی بعضی زیر مجموعه های یک مجموعه از زیر گراف های پرتکرار بیشتر مورد توجه هستند. این"الگوهای خاص" بر اساس جغرافیای آن</w:t>
      </w:r>
      <w:r w:rsidR="005000B8">
        <w:rPr>
          <w:rFonts w:hint="cs"/>
          <w:rtl/>
        </w:rPr>
        <w:t xml:space="preserve"> </w:t>
      </w:r>
      <w:r w:rsidRPr="00056FFE">
        <w:rPr>
          <w:rFonts w:hint="cs"/>
          <w:rtl/>
        </w:rPr>
        <w:t xml:space="preserve">ها و / یا بعضی از محدودیت های خاص پر ماهیت الگوها تشخیص داده می شوند. الگوریتم های </w:t>
      </w:r>
      <w:r w:rsidRPr="00056FFE">
        <w:t>FGM</w:t>
      </w:r>
      <w:r w:rsidRPr="00056FFE">
        <w:rPr>
          <w:rFonts w:hint="cs"/>
          <w:rtl/>
        </w:rPr>
        <w:t xml:space="preserve"> وابسته به الگو را می توان بر حسب ماهیت الگوهای هدف به گروه های زیر تقسیم کرد: </w:t>
      </w:r>
    </w:p>
    <w:p w:rsidR="001943CA" w:rsidRPr="00056FFE" w:rsidRDefault="001943CA" w:rsidP="005000B8">
      <w:pPr>
        <w:tabs>
          <w:tab w:val="right" w:pos="540"/>
        </w:tabs>
        <w:rPr>
          <w:rtl/>
        </w:rPr>
      </w:pPr>
      <w:r w:rsidRPr="00056FFE">
        <w:rPr>
          <w:rFonts w:hint="cs"/>
          <w:rtl/>
        </w:rPr>
        <w:t>(</w:t>
      </w:r>
      <w:r w:rsidRPr="00056FFE">
        <w:t>i</w:t>
      </w:r>
      <w:r w:rsidRPr="00056FFE">
        <w:rPr>
          <w:rFonts w:hint="cs"/>
          <w:rtl/>
        </w:rPr>
        <w:t>) الگوهای ارتباطی، (</w:t>
      </w:r>
      <w:r w:rsidRPr="00056FFE">
        <w:t>ii</w:t>
      </w:r>
      <w:r w:rsidRPr="00056FFE">
        <w:rPr>
          <w:rFonts w:hint="cs"/>
          <w:rtl/>
        </w:rPr>
        <w:t>) الگوهای بیشینه و مسدود، (</w:t>
      </w:r>
      <w:r w:rsidRPr="00056FFE">
        <w:t>iii</w:t>
      </w:r>
      <w:r w:rsidRPr="00056FFE">
        <w:rPr>
          <w:rFonts w:hint="cs"/>
          <w:rtl/>
        </w:rPr>
        <w:t>) دسته ها و (</w:t>
      </w:r>
      <w:r w:rsidRPr="00056FFE">
        <w:t>iv</w:t>
      </w:r>
      <w:r w:rsidR="005000B8">
        <w:rPr>
          <w:rFonts w:hint="cs"/>
          <w:rtl/>
        </w:rPr>
        <w:t>) سایر الگوهای ساختگی.</w:t>
      </w:r>
    </w:p>
    <w:p w:rsidR="001943CA" w:rsidRPr="00056FFE" w:rsidRDefault="001943CA" w:rsidP="00954B06">
      <w:pPr>
        <w:pStyle w:val="Heading4"/>
        <w:numPr>
          <w:ilvl w:val="3"/>
          <w:numId w:val="29"/>
        </w:numPr>
        <w:ind w:left="0" w:firstLine="0"/>
        <w:rPr>
          <w:rtl/>
        </w:rPr>
      </w:pPr>
      <w:r w:rsidRPr="00056FFE">
        <w:rPr>
          <w:rFonts w:hint="cs"/>
          <w:rtl/>
        </w:rPr>
        <w:t xml:space="preserve">استخراج الگوی ارتباطی </w:t>
      </w:r>
    </w:p>
    <w:p w:rsidR="001943CA" w:rsidRPr="00056FFE" w:rsidRDefault="001943CA" w:rsidP="007F44B0">
      <w:pPr>
        <w:tabs>
          <w:tab w:val="right" w:pos="540"/>
        </w:tabs>
        <w:rPr>
          <w:rtl/>
        </w:rPr>
      </w:pPr>
      <w:r w:rsidRPr="00056FFE">
        <w:rPr>
          <w:rFonts w:hint="cs"/>
          <w:rtl/>
        </w:rPr>
        <w:t>گراف های ارتباطی برای طراحی شبکه های گسترده ای مانند شبکه های زیستی و اجتماعی مناسب هستند. استخراج الگوی ارتباطی دارای سه ویژگی است که برای تفکیک آن از استخراج زیر گراف پرتکرار هدف عمومی به کار می روند: (</w:t>
      </w:r>
      <w:r w:rsidRPr="00056FFE">
        <w:t>i</w:t>
      </w:r>
      <w:r w:rsidRPr="00056FFE">
        <w:rPr>
          <w:rFonts w:hint="cs"/>
          <w:rtl/>
        </w:rPr>
        <w:t>) داده ها دارای برچسب های متمایز رأس هستند، (</w:t>
      </w:r>
      <w:r w:rsidRPr="00056FFE">
        <w:t>ii</w:t>
      </w:r>
      <w:r w:rsidRPr="00056FFE">
        <w:rPr>
          <w:rFonts w:hint="cs"/>
          <w:rtl/>
        </w:rPr>
        <w:t>) داده ها شامل گراف های بسیار بزرگ هستند، (</w:t>
      </w:r>
      <w:r w:rsidRPr="00056FFE">
        <w:t>iii</w:t>
      </w:r>
      <w:r w:rsidRPr="00056FFE">
        <w:rPr>
          <w:rFonts w:hint="cs"/>
          <w:rtl/>
        </w:rPr>
        <w:t>) تمرکز بر الگوهای پرتکرار با محدودیت های اتصال مشخص (مثلاً رتبه م</w:t>
      </w:r>
      <w:r w:rsidR="005000B8">
        <w:rPr>
          <w:rFonts w:hint="cs"/>
          <w:rtl/>
        </w:rPr>
        <w:t>ی</w:t>
      </w:r>
      <w:r w:rsidRPr="00056FFE">
        <w:rPr>
          <w:rFonts w:hint="cs"/>
          <w:rtl/>
        </w:rPr>
        <w:t>نیمم یک الگو). بنابراین، هدف استخراج گراف ارتباطی تعیین تما</w:t>
      </w:r>
      <w:r w:rsidR="005000B8">
        <w:rPr>
          <w:rFonts w:hint="cs"/>
          <w:rtl/>
        </w:rPr>
        <w:t>م الگوهای پرتکرار نمایش</w:t>
      </w:r>
      <w:r w:rsidRPr="00056FFE">
        <w:rPr>
          <w:rFonts w:hint="cs"/>
          <w:rtl/>
        </w:rPr>
        <w:t>گر محدودیت اتصال مشخص شده است</w:t>
      </w:r>
      <w:r w:rsidR="005000B8">
        <w:rPr>
          <w:rFonts w:hint="cs"/>
          <w:rtl/>
        </w:rPr>
        <w:t xml:space="preserve"> </w:t>
      </w:r>
      <w:r w:rsidR="005000B8">
        <w:rPr>
          <w:rtl/>
        </w:rPr>
        <w:fldChar w:fldCharType="begin"/>
      </w:r>
      <w:r w:rsidR="005000B8">
        <w:rPr>
          <w:rtl/>
        </w:rPr>
        <w:instrText xml:space="preserve"> </w:instrText>
      </w:r>
      <w:r w:rsidR="005000B8">
        <w:instrText>ADDIN EN.CITE &lt;EndNote&gt;&lt;Cite&gt;&lt;Author&gt;Yan&lt;/Author&gt;&lt;Year&gt;2005&lt;/Year&gt;&lt;RecNum&gt;88&lt;/RecNum&gt;&lt;DisplayText&gt;[31]&lt;/DisplayText&gt;&lt;record&gt;&lt;rec-number&gt;88&lt;/rec-number&gt;&lt;foreign-keys&gt;&lt;key app="EN" db-id="5vaes0fpbfpepxedwv65twzav09zxxw9p5xs" timestamp="1419538674"&gt;88&lt;/key</w:instrText>
      </w:r>
      <w:r w:rsidR="005000B8">
        <w:rPr>
          <w:rtl/>
        </w:rPr>
        <w:instrText>&gt;&lt;/</w:instrText>
      </w:r>
      <w:r w:rsidR="005000B8">
        <w:instrText>foreign-keys&gt;&lt;ref-type name="Conference Paper"&gt;47&lt;/ref-type&gt;&lt;contributors&gt;&lt;authors&gt;&lt;author&gt;Xifeng Yan&lt;/author&gt;&lt;author&gt;X. Jasmine Zhou&lt;/author&gt;&lt;author&gt;Jiawei Han&lt;/author&gt;&lt;/authors&gt;&lt;/contributors&gt;&lt;titles&gt;&lt;title&gt;Mining closed relational graphs with connectivity constraints&lt;/title&gt;&lt;secondary-title&gt;Proceedings of the eleventh ACM SIGKDD international conference on Knowledge discovery in data mining&lt;/secondary-title&gt;&lt;/titles&gt;&lt;pages&gt;324-333&lt;/pages&gt;&lt;dates&gt;&lt;year&gt;2005&lt;/year&gt;&lt;/dates&gt;&lt;pub-location&gt;Chicago, Illinois, USA&lt;/pub-location&gt;&lt;publisher&gt;ACM&lt;/publisher&gt;&lt;urls&gt;&lt;/urls&gt;&lt;custom1&gt;1081908&lt;/custom1&gt;&lt;electronic-resource-num&gt;10.1145/1081870.1081908&lt;/electronic-resource-num&gt;&lt;/record&gt;&lt;/Cite&gt;&lt;/EndNote</w:instrText>
      </w:r>
      <w:r w:rsidR="005000B8">
        <w:rPr>
          <w:rtl/>
        </w:rPr>
        <w:instrText>&gt;</w:instrText>
      </w:r>
      <w:r w:rsidR="005000B8">
        <w:rPr>
          <w:rtl/>
        </w:rPr>
        <w:fldChar w:fldCharType="separate"/>
      </w:r>
      <w:r w:rsidR="005000B8">
        <w:rPr>
          <w:noProof/>
          <w:rtl/>
        </w:rPr>
        <w:t>[</w:t>
      </w:r>
      <w:hyperlink w:anchor="_ENREF_31" w:tooltip="Yan, 2005 #88" w:history="1">
        <w:r w:rsidR="007F44B0">
          <w:rPr>
            <w:noProof/>
            <w:rtl/>
          </w:rPr>
          <w:t>31</w:t>
        </w:r>
      </w:hyperlink>
      <w:r w:rsidR="005000B8">
        <w:rPr>
          <w:noProof/>
          <w:rtl/>
        </w:rPr>
        <w:t>]</w:t>
      </w:r>
      <w:r w:rsidR="005000B8">
        <w:rPr>
          <w:rtl/>
        </w:rPr>
        <w:fldChar w:fldCharType="end"/>
      </w:r>
      <w:r w:rsidRPr="00056FFE">
        <w:rPr>
          <w:rFonts w:hint="cs"/>
          <w:rtl/>
        </w:rPr>
        <w:t>.</w:t>
      </w:r>
    </w:p>
    <w:p w:rsidR="001943CA" w:rsidRPr="00056FFE" w:rsidRDefault="001943CA" w:rsidP="005000B8">
      <w:pPr>
        <w:tabs>
          <w:tab w:val="right" w:pos="540"/>
        </w:tabs>
        <w:rPr>
          <w:rtl/>
        </w:rPr>
      </w:pPr>
      <w:r w:rsidRPr="00056FFE">
        <w:t>CLOSECUT</w:t>
      </w:r>
      <w:r w:rsidRPr="00056FFE">
        <w:rPr>
          <w:rFonts w:hint="cs"/>
          <w:rtl/>
        </w:rPr>
        <w:t xml:space="preserve"> و </w:t>
      </w:r>
      <w:r w:rsidRPr="00056FFE">
        <w:t>SPLAT</w:t>
      </w:r>
      <w:r w:rsidRPr="00056FFE">
        <w:rPr>
          <w:rFonts w:hint="cs"/>
          <w:rtl/>
        </w:rPr>
        <w:t xml:space="preserve">، به استخراج زیرگراف های پرتکرار (مسدود) با محدودیت های اتصال می پردازند. </w:t>
      </w:r>
      <w:r w:rsidRPr="00056FFE">
        <w:t>CLOSECUT</w:t>
      </w:r>
      <w:r w:rsidRPr="00056FFE">
        <w:rPr>
          <w:rFonts w:hint="cs"/>
          <w:rtl/>
        </w:rPr>
        <w:t xml:space="preserve"> برای تلفیق محدودیت های اتصال از رویکرد افزایش الگو، همراه با تکنیک های فشردگی و تجزیه گراف استفاده می کند. الگوریتم </w:t>
      </w:r>
      <w:r w:rsidRPr="00056FFE">
        <w:t>SPLAT</w:t>
      </w:r>
      <w:r w:rsidRPr="00056FFE">
        <w:rPr>
          <w:rFonts w:hint="cs"/>
          <w:rtl/>
        </w:rPr>
        <w:t xml:space="preserve"> از یک رویکرد کاهش الگو برای تلفیق تکنیک تجزیه گراف بهره می گیرد. آزمایش ها نشان داد که </w:t>
      </w:r>
      <w:r w:rsidRPr="00056FFE">
        <w:t>CLOSECUT</w:t>
      </w:r>
      <w:r w:rsidRPr="00056FFE">
        <w:rPr>
          <w:rFonts w:hint="cs"/>
          <w:rtl/>
        </w:rPr>
        <w:t xml:space="preserve"> در مورد الگوهای با اتصال کم هنگامی از آستانه پشتیبان بالا استفاده می شود عملکرد بهتری از </w:t>
      </w:r>
      <w:r w:rsidRPr="00056FFE">
        <w:t>SPLAT</w:t>
      </w:r>
      <w:r w:rsidRPr="00056FFE">
        <w:rPr>
          <w:rFonts w:hint="cs"/>
          <w:rtl/>
        </w:rPr>
        <w:t xml:space="preserve"> نشان می دهد؛ با این وجود در الگوهای با اتصال بالا که از آستانه پشتیبان پایین استفاده می شود الگوریتم </w:t>
      </w:r>
      <w:r w:rsidRPr="00056FFE">
        <w:t>SPLAT</w:t>
      </w:r>
      <w:r w:rsidRPr="00056FFE">
        <w:rPr>
          <w:rFonts w:hint="cs"/>
          <w:rtl/>
        </w:rPr>
        <w:t xml:space="preserve"> از </w:t>
      </w:r>
      <w:r w:rsidRPr="00056FFE">
        <w:t>CLOSECUT</w:t>
      </w:r>
      <w:r w:rsidRPr="00056FFE">
        <w:rPr>
          <w:rFonts w:hint="cs"/>
          <w:rtl/>
        </w:rPr>
        <w:t xml:space="preserve"> سبقت می گیرد با در نظر گرفتن داده های زیستی، نتایج نشان داد که هر دو الگوریتم می توانند الگوهای جالب با مضامین زیستی قوی و عمیق پیدا کنند. </w:t>
      </w:r>
    </w:p>
    <w:p w:rsidR="001943CA" w:rsidRPr="00056FFE" w:rsidRDefault="001943CA" w:rsidP="00954B06">
      <w:pPr>
        <w:pStyle w:val="Heading4"/>
        <w:numPr>
          <w:ilvl w:val="3"/>
          <w:numId w:val="29"/>
        </w:numPr>
        <w:ind w:left="0" w:firstLine="0"/>
        <w:rPr>
          <w:rtl/>
        </w:rPr>
      </w:pPr>
      <w:r w:rsidRPr="00056FFE">
        <w:rPr>
          <w:rFonts w:hint="cs"/>
          <w:rtl/>
        </w:rPr>
        <w:t xml:space="preserve">استخراج الگوهای بیشینه و مسدود </w:t>
      </w:r>
    </w:p>
    <w:p w:rsidR="001943CA" w:rsidRPr="00056FFE" w:rsidRDefault="005000B8" w:rsidP="005000B8">
      <w:pPr>
        <w:tabs>
          <w:tab w:val="right" w:pos="540"/>
        </w:tabs>
        <w:rPr>
          <w:rtl/>
        </w:rPr>
      </w:pPr>
      <w:r>
        <w:rPr>
          <w:rFonts w:hint="cs"/>
          <w:rtl/>
        </w:rPr>
        <w:t>تعداد زیر</w:t>
      </w:r>
      <w:r w:rsidR="001943CA" w:rsidRPr="00056FFE">
        <w:rPr>
          <w:rFonts w:hint="cs"/>
          <w:rtl/>
        </w:rPr>
        <w:t>گراف های پرتکرار موجود به طور بالقوه با اندازه گراف افزایش می</w:t>
      </w:r>
      <w:r>
        <w:rPr>
          <w:rFonts w:hint="cs"/>
          <w:rtl/>
        </w:rPr>
        <w:t xml:space="preserve"> ی</w:t>
      </w:r>
      <w:r w:rsidR="001943CA" w:rsidRPr="00056FFE">
        <w:rPr>
          <w:rFonts w:hint="cs"/>
          <w:rtl/>
        </w:rPr>
        <w:t xml:space="preserve">ابد، یعنی برای </w:t>
      </w:r>
      <w:r w:rsidR="001943CA" w:rsidRPr="00056FFE">
        <w:t>K</w:t>
      </w:r>
      <w:r>
        <w:rPr>
          <w:rFonts w:hint="cs"/>
          <w:rtl/>
        </w:rPr>
        <w:t xml:space="preserve"> گراف پرتکرار تعداد زیر</w:t>
      </w:r>
      <w:r w:rsidR="001943CA" w:rsidRPr="00056FFE">
        <w:rPr>
          <w:rFonts w:hint="cs"/>
          <w:rtl/>
        </w:rPr>
        <w:t xml:space="preserve">گراف های پرتکرار آن می تواند به بزرگی </w:t>
      </w:r>
      <w:r w:rsidR="001943CA" w:rsidRPr="00056FFE">
        <w:rPr>
          <w:vertAlign w:val="superscript"/>
        </w:rPr>
        <w:t>k</w:t>
      </w:r>
      <w:r w:rsidR="001943CA" w:rsidRPr="00056FFE">
        <w:rPr>
          <w:rFonts w:hint="cs"/>
          <w:rtl/>
        </w:rPr>
        <w:t>2 باشد. در حدود 000/000/1 الگوی گراف پرتکرار از 422 ترکیب شیمیایی تولید شد</w:t>
      </w:r>
      <w:r>
        <w:rPr>
          <w:rFonts w:hint="cs"/>
          <w:rtl/>
        </w:rPr>
        <w:t>ه است</w:t>
      </w:r>
      <w:r w:rsidR="001943CA" w:rsidRPr="00056FFE">
        <w:rPr>
          <w:rFonts w:hint="cs"/>
          <w:rtl/>
        </w:rPr>
        <w:t xml:space="preserve"> (با استفاده از آستانه پشتیبان %5)؛ که تعداد زیادی از این</w:t>
      </w:r>
      <w:r>
        <w:rPr>
          <w:rFonts w:hint="cs"/>
          <w:rtl/>
        </w:rPr>
        <w:t xml:space="preserve"> </w:t>
      </w:r>
      <w:r w:rsidR="001943CA" w:rsidRPr="00056FFE">
        <w:rPr>
          <w:rFonts w:hint="cs"/>
          <w:rtl/>
        </w:rPr>
        <w:t xml:space="preserve">ها به لحاظ ساختاری تکراری بودند. از این رو، هر دو رویکرد </w:t>
      </w:r>
      <w:r w:rsidR="001943CA" w:rsidRPr="00056FFE">
        <w:t>FGM</w:t>
      </w:r>
      <w:r w:rsidR="001943CA" w:rsidRPr="00056FFE">
        <w:rPr>
          <w:rFonts w:hint="cs"/>
          <w:rtl/>
        </w:rPr>
        <w:t xml:space="preserve"> بیشینه و مسدود به عنوان مکانیسم هایی برای محدود کردن تعداد زیر مورد استفاده قرار می گیرند، </w:t>
      </w:r>
      <w:r w:rsidR="001943CA" w:rsidRPr="00056FFE">
        <w:t>MFS</w:t>
      </w:r>
      <w:r w:rsidR="001943CA" w:rsidRPr="00056FFE">
        <w:rPr>
          <w:rFonts w:hint="cs"/>
          <w:rtl/>
        </w:rPr>
        <w:t xml:space="preserve"> بیانگر مجموعه ای از زیر گراف های پر تکرار بیشینه است، </w:t>
      </w:r>
      <w:r w:rsidR="001943CA" w:rsidRPr="00056FFE">
        <w:t>CHS</w:t>
      </w:r>
      <w:r w:rsidR="001943CA" w:rsidRPr="00056FFE">
        <w:rPr>
          <w:rFonts w:hint="cs"/>
          <w:rtl/>
        </w:rPr>
        <w:t xml:space="preserve"> نشان دهنده مجموعه ای از زیر گراف های پرتکرار مسدود است، و </w:t>
      </w:r>
      <w:r w:rsidR="001943CA" w:rsidRPr="00056FFE">
        <w:t>FS</w:t>
      </w:r>
      <w:r w:rsidR="001943CA" w:rsidRPr="00056FFE">
        <w:rPr>
          <w:rFonts w:hint="cs"/>
          <w:rtl/>
        </w:rPr>
        <w:t xml:space="preserve"> نشان دهنده مجموعه ای از تمام زیر گراف های پرتکرار در پایگاه داده های گراف است. بنابراین: </w:t>
      </w:r>
      <w:r w:rsidR="001943CA" w:rsidRPr="00056FFE">
        <w:t>MFS</w:t>
      </w:r>
      <w:r w:rsidR="001943CA" w:rsidRPr="00056FFE">
        <w:rPr>
          <w:rFonts w:ascii="MS PMincho" w:eastAsia="MS PMincho" w:hAnsi="MS PMincho" w:hint="eastAsia"/>
        </w:rPr>
        <w:t>⊆</w:t>
      </w:r>
      <w:r w:rsidR="001943CA" w:rsidRPr="00056FFE">
        <w:t xml:space="preserve"> CFS </w:t>
      </w:r>
      <w:r w:rsidR="001943CA" w:rsidRPr="00056FFE">
        <w:rPr>
          <w:rFonts w:ascii="MS PMincho" w:eastAsia="MS PMincho" w:hAnsi="MS PMincho" w:hint="eastAsia"/>
        </w:rPr>
        <w:t>⊆</w:t>
      </w:r>
      <w:r w:rsidR="001943CA" w:rsidRPr="00056FFE">
        <w:t xml:space="preserve"> FS</w:t>
      </w:r>
      <w:r w:rsidR="001943CA" w:rsidRPr="00056FFE">
        <w:rPr>
          <w:rFonts w:hint="cs"/>
          <w:rtl/>
        </w:rPr>
        <w:t>.</w:t>
      </w:r>
    </w:p>
    <w:p w:rsidR="001943CA" w:rsidRPr="00056FFE" w:rsidRDefault="001943CA" w:rsidP="007F44B0">
      <w:pPr>
        <w:tabs>
          <w:tab w:val="right" w:pos="540"/>
        </w:tabs>
        <w:rPr>
          <w:rtl/>
        </w:rPr>
      </w:pPr>
      <w:r w:rsidRPr="00056FFE">
        <w:rPr>
          <w:rFonts w:hint="cs"/>
          <w:rtl/>
        </w:rPr>
        <w:t xml:space="preserve">فرض کنیم: </w:t>
      </w:r>
      <m:oMath>
        <m:r>
          <w:rPr>
            <w:rFonts w:ascii="Cambria Math" w:hAnsi="Cambria Math"/>
          </w:rPr>
          <m:t>MFS=</m:t>
        </m:r>
        <m:d>
          <m:dPr>
            <m:begChr m:val="{"/>
            <m:endChr m:val="}"/>
            <m:ctrlPr>
              <w:rPr>
                <w:rFonts w:ascii="Cambria Math" w:hAnsi="Cambria Math"/>
                <w:i/>
              </w:rPr>
            </m:ctrlPr>
          </m:dPr>
          <m:e>
            <m:f>
              <m:fPr>
                <m:ctrlPr>
                  <w:rPr>
                    <w:rFonts w:ascii="Cambria Math" w:hAnsi="Cambria Math"/>
                    <w:i/>
                  </w:rPr>
                </m:ctrlPr>
              </m:fPr>
              <m:num>
                <m:r>
                  <w:rPr>
                    <w:rFonts w:ascii="Cambria Math" w:hAnsi="Cambria Math"/>
                  </w:rPr>
                  <m:t>g</m:t>
                </m:r>
              </m:num>
              <m:den>
                <m:r>
                  <w:rPr>
                    <w:rFonts w:ascii="Cambria Math" w:hAnsi="Cambria Math"/>
                  </w:rPr>
                  <m:t>g</m:t>
                </m:r>
              </m:den>
            </m:f>
            <m:r>
              <w:rPr>
                <w:rFonts w:ascii="Cambria Math" w:hAnsi="Cambria Math"/>
              </w:rPr>
              <m:t>∈FS∆-(∃h∈FS∆Gch</m:t>
            </m:r>
          </m:e>
        </m:d>
      </m:oMath>
      <w:r w:rsidRPr="00056FFE">
        <w:rPr>
          <w:rFonts w:hint="cs"/>
          <w:rtl/>
        </w:rPr>
        <w:t xml:space="preserve">. وظیفه فرآیند استخراج زیر گراف های پرتکرار بیشینه یافتن تمام الگوهای گراف متعلق به </w:t>
      </w:r>
      <w:r w:rsidRPr="00056FFE">
        <w:t>MFS</w:t>
      </w:r>
      <w:r w:rsidRPr="00056FFE">
        <w:rPr>
          <w:rFonts w:hint="cs"/>
          <w:rtl/>
        </w:rPr>
        <w:t xml:space="preserve"> است. زیر گراف های پرتکرار بیشینه تمام ساختارهای مشترک بیشینه را کد گذاری می کند، در صورت وجود شبکه های زیستی، آن</w:t>
      </w:r>
      <w:r w:rsidR="005000B8">
        <w:rPr>
          <w:rFonts w:hint="cs"/>
          <w:rtl/>
        </w:rPr>
        <w:t xml:space="preserve"> </w:t>
      </w:r>
      <w:r w:rsidR="000373E4">
        <w:rPr>
          <w:rFonts w:hint="cs"/>
          <w:rtl/>
        </w:rPr>
        <w:t>ها به عنوان جال</w:t>
      </w:r>
      <w:r w:rsidRPr="00056FFE">
        <w:rPr>
          <w:rFonts w:hint="cs"/>
          <w:rtl/>
        </w:rPr>
        <w:t>ب ترین الگوها پنداشته می شوند</w:t>
      </w:r>
      <w:r w:rsidR="000373E4">
        <w:rPr>
          <w:rFonts w:hint="cs"/>
          <w:rtl/>
        </w:rPr>
        <w:t xml:space="preserve"> </w:t>
      </w:r>
      <w:r w:rsidR="000373E4">
        <w:rPr>
          <w:rtl/>
        </w:rPr>
        <w:fldChar w:fldCharType="begin"/>
      </w:r>
      <w:r w:rsidR="000373E4">
        <w:rPr>
          <w:rtl/>
        </w:rPr>
        <w:instrText xml:space="preserve"> </w:instrText>
      </w:r>
      <w:r w:rsidR="000373E4">
        <w:instrText>ADDIN EN.CITE &lt;EndNote&gt;&lt;Cite&gt;&lt;Author&gt;Koyutürk&lt;/Author&gt;&lt;Year&gt;2004&lt;/Year&gt;&lt;RecNum&gt;201&lt;/RecNum&gt;&lt;DisplayText&gt;[139]&lt;/DisplayText&gt;&lt;record&gt;&lt;rec-number&gt;201&lt;/rec-number&gt;&lt;foreign-keys&gt;&lt;key app="EN" db-id="5vaes0fpbfpepxedwv65twzav09zxxw9p5xs" timestamp="1421519996</w:instrText>
      </w:r>
      <w:r w:rsidR="000373E4">
        <w:rPr>
          <w:rtl/>
        </w:rPr>
        <w:instrText>"&gt;201&lt;/</w:instrText>
      </w:r>
      <w:r w:rsidR="000373E4">
        <w:instrText>key&gt;&lt;/foreign-keys&gt;&lt;ref-type name="Journal Article"&gt;17&lt;/ref-type&gt;&lt;contributors&gt;&lt;authors&gt;&lt;author&gt;Koyutürk, Mehmet&lt;/author&gt;&lt;author&gt;Grama, Ananth&lt;/author&gt;&lt;author&gt;Szpankowski, Wojciech&lt;/author&gt;&lt;/authors&gt;&lt;/contributors&gt;&lt;titles&gt;&lt;title&gt;An efficient algorithm for detecting frequent subgraphs in biological networks&lt;/title&gt;&lt;secondary-title&gt;Bioinformatics&lt;/secondary-title&gt;&lt;/titles&gt;&lt;periodical&gt;&lt;full-title&gt;Bioinformatics&lt;/full-title&gt;&lt;/periodical&gt;&lt;pages&gt;i200-i207&lt;/pages&gt;&lt;volume&gt;20&lt;/volume&gt;&lt;number&gt;suppl 1&lt;/number</w:instrText>
      </w:r>
      <w:r w:rsidR="000373E4">
        <w:rPr>
          <w:rtl/>
        </w:rPr>
        <w:instrText>&gt;&lt;</w:instrText>
      </w:r>
      <w:r w:rsidR="000373E4">
        <w:instrText>dates&gt;&lt;year&gt;2004&lt;/year&gt;&lt;pub-dates&gt;&lt;date&gt;August 4, 2004&lt;/date&gt;&lt;/pub-dates&gt;&lt;/dates&gt;&lt;urls&gt;&lt;related-urls&gt;&lt;url&gt;http://bioinformatics.oxfordjournals.org/content/20/suppl_1/i200.abstract&lt;/url&gt;&lt;/related-urls&gt;&lt;/urls&gt;&lt;electronic-resource-num&gt;10.1093/bioinformatics</w:instrText>
      </w:r>
      <w:r w:rsidR="000373E4">
        <w:rPr>
          <w:rtl/>
        </w:rPr>
        <w:instrText>/</w:instrText>
      </w:r>
      <w:r w:rsidR="000373E4">
        <w:instrText>bth919&lt;/electronic-resource-num&gt;&lt;/record&gt;&lt;/Cite&gt;&lt;/EndNote</w:instrText>
      </w:r>
      <w:r w:rsidR="000373E4">
        <w:rPr>
          <w:rtl/>
        </w:rPr>
        <w:instrText>&gt;</w:instrText>
      </w:r>
      <w:r w:rsidR="000373E4">
        <w:rPr>
          <w:rtl/>
        </w:rPr>
        <w:fldChar w:fldCharType="separate"/>
      </w:r>
      <w:r w:rsidR="000373E4">
        <w:rPr>
          <w:noProof/>
          <w:rtl/>
        </w:rPr>
        <w:t>[</w:t>
      </w:r>
      <w:hyperlink w:anchor="_ENREF_139" w:tooltip="Koyutürk, 2004 #201" w:history="1">
        <w:r w:rsidR="007F44B0">
          <w:rPr>
            <w:noProof/>
            <w:rtl/>
          </w:rPr>
          <w:t>139</w:t>
        </w:r>
      </w:hyperlink>
      <w:r w:rsidR="000373E4">
        <w:rPr>
          <w:noProof/>
          <w:rtl/>
        </w:rPr>
        <w:t>]</w:t>
      </w:r>
      <w:r w:rsidR="000373E4">
        <w:rPr>
          <w:rtl/>
        </w:rPr>
        <w:fldChar w:fldCharType="end"/>
      </w:r>
      <w:r w:rsidRPr="00056FFE">
        <w:rPr>
          <w:rFonts w:hint="cs"/>
          <w:rtl/>
        </w:rPr>
        <w:t xml:space="preserve">. با این وجود، فراوانی زیر گراف های بیشینه به وجود نمی آید. دو نمونه از الگوریتم های </w:t>
      </w:r>
      <w:r w:rsidRPr="00056FFE">
        <w:t>FGM</w:t>
      </w:r>
      <w:r w:rsidRPr="00056FFE">
        <w:rPr>
          <w:rFonts w:hint="cs"/>
          <w:rtl/>
        </w:rPr>
        <w:t xml:space="preserve"> بیشینه عبارتند از </w:t>
      </w:r>
      <w:r w:rsidRPr="00056FFE">
        <w:t>SPIN</w:t>
      </w:r>
      <w:r w:rsidRPr="00056FFE">
        <w:rPr>
          <w:rFonts w:hint="cs"/>
          <w:rtl/>
        </w:rPr>
        <w:t xml:space="preserve"> و </w:t>
      </w:r>
      <w:r w:rsidRPr="00056FFE">
        <w:t>MARGIN</w:t>
      </w:r>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الگوریتم </w:t>
      </w:r>
      <w:r w:rsidRPr="00056FFE">
        <w:t>SPIN</w:t>
      </w:r>
      <w:r w:rsidRPr="00056FFE">
        <w:rPr>
          <w:rFonts w:hint="cs"/>
          <w:rtl/>
        </w:rPr>
        <w:t xml:space="preserve"> </w:t>
      </w:r>
      <w:r w:rsidR="000373E4">
        <w:rPr>
          <w:rtl/>
        </w:rPr>
        <w:fldChar w:fldCharType="begin"/>
      </w:r>
      <w:r w:rsidR="000373E4">
        <w:rPr>
          <w:rtl/>
        </w:rPr>
        <w:instrText xml:space="preserve"> </w:instrText>
      </w:r>
      <w:r w:rsidR="000373E4">
        <w:instrText>ADDIN EN.CITE &lt;EndNote&gt;&lt;Cite&gt;&lt;Author&gt;Huan&lt;/Author&gt;&lt;Year&gt;2004&lt;/Year&gt;&lt;RecNum&gt;121&lt;/RecNum&gt;&lt;DisplayText&gt;[62]&lt;/DisplayText&gt;&lt;record&gt;&lt;rec-number&gt;121&lt;/rec-number&gt;&lt;foreign-keys&gt;&lt;key app="EN" db-id="5vaes0fpbfpepxedwv65twzav09zxxw9p5xs" timestamp="1420731922"&gt;121</w:instrText>
      </w:r>
      <w:r w:rsidR="000373E4">
        <w:rPr>
          <w:rtl/>
        </w:rPr>
        <w:instrText>&lt;/</w:instrText>
      </w:r>
      <w:r w:rsidR="000373E4">
        <w:instrText>key&gt;&lt;/foreign-keys&gt;&lt;ref-type name="Conference Paper"&gt;47&lt;/ref-type&gt;&lt;contributors&gt;&lt;authors&gt;&lt;author&gt;Jun Huan&lt;/author&gt;&lt;author&gt;Wei Wang&lt;/author&gt;&lt;author&gt;Jan Prins&lt;/author&gt;&lt;author&gt;Jiong Yang&lt;/author&gt;&lt;/authors&gt;&lt;/contributors&gt;&lt;titles&gt;&lt;title&gt;SPIN: mining maximal frequent subgraphs from graph databases&lt;/title&gt;&lt;secondary-title&gt;Proceedings of the tenth ACM SIGKDD international conference on Knowledge discovery and data mining&lt;/secondary-title&gt;&lt;/titles&gt;&lt;pages&gt;581-586&lt;/pages&gt;&lt;dates&gt;&lt;year&gt;2004&lt;/year&gt;&lt;/dates&gt;&lt;pub-location&gt;Seattle, WA, USA&lt;/pub-location&gt;&lt;publisher&gt;ACM&lt;/publisher&gt;&lt;urls&gt;&lt;/urls&gt;&lt;custom1&gt;1014123&lt;/custom1&gt;&lt;electronic-resource-num&gt;10.1145/1014052.1014123&lt;/electronic-resource-num&gt;&lt;/record&gt;&lt;/Cite&gt;&lt;/EndNote</w:instrText>
      </w:r>
      <w:r w:rsidR="000373E4">
        <w:rPr>
          <w:rtl/>
        </w:rPr>
        <w:instrText>&gt;</w:instrText>
      </w:r>
      <w:r w:rsidR="000373E4">
        <w:rPr>
          <w:rtl/>
        </w:rPr>
        <w:fldChar w:fldCharType="separate"/>
      </w:r>
      <w:r w:rsidR="000373E4">
        <w:rPr>
          <w:noProof/>
          <w:rtl/>
        </w:rPr>
        <w:t>[</w:t>
      </w:r>
      <w:hyperlink w:anchor="_ENREF_62" w:tooltip="Huan, 2004 #121" w:history="1">
        <w:r w:rsidR="007F44B0">
          <w:rPr>
            <w:noProof/>
            <w:rtl/>
          </w:rPr>
          <w:t>62</w:t>
        </w:r>
      </w:hyperlink>
      <w:r w:rsidR="000373E4">
        <w:rPr>
          <w:noProof/>
          <w:rtl/>
        </w:rPr>
        <w:t>]</w:t>
      </w:r>
      <w:r w:rsidR="000373E4">
        <w:rPr>
          <w:rtl/>
        </w:rPr>
        <w:fldChar w:fldCharType="end"/>
      </w:r>
      <w:r w:rsidR="000373E4">
        <w:rPr>
          <w:rFonts w:hint="cs"/>
          <w:rtl/>
        </w:rPr>
        <w:t xml:space="preserve"> </w:t>
      </w:r>
      <w:r w:rsidRPr="00056FFE">
        <w:rPr>
          <w:rFonts w:hint="cs"/>
          <w:rtl/>
        </w:rPr>
        <w:t xml:space="preserve">یک الگوریتم استخراج زیر گراف های پرتکرار بر مبنای گراف درختی در برگیرنده است که برای شناسایی زیر گراف های پرتکرار بیشینه با نیت کاهش هزینه های محاسباتی اضافی طراحی شده است. مفهوم طبقه های هم ارز بر مبنای گراف درختی به واسطه ایده گراف درختی در برگیرنده مجاز ارائه شد. در </w:t>
      </w:r>
      <w:r w:rsidRPr="00056FFE">
        <w:t>SPIN</w:t>
      </w:r>
      <w:r w:rsidRPr="00056FFE">
        <w:rPr>
          <w:rFonts w:hint="cs"/>
          <w:rtl/>
        </w:rPr>
        <w:t>، روش تقسیم بندی گراف از طبقه های هم ارز بر مبنای گراف درختی همراه با سه تکنیک هرس استفاده می کند. این الگوریتم دو فاز اصلی دارد: (</w:t>
      </w:r>
      <w:r w:rsidRPr="00056FFE">
        <w:t>i</w:t>
      </w:r>
      <w:r w:rsidRPr="00056FFE">
        <w:rPr>
          <w:rFonts w:hint="cs"/>
          <w:rtl/>
        </w:rPr>
        <w:t>) الگوریتم های استخراج، و (</w:t>
      </w:r>
      <w:r w:rsidRPr="00056FFE">
        <w:t>ii</w:t>
      </w:r>
      <w:r w:rsidRPr="00056FFE">
        <w:rPr>
          <w:rFonts w:hint="cs"/>
          <w:rtl/>
        </w:rPr>
        <w:t xml:space="preserve">) ارزیابی تمام گراف های درختی فرعی پرتکرار درون داده های ورودی با استفاده از الگوریتم های استخراج گراف های درختی فرعی پرتکرار  مناسب. زیر گراف های پرتکرار بیشینه مطلوب با بهینه سازی پردزاش پسین ایجاد می شوند. عملکرد </w:t>
      </w:r>
      <w:r w:rsidRPr="00056FFE">
        <w:t>SPIN</w:t>
      </w:r>
      <w:r w:rsidRPr="00056FFE">
        <w:rPr>
          <w:rFonts w:hint="cs"/>
          <w:rtl/>
        </w:rPr>
        <w:t xml:space="preserve"> با </w:t>
      </w:r>
      <w:r w:rsidRPr="00056FFE">
        <w:t>gSpan</w:t>
      </w:r>
      <w:r w:rsidRPr="00056FFE">
        <w:rPr>
          <w:rFonts w:hint="cs"/>
          <w:rtl/>
        </w:rPr>
        <w:t xml:space="preserve"> و </w:t>
      </w:r>
      <w:r w:rsidRPr="00056FFE">
        <w:t>FFSM</w:t>
      </w:r>
      <w:r w:rsidRPr="00056FFE">
        <w:rPr>
          <w:rFonts w:hint="cs"/>
          <w:rtl/>
        </w:rPr>
        <w:t xml:space="preserve"> مقایسه شد. نتایج نشان داد که در مورد داده های ترکیبی و شیمیایی، </w:t>
      </w:r>
      <w:r w:rsidRPr="00056FFE">
        <w:t>SPIN</w:t>
      </w:r>
      <w:r w:rsidRPr="00056FFE">
        <w:rPr>
          <w:rFonts w:hint="cs"/>
          <w:rtl/>
        </w:rPr>
        <w:t xml:space="preserve"> در مقایسه با </w:t>
      </w:r>
      <w:r w:rsidRPr="00056FFE">
        <w:t>gSpan</w:t>
      </w:r>
      <w:r w:rsidRPr="00056FFE">
        <w:rPr>
          <w:rFonts w:hint="cs"/>
          <w:rtl/>
        </w:rPr>
        <w:t xml:space="preserve"> و </w:t>
      </w:r>
      <w:r w:rsidRPr="00056FFE">
        <w:t>FFSM</w:t>
      </w:r>
      <w:r w:rsidRPr="00056FFE">
        <w:rPr>
          <w:rFonts w:hint="cs"/>
          <w:rtl/>
        </w:rPr>
        <w:t xml:space="preserve"> عملکرد بهتری ارائه می دهد. </w:t>
      </w:r>
    </w:p>
    <w:p w:rsidR="001943CA" w:rsidRPr="00056FFE" w:rsidRDefault="001943CA" w:rsidP="007F44B0">
      <w:pPr>
        <w:tabs>
          <w:tab w:val="right" w:pos="540"/>
        </w:tabs>
        <w:rPr>
          <w:rtl/>
        </w:rPr>
      </w:pPr>
      <w:r w:rsidRPr="00056FFE">
        <w:t>MARGIN</w:t>
      </w:r>
      <w:r w:rsidR="000373E4">
        <w:rPr>
          <w:rFonts w:hint="cs"/>
          <w:rtl/>
        </w:rPr>
        <w:t xml:space="preserve"> </w:t>
      </w:r>
      <w:r w:rsidR="000373E4">
        <w:rPr>
          <w:rtl/>
        </w:rPr>
        <w:fldChar w:fldCharType="begin"/>
      </w:r>
      <w:r w:rsidR="000373E4">
        <w:rPr>
          <w:rtl/>
        </w:rPr>
        <w:instrText xml:space="preserve"> </w:instrText>
      </w:r>
      <w:r w:rsidR="000373E4">
        <w:instrText>ADDIN EN.CITE &lt;EndNote&gt;&lt;Cite&gt;&lt;Author&gt;Thomas&lt;/Author&gt;&lt;Year&gt;2010&lt;/Year&gt;&lt;RecNum&gt;61&lt;/RecNum&gt;&lt;DisplayText&gt;[4]&lt;/DisplayText&gt;&lt;record&gt;&lt;rec-number&gt;61&lt;/rec-number&gt;&lt;foreign-keys&gt;&lt;key app="EN" db-id="5vaes0fpbfpepxedwv65twzav09zxxw9p5xs" timestamp="1419516855"&gt;61&lt;/key&gt;&lt;/foreign-keys&gt;&lt;ref-type name="Journal Article"&gt;17&lt;/ref-type&gt;&lt;contributors&gt;&lt;authors&gt;&lt;author&gt;Lini T. Thomas&lt;/author&gt;&lt;author&gt;Satyanarayana R. Valluri&lt;/author&gt;&lt;author&gt;Kamalakar Karlapalem&lt;/author&gt;&lt;/authors&gt;&lt;/contributors&gt;&lt;titles&gt;&lt;title&gt;MARGIN: Maximal frequent subgraph mining&lt;/title&gt;&lt;secondary-title&gt;ACM Trans. Knowl. Discov. Data&lt;/secondary-title&gt;&lt;/titles&gt;&lt;periodical&gt;&lt;full-title&gt;ACM Trans. Knowl. Discov. Data&lt;/full-title&gt;&lt;/periodical&gt;&lt;pages&gt;1-42&lt;/pages&gt;&lt;volume&gt;4&lt;/volume&gt;&lt;number&gt;3&lt;/number&gt;&lt;dates&gt;&lt;year&gt;2010</w:instrText>
      </w:r>
      <w:r w:rsidR="000373E4">
        <w:rPr>
          <w:rtl/>
        </w:rPr>
        <w:instrText>&lt;/</w:instrText>
      </w:r>
      <w:r w:rsidR="000373E4">
        <w:instrText>year&gt;&lt;/dates&gt;&lt;isbn&gt;1556-4681&lt;/isbn&gt;&lt;urls&gt;&lt;/urls&gt;&lt;custom1&gt;1839491&lt;/custom1&gt;&lt;electronic-resource-num&gt;10.1145/1839490.1839491&lt;/electronic-resource-num&gt;&lt;/record&gt;&lt;/Cite&gt;&lt;/EndNote</w:instrText>
      </w:r>
      <w:r w:rsidR="000373E4">
        <w:rPr>
          <w:rtl/>
        </w:rPr>
        <w:instrText>&gt;</w:instrText>
      </w:r>
      <w:r w:rsidR="000373E4">
        <w:rPr>
          <w:rtl/>
        </w:rPr>
        <w:fldChar w:fldCharType="separate"/>
      </w:r>
      <w:r w:rsidR="000373E4">
        <w:rPr>
          <w:noProof/>
          <w:rtl/>
        </w:rPr>
        <w:t>[</w:t>
      </w:r>
      <w:hyperlink w:anchor="_ENREF_4" w:tooltip="Thomas, 2010 #61" w:history="1">
        <w:r w:rsidR="007F44B0">
          <w:rPr>
            <w:noProof/>
            <w:rtl/>
          </w:rPr>
          <w:t>4</w:t>
        </w:r>
      </w:hyperlink>
      <w:r w:rsidR="000373E4">
        <w:rPr>
          <w:noProof/>
          <w:rtl/>
        </w:rPr>
        <w:t>]</w:t>
      </w:r>
      <w:r w:rsidR="000373E4">
        <w:rPr>
          <w:rtl/>
        </w:rPr>
        <w:fldChar w:fldCharType="end"/>
      </w:r>
      <w:r w:rsidR="000373E4">
        <w:rPr>
          <w:rFonts w:hint="cs"/>
          <w:rtl/>
        </w:rPr>
        <w:t xml:space="preserve"> </w:t>
      </w:r>
      <w:r w:rsidRPr="00056FFE">
        <w:rPr>
          <w:rFonts w:hint="cs"/>
          <w:rtl/>
        </w:rPr>
        <w:t xml:space="preserve">بر مبنای این باور طراحی شد که مجموعه ای از زیر گراف های پرتکرار بیشینه در مجموعه ای از زیر گراف های پرتکرار </w:t>
      </w:r>
      <w:r w:rsidRPr="00056FFE">
        <w:t>K</w:t>
      </w:r>
      <w:r w:rsidRPr="00056FFE">
        <w:rPr>
          <w:rFonts w:hint="cs"/>
          <w:rtl/>
        </w:rPr>
        <w:t xml:space="preserve"> دارای زیر گراف های تصادفی </w:t>
      </w:r>
      <w:r w:rsidR="000373E4">
        <w:rPr>
          <w:rFonts w:hint="cs"/>
          <w:rtl/>
        </w:rPr>
        <w:t>(</w:t>
      </w:r>
      <w:r w:rsidRPr="00056FFE">
        <w:rPr>
          <w:rFonts w:hint="cs"/>
          <w:rtl/>
        </w:rPr>
        <w:t>1+</w:t>
      </w:r>
      <w:r w:rsidRPr="00056FFE">
        <w:t>K</w:t>
      </w:r>
      <w:r w:rsidR="000373E4">
        <w:rPr>
          <w:rFonts w:hint="cs"/>
          <w:rtl/>
        </w:rPr>
        <w:t>)</w:t>
      </w:r>
      <w:r w:rsidRPr="00056FFE">
        <w:rPr>
          <w:rFonts w:hint="cs"/>
          <w:rtl/>
        </w:rPr>
        <w:t xml:space="preserve"> قرار دارند. در نتیجه، فضای جستجوی </w:t>
      </w:r>
      <w:r w:rsidRPr="00056FFE">
        <w:t>MARGIN</w:t>
      </w:r>
      <w:r w:rsidRPr="00056FFE">
        <w:rPr>
          <w:rFonts w:hint="cs"/>
          <w:rtl/>
        </w:rPr>
        <w:t>، با هرس مشبک پیرامون مجموعه زیر گراف های پرتکرار بیشینه به طور قابل ملاحظه ای کاهش می</w:t>
      </w:r>
      <w:r w:rsidR="000373E4">
        <w:rPr>
          <w:rFonts w:hint="cs"/>
          <w:rtl/>
        </w:rPr>
        <w:t xml:space="preserve"> ی</w:t>
      </w:r>
      <w:r w:rsidRPr="00056FFE">
        <w:rPr>
          <w:rFonts w:hint="cs"/>
          <w:rtl/>
        </w:rPr>
        <w:t xml:space="preserve">ابد. سپس، مجموعه داوطلب ها با عملیات پردازش پسین شناسایی می شود. نتایج تجربی نشان داد که در بعضی پایگاه داده ها، </w:t>
      </w:r>
      <w:r w:rsidRPr="00056FFE">
        <w:t>MARGIN</w:t>
      </w:r>
      <w:r w:rsidRPr="00056FFE">
        <w:rPr>
          <w:rFonts w:hint="cs"/>
          <w:rtl/>
        </w:rPr>
        <w:t xml:space="preserve"> به لحاظ محاسباتی سریع تر از </w:t>
      </w:r>
      <w:r w:rsidRPr="00056FFE">
        <w:t>gSpan</w:t>
      </w:r>
      <w:r w:rsidRPr="00056FFE">
        <w:rPr>
          <w:rFonts w:hint="cs"/>
          <w:rtl/>
        </w:rPr>
        <w:t xml:space="preserve"> عمل می کند. با این وجود، کارایی </w:t>
      </w:r>
      <w:r w:rsidRPr="00056FFE">
        <w:t>MARGIN</w:t>
      </w:r>
      <w:r w:rsidRPr="00056FFE">
        <w:rPr>
          <w:rFonts w:hint="cs"/>
          <w:rtl/>
        </w:rPr>
        <w:t xml:space="preserve"> تا حد زیادی به برش اولیه بستگی دارد.</w:t>
      </w:r>
    </w:p>
    <w:p w:rsidR="001943CA" w:rsidRPr="00056FFE" w:rsidRDefault="001943CA" w:rsidP="000373E4">
      <w:pPr>
        <w:tabs>
          <w:tab w:val="right" w:pos="540"/>
        </w:tabs>
        <w:rPr>
          <w:rtl/>
        </w:rPr>
      </w:pPr>
      <w:r w:rsidRPr="00056FFE">
        <w:rPr>
          <w:rFonts w:hint="cs"/>
          <w:rtl/>
        </w:rPr>
        <w:t xml:space="preserve">فرض کنیم </w:t>
      </w:r>
      <m:oMath>
        <m:r>
          <w:rPr>
            <w:rFonts w:ascii="Cambria Math" w:hAnsi="Cambria Math"/>
          </w:rPr>
          <m:t>CFS=</m:t>
        </m:r>
        <m:d>
          <m:dPr>
            <m:begChr m:val="{"/>
            <m:endChr m:val="}"/>
            <m:ctrlPr>
              <w:rPr>
                <w:rFonts w:ascii="Cambria Math" w:hAnsi="Cambria Math"/>
                <w:i/>
              </w:rPr>
            </m:ctrlPr>
          </m:dPr>
          <m:e>
            <m:f>
              <m:fPr>
                <m:ctrlPr>
                  <w:rPr>
                    <w:rFonts w:ascii="Cambria Math" w:hAnsi="Cambria Math"/>
                    <w:i/>
                  </w:rPr>
                </m:ctrlPr>
              </m:fPr>
              <m:num>
                <m:r>
                  <w:rPr>
                    <w:rFonts w:ascii="Cambria Math" w:hAnsi="Cambria Math"/>
                  </w:rPr>
                  <m:t>g</m:t>
                </m:r>
              </m:num>
              <m:den>
                <m:r>
                  <w:rPr>
                    <w:rFonts w:ascii="Cambria Math" w:hAnsi="Cambria Math"/>
                  </w:rPr>
                  <m:t>g</m:t>
                </m:r>
              </m:den>
            </m:f>
            <m:r>
              <w:rPr>
                <w:rFonts w:ascii="Cambria Math" w:hAnsi="Cambria Math"/>
              </w:rPr>
              <m:t>∈FS∆-(∃h∈FS∆g&lt;h∆</m:t>
            </m:r>
            <m:func>
              <m:funcPr>
                <m:ctrlPr>
                  <w:rPr>
                    <w:rFonts w:ascii="Cambria Math" w:hAnsi="Cambria Math"/>
                  </w:rPr>
                </m:ctrlPr>
              </m:funcPr>
              <m:fName>
                <m:r>
                  <m:rPr>
                    <m:sty m:val="p"/>
                  </m:rPr>
                  <w:rPr>
                    <w:rFonts w:ascii="Cambria Math" w:hAnsi="Cambria Math"/>
                  </w:rPr>
                  <m:t>sup</m:t>
                </m:r>
              </m:fName>
              <m:e>
                <m:d>
                  <m:dPr>
                    <m:ctrlPr>
                      <w:rPr>
                        <w:rFonts w:ascii="Cambria Math" w:hAnsi="Cambria Math"/>
                        <w:i/>
                      </w:rPr>
                    </m:ctrlPr>
                  </m:dPr>
                  <m:e>
                    <m:r>
                      <w:rPr>
                        <w:rFonts w:ascii="Cambria Math" w:hAnsi="Cambria Math"/>
                      </w:rPr>
                      <m:t>g</m:t>
                    </m:r>
                  </m:e>
                </m:d>
                <m:ctrlPr>
                  <w:rPr>
                    <w:rFonts w:ascii="Cambria Math" w:hAnsi="Cambria Math"/>
                    <w:i/>
                  </w:rPr>
                </m:ctrlPr>
              </m:e>
            </m:func>
            <m:r>
              <w:rPr>
                <w:rFonts w:ascii="Cambria Math" w:hAnsi="Cambria Math"/>
              </w:rPr>
              <m:t>=</m:t>
            </m:r>
            <m:r>
              <m:rPr>
                <m:sty m:val="p"/>
              </m:rPr>
              <w:rPr>
                <w:rFonts w:ascii="Cambria Math" w:hAnsi="Cambria Math"/>
              </w:rPr>
              <m:t>sup⁡</m:t>
            </m:r>
            <m:r>
              <w:rPr>
                <w:rFonts w:ascii="Cambria Math" w:hAnsi="Cambria Math"/>
              </w:rPr>
              <m:t>(h)</m:t>
            </m:r>
          </m:e>
        </m:d>
      </m:oMath>
      <w:r w:rsidRPr="00056FFE">
        <w:rPr>
          <w:rFonts w:hint="cs"/>
          <w:rtl/>
        </w:rPr>
        <w:t xml:space="preserve">. وظیفه استخراج زیر گراف پرتکرار مسدود، یافتن الگوهای متعلق به </w:t>
      </w:r>
      <w:r w:rsidRPr="00056FFE">
        <w:t>CFS</w:t>
      </w:r>
      <w:r w:rsidRPr="00056FFE">
        <w:rPr>
          <w:rFonts w:hint="cs"/>
          <w:rtl/>
        </w:rPr>
        <w:t xml:space="preserve"> است. این الگوهای مسدود دارای تعدادی مضامین زیستی هستند، زیرا به طور کلی، یک بیوشیمی فقط به بزرگترین ساختارها با ویژگی های معین علاقه دارند. </w:t>
      </w:r>
      <w:r w:rsidRPr="00056FFE">
        <w:t>CLOSECUT</w:t>
      </w:r>
      <w:r w:rsidRPr="00056FFE">
        <w:rPr>
          <w:rFonts w:hint="cs"/>
          <w:rtl/>
        </w:rPr>
        <w:t xml:space="preserve"> و </w:t>
      </w:r>
      <w:r w:rsidRPr="00056FFE">
        <w:t>S</w:t>
      </w:r>
      <w:r w:rsidR="000373E4">
        <w:t>P</w:t>
      </w:r>
      <w:r w:rsidRPr="00056FFE">
        <w:t>LAT</w:t>
      </w:r>
      <w:r w:rsidRPr="00056FFE">
        <w:rPr>
          <w:rFonts w:hint="cs"/>
          <w:rtl/>
        </w:rPr>
        <w:t xml:space="preserve"> دو نمونه از الگوریتم های </w:t>
      </w:r>
      <w:r w:rsidRPr="00056FFE">
        <w:t>FGM</w:t>
      </w:r>
      <w:r w:rsidRPr="00056FFE">
        <w:rPr>
          <w:rFonts w:hint="cs"/>
          <w:rtl/>
        </w:rPr>
        <w:t xml:space="preserve"> مسدود هستند. نمونه دیگر نیز </w:t>
      </w:r>
      <w:r w:rsidRPr="00056FFE">
        <w:t>CloseGraph</w:t>
      </w:r>
      <w:r w:rsidRPr="00056FFE">
        <w:rPr>
          <w:rFonts w:hint="cs"/>
          <w:rtl/>
        </w:rPr>
        <w:t xml:space="preserve"> است، که براساس الگوریتم </w:t>
      </w:r>
      <w:r w:rsidRPr="00056FFE">
        <w:t>gSpan</w:t>
      </w:r>
      <w:r w:rsidRPr="00056FFE">
        <w:rPr>
          <w:rFonts w:hint="cs"/>
          <w:rtl/>
        </w:rPr>
        <w:t xml:space="preserve"> طراحی شده است. الگوریتم </w:t>
      </w:r>
      <w:r w:rsidRPr="00056FFE">
        <w:t>CloseGraph</w:t>
      </w:r>
      <w:r w:rsidRPr="00056FFE">
        <w:rPr>
          <w:rFonts w:hint="cs"/>
          <w:rtl/>
        </w:rPr>
        <w:t xml:space="preserve"> از حذف زود هنگام بر مبنای پیشامد هم ارز برای هرس فضای جستجو استفاده می کند. در شرایطی که حذف زود</w:t>
      </w:r>
      <w:r w:rsidR="000373E4">
        <w:rPr>
          <w:rFonts w:hint="cs"/>
          <w:rtl/>
        </w:rPr>
        <w:t xml:space="preserve"> </w:t>
      </w:r>
      <w:r w:rsidRPr="00056FFE">
        <w:rPr>
          <w:rFonts w:hint="cs"/>
          <w:rtl/>
        </w:rPr>
        <w:t>هنگام شکست می خورد و اجرای آن عملی نمی شود، ارزیابی ناکامی حذف زود</w:t>
      </w:r>
      <w:r w:rsidR="000373E4">
        <w:rPr>
          <w:rFonts w:hint="cs"/>
          <w:rtl/>
        </w:rPr>
        <w:t xml:space="preserve"> </w:t>
      </w:r>
      <w:r w:rsidRPr="00056FFE">
        <w:rPr>
          <w:rFonts w:hint="cs"/>
          <w:rtl/>
        </w:rPr>
        <w:t xml:space="preserve">هنگام به اجرا در می آید. نتایج تجربی نشان داد که </w:t>
      </w:r>
      <w:r w:rsidRPr="00056FFE">
        <w:t>CloseGraph</w:t>
      </w:r>
      <w:r w:rsidRPr="00056FFE">
        <w:rPr>
          <w:rFonts w:hint="cs"/>
          <w:rtl/>
        </w:rPr>
        <w:t xml:space="preserve"> بهتر از </w:t>
      </w:r>
      <w:r w:rsidRPr="00056FFE">
        <w:t>gSpan</w:t>
      </w:r>
      <w:r w:rsidRPr="00056FFE">
        <w:rPr>
          <w:rFonts w:hint="cs"/>
          <w:rtl/>
        </w:rPr>
        <w:t xml:space="preserve"> و </w:t>
      </w:r>
      <w:r w:rsidRPr="00056FFE">
        <w:t>FSG</w:t>
      </w:r>
      <w:r w:rsidRPr="00056FFE">
        <w:rPr>
          <w:rFonts w:hint="cs"/>
          <w:rtl/>
        </w:rPr>
        <w:t xml:space="preserve"> عمل می کند. </w:t>
      </w:r>
    </w:p>
    <w:p w:rsidR="001943CA" w:rsidRPr="00056FFE" w:rsidRDefault="001943CA" w:rsidP="00954B06">
      <w:pPr>
        <w:pStyle w:val="Heading4"/>
        <w:numPr>
          <w:ilvl w:val="3"/>
          <w:numId w:val="29"/>
        </w:numPr>
        <w:ind w:left="0" w:firstLine="0"/>
        <w:rPr>
          <w:rtl/>
        </w:rPr>
      </w:pPr>
      <w:r w:rsidRPr="00056FFE">
        <w:rPr>
          <w:rFonts w:hint="cs"/>
          <w:rtl/>
        </w:rPr>
        <w:t xml:space="preserve">استخراج دسته ها </w:t>
      </w:r>
    </w:p>
    <w:p w:rsidR="001943CA" w:rsidRPr="00056FFE" w:rsidRDefault="001943CA" w:rsidP="00256F07">
      <w:pPr>
        <w:tabs>
          <w:tab w:val="right" w:pos="540"/>
        </w:tabs>
        <w:rPr>
          <w:rtl/>
        </w:rPr>
      </w:pPr>
      <w:r w:rsidRPr="00056FFE">
        <w:rPr>
          <w:rFonts w:hint="cs"/>
          <w:rtl/>
        </w:rPr>
        <w:t>یک دسته (یا به ظاهر دسته) زیر مجموعه ای ا</w:t>
      </w:r>
      <w:r w:rsidR="00256F07">
        <w:rPr>
          <w:rFonts w:hint="cs"/>
          <w:rtl/>
        </w:rPr>
        <w:t xml:space="preserve">ز یک زیر گراف با مکان ثابت است. </w:t>
      </w:r>
      <w:r w:rsidRPr="00056FFE">
        <w:rPr>
          <w:rFonts w:hint="cs"/>
          <w:rtl/>
        </w:rPr>
        <w:t>تعداد زیادی الگوریتم طراحی شدند که انواعی از مسائل جستجو و بررسی دسته ها را نشانه گرفته بودند</w:t>
      </w:r>
      <w:r w:rsidR="00256F07">
        <w:rPr>
          <w:rFonts w:hint="cs"/>
          <w:rtl/>
        </w:rPr>
        <w:t>.</w:t>
      </w:r>
      <w:r w:rsidRPr="00056FFE">
        <w:rPr>
          <w:rFonts w:hint="cs"/>
          <w:rtl/>
        </w:rPr>
        <w:t xml:space="preserve"> اخیراً مشخص شد که شناسایی دسته های پرتکرار از مجموعه ای از فعالیت های گراف در حوزه های از قبیل ارتباطات، بازرگانی و بیوانفورماتیک سودمند است. نمونه هایی از برنامه های کاربردی که استخراج دسته ها، یا به ظاهر ـ دسته ها اعمال شده اند عبارتند از: </w:t>
      </w:r>
    </w:p>
    <w:p w:rsidR="001943CA" w:rsidRPr="00056FFE" w:rsidRDefault="00256F07" w:rsidP="007F44B0">
      <w:pPr>
        <w:tabs>
          <w:tab w:val="right" w:pos="540"/>
        </w:tabs>
        <w:rPr>
          <w:rtl/>
        </w:rPr>
      </w:pPr>
      <w:r>
        <w:rPr>
          <w:rFonts w:hint="cs"/>
          <w:rtl/>
        </w:rPr>
        <w:t>استخراج شباهت، استخراج بیان ژن</w:t>
      </w:r>
      <w:r w:rsidR="001943CA" w:rsidRPr="00056FFE">
        <w:rPr>
          <w:rFonts w:hint="cs"/>
          <w:rtl/>
        </w:rPr>
        <w:t xml:space="preserve">، و شناسایی سهام بسیار متناظر از گراف های بازار اوراق بهادار </w:t>
      </w:r>
      <w:r>
        <w:rPr>
          <w:rtl/>
        </w:rPr>
        <w:fldChar w:fldCharType="begin"/>
      </w:r>
      <w:r>
        <w:rPr>
          <w:rtl/>
        </w:rPr>
        <w:instrText xml:space="preserve"> </w:instrText>
      </w:r>
      <w:r>
        <w:instrText>ADDIN EN.CITE &lt;EndNote&gt;&lt;Cite&gt;&lt;Author&gt;Jianyong&lt;/Author&gt;&lt;Year&gt;2006&lt;/Year&gt;&lt;RecNum&gt;202&lt;/RecNum&gt;&lt;DisplayText&gt;[140]&lt;/DisplayText&gt;&lt;record&gt;&lt;rec-number&gt;202&lt;/rec-number&gt;&lt;foreign-keys&gt;&lt;key app="EN" db-id="5vaes0fpbfpepxedwv65twzav09zxxw9p5xs" timestamp="1421520640</w:instrText>
      </w:r>
      <w:r>
        <w:rPr>
          <w:rtl/>
        </w:rPr>
        <w:instrText>"&gt;202&lt;/</w:instrText>
      </w:r>
      <w:r>
        <w:instrText>key&gt;&lt;/foreign-keys&gt;&lt;ref-type name="Conference Proceedings"&gt;10&lt;/ref-type&gt;&lt;contributors&gt;&lt;authors&gt;&lt;author&gt;Jianyong, Wang&lt;/author&gt;&lt;author&gt;Zhiping, Zeng&lt;/author&gt;&lt;author&gt;Lizhu, Zhou&lt;/author&gt;&lt;/authors&gt;&lt;/contributors&gt;&lt;titles&gt;&lt;title&gt;CLAN: An Algorithm for Mining Closed Cliques from Large Dense Graph Databases&lt;/title&gt;&lt;secondary-title&gt;Data Engineering, 2006. ICDE &amp;apos;06. Proceedings of the 22nd International Conference on&lt;/secondary-title&gt;&lt;alt-title&gt;Data Engineering, 2006. ICDE &amp;apos;06. Proceedings of the 2</w:instrText>
      </w:r>
      <w:r>
        <w:rPr>
          <w:rtl/>
        </w:rPr>
        <w:instrText>2</w:instrText>
      </w:r>
      <w:r>
        <w:instrText>nd International Conference on&lt;/alt-title&gt;&lt;/titles&gt;&lt;pages&gt;73-73&lt;/pages&gt;&lt;keywords&gt;&lt;keyword&gt;Chemical compounds&lt;/keyword&gt;&lt;keyword&gt;Computer applications&lt;/keyword&gt;&lt;keyword&gt;Computer science&lt;/keyword&gt;&lt;keyword&gt;Data mining&lt;/keyword&gt;&lt;keyword&gt;Databases&lt;/keyword&gt;&lt;keyword&gt;Organizing&lt;/keyword&gt;&lt;keyword&gt;Protein engineering&lt;/keyword&gt;&lt;keyword&gt;Stock markets&lt;/keyword&gt;&lt;keyword&gt;Testing&lt;/keyword&gt;&lt;keyword&gt;Topology&lt;/keyword&gt;&lt;/keywords&gt;&lt;dates&gt;&lt;year&gt;2006&lt;/year&gt;&lt;pub-dates&gt;&lt;date&gt;03-07 April 2006&lt;/date&gt;&lt;/pub-dates&gt;&lt;/dates&gt;&lt;urls&gt;&lt;/urls&gt;&lt;electronic-resource-num&gt;10.1109/ICDE.2006.34&lt;/electronic-resource-num&gt;&lt;/record&gt;&lt;/Cite&gt;&lt;/EndNote</w:instrText>
      </w:r>
      <w:r>
        <w:rPr>
          <w:rtl/>
        </w:rPr>
        <w:instrText>&gt;</w:instrText>
      </w:r>
      <w:r>
        <w:rPr>
          <w:rtl/>
        </w:rPr>
        <w:fldChar w:fldCharType="separate"/>
      </w:r>
      <w:r>
        <w:rPr>
          <w:noProof/>
          <w:rtl/>
        </w:rPr>
        <w:t>[</w:t>
      </w:r>
      <w:hyperlink w:anchor="_ENREF_140" w:tooltip="Jianyong, 2006 #202" w:history="1">
        <w:r w:rsidR="007F44B0">
          <w:rPr>
            <w:noProof/>
            <w:rtl/>
          </w:rPr>
          <w:t>140</w:t>
        </w:r>
      </w:hyperlink>
      <w:r>
        <w:rPr>
          <w:noProof/>
          <w:rtl/>
        </w:rPr>
        <w:t>]</w:t>
      </w:r>
      <w:r>
        <w:rPr>
          <w:rtl/>
        </w:rPr>
        <w:fldChar w:fldCharType="end"/>
      </w:r>
      <w:r>
        <w:rPr>
          <w:rFonts w:hint="cs"/>
          <w:rtl/>
        </w:rPr>
        <w:t>.</w:t>
      </w:r>
      <w:r w:rsidR="001943CA" w:rsidRPr="00056FFE">
        <w:rPr>
          <w:rFonts w:hint="cs"/>
          <w:rtl/>
        </w:rPr>
        <w:t xml:space="preserve"> از الگوریتم های </w:t>
      </w:r>
      <w:r w:rsidR="001943CA" w:rsidRPr="00056FFE">
        <w:t>FGM</w:t>
      </w:r>
      <w:r w:rsidR="001943CA" w:rsidRPr="00056FFE">
        <w:rPr>
          <w:rFonts w:hint="cs"/>
          <w:rtl/>
        </w:rPr>
        <w:t xml:space="preserve"> هدف عمومی می توان برای شناسایی این</w:t>
      </w:r>
      <w:r>
        <w:rPr>
          <w:rFonts w:hint="cs"/>
          <w:rtl/>
        </w:rPr>
        <w:t xml:space="preserve"> </w:t>
      </w:r>
      <w:r w:rsidR="001943CA" w:rsidRPr="00056FFE">
        <w:rPr>
          <w:rFonts w:hint="cs"/>
          <w:rtl/>
        </w:rPr>
        <w:t xml:space="preserve">گونه "الگوهای خاص" بهره گرفت، هر چند محاسبات کارآمد تر خواهند بود اگر ویژگی های خاص دسته ها نیز در نظر گرفته شوند. دو نمونه از الگوریتم های استخراج دسته، </w:t>
      </w:r>
      <w:r w:rsidR="001943CA" w:rsidRPr="00056FFE">
        <w:t>CLAN</w:t>
      </w:r>
      <w:r w:rsidR="001943CA" w:rsidRPr="00056FFE">
        <w:rPr>
          <w:rFonts w:hint="cs"/>
          <w:rtl/>
        </w:rPr>
        <w:t xml:space="preserve"> و  </w:t>
      </w:r>
      <w:r w:rsidR="001943CA" w:rsidRPr="00056FFE">
        <w:t>Cocain</w:t>
      </w:r>
      <w:r w:rsidR="001943CA" w:rsidRPr="00056FFE">
        <w:rPr>
          <w:rFonts w:hint="cs"/>
          <w:rtl/>
        </w:rPr>
        <w:t>، در پاراگراف های بعد مورد بررسی قرار خواهند گرفت.</w:t>
      </w:r>
    </w:p>
    <w:p w:rsidR="001943CA" w:rsidRPr="00056FFE" w:rsidRDefault="001943CA" w:rsidP="007F44B0">
      <w:pPr>
        <w:tabs>
          <w:tab w:val="right" w:pos="540"/>
        </w:tabs>
        <w:rPr>
          <w:rtl/>
        </w:rPr>
      </w:pPr>
      <w:r w:rsidRPr="00056FFE">
        <w:t>CLAN</w:t>
      </w:r>
      <w:r w:rsidRPr="00056FFE">
        <w:rPr>
          <w:rFonts w:hint="cs"/>
          <w:rtl/>
        </w:rPr>
        <w:t xml:space="preserve"> </w:t>
      </w:r>
      <w:r w:rsidR="00256F07">
        <w:rPr>
          <w:rtl/>
        </w:rPr>
        <w:fldChar w:fldCharType="begin"/>
      </w:r>
      <w:r w:rsidR="00256F07">
        <w:rPr>
          <w:rtl/>
        </w:rPr>
        <w:instrText xml:space="preserve"> </w:instrText>
      </w:r>
      <w:r w:rsidR="00256F07">
        <w:instrText>ADDIN EN.CITE &lt;EndNote&gt;&lt;Cite&gt;&lt;Author&gt;Jianyong&lt;/Author&gt;&lt;Year&gt;2006&lt;/Year&gt;&lt;RecNum&gt;202&lt;/RecNum&gt;&lt;DisplayText&gt;[140]&lt;/DisplayText&gt;&lt;record&gt;&lt;rec-number&gt;202&lt;/rec-number&gt;&lt;foreign-keys&gt;&lt;key app="EN" db-id="5vaes0fpbfpepxedwv65twzav09zxxw9p5xs" timestamp="1421520640</w:instrText>
      </w:r>
      <w:r w:rsidR="00256F07">
        <w:rPr>
          <w:rtl/>
        </w:rPr>
        <w:instrText>"&gt;202&lt;/</w:instrText>
      </w:r>
      <w:r w:rsidR="00256F07">
        <w:instrText>key&gt;&lt;/foreign-keys&gt;&lt;ref-type name="Conference Proceedings"&gt;10&lt;/ref-type&gt;&lt;contributors&gt;&lt;authors&gt;&lt;author&gt;Jianyong, Wang&lt;/author&gt;&lt;author&gt;Zhiping, Zeng&lt;/author&gt;&lt;author&gt;Lizhu, Zhou&lt;/author&gt;&lt;/authors&gt;&lt;/contributors&gt;&lt;titles&gt;&lt;title&gt;CLAN: An Algorithm for Mining Closed Cliques from Large Dense Graph Databases&lt;/title&gt;&lt;secondary-title&gt;Data Engineering, 2006. ICDE &amp;apos;06. Proceedings of the 22nd International Conference on&lt;/secondary-title&gt;&lt;alt-title&gt;Data Engineering, 2006. ICDE &amp;apos;06. Proceedings of the 2</w:instrText>
      </w:r>
      <w:r w:rsidR="00256F07">
        <w:rPr>
          <w:rtl/>
        </w:rPr>
        <w:instrText>2</w:instrText>
      </w:r>
      <w:r w:rsidR="00256F07">
        <w:instrText>nd International Conference on&lt;/alt-title&gt;&lt;/titles&gt;&lt;pages&gt;73-73&lt;/pages&gt;&lt;keywords&gt;&lt;keyword&gt;Chemical compounds&lt;/keyword&gt;&lt;keyword&gt;Computer applications&lt;/keyword&gt;&lt;keyword&gt;Computer science&lt;/keyword&gt;&lt;keyword&gt;Data mining&lt;/keyword&gt;&lt;keyword&gt;Databases&lt;/keyword&gt;&lt;keyword&gt;Organizing&lt;/keyword&gt;&lt;keyword&gt;Protein engineering&lt;/keyword&gt;&lt;keyword&gt;Stock markets&lt;/keyword&gt;&lt;keyword&gt;Testing&lt;/keyword&gt;&lt;keyword&gt;Topology&lt;/keyword&gt;&lt;/keywords&gt;&lt;dates&gt;&lt;year&gt;2006&lt;/year&gt;&lt;pub-dates&gt;&lt;date&gt;03-07 April 2006&lt;/date&gt;&lt;/pub-dates&gt;&lt;/dates&gt;&lt;urls&gt;&lt;/urls&gt;&lt;electronic-resource-num&gt;10.1109/ICDE.2006.34&lt;/electronic-resource-num&gt;&lt;/record&gt;&lt;/Cite&gt;&lt;/EndNote</w:instrText>
      </w:r>
      <w:r w:rsidR="00256F07">
        <w:rPr>
          <w:rtl/>
        </w:rPr>
        <w:instrText>&gt;</w:instrText>
      </w:r>
      <w:r w:rsidR="00256F07">
        <w:rPr>
          <w:rtl/>
        </w:rPr>
        <w:fldChar w:fldCharType="separate"/>
      </w:r>
      <w:r w:rsidR="00256F07">
        <w:rPr>
          <w:noProof/>
          <w:rtl/>
        </w:rPr>
        <w:t>[</w:t>
      </w:r>
      <w:hyperlink w:anchor="_ENREF_140" w:tooltip="Jianyong, 2006 #202" w:history="1">
        <w:r w:rsidR="007F44B0">
          <w:rPr>
            <w:noProof/>
            <w:rtl/>
          </w:rPr>
          <w:t>140</w:t>
        </w:r>
      </w:hyperlink>
      <w:r w:rsidR="00256F07">
        <w:rPr>
          <w:noProof/>
          <w:rtl/>
        </w:rPr>
        <w:t>]</w:t>
      </w:r>
      <w:r w:rsidR="00256F07">
        <w:rPr>
          <w:rtl/>
        </w:rPr>
        <w:fldChar w:fldCharType="end"/>
      </w:r>
      <w:r w:rsidR="00256F07">
        <w:rPr>
          <w:rFonts w:hint="cs"/>
          <w:rtl/>
        </w:rPr>
        <w:t xml:space="preserve"> </w:t>
      </w:r>
      <w:r w:rsidRPr="00056FFE">
        <w:rPr>
          <w:rFonts w:hint="cs"/>
          <w:rtl/>
        </w:rPr>
        <w:t xml:space="preserve">به استخراج دسته های مسدود پرتکرار از پایگاه داده های متراکم بزرگ می پردازد. الگوریتم از ویژگی های ساختار دسته برای تسهیل بررسی هم ریختی دسته یا زیر دسته از طریق معرفی یک بازنمایی مجاز دسته استفاده می کند. </w:t>
      </w:r>
      <w:r w:rsidR="00256F07">
        <w:rPr>
          <w:rFonts w:hint="cs"/>
          <w:rtl/>
        </w:rPr>
        <w:t xml:space="preserve">این الگوریتم </w:t>
      </w:r>
      <w:r w:rsidRPr="00056FFE">
        <w:rPr>
          <w:rFonts w:hint="cs"/>
          <w:rtl/>
        </w:rPr>
        <w:t xml:space="preserve">چندین تکنیک هرس مختلف را برای کاهش فضای جستجو به کار می گیرد. نتایج تجربی نشان داد که </w:t>
      </w:r>
      <w:r w:rsidRPr="00056FFE">
        <w:t>CLAN</w:t>
      </w:r>
      <w:r w:rsidRPr="00056FFE">
        <w:rPr>
          <w:rFonts w:hint="cs"/>
          <w:rtl/>
        </w:rPr>
        <w:t xml:space="preserve"> می تواند به طور مؤثری مجموعه داده های بزرگ و متراکم را استخراج کند. با این وجود، ارزیابی غیر مستقیم فقط از مقادیر بالای آستانه پشتیبان استفاده می کند و قابلیت محاسبه نیز نشان داد که تنها از مجموعه داده های گراف غیر متراکم و کوچک استفاده شده است.</w:t>
      </w:r>
    </w:p>
    <w:p w:rsidR="001943CA" w:rsidRPr="00056FFE" w:rsidRDefault="001943CA" w:rsidP="007F44B0">
      <w:pPr>
        <w:tabs>
          <w:tab w:val="right" w:pos="540"/>
        </w:tabs>
        <w:rPr>
          <w:rtl/>
        </w:rPr>
      </w:pPr>
      <w:r w:rsidRPr="00056FFE">
        <w:rPr>
          <w:rFonts w:hint="cs"/>
          <w:rtl/>
        </w:rPr>
        <w:t xml:space="preserve">با تعمیم و گسترش کران </w:t>
      </w:r>
      <w:r w:rsidRPr="00056FFE">
        <w:t>CLAN</w:t>
      </w:r>
      <w:r w:rsidRPr="00056FFE">
        <w:rPr>
          <w:rFonts w:hint="cs"/>
          <w:rtl/>
        </w:rPr>
        <w:t xml:space="preserve"> یک شکل کلی و عمومی از الگوریتم استخراج دسته، به نام </w:t>
      </w:r>
      <w:r w:rsidRPr="00056FFE">
        <w:t>Cocain</w:t>
      </w:r>
      <w:r w:rsidR="00256F07">
        <w:rPr>
          <w:rFonts w:hint="cs"/>
          <w:rtl/>
        </w:rPr>
        <w:t xml:space="preserve"> معرفی شد</w:t>
      </w:r>
      <w:r w:rsidRPr="00056FFE">
        <w:rPr>
          <w:rFonts w:hint="cs"/>
          <w:rtl/>
        </w:rPr>
        <w:t xml:space="preserve"> </w:t>
      </w:r>
      <w:r w:rsidR="00256F07">
        <w:rPr>
          <w:rtl/>
        </w:rPr>
        <w:fldChar w:fldCharType="begin"/>
      </w:r>
      <w:r w:rsidR="00256F07">
        <w:rPr>
          <w:rtl/>
        </w:rPr>
        <w:instrText xml:space="preserve"> </w:instrText>
      </w:r>
      <w:r w:rsidR="00256F07">
        <w:instrText>ADDIN EN.CITE &lt;EndNote&gt;&lt;Cite&gt;&lt;Author&gt;Zhang&lt;/Author&gt;&lt;RecNum&gt;203&lt;/RecNum&gt;&lt;DisplayText&gt;[141]&lt;/DisplayText&gt;&lt;record&gt;&lt;rec-number&gt;203&lt;/rec-number&gt;&lt;foreign-keys&gt;&lt;key app="EN" db-id="5vaes0fpbfpepxedwv65twzav09zxxw9p5xs" timestamp="1421520966"&gt;203&lt;/key&gt;&lt;/foreign</w:instrText>
      </w:r>
      <w:r w:rsidR="00256F07">
        <w:rPr>
          <w:rtl/>
        </w:rPr>
        <w:instrText>-</w:instrText>
      </w:r>
      <w:r w:rsidR="00256F07">
        <w:instrText>keys&gt;&lt;ref-type name="Book Section"&gt;5&lt;/ref-type&gt;&lt;contributors&gt;&lt;authors&gt;&lt;author&gt;Sen Zhang&lt;/author&gt;&lt;author&gt;Jason T. L. Wang&lt;/author&gt;&lt;/authors&gt;&lt;/contributors&gt;&lt;titles&gt;&lt;title&gt;Mining Frequent Agreement Subtrees in Phylogenetic Databases&lt;/title&gt;&lt;secondary-title&gt;Proceedings of the 2006 SIAM International Conference on Data Mining&lt;/secondary-title&gt;&lt;/titles&gt;&lt;pages&gt;222-233&lt;/pages&gt;&lt;dates&gt;&lt;/dates&gt;&lt;urls&gt;&lt;related-urls&gt;&lt;url&gt;http://epubs.siam.org/doi/abs/10.1137/1.9781611972764.20&lt;/url&gt;&lt;/related-urls&gt;&lt;/urls&gt;&lt;electronic-resource-num&gt;doi:10.1137/1.9781611972764.20&lt;/electronic-resource-num&gt;&lt;/record&gt;&lt;/Cite&gt;&lt;/EndNote</w:instrText>
      </w:r>
      <w:r w:rsidR="00256F07">
        <w:rPr>
          <w:rtl/>
        </w:rPr>
        <w:instrText>&gt;</w:instrText>
      </w:r>
      <w:r w:rsidR="00256F07">
        <w:rPr>
          <w:rtl/>
        </w:rPr>
        <w:fldChar w:fldCharType="separate"/>
      </w:r>
      <w:r w:rsidR="00256F07">
        <w:rPr>
          <w:noProof/>
          <w:rtl/>
        </w:rPr>
        <w:t>[</w:t>
      </w:r>
      <w:hyperlink w:anchor="_ENREF_141" w:tooltip="Zhang,  #203" w:history="1">
        <w:r w:rsidR="007F44B0">
          <w:rPr>
            <w:noProof/>
            <w:rtl/>
          </w:rPr>
          <w:t>141</w:t>
        </w:r>
      </w:hyperlink>
      <w:r w:rsidR="00256F07">
        <w:rPr>
          <w:noProof/>
          <w:rtl/>
        </w:rPr>
        <w:t>]</w:t>
      </w:r>
      <w:r w:rsidR="00256F07">
        <w:rPr>
          <w:rtl/>
        </w:rPr>
        <w:fldChar w:fldCharType="end"/>
      </w:r>
      <w:r w:rsidRPr="00056FFE">
        <w:rPr>
          <w:rFonts w:hint="cs"/>
          <w:rtl/>
        </w:rPr>
        <w:t xml:space="preserve">، تا </w:t>
      </w:r>
      <w:r w:rsidRPr="00056FFE">
        <w:rPr>
          <w:rFonts w:ascii="Times New Roman" w:eastAsia="MS PMincho" w:hAnsi="Times New Roman" w:cs="Times New Roman" w:hint="cs"/>
          <w:rtl/>
        </w:rPr>
        <w:t>γ</w:t>
      </w:r>
      <w:r w:rsidRPr="00056FFE">
        <w:rPr>
          <w:rFonts w:hint="cs"/>
          <w:rtl/>
        </w:rPr>
        <w:t xml:space="preserve"> دسته</w:t>
      </w:r>
      <w:r w:rsidR="009D2AB5">
        <w:rPr>
          <w:rFonts w:hint="cs"/>
          <w:rtl/>
        </w:rPr>
        <w:t xml:space="preserve"> ی</w:t>
      </w:r>
      <w:r w:rsidRPr="00056FFE">
        <w:rPr>
          <w:rFonts w:hint="cs"/>
          <w:rtl/>
        </w:rPr>
        <w:t xml:space="preserve">ا به ظاهر دسته را از مجموعه داده های گراف متراکم  و بزرگ استخراج کنند. در </w:t>
      </w:r>
      <w:r w:rsidRPr="00056FFE">
        <w:t>Cocain</w:t>
      </w:r>
      <w:r w:rsidRPr="00056FFE">
        <w:rPr>
          <w:rFonts w:hint="cs"/>
          <w:rtl/>
        </w:rPr>
        <w:t xml:space="preserve">، برای تأمین پارامتر تعیین شده کاربر </w:t>
      </w:r>
      <w:r w:rsidRPr="00056FFE">
        <w:rPr>
          <w:rFonts w:ascii="Times New Roman" w:eastAsia="MS PMincho" w:hAnsi="Times New Roman" w:cs="Times New Roman" w:hint="cs"/>
          <w:rtl/>
        </w:rPr>
        <w:t>γ</w:t>
      </w:r>
      <w:r w:rsidRPr="00056FFE">
        <w:rPr>
          <w:rFonts w:hint="cs"/>
          <w:rtl/>
        </w:rPr>
        <w:t xml:space="preserve"> وجود دسته ها مورد نیاز است. </w:t>
      </w:r>
      <w:r w:rsidRPr="00056FFE">
        <w:t>Cocain</w:t>
      </w:r>
      <w:r w:rsidRPr="00056FFE">
        <w:rPr>
          <w:rFonts w:hint="cs"/>
          <w:rtl/>
        </w:rPr>
        <w:t xml:space="preserve"> از ویژگی های به ظاهر دسته ها برای هرس فضای جستجو استفاده می کند که با یک طرح بررسی اسنداد به منظور تسریع فرآیند شناسایی تلفیق شده است. با این وجود، ارزیابی غیر مستقیم </w:t>
      </w:r>
      <w:r w:rsidRPr="00056FFE">
        <w:t>Cocain</w:t>
      </w:r>
      <w:r w:rsidRPr="00056FFE">
        <w:rPr>
          <w:rFonts w:hint="cs"/>
          <w:rtl/>
        </w:rPr>
        <w:t xml:space="preserve"> فقط به داده های بازار اوراق بهادار ایالات متحده آمریکا می پردازد.</w:t>
      </w:r>
    </w:p>
    <w:p w:rsidR="001943CA" w:rsidRPr="00056FFE" w:rsidRDefault="001943CA" w:rsidP="00954B06">
      <w:pPr>
        <w:pStyle w:val="Heading4"/>
        <w:numPr>
          <w:ilvl w:val="3"/>
          <w:numId w:val="29"/>
        </w:numPr>
        <w:ind w:left="0" w:firstLine="0"/>
        <w:rPr>
          <w:rtl/>
        </w:rPr>
      </w:pPr>
      <w:r w:rsidRPr="00056FFE">
        <w:rPr>
          <w:rFonts w:hint="cs"/>
          <w:rtl/>
        </w:rPr>
        <w:t xml:space="preserve">استخراج داده های محدود </w:t>
      </w:r>
    </w:p>
    <w:p w:rsidR="001943CA" w:rsidRPr="00056FFE" w:rsidRDefault="001943CA" w:rsidP="007F44B0">
      <w:pPr>
        <w:tabs>
          <w:tab w:val="right" w:pos="540"/>
        </w:tabs>
        <w:rPr>
          <w:rtl/>
        </w:rPr>
      </w:pPr>
      <w:r w:rsidRPr="00056FFE">
        <w:rPr>
          <w:rFonts w:hint="cs"/>
          <w:rtl/>
        </w:rPr>
        <w:t>ایده اصلی استخراج الگوی پرتکرار بر مبنای محدودیت دسترسی کاربر این است که محدودیت ها را در فرآیند استخراج ادغام کند</w:t>
      </w:r>
      <w:r w:rsidR="007F44B0">
        <w:rPr>
          <w:rFonts w:hint="cs"/>
          <w:rtl/>
        </w:rPr>
        <w:t>.</w:t>
      </w:r>
      <w:r w:rsidRPr="00056FFE">
        <w:rPr>
          <w:rFonts w:hint="cs"/>
          <w:rtl/>
        </w:rPr>
        <w:t xml:space="preserve"> به این منظور که فضای جستجو را هرس کند. چارچوبی به نام </w:t>
      </w:r>
      <w:r w:rsidR="007F44B0" w:rsidRPr="007F44B0">
        <w:t>gPrune</w:t>
      </w:r>
      <w:r w:rsidR="007F44B0">
        <w:rPr>
          <w:rFonts w:hint="cs"/>
          <w:rtl/>
        </w:rPr>
        <w:t xml:space="preserve"> </w:t>
      </w:r>
      <w:r w:rsidRPr="00056FFE">
        <w:rPr>
          <w:rFonts w:hint="cs"/>
          <w:rtl/>
        </w:rPr>
        <w:t xml:space="preserve">ارائه </w:t>
      </w:r>
      <w:r w:rsidR="007F44B0">
        <w:rPr>
          <w:rFonts w:hint="cs"/>
          <w:rtl/>
        </w:rPr>
        <w:t>شد</w:t>
      </w:r>
      <w:r w:rsidRPr="00056FFE">
        <w:rPr>
          <w:rFonts w:hint="cs"/>
          <w:rtl/>
        </w:rPr>
        <w:t xml:space="preserve"> تا محدودیت های مختلف را با فرآیند استخراج زیر گراف های پرتکرار درهم آمیزد</w:t>
      </w:r>
      <w:r w:rsidR="007F44B0">
        <w:rPr>
          <w:rFonts w:hint="cs"/>
          <w:rtl/>
        </w:rPr>
        <w:t xml:space="preserve"> </w:t>
      </w:r>
      <w:r w:rsidR="007F44B0">
        <w:rPr>
          <w:rtl/>
        </w:rPr>
        <w:fldChar w:fldCharType="begin"/>
      </w:r>
      <w:r w:rsidR="007F44B0">
        <w:rPr>
          <w:rtl/>
        </w:rPr>
        <w:instrText xml:space="preserve"> </w:instrText>
      </w:r>
      <w:r w:rsidR="007F44B0">
        <w:instrText>ADDIN EN.CITE &lt;EndNote&gt;&lt;Cite&gt;&lt;Author&gt;Zhu&lt;/Author&gt;&lt;Year&gt;2007&lt;/Year&gt;&lt;RecNum&gt;204&lt;/RecNum&gt;&lt;DisplayText&gt;[142]&lt;/DisplayText&gt;&lt;record&gt;&lt;rec-number&gt;204&lt;/rec-number&gt;&lt;foreign-keys&gt;&lt;key app="EN" db-id="5vaes0fpbfpepxedwv65twzav09zxxw9p5xs" timestamp="1421521324"&gt;204</w:instrText>
      </w:r>
      <w:r w:rsidR="007F44B0">
        <w:rPr>
          <w:rtl/>
        </w:rPr>
        <w:instrText>&lt;/</w:instrText>
      </w:r>
      <w:r w:rsidR="007F44B0">
        <w:instrText>key&gt;&lt;/foreign-keys&gt;&lt;ref-type name="Book Section"&gt;5&lt;/ref-type&gt;&lt;contributors&gt;&lt;authors&gt;&lt;author&gt;Zhu, Feida&lt;/author&gt;&lt;author&gt;Yan, Xifeng&lt;/author&gt;&lt;author&gt;Han, Jiawei&lt;/author&gt;&lt;author&gt;Yu, PhilipS&lt;/author&gt;&lt;/authors&gt;&lt;secondary-authors&gt;&lt;author&gt;Zhou, Zhi-Hua&lt;/author</w:instrText>
      </w:r>
      <w:r w:rsidR="007F44B0">
        <w:rPr>
          <w:rtl/>
        </w:rPr>
        <w:instrText>&gt;&lt;</w:instrText>
      </w:r>
      <w:r w:rsidR="007F44B0">
        <w:instrText>author&gt;Li, Hang&lt;/author&gt;&lt;author&gt;Yang, Qiang&lt;/author&gt;&lt;/secondary-authors&gt;&lt;/contributors&gt;&lt;titles&gt;&lt;title&gt;gPrune: A Constraint Pushing Framework for Graph Pattern Mining&lt;/title&gt;&lt;secondary-title&gt;Advances in Knowledge Discovery and Data Mining&lt;/secondary-title</w:instrText>
      </w:r>
      <w:r w:rsidR="007F44B0">
        <w:rPr>
          <w:rtl/>
        </w:rPr>
        <w:instrText>&gt;&lt;</w:instrText>
      </w:r>
      <w:r w:rsidR="007F44B0">
        <w:instrText>tertiary-title&gt;Lecture Notes in Computer Science&lt;/tertiary-title&gt;&lt;/titles&gt;&lt;pages&gt;388-400&lt;/pages&gt;&lt;volume&gt;4426&lt;/volume&gt;&lt;section&gt;38&lt;/section&gt;&lt;dates&gt;&lt;year&gt;2007&lt;/year&gt;&lt;pub-dates&gt;&lt;date&gt;2007/01/01&lt;/date&gt;&lt;/pub-dates&gt;&lt;/dates&gt;&lt;publisher&gt;Springer Berlin Heidelberg</w:instrText>
      </w:r>
      <w:r w:rsidR="007F44B0">
        <w:rPr>
          <w:rtl/>
        </w:rPr>
        <w:instrText>&lt;/</w:instrText>
      </w:r>
      <w:r w:rsidR="007F44B0">
        <w:instrText>publisher&gt;&lt;isbn&gt;978-3-540-71700-3&lt;/isbn&gt;&lt;urls&gt;&lt;related-urls&gt;&lt;url&gt;http://dx.doi.org/10.1007/978-3-540-71701-0_38&lt;/url&gt;&lt;/related-urls&gt;&lt;/urls&gt;&lt;electronic-resource-num&gt;10.1007/978-3-540-71701-0_38&lt;/electronic-resource-num&gt;&lt;language&gt;English&lt;/language&gt;&lt;/record&gt;&lt;/Cite&gt;&lt;/EndNote</w:instrText>
      </w:r>
      <w:r w:rsidR="007F44B0">
        <w:rPr>
          <w:rtl/>
        </w:rPr>
        <w:instrText>&gt;</w:instrText>
      </w:r>
      <w:r w:rsidR="007F44B0">
        <w:rPr>
          <w:rtl/>
        </w:rPr>
        <w:fldChar w:fldCharType="separate"/>
      </w:r>
      <w:r w:rsidR="007F44B0">
        <w:rPr>
          <w:noProof/>
          <w:rtl/>
        </w:rPr>
        <w:t>[</w:t>
      </w:r>
      <w:hyperlink w:anchor="_ENREF_142" w:tooltip="Zhu, 2007 #204" w:history="1">
        <w:r w:rsidR="007F44B0">
          <w:rPr>
            <w:noProof/>
            <w:rtl/>
          </w:rPr>
          <w:t>142</w:t>
        </w:r>
      </w:hyperlink>
      <w:r w:rsidR="007F44B0">
        <w:rPr>
          <w:noProof/>
          <w:rtl/>
        </w:rPr>
        <w:t>]</w:t>
      </w:r>
      <w:r w:rsidR="007F44B0">
        <w:rPr>
          <w:rtl/>
        </w:rPr>
        <w:fldChar w:fldCharType="end"/>
      </w:r>
      <w:r w:rsidRPr="00056FFE">
        <w:rPr>
          <w:rFonts w:hint="cs"/>
          <w:rtl/>
        </w:rPr>
        <w:t>.</w:t>
      </w:r>
      <w:r w:rsidR="007F44B0">
        <w:rPr>
          <w:rFonts w:hint="cs"/>
          <w:rtl/>
        </w:rPr>
        <w:t xml:space="preserve"> در</w:t>
      </w:r>
      <w:r w:rsidRPr="00056FFE">
        <w:rPr>
          <w:rFonts w:hint="cs"/>
          <w:rtl/>
        </w:rPr>
        <w:t xml:space="preserve"> </w:t>
      </w:r>
      <w:r w:rsidRPr="00056FFE">
        <w:t>g</w:t>
      </w:r>
      <w:r w:rsidR="007F44B0">
        <w:t>P</w:t>
      </w:r>
      <w:r w:rsidRPr="00056FFE">
        <w:t>rune</w:t>
      </w:r>
      <w:r w:rsidRPr="00056FFE">
        <w:rPr>
          <w:rFonts w:hint="cs"/>
          <w:rtl/>
        </w:rPr>
        <w:t>، فضای جستجو در داده ها و الگوها مورد بررسی قرار گرفت و یک مفهوم تازه تحت عنوان ضد یکنواختی داده های تفکیک ناپذیر از الگو برای حمایت از هرس مؤثر فضای جستجو ارائه شد. با این حال، تحقیقی تجربی نشان داد که مزیت این فرآیند هرس ضد یکنواختی با سرعت تابع محدودیت متناظر با آن دو برابر شد. علاوه بر</w:t>
      </w:r>
      <w:r w:rsidR="007F44B0">
        <w:rPr>
          <w:rFonts w:hint="cs"/>
          <w:rtl/>
        </w:rPr>
        <w:t xml:space="preserve"> </w:t>
      </w:r>
      <w:r w:rsidRPr="00056FFE">
        <w:rPr>
          <w:rFonts w:hint="cs"/>
          <w:rtl/>
        </w:rPr>
        <w:t xml:space="preserve">این، آزمایش ها نشان داد که تأثیر و کارایی تلفیق محدودیت ها با فرآیند </w:t>
      </w:r>
      <w:r w:rsidRPr="00056FFE">
        <w:t>FSM</w:t>
      </w:r>
      <w:r w:rsidRPr="00056FFE">
        <w:rPr>
          <w:rFonts w:hint="cs"/>
          <w:rtl/>
        </w:rPr>
        <w:t xml:space="preserve"> تحت تأثیر جنبه های زیادی از قبیل ویژگی های داده ها و هزینه هرس قرار می گیرد. بنابراین الگوریتم استخراج محدودیت ـ محور می بایست تعادل بین هزینه هرس و هرگونه مزیت بالقوه را در نظر بگیرد.</w:t>
      </w:r>
    </w:p>
    <w:p w:rsidR="001943CA" w:rsidRPr="00056FFE" w:rsidRDefault="001943CA" w:rsidP="00954B06">
      <w:pPr>
        <w:pStyle w:val="Heading3"/>
        <w:numPr>
          <w:ilvl w:val="2"/>
          <w:numId w:val="29"/>
        </w:numPr>
        <w:ind w:left="0" w:firstLine="0"/>
        <w:rPr>
          <w:rtl/>
        </w:rPr>
      </w:pPr>
      <w:bookmarkStart w:id="416" w:name="_Toc408588810"/>
      <w:bookmarkStart w:id="417" w:name="_Toc408588886"/>
      <w:bookmarkStart w:id="418" w:name="_Toc408608957"/>
      <w:bookmarkStart w:id="419" w:name="_Toc409469360"/>
      <w:bookmarkStart w:id="420" w:name="_Toc409469666"/>
      <w:r w:rsidRPr="00056FFE">
        <w:rPr>
          <w:rFonts w:hint="cs"/>
          <w:rtl/>
        </w:rPr>
        <w:t>خلاصه</w:t>
      </w:r>
      <w:bookmarkEnd w:id="416"/>
      <w:bookmarkEnd w:id="417"/>
      <w:bookmarkEnd w:id="418"/>
      <w:bookmarkEnd w:id="419"/>
      <w:bookmarkEnd w:id="420"/>
      <w:r w:rsidRPr="00056FFE">
        <w:rPr>
          <w:rFonts w:hint="cs"/>
          <w:rtl/>
        </w:rPr>
        <w:t xml:space="preserve"> </w:t>
      </w:r>
    </w:p>
    <w:p w:rsidR="001943CA" w:rsidRPr="00056FFE" w:rsidRDefault="00FB6757" w:rsidP="00FB6757">
      <w:pPr>
        <w:tabs>
          <w:tab w:val="right" w:pos="540"/>
        </w:tabs>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09297489 \h</w:instrText>
      </w:r>
      <w:r>
        <w:rPr>
          <w:rtl/>
        </w:rPr>
        <w:instrText xml:space="preserve"> </w:instrText>
      </w:r>
      <w:r>
        <w:rPr>
          <w:rtl/>
        </w:rPr>
      </w:r>
      <w:r>
        <w:rPr>
          <w:rtl/>
        </w:rPr>
        <w:fldChar w:fldCharType="separate"/>
      </w:r>
      <w:r w:rsidR="00607008">
        <w:rPr>
          <w:rFonts w:hint="cs"/>
          <w:rtl/>
        </w:rPr>
        <w:t>جدول</w:t>
      </w:r>
      <w:r w:rsidR="00607008">
        <w:rPr>
          <w:rtl/>
        </w:rPr>
        <w:t xml:space="preserve"> </w:t>
      </w:r>
      <w:r w:rsidR="00607008">
        <w:rPr>
          <w:noProof/>
          <w:rtl/>
        </w:rPr>
        <w:t>5</w:t>
      </w:r>
      <w:r>
        <w:rPr>
          <w:rtl/>
        </w:rPr>
        <w:fldChar w:fldCharType="end"/>
      </w:r>
      <w:r w:rsidR="001943CA" w:rsidRPr="00056FFE">
        <w:rPr>
          <w:rFonts w:hint="cs"/>
          <w:rtl/>
        </w:rPr>
        <w:t xml:space="preserve">، خلاصه ای از رویکردهای بازنمایی مجاز، ایجاد داوطلب و محاسبه پشتیبان که در الگوریتم </w:t>
      </w:r>
      <w:r w:rsidR="001943CA" w:rsidRPr="00056FFE">
        <w:t>FGM</w:t>
      </w:r>
      <w:r w:rsidR="001943CA" w:rsidRPr="00056FFE">
        <w:rPr>
          <w:rFonts w:hint="cs"/>
          <w:rtl/>
        </w:rPr>
        <w:t xml:space="preserve"> به کار گرفته می شوند را ارائه می دهد. با در نظر گرفتن الگوریتم های </w:t>
      </w:r>
      <w:r w:rsidR="001943CA" w:rsidRPr="00056FFE">
        <w:t>FGM</w:t>
      </w:r>
      <w:r w:rsidR="001943CA" w:rsidRPr="00056FFE">
        <w:rPr>
          <w:rFonts w:hint="cs"/>
          <w:rtl/>
        </w:rPr>
        <w:t xml:space="preserve"> لیست شده در جدول می توان ملاحظه کرد که </w:t>
      </w:r>
      <w:r w:rsidR="001943CA" w:rsidRPr="00056FFE">
        <w:t>SUBUE</w:t>
      </w:r>
      <w:r w:rsidR="001943CA" w:rsidRPr="00056FFE">
        <w:rPr>
          <w:rFonts w:hint="cs"/>
          <w:rtl/>
        </w:rPr>
        <w:t xml:space="preserve">، </w:t>
      </w:r>
      <w:r w:rsidR="001943CA" w:rsidRPr="00056FFE">
        <w:t>AGM</w:t>
      </w:r>
      <w:r w:rsidR="001943CA" w:rsidRPr="00056FFE">
        <w:rPr>
          <w:rFonts w:hint="cs"/>
          <w:rtl/>
        </w:rPr>
        <w:t xml:space="preserve">، </w:t>
      </w:r>
      <w:r w:rsidR="001943CA" w:rsidRPr="00056FFE">
        <w:t>FSG</w:t>
      </w:r>
      <w:r w:rsidR="001943CA" w:rsidRPr="00056FFE">
        <w:rPr>
          <w:rFonts w:hint="cs"/>
          <w:rtl/>
        </w:rPr>
        <w:t xml:space="preserve">، </w:t>
      </w:r>
      <w:r w:rsidR="001943CA" w:rsidRPr="00056FFE">
        <w:t>MoFa</w:t>
      </w:r>
      <w:r w:rsidR="001943CA" w:rsidRPr="00056FFE">
        <w:rPr>
          <w:rFonts w:hint="cs"/>
          <w:rtl/>
        </w:rPr>
        <w:t xml:space="preserve">، </w:t>
      </w:r>
      <w:r w:rsidR="001943CA" w:rsidRPr="00056FFE">
        <w:t>gSpan</w:t>
      </w:r>
      <w:r w:rsidR="001943CA" w:rsidRPr="00056FFE">
        <w:rPr>
          <w:rFonts w:hint="cs"/>
          <w:rtl/>
        </w:rPr>
        <w:t xml:space="preserve">، </w:t>
      </w:r>
      <w:r w:rsidR="001943CA" w:rsidRPr="00056FFE">
        <w:t>FFSM</w:t>
      </w:r>
      <w:r w:rsidR="001943CA" w:rsidRPr="00056FFE">
        <w:rPr>
          <w:rFonts w:hint="cs"/>
          <w:rtl/>
        </w:rPr>
        <w:t xml:space="preserve">، </w:t>
      </w:r>
      <w:r w:rsidR="001943CA" w:rsidRPr="00056FFE">
        <w:t>GASTON</w:t>
      </w:r>
      <w:r w:rsidR="001943CA" w:rsidRPr="00056FFE">
        <w:rPr>
          <w:rFonts w:hint="cs"/>
          <w:rtl/>
        </w:rPr>
        <w:t xml:space="preserve"> با بیشترین فراوانی ذکر شده اند. در میان این الگوریتم ها، </w:t>
      </w:r>
      <w:r w:rsidR="001943CA" w:rsidRPr="00056FFE">
        <w:t>SUBDUE</w:t>
      </w:r>
      <w:r w:rsidR="001943CA" w:rsidRPr="00056FFE">
        <w:rPr>
          <w:rFonts w:hint="cs"/>
          <w:rtl/>
        </w:rPr>
        <w:t xml:space="preserve"> گسترده تر از سایر الگوریتم ها مورد استفاده قرار می گیرد. با این وجود، یکی از نقطه ضعف های اغلب نقل شده </w:t>
      </w:r>
      <w:r w:rsidR="001943CA" w:rsidRPr="00056FFE">
        <w:t>SUBDUE</w:t>
      </w:r>
      <w:r w:rsidR="001943CA" w:rsidRPr="00056FFE">
        <w:rPr>
          <w:rFonts w:hint="cs"/>
          <w:rtl/>
        </w:rPr>
        <w:t xml:space="preserve"> این است که الگوریتم مذکور فقط به دنبال پیدا کردن الگوهای کوچک است که در نتیجه ممکن است الگوهای جا</w:t>
      </w:r>
      <w:r>
        <w:rPr>
          <w:rFonts w:hint="cs"/>
          <w:rtl/>
        </w:rPr>
        <w:t>ل</w:t>
      </w:r>
      <w:r w:rsidR="001943CA" w:rsidRPr="00056FFE">
        <w:rPr>
          <w:rFonts w:hint="cs"/>
          <w:rtl/>
        </w:rPr>
        <w:t xml:space="preserve">ب بزرگ تر را از دست بدهد. </w:t>
      </w:r>
      <w:r w:rsidR="001943CA" w:rsidRPr="00056FFE">
        <w:t>AGM</w:t>
      </w:r>
      <w:r w:rsidR="001943CA" w:rsidRPr="00056FFE">
        <w:rPr>
          <w:rFonts w:hint="cs"/>
          <w:rtl/>
        </w:rPr>
        <w:t xml:space="preserve"> و </w:t>
      </w:r>
      <w:r w:rsidR="001943CA" w:rsidRPr="00056FFE">
        <w:t>FSG</w:t>
      </w:r>
      <w:r w:rsidR="001943CA" w:rsidRPr="00056FFE">
        <w:rPr>
          <w:rFonts w:hint="cs"/>
          <w:rtl/>
        </w:rPr>
        <w:t xml:space="preserve"> دو استخراج کننده </w:t>
      </w:r>
      <w:r w:rsidR="001943CA" w:rsidRPr="00056FFE">
        <w:t>BFS</w:t>
      </w:r>
      <w:r w:rsidR="001943CA" w:rsidRPr="00056FFE">
        <w:rPr>
          <w:rFonts w:hint="cs"/>
          <w:rtl/>
        </w:rPr>
        <w:t xml:space="preserve"> ـ محور (برمبنای روش </w:t>
      </w:r>
      <w:r w:rsidR="001943CA" w:rsidRPr="00056FFE">
        <w:t>BFS</w:t>
      </w:r>
      <w:r w:rsidR="001943CA" w:rsidRPr="00056FFE">
        <w:rPr>
          <w:rFonts w:hint="cs"/>
          <w:rtl/>
        </w:rPr>
        <w:t xml:space="preserve">) هستند. </w:t>
      </w:r>
      <w:r w:rsidR="001943CA" w:rsidRPr="00056FFE">
        <w:t>Mofa</w:t>
      </w:r>
      <w:r w:rsidR="001943CA" w:rsidRPr="00056FFE">
        <w:rPr>
          <w:rFonts w:hint="cs"/>
          <w:rtl/>
        </w:rPr>
        <w:t xml:space="preserve"> یک استخراج کننده تخصصی برای داده های مولکولی است و می تواند گراف های مستقیم را استخراج کند. </w:t>
      </w:r>
      <w:r w:rsidR="001943CA" w:rsidRPr="00056FFE">
        <w:t>FFSM</w:t>
      </w:r>
      <w:r w:rsidR="001943CA" w:rsidRPr="00056FFE">
        <w:rPr>
          <w:rFonts w:hint="cs"/>
          <w:rtl/>
        </w:rPr>
        <w:t xml:space="preserve"> و </w:t>
      </w:r>
      <w:r w:rsidR="001943CA" w:rsidRPr="00056FFE">
        <w:t>GASTON</w:t>
      </w:r>
      <w:r w:rsidR="001943CA" w:rsidRPr="00056FFE">
        <w:rPr>
          <w:rFonts w:hint="cs"/>
          <w:rtl/>
        </w:rPr>
        <w:t xml:space="preserve"> در مورد گراف های مستقیم قابل اجرا نخواهند بود؛ در حالی</w:t>
      </w:r>
      <w:r>
        <w:rPr>
          <w:rFonts w:hint="cs"/>
          <w:rtl/>
        </w:rPr>
        <w:t xml:space="preserve"> </w:t>
      </w:r>
      <w:r w:rsidR="001943CA" w:rsidRPr="00056FFE">
        <w:rPr>
          <w:rFonts w:hint="cs"/>
          <w:rtl/>
        </w:rPr>
        <w:t xml:space="preserve">که </w:t>
      </w:r>
      <w:r w:rsidR="001943CA" w:rsidRPr="00056FFE">
        <w:t>gspan</w:t>
      </w:r>
      <w:r w:rsidR="001943CA" w:rsidRPr="00056FFE">
        <w:rPr>
          <w:rFonts w:hint="cs"/>
          <w:rtl/>
        </w:rPr>
        <w:t xml:space="preserve">، با چند تغییر اندک، می تواند با گراف های مستقیم سازگار شود. </w:t>
      </w:r>
    </w:p>
    <w:p w:rsidR="004A4798" w:rsidRDefault="00FB6757" w:rsidP="00C64875">
      <w:pPr>
        <w:pStyle w:val="a9"/>
        <w:rPr>
          <w:noProof/>
          <w:lang w:bidi="fa-IR"/>
        </w:rPr>
      </w:pPr>
      <w:bookmarkStart w:id="421" w:name="_Ref409297489"/>
      <w:bookmarkStart w:id="422" w:name="_Toc409470115"/>
      <w:bookmarkStart w:id="423" w:name="_Toc409470208"/>
      <w:r>
        <w:rPr>
          <w:rFonts w:hint="cs"/>
          <w:rtl/>
        </w:rPr>
        <w:t>جدول</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607008">
        <w:rPr>
          <w:noProof/>
          <w:rtl/>
        </w:rPr>
        <w:t>5</w:t>
      </w:r>
      <w:r>
        <w:rPr>
          <w:rtl/>
        </w:rPr>
        <w:fldChar w:fldCharType="end"/>
      </w:r>
      <w:bookmarkEnd w:id="421"/>
      <w:r>
        <w:rPr>
          <w:rFonts w:hint="cs"/>
          <w:rtl/>
        </w:rPr>
        <w:t xml:space="preserve">: </w:t>
      </w:r>
      <w:r w:rsidRPr="003F71AB">
        <w:rPr>
          <w:rFonts w:hint="eastAsia"/>
          <w:noProof/>
          <w:rtl/>
          <w:lang w:bidi="fa-IR"/>
        </w:rPr>
        <w:t>خلاصه</w:t>
      </w:r>
      <w:r>
        <w:rPr>
          <w:rFonts w:hint="cs"/>
          <w:noProof/>
          <w:rtl/>
          <w:lang w:bidi="fa-IR"/>
        </w:rPr>
        <w:t xml:space="preserve"> ای</w:t>
      </w:r>
      <w:r w:rsidRPr="003F71AB">
        <w:rPr>
          <w:noProof/>
          <w:rtl/>
          <w:lang w:bidi="fa-IR"/>
        </w:rPr>
        <w:t xml:space="preserve"> </w:t>
      </w:r>
      <w:r w:rsidRPr="003F71AB">
        <w:rPr>
          <w:rFonts w:hint="eastAsia"/>
          <w:noProof/>
          <w:rtl/>
          <w:lang w:bidi="fa-IR"/>
        </w:rPr>
        <w:t>از</w:t>
      </w:r>
      <w:r w:rsidRPr="003F71AB">
        <w:rPr>
          <w:noProof/>
          <w:rtl/>
          <w:lang w:bidi="fa-IR"/>
        </w:rPr>
        <w:t xml:space="preserve"> </w:t>
      </w:r>
      <w:r w:rsidRPr="003F71AB">
        <w:rPr>
          <w:rFonts w:hint="eastAsia"/>
          <w:noProof/>
          <w:rtl/>
          <w:lang w:bidi="fa-IR"/>
        </w:rPr>
        <w:t>الگور</w:t>
      </w:r>
      <w:r w:rsidRPr="003F71AB">
        <w:rPr>
          <w:rFonts w:hint="cs"/>
          <w:noProof/>
          <w:rtl/>
          <w:lang w:bidi="fa-IR"/>
        </w:rPr>
        <w:t>ی</w:t>
      </w:r>
      <w:r w:rsidRPr="003F71AB">
        <w:rPr>
          <w:rFonts w:hint="eastAsia"/>
          <w:noProof/>
          <w:rtl/>
          <w:lang w:bidi="fa-IR"/>
        </w:rPr>
        <w:t>تم</w:t>
      </w:r>
      <w:r w:rsidRPr="003F71AB">
        <w:rPr>
          <w:noProof/>
          <w:rtl/>
          <w:lang w:bidi="fa-IR"/>
        </w:rPr>
        <w:t xml:space="preserve"> </w:t>
      </w:r>
      <w:r w:rsidRPr="003F71AB">
        <w:rPr>
          <w:rFonts w:hint="eastAsia"/>
          <w:noProof/>
          <w:rtl/>
          <w:lang w:bidi="fa-IR"/>
        </w:rPr>
        <w:t>ها</w:t>
      </w:r>
      <w:r w:rsidRPr="003F71AB">
        <w:rPr>
          <w:rFonts w:hint="cs"/>
          <w:noProof/>
          <w:rtl/>
          <w:lang w:bidi="fa-IR"/>
        </w:rPr>
        <w:t>ی</w:t>
      </w:r>
      <w:r w:rsidRPr="003F71AB">
        <w:rPr>
          <w:noProof/>
          <w:rtl/>
          <w:lang w:bidi="fa-IR"/>
        </w:rPr>
        <w:t xml:space="preserve"> </w:t>
      </w:r>
      <w:r w:rsidRPr="003F71AB">
        <w:rPr>
          <w:noProof/>
          <w:lang w:bidi="fa-IR"/>
        </w:rPr>
        <w:t>FGM</w:t>
      </w:r>
      <w:r w:rsidRPr="003F71AB">
        <w:rPr>
          <w:noProof/>
          <w:rtl/>
          <w:lang w:bidi="fa-IR"/>
        </w:rPr>
        <w:t xml:space="preserve"> </w:t>
      </w:r>
      <w:r w:rsidRPr="003F71AB">
        <w:rPr>
          <w:rFonts w:hint="eastAsia"/>
          <w:noProof/>
          <w:rtl/>
          <w:lang w:bidi="fa-IR"/>
        </w:rPr>
        <w:t>متداول</w:t>
      </w:r>
      <w:r w:rsidRPr="003F71AB">
        <w:rPr>
          <w:noProof/>
          <w:rtl/>
          <w:lang w:bidi="fa-IR"/>
        </w:rPr>
        <w:t xml:space="preserve"> </w:t>
      </w:r>
      <w:r w:rsidRPr="003F71AB">
        <w:rPr>
          <w:rFonts w:hint="eastAsia"/>
          <w:noProof/>
          <w:rtl/>
          <w:lang w:bidi="fa-IR"/>
        </w:rPr>
        <w:t>و</w:t>
      </w:r>
      <w:r w:rsidRPr="003F71AB">
        <w:rPr>
          <w:noProof/>
          <w:rtl/>
          <w:lang w:bidi="fa-IR"/>
        </w:rPr>
        <w:t xml:space="preserve"> </w:t>
      </w:r>
      <w:r w:rsidRPr="003F71AB">
        <w:rPr>
          <w:rFonts w:hint="eastAsia"/>
          <w:noProof/>
          <w:rtl/>
          <w:lang w:bidi="fa-IR"/>
        </w:rPr>
        <w:t>مکان</w:t>
      </w:r>
      <w:r w:rsidRPr="003F71AB">
        <w:rPr>
          <w:rFonts w:hint="cs"/>
          <w:noProof/>
          <w:rtl/>
          <w:lang w:bidi="fa-IR"/>
        </w:rPr>
        <w:t>ی</w:t>
      </w:r>
      <w:r w:rsidRPr="003F71AB">
        <w:rPr>
          <w:rFonts w:hint="eastAsia"/>
          <w:noProof/>
          <w:rtl/>
          <w:lang w:bidi="fa-IR"/>
        </w:rPr>
        <w:t>سم</w:t>
      </w:r>
      <w:r w:rsidRPr="003F71AB">
        <w:rPr>
          <w:noProof/>
          <w:rtl/>
          <w:lang w:bidi="fa-IR"/>
        </w:rPr>
        <w:t xml:space="preserve"> </w:t>
      </w:r>
      <w:r w:rsidRPr="003F71AB">
        <w:rPr>
          <w:rFonts w:hint="eastAsia"/>
          <w:noProof/>
          <w:rtl/>
          <w:lang w:bidi="fa-IR"/>
        </w:rPr>
        <w:t>ها</w:t>
      </w:r>
      <w:r w:rsidRPr="003F71AB">
        <w:rPr>
          <w:rFonts w:hint="cs"/>
          <w:noProof/>
          <w:rtl/>
          <w:lang w:bidi="fa-IR"/>
        </w:rPr>
        <w:t>ی</w:t>
      </w:r>
      <w:r w:rsidRPr="003F71AB">
        <w:rPr>
          <w:noProof/>
          <w:rtl/>
          <w:lang w:bidi="fa-IR"/>
        </w:rPr>
        <w:t xml:space="preserve"> </w:t>
      </w:r>
      <w:r w:rsidRPr="003F71AB">
        <w:rPr>
          <w:rFonts w:hint="eastAsia"/>
          <w:noProof/>
          <w:rtl/>
          <w:lang w:bidi="fa-IR"/>
        </w:rPr>
        <w:t>ا</w:t>
      </w:r>
      <w:r w:rsidRPr="003F71AB">
        <w:rPr>
          <w:rFonts w:hint="cs"/>
          <w:noProof/>
          <w:rtl/>
          <w:lang w:bidi="fa-IR"/>
        </w:rPr>
        <w:t>ی</w:t>
      </w:r>
      <w:r w:rsidRPr="003F71AB">
        <w:rPr>
          <w:rFonts w:hint="eastAsia"/>
          <w:noProof/>
          <w:rtl/>
          <w:lang w:bidi="fa-IR"/>
        </w:rPr>
        <w:t>جاد</w:t>
      </w:r>
      <w:r w:rsidRPr="003F71AB">
        <w:rPr>
          <w:noProof/>
          <w:rtl/>
          <w:lang w:bidi="fa-IR"/>
        </w:rPr>
        <w:t xml:space="preserve"> </w:t>
      </w:r>
      <w:r w:rsidRPr="003F71AB">
        <w:rPr>
          <w:rFonts w:hint="eastAsia"/>
          <w:noProof/>
          <w:rtl/>
          <w:lang w:bidi="fa-IR"/>
        </w:rPr>
        <w:t>داوطلب</w:t>
      </w:r>
      <w:r w:rsidRPr="003F71AB">
        <w:rPr>
          <w:noProof/>
          <w:rtl/>
          <w:lang w:bidi="fa-IR"/>
        </w:rPr>
        <w:t xml:space="preserve"> </w:t>
      </w:r>
      <w:r w:rsidRPr="003F71AB">
        <w:rPr>
          <w:rFonts w:hint="eastAsia"/>
          <w:noProof/>
          <w:rtl/>
          <w:lang w:bidi="fa-IR"/>
        </w:rPr>
        <w:t>و</w:t>
      </w:r>
      <w:r w:rsidRPr="003F71AB">
        <w:rPr>
          <w:noProof/>
          <w:rtl/>
          <w:lang w:bidi="fa-IR"/>
        </w:rPr>
        <w:t xml:space="preserve"> </w:t>
      </w:r>
      <w:r w:rsidRPr="003F71AB">
        <w:rPr>
          <w:rFonts w:hint="eastAsia"/>
          <w:noProof/>
          <w:rtl/>
          <w:lang w:bidi="fa-IR"/>
        </w:rPr>
        <w:t>محاسبه</w:t>
      </w:r>
      <w:r w:rsidRPr="003F71AB">
        <w:rPr>
          <w:noProof/>
          <w:rtl/>
          <w:lang w:bidi="fa-IR"/>
        </w:rPr>
        <w:t xml:space="preserve"> </w:t>
      </w:r>
      <w:r w:rsidRPr="003F71AB">
        <w:rPr>
          <w:rFonts w:hint="eastAsia"/>
          <w:noProof/>
          <w:rtl/>
          <w:lang w:bidi="fa-IR"/>
        </w:rPr>
        <w:t>پشت</w:t>
      </w:r>
      <w:r w:rsidRPr="003F71AB">
        <w:rPr>
          <w:rFonts w:hint="cs"/>
          <w:noProof/>
          <w:rtl/>
          <w:lang w:bidi="fa-IR"/>
        </w:rPr>
        <w:t>ی</w:t>
      </w:r>
      <w:r w:rsidRPr="003F71AB">
        <w:rPr>
          <w:rFonts w:hint="eastAsia"/>
          <w:noProof/>
          <w:rtl/>
          <w:lang w:bidi="fa-IR"/>
        </w:rPr>
        <w:t>بان</w:t>
      </w:r>
      <w:r w:rsidRPr="003F71AB">
        <w:rPr>
          <w:noProof/>
          <w:rtl/>
          <w:lang w:bidi="fa-IR"/>
        </w:rPr>
        <w:t xml:space="preserve"> </w:t>
      </w:r>
      <w:r w:rsidRPr="003F71AB">
        <w:rPr>
          <w:rFonts w:hint="eastAsia"/>
          <w:noProof/>
          <w:rtl/>
          <w:lang w:bidi="fa-IR"/>
        </w:rPr>
        <w:t>آن</w:t>
      </w:r>
      <w:r>
        <w:rPr>
          <w:rFonts w:hint="cs"/>
          <w:noProof/>
          <w:rtl/>
          <w:lang w:bidi="fa-IR"/>
        </w:rPr>
        <w:t xml:space="preserve"> </w:t>
      </w:r>
      <w:r w:rsidRPr="003F71AB">
        <w:rPr>
          <w:rFonts w:hint="eastAsia"/>
          <w:noProof/>
          <w:rtl/>
          <w:lang w:bidi="fa-IR"/>
        </w:rPr>
        <w:t>ها</w:t>
      </w:r>
      <w:bookmarkEnd w:id="422"/>
      <w:bookmarkEnd w:id="423"/>
    </w:p>
    <w:tbl>
      <w:tblPr>
        <w:tblStyle w:val="TableGridLight"/>
        <w:bidiVisual/>
        <w:tblW w:w="0" w:type="auto"/>
        <w:tblLook w:val="04A0" w:firstRow="1" w:lastRow="0" w:firstColumn="1" w:lastColumn="0" w:noHBand="0" w:noVBand="1"/>
      </w:tblPr>
      <w:tblGrid>
        <w:gridCol w:w="1610"/>
        <w:gridCol w:w="1980"/>
        <w:gridCol w:w="3060"/>
        <w:gridCol w:w="2520"/>
      </w:tblGrid>
      <w:tr w:rsidR="001943CA" w:rsidRPr="00B60BBF" w:rsidTr="00F51E18">
        <w:tc>
          <w:tcPr>
            <w:tcW w:w="1610" w:type="dxa"/>
            <w:shd w:val="clear" w:color="auto" w:fill="D9D9D9" w:themeFill="background1" w:themeFillShade="D9"/>
          </w:tcPr>
          <w:p w:rsidR="001943CA" w:rsidRPr="00B60BBF" w:rsidRDefault="001943CA" w:rsidP="00F51E18">
            <w:pPr>
              <w:ind w:firstLine="0"/>
              <w:jc w:val="center"/>
              <w:rPr>
                <w:rtl/>
              </w:rPr>
            </w:pPr>
            <w:r w:rsidRPr="00B60BBF">
              <w:rPr>
                <w:rFonts w:hint="cs"/>
                <w:rtl/>
              </w:rPr>
              <w:t>الگوریتم</w:t>
            </w:r>
          </w:p>
        </w:tc>
        <w:tc>
          <w:tcPr>
            <w:tcW w:w="1980" w:type="dxa"/>
            <w:shd w:val="clear" w:color="auto" w:fill="D9D9D9" w:themeFill="background1" w:themeFillShade="D9"/>
          </w:tcPr>
          <w:p w:rsidR="001943CA" w:rsidRPr="00B60BBF" w:rsidRDefault="001943CA" w:rsidP="00F51E18">
            <w:pPr>
              <w:ind w:firstLine="0"/>
              <w:jc w:val="center"/>
              <w:rPr>
                <w:rtl/>
              </w:rPr>
            </w:pPr>
            <w:r w:rsidRPr="00B60BBF">
              <w:rPr>
                <w:rFonts w:hint="cs"/>
                <w:rtl/>
              </w:rPr>
              <w:t>بازنمایی</w:t>
            </w:r>
          </w:p>
        </w:tc>
        <w:tc>
          <w:tcPr>
            <w:tcW w:w="3060" w:type="dxa"/>
            <w:shd w:val="clear" w:color="auto" w:fill="D9D9D9" w:themeFill="background1" w:themeFillShade="D9"/>
          </w:tcPr>
          <w:p w:rsidR="001943CA" w:rsidRPr="004A4798" w:rsidRDefault="001943CA" w:rsidP="00F51E18">
            <w:pPr>
              <w:ind w:firstLine="0"/>
              <w:jc w:val="center"/>
              <w:rPr>
                <w:rtl/>
              </w:rPr>
            </w:pPr>
            <w:r w:rsidRPr="004A4798">
              <w:rPr>
                <w:rFonts w:hint="cs"/>
                <w:rtl/>
              </w:rPr>
              <w:t>ایجاد داوطلب</w:t>
            </w:r>
          </w:p>
        </w:tc>
        <w:tc>
          <w:tcPr>
            <w:tcW w:w="2520" w:type="dxa"/>
            <w:shd w:val="clear" w:color="auto" w:fill="D9D9D9" w:themeFill="background1" w:themeFillShade="D9"/>
          </w:tcPr>
          <w:p w:rsidR="001943CA" w:rsidRPr="00B60BBF" w:rsidRDefault="001943CA" w:rsidP="00F51E18">
            <w:pPr>
              <w:ind w:firstLine="0"/>
              <w:jc w:val="center"/>
              <w:rPr>
                <w:rtl/>
              </w:rPr>
            </w:pPr>
            <w:r w:rsidRPr="00B60BBF">
              <w:rPr>
                <w:rFonts w:hint="cs"/>
                <w:rtl/>
              </w:rPr>
              <w:t>محاسبه پشتیبان</w:t>
            </w:r>
          </w:p>
        </w:tc>
      </w:tr>
      <w:tr w:rsidR="001943CA" w:rsidRPr="00B60BBF" w:rsidTr="00F51E18">
        <w:trPr>
          <w:trHeight w:val="450"/>
        </w:trPr>
        <w:tc>
          <w:tcPr>
            <w:tcW w:w="1610" w:type="dxa"/>
            <w:tcBorders>
              <w:bottom w:val="single" w:sz="4" w:space="0" w:color="auto"/>
            </w:tcBorders>
          </w:tcPr>
          <w:p w:rsidR="001943CA" w:rsidRPr="00B60BBF" w:rsidRDefault="004A4798" w:rsidP="00F51E18">
            <w:r>
              <w:t>AGM/ACGM</w:t>
            </w:r>
          </w:p>
        </w:tc>
        <w:tc>
          <w:tcPr>
            <w:tcW w:w="1980" w:type="dxa"/>
            <w:tcBorders>
              <w:bottom w:val="single" w:sz="4" w:space="0" w:color="auto"/>
            </w:tcBorders>
          </w:tcPr>
          <w:p w:rsidR="001943CA" w:rsidRPr="00B60BBF" w:rsidRDefault="00C64875" w:rsidP="00F51E18">
            <w:r>
              <w:t>CAM</w:t>
            </w:r>
          </w:p>
        </w:tc>
        <w:tc>
          <w:tcPr>
            <w:tcW w:w="3060" w:type="dxa"/>
            <w:tcBorders>
              <w:bottom w:val="single" w:sz="4" w:space="0" w:color="auto"/>
            </w:tcBorders>
          </w:tcPr>
          <w:p w:rsidR="001943CA" w:rsidRPr="004A4798" w:rsidRDefault="001943CA" w:rsidP="00F51E18">
            <w:pPr>
              <w:rPr>
                <w:rtl/>
              </w:rPr>
            </w:pPr>
            <w:r w:rsidRPr="004A4798">
              <w:rPr>
                <w:rFonts w:hint="cs"/>
                <w:rtl/>
              </w:rPr>
              <w:t>اتصال سطح ـ محور</w:t>
            </w:r>
          </w:p>
        </w:tc>
        <w:tc>
          <w:tcPr>
            <w:tcW w:w="2520" w:type="dxa"/>
            <w:tcBorders>
              <w:bottom w:val="single" w:sz="4" w:space="0" w:color="auto"/>
            </w:tcBorders>
          </w:tcPr>
          <w:p w:rsidR="001943CA" w:rsidRPr="00B60BBF" w:rsidRDefault="001943CA" w:rsidP="00F51E18">
            <w:pPr>
              <w:rPr>
                <w:rtl/>
              </w:rPr>
            </w:pPr>
            <w:r w:rsidRPr="00B60BBF">
              <w:rPr>
                <w:rFonts w:hint="cs"/>
                <w:rtl/>
              </w:rPr>
              <w:t>اسکن پایگاه داده ها</w:t>
            </w:r>
          </w:p>
        </w:tc>
      </w:tr>
      <w:tr w:rsidR="004A4798" w:rsidRPr="00B60BBF" w:rsidTr="00F51E18">
        <w:trPr>
          <w:trHeight w:val="450"/>
        </w:trPr>
        <w:tc>
          <w:tcPr>
            <w:tcW w:w="1610" w:type="dxa"/>
            <w:tcBorders>
              <w:bottom w:val="single" w:sz="4" w:space="0" w:color="auto"/>
            </w:tcBorders>
          </w:tcPr>
          <w:p w:rsidR="004A4798" w:rsidRPr="00B60BBF" w:rsidRDefault="004A4798" w:rsidP="00F51E18">
            <w:r w:rsidRPr="00B60BBF">
              <w:t>FSG</w:t>
            </w:r>
          </w:p>
        </w:tc>
        <w:tc>
          <w:tcPr>
            <w:tcW w:w="1980" w:type="dxa"/>
            <w:tcBorders>
              <w:bottom w:val="single" w:sz="4" w:space="0" w:color="auto"/>
            </w:tcBorders>
          </w:tcPr>
          <w:p w:rsidR="004A4798" w:rsidRPr="00B60BBF" w:rsidRDefault="004A4798" w:rsidP="00F51E18">
            <w:r w:rsidRPr="00B60BBF">
              <w:t>CAM</w:t>
            </w:r>
          </w:p>
        </w:tc>
        <w:tc>
          <w:tcPr>
            <w:tcW w:w="3060" w:type="dxa"/>
            <w:tcBorders>
              <w:bottom w:val="single" w:sz="4" w:space="0" w:color="auto"/>
            </w:tcBorders>
          </w:tcPr>
          <w:p w:rsidR="004A4798" w:rsidRPr="004A4798" w:rsidRDefault="004A4798" w:rsidP="00F51E18">
            <w:pPr>
              <w:rPr>
                <w:rtl/>
              </w:rPr>
            </w:pPr>
            <w:r w:rsidRPr="004A4798">
              <w:rPr>
                <w:rFonts w:hint="cs"/>
                <w:rtl/>
              </w:rPr>
              <w:t>اتصال سطح ـ محور</w:t>
            </w:r>
          </w:p>
        </w:tc>
        <w:tc>
          <w:tcPr>
            <w:tcW w:w="2520" w:type="dxa"/>
            <w:tcBorders>
              <w:bottom w:val="single" w:sz="4" w:space="0" w:color="auto"/>
            </w:tcBorders>
          </w:tcPr>
          <w:p w:rsidR="004A4798" w:rsidRPr="00B60BBF" w:rsidRDefault="004A4798" w:rsidP="00F51E18">
            <w:pPr>
              <w:rPr>
                <w:rtl/>
              </w:rPr>
            </w:pPr>
            <w:r w:rsidRPr="00B60BBF">
              <w:rPr>
                <w:rFonts w:hint="cs"/>
                <w:rtl/>
              </w:rPr>
              <w:t>لیست فعالیت</w:t>
            </w:r>
          </w:p>
        </w:tc>
      </w:tr>
      <w:tr w:rsidR="004A4798" w:rsidRPr="00B60BBF" w:rsidTr="00F51E18">
        <w:trPr>
          <w:trHeight w:val="450"/>
        </w:trPr>
        <w:tc>
          <w:tcPr>
            <w:tcW w:w="1610" w:type="dxa"/>
            <w:tcBorders>
              <w:top w:val="single" w:sz="4" w:space="0" w:color="auto"/>
              <w:bottom w:val="single" w:sz="4" w:space="0" w:color="auto"/>
            </w:tcBorders>
          </w:tcPr>
          <w:p w:rsidR="004A4798" w:rsidRPr="00B60BBF" w:rsidRDefault="004A4798" w:rsidP="00F51E18">
            <w:pPr>
              <w:rPr>
                <w:rtl/>
                <w:lang w:bidi="fa-IR"/>
              </w:rPr>
            </w:pPr>
            <w:r w:rsidRPr="00B60BBF">
              <w:t>gFSG</w:t>
            </w:r>
          </w:p>
        </w:tc>
        <w:tc>
          <w:tcPr>
            <w:tcW w:w="1980" w:type="dxa"/>
            <w:tcBorders>
              <w:top w:val="single" w:sz="4" w:space="0" w:color="auto"/>
              <w:bottom w:val="single" w:sz="4" w:space="0" w:color="auto"/>
            </w:tcBorders>
          </w:tcPr>
          <w:p w:rsidR="004A4798" w:rsidRPr="00B60BBF" w:rsidRDefault="004A4798" w:rsidP="00F51E18">
            <w:r>
              <w:t>n/a</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اتصال سطح ـ محور</w:t>
            </w:r>
          </w:p>
        </w:tc>
        <w:tc>
          <w:tcPr>
            <w:tcW w:w="2520" w:type="dxa"/>
            <w:tcBorders>
              <w:top w:val="single" w:sz="4" w:space="0" w:color="auto"/>
              <w:bottom w:val="single" w:sz="4" w:space="0" w:color="auto"/>
            </w:tcBorders>
          </w:tcPr>
          <w:p w:rsidR="004A4798" w:rsidRPr="00B60BBF" w:rsidRDefault="004A4798" w:rsidP="00F51E18">
            <w:pPr>
              <w:rPr>
                <w:rtl/>
              </w:rPr>
            </w:pPr>
            <w:r w:rsidRPr="00B60BBF">
              <w:rPr>
                <w:rFonts w:hint="cs"/>
                <w:rtl/>
              </w:rPr>
              <w:t>لیست کردن ـ زاویه، لیست فعالیت</w:t>
            </w:r>
            <w:r w:rsidR="00C64875" w:rsidRPr="00B60BBF">
              <w:rPr>
                <w:rFonts w:hint="cs"/>
                <w:rtl/>
              </w:rPr>
              <w:t>، آمیخته</w:t>
            </w:r>
          </w:p>
        </w:tc>
      </w:tr>
      <w:tr w:rsidR="004A4798" w:rsidRPr="00B60BBF" w:rsidTr="00F51E18">
        <w:trPr>
          <w:trHeight w:val="450"/>
        </w:trPr>
        <w:tc>
          <w:tcPr>
            <w:tcW w:w="1610" w:type="dxa"/>
            <w:tcBorders>
              <w:top w:val="single" w:sz="4" w:space="0" w:color="auto"/>
              <w:bottom w:val="single" w:sz="4" w:space="0" w:color="auto"/>
            </w:tcBorders>
          </w:tcPr>
          <w:p w:rsidR="004A4798" w:rsidRPr="00B60BBF" w:rsidRDefault="004A4798" w:rsidP="00F51E18">
            <w:r w:rsidRPr="00B60BBF">
              <w:t>DPmine</w:t>
            </w:r>
          </w:p>
        </w:tc>
        <w:tc>
          <w:tcPr>
            <w:tcW w:w="1980" w:type="dxa"/>
            <w:tcBorders>
              <w:top w:val="single" w:sz="4" w:space="0" w:color="auto"/>
              <w:bottom w:val="single" w:sz="4" w:space="0" w:color="auto"/>
            </w:tcBorders>
          </w:tcPr>
          <w:p w:rsidR="004A4798" w:rsidRPr="00B60BBF" w:rsidRDefault="004A4798" w:rsidP="00F51E18">
            <w:r w:rsidRPr="00B60BBF">
              <w:t>n/a</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اتصال سطح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p>
        </w:tc>
      </w:tr>
      <w:tr w:rsidR="004A4798" w:rsidRPr="00B60BBF" w:rsidTr="00F51E18">
        <w:trPr>
          <w:trHeight w:val="540"/>
        </w:trPr>
        <w:tc>
          <w:tcPr>
            <w:tcW w:w="1610" w:type="dxa"/>
            <w:tcBorders>
              <w:top w:val="single" w:sz="4" w:space="0" w:color="auto"/>
              <w:bottom w:val="single" w:sz="4" w:space="0" w:color="auto"/>
            </w:tcBorders>
          </w:tcPr>
          <w:p w:rsidR="004A4798" w:rsidRPr="00B60BBF" w:rsidRDefault="00C64875" w:rsidP="00F51E18">
            <w:r>
              <w:t>MoFa</w:t>
            </w:r>
          </w:p>
        </w:tc>
        <w:tc>
          <w:tcPr>
            <w:tcW w:w="1980" w:type="dxa"/>
            <w:tcBorders>
              <w:top w:val="single" w:sz="4" w:space="0" w:color="auto"/>
              <w:bottom w:val="single" w:sz="4" w:space="0" w:color="auto"/>
            </w:tcBorders>
          </w:tcPr>
          <w:p w:rsidR="004A4798" w:rsidRPr="00B60BBF" w:rsidRDefault="00C64875" w:rsidP="00F51E18">
            <w:r>
              <w:t>n/a</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تعمیم</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جاسازی ها</w:t>
            </w:r>
          </w:p>
        </w:tc>
      </w:tr>
      <w:tr w:rsidR="004A4798" w:rsidRPr="00B60BBF" w:rsidTr="00F51E18">
        <w:trPr>
          <w:trHeight w:val="530"/>
        </w:trPr>
        <w:tc>
          <w:tcPr>
            <w:tcW w:w="1610" w:type="dxa"/>
            <w:tcBorders>
              <w:top w:val="single" w:sz="4" w:space="0" w:color="auto"/>
              <w:bottom w:val="single" w:sz="4" w:space="0" w:color="auto"/>
            </w:tcBorders>
          </w:tcPr>
          <w:p w:rsidR="004A4798" w:rsidRPr="00B60BBF" w:rsidRDefault="00C64875" w:rsidP="00F51E18">
            <w:r>
              <w:t>gSpan</w:t>
            </w:r>
          </w:p>
        </w:tc>
        <w:tc>
          <w:tcPr>
            <w:tcW w:w="1980" w:type="dxa"/>
            <w:tcBorders>
              <w:top w:val="single" w:sz="4" w:space="0" w:color="auto"/>
              <w:bottom w:val="single" w:sz="4" w:space="0" w:color="auto"/>
            </w:tcBorders>
          </w:tcPr>
          <w:p w:rsidR="004A4798" w:rsidRPr="00B60BBF" w:rsidRDefault="00C64875" w:rsidP="00F51E18">
            <w:r>
              <w:t>m-DFSC</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تعمیم دست راستی ترین</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فعالیت</w:t>
            </w:r>
          </w:p>
        </w:tc>
      </w:tr>
      <w:tr w:rsidR="004A4798" w:rsidRPr="00B60BBF" w:rsidTr="00F51E18">
        <w:trPr>
          <w:trHeight w:val="260"/>
        </w:trPr>
        <w:tc>
          <w:tcPr>
            <w:tcW w:w="1610" w:type="dxa"/>
            <w:tcBorders>
              <w:top w:val="single" w:sz="4" w:space="0" w:color="auto"/>
              <w:bottom w:val="single" w:sz="4" w:space="0" w:color="auto"/>
            </w:tcBorders>
          </w:tcPr>
          <w:p w:rsidR="004A4798" w:rsidRPr="00B60BBF" w:rsidRDefault="004A4798" w:rsidP="00F51E18">
            <w:r w:rsidRPr="00B60BBF">
              <w:t>ADI-mine</w:t>
            </w:r>
          </w:p>
        </w:tc>
        <w:tc>
          <w:tcPr>
            <w:tcW w:w="1980" w:type="dxa"/>
            <w:tcBorders>
              <w:top w:val="single" w:sz="4" w:space="0" w:color="auto"/>
              <w:bottom w:val="single" w:sz="4" w:space="0" w:color="auto"/>
            </w:tcBorders>
          </w:tcPr>
          <w:p w:rsidR="004A4798" w:rsidRPr="00B60BBF" w:rsidRDefault="004A4798" w:rsidP="00F51E18">
            <w:r w:rsidRPr="00B60BBF">
              <w:t>M-DFSC</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تعمیم دست راستی ترین</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فعالیت</w:t>
            </w:r>
          </w:p>
        </w:tc>
      </w:tr>
      <w:tr w:rsidR="004A4798" w:rsidRPr="00B60BBF" w:rsidTr="00F51E18">
        <w:trPr>
          <w:trHeight w:val="287"/>
        </w:trPr>
        <w:tc>
          <w:tcPr>
            <w:tcW w:w="1610" w:type="dxa"/>
            <w:tcBorders>
              <w:top w:val="single" w:sz="4" w:space="0" w:color="auto"/>
              <w:bottom w:val="single" w:sz="4" w:space="0" w:color="auto"/>
            </w:tcBorders>
          </w:tcPr>
          <w:p w:rsidR="004A4798" w:rsidRPr="00B60BBF" w:rsidRDefault="00C64875" w:rsidP="00F51E18">
            <w:r>
              <w:t>FFSM</w:t>
            </w:r>
          </w:p>
        </w:tc>
        <w:tc>
          <w:tcPr>
            <w:tcW w:w="1980" w:type="dxa"/>
            <w:tcBorders>
              <w:top w:val="single" w:sz="4" w:space="0" w:color="auto"/>
              <w:bottom w:val="single" w:sz="4" w:space="0" w:color="auto"/>
            </w:tcBorders>
          </w:tcPr>
          <w:p w:rsidR="004A4798" w:rsidRPr="00B60BBF" w:rsidRDefault="00C64875" w:rsidP="00F51E18">
            <w:r>
              <w:t>CAM</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ا</w:t>
            </w:r>
            <w:r w:rsidR="00F51E18">
              <w:rPr>
                <w:rFonts w:hint="cs"/>
                <w:rtl/>
              </w:rPr>
              <w:t>ت</w:t>
            </w:r>
            <w:r w:rsidRPr="004A4798">
              <w:rPr>
                <w:rFonts w:hint="cs"/>
                <w:rtl/>
              </w:rPr>
              <w:t>صال + تعمیم</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جاسازی ها</w:t>
            </w:r>
          </w:p>
        </w:tc>
      </w:tr>
      <w:tr w:rsidR="004A4798" w:rsidRPr="00B60BBF" w:rsidTr="00F51E18">
        <w:trPr>
          <w:trHeight w:val="420"/>
        </w:trPr>
        <w:tc>
          <w:tcPr>
            <w:tcW w:w="1610" w:type="dxa"/>
            <w:tcBorders>
              <w:top w:val="single" w:sz="4" w:space="0" w:color="auto"/>
              <w:bottom w:val="single" w:sz="4" w:space="0" w:color="auto"/>
            </w:tcBorders>
          </w:tcPr>
          <w:p w:rsidR="004A4798" w:rsidRPr="00B60BBF" w:rsidRDefault="004A4798" w:rsidP="00F51E18">
            <w:r w:rsidRPr="00B60BBF">
              <w:t>GASTON</w:t>
            </w:r>
          </w:p>
        </w:tc>
        <w:tc>
          <w:tcPr>
            <w:tcW w:w="1980" w:type="dxa"/>
            <w:tcBorders>
              <w:top w:val="single" w:sz="4" w:space="0" w:color="auto"/>
              <w:bottom w:val="single" w:sz="4" w:space="0" w:color="auto"/>
            </w:tcBorders>
          </w:tcPr>
          <w:p w:rsidR="004A4798" w:rsidRPr="00B60BBF" w:rsidRDefault="004A4798" w:rsidP="00F51E18">
            <w:r w:rsidRPr="00B60BBF">
              <w:t>n/a</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مسیر گراف درختی و شمارش گراف</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جاسازی ها</w:t>
            </w:r>
          </w:p>
        </w:tc>
      </w:tr>
      <w:tr w:rsidR="004A4798" w:rsidRPr="00B60BBF" w:rsidTr="00F51E18">
        <w:trPr>
          <w:trHeight w:val="530"/>
        </w:trPr>
        <w:tc>
          <w:tcPr>
            <w:tcW w:w="1610" w:type="dxa"/>
            <w:tcBorders>
              <w:top w:val="single" w:sz="4" w:space="0" w:color="auto"/>
              <w:bottom w:val="single" w:sz="4" w:space="0" w:color="auto"/>
            </w:tcBorders>
          </w:tcPr>
          <w:p w:rsidR="004A4798" w:rsidRPr="00B60BBF" w:rsidRDefault="00C64875" w:rsidP="00F51E18">
            <w:r>
              <w:t>HSIGRAM</w:t>
            </w:r>
          </w:p>
        </w:tc>
        <w:tc>
          <w:tcPr>
            <w:tcW w:w="1980" w:type="dxa"/>
            <w:tcBorders>
              <w:top w:val="single" w:sz="4" w:space="0" w:color="auto"/>
              <w:bottom w:val="single" w:sz="4" w:space="0" w:color="auto"/>
            </w:tcBorders>
          </w:tcPr>
          <w:p w:rsidR="004A4798" w:rsidRPr="00B60BBF" w:rsidRDefault="00C64875" w:rsidP="00F51E18">
            <w:r>
              <w:t>CAM</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ا</w:t>
            </w:r>
            <w:r w:rsidR="00F51E18">
              <w:rPr>
                <w:rFonts w:hint="cs"/>
                <w:rtl/>
              </w:rPr>
              <w:t>ت</w:t>
            </w:r>
            <w:r w:rsidRPr="004A4798">
              <w:rPr>
                <w:rFonts w:hint="cs"/>
                <w:rtl/>
              </w:rPr>
              <w:t>صال سطح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 xml:space="preserve">مقیاس های </w:t>
            </w:r>
            <w:r w:rsidRPr="00B60BBF">
              <w:t>MIS</w:t>
            </w:r>
            <w:r w:rsidRPr="00B60BBF">
              <w:rPr>
                <w:rFonts w:hint="cs"/>
                <w:rtl/>
              </w:rPr>
              <w:t xml:space="preserve"> مختلف</w:t>
            </w:r>
          </w:p>
        </w:tc>
      </w:tr>
      <w:tr w:rsidR="004A4798" w:rsidRPr="00B60BBF" w:rsidTr="00F51E18">
        <w:trPr>
          <w:trHeight w:val="495"/>
        </w:trPr>
        <w:tc>
          <w:tcPr>
            <w:tcW w:w="1610" w:type="dxa"/>
            <w:tcBorders>
              <w:top w:val="single" w:sz="4" w:space="0" w:color="auto"/>
              <w:bottom w:val="single" w:sz="4" w:space="0" w:color="auto"/>
            </w:tcBorders>
          </w:tcPr>
          <w:p w:rsidR="004A4798" w:rsidRPr="00B60BBF" w:rsidRDefault="004A4798" w:rsidP="00F51E18">
            <w:r w:rsidRPr="00B60BBF">
              <w:t>VSIGRAM</w:t>
            </w:r>
          </w:p>
        </w:tc>
        <w:tc>
          <w:tcPr>
            <w:tcW w:w="1980" w:type="dxa"/>
            <w:tcBorders>
              <w:top w:val="single" w:sz="4" w:space="0" w:color="auto"/>
              <w:bottom w:val="single" w:sz="4" w:space="0" w:color="auto"/>
            </w:tcBorders>
          </w:tcPr>
          <w:p w:rsidR="004A4798" w:rsidRPr="00B60BBF" w:rsidRDefault="004A4798" w:rsidP="00F51E18">
            <w:r w:rsidRPr="00B60BBF">
              <w:t>CAM</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 xml:space="preserve">تعمیم </w:t>
            </w:r>
          </w:p>
        </w:tc>
        <w:tc>
          <w:tcPr>
            <w:tcW w:w="2520" w:type="dxa"/>
            <w:tcBorders>
              <w:top w:val="single" w:sz="4" w:space="0" w:color="auto"/>
              <w:bottom w:val="single" w:sz="4" w:space="0" w:color="auto"/>
            </w:tcBorders>
          </w:tcPr>
          <w:p w:rsidR="004A4798" w:rsidRPr="00B60BBF" w:rsidRDefault="00C64875" w:rsidP="00F51E18">
            <w:r w:rsidRPr="00B60BBF">
              <w:rPr>
                <w:rFonts w:hint="cs"/>
                <w:rtl/>
              </w:rPr>
              <w:t xml:space="preserve">مقیاس های </w:t>
            </w:r>
            <w:r w:rsidRPr="00B60BBF">
              <w:t>MIS</w:t>
            </w:r>
            <w:r w:rsidRPr="00B60BBF">
              <w:rPr>
                <w:rFonts w:hint="cs"/>
                <w:rtl/>
              </w:rPr>
              <w:t xml:space="preserve"> مختلف</w:t>
            </w:r>
          </w:p>
        </w:tc>
      </w:tr>
      <w:tr w:rsidR="004A4798" w:rsidRPr="00B60BBF" w:rsidTr="00F51E18">
        <w:trPr>
          <w:trHeight w:val="485"/>
        </w:trPr>
        <w:tc>
          <w:tcPr>
            <w:tcW w:w="1610" w:type="dxa"/>
            <w:tcBorders>
              <w:top w:val="single" w:sz="4" w:space="0" w:color="auto"/>
              <w:bottom w:val="single" w:sz="4" w:space="0" w:color="auto"/>
            </w:tcBorders>
          </w:tcPr>
          <w:p w:rsidR="004A4798" w:rsidRPr="00B60BBF" w:rsidRDefault="00C64875" w:rsidP="00F51E18">
            <w:r>
              <w:t>FPF</w:t>
            </w:r>
          </w:p>
        </w:tc>
        <w:tc>
          <w:tcPr>
            <w:tcW w:w="1980" w:type="dxa"/>
            <w:tcBorders>
              <w:top w:val="single" w:sz="4" w:space="0" w:color="auto"/>
              <w:bottom w:val="single" w:sz="4" w:space="0" w:color="auto"/>
            </w:tcBorders>
          </w:tcPr>
          <w:p w:rsidR="004A4798" w:rsidRPr="00B60BBF" w:rsidRDefault="00C64875" w:rsidP="00F51E18">
            <w:r>
              <w:t>CAM</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تعمیم</w:t>
            </w:r>
          </w:p>
        </w:tc>
        <w:tc>
          <w:tcPr>
            <w:tcW w:w="2520" w:type="dxa"/>
            <w:tcBorders>
              <w:top w:val="single" w:sz="4" w:space="0" w:color="auto"/>
              <w:bottom w:val="single" w:sz="4" w:space="0" w:color="auto"/>
            </w:tcBorders>
          </w:tcPr>
          <w:p w:rsidR="004A4798" w:rsidRPr="00B60BBF" w:rsidRDefault="00C64875" w:rsidP="00F51E18">
            <w:r w:rsidRPr="00B60BBF">
              <w:rPr>
                <w:rFonts w:hint="cs"/>
                <w:rtl/>
              </w:rPr>
              <w:t xml:space="preserve">مقیاس های </w:t>
            </w:r>
            <w:r w:rsidRPr="00B60BBF">
              <w:t>MIS</w:t>
            </w:r>
          </w:p>
        </w:tc>
      </w:tr>
      <w:tr w:rsidR="004A4798" w:rsidRPr="00B60BBF" w:rsidTr="00F51E18">
        <w:trPr>
          <w:trHeight w:val="332"/>
        </w:trPr>
        <w:tc>
          <w:tcPr>
            <w:tcW w:w="1610" w:type="dxa"/>
            <w:tcBorders>
              <w:top w:val="single" w:sz="4" w:space="0" w:color="auto"/>
              <w:bottom w:val="single" w:sz="4" w:space="0" w:color="auto"/>
            </w:tcBorders>
          </w:tcPr>
          <w:p w:rsidR="004A4798" w:rsidRPr="00B60BBF" w:rsidRDefault="004A4798" w:rsidP="00F51E18">
            <w:r w:rsidRPr="00B60BBF">
              <w:t>DPMine</w:t>
            </w:r>
          </w:p>
        </w:tc>
        <w:tc>
          <w:tcPr>
            <w:tcW w:w="1980" w:type="dxa"/>
            <w:tcBorders>
              <w:top w:val="single" w:sz="4" w:space="0" w:color="auto"/>
              <w:bottom w:val="single" w:sz="4" w:space="0" w:color="auto"/>
            </w:tcBorders>
          </w:tcPr>
          <w:p w:rsidR="004A4798" w:rsidRPr="00B60BBF" w:rsidRDefault="004A4798" w:rsidP="00F51E18">
            <w:r w:rsidRPr="00B60BBF">
              <w:t>n/a</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اتصال سطح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278"/>
        </w:trPr>
        <w:tc>
          <w:tcPr>
            <w:tcW w:w="1610" w:type="dxa"/>
            <w:tcBorders>
              <w:top w:val="single" w:sz="4" w:space="0" w:color="auto"/>
              <w:bottom w:val="single" w:sz="4" w:space="0" w:color="auto"/>
            </w:tcBorders>
          </w:tcPr>
          <w:p w:rsidR="004A4798" w:rsidRPr="00B60BBF" w:rsidRDefault="004A4798" w:rsidP="00F51E18">
            <w:r w:rsidRPr="00B60BBF">
              <w:t>CLOSECUT</w:t>
            </w:r>
          </w:p>
        </w:tc>
        <w:tc>
          <w:tcPr>
            <w:tcW w:w="1980" w:type="dxa"/>
            <w:tcBorders>
              <w:top w:val="single" w:sz="4" w:space="0" w:color="auto"/>
              <w:bottom w:val="single" w:sz="4" w:space="0" w:color="auto"/>
            </w:tcBorders>
          </w:tcPr>
          <w:p w:rsidR="004A4798" w:rsidRPr="00B60BBF" w:rsidRDefault="00C64875" w:rsidP="00F51E18">
            <w:r>
              <w:t>M-DFSC</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تعمیم دست راستی ترین مسیر</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فعالیت</w:t>
            </w:r>
          </w:p>
        </w:tc>
      </w:tr>
      <w:tr w:rsidR="004A4798" w:rsidRPr="00B60BBF" w:rsidTr="00F51E18">
        <w:trPr>
          <w:trHeight w:val="323"/>
        </w:trPr>
        <w:tc>
          <w:tcPr>
            <w:tcW w:w="1610" w:type="dxa"/>
            <w:tcBorders>
              <w:top w:val="single" w:sz="4" w:space="0" w:color="auto"/>
              <w:bottom w:val="single" w:sz="4" w:space="0" w:color="auto"/>
            </w:tcBorders>
          </w:tcPr>
          <w:p w:rsidR="004A4798" w:rsidRPr="00B60BBF" w:rsidRDefault="00C64875" w:rsidP="00F51E18">
            <w:r>
              <w:t>SPLAT</w:t>
            </w:r>
          </w:p>
        </w:tc>
        <w:tc>
          <w:tcPr>
            <w:tcW w:w="1980" w:type="dxa"/>
            <w:tcBorders>
              <w:top w:val="single" w:sz="4" w:space="0" w:color="auto"/>
              <w:bottom w:val="single" w:sz="4" w:space="0" w:color="auto"/>
            </w:tcBorders>
          </w:tcPr>
          <w:p w:rsidR="004A4798" w:rsidRPr="00B60BBF" w:rsidRDefault="00C64875" w:rsidP="00F51E18">
            <w:r>
              <w:t>n/a</w:t>
            </w:r>
          </w:p>
        </w:tc>
        <w:tc>
          <w:tcPr>
            <w:tcW w:w="3060" w:type="dxa"/>
            <w:tcBorders>
              <w:top w:val="single" w:sz="4" w:space="0" w:color="auto"/>
              <w:bottom w:val="single" w:sz="4" w:space="0" w:color="auto"/>
            </w:tcBorders>
          </w:tcPr>
          <w:p w:rsidR="004A4798" w:rsidRPr="004A4798" w:rsidRDefault="00C64875" w:rsidP="00F51E18">
            <w:pPr>
              <w:rPr>
                <w:rtl/>
              </w:rPr>
            </w:pPr>
            <w:r w:rsidRPr="004A4798">
              <w:t>n/a</w:t>
            </w:r>
            <w:r w:rsidRPr="004A4798">
              <w:rPr>
                <w:rFonts w:hint="cs"/>
                <w:rtl/>
              </w:rPr>
              <w:t xml:space="preserve"> </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278"/>
        </w:trPr>
        <w:tc>
          <w:tcPr>
            <w:tcW w:w="1610" w:type="dxa"/>
            <w:tcBorders>
              <w:top w:val="single" w:sz="4" w:space="0" w:color="auto"/>
              <w:bottom w:val="single" w:sz="4" w:space="0" w:color="auto"/>
            </w:tcBorders>
          </w:tcPr>
          <w:p w:rsidR="004A4798" w:rsidRPr="00B60BBF" w:rsidRDefault="004A4798" w:rsidP="00F51E18">
            <w:r w:rsidRPr="00B60BBF">
              <w:t>SPIN</w:t>
            </w:r>
          </w:p>
        </w:tc>
        <w:tc>
          <w:tcPr>
            <w:tcW w:w="1980" w:type="dxa"/>
            <w:tcBorders>
              <w:top w:val="single" w:sz="4" w:space="0" w:color="auto"/>
              <w:bottom w:val="single" w:sz="4" w:space="0" w:color="auto"/>
            </w:tcBorders>
          </w:tcPr>
          <w:p w:rsidR="004A4798" w:rsidRPr="00B60BBF" w:rsidRDefault="00C64875" w:rsidP="00F51E18">
            <w:r>
              <w:t>n/a</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اتصال</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مجموعه جاسازی ها</w:t>
            </w:r>
          </w:p>
        </w:tc>
      </w:tr>
      <w:tr w:rsidR="004A4798" w:rsidRPr="00B60BBF" w:rsidTr="00F51E18">
        <w:trPr>
          <w:trHeight w:val="278"/>
        </w:trPr>
        <w:tc>
          <w:tcPr>
            <w:tcW w:w="1610" w:type="dxa"/>
            <w:tcBorders>
              <w:top w:val="single" w:sz="4" w:space="0" w:color="auto"/>
              <w:bottom w:val="single" w:sz="4" w:space="0" w:color="auto"/>
            </w:tcBorders>
          </w:tcPr>
          <w:p w:rsidR="004A4798" w:rsidRPr="00B60BBF" w:rsidRDefault="004A4798" w:rsidP="00F51E18">
            <w:r w:rsidRPr="00B60BBF">
              <w:t>MARGIN</w:t>
            </w:r>
          </w:p>
        </w:tc>
        <w:tc>
          <w:tcPr>
            <w:tcW w:w="1980" w:type="dxa"/>
            <w:tcBorders>
              <w:top w:val="single" w:sz="4" w:space="0" w:color="auto"/>
              <w:bottom w:val="single" w:sz="4" w:space="0" w:color="auto"/>
            </w:tcBorders>
          </w:tcPr>
          <w:p w:rsidR="004A4798" w:rsidRPr="00B60BBF" w:rsidRDefault="00C64875" w:rsidP="00F51E18">
            <w:r>
              <w:t>n/a</w:t>
            </w:r>
          </w:p>
        </w:tc>
        <w:tc>
          <w:tcPr>
            <w:tcW w:w="3060" w:type="dxa"/>
            <w:tcBorders>
              <w:top w:val="single" w:sz="4" w:space="0" w:color="auto"/>
              <w:bottom w:val="single" w:sz="4" w:space="0" w:color="auto"/>
            </w:tcBorders>
          </w:tcPr>
          <w:p w:rsidR="004A4798" w:rsidRPr="004A4798" w:rsidRDefault="00C64875" w:rsidP="00F51E18">
            <w:pPr>
              <w:rPr>
                <w:rtl/>
              </w:rPr>
            </w:pPr>
            <w:r w:rsidRPr="004A4798">
              <w:t>Expandcat</w:t>
            </w:r>
            <w:r w:rsidRPr="004A4798">
              <w:rPr>
                <w:rFonts w:hint="cs"/>
                <w:rtl/>
              </w:rPr>
              <w:t xml:space="preserve"> </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215"/>
        </w:trPr>
        <w:tc>
          <w:tcPr>
            <w:tcW w:w="1610" w:type="dxa"/>
            <w:tcBorders>
              <w:top w:val="single" w:sz="4" w:space="0" w:color="auto"/>
              <w:bottom w:val="single" w:sz="4" w:space="0" w:color="auto"/>
            </w:tcBorders>
          </w:tcPr>
          <w:p w:rsidR="004A4798" w:rsidRPr="00B60BBF" w:rsidRDefault="00C64875" w:rsidP="00F51E18">
            <w:r>
              <w:t>CLoseGraph</w:t>
            </w:r>
          </w:p>
        </w:tc>
        <w:tc>
          <w:tcPr>
            <w:tcW w:w="1980" w:type="dxa"/>
            <w:tcBorders>
              <w:top w:val="single" w:sz="4" w:space="0" w:color="auto"/>
              <w:bottom w:val="single" w:sz="4" w:space="0" w:color="auto"/>
            </w:tcBorders>
          </w:tcPr>
          <w:p w:rsidR="004A4798" w:rsidRPr="00B60BBF" w:rsidRDefault="00C64875" w:rsidP="00F51E18">
            <w:r>
              <w:t>m-DFSC</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تعمیم دست راستی ترین مسیر</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فعالیت</w:t>
            </w:r>
          </w:p>
        </w:tc>
      </w:tr>
      <w:tr w:rsidR="004A4798" w:rsidRPr="00B60BBF" w:rsidTr="00F51E18">
        <w:trPr>
          <w:trHeight w:val="242"/>
        </w:trPr>
        <w:tc>
          <w:tcPr>
            <w:tcW w:w="1610" w:type="dxa"/>
            <w:tcBorders>
              <w:top w:val="single" w:sz="4" w:space="0" w:color="auto"/>
              <w:bottom w:val="single" w:sz="4" w:space="0" w:color="auto"/>
            </w:tcBorders>
          </w:tcPr>
          <w:p w:rsidR="004A4798" w:rsidRPr="00B60BBF" w:rsidRDefault="004A4798" w:rsidP="00F51E18">
            <w:r w:rsidRPr="00B60BBF">
              <w:t>CLAN</w:t>
            </w:r>
          </w:p>
        </w:tc>
        <w:tc>
          <w:tcPr>
            <w:tcW w:w="1980" w:type="dxa"/>
            <w:tcBorders>
              <w:top w:val="single" w:sz="4" w:space="0" w:color="auto"/>
              <w:bottom w:val="single" w:sz="4" w:space="0" w:color="auto"/>
            </w:tcBorders>
          </w:tcPr>
          <w:p w:rsidR="004A4798" w:rsidRPr="00B60BBF" w:rsidRDefault="004A4798" w:rsidP="00F51E18">
            <w:r w:rsidRPr="00B60BBF">
              <w:rPr>
                <w:rFonts w:hint="cs"/>
                <w:rtl/>
              </w:rPr>
              <w:t>توالی برچسب رأس</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 xml:space="preserve">تعمیم </w:t>
            </w:r>
            <w:r w:rsidRPr="004A4798">
              <w:t>DFS</w:t>
            </w:r>
            <w:r w:rsidRPr="004A4798">
              <w:rPr>
                <w:rFonts w:hint="cs"/>
                <w:rtl/>
              </w:rPr>
              <w:t xml:space="preserve">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675"/>
        </w:trPr>
        <w:tc>
          <w:tcPr>
            <w:tcW w:w="1610" w:type="dxa"/>
            <w:tcBorders>
              <w:top w:val="single" w:sz="4" w:space="0" w:color="auto"/>
              <w:bottom w:val="single" w:sz="4" w:space="0" w:color="auto"/>
            </w:tcBorders>
          </w:tcPr>
          <w:p w:rsidR="004A4798" w:rsidRPr="00B60BBF" w:rsidRDefault="004A4798" w:rsidP="00F51E18">
            <w:r w:rsidRPr="00B60BBF">
              <w:t>COCain</w:t>
            </w:r>
          </w:p>
        </w:tc>
        <w:tc>
          <w:tcPr>
            <w:tcW w:w="1980" w:type="dxa"/>
            <w:tcBorders>
              <w:top w:val="single" w:sz="4" w:space="0" w:color="auto"/>
              <w:bottom w:val="single" w:sz="4" w:space="0" w:color="auto"/>
            </w:tcBorders>
          </w:tcPr>
          <w:p w:rsidR="004A4798" w:rsidRPr="00B60BBF" w:rsidRDefault="004A4798" w:rsidP="00F51E18">
            <w:r w:rsidRPr="00B60BBF">
              <w:rPr>
                <w:rFonts w:hint="cs"/>
                <w:rtl/>
              </w:rPr>
              <w:t>توالی برچسب رأس</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 xml:space="preserve">تعمیم </w:t>
            </w:r>
            <w:r w:rsidRPr="004A4798">
              <w:t>DFS</w:t>
            </w:r>
            <w:r w:rsidRPr="004A4798">
              <w:rPr>
                <w:rFonts w:hint="cs"/>
                <w:rtl/>
              </w:rPr>
              <w:t xml:space="preserve">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242"/>
        </w:trPr>
        <w:tc>
          <w:tcPr>
            <w:tcW w:w="1610" w:type="dxa"/>
            <w:tcBorders>
              <w:top w:val="single" w:sz="4" w:space="0" w:color="auto"/>
              <w:bottom w:val="single" w:sz="4" w:space="0" w:color="auto"/>
            </w:tcBorders>
          </w:tcPr>
          <w:p w:rsidR="004A4798" w:rsidRPr="00B60BBF" w:rsidRDefault="004A4798" w:rsidP="00F51E18">
            <w:r w:rsidRPr="00B60BBF">
              <w:t>Gprune</w:t>
            </w:r>
          </w:p>
        </w:tc>
        <w:tc>
          <w:tcPr>
            <w:tcW w:w="1980" w:type="dxa"/>
            <w:tcBorders>
              <w:top w:val="single" w:sz="4" w:space="0" w:color="auto"/>
              <w:bottom w:val="single" w:sz="4" w:space="0" w:color="auto"/>
            </w:tcBorders>
          </w:tcPr>
          <w:p w:rsidR="004A4798" w:rsidRPr="00B60BBF" w:rsidRDefault="004A4798" w:rsidP="00F51E18">
            <w:r w:rsidRPr="00B60BBF">
              <w:t>M-DFSC</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تعمیم دست راستی ترین مسیر</w:t>
            </w:r>
          </w:p>
        </w:tc>
        <w:tc>
          <w:tcPr>
            <w:tcW w:w="2520" w:type="dxa"/>
            <w:tcBorders>
              <w:top w:val="single" w:sz="4" w:space="0" w:color="auto"/>
              <w:bottom w:val="single" w:sz="4" w:space="0" w:color="auto"/>
            </w:tcBorders>
          </w:tcPr>
          <w:p w:rsidR="004A4798" w:rsidRPr="00B60BBF" w:rsidRDefault="004A4798" w:rsidP="00F51E18">
            <w:pPr>
              <w:rPr>
                <w:rtl/>
              </w:rPr>
            </w:pPr>
            <w:r w:rsidRPr="00B60BBF">
              <w:rPr>
                <w:rFonts w:hint="cs"/>
                <w:rtl/>
              </w:rPr>
              <w:t xml:space="preserve">لیست فعالیت </w:t>
            </w:r>
          </w:p>
        </w:tc>
      </w:tr>
    </w:tbl>
    <w:p w:rsidR="001943CA" w:rsidRPr="00056FFE" w:rsidRDefault="00EB1741" w:rsidP="009B20DB">
      <w:pPr>
        <w:tabs>
          <w:tab w:val="right" w:pos="540"/>
        </w:tabs>
        <w:rPr>
          <w:rtl/>
        </w:rPr>
      </w:pPr>
      <w:r>
        <w:rPr>
          <w:rFonts w:hint="cs"/>
          <w:i/>
          <w:rtl/>
        </w:rPr>
        <w:t xml:space="preserve"> </w:t>
      </w:r>
      <w:r w:rsidR="001943CA" w:rsidRPr="00056FFE">
        <w:rPr>
          <w:rFonts w:hint="cs"/>
          <w:rtl/>
        </w:rPr>
        <w:t xml:space="preserve">یکی از ویژگی های مشترک اکثر الگوریتم های موجود در </w:t>
      </w:r>
      <w:r w:rsidR="009B20DB">
        <w:rPr>
          <w:rtl/>
        </w:rPr>
        <w:fldChar w:fldCharType="begin"/>
      </w:r>
      <w:r w:rsidR="009B20DB">
        <w:rPr>
          <w:rtl/>
        </w:rPr>
        <w:instrText xml:space="preserve"> </w:instrText>
      </w:r>
      <w:r w:rsidR="009B20DB">
        <w:rPr>
          <w:rFonts w:hint="cs"/>
        </w:rPr>
        <w:instrText>REF</w:instrText>
      </w:r>
      <w:r w:rsidR="009B20DB">
        <w:rPr>
          <w:rFonts w:hint="cs"/>
          <w:rtl/>
        </w:rPr>
        <w:instrText xml:space="preserve"> _</w:instrText>
      </w:r>
      <w:r w:rsidR="009B20DB">
        <w:rPr>
          <w:rFonts w:hint="cs"/>
        </w:rPr>
        <w:instrText>Ref409297489 \h</w:instrText>
      </w:r>
      <w:r w:rsidR="009B20DB">
        <w:rPr>
          <w:rtl/>
        </w:rPr>
        <w:instrText xml:space="preserve"> </w:instrText>
      </w:r>
      <w:r w:rsidR="009B20DB">
        <w:rPr>
          <w:rtl/>
        </w:rPr>
      </w:r>
      <w:r w:rsidR="009B20DB">
        <w:rPr>
          <w:rtl/>
        </w:rPr>
        <w:fldChar w:fldCharType="separate"/>
      </w:r>
      <w:r w:rsidR="00607008">
        <w:rPr>
          <w:rFonts w:hint="cs"/>
          <w:rtl/>
        </w:rPr>
        <w:t>جدول</w:t>
      </w:r>
      <w:r w:rsidR="00607008">
        <w:rPr>
          <w:rtl/>
        </w:rPr>
        <w:t xml:space="preserve"> </w:t>
      </w:r>
      <w:r w:rsidR="00607008">
        <w:rPr>
          <w:noProof/>
          <w:rtl/>
        </w:rPr>
        <w:t>5</w:t>
      </w:r>
      <w:r w:rsidR="009B20DB">
        <w:rPr>
          <w:rtl/>
        </w:rPr>
        <w:fldChar w:fldCharType="end"/>
      </w:r>
      <w:r w:rsidR="009B20DB">
        <w:rPr>
          <w:rFonts w:hint="cs"/>
          <w:rtl/>
        </w:rPr>
        <w:t xml:space="preserve"> </w:t>
      </w:r>
      <w:r w:rsidR="001943CA" w:rsidRPr="00056FFE">
        <w:rPr>
          <w:rFonts w:hint="cs"/>
          <w:rtl/>
        </w:rPr>
        <w:t>این است که فضای جستجو معمولاً به عنوان یک مشبک درخت مانند برای تمام الگوهای موجود که به ترتیب واژگان نمایی منظم شده اند طراحی می شود. هر گره در م</w:t>
      </w:r>
      <w:r w:rsidR="009B20DB">
        <w:rPr>
          <w:rFonts w:hint="cs"/>
          <w:rtl/>
        </w:rPr>
        <w:t>ش</w:t>
      </w:r>
      <w:r w:rsidR="001943CA" w:rsidRPr="00056FFE">
        <w:rPr>
          <w:rFonts w:hint="cs"/>
          <w:rtl/>
        </w:rPr>
        <w:t>بک نشان دهنده یک الگو است و ارتباط بین الگوها در سطح (1+</w:t>
      </w:r>
      <w:r w:rsidR="001943CA" w:rsidRPr="00056FFE">
        <w:t>k</w:t>
      </w:r>
      <w:r w:rsidR="001943CA" w:rsidRPr="00056FFE">
        <w:rPr>
          <w:rFonts w:hint="cs"/>
          <w:rtl/>
        </w:rPr>
        <w:t xml:space="preserve">) و </w:t>
      </w:r>
      <w:r w:rsidR="001943CA" w:rsidRPr="00056FFE">
        <w:t>K</w:t>
      </w:r>
      <w:r w:rsidR="001943CA" w:rsidRPr="00056FFE">
        <w:rPr>
          <w:rFonts w:hint="cs"/>
          <w:rtl/>
        </w:rPr>
        <w:t xml:space="preserve"> فقط از طریق رأس یا کران قابل تفکیک خواهد بود (یعنی رابطه مادر</w:t>
      </w:r>
      <w:r w:rsidR="009B20DB">
        <w:rPr>
          <w:rFonts w:hint="cs"/>
          <w:rtl/>
        </w:rPr>
        <w:t xml:space="preserve"> </w:t>
      </w:r>
      <w:r w:rsidR="001943CA" w:rsidRPr="00056FFE">
        <w:rPr>
          <w:rFonts w:hint="cs"/>
          <w:rtl/>
        </w:rPr>
        <w:t xml:space="preserve">ـ </w:t>
      </w:r>
      <w:r w:rsidR="009B20DB">
        <w:rPr>
          <w:rFonts w:hint="cs"/>
          <w:rtl/>
        </w:rPr>
        <w:t>زاده برقرار است). بنابر</w:t>
      </w:r>
      <w:r w:rsidR="001943CA" w:rsidRPr="00056FFE">
        <w:rPr>
          <w:rFonts w:hint="cs"/>
          <w:rtl/>
        </w:rPr>
        <w:t xml:space="preserve">این، استراتژی های جستجو شامل قطع مشبک و ذخیره تمام الگوهای تأمین کننده بعضی از آستانه ها است. یکی از استراتژی های </w:t>
      </w:r>
      <w:r w:rsidR="001943CA" w:rsidRPr="00056FFE">
        <w:t>BFS</w:t>
      </w:r>
      <w:r w:rsidR="001943CA" w:rsidRPr="00056FFE">
        <w:rPr>
          <w:rFonts w:hint="cs"/>
          <w:rtl/>
        </w:rPr>
        <w:t xml:space="preserve"> و </w:t>
      </w:r>
      <w:r w:rsidR="001943CA" w:rsidRPr="00056FFE">
        <w:t>DFS</w:t>
      </w:r>
      <w:r w:rsidR="001943CA" w:rsidRPr="00056FFE">
        <w:rPr>
          <w:rFonts w:hint="cs"/>
          <w:rtl/>
        </w:rPr>
        <w:t xml:space="preserve"> را می توان برای قطع مشبک مورد استفاده قرار داد. استخراج کننده های مبتنی بر استراتژی </w:t>
      </w:r>
      <w:r w:rsidR="001943CA" w:rsidRPr="00056FFE">
        <w:t>BFS</w:t>
      </w:r>
      <w:r w:rsidR="001943CA" w:rsidRPr="00056FFE">
        <w:rPr>
          <w:rFonts w:hint="cs"/>
          <w:rtl/>
        </w:rPr>
        <w:t xml:space="preserve"> برتری هایی بر استخراج کننده های مبتنی بر استراتژی </w:t>
      </w:r>
      <w:r w:rsidR="001943CA" w:rsidRPr="00056FFE">
        <w:t>DFS</w:t>
      </w:r>
      <w:r w:rsidR="001943CA" w:rsidRPr="00056FFE">
        <w:rPr>
          <w:rFonts w:hint="cs"/>
          <w:rtl/>
        </w:rPr>
        <w:t xml:space="preserve"> ارائه می دهند که می تواند محدوده بالایی "محکم تری" برای پشتیبانی زیر گراف های </w:t>
      </w:r>
      <w:r w:rsidR="001943CA" w:rsidRPr="00056FFE">
        <w:t>K</w:t>
      </w:r>
      <w:r w:rsidR="001943CA" w:rsidRPr="00056FFE">
        <w:rPr>
          <w:rFonts w:hint="cs"/>
          <w:rtl/>
        </w:rPr>
        <w:t xml:space="preserve"> از پشتیبانی وابسته به مجموعه کامل زیر گراف های شناسایی شده (1ـ</w:t>
      </w:r>
      <w:r w:rsidR="001943CA" w:rsidRPr="00056FFE">
        <w:t>K</w:t>
      </w:r>
      <w:r w:rsidR="001943CA" w:rsidRPr="00056FFE">
        <w:rPr>
          <w:rFonts w:hint="cs"/>
          <w:rtl/>
        </w:rPr>
        <w:t>) به دست آورد. اطلاعات این محدوده بالایی را می</w:t>
      </w:r>
      <w:r w:rsidR="009B20DB">
        <w:rPr>
          <w:rFonts w:hint="cs"/>
          <w:rtl/>
        </w:rPr>
        <w:t xml:space="preserve"> </w:t>
      </w:r>
      <w:r w:rsidR="001943CA" w:rsidRPr="00056FFE">
        <w:rPr>
          <w:rFonts w:hint="cs"/>
          <w:rtl/>
        </w:rPr>
        <w:t xml:space="preserve">توان برای محدود کردن تعداد زیر گراف های داوطلب ایجاد شده به خدمت گرفت. استخراج کننده های مبتنی بر استراتژی </w:t>
      </w:r>
      <w:r w:rsidR="001943CA" w:rsidRPr="00056FFE">
        <w:t>DFS</w:t>
      </w:r>
      <w:r w:rsidR="001943CA" w:rsidRPr="00056FFE">
        <w:rPr>
          <w:rFonts w:hint="cs"/>
          <w:rtl/>
        </w:rPr>
        <w:t xml:space="preserve"> به طور معمول یک محدوده بالایی برای داوطلب های </w:t>
      </w:r>
      <w:r w:rsidR="001943CA" w:rsidRPr="00056FFE">
        <w:t>K</w:t>
      </w:r>
      <w:r w:rsidR="001943CA" w:rsidRPr="00056FFE">
        <w:rPr>
          <w:rFonts w:hint="cs"/>
          <w:rtl/>
        </w:rPr>
        <w:t xml:space="preserve"> استخراج می کنند که تنها بر یک زیر گراف پرتکرار مادر 1ـ</w:t>
      </w:r>
      <w:r w:rsidR="001943CA" w:rsidRPr="00056FFE">
        <w:t>K</w:t>
      </w:r>
      <w:r w:rsidR="001943CA" w:rsidRPr="00056FFE">
        <w:rPr>
          <w:rFonts w:hint="cs"/>
          <w:rtl/>
        </w:rPr>
        <w:t xml:space="preserve"> استوار است.</w:t>
      </w:r>
    </w:p>
    <w:p w:rsidR="001943CA" w:rsidRPr="00056FFE" w:rsidRDefault="001943CA" w:rsidP="00F15F0F">
      <w:pPr>
        <w:tabs>
          <w:tab w:val="right" w:pos="540"/>
        </w:tabs>
        <w:rPr>
          <w:rtl/>
        </w:rPr>
      </w:pPr>
      <w:r w:rsidRPr="00056FFE">
        <w:rPr>
          <w:rFonts w:hint="cs"/>
          <w:rtl/>
        </w:rPr>
        <w:t xml:space="preserve">یک الگوریتم </w:t>
      </w:r>
      <w:r w:rsidRPr="00056FFE">
        <w:t>FGM</w:t>
      </w:r>
      <w:r w:rsidRPr="00056FFE">
        <w:rPr>
          <w:rFonts w:hint="cs"/>
          <w:rtl/>
        </w:rPr>
        <w:t xml:space="preserve"> کارآمد معمولاً دارای سه ویزگی متمایز است: </w:t>
      </w:r>
    </w:p>
    <w:p w:rsidR="001943CA" w:rsidRPr="00056FFE" w:rsidRDefault="001943CA" w:rsidP="009B20DB">
      <w:pPr>
        <w:pStyle w:val="ListParagraph"/>
        <w:numPr>
          <w:ilvl w:val="0"/>
          <w:numId w:val="16"/>
        </w:numPr>
        <w:tabs>
          <w:tab w:val="right" w:pos="540"/>
        </w:tabs>
        <w:rPr>
          <w:i/>
        </w:rPr>
      </w:pPr>
      <w:r w:rsidRPr="00056FFE">
        <w:rPr>
          <w:rFonts w:hint="cs"/>
          <w:b/>
          <w:bCs/>
          <w:i/>
          <w:rtl/>
        </w:rPr>
        <w:t>تعمیم محدود کننده:</w:t>
      </w:r>
      <w:r w:rsidRPr="00056FFE">
        <w:rPr>
          <w:rFonts w:hint="cs"/>
          <w:i/>
          <w:rtl/>
        </w:rPr>
        <w:t xml:space="preserve"> تعمیم یک زیر گراف تنها زمانی معتبر خواهد بود که گستره تعمیم در گراف های درون فهرست پیشامدهای زیر گراف موجود باشد. نمونه هایی از این گونه عملیات، استراتژی تعمیم دست راستی ترین مسیر است که توسط </w:t>
      </w:r>
      <w:r w:rsidRPr="00056FFE">
        <w:rPr>
          <w:i/>
        </w:rPr>
        <w:t>g</w:t>
      </w:r>
      <w:r w:rsidR="009B20DB">
        <w:rPr>
          <w:i/>
        </w:rPr>
        <w:t>S</w:t>
      </w:r>
      <w:r w:rsidRPr="00056FFE">
        <w:rPr>
          <w:i/>
        </w:rPr>
        <w:t>pan</w:t>
      </w:r>
      <w:r w:rsidRPr="00056FFE">
        <w:rPr>
          <w:rFonts w:hint="cs"/>
          <w:i/>
          <w:rtl/>
        </w:rPr>
        <w:t xml:space="preserve"> به کار</w:t>
      </w:r>
      <w:r w:rsidR="009B20DB">
        <w:rPr>
          <w:rFonts w:hint="cs"/>
          <w:i/>
          <w:rtl/>
          <w:lang w:bidi="fa-IR"/>
        </w:rPr>
        <w:t xml:space="preserve"> </w:t>
      </w:r>
      <w:r w:rsidR="009B20DB">
        <w:rPr>
          <w:rFonts w:hint="cs"/>
          <w:i/>
          <w:rtl/>
        </w:rPr>
        <w:t>گرفته می شود و تعمیم</w:t>
      </w:r>
      <w:r w:rsidRPr="00056FFE">
        <w:rPr>
          <w:rFonts w:hint="cs"/>
          <w:i/>
          <w:rtl/>
        </w:rPr>
        <w:t xml:space="preserve"> دست راستی ترین مسیر که توسط </w:t>
      </w:r>
      <w:r w:rsidRPr="00056FFE">
        <w:rPr>
          <w:i/>
        </w:rPr>
        <w:t>MoFa</w:t>
      </w:r>
      <w:r w:rsidRPr="00056FFE">
        <w:rPr>
          <w:rFonts w:hint="cs"/>
          <w:i/>
          <w:rtl/>
        </w:rPr>
        <w:t xml:space="preserve"> مورد استفاده قرار می</w:t>
      </w:r>
      <w:r w:rsidR="009B20DB">
        <w:rPr>
          <w:rFonts w:hint="cs"/>
          <w:i/>
          <w:rtl/>
        </w:rPr>
        <w:t xml:space="preserve"> </w:t>
      </w:r>
      <w:r w:rsidRPr="00056FFE">
        <w:rPr>
          <w:rFonts w:hint="cs"/>
          <w:i/>
          <w:rtl/>
        </w:rPr>
        <w:t>گیرد.</w:t>
      </w:r>
    </w:p>
    <w:p w:rsidR="001943CA" w:rsidRPr="00056FFE" w:rsidRDefault="001943CA" w:rsidP="009B20DB">
      <w:pPr>
        <w:pStyle w:val="ListParagraph"/>
        <w:numPr>
          <w:ilvl w:val="0"/>
          <w:numId w:val="16"/>
        </w:numPr>
        <w:tabs>
          <w:tab w:val="right" w:pos="540"/>
        </w:tabs>
        <w:rPr>
          <w:i/>
        </w:rPr>
      </w:pPr>
      <w:r w:rsidRPr="00056FFE">
        <w:rPr>
          <w:rFonts w:hint="cs"/>
          <w:b/>
          <w:bCs/>
          <w:i/>
          <w:rtl/>
        </w:rPr>
        <w:t>ایجاد داوطلب کارآمد:</w:t>
      </w:r>
      <w:r w:rsidRPr="00056FFE">
        <w:rPr>
          <w:rFonts w:hint="cs"/>
          <w:i/>
          <w:rtl/>
        </w:rPr>
        <w:t xml:space="preserve"> این عملیات با استفاده از بازنمایی گراف مجاز تحقق پیدا می کند. این بازنمایی می تواند فیلترینگ نسخه های کپی داوطلب را پیش از اجرای آزمایش هم ریختی گراف تسهیل کند. دو بازنمایی مجاز اصلی عبارتند از: (</w:t>
      </w:r>
      <w:r w:rsidRPr="00056FFE">
        <w:rPr>
          <w:i/>
        </w:rPr>
        <w:t>i</w:t>
      </w:r>
      <w:r w:rsidRPr="00056FFE">
        <w:rPr>
          <w:rFonts w:hint="cs"/>
          <w:i/>
          <w:rtl/>
        </w:rPr>
        <w:t xml:space="preserve">) </w:t>
      </w:r>
      <w:r w:rsidRPr="00056FFE">
        <w:rPr>
          <w:i/>
        </w:rPr>
        <w:t>CAM</w:t>
      </w:r>
      <w:r w:rsidRPr="00056FFE">
        <w:rPr>
          <w:rFonts w:hint="cs"/>
          <w:i/>
          <w:rtl/>
        </w:rPr>
        <w:t xml:space="preserve"> که توسط </w:t>
      </w:r>
      <w:r w:rsidRPr="00056FFE">
        <w:rPr>
          <w:i/>
        </w:rPr>
        <w:t>AGM</w:t>
      </w:r>
      <w:r w:rsidRPr="00056FFE">
        <w:rPr>
          <w:rFonts w:hint="cs"/>
          <w:i/>
          <w:rtl/>
        </w:rPr>
        <w:t xml:space="preserve">، </w:t>
      </w:r>
      <w:r w:rsidRPr="00056FFE">
        <w:rPr>
          <w:i/>
        </w:rPr>
        <w:t>FSG</w:t>
      </w:r>
      <w:r w:rsidRPr="00056FFE">
        <w:rPr>
          <w:rFonts w:hint="cs"/>
          <w:i/>
          <w:rtl/>
        </w:rPr>
        <w:t xml:space="preserve"> و </w:t>
      </w:r>
      <w:r w:rsidRPr="00056FFE">
        <w:rPr>
          <w:i/>
        </w:rPr>
        <w:t>FFSM</w:t>
      </w:r>
      <w:r w:rsidRPr="00056FFE">
        <w:rPr>
          <w:rFonts w:hint="cs"/>
          <w:i/>
          <w:rtl/>
        </w:rPr>
        <w:t xml:space="preserve"> استفاده می شود؛ و (</w:t>
      </w:r>
      <w:r w:rsidRPr="00056FFE">
        <w:rPr>
          <w:i/>
        </w:rPr>
        <w:t>ii</w:t>
      </w:r>
      <w:r w:rsidRPr="00056FFE">
        <w:rPr>
          <w:rFonts w:hint="cs"/>
          <w:i/>
          <w:rtl/>
        </w:rPr>
        <w:t xml:space="preserve">) </w:t>
      </w:r>
      <w:r w:rsidRPr="00056FFE">
        <w:rPr>
          <w:i/>
        </w:rPr>
        <w:t>M-DFSC</w:t>
      </w:r>
      <w:r w:rsidRPr="00056FFE">
        <w:rPr>
          <w:rFonts w:hint="cs"/>
          <w:i/>
          <w:rtl/>
        </w:rPr>
        <w:t xml:space="preserve"> که توسط </w:t>
      </w:r>
      <w:r w:rsidRPr="00056FFE">
        <w:rPr>
          <w:i/>
        </w:rPr>
        <w:t>g</w:t>
      </w:r>
      <w:r w:rsidR="009B20DB">
        <w:rPr>
          <w:i/>
        </w:rPr>
        <w:t>S</w:t>
      </w:r>
      <w:r w:rsidRPr="00056FFE">
        <w:rPr>
          <w:i/>
        </w:rPr>
        <w:t>pan</w:t>
      </w:r>
      <w:r w:rsidRPr="00056FFE">
        <w:rPr>
          <w:rFonts w:hint="cs"/>
          <w:i/>
          <w:rtl/>
        </w:rPr>
        <w:t xml:space="preserve"> مورد استفاده قرار می گیرد.</w:t>
      </w:r>
    </w:p>
    <w:p w:rsidR="001943CA" w:rsidRPr="00056FFE" w:rsidRDefault="009B20DB" w:rsidP="009B20DB">
      <w:pPr>
        <w:pStyle w:val="ListParagraph"/>
        <w:numPr>
          <w:ilvl w:val="0"/>
          <w:numId w:val="16"/>
        </w:numPr>
        <w:tabs>
          <w:tab w:val="right" w:pos="540"/>
        </w:tabs>
        <w:rPr>
          <w:i/>
        </w:rPr>
      </w:pPr>
      <w:r>
        <w:rPr>
          <w:rFonts w:hint="cs"/>
          <w:b/>
          <w:bCs/>
          <w:i/>
          <w:rtl/>
        </w:rPr>
        <w:t>هم ریختی زیر</w:t>
      </w:r>
      <w:r w:rsidR="001943CA" w:rsidRPr="00056FFE">
        <w:rPr>
          <w:rFonts w:hint="cs"/>
          <w:b/>
          <w:bCs/>
          <w:i/>
          <w:rtl/>
        </w:rPr>
        <w:t>گراف بنیادی:</w:t>
      </w:r>
      <w:r w:rsidR="001943CA" w:rsidRPr="00056FFE">
        <w:rPr>
          <w:rFonts w:hint="cs"/>
          <w:i/>
          <w:rtl/>
        </w:rPr>
        <w:t xml:space="preserve"> در هنگام محاسبه پشتیبان یک الگو باید تعادل بین استفاده علنی از هم ریختی زیر گراف و حفظ جاسازی های الگو برقرار شود. </w:t>
      </w:r>
      <w:r w:rsidR="001943CA" w:rsidRPr="00056FFE">
        <w:rPr>
          <w:i/>
        </w:rPr>
        <w:t>FFSM</w:t>
      </w:r>
      <w:r w:rsidR="001943CA" w:rsidRPr="00056FFE">
        <w:rPr>
          <w:rFonts w:hint="cs"/>
          <w:i/>
          <w:rtl/>
        </w:rPr>
        <w:t xml:space="preserve"> و </w:t>
      </w:r>
      <w:r w:rsidR="001943CA" w:rsidRPr="00056FFE">
        <w:rPr>
          <w:i/>
        </w:rPr>
        <w:t>GASTON</w:t>
      </w:r>
      <w:r w:rsidR="001943CA" w:rsidRPr="00056FFE">
        <w:rPr>
          <w:rFonts w:hint="cs"/>
          <w:i/>
          <w:rtl/>
        </w:rPr>
        <w:t xml:space="preserve"> نمونه هایی از حفظ جاسازی ها هستند و </w:t>
      </w:r>
      <w:r w:rsidR="001943CA" w:rsidRPr="00056FFE">
        <w:rPr>
          <w:i/>
        </w:rPr>
        <w:t>FSG</w:t>
      </w:r>
      <w:r w:rsidR="001943CA" w:rsidRPr="00056FFE">
        <w:rPr>
          <w:rFonts w:hint="cs"/>
          <w:i/>
          <w:rtl/>
        </w:rPr>
        <w:t xml:space="preserve"> و </w:t>
      </w:r>
      <w:r w:rsidR="001943CA" w:rsidRPr="00056FFE">
        <w:rPr>
          <w:i/>
        </w:rPr>
        <w:t>g</w:t>
      </w:r>
      <w:r>
        <w:rPr>
          <w:i/>
        </w:rPr>
        <w:t>S</w:t>
      </w:r>
      <w:r w:rsidR="001943CA" w:rsidRPr="00056FFE">
        <w:rPr>
          <w:i/>
        </w:rPr>
        <w:t>pan</w:t>
      </w:r>
      <w:r w:rsidR="001943CA" w:rsidRPr="00056FFE">
        <w:rPr>
          <w:rFonts w:hint="cs"/>
          <w:i/>
          <w:rtl/>
        </w:rPr>
        <w:t xml:space="preserve"> نیز مثال هایی از ب</w:t>
      </w:r>
      <w:r>
        <w:rPr>
          <w:rFonts w:hint="cs"/>
          <w:i/>
          <w:rtl/>
        </w:rPr>
        <w:t>ه خدمت گرفتن هم ریختی زیر گراف هستند</w:t>
      </w:r>
      <w:r w:rsidR="001943CA" w:rsidRPr="00056FFE">
        <w:rPr>
          <w:rFonts w:hint="cs"/>
          <w:i/>
          <w:rtl/>
        </w:rPr>
        <w:t>.</w:t>
      </w:r>
    </w:p>
    <w:p w:rsidR="001943CA" w:rsidRPr="00056FFE" w:rsidRDefault="001943CA" w:rsidP="00086C31">
      <w:pPr>
        <w:tabs>
          <w:tab w:val="right" w:pos="540"/>
        </w:tabs>
        <w:rPr>
          <w:i/>
          <w:rtl/>
        </w:rPr>
      </w:pPr>
      <w:r w:rsidRPr="00056FFE">
        <w:rPr>
          <w:rFonts w:hint="cs"/>
          <w:i/>
          <w:rtl/>
        </w:rPr>
        <w:t xml:space="preserve">اگر چه الگوریتم های طبقه بندی شده می توانند در پایگاه داده های بسیار بزرگ، مزیت متمایزی ارائه دهند، تعداد اندکی از محققان از این الگوریتم ها برای </w:t>
      </w:r>
      <w:r w:rsidRPr="00056FFE">
        <w:rPr>
          <w:i/>
        </w:rPr>
        <w:t>FGM</w:t>
      </w:r>
      <w:r w:rsidRPr="00056FFE">
        <w:rPr>
          <w:rFonts w:hint="cs"/>
          <w:i/>
          <w:rtl/>
        </w:rPr>
        <w:t xml:space="preserve"> استفاده کرده اند. یک نمونه که پیشنهاد شده است، تعمیم </w:t>
      </w:r>
      <w:r w:rsidRPr="00056FFE">
        <w:rPr>
          <w:i/>
        </w:rPr>
        <w:t>MoFa</w:t>
      </w:r>
      <w:r w:rsidRPr="00056FFE">
        <w:rPr>
          <w:rFonts w:hint="cs"/>
          <w:i/>
          <w:rtl/>
        </w:rPr>
        <w:t xml:space="preserve"> برای سازگار شدن با محاسبات طبقه بندی شده استخراج الگوهای پرتکرار در مورد مجموعه داده های معرف ترکیبات مولکولی بزرگ است.</w:t>
      </w:r>
    </w:p>
    <w:p w:rsidR="002B1058" w:rsidRPr="002B1058" w:rsidRDefault="002B1058" w:rsidP="002B1058">
      <w:pPr>
        <w:pStyle w:val="ListParagraph"/>
        <w:keepNext/>
        <w:keepLines/>
        <w:numPr>
          <w:ilvl w:val="0"/>
          <w:numId w:val="28"/>
        </w:numPr>
        <w:contextualSpacing w:val="0"/>
        <w:outlineLvl w:val="1"/>
        <w:rPr>
          <w:rFonts w:eastAsiaTheme="majorEastAsia"/>
          <w:b/>
          <w:bCs/>
          <w:vanish/>
          <w:sz w:val="24"/>
          <w:szCs w:val="28"/>
          <w:rtl/>
          <w:lang w:bidi="fa-IR"/>
        </w:rPr>
      </w:pPr>
      <w:bookmarkStart w:id="424" w:name="_Toc409469361"/>
      <w:bookmarkStart w:id="425" w:name="_Toc409469667"/>
      <w:bookmarkEnd w:id="424"/>
      <w:bookmarkEnd w:id="425"/>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426" w:name="_Toc409469362"/>
      <w:bookmarkStart w:id="427" w:name="_Toc409469668"/>
      <w:bookmarkEnd w:id="426"/>
      <w:bookmarkEnd w:id="427"/>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428" w:name="_Toc409469363"/>
      <w:bookmarkStart w:id="429" w:name="_Toc409469669"/>
      <w:bookmarkEnd w:id="428"/>
      <w:bookmarkEnd w:id="429"/>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430" w:name="_Toc409469364"/>
      <w:bookmarkStart w:id="431" w:name="_Toc409469670"/>
      <w:bookmarkEnd w:id="430"/>
      <w:bookmarkEnd w:id="431"/>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432" w:name="_Toc409469365"/>
      <w:bookmarkStart w:id="433" w:name="_Toc409469671"/>
      <w:bookmarkEnd w:id="432"/>
      <w:bookmarkEnd w:id="433"/>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434" w:name="_Toc409469366"/>
      <w:bookmarkStart w:id="435" w:name="_Toc409469672"/>
      <w:bookmarkEnd w:id="434"/>
      <w:bookmarkEnd w:id="435"/>
    </w:p>
    <w:p w:rsidR="001943CA" w:rsidRPr="00056FFE" w:rsidRDefault="001943CA" w:rsidP="002B1058">
      <w:pPr>
        <w:pStyle w:val="Heading2"/>
        <w:numPr>
          <w:ilvl w:val="1"/>
          <w:numId w:val="28"/>
        </w:numPr>
        <w:ind w:left="0" w:firstLine="0"/>
        <w:rPr>
          <w:rtl/>
        </w:rPr>
      </w:pPr>
      <w:bookmarkStart w:id="436" w:name="_Toc409469367"/>
      <w:bookmarkStart w:id="437" w:name="_Toc409469673"/>
      <w:r w:rsidRPr="00056FFE">
        <w:rPr>
          <w:rFonts w:hint="cs"/>
          <w:rtl/>
        </w:rPr>
        <w:t>نتیجه گیری</w:t>
      </w:r>
      <w:bookmarkEnd w:id="436"/>
      <w:bookmarkEnd w:id="437"/>
      <w:r w:rsidRPr="00056FFE">
        <w:rPr>
          <w:rFonts w:hint="cs"/>
          <w:rtl/>
        </w:rPr>
        <w:t xml:space="preserve"> </w:t>
      </w:r>
    </w:p>
    <w:p w:rsidR="001943CA" w:rsidRPr="00056FFE" w:rsidRDefault="001943CA" w:rsidP="00BB33CF">
      <w:pPr>
        <w:tabs>
          <w:tab w:val="right" w:pos="540"/>
        </w:tabs>
        <w:rPr>
          <w:i/>
          <w:rtl/>
        </w:rPr>
      </w:pPr>
      <w:r w:rsidRPr="00056FFE">
        <w:rPr>
          <w:rFonts w:hint="cs"/>
          <w:i/>
          <w:rtl/>
        </w:rPr>
        <w:t xml:space="preserve">بررسی وضعیت کنونی </w:t>
      </w:r>
      <w:r w:rsidRPr="00056FFE">
        <w:rPr>
          <w:i/>
        </w:rPr>
        <w:t>FSM</w:t>
      </w:r>
      <w:r w:rsidRPr="00056FFE">
        <w:rPr>
          <w:rFonts w:hint="cs"/>
          <w:i/>
          <w:rtl/>
        </w:rPr>
        <w:t xml:space="preserve"> موجود، به ویژه الگوریتم هایی که در آثار این حوزه بیشترین مراجعه به آن</w:t>
      </w:r>
      <w:r w:rsidR="00BB33CF">
        <w:rPr>
          <w:rFonts w:hint="cs"/>
          <w:i/>
          <w:rtl/>
        </w:rPr>
        <w:t xml:space="preserve"> </w:t>
      </w:r>
      <w:r w:rsidRPr="00056FFE">
        <w:rPr>
          <w:rFonts w:hint="cs"/>
          <w:i/>
          <w:rtl/>
        </w:rPr>
        <w:t xml:space="preserve">ها بوده است، ارائه شده است. ایجاد داوطلب و محاسبه پشتیبان از لحاظ محاسباتی پرهزینه ترین جنبه های الگوریتم های </w:t>
      </w:r>
      <w:r w:rsidRPr="00056FFE">
        <w:rPr>
          <w:i/>
        </w:rPr>
        <w:t>FSM</w:t>
      </w:r>
      <w:r w:rsidRPr="00056FFE">
        <w:rPr>
          <w:rFonts w:hint="cs"/>
          <w:i/>
          <w:rtl/>
        </w:rPr>
        <w:t xml:space="preserve"> هستند و محاسبه پشتیبان پرهزینه ترین جنبه است. به طور گسترده، ویژگی مت</w:t>
      </w:r>
      <w:r w:rsidR="00BB33CF">
        <w:rPr>
          <w:rFonts w:hint="cs"/>
          <w:i/>
          <w:rtl/>
        </w:rPr>
        <w:t>مایز کننده الگوریتم های استخراج</w:t>
      </w:r>
      <w:r w:rsidRPr="00056FFE">
        <w:rPr>
          <w:rFonts w:hint="cs"/>
          <w:i/>
          <w:rtl/>
        </w:rPr>
        <w:t>، چگونگی توجه مؤثر به فرآیند ایجاد داوطلب و محاسبه پشتیبان است.</w:t>
      </w:r>
    </w:p>
    <w:p w:rsidR="001943CA" w:rsidRPr="00056FFE" w:rsidRDefault="001943CA" w:rsidP="00BB33CF">
      <w:pPr>
        <w:tabs>
          <w:tab w:val="right" w:pos="540"/>
        </w:tabs>
        <w:rPr>
          <w:i/>
          <w:rtl/>
        </w:rPr>
      </w:pPr>
      <w:r w:rsidRPr="00056FFE">
        <w:rPr>
          <w:rFonts w:hint="cs"/>
          <w:i/>
          <w:rtl/>
        </w:rPr>
        <w:t xml:space="preserve">با مراجعه به آثار این حوزه، تعداد زیادی استراتژی های استخراج برای انواع مختلفی از گراف ها معرفی شده اند تا انواع  مختلفی از الگوها تولید شوند. برای اینکه تعدادی ساختار به دامنه وسیعی از الگوریتم های </w:t>
      </w:r>
      <w:r w:rsidRPr="00056FFE">
        <w:rPr>
          <w:i/>
        </w:rPr>
        <w:t>FSM</w:t>
      </w:r>
      <w:r w:rsidRPr="00056FFE">
        <w:rPr>
          <w:rFonts w:hint="cs"/>
          <w:i/>
          <w:rtl/>
        </w:rPr>
        <w:t xml:space="preserve"> ترسیم شده در آثار این حوزه تحمیل شوند از یک سیستم طبقه بندی استفاده کردیم که در آن، الگوریتم های </w:t>
      </w:r>
      <w:r w:rsidRPr="00056FFE">
        <w:rPr>
          <w:i/>
        </w:rPr>
        <w:t>FSM</w:t>
      </w:r>
      <w:r w:rsidRPr="00056FFE">
        <w:rPr>
          <w:rFonts w:hint="cs"/>
          <w:i/>
          <w:rtl/>
        </w:rPr>
        <w:t xml:space="preserve"> بر حسب (</w:t>
      </w:r>
      <w:r w:rsidRPr="00056FFE">
        <w:rPr>
          <w:i/>
        </w:rPr>
        <w:t>i</w:t>
      </w:r>
      <w:r w:rsidRPr="00056FFE">
        <w:rPr>
          <w:rFonts w:hint="cs"/>
          <w:i/>
          <w:rtl/>
        </w:rPr>
        <w:t>) استراتژی ایجاد داوطلب، (</w:t>
      </w:r>
      <w:r w:rsidRPr="00056FFE">
        <w:rPr>
          <w:i/>
        </w:rPr>
        <w:t>ii</w:t>
      </w:r>
      <w:r w:rsidRPr="00056FFE">
        <w:rPr>
          <w:rFonts w:hint="cs"/>
          <w:i/>
          <w:rtl/>
        </w:rPr>
        <w:t>) استراتژی جستجو و (</w:t>
      </w:r>
      <w:r w:rsidRPr="00056FFE">
        <w:rPr>
          <w:i/>
        </w:rPr>
        <w:t>iii</w:t>
      </w:r>
      <w:r w:rsidRPr="00056FFE">
        <w:rPr>
          <w:rFonts w:hint="cs"/>
          <w:i/>
          <w:rtl/>
        </w:rPr>
        <w:t xml:space="preserve">) رویکرد محاسبه فراوانی بررسی می شوند. به طور کلی نمی توان الگوریتم های </w:t>
      </w:r>
      <w:r w:rsidRPr="00056FFE">
        <w:rPr>
          <w:i/>
        </w:rPr>
        <w:t>FTM</w:t>
      </w:r>
      <w:r w:rsidRPr="00056FFE">
        <w:rPr>
          <w:rFonts w:hint="cs"/>
          <w:i/>
          <w:rtl/>
        </w:rPr>
        <w:t xml:space="preserve"> را مستقیماً بر گراف ها اعمال کرد، در حالی که الگوریتم های </w:t>
      </w:r>
      <w:r w:rsidRPr="00056FFE">
        <w:rPr>
          <w:i/>
        </w:rPr>
        <w:t>FGM</w:t>
      </w:r>
      <w:r w:rsidRPr="00056FFE">
        <w:rPr>
          <w:rFonts w:hint="cs"/>
          <w:i/>
          <w:rtl/>
        </w:rPr>
        <w:t xml:space="preserve"> را می توان برای گراف ها و همچنین گراف های درختی به کار برد. الگوریتم های </w:t>
      </w:r>
      <w:r w:rsidRPr="00056FFE">
        <w:rPr>
          <w:i/>
        </w:rPr>
        <w:t>FTM</w:t>
      </w:r>
      <w:r w:rsidRPr="00056FFE">
        <w:rPr>
          <w:rFonts w:hint="cs"/>
          <w:i/>
          <w:rtl/>
        </w:rPr>
        <w:t xml:space="preserve"> و </w:t>
      </w:r>
      <w:r w:rsidRPr="00056FFE">
        <w:rPr>
          <w:i/>
        </w:rPr>
        <w:t>FGM</w:t>
      </w:r>
      <w:r w:rsidRPr="00056FFE">
        <w:rPr>
          <w:rFonts w:hint="cs"/>
          <w:i/>
          <w:rtl/>
        </w:rPr>
        <w:t xml:space="preserve"> به طور متفاوتی برای اهداف مختلفی طراحی شده اند. بنابراین، در این </w:t>
      </w:r>
      <w:r w:rsidR="00BB33CF">
        <w:rPr>
          <w:rFonts w:hint="cs"/>
          <w:i/>
          <w:rtl/>
        </w:rPr>
        <w:t>فصل</w:t>
      </w:r>
      <w:r w:rsidRPr="00056FFE">
        <w:rPr>
          <w:rFonts w:hint="cs"/>
          <w:i/>
          <w:rtl/>
        </w:rPr>
        <w:t xml:space="preserve">، این دو گونه الگوریتم را جداگانه شرح می دهیم. برنامه های کاربردی عمومی برای الگوریتم های </w:t>
      </w:r>
      <w:r w:rsidRPr="00056FFE">
        <w:rPr>
          <w:i/>
        </w:rPr>
        <w:t>FTM</w:t>
      </w:r>
      <w:r w:rsidRPr="00056FFE">
        <w:rPr>
          <w:rFonts w:hint="cs"/>
          <w:i/>
          <w:rtl/>
        </w:rPr>
        <w:t xml:space="preserve"> استفاده از وب و استخراج داده های </w:t>
      </w:r>
      <w:r w:rsidRPr="00056FFE">
        <w:rPr>
          <w:i/>
        </w:rPr>
        <w:t>XML</w:t>
      </w:r>
      <w:r w:rsidRPr="00056FFE">
        <w:rPr>
          <w:rFonts w:hint="cs"/>
          <w:i/>
          <w:rtl/>
        </w:rPr>
        <w:t xml:space="preserve"> هستند، درحالی که الگوریتم های </w:t>
      </w:r>
      <w:r w:rsidRPr="00056FFE">
        <w:rPr>
          <w:i/>
        </w:rPr>
        <w:t>FGM</w:t>
      </w:r>
      <w:r w:rsidRPr="00056FFE">
        <w:rPr>
          <w:rFonts w:hint="cs"/>
          <w:i/>
          <w:rtl/>
        </w:rPr>
        <w:t xml:space="preserve"> به داده های شیمیایی و بیوانفو</w:t>
      </w:r>
      <w:r w:rsidR="00BB33CF">
        <w:rPr>
          <w:rFonts w:hint="cs"/>
          <w:i/>
          <w:rtl/>
        </w:rPr>
        <w:t>رماتیک می پردازند.</w:t>
      </w:r>
    </w:p>
    <w:p w:rsidR="001943CA" w:rsidRPr="00056FFE" w:rsidRDefault="001943CA" w:rsidP="00F15F0F">
      <w:pPr>
        <w:tabs>
          <w:tab w:val="right" w:pos="540"/>
        </w:tabs>
        <w:rPr>
          <w:i/>
          <w:rtl/>
        </w:rPr>
      </w:pPr>
      <w:r w:rsidRPr="00056FFE">
        <w:rPr>
          <w:rFonts w:hint="cs"/>
          <w:i/>
          <w:rtl/>
        </w:rPr>
        <w:t>نخست، آیا می توانیم مجموعه ای فشرده و با معنی از زیر گراف های پرتکرار را به جای مجموعه کامل زیر گراف های پرتکر</w:t>
      </w:r>
      <w:r w:rsidR="00BB33CF">
        <w:rPr>
          <w:rFonts w:hint="cs"/>
          <w:i/>
          <w:rtl/>
        </w:rPr>
        <w:t>ار شناسایی کنیم</w:t>
      </w:r>
      <w:r w:rsidRPr="00056FFE">
        <w:rPr>
          <w:rFonts w:hint="cs"/>
          <w:i/>
          <w:rtl/>
        </w:rPr>
        <w:t xml:space="preserve">؟ بسیاری از تلاش های پژوهشی به کاهش مجموعه حاصل از زیر گراف های پرتکرار چشم دوخته اند؛ به عنوان مثال، استفاده از زیر گراف های پرتکرار بیشینه، زیر گراف های پرتکرار مسدود، زیر گراف های پرتکرار تقریبی و زیر گراف های پرتکرار تشخیص دهنده. با این وجود، درک روشنی </w:t>
      </w:r>
      <w:r w:rsidR="00BB33CF">
        <w:rPr>
          <w:rFonts w:hint="cs"/>
          <w:i/>
          <w:rtl/>
        </w:rPr>
        <w:t>از فشرده ترین و فراگیر ترین زیر</w:t>
      </w:r>
      <w:r w:rsidRPr="00056FFE">
        <w:rPr>
          <w:rFonts w:hint="cs"/>
          <w:i/>
          <w:rtl/>
        </w:rPr>
        <w:t>گراف های پرتکرار برای هر یک از برنامه های کاربردی مشخص وجود ندارد. در بسیاری از موارد، مجموعه حاصل از زیر گراف های پرتکرار به قدری بزرگ هستند که نمی توان آن</w:t>
      </w:r>
      <w:r w:rsidR="00BB33CF">
        <w:rPr>
          <w:rFonts w:hint="cs"/>
          <w:i/>
          <w:rtl/>
        </w:rPr>
        <w:t xml:space="preserve"> </w:t>
      </w:r>
      <w:r w:rsidRPr="00056FFE">
        <w:rPr>
          <w:rFonts w:hint="cs"/>
          <w:i/>
          <w:rtl/>
        </w:rPr>
        <w:t>ها را جد</w:t>
      </w:r>
      <w:r w:rsidR="00BB33CF">
        <w:rPr>
          <w:rFonts w:hint="cs"/>
          <w:i/>
          <w:rtl/>
        </w:rPr>
        <w:t>اگانه تحلیل کرد و بسیاری از زیر</w:t>
      </w:r>
      <w:r w:rsidRPr="00056FFE">
        <w:rPr>
          <w:rFonts w:hint="cs"/>
          <w:i/>
          <w:rtl/>
        </w:rPr>
        <w:t>گراف های پرتکرار شناسایی شده اغلب دارای ساختار تکراری هستند. کارهای پژوهشی که بر چگونگی کاهش قابل ملاحظه اندازه مجموعه حاصل از زیر گراف های پرتکرار تمرکز کرده اند بیشتر مورد تقاضا هستند.</w:t>
      </w:r>
    </w:p>
    <w:p w:rsidR="001943CA" w:rsidRPr="00056FFE" w:rsidRDefault="001943CA" w:rsidP="00F15F0F">
      <w:pPr>
        <w:tabs>
          <w:tab w:val="right" w:pos="540"/>
        </w:tabs>
        <w:rPr>
          <w:i/>
          <w:rtl/>
        </w:rPr>
      </w:pPr>
      <w:r w:rsidRPr="00056FFE">
        <w:rPr>
          <w:rFonts w:hint="cs"/>
          <w:i/>
          <w:rtl/>
        </w:rPr>
        <w:t>ثانیاً، آیا می توانیم با استفاده از طبقه بندی کننده های مبتنی بر زیر گراف های پرتکرار در مقایسه با سایر روش ها به طبقه بندی بهتری دست پیدا کنیم؟ آیا می توانیم تکنیک های انتخاب خاصیت را در فرآیند استخ</w:t>
      </w:r>
      <w:r w:rsidR="00BB33CF">
        <w:rPr>
          <w:rFonts w:hint="cs"/>
          <w:i/>
          <w:rtl/>
        </w:rPr>
        <w:t>راج زیر گراف پرتکرار ادغام کنیم</w:t>
      </w:r>
      <w:r w:rsidRPr="00056FFE">
        <w:rPr>
          <w:rFonts w:hint="cs"/>
          <w:i/>
          <w:rtl/>
        </w:rPr>
        <w:t xml:space="preserve"> و تشخیص دهنده ترین زیر گراف های مؤثر در طبقه بندی را مستقیماً تعیین کنیم؟ هنوز هم فرصت زیادی برای محققان وجود دارد که از تکنیک های سنتی استخراج داده ها بهره بگیرند و آن</w:t>
      </w:r>
      <w:r w:rsidR="00BB33CF">
        <w:rPr>
          <w:rFonts w:hint="cs"/>
          <w:i/>
          <w:rtl/>
        </w:rPr>
        <w:t xml:space="preserve"> </w:t>
      </w:r>
      <w:r w:rsidRPr="00056FFE">
        <w:rPr>
          <w:rFonts w:hint="cs"/>
          <w:i/>
          <w:rtl/>
        </w:rPr>
        <w:t xml:space="preserve">ها را با فرآیند </w:t>
      </w:r>
      <w:r w:rsidRPr="00056FFE">
        <w:rPr>
          <w:i/>
        </w:rPr>
        <w:t>FSM</w:t>
      </w:r>
      <w:r w:rsidRPr="00056FFE">
        <w:rPr>
          <w:rFonts w:hint="cs"/>
          <w:i/>
          <w:rtl/>
        </w:rPr>
        <w:t xml:space="preserve"> تلفیق کنند.</w:t>
      </w:r>
    </w:p>
    <w:p w:rsidR="001943CA" w:rsidRPr="00056FFE" w:rsidRDefault="001943CA" w:rsidP="00F15F0F">
      <w:pPr>
        <w:tabs>
          <w:tab w:val="right" w:pos="540"/>
        </w:tabs>
        <w:rPr>
          <w:i/>
          <w:rtl/>
        </w:rPr>
      </w:pPr>
      <w:r w:rsidRPr="00056FFE">
        <w:rPr>
          <w:rFonts w:hint="cs"/>
          <w:i/>
          <w:rtl/>
        </w:rPr>
        <w:t>ثالثاً، به طوری که اکثر محققان اشاره کرده اند، زیر گراف های پرتکرار دقیق در مورد بسیاری از حوزه های کاربردی واقعی</w:t>
      </w:r>
      <w:r w:rsidR="00BB33CF">
        <w:rPr>
          <w:rFonts w:hint="cs"/>
          <w:i/>
          <w:rtl/>
        </w:rPr>
        <w:t>، فایده چندانی ندارند. بنابراین،</w:t>
      </w:r>
      <w:r w:rsidRPr="00056FFE">
        <w:rPr>
          <w:rFonts w:hint="cs"/>
          <w:i/>
          <w:rtl/>
        </w:rPr>
        <w:t xml:space="preserve"> آیا می توانیم الگوریتم های کارآمدتری برای ایجاد زیر گراف های پرتکرار تقریبی طراحی کنیم؟ فعالیت های اندکی در زمینه استخراج داده های پرتکرار تقریبی انجام شده است</w:t>
      </w:r>
      <w:r w:rsidR="00BB33CF">
        <w:rPr>
          <w:rFonts w:hint="cs"/>
          <w:i/>
          <w:rtl/>
        </w:rPr>
        <w:t>.</w:t>
      </w:r>
      <w:r w:rsidRPr="00056FFE">
        <w:rPr>
          <w:rFonts w:hint="cs"/>
          <w:i/>
          <w:rtl/>
        </w:rPr>
        <w:t xml:space="preserve"> البته الگوریتم مشهور </w:t>
      </w:r>
      <w:r w:rsidRPr="00056FFE">
        <w:rPr>
          <w:i/>
        </w:rPr>
        <w:t>SUBDUE</w:t>
      </w:r>
      <w:r w:rsidRPr="00056FFE">
        <w:rPr>
          <w:rFonts w:hint="cs"/>
          <w:i/>
          <w:rtl/>
        </w:rPr>
        <w:t xml:space="preserve"> در این زمینه یک استثناء است.</w:t>
      </w:r>
    </w:p>
    <w:p w:rsidR="001943CA" w:rsidRPr="00056FFE" w:rsidRDefault="001943CA" w:rsidP="00F15F0F">
      <w:pPr>
        <w:tabs>
          <w:tab w:val="right" w:pos="540"/>
        </w:tabs>
        <w:rPr>
          <w:i/>
          <w:rtl/>
        </w:rPr>
      </w:pPr>
      <w:r w:rsidRPr="00056FFE">
        <w:rPr>
          <w:rFonts w:hint="cs"/>
          <w:i/>
          <w:rtl/>
        </w:rPr>
        <w:t xml:space="preserve">نهایتاً، در حوزه هایی که مانند طبقه بندی تصاویر هستند، استخراج گردش ـ کار، استخراج شبکه اجتماعی، استخراج بر مبنای گراف مجزا، و غیره؛ هنوز کارهای زیادی می تواند برای بهبود عملیات استخراج انجام داد. همواره بین دشواری و پیچیدگی الگوریتم های </w:t>
      </w:r>
      <w:r w:rsidRPr="00056FFE">
        <w:rPr>
          <w:i/>
        </w:rPr>
        <w:t>FSM</w:t>
      </w:r>
      <w:r w:rsidRPr="00056FFE">
        <w:rPr>
          <w:rFonts w:hint="cs"/>
          <w:i/>
          <w:rtl/>
        </w:rPr>
        <w:t xml:space="preserve"> و کارایی زیر گراف های پرتکرار شناسایی شده توسط آن</w:t>
      </w:r>
      <w:r w:rsidR="00BB33CF">
        <w:rPr>
          <w:rFonts w:hint="cs"/>
          <w:i/>
          <w:rtl/>
        </w:rPr>
        <w:t xml:space="preserve"> </w:t>
      </w:r>
      <w:r w:rsidRPr="00056FFE">
        <w:rPr>
          <w:rFonts w:hint="cs"/>
          <w:i/>
          <w:rtl/>
        </w:rPr>
        <w:t>ها تعادل وجود دارد. کارهای فراوانی برای غلبه بر این موضوع باید انجام بگیرد. آیا فراوانی یک زیر گراف واقعاً مقیاس خوبی برای شناسایی زیر گراف های جالب است؟ آیا می توانیم به جای اتخاذ معیارهای حوزه استخراج اصول و قوانین وابسته، معیارهای ج</w:t>
      </w:r>
      <w:r w:rsidR="00BB33CF">
        <w:rPr>
          <w:rFonts w:hint="cs"/>
          <w:i/>
          <w:rtl/>
        </w:rPr>
        <w:t>لب کننده دیگری برای شناسایی زیر</w:t>
      </w:r>
      <w:r w:rsidRPr="00056FFE">
        <w:rPr>
          <w:rFonts w:hint="cs"/>
          <w:i/>
          <w:rtl/>
        </w:rPr>
        <w:t xml:space="preserve">گراف طراحی کنیم؟ </w:t>
      </w:r>
    </w:p>
    <w:p w:rsidR="001943CA" w:rsidRPr="00A77F26" w:rsidRDefault="001943CA" w:rsidP="00F15F0F">
      <w:pPr>
        <w:tabs>
          <w:tab w:val="right" w:pos="540"/>
        </w:tabs>
        <w:rPr>
          <w:rtl/>
        </w:rPr>
      </w:pPr>
    </w:p>
    <w:p w:rsidR="0063174D" w:rsidRDefault="001943CA" w:rsidP="0063174D">
      <w:pPr>
        <w:tabs>
          <w:tab w:val="right" w:pos="540"/>
        </w:tabs>
        <w:bidi w:val="0"/>
        <w:ind w:firstLine="0"/>
        <w:rPr>
          <w:rtl/>
          <w:lang w:bidi="fa-IR"/>
        </w:rPr>
        <w:sectPr w:rsidR="0063174D" w:rsidSect="0063174D">
          <w:headerReference w:type="default" r:id="rId33"/>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tl/>
          <w:lang w:bidi="fa-IR"/>
        </w:rPr>
        <w:br w:type="page"/>
      </w:r>
    </w:p>
    <w:p w:rsidR="000919AF" w:rsidRDefault="001943CA" w:rsidP="00EB1741">
      <w:pPr>
        <w:pStyle w:val="Heading1"/>
        <w:tabs>
          <w:tab w:val="right" w:pos="540"/>
        </w:tabs>
        <w:rPr>
          <w:rtl/>
          <w:lang w:bidi="fa-IR"/>
        </w:rPr>
      </w:pPr>
      <w:bookmarkStart w:id="438" w:name="_Toc408588811"/>
      <w:bookmarkStart w:id="439" w:name="_Toc408588887"/>
      <w:bookmarkStart w:id="440" w:name="_Toc408608958"/>
      <w:bookmarkStart w:id="441" w:name="_Toc409469368"/>
      <w:bookmarkStart w:id="442" w:name="_Toc409469674"/>
      <w:r>
        <w:rPr>
          <w:rFonts w:hint="cs"/>
          <w:rtl/>
          <w:lang w:bidi="fa-IR"/>
        </w:rPr>
        <w:t>فصل چهارم: جمع بندی و پیشنهادات</w:t>
      </w:r>
      <w:bookmarkEnd w:id="438"/>
      <w:bookmarkEnd w:id="439"/>
      <w:bookmarkEnd w:id="440"/>
      <w:bookmarkEnd w:id="441"/>
      <w:bookmarkEnd w:id="442"/>
    </w:p>
    <w:p w:rsidR="000919AF" w:rsidRPr="000919AF" w:rsidRDefault="000919AF" w:rsidP="004C6103">
      <w:pPr>
        <w:pStyle w:val="ListParagraph"/>
        <w:keepNext/>
        <w:keepLines/>
        <w:numPr>
          <w:ilvl w:val="0"/>
          <w:numId w:val="20"/>
        </w:numPr>
        <w:contextualSpacing w:val="0"/>
        <w:jc w:val="left"/>
        <w:outlineLvl w:val="1"/>
        <w:rPr>
          <w:rFonts w:eastAsiaTheme="majorEastAsia" w:cs="B Titr"/>
          <w:b/>
          <w:bCs/>
          <w:vanish/>
          <w:sz w:val="28"/>
          <w:rtl/>
          <w:lang w:bidi="fa-IR"/>
        </w:rPr>
      </w:pPr>
      <w:bookmarkStart w:id="443" w:name="_Toc408580895"/>
      <w:bookmarkStart w:id="444" w:name="_Toc408582750"/>
      <w:bookmarkStart w:id="445" w:name="_Toc408582815"/>
      <w:bookmarkStart w:id="446" w:name="_Toc408582880"/>
      <w:bookmarkStart w:id="447" w:name="_Toc408583112"/>
      <w:bookmarkStart w:id="448" w:name="_Toc408588812"/>
      <w:bookmarkStart w:id="449" w:name="_Toc408588888"/>
      <w:bookmarkStart w:id="450" w:name="_Toc408589028"/>
      <w:bookmarkStart w:id="451" w:name="_Toc408602837"/>
      <w:bookmarkStart w:id="452" w:name="_Toc408608889"/>
      <w:bookmarkStart w:id="453" w:name="_Toc408608959"/>
      <w:bookmarkStart w:id="454" w:name="_Toc408609041"/>
      <w:bookmarkStart w:id="455" w:name="_Toc409469369"/>
      <w:bookmarkStart w:id="456" w:name="_Toc409469675"/>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rsidR="000919AF" w:rsidRPr="000919AF" w:rsidRDefault="000919AF" w:rsidP="004C6103">
      <w:pPr>
        <w:pStyle w:val="ListParagraph"/>
        <w:keepNext/>
        <w:keepLines/>
        <w:numPr>
          <w:ilvl w:val="0"/>
          <w:numId w:val="20"/>
        </w:numPr>
        <w:contextualSpacing w:val="0"/>
        <w:jc w:val="left"/>
        <w:outlineLvl w:val="1"/>
        <w:rPr>
          <w:rFonts w:eastAsiaTheme="majorEastAsia" w:cs="B Titr"/>
          <w:b/>
          <w:bCs/>
          <w:vanish/>
          <w:sz w:val="28"/>
          <w:rtl/>
          <w:lang w:bidi="fa-IR"/>
        </w:rPr>
      </w:pPr>
      <w:bookmarkStart w:id="457" w:name="_Toc408580896"/>
      <w:bookmarkStart w:id="458" w:name="_Toc408582751"/>
      <w:bookmarkStart w:id="459" w:name="_Toc408582816"/>
      <w:bookmarkStart w:id="460" w:name="_Toc408582881"/>
      <w:bookmarkStart w:id="461" w:name="_Toc408583113"/>
      <w:bookmarkStart w:id="462" w:name="_Toc408588813"/>
      <w:bookmarkStart w:id="463" w:name="_Toc408588889"/>
      <w:bookmarkStart w:id="464" w:name="_Toc408589029"/>
      <w:bookmarkStart w:id="465" w:name="_Toc408602838"/>
      <w:bookmarkStart w:id="466" w:name="_Toc408608890"/>
      <w:bookmarkStart w:id="467" w:name="_Toc408608960"/>
      <w:bookmarkStart w:id="468" w:name="_Toc408609042"/>
      <w:bookmarkStart w:id="469" w:name="_Toc409469370"/>
      <w:bookmarkStart w:id="470" w:name="_Toc40946967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p>
    <w:p w:rsidR="000919AF" w:rsidRPr="000919AF" w:rsidRDefault="000919AF" w:rsidP="004C6103">
      <w:pPr>
        <w:pStyle w:val="ListParagraph"/>
        <w:keepNext/>
        <w:keepLines/>
        <w:numPr>
          <w:ilvl w:val="0"/>
          <w:numId w:val="20"/>
        </w:numPr>
        <w:contextualSpacing w:val="0"/>
        <w:jc w:val="left"/>
        <w:outlineLvl w:val="1"/>
        <w:rPr>
          <w:rFonts w:eastAsiaTheme="majorEastAsia" w:cs="B Titr"/>
          <w:b/>
          <w:bCs/>
          <w:vanish/>
          <w:sz w:val="28"/>
          <w:rtl/>
          <w:lang w:bidi="fa-IR"/>
        </w:rPr>
      </w:pPr>
      <w:bookmarkStart w:id="471" w:name="_Toc408580897"/>
      <w:bookmarkStart w:id="472" w:name="_Toc408582752"/>
      <w:bookmarkStart w:id="473" w:name="_Toc408582817"/>
      <w:bookmarkStart w:id="474" w:name="_Toc408582882"/>
      <w:bookmarkStart w:id="475" w:name="_Toc408583114"/>
      <w:bookmarkStart w:id="476" w:name="_Toc408588814"/>
      <w:bookmarkStart w:id="477" w:name="_Toc408588890"/>
      <w:bookmarkStart w:id="478" w:name="_Toc408589030"/>
      <w:bookmarkStart w:id="479" w:name="_Toc408602839"/>
      <w:bookmarkStart w:id="480" w:name="_Toc408608891"/>
      <w:bookmarkStart w:id="481" w:name="_Toc408608961"/>
      <w:bookmarkStart w:id="482" w:name="_Toc408609043"/>
      <w:bookmarkStart w:id="483" w:name="_Toc409469371"/>
      <w:bookmarkStart w:id="484" w:name="_Toc409469677"/>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p>
    <w:p w:rsidR="000919AF" w:rsidRPr="000919AF" w:rsidRDefault="000919AF" w:rsidP="004C6103">
      <w:pPr>
        <w:pStyle w:val="ListParagraph"/>
        <w:keepNext/>
        <w:keepLines/>
        <w:numPr>
          <w:ilvl w:val="0"/>
          <w:numId w:val="20"/>
        </w:numPr>
        <w:contextualSpacing w:val="0"/>
        <w:jc w:val="left"/>
        <w:outlineLvl w:val="1"/>
        <w:rPr>
          <w:rFonts w:eastAsiaTheme="majorEastAsia" w:cs="B Titr"/>
          <w:b/>
          <w:bCs/>
          <w:vanish/>
          <w:sz w:val="28"/>
          <w:rtl/>
          <w:lang w:bidi="fa-IR"/>
        </w:rPr>
      </w:pPr>
      <w:bookmarkStart w:id="485" w:name="_Toc408580898"/>
      <w:bookmarkStart w:id="486" w:name="_Toc408582753"/>
      <w:bookmarkStart w:id="487" w:name="_Toc408582818"/>
      <w:bookmarkStart w:id="488" w:name="_Toc408582883"/>
      <w:bookmarkStart w:id="489" w:name="_Toc408583115"/>
      <w:bookmarkStart w:id="490" w:name="_Toc408588815"/>
      <w:bookmarkStart w:id="491" w:name="_Toc408588891"/>
      <w:bookmarkStart w:id="492" w:name="_Toc408589031"/>
      <w:bookmarkStart w:id="493" w:name="_Toc408602840"/>
      <w:bookmarkStart w:id="494" w:name="_Toc408608892"/>
      <w:bookmarkStart w:id="495" w:name="_Toc408608962"/>
      <w:bookmarkStart w:id="496" w:name="_Toc408609044"/>
      <w:bookmarkStart w:id="497" w:name="_Toc409469372"/>
      <w:bookmarkStart w:id="498" w:name="_Toc409469678"/>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p>
    <w:p w:rsidR="000919AF" w:rsidRDefault="000919AF" w:rsidP="00954B06">
      <w:pPr>
        <w:pStyle w:val="Heading2"/>
        <w:numPr>
          <w:ilvl w:val="1"/>
          <w:numId w:val="20"/>
        </w:numPr>
        <w:ind w:left="0" w:firstLine="0"/>
        <w:rPr>
          <w:rtl/>
        </w:rPr>
      </w:pPr>
      <w:bookmarkStart w:id="499" w:name="_Toc408588816"/>
      <w:bookmarkStart w:id="500" w:name="_Toc408588892"/>
      <w:bookmarkStart w:id="501" w:name="_Toc408608963"/>
      <w:bookmarkStart w:id="502" w:name="_Toc409469373"/>
      <w:bookmarkStart w:id="503" w:name="_Toc409469679"/>
      <w:r>
        <w:rPr>
          <w:rFonts w:hint="cs"/>
          <w:rtl/>
        </w:rPr>
        <w:t>مقدمه</w:t>
      </w:r>
      <w:bookmarkEnd w:id="499"/>
      <w:bookmarkEnd w:id="500"/>
      <w:bookmarkEnd w:id="501"/>
      <w:bookmarkEnd w:id="502"/>
      <w:bookmarkEnd w:id="503"/>
    </w:p>
    <w:p w:rsidR="00BB33CF" w:rsidRPr="00BB33CF" w:rsidRDefault="00BB33CF" w:rsidP="00BB33CF">
      <w:pPr>
        <w:pStyle w:val="a0"/>
        <w:rPr>
          <w:rtl/>
        </w:rPr>
      </w:pPr>
    </w:p>
    <w:p w:rsidR="00BB33CF" w:rsidRDefault="00990DEC" w:rsidP="00BB33CF">
      <w:pPr>
        <w:pStyle w:val="Heading2"/>
        <w:numPr>
          <w:ilvl w:val="1"/>
          <w:numId w:val="20"/>
        </w:numPr>
        <w:ind w:left="0" w:firstLine="0"/>
      </w:pPr>
      <w:bookmarkStart w:id="504" w:name="_Toc409469374"/>
      <w:bookmarkStart w:id="505" w:name="_Toc409469680"/>
      <w:r>
        <w:rPr>
          <w:rFonts w:hint="cs"/>
          <w:rtl/>
        </w:rPr>
        <w:t xml:space="preserve">جمع بندی و </w:t>
      </w:r>
      <w:r w:rsidR="00BB33CF">
        <w:rPr>
          <w:rFonts w:hint="cs"/>
          <w:rtl/>
        </w:rPr>
        <w:t>ارا</w:t>
      </w:r>
      <w:r w:rsidR="00BB33CF" w:rsidRPr="00056FFE">
        <w:rPr>
          <w:rFonts w:hint="cs"/>
          <w:rtl/>
        </w:rPr>
        <w:t>ئ</w:t>
      </w:r>
      <w:r w:rsidR="00BB33CF">
        <w:rPr>
          <w:rFonts w:hint="cs"/>
          <w:rtl/>
        </w:rPr>
        <w:t>ه پیشنهادات</w:t>
      </w:r>
      <w:bookmarkEnd w:id="504"/>
      <w:bookmarkEnd w:id="505"/>
    </w:p>
    <w:p w:rsidR="00E65659" w:rsidRDefault="00FC4973" w:rsidP="00BB33CF">
      <w:pPr>
        <w:pStyle w:val="Heading2"/>
        <w:numPr>
          <w:ilvl w:val="1"/>
          <w:numId w:val="20"/>
        </w:numPr>
        <w:rPr>
          <w:rtl/>
        </w:rPr>
        <w:sectPr w:rsidR="00E65659" w:rsidSect="0063174D">
          <w:headerReference w:type="default" r:id="rId34"/>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tl/>
        </w:rPr>
        <w:br w:type="page"/>
      </w:r>
    </w:p>
    <w:p w:rsidR="00AA46C4" w:rsidRPr="00AA46C4" w:rsidRDefault="00AA46C4" w:rsidP="004C6103">
      <w:pPr>
        <w:pStyle w:val="ListParagraph"/>
        <w:keepNext/>
        <w:keepLines/>
        <w:numPr>
          <w:ilvl w:val="0"/>
          <w:numId w:val="19"/>
        </w:numPr>
        <w:tabs>
          <w:tab w:val="right" w:pos="540"/>
        </w:tabs>
        <w:spacing w:before="100" w:beforeAutospacing="1"/>
        <w:contextualSpacing w:val="0"/>
        <w:jc w:val="left"/>
        <w:outlineLvl w:val="1"/>
        <w:rPr>
          <w:rFonts w:eastAsiaTheme="majorEastAsia" w:cs="B Titr"/>
          <w:b/>
          <w:bCs/>
          <w:vanish/>
          <w:sz w:val="28"/>
          <w:rtl/>
          <w:lang w:bidi="fa-IR"/>
        </w:rPr>
      </w:pPr>
      <w:bookmarkStart w:id="506" w:name="_Toc408580900"/>
      <w:bookmarkStart w:id="507" w:name="_Toc408582755"/>
      <w:bookmarkStart w:id="508" w:name="_Toc408582820"/>
      <w:bookmarkStart w:id="509" w:name="_Toc408582885"/>
      <w:bookmarkStart w:id="510" w:name="_Toc408583117"/>
      <w:bookmarkStart w:id="511" w:name="_Toc408588817"/>
      <w:bookmarkStart w:id="512" w:name="_Toc408588893"/>
      <w:bookmarkStart w:id="513" w:name="_Toc408589033"/>
      <w:bookmarkStart w:id="514" w:name="_Toc408602842"/>
      <w:bookmarkStart w:id="515" w:name="_Toc408608894"/>
      <w:bookmarkStart w:id="516" w:name="_Toc408608964"/>
      <w:bookmarkStart w:id="517" w:name="_Toc408609046"/>
      <w:bookmarkStart w:id="518" w:name="_Toc409469375"/>
      <w:bookmarkStart w:id="519" w:name="_Toc409469681"/>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p w:rsidR="00AA46C4" w:rsidRPr="00AA46C4" w:rsidRDefault="00AA46C4" w:rsidP="004C6103">
      <w:pPr>
        <w:pStyle w:val="ListParagraph"/>
        <w:keepNext/>
        <w:keepLines/>
        <w:numPr>
          <w:ilvl w:val="0"/>
          <w:numId w:val="19"/>
        </w:numPr>
        <w:tabs>
          <w:tab w:val="right" w:pos="540"/>
        </w:tabs>
        <w:spacing w:before="100" w:beforeAutospacing="1"/>
        <w:contextualSpacing w:val="0"/>
        <w:jc w:val="left"/>
        <w:outlineLvl w:val="1"/>
        <w:rPr>
          <w:rFonts w:eastAsiaTheme="majorEastAsia" w:cs="B Titr"/>
          <w:b/>
          <w:bCs/>
          <w:vanish/>
          <w:sz w:val="28"/>
          <w:rtl/>
          <w:lang w:bidi="fa-IR"/>
        </w:rPr>
      </w:pPr>
      <w:bookmarkStart w:id="520" w:name="_Toc408580901"/>
      <w:bookmarkStart w:id="521" w:name="_Toc408582756"/>
      <w:bookmarkStart w:id="522" w:name="_Toc408582821"/>
      <w:bookmarkStart w:id="523" w:name="_Toc408582886"/>
      <w:bookmarkStart w:id="524" w:name="_Toc408583118"/>
      <w:bookmarkStart w:id="525" w:name="_Toc408588818"/>
      <w:bookmarkStart w:id="526" w:name="_Toc408588894"/>
      <w:bookmarkStart w:id="527" w:name="_Toc408589034"/>
      <w:bookmarkStart w:id="528" w:name="_Toc408602843"/>
      <w:bookmarkStart w:id="529" w:name="_Toc408608895"/>
      <w:bookmarkStart w:id="530" w:name="_Toc408608965"/>
      <w:bookmarkStart w:id="531" w:name="_Toc408609047"/>
      <w:bookmarkStart w:id="532" w:name="_Toc409469376"/>
      <w:bookmarkStart w:id="533" w:name="_Toc409469682"/>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p>
    <w:p w:rsidR="00AA46C4" w:rsidRPr="00AA46C4" w:rsidRDefault="00AA46C4" w:rsidP="004C6103">
      <w:pPr>
        <w:pStyle w:val="ListParagraph"/>
        <w:keepNext/>
        <w:keepLines/>
        <w:numPr>
          <w:ilvl w:val="0"/>
          <w:numId w:val="19"/>
        </w:numPr>
        <w:tabs>
          <w:tab w:val="right" w:pos="540"/>
        </w:tabs>
        <w:spacing w:before="100" w:beforeAutospacing="1"/>
        <w:contextualSpacing w:val="0"/>
        <w:jc w:val="left"/>
        <w:outlineLvl w:val="1"/>
        <w:rPr>
          <w:rFonts w:eastAsiaTheme="majorEastAsia" w:cs="B Titr"/>
          <w:b/>
          <w:bCs/>
          <w:vanish/>
          <w:sz w:val="28"/>
          <w:rtl/>
          <w:lang w:bidi="fa-IR"/>
        </w:rPr>
      </w:pPr>
      <w:bookmarkStart w:id="534" w:name="_Toc408580902"/>
      <w:bookmarkStart w:id="535" w:name="_Toc408582757"/>
      <w:bookmarkStart w:id="536" w:name="_Toc408582822"/>
      <w:bookmarkStart w:id="537" w:name="_Toc408582887"/>
      <w:bookmarkStart w:id="538" w:name="_Toc408583119"/>
      <w:bookmarkStart w:id="539" w:name="_Toc408588819"/>
      <w:bookmarkStart w:id="540" w:name="_Toc408588895"/>
      <w:bookmarkStart w:id="541" w:name="_Toc408589035"/>
      <w:bookmarkStart w:id="542" w:name="_Toc408602844"/>
      <w:bookmarkStart w:id="543" w:name="_Toc408608896"/>
      <w:bookmarkStart w:id="544" w:name="_Toc408608966"/>
      <w:bookmarkStart w:id="545" w:name="_Toc408609048"/>
      <w:bookmarkStart w:id="546" w:name="_Toc409469377"/>
      <w:bookmarkStart w:id="547" w:name="_Toc40946968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rsidR="00AA46C4" w:rsidRPr="00AA46C4" w:rsidRDefault="00AA46C4" w:rsidP="004C6103">
      <w:pPr>
        <w:pStyle w:val="ListParagraph"/>
        <w:keepNext/>
        <w:keepLines/>
        <w:numPr>
          <w:ilvl w:val="0"/>
          <w:numId w:val="19"/>
        </w:numPr>
        <w:tabs>
          <w:tab w:val="right" w:pos="540"/>
        </w:tabs>
        <w:spacing w:before="100" w:beforeAutospacing="1"/>
        <w:contextualSpacing w:val="0"/>
        <w:jc w:val="left"/>
        <w:outlineLvl w:val="1"/>
        <w:rPr>
          <w:rFonts w:eastAsiaTheme="majorEastAsia" w:cs="B Titr"/>
          <w:b/>
          <w:bCs/>
          <w:vanish/>
          <w:sz w:val="28"/>
          <w:rtl/>
          <w:lang w:bidi="fa-IR"/>
        </w:rPr>
      </w:pPr>
      <w:bookmarkStart w:id="548" w:name="_Toc408580903"/>
      <w:bookmarkStart w:id="549" w:name="_Toc408582758"/>
      <w:bookmarkStart w:id="550" w:name="_Toc408582823"/>
      <w:bookmarkStart w:id="551" w:name="_Toc408582888"/>
      <w:bookmarkStart w:id="552" w:name="_Toc408583120"/>
      <w:bookmarkStart w:id="553" w:name="_Toc408588820"/>
      <w:bookmarkStart w:id="554" w:name="_Toc408588896"/>
      <w:bookmarkStart w:id="555" w:name="_Toc408589036"/>
      <w:bookmarkStart w:id="556" w:name="_Toc408602845"/>
      <w:bookmarkStart w:id="557" w:name="_Toc408608897"/>
      <w:bookmarkStart w:id="558" w:name="_Toc408608967"/>
      <w:bookmarkStart w:id="559" w:name="_Toc408609049"/>
      <w:bookmarkStart w:id="560" w:name="_Toc409469378"/>
      <w:bookmarkStart w:id="561" w:name="_Toc409469684"/>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p>
    <w:p w:rsidR="00A9668E" w:rsidRDefault="003578E0" w:rsidP="00F15F0F">
      <w:pPr>
        <w:pStyle w:val="Heading1"/>
        <w:rPr>
          <w:rtl/>
        </w:rPr>
      </w:pPr>
      <w:bookmarkStart w:id="562" w:name="_Toc408588821"/>
      <w:bookmarkStart w:id="563" w:name="_Toc408588897"/>
      <w:bookmarkStart w:id="564" w:name="_Toc408608968"/>
      <w:bookmarkStart w:id="565" w:name="_Toc409469379"/>
      <w:bookmarkStart w:id="566" w:name="_Toc409469685"/>
      <w:r>
        <w:rPr>
          <w:rFonts w:hint="cs"/>
          <w:rtl/>
        </w:rPr>
        <w:t xml:space="preserve">فهرست </w:t>
      </w:r>
      <w:r w:rsidR="000919AF">
        <w:rPr>
          <w:rFonts w:hint="cs"/>
          <w:rtl/>
        </w:rPr>
        <w:t>مراجع</w:t>
      </w:r>
      <w:bookmarkEnd w:id="562"/>
      <w:bookmarkEnd w:id="563"/>
      <w:bookmarkEnd w:id="564"/>
      <w:bookmarkEnd w:id="565"/>
      <w:bookmarkEnd w:id="566"/>
    </w:p>
    <w:p w:rsidR="007F44B0" w:rsidRPr="007F44B0" w:rsidRDefault="00F524FC" w:rsidP="00086C31">
      <w:pPr>
        <w:pStyle w:val="aa"/>
      </w:pPr>
      <w:r w:rsidRPr="003578E0">
        <w:fldChar w:fldCharType="begin"/>
      </w:r>
      <w:r w:rsidRPr="003578E0">
        <w:instrText xml:space="preserve"> ADDIN EN.REFLIST </w:instrText>
      </w:r>
      <w:r w:rsidRPr="003578E0">
        <w:fldChar w:fldCharType="separate"/>
      </w:r>
      <w:bookmarkStart w:id="567" w:name="_ENREF_1"/>
      <w:r w:rsidR="007F44B0" w:rsidRPr="007F44B0">
        <w:t>1.</w:t>
      </w:r>
      <w:r w:rsidR="007F44B0" w:rsidRPr="007F44B0">
        <w:tab/>
        <w:t xml:space="preserve">Chakrabarti, D. and C. Faloutsos, </w:t>
      </w:r>
      <w:r w:rsidR="007F44B0" w:rsidRPr="007F44B0">
        <w:rPr>
          <w:i/>
        </w:rPr>
        <w:t>Graph mining: Laws, generators, and algorithms.</w:t>
      </w:r>
      <w:r w:rsidR="007F44B0" w:rsidRPr="007F44B0">
        <w:t xml:space="preserve"> ACM Comput. Surv., 2006. </w:t>
      </w:r>
      <w:r w:rsidR="007F44B0" w:rsidRPr="007F44B0">
        <w:rPr>
          <w:b/>
        </w:rPr>
        <w:t>38</w:t>
      </w:r>
      <w:r w:rsidR="007F44B0" w:rsidRPr="007F44B0">
        <w:t>(1): p. 2.</w:t>
      </w:r>
      <w:bookmarkEnd w:id="567"/>
    </w:p>
    <w:p w:rsidR="007F44B0" w:rsidRPr="007F44B0" w:rsidRDefault="007F44B0" w:rsidP="00086C31">
      <w:pPr>
        <w:pStyle w:val="aa"/>
      </w:pPr>
      <w:bookmarkStart w:id="568" w:name="_ENREF_2"/>
      <w:r w:rsidRPr="007F44B0">
        <w:t>2.</w:t>
      </w:r>
      <w:r w:rsidRPr="007F44B0">
        <w:tab/>
        <w:t xml:space="preserve">Washio, T. and H. Motoda, </w:t>
      </w:r>
      <w:r w:rsidRPr="007F44B0">
        <w:rPr>
          <w:i/>
        </w:rPr>
        <w:t>State of the art of graph-based data mining.</w:t>
      </w:r>
      <w:r w:rsidRPr="007F44B0">
        <w:t xml:space="preserve"> SIGKDD Explor. Newsl., 2003. </w:t>
      </w:r>
      <w:r w:rsidRPr="007F44B0">
        <w:rPr>
          <w:b/>
        </w:rPr>
        <w:t>5</w:t>
      </w:r>
      <w:r w:rsidRPr="007F44B0">
        <w:t>(1): p. 59-68.</w:t>
      </w:r>
      <w:bookmarkEnd w:id="568"/>
    </w:p>
    <w:p w:rsidR="007F44B0" w:rsidRPr="007F44B0" w:rsidRDefault="007F44B0" w:rsidP="00086C31">
      <w:pPr>
        <w:pStyle w:val="aa"/>
      </w:pPr>
      <w:bookmarkStart w:id="569" w:name="_ENREF_3"/>
      <w:r w:rsidRPr="007F44B0">
        <w:t>3.</w:t>
      </w:r>
      <w:r w:rsidRPr="007F44B0">
        <w:tab/>
        <w:t xml:space="preserve">Huan, J., W. Wang, and J. Prins, </w:t>
      </w:r>
      <w:r w:rsidRPr="007F44B0">
        <w:rPr>
          <w:i/>
        </w:rPr>
        <w:t>Efficient Mining of Frequent Subgraphs in the Presence of Isomorphism</w:t>
      </w:r>
      <w:r w:rsidRPr="007F44B0">
        <w:t xml:space="preserve">, in </w:t>
      </w:r>
      <w:r w:rsidRPr="007F44B0">
        <w:rPr>
          <w:i/>
        </w:rPr>
        <w:t>Proceedings of the Third IEEE International Conference on Data Mining</w:t>
      </w:r>
      <w:r w:rsidRPr="007F44B0">
        <w:t>. 2003, IEEE Computer Society. p. 549.</w:t>
      </w:r>
      <w:bookmarkEnd w:id="569"/>
    </w:p>
    <w:p w:rsidR="007F44B0" w:rsidRPr="007F44B0" w:rsidRDefault="007F44B0" w:rsidP="00086C31">
      <w:pPr>
        <w:pStyle w:val="aa"/>
      </w:pPr>
      <w:bookmarkStart w:id="570" w:name="_ENREF_4"/>
      <w:r w:rsidRPr="007F44B0">
        <w:t>4.</w:t>
      </w:r>
      <w:r w:rsidRPr="007F44B0">
        <w:tab/>
        <w:t xml:space="preserve">Thomas, L.T., S.R. Valluri, and K. Karlapalem, </w:t>
      </w:r>
      <w:r w:rsidRPr="007F44B0">
        <w:rPr>
          <w:i/>
        </w:rPr>
        <w:t>MARGIN: Maximal frequent subgraph mining.</w:t>
      </w:r>
      <w:r w:rsidRPr="007F44B0">
        <w:t xml:space="preserve"> ACM Trans. Knowl. Discov. Data, 2010. </w:t>
      </w:r>
      <w:r w:rsidRPr="007F44B0">
        <w:rPr>
          <w:b/>
        </w:rPr>
        <w:t>4</w:t>
      </w:r>
      <w:r w:rsidRPr="007F44B0">
        <w:t>(3): p. 1-42.</w:t>
      </w:r>
      <w:bookmarkEnd w:id="570"/>
    </w:p>
    <w:p w:rsidR="007F44B0" w:rsidRPr="007F44B0" w:rsidRDefault="007F44B0" w:rsidP="00086C31">
      <w:pPr>
        <w:pStyle w:val="aa"/>
      </w:pPr>
      <w:bookmarkStart w:id="571" w:name="_ENREF_5"/>
      <w:r w:rsidRPr="007F44B0">
        <w:t>5.</w:t>
      </w:r>
      <w:r w:rsidRPr="007F44B0">
        <w:tab/>
        <w:t xml:space="preserve">Chi, Y., et al., </w:t>
      </w:r>
      <w:r w:rsidRPr="007F44B0">
        <w:rPr>
          <w:i/>
        </w:rPr>
        <w:t>Frequent Subtree Mining - An Overview.</w:t>
      </w:r>
      <w:r w:rsidRPr="007F44B0">
        <w:t xml:space="preserve"> Fundam. Inf., 2005. </w:t>
      </w:r>
      <w:r w:rsidRPr="007F44B0">
        <w:rPr>
          <w:b/>
        </w:rPr>
        <w:t>66</w:t>
      </w:r>
      <w:r w:rsidRPr="007F44B0">
        <w:t>(1-2): p. 161-198.</w:t>
      </w:r>
      <w:bookmarkEnd w:id="571"/>
    </w:p>
    <w:p w:rsidR="007F44B0" w:rsidRPr="007F44B0" w:rsidRDefault="007F44B0" w:rsidP="00086C31">
      <w:pPr>
        <w:pStyle w:val="aa"/>
      </w:pPr>
      <w:bookmarkStart w:id="572" w:name="_ENREF_6"/>
      <w:r w:rsidRPr="007F44B0">
        <w:t>6.</w:t>
      </w:r>
      <w:r w:rsidRPr="007F44B0">
        <w:tab/>
        <w:t xml:space="preserve">Yun, C., Y. Yirong, and R.R. Muntz. </w:t>
      </w:r>
      <w:r w:rsidRPr="007F44B0">
        <w:rPr>
          <w:i/>
        </w:rPr>
        <w:t>HybridTreeMiner: an efficient algorithm for mining frequent rooted trees and free trees using canonical forms</w:t>
      </w:r>
      <w:r w:rsidRPr="007F44B0">
        <w:t xml:space="preserve">. in </w:t>
      </w:r>
      <w:r w:rsidRPr="007F44B0">
        <w:rPr>
          <w:i/>
        </w:rPr>
        <w:t>Scientific and Statistical Database Management, 2004. Proceedings. 16th International Conference on</w:t>
      </w:r>
      <w:r w:rsidRPr="007F44B0">
        <w:t>. 2004.</w:t>
      </w:r>
      <w:bookmarkEnd w:id="572"/>
    </w:p>
    <w:p w:rsidR="007F44B0" w:rsidRPr="007F44B0" w:rsidRDefault="007F44B0" w:rsidP="00086C31">
      <w:pPr>
        <w:pStyle w:val="aa"/>
      </w:pPr>
      <w:bookmarkStart w:id="573" w:name="_ENREF_7"/>
      <w:r w:rsidRPr="007F44B0">
        <w:t>7.</w:t>
      </w:r>
      <w:r w:rsidRPr="007F44B0">
        <w:tab/>
        <w:t xml:space="preserve">Asai, T., et al. </w:t>
      </w:r>
      <w:r w:rsidRPr="007F44B0">
        <w:rPr>
          <w:i/>
        </w:rPr>
        <w:t>Efficient substructure discovery from large semi-structured data</w:t>
      </w:r>
      <w:r w:rsidRPr="007F44B0">
        <w:t>.</w:t>
      </w:r>
      <w:bookmarkEnd w:id="573"/>
    </w:p>
    <w:p w:rsidR="007F44B0" w:rsidRPr="007F44B0" w:rsidRDefault="007F44B0" w:rsidP="00086C31">
      <w:pPr>
        <w:pStyle w:val="aa"/>
      </w:pPr>
      <w:bookmarkStart w:id="574" w:name="_ENREF_8"/>
      <w:r w:rsidRPr="007F44B0">
        <w:t>8.</w:t>
      </w:r>
      <w:r w:rsidRPr="007F44B0">
        <w:tab/>
        <w:t xml:space="preserve">Asai, T., et al. </w:t>
      </w:r>
      <w:r w:rsidRPr="007F44B0">
        <w:rPr>
          <w:i/>
        </w:rPr>
        <w:t>Discovering Frequent Substructures In Large Unordered Trees</w:t>
      </w:r>
      <w:r w:rsidRPr="007F44B0">
        <w:t xml:space="preserve">. in </w:t>
      </w:r>
      <w:r w:rsidRPr="007F44B0">
        <w:rPr>
          <w:i/>
        </w:rPr>
        <w:t>IN PROC. OF THE 6TH INTL. CONF. ON DISCOVERY SCIENCE</w:t>
      </w:r>
      <w:r w:rsidRPr="007F44B0">
        <w:t>. Springer-Verlag.</w:t>
      </w:r>
      <w:bookmarkEnd w:id="574"/>
    </w:p>
    <w:p w:rsidR="007F44B0" w:rsidRPr="007F44B0" w:rsidRDefault="007F44B0" w:rsidP="00086C31">
      <w:pPr>
        <w:pStyle w:val="aa"/>
      </w:pPr>
      <w:bookmarkStart w:id="575" w:name="_ENREF_9"/>
      <w:r w:rsidRPr="007F44B0">
        <w:t>9.</w:t>
      </w:r>
      <w:r w:rsidRPr="007F44B0">
        <w:tab/>
        <w:t xml:space="preserve">Tan, H., et al. </w:t>
      </w:r>
      <w:r w:rsidRPr="007F44B0">
        <w:rPr>
          <w:i/>
        </w:rPr>
        <w:t>IMB3 Miner: Mining Induced/Embedded Subtrees by Constraining the Level of Embedding</w:t>
      </w:r>
      <w:r w:rsidRPr="007F44B0">
        <w:t xml:space="preserve">. in </w:t>
      </w:r>
      <w:r w:rsidRPr="007F44B0">
        <w:rPr>
          <w:i/>
        </w:rPr>
        <w:t>In Proc. of PAKDD'06</w:t>
      </w:r>
      <w:r w:rsidRPr="007F44B0">
        <w:t>.</w:t>
      </w:r>
      <w:bookmarkEnd w:id="575"/>
    </w:p>
    <w:p w:rsidR="007F44B0" w:rsidRPr="007F44B0" w:rsidRDefault="007F44B0" w:rsidP="00086C31">
      <w:pPr>
        <w:pStyle w:val="aa"/>
      </w:pPr>
      <w:bookmarkStart w:id="576" w:name="_ENREF_10"/>
      <w:r w:rsidRPr="007F44B0">
        <w:t>10.</w:t>
      </w:r>
      <w:r w:rsidRPr="007F44B0">
        <w:tab/>
        <w:t xml:space="preserve">Cordella, L.P., et al. </w:t>
      </w:r>
      <w:r w:rsidRPr="007F44B0">
        <w:rPr>
          <w:i/>
        </w:rPr>
        <w:t>An improved algorithm for matching large graphs</w:t>
      </w:r>
      <w:r w:rsidRPr="007F44B0">
        <w:t xml:space="preserve">. in </w:t>
      </w:r>
      <w:r w:rsidRPr="007F44B0">
        <w:rPr>
          <w:i/>
        </w:rPr>
        <w:t>In: 3rd IAPR-TC15 Workshop on Graph-based Representations in Pattern Recognition, Cuen</w:t>
      </w:r>
      <w:r w:rsidRPr="007F44B0">
        <w:t>.</w:t>
      </w:r>
      <w:bookmarkEnd w:id="576"/>
    </w:p>
    <w:p w:rsidR="007F44B0" w:rsidRPr="007F44B0" w:rsidRDefault="007F44B0" w:rsidP="00086C31">
      <w:pPr>
        <w:pStyle w:val="aa"/>
      </w:pPr>
      <w:bookmarkStart w:id="577" w:name="_ENREF_11"/>
      <w:r w:rsidRPr="007F44B0">
        <w:t>11.</w:t>
      </w:r>
      <w:r w:rsidRPr="007F44B0">
        <w:tab/>
        <w:t xml:space="preserve">CONTE, D., et al., </w:t>
      </w:r>
      <w:r w:rsidRPr="007F44B0">
        <w:rPr>
          <w:i/>
        </w:rPr>
        <w:t>THIRTY YEARS OF GRAPH MATCHING IN PATTERN RECOGNITION.</w:t>
      </w:r>
      <w:r w:rsidRPr="007F44B0">
        <w:t xml:space="preserve"> International Journal of Pattern Recognition and Artificial Intelligence, 2004. </w:t>
      </w:r>
      <w:r w:rsidRPr="007F44B0">
        <w:rPr>
          <w:b/>
        </w:rPr>
        <w:t>18</w:t>
      </w:r>
      <w:r w:rsidRPr="007F44B0">
        <w:t>(03): p. 265-298.</w:t>
      </w:r>
      <w:bookmarkEnd w:id="577"/>
    </w:p>
    <w:p w:rsidR="007F44B0" w:rsidRPr="007F44B0" w:rsidRDefault="007F44B0" w:rsidP="00086C31">
      <w:pPr>
        <w:pStyle w:val="aa"/>
      </w:pPr>
      <w:bookmarkStart w:id="578" w:name="_ENREF_12"/>
      <w:r w:rsidRPr="007F44B0">
        <w:t>12.</w:t>
      </w:r>
      <w:r w:rsidRPr="007F44B0">
        <w:tab/>
        <w:t xml:space="preserve">Foggia, P., C. Sansone, and M. Vento. </w:t>
      </w:r>
      <w:r w:rsidRPr="007F44B0">
        <w:rPr>
          <w:i/>
        </w:rPr>
        <w:t>A performance comparison of five algorithms for graph isomorphism</w:t>
      </w:r>
      <w:r w:rsidRPr="007F44B0">
        <w:t xml:space="preserve">. in </w:t>
      </w:r>
      <w:r w:rsidRPr="007F44B0">
        <w:rPr>
          <w:i/>
        </w:rPr>
        <w:t>in Proceedings of the 3rd IAPR TC-15 Workshop on Graph-based Representations in Pattern Recognition</w:t>
      </w:r>
      <w:r w:rsidRPr="007F44B0">
        <w:t>.</w:t>
      </w:r>
      <w:bookmarkEnd w:id="578"/>
    </w:p>
    <w:p w:rsidR="007F44B0" w:rsidRPr="007F44B0" w:rsidRDefault="007F44B0" w:rsidP="00086C31">
      <w:pPr>
        <w:pStyle w:val="aa"/>
      </w:pPr>
      <w:bookmarkStart w:id="579" w:name="_ENREF_13"/>
      <w:r w:rsidRPr="007F44B0">
        <w:t>13.</w:t>
      </w:r>
      <w:r w:rsidRPr="007F44B0">
        <w:tab/>
        <w:t xml:space="preserve">Inokuchi, A., T. Washio, and H. Motoda, </w:t>
      </w:r>
      <w:r w:rsidRPr="007F44B0">
        <w:rPr>
          <w:i/>
        </w:rPr>
        <w:t>An Apriori-Based Algorithm for Mining Frequent Substructures from Graph Data</w:t>
      </w:r>
      <w:r w:rsidRPr="007F44B0">
        <w:t xml:space="preserve">, in </w:t>
      </w:r>
      <w:r w:rsidRPr="007F44B0">
        <w:rPr>
          <w:i/>
        </w:rPr>
        <w:t>Principles of Data Mining and Knowledge Discovery</w:t>
      </w:r>
      <w:r w:rsidRPr="007F44B0">
        <w:t>, D. Zighed, J. Komorowski, and J. Żytkow, Editors. 2000, Springer Berlin Heidelberg. p. 13-23.</w:t>
      </w:r>
      <w:bookmarkEnd w:id="579"/>
    </w:p>
    <w:p w:rsidR="007F44B0" w:rsidRPr="007F44B0" w:rsidRDefault="007F44B0" w:rsidP="00086C31">
      <w:pPr>
        <w:pStyle w:val="aa"/>
      </w:pPr>
      <w:bookmarkStart w:id="580" w:name="_ENREF_14"/>
      <w:r w:rsidRPr="007F44B0">
        <w:t>14.</w:t>
      </w:r>
      <w:r w:rsidRPr="007F44B0">
        <w:tab/>
        <w:t xml:space="preserve">Kuramochi, M. and G. Karypis. </w:t>
      </w:r>
      <w:r w:rsidRPr="007F44B0">
        <w:rPr>
          <w:i/>
        </w:rPr>
        <w:t>Frequent Subgraph Discovery</w:t>
      </w:r>
      <w:r w:rsidRPr="007F44B0">
        <w:t>.</w:t>
      </w:r>
      <w:bookmarkEnd w:id="580"/>
    </w:p>
    <w:p w:rsidR="007F44B0" w:rsidRPr="007F44B0" w:rsidRDefault="007F44B0" w:rsidP="00086C31">
      <w:pPr>
        <w:pStyle w:val="aa"/>
      </w:pPr>
      <w:bookmarkStart w:id="581" w:name="_ENREF_15"/>
      <w:r w:rsidRPr="007F44B0">
        <w:t>15.</w:t>
      </w:r>
      <w:r w:rsidRPr="007F44B0">
        <w:tab/>
        <w:t xml:space="preserve">Kuramochi, M. and G. Karypis, </w:t>
      </w:r>
      <w:r w:rsidRPr="007F44B0">
        <w:rPr>
          <w:i/>
        </w:rPr>
        <w:t>Discovering frequent geometric subgraphs.</w:t>
      </w:r>
      <w:r w:rsidRPr="007F44B0">
        <w:t xml:space="preserve"> Inf. Syst., 2007. </w:t>
      </w:r>
      <w:r w:rsidRPr="007F44B0">
        <w:rPr>
          <w:b/>
        </w:rPr>
        <w:t>32</w:t>
      </w:r>
      <w:r w:rsidRPr="007F44B0">
        <w:t>(8): p. 1101-1120.</w:t>
      </w:r>
      <w:bookmarkEnd w:id="581"/>
    </w:p>
    <w:p w:rsidR="007F44B0" w:rsidRPr="007F44B0" w:rsidRDefault="007F44B0" w:rsidP="00086C31">
      <w:pPr>
        <w:pStyle w:val="aa"/>
      </w:pPr>
      <w:bookmarkStart w:id="582" w:name="_ENREF_16"/>
      <w:r w:rsidRPr="007F44B0">
        <w:t>16.</w:t>
      </w:r>
      <w:r w:rsidRPr="007F44B0">
        <w:tab/>
        <w:t xml:space="preserve">Vanetik, N., E. Gudes, and S.E. Shimony, </w:t>
      </w:r>
      <w:r w:rsidRPr="007F44B0">
        <w:rPr>
          <w:i/>
        </w:rPr>
        <w:t>Computing Frequent Graph Patterns from Semistructured Data</w:t>
      </w:r>
      <w:r w:rsidRPr="007F44B0">
        <w:t xml:space="preserve">, in </w:t>
      </w:r>
      <w:r w:rsidRPr="007F44B0">
        <w:rPr>
          <w:i/>
        </w:rPr>
        <w:t>Proceedings of the 2002 IEEE International Conference on Data Mining</w:t>
      </w:r>
      <w:r w:rsidRPr="007F44B0">
        <w:t>. 2002, IEEE Computer Society. p. 458.</w:t>
      </w:r>
      <w:bookmarkEnd w:id="582"/>
    </w:p>
    <w:p w:rsidR="007F44B0" w:rsidRPr="007F44B0" w:rsidRDefault="007F44B0" w:rsidP="00086C31">
      <w:pPr>
        <w:pStyle w:val="aa"/>
      </w:pPr>
      <w:bookmarkStart w:id="583" w:name="_ENREF_17"/>
      <w:r w:rsidRPr="007F44B0">
        <w:t>17.</w:t>
      </w:r>
      <w:r w:rsidRPr="007F44B0">
        <w:tab/>
        <w:t xml:space="preserve">Yan, X. and J. Han, </w:t>
      </w:r>
      <w:r w:rsidRPr="007F44B0">
        <w:rPr>
          <w:i/>
        </w:rPr>
        <w:t>gSpan: Graph-Based Substructure Pattern Mining</w:t>
      </w:r>
      <w:r w:rsidRPr="007F44B0">
        <w:t xml:space="preserve">, in </w:t>
      </w:r>
      <w:r w:rsidRPr="007F44B0">
        <w:rPr>
          <w:i/>
        </w:rPr>
        <w:t>Proceedings of the 2002 IEEE International Conference on Data Mining</w:t>
      </w:r>
      <w:r w:rsidRPr="007F44B0">
        <w:t>. 2002, IEEE Computer Society. p. 721.</w:t>
      </w:r>
      <w:bookmarkEnd w:id="583"/>
    </w:p>
    <w:p w:rsidR="007F44B0" w:rsidRPr="007F44B0" w:rsidRDefault="007F44B0" w:rsidP="00086C31">
      <w:pPr>
        <w:pStyle w:val="aa"/>
      </w:pPr>
      <w:bookmarkStart w:id="584" w:name="_ENREF_18"/>
      <w:r w:rsidRPr="007F44B0">
        <w:t>18.</w:t>
      </w:r>
      <w:r w:rsidRPr="007F44B0">
        <w:tab/>
        <w:t xml:space="preserve">Borgelt, C. and M.R. Berthold, </w:t>
      </w:r>
      <w:r w:rsidRPr="007F44B0">
        <w:rPr>
          <w:i/>
        </w:rPr>
        <w:t>Mining Molecular Fragments: Finding Relevant Substructures of Molecules</w:t>
      </w:r>
      <w:r w:rsidRPr="007F44B0">
        <w:t xml:space="preserve">, in </w:t>
      </w:r>
      <w:r w:rsidRPr="007F44B0">
        <w:rPr>
          <w:i/>
        </w:rPr>
        <w:t>Proceedings of the 2002 IEEE International Conference on Data Mining</w:t>
      </w:r>
      <w:r w:rsidRPr="007F44B0">
        <w:t>. 2002, IEEE Computer Society. p. 51.</w:t>
      </w:r>
      <w:bookmarkEnd w:id="584"/>
    </w:p>
    <w:p w:rsidR="007F44B0" w:rsidRPr="007F44B0" w:rsidRDefault="007F44B0" w:rsidP="00086C31">
      <w:pPr>
        <w:pStyle w:val="aa"/>
      </w:pPr>
      <w:bookmarkStart w:id="585" w:name="_ENREF_19"/>
      <w:r w:rsidRPr="007F44B0">
        <w:t>19.</w:t>
      </w:r>
      <w:r w:rsidRPr="007F44B0">
        <w:tab/>
        <w:t xml:space="preserve">Nijssen, S. and J.N. Kok, </w:t>
      </w:r>
      <w:r w:rsidRPr="007F44B0">
        <w:rPr>
          <w:i/>
        </w:rPr>
        <w:t>A quickstart in frequent structure mining can make a difference</w:t>
      </w:r>
      <w:r w:rsidRPr="007F44B0">
        <w:t xml:space="preserve">, in </w:t>
      </w:r>
      <w:r w:rsidRPr="007F44B0">
        <w:rPr>
          <w:i/>
        </w:rPr>
        <w:t>Proceedings of the tenth ACM SIGKDD international conference on Knowledge discovery and data mining</w:t>
      </w:r>
      <w:r w:rsidRPr="007F44B0">
        <w:t>. 2004, ACM: Seattle, WA, USA. p. 647-652.</w:t>
      </w:r>
      <w:bookmarkEnd w:id="585"/>
    </w:p>
    <w:p w:rsidR="007F44B0" w:rsidRPr="007F44B0" w:rsidRDefault="007F44B0" w:rsidP="00086C31">
      <w:pPr>
        <w:pStyle w:val="aa"/>
      </w:pPr>
      <w:bookmarkStart w:id="586" w:name="_ENREF_20"/>
      <w:r w:rsidRPr="007F44B0">
        <w:t>20.</w:t>
      </w:r>
      <w:r w:rsidRPr="007F44B0">
        <w:tab/>
        <w:t xml:space="preserve">Raedt, L.D. and S. Kramer, </w:t>
      </w:r>
      <w:r w:rsidRPr="007F44B0">
        <w:rPr>
          <w:i/>
        </w:rPr>
        <w:t>The levelwise version space algorithm and its application to molecular fragment finding</w:t>
      </w:r>
      <w:r w:rsidRPr="007F44B0">
        <w:t xml:space="preserve">, in </w:t>
      </w:r>
      <w:r w:rsidRPr="007F44B0">
        <w:rPr>
          <w:i/>
        </w:rPr>
        <w:t>Proceedings of the 17th international joint conference on Artificial intelligence - Volume 2</w:t>
      </w:r>
      <w:r w:rsidRPr="007F44B0">
        <w:t>. 2001, Morgan Kaufmann Publishers Inc.: Seattle, WA, USA. p. 853-859.</w:t>
      </w:r>
      <w:bookmarkEnd w:id="586"/>
    </w:p>
    <w:p w:rsidR="007F44B0" w:rsidRPr="007F44B0" w:rsidRDefault="007F44B0" w:rsidP="00086C31">
      <w:pPr>
        <w:pStyle w:val="aa"/>
      </w:pPr>
      <w:bookmarkStart w:id="587" w:name="_ENREF_21"/>
      <w:r w:rsidRPr="007F44B0">
        <w:t>21.</w:t>
      </w:r>
      <w:r w:rsidRPr="007F44B0">
        <w:tab/>
        <w:t xml:space="preserve">Lisi, F. and D. Malerba, </w:t>
      </w:r>
      <w:r w:rsidRPr="007F44B0">
        <w:rPr>
          <w:i/>
        </w:rPr>
        <w:t>Inducing Multi-Level Association Rules from Multiple Relations.</w:t>
      </w:r>
      <w:r w:rsidRPr="007F44B0">
        <w:t xml:space="preserve"> Machine Learning, 2004. </w:t>
      </w:r>
      <w:r w:rsidRPr="007F44B0">
        <w:rPr>
          <w:b/>
        </w:rPr>
        <w:t>55</w:t>
      </w:r>
      <w:r w:rsidRPr="007F44B0">
        <w:t>(2): p. 175-210.</w:t>
      </w:r>
      <w:bookmarkEnd w:id="587"/>
    </w:p>
    <w:p w:rsidR="007F44B0" w:rsidRPr="007F44B0" w:rsidRDefault="007F44B0" w:rsidP="00086C31">
      <w:pPr>
        <w:pStyle w:val="aa"/>
      </w:pPr>
      <w:bookmarkStart w:id="588" w:name="_ENREF_22"/>
      <w:r w:rsidRPr="007F44B0">
        <w:t>22.</w:t>
      </w:r>
      <w:r w:rsidRPr="007F44B0">
        <w:tab/>
        <w:t xml:space="preserve">Ketkar, N.S., L.B. Holder, and D.J. Cook, </w:t>
      </w:r>
      <w:r w:rsidRPr="007F44B0">
        <w:rPr>
          <w:i/>
        </w:rPr>
        <w:t>Subdue: compression-based frequent pattern discovery in graph data</w:t>
      </w:r>
      <w:r w:rsidRPr="007F44B0">
        <w:t xml:space="preserve">, in </w:t>
      </w:r>
      <w:r w:rsidRPr="007F44B0">
        <w:rPr>
          <w:i/>
        </w:rPr>
        <w:t>Proceedings of the 1st international workshop on open source data mining: frequent pattern mining implementations</w:t>
      </w:r>
      <w:r w:rsidRPr="007F44B0">
        <w:t>. 2005, ACM: Chicago, Illinois. p. 71-76.</w:t>
      </w:r>
      <w:bookmarkEnd w:id="588"/>
    </w:p>
    <w:p w:rsidR="007F44B0" w:rsidRPr="007F44B0" w:rsidRDefault="007F44B0" w:rsidP="00086C31">
      <w:pPr>
        <w:pStyle w:val="aa"/>
      </w:pPr>
      <w:bookmarkStart w:id="589" w:name="_ENREF_23"/>
      <w:r w:rsidRPr="007F44B0">
        <w:t>23.</w:t>
      </w:r>
      <w:r w:rsidRPr="007F44B0">
        <w:tab/>
        <w:t xml:space="preserve">Holder, L., et al., </w:t>
      </w:r>
      <w:r w:rsidRPr="007F44B0">
        <w:rPr>
          <w:i/>
        </w:rPr>
        <w:t>Structural Pattern Recognition in Graphs</w:t>
      </w:r>
      <w:r w:rsidRPr="007F44B0">
        <w:t xml:space="preserve">, in </w:t>
      </w:r>
      <w:r w:rsidRPr="007F44B0">
        <w:rPr>
          <w:i/>
        </w:rPr>
        <w:t>Pattern Recognition and String Matching</w:t>
      </w:r>
      <w:r w:rsidRPr="007F44B0">
        <w:t>, D. Chen and X. Cheng, Editors. 2002, Springer US. p. 255-279.</w:t>
      </w:r>
      <w:bookmarkEnd w:id="589"/>
    </w:p>
    <w:p w:rsidR="007F44B0" w:rsidRPr="007F44B0" w:rsidRDefault="007F44B0" w:rsidP="00086C31">
      <w:pPr>
        <w:pStyle w:val="aa"/>
      </w:pPr>
      <w:bookmarkStart w:id="590" w:name="_ENREF_24"/>
      <w:r w:rsidRPr="007F44B0">
        <w:t>24.</w:t>
      </w:r>
      <w:r w:rsidRPr="007F44B0">
        <w:tab/>
        <w:t xml:space="preserve">Noble, C.C. and D.J. Cook, </w:t>
      </w:r>
      <w:r w:rsidRPr="007F44B0">
        <w:rPr>
          <w:i/>
        </w:rPr>
        <w:t>Graph-based anomaly detection</w:t>
      </w:r>
      <w:r w:rsidRPr="007F44B0">
        <w:t xml:space="preserve">, in </w:t>
      </w:r>
      <w:r w:rsidRPr="007F44B0">
        <w:rPr>
          <w:i/>
        </w:rPr>
        <w:t>Proceedings of the ninth ACM SIGKDD international conference on Knowledge discovery and data mining</w:t>
      </w:r>
      <w:r w:rsidRPr="007F44B0">
        <w:t>. 2003, ACM: Washington, D.C. p. 631-636.</w:t>
      </w:r>
      <w:bookmarkEnd w:id="590"/>
    </w:p>
    <w:p w:rsidR="007F44B0" w:rsidRPr="007F44B0" w:rsidRDefault="007F44B0" w:rsidP="00086C31">
      <w:pPr>
        <w:pStyle w:val="aa"/>
      </w:pPr>
      <w:bookmarkStart w:id="591" w:name="_ENREF_25"/>
      <w:r w:rsidRPr="007F44B0">
        <w:t>25.</w:t>
      </w:r>
      <w:r w:rsidRPr="007F44B0">
        <w:tab/>
        <w:t xml:space="preserve">Cook, D.J., et al., </w:t>
      </w:r>
      <w:r w:rsidRPr="007F44B0">
        <w:rPr>
          <w:i/>
        </w:rPr>
        <w:t>Approaches to parallel graph-based knowledge discovery.</w:t>
      </w:r>
      <w:r w:rsidRPr="007F44B0">
        <w:t xml:space="preserve"> J. Parallel Distrib. Comput., 2001. </w:t>
      </w:r>
      <w:r w:rsidRPr="007F44B0">
        <w:rPr>
          <w:b/>
        </w:rPr>
        <w:t>61</w:t>
      </w:r>
      <w:r w:rsidRPr="007F44B0">
        <w:t>(3): p. 427-446.</w:t>
      </w:r>
      <w:bookmarkEnd w:id="591"/>
    </w:p>
    <w:p w:rsidR="007F44B0" w:rsidRPr="007F44B0" w:rsidRDefault="007F44B0" w:rsidP="00086C31">
      <w:pPr>
        <w:pStyle w:val="aa"/>
      </w:pPr>
      <w:bookmarkStart w:id="592" w:name="_ENREF_26"/>
      <w:r w:rsidRPr="007F44B0">
        <w:t>26.</w:t>
      </w:r>
      <w:r w:rsidRPr="007F44B0">
        <w:tab/>
        <w:t xml:space="preserve">Flake, G.W., R.E. Tarjan, and K. Tsioutsiouliklis, </w:t>
      </w:r>
      <w:r w:rsidRPr="007F44B0">
        <w:rPr>
          <w:i/>
        </w:rPr>
        <w:t>Graph Clustering and Minimum Cut Trees.</w:t>
      </w:r>
      <w:r w:rsidRPr="007F44B0">
        <w:t xml:space="preserve"> 2003: p. 385-408.</w:t>
      </w:r>
      <w:bookmarkEnd w:id="592"/>
    </w:p>
    <w:p w:rsidR="007F44B0" w:rsidRPr="007F44B0" w:rsidRDefault="007F44B0" w:rsidP="00086C31">
      <w:pPr>
        <w:pStyle w:val="aa"/>
      </w:pPr>
      <w:bookmarkStart w:id="593" w:name="_ENREF_27"/>
      <w:r w:rsidRPr="007F44B0">
        <w:t>27.</w:t>
      </w:r>
      <w:r w:rsidRPr="007F44B0">
        <w:tab/>
        <w:t xml:space="preserve">Shijie, Z., Y. Jiong, and V. Cheedella. </w:t>
      </w:r>
      <w:r w:rsidRPr="007F44B0">
        <w:rPr>
          <w:i/>
        </w:rPr>
        <w:t>Monkey: Approximate Graph Mining Based on Spanning Trees</w:t>
      </w:r>
      <w:r w:rsidRPr="007F44B0">
        <w:t xml:space="preserve">. in </w:t>
      </w:r>
      <w:r w:rsidRPr="007F44B0">
        <w:rPr>
          <w:i/>
        </w:rPr>
        <w:t>Data Engineering, 2007. ICDE 2007. IEEE 23rd International Conference on</w:t>
      </w:r>
      <w:r w:rsidRPr="007F44B0">
        <w:t>. 2007.</w:t>
      </w:r>
      <w:bookmarkEnd w:id="593"/>
    </w:p>
    <w:p w:rsidR="007F44B0" w:rsidRPr="007F44B0" w:rsidRDefault="007F44B0" w:rsidP="00086C31">
      <w:pPr>
        <w:pStyle w:val="aa"/>
      </w:pPr>
      <w:bookmarkStart w:id="594" w:name="_ENREF_28"/>
      <w:r w:rsidRPr="007F44B0">
        <w:t>28.</w:t>
      </w:r>
      <w:r w:rsidRPr="007F44B0">
        <w:tab/>
        <w:t xml:space="preserve">Wang, W., et al., </w:t>
      </w:r>
      <w:r w:rsidRPr="007F44B0">
        <w:rPr>
          <w:i/>
        </w:rPr>
        <w:t>GraphMiner: a structural pattern-mining system for large disk-based graph databases and its applications</w:t>
      </w:r>
      <w:r w:rsidRPr="007F44B0">
        <w:t xml:space="preserve">, in </w:t>
      </w:r>
      <w:r w:rsidRPr="007F44B0">
        <w:rPr>
          <w:i/>
        </w:rPr>
        <w:t>Proceedings of the 2005 ACM SIGMOD international conference on Management of data</w:t>
      </w:r>
      <w:r w:rsidRPr="007F44B0">
        <w:t>. 2005, ACM: Baltimore, Maryland. p. 879-881.</w:t>
      </w:r>
      <w:bookmarkEnd w:id="594"/>
    </w:p>
    <w:p w:rsidR="007F44B0" w:rsidRPr="007F44B0" w:rsidRDefault="007F44B0" w:rsidP="00086C31">
      <w:pPr>
        <w:pStyle w:val="aa"/>
      </w:pPr>
      <w:bookmarkStart w:id="595" w:name="_ENREF_29"/>
      <w:r w:rsidRPr="007F44B0">
        <w:t>29.</w:t>
      </w:r>
      <w:r w:rsidRPr="007F44B0">
        <w:tab/>
        <w:t xml:space="preserve">Saigo, H. and K. Tsuda. </w:t>
      </w:r>
      <w:r w:rsidRPr="007F44B0">
        <w:rPr>
          <w:i/>
        </w:rPr>
        <w:t>Iterative Subgraph Mining for Principal Component Analysis</w:t>
      </w:r>
      <w:r w:rsidRPr="007F44B0">
        <w:t xml:space="preserve">. in </w:t>
      </w:r>
      <w:r w:rsidRPr="007F44B0">
        <w:rPr>
          <w:i/>
        </w:rPr>
        <w:t>Data Mining, 2008. ICDM '08. Eighth IEEE International Conference on</w:t>
      </w:r>
      <w:r w:rsidRPr="007F44B0">
        <w:t>. 2008.</w:t>
      </w:r>
      <w:bookmarkEnd w:id="595"/>
    </w:p>
    <w:p w:rsidR="007F44B0" w:rsidRPr="007F44B0" w:rsidRDefault="007F44B0" w:rsidP="00086C31">
      <w:pPr>
        <w:pStyle w:val="aa"/>
      </w:pPr>
      <w:bookmarkStart w:id="596" w:name="_ENREF_30"/>
      <w:r w:rsidRPr="007F44B0">
        <w:t>30.</w:t>
      </w:r>
      <w:r w:rsidRPr="007F44B0">
        <w:tab/>
        <w:t xml:space="preserve">Yan, X. and J. Han, </w:t>
      </w:r>
      <w:r w:rsidRPr="007F44B0">
        <w:rPr>
          <w:i/>
        </w:rPr>
        <w:t>CloseGraph: mining closed frequent graph patterns</w:t>
      </w:r>
      <w:r w:rsidRPr="007F44B0">
        <w:t xml:space="preserve">, in </w:t>
      </w:r>
      <w:r w:rsidRPr="007F44B0">
        <w:rPr>
          <w:i/>
        </w:rPr>
        <w:t>Proceedings of the ninth ACM SIGKDD international conference on Knowledge discovery and data mining</w:t>
      </w:r>
      <w:r w:rsidRPr="007F44B0">
        <w:t>. 2003, ACM: Washington, D.C. p. 286-295.</w:t>
      </w:r>
      <w:bookmarkEnd w:id="596"/>
    </w:p>
    <w:p w:rsidR="007F44B0" w:rsidRPr="007F44B0" w:rsidRDefault="007F44B0" w:rsidP="00086C31">
      <w:pPr>
        <w:pStyle w:val="aa"/>
      </w:pPr>
      <w:bookmarkStart w:id="597" w:name="_ENREF_31"/>
      <w:r w:rsidRPr="007F44B0">
        <w:t>31.</w:t>
      </w:r>
      <w:r w:rsidRPr="007F44B0">
        <w:tab/>
        <w:t xml:space="preserve">Yan, X., X.J. Zhou, and J. Han, </w:t>
      </w:r>
      <w:r w:rsidRPr="007F44B0">
        <w:rPr>
          <w:i/>
        </w:rPr>
        <w:t>Mining closed relational graphs with connectivity constraints</w:t>
      </w:r>
      <w:r w:rsidRPr="007F44B0">
        <w:t xml:space="preserve">, in </w:t>
      </w:r>
      <w:r w:rsidRPr="007F44B0">
        <w:rPr>
          <w:i/>
        </w:rPr>
        <w:t>Proceedings of the eleventh ACM SIGKDD international conference on Knowledge discovery in data mining</w:t>
      </w:r>
      <w:r w:rsidRPr="007F44B0">
        <w:t>. 2005, ACM: Chicago, Illinois, USA. p. 324-333.</w:t>
      </w:r>
      <w:bookmarkEnd w:id="597"/>
    </w:p>
    <w:p w:rsidR="007F44B0" w:rsidRPr="007F44B0" w:rsidRDefault="007F44B0" w:rsidP="00086C31">
      <w:pPr>
        <w:pStyle w:val="aa"/>
      </w:pPr>
      <w:bookmarkStart w:id="598" w:name="_ENREF_32"/>
      <w:r w:rsidRPr="007F44B0">
        <w:t>32.</w:t>
      </w:r>
      <w:r w:rsidRPr="007F44B0">
        <w:tab/>
        <w:t xml:space="preserve">Aggarwal, C.C., et al., </w:t>
      </w:r>
      <w:r w:rsidRPr="007F44B0">
        <w:rPr>
          <w:i/>
        </w:rPr>
        <w:t>Xproj: a framework for projected structural clustering of xml documents</w:t>
      </w:r>
      <w:r w:rsidRPr="007F44B0">
        <w:t xml:space="preserve">, in </w:t>
      </w:r>
      <w:r w:rsidRPr="007F44B0">
        <w:rPr>
          <w:i/>
        </w:rPr>
        <w:t>Proceedings of the 13th ACM SIGKDD international conference on Knowledge discovery and data mining</w:t>
      </w:r>
      <w:r w:rsidRPr="007F44B0">
        <w:t>. 2007, ACM: San Jose, California, USA. p. 46-55.</w:t>
      </w:r>
      <w:bookmarkEnd w:id="598"/>
    </w:p>
    <w:p w:rsidR="007F44B0" w:rsidRPr="007F44B0" w:rsidRDefault="007F44B0" w:rsidP="00086C31">
      <w:pPr>
        <w:pStyle w:val="aa"/>
      </w:pPr>
      <w:bookmarkStart w:id="599" w:name="_ENREF_33"/>
      <w:r w:rsidRPr="007F44B0">
        <w:t>33.</w:t>
      </w:r>
      <w:r w:rsidRPr="007F44B0">
        <w:tab/>
        <w:t xml:space="preserve">Jagadish, H.V., et al., </w:t>
      </w:r>
      <w:r w:rsidRPr="007F44B0">
        <w:rPr>
          <w:i/>
        </w:rPr>
        <w:t>TIMBER: A native XML database.</w:t>
      </w:r>
      <w:r w:rsidRPr="007F44B0">
        <w:t xml:space="preserve"> The VLDB Journal, 2002. </w:t>
      </w:r>
      <w:r w:rsidRPr="007F44B0">
        <w:rPr>
          <w:b/>
        </w:rPr>
        <w:t>11</w:t>
      </w:r>
      <w:r w:rsidRPr="007F44B0">
        <w:t>(4): p. 274-291.</w:t>
      </w:r>
      <w:bookmarkEnd w:id="599"/>
    </w:p>
    <w:p w:rsidR="007F44B0" w:rsidRPr="007F44B0" w:rsidRDefault="007F44B0" w:rsidP="00086C31">
      <w:pPr>
        <w:pStyle w:val="aa"/>
      </w:pPr>
      <w:bookmarkStart w:id="600" w:name="_ENREF_34"/>
      <w:r w:rsidRPr="007F44B0">
        <w:t>34.</w:t>
      </w:r>
      <w:r w:rsidRPr="007F44B0">
        <w:tab/>
        <w:t xml:space="preserve">Jagadish, H.V., et al., </w:t>
      </w:r>
      <w:r w:rsidRPr="007F44B0">
        <w:rPr>
          <w:i/>
        </w:rPr>
        <w:t>TAX: A Tree Algebra for XML</w:t>
      </w:r>
      <w:r w:rsidRPr="007F44B0">
        <w:t xml:space="preserve">, in </w:t>
      </w:r>
      <w:r w:rsidRPr="007F44B0">
        <w:rPr>
          <w:i/>
        </w:rPr>
        <w:t>Database Programming Languages</w:t>
      </w:r>
      <w:r w:rsidRPr="007F44B0">
        <w:t>, G. Ghelli and G. Grahne, Editors. 2002, Springer Berlin Heidelberg. p. 149-164.</w:t>
      </w:r>
      <w:bookmarkEnd w:id="600"/>
    </w:p>
    <w:p w:rsidR="007F44B0" w:rsidRPr="007F44B0" w:rsidRDefault="007F44B0" w:rsidP="00086C31">
      <w:pPr>
        <w:pStyle w:val="aa"/>
      </w:pPr>
      <w:bookmarkStart w:id="601" w:name="_ENREF_35"/>
      <w:r w:rsidRPr="007F44B0">
        <w:t>35.</w:t>
      </w:r>
      <w:r w:rsidRPr="007F44B0">
        <w:tab/>
        <w:t xml:space="preserve">Kaushik, R., et al., </w:t>
      </w:r>
      <w:r w:rsidRPr="007F44B0">
        <w:rPr>
          <w:i/>
        </w:rPr>
        <w:t>Covering indexes for branching path queries</w:t>
      </w:r>
      <w:r w:rsidRPr="007F44B0">
        <w:t xml:space="preserve">, in </w:t>
      </w:r>
      <w:r w:rsidRPr="007F44B0">
        <w:rPr>
          <w:i/>
        </w:rPr>
        <w:t>Proceedings of the 2002 ACM SIGMOD international conference on Management of data</w:t>
      </w:r>
      <w:r w:rsidRPr="007F44B0">
        <w:t>. 2002, ACM: Madison, Wisconsin. p. 133-144.</w:t>
      </w:r>
      <w:bookmarkEnd w:id="601"/>
    </w:p>
    <w:p w:rsidR="007F44B0" w:rsidRPr="007F44B0" w:rsidRDefault="007F44B0" w:rsidP="00086C31">
      <w:pPr>
        <w:pStyle w:val="aa"/>
      </w:pPr>
      <w:bookmarkStart w:id="602" w:name="_ENREF_36"/>
      <w:r w:rsidRPr="007F44B0">
        <w:t>36.</w:t>
      </w:r>
      <w:r w:rsidRPr="007F44B0">
        <w:tab/>
        <w:t xml:space="preserve">Min, J.-K., C.-W. Chung, and K. Shim, </w:t>
      </w:r>
      <w:r w:rsidRPr="007F44B0">
        <w:rPr>
          <w:i/>
        </w:rPr>
        <w:t>An adaptive path index for XML data using the query workload.</w:t>
      </w:r>
      <w:r w:rsidRPr="007F44B0">
        <w:t xml:space="preserve"> Inf. Syst., 2005. </w:t>
      </w:r>
      <w:r w:rsidRPr="007F44B0">
        <w:rPr>
          <w:b/>
        </w:rPr>
        <w:t>30</w:t>
      </w:r>
      <w:r w:rsidRPr="007F44B0">
        <w:t>(6): p. 467-487.</w:t>
      </w:r>
      <w:bookmarkEnd w:id="602"/>
    </w:p>
    <w:p w:rsidR="007F44B0" w:rsidRPr="007F44B0" w:rsidRDefault="007F44B0" w:rsidP="00086C31">
      <w:pPr>
        <w:pStyle w:val="aa"/>
      </w:pPr>
      <w:bookmarkStart w:id="603" w:name="_ENREF_37"/>
      <w:r w:rsidRPr="007F44B0">
        <w:t>37.</w:t>
      </w:r>
      <w:r w:rsidRPr="007F44B0">
        <w:tab/>
        <w:t xml:space="preserve">Cooper, B., et al., </w:t>
      </w:r>
      <w:r w:rsidRPr="007F44B0">
        <w:rPr>
          <w:i/>
        </w:rPr>
        <w:t>A Fast Index for Semistructured Data</w:t>
      </w:r>
      <w:r w:rsidRPr="007F44B0">
        <w:t xml:space="preserve">, in </w:t>
      </w:r>
      <w:r w:rsidRPr="007F44B0">
        <w:rPr>
          <w:i/>
        </w:rPr>
        <w:t>Proceedings of the 27th International Conference on Very Large Data Bases</w:t>
      </w:r>
      <w:r w:rsidRPr="007F44B0">
        <w:t>. 2001, Morgan Kaufmann Publishers Inc. p. 341-350.</w:t>
      </w:r>
      <w:bookmarkEnd w:id="603"/>
    </w:p>
    <w:p w:rsidR="007F44B0" w:rsidRPr="007F44B0" w:rsidRDefault="007F44B0" w:rsidP="00086C31">
      <w:pPr>
        <w:pStyle w:val="aa"/>
      </w:pPr>
      <w:bookmarkStart w:id="604" w:name="_ENREF_38"/>
      <w:r w:rsidRPr="007F44B0">
        <w:t>38.</w:t>
      </w:r>
      <w:r w:rsidRPr="007F44B0">
        <w:tab/>
        <w:t xml:space="preserve">Li, Q. and B. Moon, </w:t>
      </w:r>
      <w:r w:rsidRPr="007F44B0">
        <w:rPr>
          <w:i/>
        </w:rPr>
        <w:t>Indexing and Querying XML Data for Regular Path Expressions</w:t>
      </w:r>
      <w:r w:rsidRPr="007F44B0">
        <w:t xml:space="preserve">, in </w:t>
      </w:r>
      <w:r w:rsidRPr="007F44B0">
        <w:rPr>
          <w:i/>
        </w:rPr>
        <w:t>Proceedings of the 27th International Conference on Very Large Data Bases</w:t>
      </w:r>
      <w:r w:rsidRPr="007F44B0">
        <w:t>. 2001, Morgan Kaufmann Publishers Inc. p. 361-370.</w:t>
      </w:r>
      <w:bookmarkEnd w:id="604"/>
    </w:p>
    <w:p w:rsidR="007F44B0" w:rsidRPr="007F44B0" w:rsidRDefault="007F44B0" w:rsidP="00086C31">
      <w:pPr>
        <w:pStyle w:val="aa"/>
      </w:pPr>
      <w:bookmarkStart w:id="605" w:name="_ENREF_39"/>
      <w:r w:rsidRPr="007F44B0">
        <w:t>39.</w:t>
      </w:r>
      <w:r w:rsidRPr="007F44B0">
        <w:tab/>
        <w:t xml:space="preserve">Haixun, W. and M. Xiaofeng. </w:t>
      </w:r>
      <w:r w:rsidRPr="007F44B0">
        <w:rPr>
          <w:i/>
        </w:rPr>
        <w:t>On the sequencing of tree structures for XML indexing</w:t>
      </w:r>
      <w:r w:rsidRPr="007F44B0">
        <w:t xml:space="preserve">. in </w:t>
      </w:r>
      <w:r w:rsidRPr="007F44B0">
        <w:rPr>
          <w:i/>
        </w:rPr>
        <w:t>Data Engineering, 2005. ICDE 2005. Proceedings. 21st International Conference on</w:t>
      </w:r>
      <w:r w:rsidRPr="007F44B0">
        <w:t>. 2005.</w:t>
      </w:r>
      <w:bookmarkEnd w:id="605"/>
    </w:p>
    <w:p w:rsidR="007F44B0" w:rsidRPr="007F44B0" w:rsidRDefault="007F44B0" w:rsidP="00086C31">
      <w:pPr>
        <w:pStyle w:val="aa"/>
      </w:pPr>
      <w:bookmarkStart w:id="606" w:name="_ENREF_40"/>
      <w:r w:rsidRPr="007F44B0">
        <w:t>40.</w:t>
      </w:r>
      <w:r w:rsidRPr="007F44B0">
        <w:tab/>
        <w:t xml:space="preserve">Rao, P. and B. Moon. </w:t>
      </w:r>
      <w:r w:rsidRPr="007F44B0">
        <w:rPr>
          <w:i/>
        </w:rPr>
        <w:t>PRIX: indexing and querying XML using prufer sequences</w:t>
      </w:r>
      <w:r w:rsidRPr="007F44B0">
        <w:t xml:space="preserve">. in </w:t>
      </w:r>
      <w:r w:rsidRPr="007F44B0">
        <w:rPr>
          <w:i/>
        </w:rPr>
        <w:t>Data Engineering, 2004. Proceedings. 20th International Conference on</w:t>
      </w:r>
      <w:r w:rsidRPr="007F44B0">
        <w:t>. 2004.</w:t>
      </w:r>
      <w:bookmarkEnd w:id="606"/>
    </w:p>
    <w:p w:rsidR="007F44B0" w:rsidRPr="007F44B0" w:rsidRDefault="007F44B0" w:rsidP="00086C31">
      <w:pPr>
        <w:pStyle w:val="aa"/>
      </w:pPr>
      <w:bookmarkStart w:id="607" w:name="_ENREF_41"/>
      <w:r w:rsidRPr="007F44B0">
        <w:t>41.</w:t>
      </w:r>
      <w:r w:rsidRPr="007F44B0">
        <w:tab/>
        <w:t xml:space="preserve">He, H. and A. Singh, </w:t>
      </w:r>
      <w:r w:rsidRPr="007F44B0">
        <w:rPr>
          <w:i/>
        </w:rPr>
        <w:t>Query Language and Access Methods for Graph Databases</w:t>
      </w:r>
      <w:r w:rsidRPr="007F44B0">
        <w:t xml:space="preserve">, in </w:t>
      </w:r>
      <w:r w:rsidRPr="007F44B0">
        <w:rPr>
          <w:i/>
        </w:rPr>
        <w:t>Managing and Mining Graph Data</w:t>
      </w:r>
      <w:r w:rsidRPr="007F44B0">
        <w:t>, C.C. Aggarwal and H. Wang, Editors. 2010, Springer US. p. 125-160.</w:t>
      </w:r>
      <w:bookmarkEnd w:id="607"/>
    </w:p>
    <w:p w:rsidR="007F44B0" w:rsidRPr="007F44B0" w:rsidRDefault="007F44B0" w:rsidP="00086C31">
      <w:pPr>
        <w:pStyle w:val="aa"/>
      </w:pPr>
      <w:bookmarkStart w:id="608" w:name="_ENREF_42"/>
      <w:r w:rsidRPr="007F44B0">
        <w:t>42.</w:t>
      </w:r>
      <w:r w:rsidRPr="007F44B0">
        <w:tab/>
        <w:t xml:space="preserve">Wang, H. and C. Aggarwal, </w:t>
      </w:r>
      <w:r w:rsidRPr="007F44B0">
        <w:rPr>
          <w:i/>
        </w:rPr>
        <w:t>A Survey of Algorithms for Keyword Search on Graph Data</w:t>
      </w:r>
      <w:r w:rsidRPr="007F44B0">
        <w:t xml:space="preserve">, in </w:t>
      </w:r>
      <w:r w:rsidRPr="007F44B0">
        <w:rPr>
          <w:i/>
        </w:rPr>
        <w:t>Managing and Mining Graph Data</w:t>
      </w:r>
      <w:r w:rsidRPr="007F44B0">
        <w:t>, C.C. Aggarwal and H. Wang, Editors. 2010, Springer US. p. 249-273.</w:t>
      </w:r>
      <w:bookmarkEnd w:id="608"/>
    </w:p>
    <w:p w:rsidR="007F44B0" w:rsidRPr="007F44B0" w:rsidRDefault="007F44B0" w:rsidP="00086C31">
      <w:pPr>
        <w:pStyle w:val="aa"/>
      </w:pPr>
      <w:bookmarkStart w:id="609" w:name="_ENREF_43"/>
      <w:r w:rsidRPr="007F44B0">
        <w:t>43.</w:t>
      </w:r>
      <w:r w:rsidRPr="007F44B0">
        <w:tab/>
        <w:t xml:space="preserve">Yan, X., P.S. Yu, and J. Han, </w:t>
      </w:r>
      <w:r w:rsidRPr="007F44B0">
        <w:rPr>
          <w:i/>
        </w:rPr>
        <w:t>Graph indexing: a frequent structure-based approach</w:t>
      </w:r>
      <w:r w:rsidRPr="007F44B0">
        <w:t xml:space="preserve">, in </w:t>
      </w:r>
      <w:r w:rsidRPr="007F44B0">
        <w:rPr>
          <w:i/>
        </w:rPr>
        <w:t>Proceedings of the 2004 ACM SIGMOD international conference on Management of data</w:t>
      </w:r>
      <w:r w:rsidRPr="007F44B0">
        <w:t>. 2004, ACM: Paris, France. p. 335-346.</w:t>
      </w:r>
      <w:bookmarkEnd w:id="609"/>
    </w:p>
    <w:p w:rsidR="007F44B0" w:rsidRPr="007F44B0" w:rsidRDefault="007F44B0" w:rsidP="00086C31">
      <w:pPr>
        <w:pStyle w:val="aa"/>
      </w:pPr>
      <w:bookmarkStart w:id="610" w:name="_ENREF_44"/>
      <w:r w:rsidRPr="007F44B0">
        <w:t>44.</w:t>
      </w:r>
      <w:r w:rsidRPr="007F44B0">
        <w:tab/>
        <w:t xml:space="preserve">Yan, X., P.S. Yu, and J. Han, </w:t>
      </w:r>
      <w:r w:rsidRPr="007F44B0">
        <w:rPr>
          <w:i/>
        </w:rPr>
        <w:t>Substructure similarity search in graph databases</w:t>
      </w:r>
      <w:r w:rsidRPr="007F44B0">
        <w:t xml:space="preserve">, in </w:t>
      </w:r>
      <w:r w:rsidRPr="007F44B0">
        <w:rPr>
          <w:i/>
        </w:rPr>
        <w:t>Proceedings of the 2005 ACM SIGMOD international conference on Management of data</w:t>
      </w:r>
      <w:r w:rsidRPr="007F44B0">
        <w:t>. 2005, ACM: Baltimore, Maryland. p. 766-777.</w:t>
      </w:r>
      <w:bookmarkEnd w:id="610"/>
    </w:p>
    <w:p w:rsidR="007F44B0" w:rsidRPr="007F44B0" w:rsidRDefault="007F44B0" w:rsidP="00086C31">
      <w:pPr>
        <w:pStyle w:val="aa"/>
      </w:pPr>
      <w:bookmarkStart w:id="611" w:name="_ENREF_45"/>
      <w:r w:rsidRPr="007F44B0">
        <w:t>45.</w:t>
      </w:r>
      <w:r w:rsidRPr="007F44B0">
        <w:tab/>
        <w:t xml:space="preserve">Chen, L., A. Gupta, and M.E. Kurul, </w:t>
      </w:r>
      <w:r w:rsidRPr="007F44B0">
        <w:rPr>
          <w:i/>
        </w:rPr>
        <w:t>Stack-based algorithms for pattern matching on DAGs</w:t>
      </w:r>
      <w:r w:rsidRPr="007F44B0">
        <w:t xml:space="preserve">, in </w:t>
      </w:r>
      <w:r w:rsidRPr="007F44B0">
        <w:rPr>
          <w:i/>
        </w:rPr>
        <w:t>Proceedings of the 31st international conference on Very large data bases</w:t>
      </w:r>
      <w:r w:rsidRPr="007F44B0">
        <w:t>. 2005, VLDB Endowment: Trondheim, Norway. p. 493-504.</w:t>
      </w:r>
      <w:bookmarkEnd w:id="611"/>
    </w:p>
    <w:p w:rsidR="007F44B0" w:rsidRPr="007F44B0" w:rsidRDefault="007F44B0" w:rsidP="00086C31">
      <w:pPr>
        <w:pStyle w:val="aa"/>
      </w:pPr>
      <w:bookmarkStart w:id="612" w:name="_ENREF_46"/>
      <w:r w:rsidRPr="007F44B0">
        <w:t>46.</w:t>
      </w:r>
      <w:r w:rsidRPr="007F44B0">
        <w:tab/>
        <w:t xml:space="preserve">Tri, S., #223, and U. Leser, </w:t>
      </w:r>
      <w:r w:rsidRPr="007F44B0">
        <w:rPr>
          <w:i/>
        </w:rPr>
        <w:t>Fast and practical indexing and querying of very large graphs</w:t>
      </w:r>
      <w:r w:rsidRPr="007F44B0">
        <w:t xml:space="preserve">, in </w:t>
      </w:r>
      <w:r w:rsidRPr="007F44B0">
        <w:rPr>
          <w:i/>
        </w:rPr>
        <w:t>Proceedings of the 2007 ACM SIGMOD international conference on Management of data</w:t>
      </w:r>
      <w:r w:rsidRPr="007F44B0">
        <w:t>. 2007, ACM: Beijing, China. p. 845-856.</w:t>
      </w:r>
      <w:bookmarkEnd w:id="612"/>
    </w:p>
    <w:p w:rsidR="007F44B0" w:rsidRPr="007F44B0" w:rsidRDefault="007F44B0" w:rsidP="00086C31">
      <w:pPr>
        <w:pStyle w:val="aa"/>
      </w:pPr>
      <w:bookmarkStart w:id="613" w:name="_ENREF_47"/>
      <w:r w:rsidRPr="007F44B0">
        <w:t>47.</w:t>
      </w:r>
      <w:r w:rsidRPr="007F44B0">
        <w:tab/>
        <w:t xml:space="preserve">Haixun, W., et al. </w:t>
      </w:r>
      <w:r w:rsidRPr="007F44B0">
        <w:rPr>
          <w:i/>
        </w:rPr>
        <w:t>Dual Labeling: Answering Graph Reachability Queries in Constant Time</w:t>
      </w:r>
      <w:r w:rsidRPr="007F44B0">
        <w:t xml:space="preserve">. in </w:t>
      </w:r>
      <w:r w:rsidRPr="007F44B0">
        <w:rPr>
          <w:i/>
        </w:rPr>
        <w:t>Data Engineering, 2006. ICDE '06. Proceedings of the 22nd International Conference on</w:t>
      </w:r>
      <w:r w:rsidRPr="007F44B0">
        <w:t>. 2006.</w:t>
      </w:r>
      <w:bookmarkEnd w:id="613"/>
    </w:p>
    <w:p w:rsidR="007F44B0" w:rsidRPr="007F44B0" w:rsidRDefault="007F44B0" w:rsidP="00086C31">
      <w:pPr>
        <w:pStyle w:val="aa"/>
      </w:pPr>
      <w:bookmarkStart w:id="614" w:name="_ENREF_48"/>
      <w:r w:rsidRPr="007F44B0">
        <w:t>48.</w:t>
      </w:r>
      <w:r w:rsidRPr="007F44B0">
        <w:tab/>
        <w:t xml:space="preserve">Cheng, J., et al. </w:t>
      </w:r>
      <w:r w:rsidRPr="007F44B0">
        <w:rPr>
          <w:i/>
        </w:rPr>
        <w:t>Fast computation of reachability labeling for large graphs</w:t>
      </w:r>
      <w:r w:rsidRPr="007F44B0">
        <w:t xml:space="preserve">. in </w:t>
      </w:r>
      <w:r w:rsidRPr="007F44B0">
        <w:rPr>
          <w:i/>
        </w:rPr>
        <w:t>In Proc. of EDBT’06</w:t>
      </w:r>
      <w:r w:rsidRPr="007F44B0">
        <w:t>.</w:t>
      </w:r>
      <w:bookmarkEnd w:id="614"/>
    </w:p>
    <w:p w:rsidR="007F44B0" w:rsidRPr="007F44B0" w:rsidRDefault="007F44B0" w:rsidP="00086C31">
      <w:pPr>
        <w:pStyle w:val="aa"/>
      </w:pPr>
      <w:bookmarkStart w:id="615" w:name="_ENREF_49"/>
      <w:r w:rsidRPr="007F44B0">
        <w:t>49.</w:t>
      </w:r>
      <w:r w:rsidRPr="007F44B0">
        <w:tab/>
        <w:t xml:space="preserve">Cheng, J., et al., </w:t>
      </w:r>
      <w:r w:rsidRPr="007F44B0">
        <w:rPr>
          <w:i/>
        </w:rPr>
        <w:t>Fast computing reachability labelings for large graphs with high compression rate</w:t>
      </w:r>
      <w:r w:rsidRPr="007F44B0">
        <w:t xml:space="preserve">, in </w:t>
      </w:r>
      <w:r w:rsidRPr="007F44B0">
        <w:rPr>
          <w:i/>
        </w:rPr>
        <w:t>Proceedings of the 11th international conference on Extending database technology: Advances in database technology</w:t>
      </w:r>
      <w:r w:rsidRPr="007F44B0">
        <w:t>. 2008, ACM: Nantes, France. p. 193-204.</w:t>
      </w:r>
      <w:bookmarkEnd w:id="615"/>
    </w:p>
    <w:p w:rsidR="007F44B0" w:rsidRPr="007F44B0" w:rsidRDefault="007F44B0" w:rsidP="00086C31">
      <w:pPr>
        <w:pStyle w:val="aa"/>
      </w:pPr>
      <w:bookmarkStart w:id="616" w:name="_ENREF_50"/>
      <w:r w:rsidRPr="007F44B0">
        <w:t>50.</w:t>
      </w:r>
      <w:r w:rsidRPr="007F44B0">
        <w:tab/>
        <w:t xml:space="preserve">Jin, R., et al., </w:t>
      </w:r>
      <w:r w:rsidRPr="007F44B0">
        <w:rPr>
          <w:i/>
        </w:rPr>
        <w:t>Computing label-constraint reachability in graph databases</w:t>
      </w:r>
      <w:r w:rsidRPr="007F44B0">
        <w:t xml:space="preserve">, in </w:t>
      </w:r>
      <w:r w:rsidRPr="007F44B0">
        <w:rPr>
          <w:i/>
        </w:rPr>
        <w:t>Proceedings of the 2010 ACM SIGMOD International Conference on Management of data</w:t>
      </w:r>
      <w:r w:rsidRPr="007F44B0">
        <w:t>. 2010, ACM: Indianapolis, Indiana, USA. p. 123-134.</w:t>
      </w:r>
      <w:bookmarkEnd w:id="616"/>
    </w:p>
    <w:p w:rsidR="007F44B0" w:rsidRPr="007F44B0" w:rsidRDefault="007F44B0" w:rsidP="00086C31">
      <w:pPr>
        <w:pStyle w:val="aa"/>
      </w:pPr>
      <w:bookmarkStart w:id="617" w:name="_ENREF_51"/>
      <w:r w:rsidRPr="007F44B0">
        <w:t>51.</w:t>
      </w:r>
      <w:r w:rsidRPr="007F44B0">
        <w:tab/>
        <w:t xml:space="preserve">Cordella, L.P., et al., </w:t>
      </w:r>
      <w:r w:rsidRPr="007F44B0">
        <w:rPr>
          <w:i/>
        </w:rPr>
        <w:t>A (sub)graph isomorphism algorithm for matching large graphs.</w:t>
      </w:r>
      <w:r w:rsidRPr="007F44B0">
        <w:t xml:space="preserve"> Pattern Analysis and Machine Intelligence, IEEE Transactions on, 2004. </w:t>
      </w:r>
      <w:r w:rsidRPr="007F44B0">
        <w:rPr>
          <w:b/>
        </w:rPr>
        <w:t>26</w:t>
      </w:r>
      <w:r w:rsidRPr="007F44B0">
        <w:t>(10): p. 1367-1372.</w:t>
      </w:r>
      <w:bookmarkEnd w:id="617"/>
    </w:p>
    <w:p w:rsidR="007F44B0" w:rsidRPr="007F44B0" w:rsidRDefault="007F44B0" w:rsidP="00086C31">
      <w:pPr>
        <w:pStyle w:val="aa"/>
      </w:pPr>
      <w:bookmarkStart w:id="618" w:name="_ENREF_52"/>
      <w:r w:rsidRPr="007F44B0">
        <w:t>52.</w:t>
      </w:r>
      <w:r w:rsidRPr="007F44B0">
        <w:tab/>
        <w:t xml:space="preserve">Neuhaus, M. and H. Bunke, </w:t>
      </w:r>
      <w:r w:rsidRPr="007F44B0">
        <w:rPr>
          <w:i/>
        </w:rPr>
        <w:t>Self-organizing maps for learning the edit costs in graph matching.</w:t>
      </w:r>
      <w:r w:rsidRPr="007F44B0">
        <w:t xml:space="preserve"> Systems, Man, and Cybernetics, Part B: Cybernetics, IEEE Transactions on, 2005. </w:t>
      </w:r>
      <w:r w:rsidRPr="007F44B0">
        <w:rPr>
          <w:b/>
        </w:rPr>
        <w:t>35</w:t>
      </w:r>
      <w:r w:rsidRPr="007F44B0">
        <w:t>(3): p. 503-514.</w:t>
      </w:r>
      <w:bookmarkEnd w:id="618"/>
    </w:p>
    <w:p w:rsidR="007F44B0" w:rsidRPr="007F44B0" w:rsidRDefault="007F44B0" w:rsidP="00086C31">
      <w:pPr>
        <w:pStyle w:val="aa"/>
      </w:pPr>
      <w:bookmarkStart w:id="619" w:name="_ENREF_53"/>
      <w:r w:rsidRPr="007F44B0">
        <w:t>53.</w:t>
      </w:r>
      <w:r w:rsidRPr="007F44B0">
        <w:tab/>
        <w:t xml:space="preserve">Neuhaus, M. and H. Bunke, </w:t>
      </w:r>
      <w:r w:rsidRPr="007F44B0">
        <w:rPr>
          <w:i/>
        </w:rPr>
        <w:t>Automatic learning of cost functions for graph edit distance.</w:t>
      </w:r>
      <w:r w:rsidRPr="007F44B0">
        <w:t xml:space="preserve"> Information Sciences, 2007. </w:t>
      </w:r>
      <w:r w:rsidRPr="007F44B0">
        <w:rPr>
          <w:b/>
        </w:rPr>
        <w:t>177</w:t>
      </w:r>
      <w:r w:rsidRPr="007F44B0">
        <w:t>(1): p. 239-247.</w:t>
      </w:r>
      <w:bookmarkEnd w:id="619"/>
    </w:p>
    <w:p w:rsidR="007F44B0" w:rsidRPr="007F44B0" w:rsidRDefault="007F44B0" w:rsidP="00086C31">
      <w:pPr>
        <w:pStyle w:val="aa"/>
      </w:pPr>
      <w:bookmarkStart w:id="620" w:name="_ENREF_54"/>
      <w:r w:rsidRPr="007F44B0">
        <w:t>54.</w:t>
      </w:r>
      <w:r w:rsidRPr="007F44B0">
        <w:tab/>
        <w:t xml:space="preserve">Hristidis, V. and Y. Papakonstantinou, </w:t>
      </w:r>
      <w:r w:rsidRPr="007F44B0">
        <w:rPr>
          <w:i/>
        </w:rPr>
        <w:t>Discover: keyword search in relational databases</w:t>
      </w:r>
      <w:r w:rsidRPr="007F44B0">
        <w:t xml:space="preserve">, in </w:t>
      </w:r>
      <w:r w:rsidRPr="007F44B0">
        <w:rPr>
          <w:i/>
        </w:rPr>
        <w:t>Proceedings of the 28th international conference on Very Large Data Bases</w:t>
      </w:r>
      <w:r w:rsidRPr="007F44B0">
        <w:t>. 2002, VLDB Endowment: Hong Kong, China. p. 670-681.</w:t>
      </w:r>
      <w:bookmarkEnd w:id="620"/>
    </w:p>
    <w:p w:rsidR="007F44B0" w:rsidRPr="007F44B0" w:rsidRDefault="007F44B0" w:rsidP="00086C31">
      <w:pPr>
        <w:pStyle w:val="aa"/>
      </w:pPr>
      <w:bookmarkStart w:id="621" w:name="_ENREF_55"/>
      <w:r w:rsidRPr="007F44B0">
        <w:t>55.</w:t>
      </w:r>
      <w:r w:rsidRPr="007F44B0">
        <w:tab/>
        <w:t xml:space="preserve">Bhalotia, G., et al. </w:t>
      </w:r>
      <w:r w:rsidRPr="007F44B0">
        <w:rPr>
          <w:i/>
        </w:rPr>
        <w:t>Keyword searching and browsing in databases using BANKS</w:t>
      </w:r>
      <w:r w:rsidRPr="007F44B0">
        <w:t xml:space="preserve">. in </w:t>
      </w:r>
      <w:r w:rsidRPr="007F44B0">
        <w:rPr>
          <w:i/>
        </w:rPr>
        <w:t>Data Engineering, 2002. Proceedings. 18th International Conference on</w:t>
      </w:r>
      <w:r w:rsidRPr="007F44B0">
        <w:t>. 2002.</w:t>
      </w:r>
      <w:bookmarkEnd w:id="621"/>
    </w:p>
    <w:p w:rsidR="007F44B0" w:rsidRPr="007F44B0" w:rsidRDefault="007F44B0" w:rsidP="00086C31">
      <w:pPr>
        <w:pStyle w:val="aa"/>
      </w:pPr>
      <w:bookmarkStart w:id="622" w:name="_ENREF_56"/>
      <w:r w:rsidRPr="007F44B0">
        <w:t>56.</w:t>
      </w:r>
      <w:r w:rsidRPr="007F44B0">
        <w:tab/>
        <w:t xml:space="preserve">Kacholia, V., et al., </w:t>
      </w:r>
      <w:r w:rsidRPr="007F44B0">
        <w:rPr>
          <w:i/>
        </w:rPr>
        <w:t>Bidirectional expansion for keyword search on graph databases</w:t>
      </w:r>
      <w:r w:rsidRPr="007F44B0">
        <w:t xml:space="preserve">, in </w:t>
      </w:r>
      <w:r w:rsidRPr="007F44B0">
        <w:rPr>
          <w:i/>
        </w:rPr>
        <w:t>Proceedings of the 31st international conference on Very large data bases</w:t>
      </w:r>
      <w:r w:rsidRPr="007F44B0">
        <w:t>. 2005, VLDB Endowment: Trondheim, Norway. p. 505-516.</w:t>
      </w:r>
      <w:bookmarkEnd w:id="622"/>
    </w:p>
    <w:p w:rsidR="007F44B0" w:rsidRPr="007F44B0" w:rsidRDefault="007F44B0" w:rsidP="00086C31">
      <w:pPr>
        <w:pStyle w:val="aa"/>
      </w:pPr>
      <w:bookmarkStart w:id="623" w:name="_ENREF_57"/>
      <w:r w:rsidRPr="007F44B0">
        <w:t>57.</w:t>
      </w:r>
      <w:r w:rsidRPr="007F44B0">
        <w:tab/>
        <w:t xml:space="preserve">He, H., et al., </w:t>
      </w:r>
      <w:r w:rsidRPr="007F44B0">
        <w:rPr>
          <w:i/>
        </w:rPr>
        <w:t>Blinks: Ranked keyword searches on graphs</w:t>
      </w:r>
      <w:r w:rsidRPr="007F44B0">
        <w:t>. 2007.</w:t>
      </w:r>
      <w:bookmarkEnd w:id="623"/>
    </w:p>
    <w:p w:rsidR="007F44B0" w:rsidRPr="007F44B0" w:rsidRDefault="007F44B0" w:rsidP="00086C31">
      <w:pPr>
        <w:pStyle w:val="aa"/>
      </w:pPr>
      <w:bookmarkStart w:id="624" w:name="_ENREF_58"/>
      <w:r w:rsidRPr="007F44B0">
        <w:t>58.</w:t>
      </w:r>
      <w:r w:rsidRPr="007F44B0">
        <w:tab/>
        <w:t xml:space="preserve">Sarma, A.D., S. Gollapudi, and R. Panigrahy, </w:t>
      </w:r>
      <w:r w:rsidRPr="007F44B0">
        <w:rPr>
          <w:i/>
        </w:rPr>
        <w:t>Estimating PageRank on graph streams</w:t>
      </w:r>
      <w:r w:rsidRPr="007F44B0">
        <w:t xml:space="preserve">, in </w:t>
      </w:r>
      <w:r w:rsidRPr="007F44B0">
        <w:rPr>
          <w:i/>
        </w:rPr>
        <w:t>Proceedings of the twenty-seventh ACM SIGMOD-SIGACT-SIGART symposium on Principles of database systems</w:t>
      </w:r>
      <w:r w:rsidRPr="007F44B0">
        <w:t>. 2008, ACM: Vancouver, Canada. p. 69-78.</w:t>
      </w:r>
      <w:bookmarkEnd w:id="624"/>
    </w:p>
    <w:p w:rsidR="007F44B0" w:rsidRPr="007F44B0" w:rsidRDefault="007F44B0" w:rsidP="00086C31">
      <w:pPr>
        <w:pStyle w:val="aa"/>
      </w:pPr>
      <w:bookmarkStart w:id="625" w:name="_ENREF_59"/>
      <w:r w:rsidRPr="007F44B0">
        <w:t>59.</w:t>
      </w:r>
      <w:r w:rsidRPr="007F44B0">
        <w:tab/>
        <w:t xml:space="preserve">Kuramochi, M. and G. Karypis, </w:t>
      </w:r>
      <w:r w:rsidRPr="007F44B0">
        <w:rPr>
          <w:i/>
        </w:rPr>
        <w:t>Frequent Subgraph Discovery</w:t>
      </w:r>
      <w:r w:rsidRPr="007F44B0">
        <w:t xml:space="preserve">, in </w:t>
      </w:r>
      <w:r w:rsidRPr="007F44B0">
        <w:rPr>
          <w:i/>
        </w:rPr>
        <w:t>Proceedings of the 2001 IEEE International Conference on Data Mining</w:t>
      </w:r>
      <w:r w:rsidRPr="007F44B0">
        <w:t>. 2001, IEEE Computer Society. p. 313-320.</w:t>
      </w:r>
      <w:bookmarkEnd w:id="625"/>
    </w:p>
    <w:p w:rsidR="007F44B0" w:rsidRPr="007F44B0" w:rsidRDefault="007F44B0" w:rsidP="00086C31">
      <w:pPr>
        <w:pStyle w:val="aa"/>
      </w:pPr>
      <w:bookmarkStart w:id="626" w:name="_ENREF_60"/>
      <w:r w:rsidRPr="007F44B0">
        <w:t>60.</w:t>
      </w:r>
      <w:r w:rsidRPr="007F44B0">
        <w:tab/>
        <w:t xml:space="preserve">Bringmann, B. and S. Nijssen, </w:t>
      </w:r>
      <w:r w:rsidRPr="007F44B0">
        <w:rPr>
          <w:i/>
        </w:rPr>
        <w:t>What Is Frequent in a Single Graph?</w:t>
      </w:r>
      <w:r w:rsidRPr="007F44B0">
        <w:t xml:space="preserve">, in </w:t>
      </w:r>
      <w:r w:rsidRPr="007F44B0">
        <w:rPr>
          <w:i/>
        </w:rPr>
        <w:t>Advances in Knowledge Discovery and Data Mining</w:t>
      </w:r>
      <w:r w:rsidRPr="007F44B0">
        <w:t>, T. Washio, et al., Editors. 2008, Springer Berlin Heidelberg. p. 858-863.</w:t>
      </w:r>
      <w:bookmarkEnd w:id="626"/>
    </w:p>
    <w:p w:rsidR="007F44B0" w:rsidRPr="007F44B0" w:rsidRDefault="007F44B0" w:rsidP="00086C31">
      <w:pPr>
        <w:pStyle w:val="aa"/>
      </w:pPr>
      <w:bookmarkStart w:id="627" w:name="_ENREF_61"/>
      <w:r w:rsidRPr="007F44B0">
        <w:t>61.</w:t>
      </w:r>
      <w:r w:rsidRPr="007F44B0">
        <w:tab/>
        <w:t xml:space="preserve">Fiedler, M. and C. Borgelt. </w:t>
      </w:r>
      <w:r w:rsidRPr="007F44B0">
        <w:rPr>
          <w:i/>
        </w:rPr>
        <w:t>Support Computation for Mining Frequent Subgraphs in a Single Graph</w:t>
      </w:r>
      <w:r w:rsidRPr="007F44B0">
        <w:t xml:space="preserve">. in </w:t>
      </w:r>
      <w:r w:rsidRPr="007F44B0">
        <w:rPr>
          <w:i/>
        </w:rPr>
        <w:t>The 5th International Workshop on Mining and Learning with Graphs</w:t>
      </w:r>
      <w:r w:rsidRPr="007F44B0">
        <w:t>. 2007.</w:t>
      </w:r>
      <w:bookmarkEnd w:id="627"/>
    </w:p>
    <w:p w:rsidR="007F44B0" w:rsidRPr="007F44B0" w:rsidRDefault="007F44B0" w:rsidP="00086C31">
      <w:pPr>
        <w:pStyle w:val="aa"/>
      </w:pPr>
      <w:bookmarkStart w:id="628" w:name="_ENREF_62"/>
      <w:r w:rsidRPr="007F44B0">
        <w:t>62.</w:t>
      </w:r>
      <w:r w:rsidRPr="007F44B0">
        <w:tab/>
        <w:t xml:space="preserve">Huan, J., et al., </w:t>
      </w:r>
      <w:r w:rsidRPr="007F44B0">
        <w:rPr>
          <w:i/>
        </w:rPr>
        <w:t>SPIN: mining maximal frequent subgraphs from graph databases</w:t>
      </w:r>
      <w:r w:rsidRPr="007F44B0">
        <w:t xml:space="preserve">, in </w:t>
      </w:r>
      <w:r w:rsidRPr="007F44B0">
        <w:rPr>
          <w:i/>
        </w:rPr>
        <w:t>Proceedings of the tenth ACM SIGKDD international conference on Knowledge discovery and data mining</w:t>
      </w:r>
      <w:r w:rsidRPr="007F44B0">
        <w:t>. 2004, ACM: Seattle, WA, USA. p. 581-586.</w:t>
      </w:r>
      <w:bookmarkEnd w:id="628"/>
    </w:p>
    <w:p w:rsidR="007F44B0" w:rsidRPr="007F44B0" w:rsidRDefault="007F44B0" w:rsidP="00086C31">
      <w:pPr>
        <w:pStyle w:val="aa"/>
      </w:pPr>
      <w:bookmarkStart w:id="629" w:name="_ENREF_63"/>
      <w:r w:rsidRPr="007F44B0">
        <w:t>63.</w:t>
      </w:r>
      <w:r w:rsidRPr="007F44B0">
        <w:tab/>
        <w:t xml:space="preserve">Kuramochi, M. and G. Karypis, </w:t>
      </w:r>
      <w:r w:rsidRPr="007F44B0">
        <w:rPr>
          <w:i/>
        </w:rPr>
        <w:t>Finding Frequent Patterns in a Large Sparse Graph*.</w:t>
      </w:r>
      <w:r w:rsidRPr="007F44B0">
        <w:t xml:space="preserve"> Data Min. Knowl. Discov., 2005. </w:t>
      </w:r>
      <w:r w:rsidRPr="007F44B0">
        <w:rPr>
          <w:b/>
        </w:rPr>
        <w:t>11</w:t>
      </w:r>
      <w:r w:rsidRPr="007F44B0">
        <w:t>(3): p. 243-271.</w:t>
      </w:r>
      <w:bookmarkEnd w:id="629"/>
    </w:p>
    <w:p w:rsidR="007F44B0" w:rsidRPr="007F44B0" w:rsidRDefault="007F44B0" w:rsidP="00086C31">
      <w:pPr>
        <w:pStyle w:val="aa"/>
      </w:pPr>
      <w:bookmarkStart w:id="630" w:name="_ENREF_64"/>
      <w:r w:rsidRPr="007F44B0">
        <w:t>64.</w:t>
      </w:r>
      <w:r w:rsidRPr="007F44B0">
        <w:tab/>
        <w:t xml:space="preserve">and Ambuj K. Singh, S.R. </w:t>
      </w:r>
      <w:r w:rsidRPr="007F44B0">
        <w:rPr>
          <w:i/>
        </w:rPr>
        <w:t>GraphSig: A Scalable Approach to Mining Significant Subgraphs in&lt;p&gt; Large Graph Databases</w:t>
      </w:r>
      <w:r w:rsidRPr="007F44B0">
        <w:t xml:space="preserve">. in </w:t>
      </w:r>
      <w:r w:rsidRPr="007F44B0">
        <w:rPr>
          <w:i/>
        </w:rPr>
        <w:t>Proceedings of the 25th International Conference on Data Engineering,&lt;p&gt; ICDE 2009, March 29 2009 - April 2 2009, Shanghai, China</w:t>
      </w:r>
      <w:r w:rsidRPr="007F44B0">
        <w:t>.</w:t>
      </w:r>
      <w:bookmarkEnd w:id="630"/>
    </w:p>
    <w:p w:rsidR="007F44B0" w:rsidRPr="007F44B0" w:rsidRDefault="007F44B0" w:rsidP="00086C31">
      <w:pPr>
        <w:pStyle w:val="aa"/>
      </w:pPr>
      <w:bookmarkStart w:id="631" w:name="_ENREF_65"/>
      <w:r w:rsidRPr="007F44B0">
        <w:t>65.</w:t>
      </w:r>
      <w:r w:rsidRPr="007F44B0">
        <w:tab/>
        <w:t xml:space="preserve">Fan, W., et al., </w:t>
      </w:r>
      <w:r w:rsidRPr="007F44B0">
        <w:rPr>
          <w:i/>
        </w:rPr>
        <w:t>Direct mining of discriminative and essential frequent patterns via model-based search tree</w:t>
      </w:r>
      <w:r w:rsidRPr="007F44B0">
        <w:t xml:space="preserve">, in </w:t>
      </w:r>
      <w:r w:rsidRPr="007F44B0">
        <w:rPr>
          <w:i/>
        </w:rPr>
        <w:t>Proceedings of the 14th ACM SIGKDD international conference on Knowledge discovery and data mining</w:t>
      </w:r>
      <w:r w:rsidRPr="007F44B0">
        <w:t>. 2008, ACM: Las Vegas, Nevada, USA. p. 230-238.</w:t>
      </w:r>
      <w:bookmarkEnd w:id="631"/>
    </w:p>
    <w:p w:rsidR="007F44B0" w:rsidRPr="007F44B0" w:rsidRDefault="007F44B0" w:rsidP="00086C31">
      <w:pPr>
        <w:pStyle w:val="aa"/>
      </w:pPr>
      <w:bookmarkStart w:id="632" w:name="_ENREF_66"/>
      <w:r w:rsidRPr="007F44B0">
        <w:t>66.</w:t>
      </w:r>
      <w:r w:rsidRPr="007F44B0">
        <w:tab/>
        <w:t xml:space="preserve">Chen, C., et al., </w:t>
      </w:r>
      <w:r w:rsidRPr="007F44B0">
        <w:rPr>
          <w:i/>
        </w:rPr>
        <w:t>Mining graph patterns efficiently via randomized summaries.</w:t>
      </w:r>
      <w:r w:rsidRPr="007F44B0">
        <w:t xml:space="preserve"> Proc. VLDB Endow., 2009. </w:t>
      </w:r>
      <w:r w:rsidRPr="007F44B0">
        <w:rPr>
          <w:b/>
        </w:rPr>
        <w:t>2</w:t>
      </w:r>
      <w:r w:rsidRPr="007F44B0">
        <w:t>(1): p. 742-753.</w:t>
      </w:r>
      <w:bookmarkEnd w:id="632"/>
    </w:p>
    <w:p w:rsidR="007F44B0" w:rsidRPr="007F44B0" w:rsidRDefault="007F44B0" w:rsidP="00086C31">
      <w:pPr>
        <w:pStyle w:val="aa"/>
      </w:pPr>
      <w:bookmarkStart w:id="633" w:name="_ENREF_67"/>
      <w:r w:rsidRPr="007F44B0">
        <w:t>67.</w:t>
      </w:r>
      <w:r w:rsidRPr="007F44B0">
        <w:tab/>
        <w:t xml:space="preserve">Zaki, M.J. and C.C. Aggarwal. </w:t>
      </w:r>
      <w:r w:rsidRPr="007F44B0">
        <w:rPr>
          <w:i/>
        </w:rPr>
        <w:t>XRules: An Effective Structural Classifier for XML Data</w:t>
      </w:r>
      <w:r w:rsidRPr="007F44B0">
        <w:t>.</w:t>
      </w:r>
      <w:bookmarkEnd w:id="633"/>
    </w:p>
    <w:p w:rsidR="007F44B0" w:rsidRPr="007F44B0" w:rsidRDefault="007F44B0" w:rsidP="00086C31">
      <w:pPr>
        <w:pStyle w:val="aa"/>
      </w:pPr>
      <w:bookmarkStart w:id="634" w:name="_ENREF_68"/>
      <w:r w:rsidRPr="007F44B0">
        <w:t>68.</w:t>
      </w:r>
      <w:r w:rsidRPr="007F44B0">
        <w:tab/>
        <w:t xml:space="preserve">Kudo, T., E. Maeda, and Y. Matsumoto, </w:t>
      </w:r>
      <w:r w:rsidRPr="007F44B0">
        <w:rPr>
          <w:i/>
        </w:rPr>
        <w:t>An Application of Boosting to Graph Classification</w:t>
      </w:r>
      <w:r w:rsidRPr="007F44B0">
        <w:t>. 2004.</w:t>
      </w:r>
      <w:bookmarkEnd w:id="634"/>
    </w:p>
    <w:p w:rsidR="007F44B0" w:rsidRPr="007F44B0" w:rsidRDefault="007F44B0" w:rsidP="00086C31">
      <w:pPr>
        <w:pStyle w:val="aa"/>
      </w:pPr>
      <w:bookmarkStart w:id="635" w:name="_ENREF_69"/>
      <w:r w:rsidRPr="007F44B0">
        <w:t>69.</w:t>
      </w:r>
      <w:r w:rsidRPr="007F44B0">
        <w:tab/>
        <w:t xml:space="preserve">Peng, J.-y., et al. </w:t>
      </w:r>
      <w:r w:rsidRPr="007F44B0">
        <w:rPr>
          <w:i/>
        </w:rPr>
        <w:t>An Efficient Algorithm for Detecting Closed Frequent Subgraphs in Biological Networks</w:t>
      </w:r>
      <w:r w:rsidRPr="007F44B0">
        <w:t xml:space="preserve">. in </w:t>
      </w:r>
      <w:r w:rsidRPr="007F44B0">
        <w:rPr>
          <w:i/>
        </w:rPr>
        <w:t>BioMedical Engineering and Informatics, 2008. BMEI 2008. International Conference on</w:t>
      </w:r>
      <w:r w:rsidRPr="007F44B0">
        <w:t>. 2008.</w:t>
      </w:r>
      <w:bookmarkEnd w:id="635"/>
    </w:p>
    <w:p w:rsidR="007F44B0" w:rsidRPr="007F44B0" w:rsidRDefault="007F44B0" w:rsidP="00086C31">
      <w:pPr>
        <w:pStyle w:val="aa"/>
      </w:pPr>
      <w:bookmarkStart w:id="636" w:name="_ENREF_70"/>
      <w:r w:rsidRPr="007F44B0">
        <w:t>70.</w:t>
      </w:r>
      <w:r w:rsidRPr="007F44B0">
        <w:tab/>
        <w:t xml:space="preserve">Deshpande, M., et al., </w:t>
      </w:r>
      <w:r w:rsidRPr="007F44B0">
        <w:rPr>
          <w:i/>
        </w:rPr>
        <w:t>Frequent substructure-based approaches for classifying chemical compounds.</w:t>
      </w:r>
      <w:r w:rsidRPr="007F44B0">
        <w:t xml:space="preserve"> Knowledge and Data Engineering, IEEE Transactions on, 2005. </w:t>
      </w:r>
      <w:r w:rsidRPr="007F44B0">
        <w:rPr>
          <w:b/>
        </w:rPr>
        <w:t>17</w:t>
      </w:r>
      <w:r w:rsidRPr="007F44B0">
        <w:t>(8): p. 1036-1050.</w:t>
      </w:r>
      <w:bookmarkEnd w:id="636"/>
    </w:p>
    <w:p w:rsidR="007F44B0" w:rsidRPr="007F44B0" w:rsidRDefault="007F44B0" w:rsidP="00086C31">
      <w:pPr>
        <w:pStyle w:val="aa"/>
      </w:pPr>
      <w:bookmarkStart w:id="637" w:name="_ENREF_71"/>
      <w:r w:rsidRPr="007F44B0">
        <w:t>71.</w:t>
      </w:r>
      <w:r w:rsidRPr="007F44B0">
        <w:tab/>
        <w:t xml:space="preserve">Huan, J., et al. </w:t>
      </w:r>
      <w:r w:rsidRPr="007F44B0">
        <w:rPr>
          <w:i/>
        </w:rPr>
        <w:t>Mining spatial motifs from protein structure graphs</w:t>
      </w:r>
      <w:r w:rsidRPr="007F44B0">
        <w:t xml:space="preserve">. in </w:t>
      </w:r>
      <w:r w:rsidRPr="007F44B0">
        <w:rPr>
          <w:i/>
        </w:rPr>
        <w:t>In Proc. of the 8th Annual Int. Conf. on Research in Computational Molecular Biology (RECOMB’04</w:t>
      </w:r>
      <w:r w:rsidRPr="007F44B0">
        <w:t>.</w:t>
      </w:r>
      <w:bookmarkEnd w:id="637"/>
    </w:p>
    <w:p w:rsidR="007F44B0" w:rsidRPr="007F44B0" w:rsidRDefault="007F44B0" w:rsidP="00086C31">
      <w:pPr>
        <w:pStyle w:val="aa"/>
      </w:pPr>
      <w:bookmarkStart w:id="638" w:name="_ENREF_72"/>
      <w:r w:rsidRPr="007F44B0">
        <w:t>72.</w:t>
      </w:r>
      <w:r w:rsidRPr="007F44B0">
        <w:tab/>
        <w:t xml:space="preserve">Lee, M.L., et al., </w:t>
      </w:r>
      <w:r w:rsidRPr="007F44B0">
        <w:rPr>
          <w:i/>
        </w:rPr>
        <w:t>XClust: clustering XML schemas for effective integration</w:t>
      </w:r>
      <w:r w:rsidRPr="007F44B0">
        <w:t xml:space="preserve">, in </w:t>
      </w:r>
      <w:r w:rsidRPr="007F44B0">
        <w:rPr>
          <w:i/>
        </w:rPr>
        <w:t>Proceedings of the eleventh international conference on Information and knowledge management</w:t>
      </w:r>
      <w:r w:rsidRPr="007F44B0">
        <w:t>. 2002, ACM: McLean, Virginia, USA. p. 292-299.</w:t>
      </w:r>
      <w:bookmarkEnd w:id="638"/>
    </w:p>
    <w:p w:rsidR="007F44B0" w:rsidRPr="007F44B0" w:rsidRDefault="007F44B0" w:rsidP="00086C31">
      <w:pPr>
        <w:pStyle w:val="aa"/>
      </w:pPr>
      <w:bookmarkStart w:id="639" w:name="_ENREF_73"/>
      <w:r w:rsidRPr="007F44B0">
        <w:t>73.</w:t>
      </w:r>
      <w:r w:rsidRPr="007F44B0">
        <w:tab/>
        <w:t xml:space="preserve">Gibson, D., R. Kumar, and A. Tomkins, </w:t>
      </w:r>
      <w:r w:rsidRPr="007F44B0">
        <w:rPr>
          <w:i/>
        </w:rPr>
        <w:t>Discovering large dense subgraphs in massive graphs</w:t>
      </w:r>
      <w:r w:rsidRPr="007F44B0">
        <w:t xml:space="preserve">, in </w:t>
      </w:r>
      <w:r w:rsidRPr="007F44B0">
        <w:rPr>
          <w:i/>
        </w:rPr>
        <w:t>Proceedings of the 31st international conference on Very large data bases</w:t>
      </w:r>
      <w:r w:rsidRPr="007F44B0">
        <w:t>. 2005, VLDB Endowment: Trondheim, Norway. p. 721-732.</w:t>
      </w:r>
      <w:bookmarkEnd w:id="639"/>
    </w:p>
    <w:p w:rsidR="007F44B0" w:rsidRPr="007F44B0" w:rsidRDefault="007F44B0" w:rsidP="00086C31">
      <w:pPr>
        <w:pStyle w:val="aa"/>
      </w:pPr>
      <w:bookmarkStart w:id="640" w:name="_ENREF_74"/>
      <w:r w:rsidRPr="007F44B0">
        <w:t>74.</w:t>
      </w:r>
      <w:r w:rsidRPr="007F44B0">
        <w:tab/>
        <w:t xml:space="preserve">Pei, J., D. Jiang, and A. Zhang, </w:t>
      </w:r>
      <w:r w:rsidRPr="007F44B0">
        <w:rPr>
          <w:i/>
        </w:rPr>
        <w:t>On mining cross-graph quasi-cliques</w:t>
      </w:r>
      <w:r w:rsidRPr="007F44B0">
        <w:t xml:space="preserve">, in </w:t>
      </w:r>
      <w:r w:rsidRPr="007F44B0">
        <w:rPr>
          <w:i/>
        </w:rPr>
        <w:t>Proceedings of the eleventh ACM SIGKDD international conference on Knowledge discovery in data mining</w:t>
      </w:r>
      <w:r w:rsidRPr="007F44B0">
        <w:t>. 2005, ACM: Chicago, Illinois, USA. p. 228-238.</w:t>
      </w:r>
      <w:bookmarkEnd w:id="640"/>
    </w:p>
    <w:p w:rsidR="007F44B0" w:rsidRPr="007F44B0" w:rsidRDefault="007F44B0" w:rsidP="00086C31">
      <w:pPr>
        <w:pStyle w:val="aa"/>
      </w:pPr>
      <w:bookmarkStart w:id="641" w:name="_ENREF_75"/>
      <w:r w:rsidRPr="007F44B0">
        <w:t>75.</w:t>
      </w:r>
      <w:r w:rsidRPr="007F44B0">
        <w:tab/>
        <w:t xml:space="preserve">Lian, W., et al., </w:t>
      </w:r>
      <w:r w:rsidRPr="007F44B0">
        <w:rPr>
          <w:i/>
        </w:rPr>
        <w:t>An Efficient and Scalable Algorithm for Clustering XML Documents by Structure.</w:t>
      </w:r>
      <w:r w:rsidRPr="007F44B0">
        <w:t xml:space="preserve"> IEEE Trans. on Knowl. and Data Eng., 2004. </w:t>
      </w:r>
      <w:r w:rsidRPr="007F44B0">
        <w:rPr>
          <w:b/>
        </w:rPr>
        <w:t>16</w:t>
      </w:r>
      <w:r w:rsidRPr="007F44B0">
        <w:t>(1): p. 82-96.</w:t>
      </w:r>
      <w:bookmarkEnd w:id="641"/>
    </w:p>
    <w:p w:rsidR="007F44B0" w:rsidRPr="007F44B0" w:rsidRDefault="007F44B0" w:rsidP="00086C31">
      <w:pPr>
        <w:pStyle w:val="aa"/>
      </w:pPr>
      <w:bookmarkStart w:id="642" w:name="_ENREF_76"/>
      <w:r w:rsidRPr="007F44B0">
        <w:t>76.</w:t>
      </w:r>
      <w:r w:rsidRPr="007F44B0">
        <w:tab/>
        <w:t xml:space="preserve">Dalamagas, T., et al., </w:t>
      </w:r>
      <w:r w:rsidRPr="007F44B0">
        <w:rPr>
          <w:i/>
        </w:rPr>
        <w:t>Clustering XML Documents Using Structural Summaries</w:t>
      </w:r>
      <w:r w:rsidRPr="007F44B0">
        <w:t xml:space="preserve">, in </w:t>
      </w:r>
      <w:r w:rsidRPr="007F44B0">
        <w:rPr>
          <w:i/>
        </w:rPr>
        <w:t>Current Trends in Database Technology - EDBT 2004 Workshops</w:t>
      </w:r>
      <w:r w:rsidRPr="007F44B0">
        <w:t>, W. Lindner, et al., Editors. 2005, Springer Berlin Heidelberg. p. 547-556.</w:t>
      </w:r>
      <w:bookmarkEnd w:id="642"/>
    </w:p>
    <w:p w:rsidR="007F44B0" w:rsidRPr="007F44B0" w:rsidRDefault="007F44B0" w:rsidP="00086C31">
      <w:pPr>
        <w:pStyle w:val="aa"/>
      </w:pPr>
      <w:bookmarkStart w:id="643" w:name="_ENREF_77"/>
      <w:r w:rsidRPr="007F44B0">
        <w:t>77.</w:t>
      </w:r>
      <w:r w:rsidRPr="007F44B0">
        <w:tab/>
        <w:t xml:space="preserve">Zhou, D., et al., </w:t>
      </w:r>
      <w:r w:rsidRPr="007F44B0">
        <w:rPr>
          <w:i/>
        </w:rPr>
        <w:t>Learning from labeled and unlabeled data on a directed graph</w:t>
      </w:r>
      <w:r w:rsidRPr="007F44B0">
        <w:t xml:space="preserve">, in </w:t>
      </w:r>
      <w:r w:rsidRPr="007F44B0">
        <w:rPr>
          <w:i/>
        </w:rPr>
        <w:t>Proceedings of the 22nd international conference on Machine learning</w:t>
      </w:r>
      <w:r w:rsidRPr="007F44B0">
        <w:t>. 2005, ACM: Bonn, Germany. p. 1036-1043.</w:t>
      </w:r>
      <w:bookmarkEnd w:id="643"/>
    </w:p>
    <w:p w:rsidR="007F44B0" w:rsidRPr="007F44B0" w:rsidRDefault="007F44B0" w:rsidP="00086C31">
      <w:pPr>
        <w:pStyle w:val="aa"/>
      </w:pPr>
      <w:bookmarkStart w:id="644" w:name="_ENREF_78"/>
      <w:r w:rsidRPr="007F44B0">
        <w:t>78.</w:t>
      </w:r>
      <w:r w:rsidRPr="007F44B0">
        <w:tab/>
        <w:t xml:space="preserve">Saigo, H., et al., </w:t>
      </w:r>
      <w:r w:rsidRPr="007F44B0">
        <w:rPr>
          <w:i/>
        </w:rPr>
        <w:t>gBoost: a mathematical programming approach to graph classification and regression.</w:t>
      </w:r>
      <w:r w:rsidRPr="007F44B0">
        <w:t xml:space="preserve"> Machine Learning, 2009. </w:t>
      </w:r>
      <w:r w:rsidRPr="007F44B0">
        <w:rPr>
          <w:b/>
        </w:rPr>
        <w:t>75</w:t>
      </w:r>
      <w:r w:rsidRPr="007F44B0">
        <w:t>(1): p. 69-89.</w:t>
      </w:r>
      <w:bookmarkEnd w:id="644"/>
    </w:p>
    <w:p w:rsidR="007F44B0" w:rsidRPr="007F44B0" w:rsidRDefault="007F44B0" w:rsidP="00086C31">
      <w:pPr>
        <w:pStyle w:val="aa"/>
      </w:pPr>
      <w:bookmarkStart w:id="645" w:name="_ENREF_79"/>
      <w:r w:rsidRPr="007F44B0">
        <w:t>79.</w:t>
      </w:r>
      <w:r w:rsidRPr="007F44B0">
        <w:tab/>
        <w:t xml:space="preserve">Getoor, L., </w:t>
      </w:r>
      <w:r w:rsidRPr="007F44B0">
        <w:rPr>
          <w:i/>
        </w:rPr>
        <w:t>Link-based Classification</w:t>
      </w:r>
      <w:r w:rsidRPr="007F44B0">
        <w:t xml:space="preserve">, in </w:t>
      </w:r>
      <w:r w:rsidRPr="007F44B0">
        <w:rPr>
          <w:i/>
        </w:rPr>
        <w:t>Advanced Methods for Knowledge Discovery from Complex Data</w:t>
      </w:r>
      <w:r w:rsidRPr="007F44B0">
        <w:t>. 2005, Springer London. p. 189-207.</w:t>
      </w:r>
      <w:bookmarkEnd w:id="645"/>
    </w:p>
    <w:p w:rsidR="007F44B0" w:rsidRPr="007F44B0" w:rsidRDefault="007F44B0" w:rsidP="00086C31">
      <w:pPr>
        <w:pStyle w:val="aa"/>
      </w:pPr>
      <w:bookmarkStart w:id="646" w:name="_ENREF_80"/>
      <w:r w:rsidRPr="007F44B0">
        <w:t>80.</w:t>
      </w:r>
      <w:r w:rsidRPr="007F44B0">
        <w:tab/>
        <w:t xml:space="preserve">Zhang, T., A. Popescul, and B. Dom, </w:t>
      </w:r>
      <w:r w:rsidRPr="007F44B0">
        <w:rPr>
          <w:i/>
        </w:rPr>
        <w:t>Linear prediction models with graph regularization for web-page categorization</w:t>
      </w:r>
      <w:r w:rsidRPr="007F44B0">
        <w:t xml:space="preserve">, in </w:t>
      </w:r>
      <w:r w:rsidRPr="007F44B0">
        <w:rPr>
          <w:i/>
        </w:rPr>
        <w:t>Proceedings of the 12th ACM SIGKDD international conference on Knowledge discovery and data mining</w:t>
      </w:r>
      <w:r w:rsidRPr="007F44B0">
        <w:t>. 2006, ACM: Philadelphia, PA, USA. p. 821-826.</w:t>
      </w:r>
      <w:bookmarkEnd w:id="646"/>
    </w:p>
    <w:p w:rsidR="007F44B0" w:rsidRPr="007F44B0" w:rsidRDefault="007F44B0" w:rsidP="00086C31">
      <w:pPr>
        <w:pStyle w:val="aa"/>
      </w:pPr>
      <w:bookmarkStart w:id="647" w:name="_ENREF_81"/>
      <w:r w:rsidRPr="007F44B0">
        <w:t>81.</w:t>
      </w:r>
      <w:r w:rsidRPr="007F44B0">
        <w:tab/>
        <w:t xml:space="preserve">Leskovec, J., J. Kleinberg, and C. Faloutsos, </w:t>
      </w:r>
      <w:r w:rsidRPr="007F44B0">
        <w:rPr>
          <w:i/>
        </w:rPr>
        <w:t>Graphs over time: densification laws, shrinking diameters and possible explanations</w:t>
      </w:r>
      <w:r w:rsidRPr="007F44B0">
        <w:t xml:space="preserve">, in </w:t>
      </w:r>
      <w:r w:rsidRPr="007F44B0">
        <w:rPr>
          <w:i/>
        </w:rPr>
        <w:t>Proceedings of the eleventh ACM SIGKDD international conference on Knowledge discovery in data mining</w:t>
      </w:r>
      <w:r w:rsidRPr="007F44B0">
        <w:t>. 2005, ACM: Chicago, Illinois, USA. p. 177-187.</w:t>
      </w:r>
      <w:bookmarkEnd w:id="647"/>
    </w:p>
    <w:p w:rsidR="007F44B0" w:rsidRPr="007F44B0" w:rsidRDefault="007F44B0" w:rsidP="00086C31">
      <w:pPr>
        <w:pStyle w:val="aa"/>
      </w:pPr>
      <w:bookmarkStart w:id="648" w:name="_ENREF_82"/>
      <w:r w:rsidRPr="007F44B0">
        <w:t>82.</w:t>
      </w:r>
      <w:r w:rsidRPr="007F44B0">
        <w:tab/>
        <w:t xml:space="preserve">Sun, J., et al., </w:t>
      </w:r>
      <w:r w:rsidRPr="007F44B0">
        <w:rPr>
          <w:i/>
        </w:rPr>
        <w:t>GraphScope: parameter-free mining of large time-evolving graphs</w:t>
      </w:r>
      <w:r w:rsidRPr="007F44B0">
        <w:t xml:space="preserve">, in </w:t>
      </w:r>
      <w:r w:rsidRPr="007F44B0">
        <w:rPr>
          <w:i/>
        </w:rPr>
        <w:t>Proceedings of the 13th ACM SIGKDD international conference on Knowledge discovery and data mining</w:t>
      </w:r>
      <w:r w:rsidRPr="007F44B0">
        <w:t>. 2007, ACM: San Jose, California, USA. p. 687-696.</w:t>
      </w:r>
      <w:bookmarkEnd w:id="648"/>
    </w:p>
    <w:p w:rsidR="007F44B0" w:rsidRPr="007F44B0" w:rsidRDefault="007F44B0" w:rsidP="00086C31">
      <w:pPr>
        <w:pStyle w:val="aa"/>
      </w:pPr>
      <w:bookmarkStart w:id="649" w:name="_ENREF_83"/>
      <w:r w:rsidRPr="007F44B0">
        <w:t>83.</w:t>
      </w:r>
      <w:r w:rsidRPr="007F44B0">
        <w:tab/>
        <w:t xml:space="preserve">Asur, S., S. Parthasarathy, and D. Ucar, </w:t>
      </w:r>
      <w:r w:rsidRPr="007F44B0">
        <w:rPr>
          <w:i/>
        </w:rPr>
        <w:t>An event-based framework for characterizing the evolutionary behavior of interaction graphs.</w:t>
      </w:r>
      <w:r w:rsidRPr="007F44B0">
        <w:t xml:space="preserve"> ACM Trans. Knowl. Discov. Data, 2009. </w:t>
      </w:r>
      <w:r w:rsidRPr="007F44B0">
        <w:rPr>
          <w:b/>
        </w:rPr>
        <w:t>3</w:t>
      </w:r>
      <w:r w:rsidRPr="007F44B0">
        <w:t>(4): p. 1-36.</w:t>
      </w:r>
      <w:bookmarkEnd w:id="649"/>
    </w:p>
    <w:p w:rsidR="007F44B0" w:rsidRPr="007F44B0" w:rsidRDefault="007F44B0" w:rsidP="00086C31">
      <w:pPr>
        <w:pStyle w:val="aa"/>
      </w:pPr>
      <w:bookmarkStart w:id="650" w:name="_ENREF_84"/>
      <w:r w:rsidRPr="007F44B0">
        <w:t>84.</w:t>
      </w:r>
      <w:r w:rsidRPr="007F44B0">
        <w:tab/>
        <w:t xml:space="preserve">Leskovec, J., et al. </w:t>
      </w:r>
      <w:r w:rsidRPr="007F44B0">
        <w:rPr>
          <w:i/>
        </w:rPr>
        <w:t>Cascading behavior in large blog graphs</w:t>
      </w:r>
      <w:r w:rsidRPr="007F44B0">
        <w:t xml:space="preserve">. in </w:t>
      </w:r>
      <w:r w:rsidRPr="007F44B0">
        <w:rPr>
          <w:i/>
        </w:rPr>
        <w:t>In SDM</w:t>
      </w:r>
      <w:r w:rsidRPr="007F44B0">
        <w:t>.</w:t>
      </w:r>
      <w:bookmarkEnd w:id="650"/>
    </w:p>
    <w:p w:rsidR="007F44B0" w:rsidRPr="007F44B0" w:rsidRDefault="007F44B0" w:rsidP="00086C31">
      <w:pPr>
        <w:pStyle w:val="aa"/>
      </w:pPr>
      <w:bookmarkStart w:id="651" w:name="_ENREF_85"/>
      <w:r w:rsidRPr="007F44B0">
        <w:t>85.</w:t>
      </w:r>
      <w:r w:rsidRPr="007F44B0">
        <w:tab/>
        <w:t xml:space="preserve">Fogaras, D., et al., </w:t>
      </w:r>
      <w:r w:rsidRPr="007F44B0">
        <w:rPr>
          <w:i/>
        </w:rPr>
        <w:t>Towards Scaling Fully Personalized PageRank: Algorithms, Lower Bounds, and Experiments.</w:t>
      </w:r>
      <w:r w:rsidRPr="007F44B0">
        <w:t xml:space="preserve"> 2005: p. 333-358.</w:t>
      </w:r>
      <w:bookmarkEnd w:id="651"/>
    </w:p>
    <w:p w:rsidR="007F44B0" w:rsidRPr="007F44B0" w:rsidRDefault="007F44B0" w:rsidP="00086C31">
      <w:pPr>
        <w:pStyle w:val="aa"/>
      </w:pPr>
      <w:bookmarkStart w:id="652" w:name="_ENREF_86"/>
      <w:r w:rsidRPr="007F44B0">
        <w:t>86.</w:t>
      </w:r>
      <w:r w:rsidRPr="007F44B0">
        <w:tab/>
        <w:t xml:space="preserve">Chakrabarti, S., </w:t>
      </w:r>
      <w:r w:rsidRPr="007F44B0">
        <w:rPr>
          <w:i/>
        </w:rPr>
        <w:t>Dynamic personalized pagerank in entity-relation graphs</w:t>
      </w:r>
      <w:r w:rsidRPr="007F44B0">
        <w:t xml:space="preserve">, in </w:t>
      </w:r>
      <w:r w:rsidRPr="007F44B0">
        <w:rPr>
          <w:i/>
        </w:rPr>
        <w:t>Proceedings of the 16th international conference on World Wide Web</w:t>
      </w:r>
      <w:r w:rsidRPr="007F44B0">
        <w:t>. 2007, ACM: Banff, Alberta, Canada. p. 571-580.</w:t>
      </w:r>
      <w:bookmarkEnd w:id="652"/>
    </w:p>
    <w:p w:rsidR="007F44B0" w:rsidRPr="007F44B0" w:rsidRDefault="007F44B0" w:rsidP="00086C31">
      <w:pPr>
        <w:pStyle w:val="aa"/>
      </w:pPr>
      <w:bookmarkStart w:id="653" w:name="_ENREF_87"/>
      <w:r w:rsidRPr="007F44B0">
        <w:t>87.</w:t>
      </w:r>
      <w:r w:rsidRPr="007F44B0">
        <w:tab/>
        <w:t xml:space="preserve">Sarkar, P., A.W. Moore, and A. Prakash, </w:t>
      </w:r>
      <w:r w:rsidRPr="007F44B0">
        <w:rPr>
          <w:i/>
        </w:rPr>
        <w:t>Fast incremental proximity search in large graphs</w:t>
      </w:r>
      <w:r w:rsidRPr="007F44B0">
        <w:t xml:space="preserve">, in </w:t>
      </w:r>
      <w:r w:rsidRPr="007F44B0">
        <w:rPr>
          <w:i/>
        </w:rPr>
        <w:t>Proceedings of the 25th international conference on Machine learning</w:t>
      </w:r>
      <w:r w:rsidRPr="007F44B0">
        <w:t>. 2008, ACM: Helsinki, Finland. p. 896-903.</w:t>
      </w:r>
      <w:bookmarkEnd w:id="653"/>
    </w:p>
    <w:p w:rsidR="007F44B0" w:rsidRPr="007F44B0" w:rsidRDefault="007F44B0" w:rsidP="00086C31">
      <w:pPr>
        <w:pStyle w:val="aa"/>
      </w:pPr>
      <w:bookmarkStart w:id="654" w:name="_ENREF_88"/>
      <w:r w:rsidRPr="007F44B0">
        <w:t>88.</w:t>
      </w:r>
      <w:r w:rsidRPr="007F44B0">
        <w:tab/>
        <w:t xml:space="preserve">Sarkar, P. and A.W. Moore, </w:t>
      </w:r>
      <w:r w:rsidRPr="007F44B0">
        <w:rPr>
          <w:i/>
        </w:rPr>
        <w:t>Fast dynamic reranking in large graphs</w:t>
      </w:r>
      <w:r w:rsidRPr="007F44B0">
        <w:t xml:space="preserve">, in </w:t>
      </w:r>
      <w:r w:rsidRPr="007F44B0">
        <w:rPr>
          <w:i/>
        </w:rPr>
        <w:t>Proceedings of the 18th international conference on World wide web</w:t>
      </w:r>
      <w:r w:rsidRPr="007F44B0">
        <w:t>. 2009, ACM: Madrid, Spain. p. 31-40.</w:t>
      </w:r>
      <w:bookmarkEnd w:id="654"/>
    </w:p>
    <w:p w:rsidR="007F44B0" w:rsidRPr="007F44B0" w:rsidRDefault="007F44B0" w:rsidP="00086C31">
      <w:pPr>
        <w:pStyle w:val="aa"/>
      </w:pPr>
      <w:bookmarkStart w:id="655" w:name="_ENREF_89"/>
      <w:r w:rsidRPr="007F44B0">
        <w:t>89.</w:t>
      </w:r>
      <w:r w:rsidRPr="007F44B0">
        <w:tab/>
        <w:t xml:space="preserve">Chakraborty, A. </w:t>
      </w:r>
      <w:r w:rsidRPr="007F44B0">
        <w:rPr>
          <w:i/>
        </w:rPr>
        <w:t>Top-K aggregation over a large graph using shared-nothing systems</w:t>
      </w:r>
      <w:r w:rsidRPr="007F44B0">
        <w:t xml:space="preserve">. in </w:t>
      </w:r>
      <w:r w:rsidRPr="007F44B0">
        <w:rPr>
          <w:i/>
        </w:rPr>
        <w:t>Big Data, 2013 IEEE International Conference on</w:t>
      </w:r>
      <w:r w:rsidRPr="007F44B0">
        <w:t>. 2013.</w:t>
      </w:r>
      <w:bookmarkEnd w:id="655"/>
    </w:p>
    <w:p w:rsidR="007F44B0" w:rsidRPr="007F44B0" w:rsidRDefault="007F44B0" w:rsidP="00086C31">
      <w:pPr>
        <w:pStyle w:val="aa"/>
      </w:pPr>
      <w:bookmarkStart w:id="656" w:name="_ENREF_90"/>
      <w:r w:rsidRPr="007F44B0">
        <w:t>90.</w:t>
      </w:r>
      <w:r w:rsidRPr="007F44B0">
        <w:tab/>
        <w:t xml:space="preserve">Rattigan, M.J., M. Maier, and D. Jensen, </w:t>
      </w:r>
      <w:r w:rsidRPr="007F44B0">
        <w:rPr>
          <w:i/>
        </w:rPr>
        <w:t>Graph clustering with network structure indices</w:t>
      </w:r>
      <w:r w:rsidRPr="007F44B0">
        <w:t xml:space="preserve">, in </w:t>
      </w:r>
      <w:r w:rsidRPr="007F44B0">
        <w:rPr>
          <w:i/>
        </w:rPr>
        <w:t>Proceedings of the 24th international conference on Machine learning</w:t>
      </w:r>
      <w:r w:rsidRPr="007F44B0">
        <w:t>. 2007, ACM: Corvalis, Oregon. p. 783-790.</w:t>
      </w:r>
      <w:bookmarkEnd w:id="656"/>
    </w:p>
    <w:p w:rsidR="007F44B0" w:rsidRPr="007F44B0" w:rsidRDefault="007F44B0" w:rsidP="00086C31">
      <w:pPr>
        <w:pStyle w:val="aa"/>
      </w:pPr>
      <w:bookmarkStart w:id="657" w:name="_ENREF_91"/>
      <w:r w:rsidRPr="007F44B0">
        <w:t>91.</w:t>
      </w:r>
      <w:r w:rsidRPr="007F44B0">
        <w:tab/>
        <w:t xml:space="preserve">Satuluri, V. and S. Parthasarathy, </w:t>
      </w:r>
      <w:r w:rsidRPr="007F44B0">
        <w:rPr>
          <w:i/>
        </w:rPr>
        <w:t>Scalable graph clustering using stochastic flows: applications to community discovery</w:t>
      </w:r>
      <w:r w:rsidRPr="007F44B0">
        <w:t xml:space="preserve">, in </w:t>
      </w:r>
      <w:r w:rsidRPr="007F44B0">
        <w:rPr>
          <w:i/>
        </w:rPr>
        <w:t>Proceedings of the 15th ACM SIGKDD international conference on Knowledge discovery and data mining</w:t>
      </w:r>
      <w:r w:rsidRPr="007F44B0">
        <w:t>. 2009, ACM: Paris, France. p. 737-746.</w:t>
      </w:r>
      <w:bookmarkEnd w:id="657"/>
    </w:p>
    <w:p w:rsidR="007F44B0" w:rsidRPr="007F44B0" w:rsidRDefault="007F44B0" w:rsidP="00086C31">
      <w:pPr>
        <w:pStyle w:val="aa"/>
      </w:pPr>
      <w:bookmarkStart w:id="658" w:name="_ENREF_92"/>
      <w:r w:rsidRPr="007F44B0">
        <w:t>92.</w:t>
      </w:r>
      <w:r w:rsidRPr="007F44B0">
        <w:tab/>
        <w:t xml:space="preserve">Bordino, I., et al. </w:t>
      </w:r>
      <w:r w:rsidRPr="007F44B0">
        <w:rPr>
          <w:i/>
        </w:rPr>
        <w:t>Mining Large Networks with Subgraph Counting</w:t>
      </w:r>
      <w:r w:rsidRPr="007F44B0">
        <w:t xml:space="preserve">. in </w:t>
      </w:r>
      <w:r w:rsidRPr="007F44B0">
        <w:rPr>
          <w:i/>
        </w:rPr>
        <w:t>Data Mining, 2008. ICDM '08. Eighth IEEE International Conference on</w:t>
      </w:r>
      <w:r w:rsidRPr="007F44B0">
        <w:t>. 2008.</w:t>
      </w:r>
      <w:bookmarkEnd w:id="658"/>
    </w:p>
    <w:p w:rsidR="007F44B0" w:rsidRPr="007F44B0" w:rsidRDefault="007F44B0" w:rsidP="00086C31">
      <w:pPr>
        <w:pStyle w:val="aa"/>
      </w:pPr>
      <w:bookmarkStart w:id="659" w:name="_ENREF_93"/>
      <w:r w:rsidRPr="007F44B0">
        <w:t>93.</w:t>
      </w:r>
      <w:r w:rsidRPr="007F44B0">
        <w:tab/>
        <w:t xml:space="preserve">Aggarwal, C., Y. Xie, and P.S. Yu, </w:t>
      </w:r>
      <w:r w:rsidRPr="007F44B0">
        <w:rPr>
          <w:i/>
        </w:rPr>
        <w:t>GConnect: a connectivity index for massive disk-resident graphs.</w:t>
      </w:r>
      <w:r w:rsidRPr="007F44B0">
        <w:t xml:space="preserve"> Proc. VLDB Endow., 2009. </w:t>
      </w:r>
      <w:r w:rsidRPr="007F44B0">
        <w:rPr>
          <w:b/>
        </w:rPr>
        <w:t>2</w:t>
      </w:r>
      <w:r w:rsidRPr="007F44B0">
        <w:t>(1): p. 862-873.</w:t>
      </w:r>
      <w:bookmarkEnd w:id="659"/>
    </w:p>
    <w:p w:rsidR="007F44B0" w:rsidRPr="007F44B0" w:rsidRDefault="007F44B0" w:rsidP="00086C31">
      <w:pPr>
        <w:pStyle w:val="aa"/>
      </w:pPr>
      <w:bookmarkStart w:id="660" w:name="_ENREF_94"/>
      <w:r w:rsidRPr="007F44B0">
        <w:t>94.</w:t>
      </w:r>
      <w:r w:rsidRPr="007F44B0">
        <w:tab/>
        <w:t xml:space="preserve">Liu, C., et al., </w:t>
      </w:r>
      <w:r w:rsidRPr="007F44B0">
        <w:rPr>
          <w:i/>
        </w:rPr>
        <w:t>Mining Behavior Graphs for “Backtrace ” of Noncrashing Bugs</w:t>
      </w:r>
      <w:r w:rsidRPr="007F44B0">
        <w:t>. 2005.</w:t>
      </w:r>
      <w:bookmarkEnd w:id="660"/>
    </w:p>
    <w:p w:rsidR="007F44B0" w:rsidRPr="007F44B0" w:rsidRDefault="007F44B0" w:rsidP="00086C31">
      <w:pPr>
        <w:pStyle w:val="aa"/>
      </w:pPr>
      <w:bookmarkStart w:id="661" w:name="_ENREF_95"/>
      <w:r w:rsidRPr="007F44B0">
        <w:t>95.</w:t>
      </w:r>
      <w:r w:rsidRPr="007F44B0">
        <w:tab/>
        <w:t xml:space="preserve">Eichinger, F., et al., </w:t>
      </w:r>
      <w:r w:rsidRPr="007F44B0">
        <w:rPr>
          <w:i/>
        </w:rPr>
        <w:t>Mining Edge-Weighted Call Graphs to Localise Software Bugs</w:t>
      </w:r>
      <w:r w:rsidRPr="007F44B0">
        <w:t xml:space="preserve">, in </w:t>
      </w:r>
      <w:r w:rsidRPr="007F44B0">
        <w:rPr>
          <w:i/>
        </w:rPr>
        <w:t>Proceedings of the 2008 European Conference on Machine Learning and Knowledge Discovery in Databases - Part I</w:t>
      </w:r>
      <w:r w:rsidRPr="007F44B0">
        <w:t>. 2008, Springer-Verlag: Antwerp, Belgium. p. 333-348.</w:t>
      </w:r>
      <w:bookmarkEnd w:id="661"/>
    </w:p>
    <w:p w:rsidR="007F44B0" w:rsidRPr="007F44B0" w:rsidRDefault="007F44B0" w:rsidP="00086C31">
      <w:pPr>
        <w:pStyle w:val="aa"/>
      </w:pPr>
      <w:bookmarkStart w:id="662" w:name="_ENREF_96"/>
      <w:r w:rsidRPr="007F44B0">
        <w:t>96.</w:t>
      </w:r>
      <w:r w:rsidRPr="007F44B0">
        <w:tab/>
        <w:t xml:space="preserve">Eichinger, F., K. Bohm, and M. Huber, </w:t>
      </w:r>
      <w:r w:rsidRPr="007F44B0">
        <w:rPr>
          <w:i/>
        </w:rPr>
        <w:t>Improved Software Fault Detection with Graph Mining</w:t>
      </w:r>
      <w:r w:rsidRPr="007F44B0">
        <w:t xml:space="preserve">, in </w:t>
      </w:r>
      <w:r w:rsidRPr="007F44B0">
        <w:rPr>
          <w:i/>
        </w:rPr>
        <w:t>Mining and Learning with Graphs</w:t>
      </w:r>
      <w:r w:rsidRPr="007F44B0">
        <w:t>.</w:t>
      </w:r>
      <w:bookmarkEnd w:id="662"/>
    </w:p>
    <w:p w:rsidR="007F44B0" w:rsidRPr="007F44B0" w:rsidRDefault="007F44B0" w:rsidP="00086C31">
      <w:pPr>
        <w:pStyle w:val="aa"/>
      </w:pPr>
      <w:bookmarkStart w:id="663" w:name="_ENREF_97"/>
      <w:r w:rsidRPr="007F44B0">
        <w:t>97.</w:t>
      </w:r>
      <w:r w:rsidRPr="007F44B0">
        <w:tab/>
        <w:t xml:space="preserve">Fatta, G.D., S. Leue, and E. Stegantova, </w:t>
      </w:r>
      <w:r w:rsidRPr="007F44B0">
        <w:rPr>
          <w:i/>
        </w:rPr>
        <w:t>Discriminative pattern mining in software fault detection</w:t>
      </w:r>
      <w:r w:rsidRPr="007F44B0">
        <w:t xml:space="preserve">, in </w:t>
      </w:r>
      <w:r w:rsidRPr="007F44B0">
        <w:rPr>
          <w:i/>
        </w:rPr>
        <w:t>Proceedings of the 3rd international workshop on Software quality assurance</w:t>
      </w:r>
      <w:r w:rsidRPr="007F44B0">
        <w:t>. 2006, ACM: Portland, Oregon. p. 62-69.</w:t>
      </w:r>
      <w:bookmarkEnd w:id="663"/>
    </w:p>
    <w:p w:rsidR="007F44B0" w:rsidRPr="007F44B0" w:rsidRDefault="007F44B0" w:rsidP="00086C31">
      <w:pPr>
        <w:pStyle w:val="aa"/>
      </w:pPr>
      <w:bookmarkStart w:id="664" w:name="_ENREF_98"/>
      <w:r w:rsidRPr="007F44B0">
        <w:t>98.</w:t>
      </w:r>
      <w:r w:rsidRPr="007F44B0">
        <w:tab/>
        <w:t xml:space="preserve">Ray-Yaung, C., A. Podgurski, and Y. Jiong, </w:t>
      </w:r>
      <w:r w:rsidRPr="007F44B0">
        <w:rPr>
          <w:i/>
        </w:rPr>
        <w:t>Discovering Neglected Conditions in Software by Mining Dependence Graphs.</w:t>
      </w:r>
      <w:r w:rsidRPr="007F44B0">
        <w:t xml:space="preserve"> Software Engineering, IEEE Transactions on, 2008. </w:t>
      </w:r>
      <w:r w:rsidRPr="007F44B0">
        <w:rPr>
          <w:b/>
        </w:rPr>
        <w:t>34</w:t>
      </w:r>
      <w:r w:rsidRPr="007F44B0">
        <w:t>(5): p. 579-596.</w:t>
      </w:r>
      <w:bookmarkEnd w:id="664"/>
    </w:p>
    <w:p w:rsidR="007F44B0" w:rsidRPr="007F44B0" w:rsidRDefault="007F44B0" w:rsidP="00086C31">
      <w:pPr>
        <w:pStyle w:val="aa"/>
      </w:pPr>
      <w:bookmarkStart w:id="665" w:name="_ENREF_99"/>
      <w:r w:rsidRPr="007F44B0">
        <w:t>99.</w:t>
      </w:r>
      <w:r w:rsidRPr="007F44B0">
        <w:tab/>
        <w:t xml:space="preserve">Ke, Y., J. Cheng, and W. Ng, </w:t>
      </w:r>
      <w:r w:rsidRPr="007F44B0">
        <w:rPr>
          <w:i/>
        </w:rPr>
        <w:t>Correlation search in graph databases</w:t>
      </w:r>
      <w:r w:rsidRPr="007F44B0">
        <w:t xml:space="preserve">, in </w:t>
      </w:r>
      <w:r w:rsidRPr="007F44B0">
        <w:rPr>
          <w:i/>
        </w:rPr>
        <w:t>Proceedings of the 13th ACM SIGKDD international conference on Knowledge discovery and data mining</w:t>
      </w:r>
      <w:r w:rsidRPr="007F44B0">
        <w:t>. 2007, ACM: San Jose, California, USA. p. 390-399.</w:t>
      </w:r>
      <w:bookmarkEnd w:id="665"/>
    </w:p>
    <w:p w:rsidR="007F44B0" w:rsidRPr="007F44B0" w:rsidRDefault="007F44B0" w:rsidP="00086C31">
      <w:pPr>
        <w:pStyle w:val="aa"/>
      </w:pPr>
      <w:bookmarkStart w:id="666" w:name="_ENREF_100"/>
      <w:r w:rsidRPr="007F44B0">
        <w:t>100.</w:t>
      </w:r>
      <w:r w:rsidRPr="007F44B0">
        <w:tab/>
        <w:t xml:space="preserve">Yiping, K., J. Cheng, and J.X. Yu. </w:t>
      </w:r>
      <w:r w:rsidRPr="007F44B0">
        <w:rPr>
          <w:i/>
        </w:rPr>
        <w:t>Efficient Discovery of Frequent Correlated Subgraph Pairs</w:t>
      </w:r>
      <w:r w:rsidRPr="007F44B0">
        <w:t xml:space="preserve">. in </w:t>
      </w:r>
      <w:r w:rsidRPr="007F44B0">
        <w:rPr>
          <w:i/>
        </w:rPr>
        <w:t>Data Mining, 2009. ICDM '09. Ninth IEEE International Conference on</w:t>
      </w:r>
      <w:r w:rsidRPr="007F44B0">
        <w:t>. 2009.</w:t>
      </w:r>
      <w:bookmarkEnd w:id="666"/>
    </w:p>
    <w:p w:rsidR="007F44B0" w:rsidRPr="007F44B0" w:rsidRDefault="007F44B0" w:rsidP="00086C31">
      <w:pPr>
        <w:pStyle w:val="aa"/>
      </w:pPr>
      <w:bookmarkStart w:id="667" w:name="_ENREF_101"/>
      <w:r w:rsidRPr="007F44B0">
        <w:t>101.</w:t>
      </w:r>
      <w:r w:rsidRPr="007F44B0">
        <w:tab/>
        <w:t xml:space="preserve">Ozaki, T. and T. Ohkawa, </w:t>
      </w:r>
      <w:r w:rsidRPr="007F44B0">
        <w:rPr>
          <w:i/>
        </w:rPr>
        <w:t>Mining Correlated Subgraphs in Graph Databases</w:t>
      </w:r>
      <w:r w:rsidRPr="007F44B0">
        <w:t xml:space="preserve">, in </w:t>
      </w:r>
      <w:r w:rsidRPr="007F44B0">
        <w:rPr>
          <w:i/>
        </w:rPr>
        <w:t>Advances in Knowledge Discovery and Data Mining</w:t>
      </w:r>
      <w:r w:rsidRPr="007F44B0">
        <w:t>, T. Washio, et al., Editors. 2008, Springer Berlin Heidelberg. p. 272-283.</w:t>
      </w:r>
      <w:bookmarkEnd w:id="667"/>
    </w:p>
    <w:p w:rsidR="007F44B0" w:rsidRPr="007F44B0" w:rsidRDefault="007F44B0" w:rsidP="00086C31">
      <w:pPr>
        <w:pStyle w:val="aa"/>
      </w:pPr>
      <w:bookmarkStart w:id="668" w:name="_ENREF_102"/>
      <w:r w:rsidRPr="007F44B0">
        <w:t>102.</w:t>
      </w:r>
      <w:r w:rsidRPr="007F44B0">
        <w:tab/>
        <w:t xml:space="preserve">Yan, X., et al., </w:t>
      </w:r>
      <w:r w:rsidRPr="007F44B0">
        <w:rPr>
          <w:i/>
        </w:rPr>
        <w:t>Mining significant graph patterns by leap search</w:t>
      </w:r>
      <w:r w:rsidRPr="007F44B0">
        <w:t xml:space="preserve">, in </w:t>
      </w:r>
      <w:r w:rsidRPr="007F44B0">
        <w:rPr>
          <w:i/>
        </w:rPr>
        <w:t>Proceedings of the 2008 ACM SIGMOD international conference on Management of data</w:t>
      </w:r>
      <w:r w:rsidRPr="007F44B0">
        <w:t>. 2008, ACM: Vancouver, Canada. p. 433-444.</w:t>
      </w:r>
      <w:bookmarkEnd w:id="668"/>
    </w:p>
    <w:p w:rsidR="007F44B0" w:rsidRPr="007F44B0" w:rsidRDefault="007F44B0" w:rsidP="00086C31">
      <w:pPr>
        <w:pStyle w:val="aa"/>
      </w:pPr>
      <w:bookmarkStart w:id="669" w:name="_ENREF_103"/>
      <w:r w:rsidRPr="007F44B0">
        <w:t>103.</w:t>
      </w:r>
      <w:r w:rsidRPr="007F44B0">
        <w:tab/>
        <w:t xml:space="preserve">Sharan, R., et al., </w:t>
      </w:r>
      <w:r w:rsidRPr="007F44B0">
        <w:rPr>
          <w:i/>
        </w:rPr>
        <w:t>Conserved patterns of protein interaction in multiple species.</w:t>
      </w:r>
      <w:r w:rsidRPr="007F44B0">
        <w:t xml:space="preserve"> Proceedings of the National Academy of Sciences of the United States of America, 2005. </w:t>
      </w:r>
      <w:r w:rsidRPr="007F44B0">
        <w:rPr>
          <w:b/>
        </w:rPr>
        <w:t>102</w:t>
      </w:r>
      <w:r w:rsidRPr="007F44B0">
        <w:t>(6): p. 1974-1979.</w:t>
      </w:r>
      <w:bookmarkEnd w:id="669"/>
    </w:p>
    <w:p w:rsidR="007F44B0" w:rsidRPr="007F44B0" w:rsidRDefault="007F44B0" w:rsidP="00086C31">
      <w:pPr>
        <w:pStyle w:val="aa"/>
      </w:pPr>
      <w:bookmarkStart w:id="670" w:name="_ENREF_104"/>
      <w:r w:rsidRPr="007F44B0">
        <w:t>104.</w:t>
      </w:r>
      <w:r w:rsidRPr="007F44B0">
        <w:tab/>
        <w:t xml:space="preserve">Chen, C., et al. </w:t>
      </w:r>
      <w:r w:rsidRPr="007F44B0">
        <w:rPr>
          <w:i/>
        </w:rPr>
        <w:t>gApprox: Mining Frequent Approximate Patterns from a Massive Network</w:t>
      </w:r>
      <w:r w:rsidRPr="007F44B0">
        <w:t xml:space="preserve">. in </w:t>
      </w:r>
      <w:r w:rsidRPr="007F44B0">
        <w:rPr>
          <w:i/>
        </w:rPr>
        <w:t>Data Mining, 2007. ICDM 2007. Seventh IEEE International Conference on</w:t>
      </w:r>
      <w:r w:rsidRPr="007F44B0">
        <w:t>. 2007.</w:t>
      </w:r>
      <w:bookmarkEnd w:id="670"/>
    </w:p>
    <w:p w:rsidR="007F44B0" w:rsidRPr="007F44B0" w:rsidRDefault="007F44B0" w:rsidP="00086C31">
      <w:pPr>
        <w:pStyle w:val="aa"/>
      </w:pPr>
      <w:bookmarkStart w:id="671" w:name="_ENREF_105"/>
      <w:r w:rsidRPr="007F44B0">
        <w:t>105.</w:t>
      </w:r>
      <w:r w:rsidRPr="007F44B0">
        <w:tab/>
        <w:t xml:space="preserve">Xin, D., et al., </w:t>
      </w:r>
      <w:r w:rsidRPr="007F44B0">
        <w:rPr>
          <w:i/>
        </w:rPr>
        <w:t>Extracting redundancy-aware top-k patterns</w:t>
      </w:r>
      <w:r w:rsidRPr="007F44B0">
        <w:t xml:space="preserve">, in </w:t>
      </w:r>
      <w:r w:rsidRPr="007F44B0">
        <w:rPr>
          <w:i/>
        </w:rPr>
        <w:t>Proceedings of the 12th ACM SIGKDD international conference on Knowledge discovery and data mining</w:t>
      </w:r>
      <w:r w:rsidRPr="007F44B0">
        <w:t>. 2006, ACM: Philadelphia, PA, USA. p. 444-453.</w:t>
      </w:r>
      <w:bookmarkEnd w:id="671"/>
    </w:p>
    <w:p w:rsidR="007F44B0" w:rsidRPr="007F44B0" w:rsidRDefault="007F44B0" w:rsidP="00086C31">
      <w:pPr>
        <w:pStyle w:val="aa"/>
      </w:pPr>
      <w:bookmarkStart w:id="672" w:name="_ENREF_106"/>
      <w:r w:rsidRPr="007F44B0">
        <w:t>106.</w:t>
      </w:r>
      <w:r w:rsidRPr="007F44B0">
        <w:tab/>
        <w:t xml:space="preserve">Chen, C., et al., </w:t>
      </w:r>
      <w:r w:rsidRPr="007F44B0">
        <w:rPr>
          <w:i/>
        </w:rPr>
        <w:t>On effective presentation of graph patterns: a structural representative approach</w:t>
      </w:r>
      <w:r w:rsidRPr="007F44B0">
        <w:t xml:space="preserve">, in </w:t>
      </w:r>
      <w:r w:rsidRPr="007F44B0">
        <w:rPr>
          <w:i/>
        </w:rPr>
        <w:t>Proceedings of the 17th ACM conference on Information and knowledge management</w:t>
      </w:r>
      <w:r w:rsidRPr="007F44B0">
        <w:t>. 2008, ACM: Napa Valley, California, USA. p. 299-308.</w:t>
      </w:r>
      <w:bookmarkEnd w:id="672"/>
    </w:p>
    <w:p w:rsidR="007F44B0" w:rsidRPr="007F44B0" w:rsidRDefault="007F44B0" w:rsidP="00086C31">
      <w:pPr>
        <w:pStyle w:val="aa"/>
      </w:pPr>
      <w:bookmarkStart w:id="673" w:name="_ENREF_107"/>
      <w:r w:rsidRPr="007F44B0">
        <w:t>107.</w:t>
      </w:r>
      <w:r w:rsidRPr="007F44B0">
        <w:tab/>
        <w:t xml:space="preserve">Kudo, T., E. Maeda, and Y. Matsumoto, </w:t>
      </w:r>
      <w:r w:rsidRPr="007F44B0">
        <w:rPr>
          <w:i/>
        </w:rPr>
        <w:t>An Application of Boosting to Graph Classification</w:t>
      </w:r>
      <w:r w:rsidRPr="007F44B0">
        <w:t xml:space="preserve">, in </w:t>
      </w:r>
      <w:r w:rsidRPr="007F44B0">
        <w:rPr>
          <w:i/>
        </w:rPr>
        <w:t>Neural Information Processing Systems</w:t>
      </w:r>
      <w:r w:rsidRPr="007F44B0">
        <w:t>. 2004.</w:t>
      </w:r>
      <w:bookmarkEnd w:id="673"/>
    </w:p>
    <w:p w:rsidR="007F44B0" w:rsidRPr="007F44B0" w:rsidRDefault="007F44B0" w:rsidP="00086C31">
      <w:pPr>
        <w:pStyle w:val="aa"/>
      </w:pPr>
      <w:bookmarkStart w:id="674" w:name="_ENREF_108"/>
      <w:r w:rsidRPr="007F44B0">
        <w:t>108.</w:t>
      </w:r>
      <w:r w:rsidRPr="007F44B0">
        <w:tab/>
        <w:t xml:space="preserve">Huang, X. and W. Lai, </w:t>
      </w:r>
      <w:r w:rsidRPr="007F44B0">
        <w:rPr>
          <w:i/>
        </w:rPr>
        <w:t>Clustering graphs for visualization via node similarities.</w:t>
      </w:r>
      <w:r w:rsidRPr="007F44B0">
        <w:t xml:space="preserve"> J. Vis. Lang. Comput., 2006. </w:t>
      </w:r>
      <w:r w:rsidRPr="007F44B0">
        <w:rPr>
          <w:b/>
        </w:rPr>
        <w:t>17</w:t>
      </w:r>
      <w:r w:rsidRPr="007F44B0">
        <w:t>(3): p. 225-253.</w:t>
      </w:r>
      <w:bookmarkEnd w:id="674"/>
    </w:p>
    <w:p w:rsidR="007F44B0" w:rsidRPr="007F44B0" w:rsidRDefault="007F44B0" w:rsidP="00086C31">
      <w:pPr>
        <w:pStyle w:val="aa"/>
      </w:pPr>
      <w:bookmarkStart w:id="675" w:name="_ENREF_109"/>
      <w:r w:rsidRPr="007F44B0">
        <w:t>109.</w:t>
      </w:r>
      <w:r w:rsidRPr="007F44B0">
        <w:tab/>
        <w:t xml:space="preserve">Newman, M.E.J., </w:t>
      </w:r>
      <w:r w:rsidRPr="007F44B0">
        <w:rPr>
          <w:i/>
        </w:rPr>
        <w:t>Detecting community structure in networks.</w:t>
      </w:r>
      <w:r w:rsidRPr="007F44B0">
        <w:t xml:space="preserve"> The European Physical Journal B - Condensed Matter and Complex Systems, 2004. </w:t>
      </w:r>
      <w:r w:rsidRPr="007F44B0">
        <w:rPr>
          <w:b/>
        </w:rPr>
        <w:t>38</w:t>
      </w:r>
      <w:r w:rsidRPr="007F44B0">
        <w:t>(2): p. 321-330.</w:t>
      </w:r>
      <w:bookmarkEnd w:id="675"/>
    </w:p>
    <w:p w:rsidR="007F44B0" w:rsidRPr="007F44B0" w:rsidRDefault="007F44B0" w:rsidP="00086C31">
      <w:pPr>
        <w:pStyle w:val="aa"/>
      </w:pPr>
      <w:bookmarkStart w:id="676" w:name="_ENREF_110"/>
      <w:r w:rsidRPr="007F44B0">
        <w:t>110.</w:t>
      </w:r>
      <w:r w:rsidRPr="007F44B0">
        <w:tab/>
        <w:t xml:space="preserve">Yan, X., et al. </w:t>
      </w:r>
      <w:r w:rsidRPr="007F44B0">
        <w:rPr>
          <w:i/>
        </w:rPr>
        <w:t>Searching Substructures with Superimposed Distance</w:t>
      </w:r>
      <w:r w:rsidRPr="007F44B0">
        <w:t xml:space="preserve">. in </w:t>
      </w:r>
      <w:r w:rsidRPr="007F44B0">
        <w:rPr>
          <w:i/>
        </w:rPr>
        <w:t>Data Engineering, 2006. ICDE '06. Proceedings of the 22nd International Conference on</w:t>
      </w:r>
      <w:r w:rsidRPr="007F44B0">
        <w:t>. 2006.</w:t>
      </w:r>
      <w:bookmarkEnd w:id="676"/>
    </w:p>
    <w:p w:rsidR="007F44B0" w:rsidRPr="007F44B0" w:rsidRDefault="007F44B0" w:rsidP="00086C31">
      <w:pPr>
        <w:pStyle w:val="aa"/>
      </w:pPr>
      <w:bookmarkStart w:id="677" w:name="_ENREF_111"/>
      <w:r w:rsidRPr="007F44B0">
        <w:t>111.</w:t>
      </w:r>
      <w:r w:rsidRPr="007F44B0">
        <w:tab/>
        <w:t xml:space="preserve">Chen, C., et al., </w:t>
      </w:r>
      <w:r w:rsidRPr="007F44B0">
        <w:rPr>
          <w:i/>
        </w:rPr>
        <w:t>Towards graph containment search and indexing</w:t>
      </w:r>
      <w:r w:rsidRPr="007F44B0">
        <w:t xml:space="preserve">, in </w:t>
      </w:r>
      <w:r w:rsidRPr="007F44B0">
        <w:rPr>
          <w:i/>
        </w:rPr>
        <w:t>Proceedings of the 33rd international conference on Very large data bases</w:t>
      </w:r>
      <w:r w:rsidRPr="007F44B0">
        <w:t>. 2007, VLDB Endowment: Vienna, Austria. p. 926-937.</w:t>
      </w:r>
      <w:bookmarkEnd w:id="677"/>
    </w:p>
    <w:p w:rsidR="007F44B0" w:rsidRPr="007F44B0" w:rsidRDefault="007F44B0" w:rsidP="00086C31">
      <w:pPr>
        <w:pStyle w:val="aa"/>
      </w:pPr>
      <w:bookmarkStart w:id="678" w:name="_ENREF_112"/>
      <w:r w:rsidRPr="007F44B0">
        <w:t>112.</w:t>
      </w:r>
      <w:r w:rsidRPr="007F44B0">
        <w:tab/>
        <w:t xml:space="preserve">Gärtner, T., P. Flach, and S. Wrobel, </w:t>
      </w:r>
      <w:r w:rsidRPr="007F44B0">
        <w:rPr>
          <w:i/>
        </w:rPr>
        <w:t>On Graph Kernels: Hardness Results and Efficient Alternatives</w:t>
      </w:r>
      <w:r w:rsidRPr="007F44B0">
        <w:t xml:space="preserve">, in </w:t>
      </w:r>
      <w:r w:rsidRPr="007F44B0">
        <w:rPr>
          <w:i/>
        </w:rPr>
        <w:t>Learning Theory and Kernel Machines</w:t>
      </w:r>
      <w:r w:rsidRPr="007F44B0">
        <w:t>, B. Schölkopf and M. Warmuth, Editors. 2003, Springer Berlin Heidelberg. p. 129-143.</w:t>
      </w:r>
      <w:bookmarkEnd w:id="678"/>
    </w:p>
    <w:p w:rsidR="007F44B0" w:rsidRPr="007F44B0" w:rsidRDefault="007F44B0" w:rsidP="00086C31">
      <w:pPr>
        <w:pStyle w:val="aa"/>
      </w:pPr>
      <w:bookmarkStart w:id="679" w:name="_ENREF_113"/>
      <w:r w:rsidRPr="007F44B0">
        <w:t>113.</w:t>
      </w:r>
      <w:r w:rsidRPr="007F44B0">
        <w:tab/>
        <w:t xml:space="preserve">Borgwardt, K.M. and H.P. Kriegel. </w:t>
      </w:r>
      <w:r w:rsidRPr="007F44B0">
        <w:rPr>
          <w:i/>
        </w:rPr>
        <w:t>Shortest-path kernels on graphs</w:t>
      </w:r>
      <w:r w:rsidRPr="007F44B0">
        <w:t xml:space="preserve">. in </w:t>
      </w:r>
      <w:r w:rsidRPr="007F44B0">
        <w:rPr>
          <w:i/>
        </w:rPr>
        <w:t>Data Mining, Fifth IEEE International Conference on</w:t>
      </w:r>
      <w:r w:rsidRPr="007F44B0">
        <w:t>. 2005.</w:t>
      </w:r>
      <w:bookmarkEnd w:id="679"/>
    </w:p>
    <w:p w:rsidR="007F44B0" w:rsidRPr="007F44B0" w:rsidRDefault="007F44B0" w:rsidP="00086C31">
      <w:pPr>
        <w:pStyle w:val="aa"/>
      </w:pPr>
      <w:bookmarkStart w:id="680" w:name="_ENREF_114"/>
      <w:r w:rsidRPr="007F44B0">
        <w:t>114.</w:t>
      </w:r>
      <w:r w:rsidRPr="007F44B0">
        <w:tab/>
        <w:t xml:space="preserve">Kashima, H., K. Tsuda, and A. Inokuchi. </w:t>
      </w:r>
      <w:r w:rsidRPr="007F44B0">
        <w:rPr>
          <w:i/>
        </w:rPr>
        <w:t>Marginalized kernels between labeled graphs</w:t>
      </w:r>
      <w:r w:rsidRPr="007F44B0">
        <w:t xml:space="preserve">. in </w:t>
      </w:r>
      <w:r w:rsidRPr="007F44B0">
        <w:rPr>
          <w:i/>
        </w:rPr>
        <w:t>Proceedings of the Twentieth International Conference on Machine Learning</w:t>
      </w:r>
      <w:r w:rsidRPr="007F44B0">
        <w:t>. AAAI Press.</w:t>
      </w:r>
      <w:bookmarkEnd w:id="680"/>
    </w:p>
    <w:p w:rsidR="007F44B0" w:rsidRPr="007F44B0" w:rsidRDefault="007F44B0" w:rsidP="00086C31">
      <w:pPr>
        <w:pStyle w:val="aa"/>
      </w:pPr>
      <w:bookmarkStart w:id="681" w:name="_ENREF_115"/>
      <w:r w:rsidRPr="007F44B0">
        <w:t>115.</w:t>
      </w:r>
      <w:r w:rsidRPr="007F44B0">
        <w:tab/>
        <w:t xml:space="preserve">Getoor, L. and C.P. Diehl, </w:t>
      </w:r>
      <w:r w:rsidRPr="007F44B0">
        <w:rPr>
          <w:i/>
        </w:rPr>
        <w:t>Link mining: a survey.</w:t>
      </w:r>
      <w:r w:rsidRPr="007F44B0">
        <w:t xml:space="preserve"> SIGKDD Explor. Newsl., 2005. </w:t>
      </w:r>
      <w:r w:rsidRPr="007F44B0">
        <w:rPr>
          <w:b/>
        </w:rPr>
        <w:t>7</w:t>
      </w:r>
      <w:r w:rsidRPr="007F44B0">
        <w:t>(2): p. 3-12.</w:t>
      </w:r>
      <w:bookmarkEnd w:id="681"/>
    </w:p>
    <w:p w:rsidR="007F44B0" w:rsidRPr="007F44B0" w:rsidRDefault="007F44B0" w:rsidP="00086C31">
      <w:pPr>
        <w:pStyle w:val="aa"/>
      </w:pPr>
      <w:bookmarkStart w:id="682" w:name="_ENREF_116"/>
      <w:r w:rsidRPr="007F44B0">
        <w:t>116.</w:t>
      </w:r>
      <w:r w:rsidRPr="007F44B0">
        <w:tab/>
        <w:t xml:space="preserve">Greco, G., et al., </w:t>
      </w:r>
      <w:r w:rsidRPr="007F44B0">
        <w:rPr>
          <w:i/>
        </w:rPr>
        <w:t>Mining Constrained Graphs: The Case of Workflow Systems</w:t>
      </w:r>
      <w:r w:rsidRPr="007F44B0">
        <w:t xml:space="preserve">, in </w:t>
      </w:r>
      <w:r w:rsidRPr="007F44B0">
        <w:rPr>
          <w:i/>
        </w:rPr>
        <w:t>Constraint-Based Mining and Inductive Databases</w:t>
      </w:r>
      <w:r w:rsidRPr="007F44B0">
        <w:t>, J.-F. Boulicaut, L. De Raedt, and H. Mannila, Editors. 2006, Springer Berlin Heidelberg. p. 155-171.</w:t>
      </w:r>
      <w:bookmarkEnd w:id="682"/>
    </w:p>
    <w:p w:rsidR="007F44B0" w:rsidRPr="007F44B0" w:rsidRDefault="007F44B0" w:rsidP="00086C31">
      <w:pPr>
        <w:pStyle w:val="aa"/>
      </w:pPr>
      <w:bookmarkStart w:id="683" w:name="_ENREF_117"/>
      <w:r w:rsidRPr="007F44B0">
        <w:t>117.</w:t>
      </w:r>
      <w:r w:rsidRPr="007F44B0">
        <w:tab/>
        <w:t xml:space="preserve">Hu, H., et al., </w:t>
      </w:r>
      <w:r w:rsidRPr="007F44B0">
        <w:rPr>
          <w:i/>
        </w:rPr>
        <w:t>Mining coherent dense subgraphs across massive biological networks for functional discovery.</w:t>
      </w:r>
      <w:r w:rsidRPr="007F44B0">
        <w:t xml:space="preserve"> Bioinformatics, 2005. </w:t>
      </w:r>
      <w:r w:rsidRPr="007F44B0">
        <w:rPr>
          <w:b/>
        </w:rPr>
        <w:t>21</w:t>
      </w:r>
      <w:r w:rsidRPr="007F44B0">
        <w:t>(1): p. 213-221.</w:t>
      </w:r>
      <w:bookmarkEnd w:id="683"/>
    </w:p>
    <w:p w:rsidR="007F44B0" w:rsidRPr="007F44B0" w:rsidRDefault="007F44B0" w:rsidP="00086C31">
      <w:pPr>
        <w:pStyle w:val="aa"/>
      </w:pPr>
      <w:bookmarkStart w:id="684" w:name="_ENREF_118"/>
      <w:r w:rsidRPr="007F44B0">
        <w:t>118.</w:t>
      </w:r>
      <w:r w:rsidRPr="007F44B0">
        <w:tab/>
        <w:t xml:space="preserve">Vanetik, N., S.E. Shimony, and E. Gudes, </w:t>
      </w:r>
      <w:r w:rsidRPr="007F44B0">
        <w:rPr>
          <w:i/>
        </w:rPr>
        <w:t>Support measures for graph data*.</w:t>
      </w:r>
      <w:r w:rsidRPr="007F44B0">
        <w:t xml:space="preserve"> Data Mining and Knowledge Discovery, 2006. </w:t>
      </w:r>
      <w:r w:rsidRPr="007F44B0">
        <w:rPr>
          <w:b/>
        </w:rPr>
        <w:t>13</w:t>
      </w:r>
      <w:r w:rsidRPr="007F44B0">
        <w:t>(2): p. 243-260.</w:t>
      </w:r>
      <w:bookmarkEnd w:id="684"/>
    </w:p>
    <w:p w:rsidR="007F44B0" w:rsidRPr="007F44B0" w:rsidRDefault="007F44B0" w:rsidP="00086C31">
      <w:pPr>
        <w:pStyle w:val="aa"/>
      </w:pPr>
      <w:bookmarkStart w:id="685" w:name="_ENREF_119"/>
      <w:r w:rsidRPr="007F44B0">
        <w:t>119.</w:t>
      </w:r>
      <w:r w:rsidRPr="007F44B0">
        <w:tab/>
        <w:t xml:space="preserve">Zaki, M.J., </w:t>
      </w:r>
      <w:r w:rsidRPr="007F44B0">
        <w:rPr>
          <w:i/>
        </w:rPr>
        <w:t>Efficiently mining frequent trees in a forest</w:t>
      </w:r>
      <w:r w:rsidRPr="007F44B0">
        <w:t xml:space="preserve">, in </w:t>
      </w:r>
      <w:r w:rsidRPr="007F44B0">
        <w:rPr>
          <w:i/>
        </w:rPr>
        <w:t>Proceedings of the eighth ACM SIGKDD international conference on Knowledge discovery and data mining</w:t>
      </w:r>
      <w:r w:rsidRPr="007F44B0">
        <w:t>. 2002, ACM: Edmonton, Alberta, Canada. p. 71-80.</w:t>
      </w:r>
      <w:bookmarkEnd w:id="685"/>
    </w:p>
    <w:p w:rsidR="007F44B0" w:rsidRPr="007F44B0" w:rsidRDefault="007F44B0" w:rsidP="00086C31">
      <w:pPr>
        <w:pStyle w:val="aa"/>
      </w:pPr>
      <w:bookmarkStart w:id="686" w:name="_ENREF_120"/>
      <w:r w:rsidRPr="007F44B0">
        <w:t>120.</w:t>
      </w:r>
      <w:r w:rsidRPr="007F44B0">
        <w:tab/>
        <w:t xml:space="preserve">Zaki, M.J., </w:t>
      </w:r>
      <w:r w:rsidRPr="007F44B0">
        <w:rPr>
          <w:i/>
        </w:rPr>
        <w:t>Efficiently Mining Frequent Embedded Unordered Trees.</w:t>
      </w:r>
      <w:r w:rsidRPr="007F44B0">
        <w:t xml:space="preserve"> Fundam. Inf., 2004. </w:t>
      </w:r>
      <w:r w:rsidRPr="007F44B0">
        <w:rPr>
          <w:b/>
        </w:rPr>
        <w:t>66</w:t>
      </w:r>
      <w:r w:rsidRPr="007F44B0">
        <w:t>(1-2): p. 33-52.</w:t>
      </w:r>
      <w:bookmarkEnd w:id="686"/>
    </w:p>
    <w:p w:rsidR="007F44B0" w:rsidRPr="007F44B0" w:rsidRDefault="007F44B0" w:rsidP="00086C31">
      <w:pPr>
        <w:pStyle w:val="aa"/>
      </w:pPr>
      <w:bookmarkStart w:id="687" w:name="_ENREF_121"/>
      <w:r w:rsidRPr="007F44B0">
        <w:t>121.</w:t>
      </w:r>
      <w:r w:rsidRPr="007F44B0">
        <w:tab/>
        <w:t xml:space="preserve">Yan, X., et al., </w:t>
      </w:r>
      <w:r w:rsidRPr="007F44B0">
        <w:rPr>
          <w:i/>
        </w:rPr>
        <w:t>Searching Substructures with Superimposed Distance</w:t>
      </w:r>
      <w:r w:rsidRPr="007F44B0">
        <w:t>.</w:t>
      </w:r>
      <w:bookmarkEnd w:id="687"/>
    </w:p>
    <w:p w:rsidR="007F44B0" w:rsidRPr="007F44B0" w:rsidRDefault="007F44B0" w:rsidP="00086C31">
      <w:pPr>
        <w:pStyle w:val="aa"/>
      </w:pPr>
      <w:bookmarkStart w:id="688" w:name="_ENREF_122"/>
      <w:r w:rsidRPr="007F44B0">
        <w:t>122.</w:t>
      </w:r>
      <w:r w:rsidRPr="007F44B0">
        <w:tab/>
        <w:t xml:space="preserve">Wang, C., et al., </w:t>
      </w:r>
      <w:r w:rsidRPr="007F44B0">
        <w:rPr>
          <w:i/>
        </w:rPr>
        <w:t>Efficient Pattern-Growth Methods for Frequent Tree Pattern Mining</w:t>
      </w:r>
      <w:r w:rsidRPr="007F44B0">
        <w:t xml:space="preserve">, in </w:t>
      </w:r>
      <w:r w:rsidRPr="007F44B0">
        <w:rPr>
          <w:i/>
        </w:rPr>
        <w:t>Advances in Knowledge Discovery and Data Mining</w:t>
      </w:r>
      <w:r w:rsidRPr="007F44B0">
        <w:t>, H. Dai, R. Srikant, and C. Zhang, Editors. 2004, Springer Berlin Heidelberg. p. 441-451.</w:t>
      </w:r>
      <w:bookmarkEnd w:id="688"/>
    </w:p>
    <w:p w:rsidR="007F44B0" w:rsidRPr="007F44B0" w:rsidRDefault="007F44B0" w:rsidP="00086C31">
      <w:pPr>
        <w:pStyle w:val="aa"/>
      </w:pPr>
      <w:bookmarkStart w:id="689" w:name="_ENREF_123"/>
      <w:r w:rsidRPr="007F44B0">
        <w:t>123.</w:t>
      </w:r>
      <w:r w:rsidRPr="007F44B0">
        <w:tab/>
        <w:t xml:space="preserve">Chi, Y., Y. Yang, and R.R. Muntz, </w:t>
      </w:r>
      <w:r w:rsidRPr="007F44B0">
        <w:rPr>
          <w:i/>
        </w:rPr>
        <w:t>Canonical forms for labelled trees and their applications in frequent subtree mining.</w:t>
      </w:r>
      <w:r w:rsidRPr="007F44B0">
        <w:t xml:space="preserve"> Knowl. Inf. Syst., 2005. </w:t>
      </w:r>
      <w:r w:rsidRPr="007F44B0">
        <w:rPr>
          <w:b/>
        </w:rPr>
        <w:t>8</w:t>
      </w:r>
      <w:r w:rsidRPr="007F44B0">
        <w:t>(2): p. 203-234.</w:t>
      </w:r>
      <w:bookmarkEnd w:id="689"/>
    </w:p>
    <w:p w:rsidR="007F44B0" w:rsidRPr="007F44B0" w:rsidRDefault="007F44B0" w:rsidP="00086C31">
      <w:pPr>
        <w:pStyle w:val="aa"/>
      </w:pPr>
      <w:bookmarkStart w:id="690" w:name="_ENREF_124"/>
      <w:r w:rsidRPr="007F44B0">
        <w:t>124.</w:t>
      </w:r>
      <w:r w:rsidRPr="007F44B0">
        <w:tab/>
        <w:t xml:space="preserve">Zhao, P. and J. Yu, </w:t>
      </w:r>
      <w:r w:rsidRPr="007F44B0">
        <w:rPr>
          <w:i/>
        </w:rPr>
        <w:t>Fast Frequent Free Tree Mining in Graph Databases.</w:t>
      </w:r>
      <w:r w:rsidRPr="007F44B0">
        <w:t xml:space="preserve"> World Wide Web, 2008. </w:t>
      </w:r>
      <w:r w:rsidRPr="007F44B0">
        <w:rPr>
          <w:b/>
        </w:rPr>
        <w:t>11</w:t>
      </w:r>
      <w:r w:rsidRPr="007F44B0">
        <w:t>(1): p. 71-92.</w:t>
      </w:r>
      <w:bookmarkEnd w:id="690"/>
    </w:p>
    <w:p w:rsidR="007F44B0" w:rsidRPr="007F44B0" w:rsidRDefault="007F44B0" w:rsidP="00086C31">
      <w:pPr>
        <w:pStyle w:val="aa"/>
      </w:pPr>
      <w:bookmarkStart w:id="691" w:name="_ENREF_125"/>
      <w:r w:rsidRPr="007F44B0">
        <w:t>125.</w:t>
      </w:r>
      <w:r w:rsidRPr="007F44B0">
        <w:tab/>
        <w:t xml:space="preserve">Kuramochi, M. and G. Karypis, </w:t>
      </w:r>
      <w:r w:rsidRPr="007F44B0">
        <w:rPr>
          <w:i/>
        </w:rPr>
        <w:t>An Efficient Algorithm for Discovering Frequent Subgraphs.</w:t>
      </w:r>
      <w:r w:rsidRPr="007F44B0">
        <w:t xml:space="preserve"> IEEE Trans. on Knowl. and Data Eng., 2004. </w:t>
      </w:r>
      <w:r w:rsidRPr="007F44B0">
        <w:rPr>
          <w:b/>
        </w:rPr>
        <w:t>16</w:t>
      </w:r>
      <w:r w:rsidRPr="007F44B0">
        <w:t>(9): p. 1038-1051.</w:t>
      </w:r>
      <w:bookmarkEnd w:id="691"/>
    </w:p>
    <w:p w:rsidR="007F44B0" w:rsidRPr="007F44B0" w:rsidRDefault="007F44B0" w:rsidP="00086C31">
      <w:pPr>
        <w:pStyle w:val="aa"/>
      </w:pPr>
      <w:bookmarkStart w:id="692" w:name="_ENREF_126"/>
      <w:r w:rsidRPr="007F44B0">
        <w:t>126.</w:t>
      </w:r>
      <w:r w:rsidRPr="007F44B0">
        <w:tab/>
        <w:t xml:space="preserve">Gudes, E., S.E. Shimony, and N. Vanetik, </w:t>
      </w:r>
      <w:r w:rsidRPr="007F44B0">
        <w:rPr>
          <w:i/>
        </w:rPr>
        <w:t>Discovering Frequent Graph Patterns Using Disjoint Paths.</w:t>
      </w:r>
      <w:r w:rsidRPr="007F44B0">
        <w:t xml:space="preserve"> Knowledge and Data Engineering, IEEE Transactions on, 2006. </w:t>
      </w:r>
      <w:r w:rsidRPr="007F44B0">
        <w:rPr>
          <w:b/>
        </w:rPr>
        <w:t>18</w:t>
      </w:r>
      <w:r w:rsidRPr="007F44B0">
        <w:t>(11): p. 1441-1456.</w:t>
      </w:r>
      <w:bookmarkEnd w:id="692"/>
    </w:p>
    <w:p w:rsidR="007F44B0" w:rsidRPr="007F44B0" w:rsidRDefault="007F44B0" w:rsidP="00086C31">
      <w:pPr>
        <w:pStyle w:val="aa"/>
      </w:pPr>
      <w:bookmarkStart w:id="693" w:name="_ENREF_127"/>
      <w:r w:rsidRPr="007F44B0">
        <w:t>127.</w:t>
      </w:r>
      <w:r w:rsidRPr="007F44B0">
        <w:tab/>
        <w:t xml:space="preserve">Hido, S. and H. Kawano. </w:t>
      </w:r>
      <w:r w:rsidRPr="007F44B0">
        <w:rPr>
          <w:i/>
        </w:rPr>
        <w:t>AMIOT: induced ordered tree mining in tree-structured databases</w:t>
      </w:r>
      <w:r w:rsidRPr="007F44B0">
        <w:t xml:space="preserve">. in </w:t>
      </w:r>
      <w:r w:rsidRPr="007F44B0">
        <w:rPr>
          <w:i/>
        </w:rPr>
        <w:t>Data Mining, Fifth IEEE International Conference on</w:t>
      </w:r>
      <w:r w:rsidRPr="007F44B0">
        <w:t>. 2005.</w:t>
      </w:r>
      <w:bookmarkEnd w:id="693"/>
    </w:p>
    <w:p w:rsidR="007F44B0" w:rsidRPr="007F44B0" w:rsidRDefault="007F44B0" w:rsidP="00086C31">
      <w:pPr>
        <w:pStyle w:val="aa"/>
      </w:pPr>
      <w:bookmarkStart w:id="694" w:name="_ENREF_128"/>
      <w:r w:rsidRPr="007F44B0">
        <w:t>128.</w:t>
      </w:r>
      <w:r w:rsidRPr="007F44B0">
        <w:tab/>
        <w:t xml:space="preserve">Termier, A., M.-C. Rousset, and M. Sebag. </w:t>
      </w:r>
      <w:r w:rsidRPr="007F44B0">
        <w:rPr>
          <w:i/>
        </w:rPr>
        <w:t>TreeFinder: a first step towards XML data mining</w:t>
      </w:r>
      <w:r w:rsidRPr="007F44B0">
        <w:t xml:space="preserve">. in </w:t>
      </w:r>
      <w:r w:rsidRPr="007F44B0">
        <w:rPr>
          <w:i/>
        </w:rPr>
        <w:t>Data Mining, 2002. ICDM 2003. Proceedings. 2002 IEEE International Conference on</w:t>
      </w:r>
      <w:r w:rsidRPr="007F44B0">
        <w:t>. 2002.</w:t>
      </w:r>
      <w:bookmarkEnd w:id="694"/>
    </w:p>
    <w:p w:rsidR="007F44B0" w:rsidRPr="007F44B0" w:rsidRDefault="007F44B0" w:rsidP="00086C31">
      <w:pPr>
        <w:pStyle w:val="aa"/>
      </w:pPr>
      <w:bookmarkStart w:id="695" w:name="_ENREF_129"/>
      <w:r w:rsidRPr="007F44B0">
        <w:t>129.</w:t>
      </w:r>
      <w:r w:rsidRPr="007F44B0">
        <w:tab/>
        <w:t xml:space="preserve">Shasha, D., J.T.L. Wang, and Z. Sen. </w:t>
      </w:r>
      <w:r w:rsidRPr="007F44B0">
        <w:rPr>
          <w:i/>
        </w:rPr>
        <w:t>Unordered tree mining with applications to phylogeny</w:t>
      </w:r>
      <w:r w:rsidRPr="007F44B0">
        <w:t xml:space="preserve">. in </w:t>
      </w:r>
      <w:r w:rsidRPr="007F44B0">
        <w:rPr>
          <w:i/>
        </w:rPr>
        <w:t>Data Engineering, 2004. Proceedings. 20th International Conference on</w:t>
      </w:r>
      <w:r w:rsidRPr="007F44B0">
        <w:t>. 2004.</w:t>
      </w:r>
      <w:bookmarkEnd w:id="695"/>
    </w:p>
    <w:p w:rsidR="007F44B0" w:rsidRPr="007F44B0" w:rsidRDefault="007F44B0" w:rsidP="00086C31">
      <w:pPr>
        <w:pStyle w:val="aa"/>
      </w:pPr>
      <w:bookmarkStart w:id="696" w:name="_ENREF_130"/>
      <w:r w:rsidRPr="007F44B0">
        <w:t>130.</w:t>
      </w:r>
      <w:r w:rsidRPr="007F44B0">
        <w:tab/>
        <w:t xml:space="preserve">Tatikonda, S., S. Parthasarathy, and T. Kurc, </w:t>
      </w:r>
      <w:r w:rsidRPr="007F44B0">
        <w:rPr>
          <w:i/>
        </w:rPr>
        <w:t>TRIPS and TIDES: new algorithms for tree mining</w:t>
      </w:r>
      <w:r w:rsidRPr="007F44B0">
        <w:t xml:space="preserve">, in </w:t>
      </w:r>
      <w:r w:rsidRPr="007F44B0">
        <w:rPr>
          <w:i/>
        </w:rPr>
        <w:t>Proceedings of the 15th ACM international conference on Information and knowledge management</w:t>
      </w:r>
      <w:r w:rsidRPr="007F44B0">
        <w:t>. 2006, ACM: Arlington, Virginia, USA. p. 455-464.</w:t>
      </w:r>
      <w:bookmarkEnd w:id="696"/>
    </w:p>
    <w:p w:rsidR="007F44B0" w:rsidRPr="007F44B0" w:rsidRDefault="007F44B0" w:rsidP="00086C31">
      <w:pPr>
        <w:pStyle w:val="aa"/>
      </w:pPr>
      <w:bookmarkStart w:id="697" w:name="_ENREF_131"/>
      <w:r w:rsidRPr="007F44B0">
        <w:t>131.</w:t>
      </w:r>
      <w:r w:rsidRPr="007F44B0">
        <w:tab/>
        <w:t xml:space="preserve">Yun, C., Y. Yirong, and R.R. Muntz. </w:t>
      </w:r>
      <w:r w:rsidRPr="007F44B0">
        <w:rPr>
          <w:i/>
        </w:rPr>
        <w:t>Indexing and mining free trees</w:t>
      </w:r>
      <w:r w:rsidRPr="007F44B0">
        <w:t xml:space="preserve">. in </w:t>
      </w:r>
      <w:r w:rsidRPr="007F44B0">
        <w:rPr>
          <w:i/>
        </w:rPr>
        <w:t>Data Mining, 2003. ICDM 2003. Third IEEE International Conference on</w:t>
      </w:r>
      <w:r w:rsidRPr="007F44B0">
        <w:t>. 2003.</w:t>
      </w:r>
      <w:bookmarkEnd w:id="697"/>
    </w:p>
    <w:p w:rsidR="007F44B0" w:rsidRPr="007F44B0" w:rsidRDefault="007F44B0" w:rsidP="00086C31">
      <w:pPr>
        <w:pStyle w:val="aa"/>
      </w:pPr>
      <w:bookmarkStart w:id="698" w:name="_ENREF_132"/>
      <w:r w:rsidRPr="007F44B0">
        <w:t>132.</w:t>
      </w:r>
      <w:r w:rsidRPr="007F44B0">
        <w:tab/>
        <w:t xml:space="preserve">Chi, Y., et al., </w:t>
      </w:r>
      <w:r w:rsidRPr="007F44B0">
        <w:rPr>
          <w:i/>
        </w:rPr>
        <w:t>CMTreeMiner: Mining Both Closed and Maximal Frequent Subtrees</w:t>
      </w:r>
      <w:r w:rsidRPr="007F44B0">
        <w:t xml:space="preserve">, in </w:t>
      </w:r>
      <w:r w:rsidRPr="007F44B0">
        <w:rPr>
          <w:i/>
        </w:rPr>
        <w:t>Advances in Knowledge Discovery and Data Mining</w:t>
      </w:r>
      <w:r w:rsidRPr="007F44B0">
        <w:t>, H. Dai, R. Srikant, and C. Zhang, Editors. 2004, Springer Berlin Heidelberg. p. 63-73.</w:t>
      </w:r>
      <w:bookmarkEnd w:id="698"/>
    </w:p>
    <w:p w:rsidR="007F44B0" w:rsidRPr="007F44B0" w:rsidRDefault="007F44B0" w:rsidP="00086C31">
      <w:pPr>
        <w:pStyle w:val="aa"/>
      </w:pPr>
      <w:bookmarkStart w:id="699" w:name="_ENREF_133"/>
      <w:r w:rsidRPr="007F44B0">
        <w:t>133.</w:t>
      </w:r>
      <w:r w:rsidRPr="007F44B0">
        <w:tab/>
        <w:t xml:space="preserve">Han, J., et al., </w:t>
      </w:r>
      <w:r w:rsidRPr="007F44B0">
        <w:rPr>
          <w:i/>
        </w:rPr>
        <w:t>Frequent pattern mining: current status and future directions.</w:t>
      </w:r>
      <w:r w:rsidRPr="007F44B0">
        <w:t xml:space="preserve"> Data Min. Knowl. Discov., 2007. </w:t>
      </w:r>
      <w:r w:rsidRPr="007F44B0">
        <w:rPr>
          <w:b/>
        </w:rPr>
        <w:t>15</w:t>
      </w:r>
      <w:r w:rsidRPr="007F44B0">
        <w:t>(1): p. 55-86.</w:t>
      </w:r>
      <w:bookmarkEnd w:id="699"/>
    </w:p>
    <w:p w:rsidR="007F44B0" w:rsidRPr="007F44B0" w:rsidRDefault="007F44B0" w:rsidP="00086C31">
      <w:pPr>
        <w:pStyle w:val="aa"/>
      </w:pPr>
      <w:bookmarkStart w:id="700" w:name="_ENREF_134"/>
      <w:r w:rsidRPr="007F44B0">
        <w:t>134.</w:t>
      </w:r>
      <w:r w:rsidRPr="007F44B0">
        <w:tab/>
        <w:t xml:space="preserve">Kuramochi, M. and G. Karypis, </w:t>
      </w:r>
      <w:r w:rsidRPr="007F44B0">
        <w:rPr>
          <w:i/>
        </w:rPr>
        <w:t>GREW-A Scalable Frequent Subgraph Discovery Algorithm</w:t>
      </w:r>
      <w:r w:rsidRPr="007F44B0">
        <w:t xml:space="preserve">, in </w:t>
      </w:r>
      <w:r w:rsidRPr="007F44B0">
        <w:rPr>
          <w:i/>
        </w:rPr>
        <w:t>Proceedings of the Fourth IEEE International Conference on Data Mining</w:t>
      </w:r>
      <w:r w:rsidRPr="007F44B0">
        <w:t>. 2004, IEEE Computer Society. p. 439-442.</w:t>
      </w:r>
      <w:bookmarkEnd w:id="700"/>
    </w:p>
    <w:p w:rsidR="007F44B0" w:rsidRPr="007F44B0" w:rsidRDefault="007F44B0" w:rsidP="00086C31">
      <w:pPr>
        <w:pStyle w:val="aa"/>
      </w:pPr>
      <w:bookmarkStart w:id="701" w:name="_ENREF_135"/>
      <w:r w:rsidRPr="007F44B0">
        <w:t>135.</w:t>
      </w:r>
      <w:r w:rsidRPr="007F44B0">
        <w:tab/>
        <w:t xml:space="preserve">Zhang, S. and J. Yang, </w:t>
      </w:r>
      <w:r w:rsidRPr="007F44B0">
        <w:rPr>
          <w:i/>
        </w:rPr>
        <w:t>RAM: Randomized Approximate Graph Mining</w:t>
      </w:r>
      <w:r w:rsidRPr="007F44B0">
        <w:t xml:space="preserve">, in </w:t>
      </w:r>
      <w:r w:rsidRPr="007F44B0">
        <w:rPr>
          <w:i/>
        </w:rPr>
        <w:t>Proceedings of the 20th international conference on Scientific and Statistical Database Management</w:t>
      </w:r>
      <w:r w:rsidRPr="007F44B0">
        <w:t>. 2008, Springer-Verlag: Hong Kong, China. p. 187-203.</w:t>
      </w:r>
      <w:bookmarkEnd w:id="701"/>
    </w:p>
    <w:p w:rsidR="007F44B0" w:rsidRPr="007F44B0" w:rsidRDefault="007F44B0" w:rsidP="00086C31">
      <w:pPr>
        <w:pStyle w:val="aa"/>
      </w:pPr>
      <w:bookmarkStart w:id="702" w:name="_ENREF_136"/>
      <w:r w:rsidRPr="007F44B0">
        <w:t>136.</w:t>
      </w:r>
      <w:r w:rsidRPr="007F44B0">
        <w:tab/>
        <w:t xml:space="preserve">Wang, C., et al., </w:t>
      </w:r>
      <w:r w:rsidRPr="007F44B0">
        <w:rPr>
          <w:i/>
        </w:rPr>
        <w:t>Scalable mining of large disk-based graph databases</w:t>
      </w:r>
      <w:r w:rsidRPr="007F44B0">
        <w:t xml:space="preserve">, in </w:t>
      </w:r>
      <w:r w:rsidRPr="007F44B0">
        <w:rPr>
          <w:i/>
        </w:rPr>
        <w:t>Proceedings of the tenth ACM SIGKDD international conference on Knowledge discovery and data mining</w:t>
      </w:r>
      <w:r w:rsidRPr="007F44B0">
        <w:t>. 2004, ACM: Seattle, WA, USA. p. 316-325.</w:t>
      </w:r>
      <w:bookmarkEnd w:id="702"/>
    </w:p>
    <w:p w:rsidR="007F44B0" w:rsidRPr="007F44B0" w:rsidRDefault="007F44B0" w:rsidP="00086C31">
      <w:pPr>
        <w:pStyle w:val="aa"/>
      </w:pPr>
      <w:bookmarkStart w:id="703" w:name="_ENREF_137"/>
      <w:r w:rsidRPr="007F44B0">
        <w:t>137.</w:t>
      </w:r>
      <w:r w:rsidRPr="007F44B0">
        <w:tab/>
        <w:t xml:space="preserve">Wörlein, M., et al., </w:t>
      </w:r>
      <w:r w:rsidRPr="007F44B0">
        <w:rPr>
          <w:i/>
        </w:rPr>
        <w:t>A Quantitative Comparison of the Subgraph Miners MoFa, gSpan, FFSM, and Gaston</w:t>
      </w:r>
      <w:r w:rsidRPr="007F44B0">
        <w:t xml:space="preserve">, in </w:t>
      </w:r>
      <w:r w:rsidRPr="007F44B0">
        <w:rPr>
          <w:i/>
        </w:rPr>
        <w:t>Knowledge Discovery in Databases: PKDD 2005</w:t>
      </w:r>
      <w:r w:rsidRPr="007F44B0">
        <w:t>, A. Jorge, et al., Editors. 2005, Springer Berlin Heidelberg. p. 392-403.</w:t>
      </w:r>
      <w:bookmarkEnd w:id="703"/>
    </w:p>
    <w:p w:rsidR="007F44B0" w:rsidRPr="007F44B0" w:rsidRDefault="007F44B0" w:rsidP="00086C31">
      <w:pPr>
        <w:pStyle w:val="aa"/>
      </w:pPr>
      <w:bookmarkStart w:id="704" w:name="_ENREF_138"/>
      <w:r w:rsidRPr="007F44B0">
        <w:t>138.</w:t>
      </w:r>
      <w:r w:rsidRPr="007F44B0">
        <w:tab/>
        <w:t xml:space="preserve">Calders, T., J. Ramon, and D. Van Dyck. </w:t>
      </w:r>
      <w:r w:rsidRPr="007F44B0">
        <w:rPr>
          <w:i/>
        </w:rPr>
        <w:t>Anti-monotonic Overlap-Graph Support Measures</w:t>
      </w:r>
      <w:r w:rsidRPr="007F44B0">
        <w:t xml:space="preserve">. in </w:t>
      </w:r>
      <w:r w:rsidRPr="007F44B0">
        <w:rPr>
          <w:i/>
        </w:rPr>
        <w:t>Data Mining, 2008. ICDM '08. Eighth IEEE International Conference on</w:t>
      </w:r>
      <w:r w:rsidRPr="007F44B0">
        <w:t>. 2008.</w:t>
      </w:r>
      <w:bookmarkEnd w:id="704"/>
    </w:p>
    <w:p w:rsidR="007F44B0" w:rsidRPr="007F44B0" w:rsidRDefault="007F44B0" w:rsidP="00086C31">
      <w:pPr>
        <w:pStyle w:val="aa"/>
      </w:pPr>
      <w:bookmarkStart w:id="705" w:name="_ENREF_139"/>
      <w:r w:rsidRPr="007F44B0">
        <w:t>139.</w:t>
      </w:r>
      <w:r w:rsidRPr="007F44B0">
        <w:tab/>
        <w:t xml:space="preserve">Koyutürk, M., A. Grama, and W. Szpankowski, </w:t>
      </w:r>
      <w:r w:rsidRPr="007F44B0">
        <w:rPr>
          <w:i/>
        </w:rPr>
        <w:t>An efficient algorithm for detecting frequent subgraphs in biological networks.</w:t>
      </w:r>
      <w:r w:rsidRPr="007F44B0">
        <w:t xml:space="preserve"> Bioinformatics, 2004. </w:t>
      </w:r>
      <w:r w:rsidRPr="007F44B0">
        <w:rPr>
          <w:b/>
        </w:rPr>
        <w:t>20</w:t>
      </w:r>
      <w:r w:rsidRPr="007F44B0">
        <w:t>(suppl 1): p. i200-i207.</w:t>
      </w:r>
      <w:bookmarkEnd w:id="705"/>
    </w:p>
    <w:p w:rsidR="007F44B0" w:rsidRPr="007F44B0" w:rsidRDefault="007F44B0" w:rsidP="00086C31">
      <w:pPr>
        <w:pStyle w:val="aa"/>
      </w:pPr>
      <w:bookmarkStart w:id="706" w:name="_ENREF_140"/>
      <w:r w:rsidRPr="007F44B0">
        <w:t>140.</w:t>
      </w:r>
      <w:r w:rsidRPr="007F44B0">
        <w:tab/>
        <w:t xml:space="preserve">Jianyong, W., Z. Zhiping, and Z. Lizhu. </w:t>
      </w:r>
      <w:r w:rsidRPr="007F44B0">
        <w:rPr>
          <w:i/>
        </w:rPr>
        <w:t>CLAN: An Algorithm for Mining Closed Cliques from Large Dense Graph Databases</w:t>
      </w:r>
      <w:r w:rsidRPr="007F44B0">
        <w:t xml:space="preserve">. in </w:t>
      </w:r>
      <w:r w:rsidRPr="007F44B0">
        <w:rPr>
          <w:i/>
        </w:rPr>
        <w:t>Data Engineering, 2006. ICDE '06. Proceedings of the 22nd International Conference on</w:t>
      </w:r>
      <w:r w:rsidRPr="007F44B0">
        <w:t>. 2006.</w:t>
      </w:r>
      <w:bookmarkEnd w:id="706"/>
    </w:p>
    <w:p w:rsidR="007F44B0" w:rsidRPr="007F44B0" w:rsidRDefault="007F44B0" w:rsidP="00086C31">
      <w:pPr>
        <w:pStyle w:val="aa"/>
      </w:pPr>
      <w:bookmarkStart w:id="707" w:name="_ENREF_141"/>
      <w:r w:rsidRPr="007F44B0">
        <w:t>141.</w:t>
      </w:r>
      <w:r w:rsidRPr="007F44B0">
        <w:tab/>
        <w:t xml:space="preserve">Zhang, S. and J.T.L. Wang, </w:t>
      </w:r>
      <w:r w:rsidRPr="007F44B0">
        <w:rPr>
          <w:i/>
        </w:rPr>
        <w:t>Mining Frequent Agreement Subtrees in Phylogenetic Databases</w:t>
      </w:r>
      <w:r w:rsidRPr="007F44B0">
        <w:t xml:space="preserve">, in </w:t>
      </w:r>
      <w:r w:rsidRPr="007F44B0">
        <w:rPr>
          <w:i/>
        </w:rPr>
        <w:t>Proceedings of the 2006 SIAM International Conference on Data Mining</w:t>
      </w:r>
      <w:r w:rsidRPr="007F44B0">
        <w:t>. p. 222-233.</w:t>
      </w:r>
      <w:bookmarkEnd w:id="707"/>
    </w:p>
    <w:p w:rsidR="007F44B0" w:rsidRPr="007F44B0" w:rsidRDefault="007F44B0" w:rsidP="00086C31">
      <w:pPr>
        <w:pStyle w:val="aa"/>
      </w:pPr>
      <w:bookmarkStart w:id="708" w:name="_ENREF_142"/>
      <w:r w:rsidRPr="007F44B0">
        <w:t>142.</w:t>
      </w:r>
      <w:r w:rsidRPr="007F44B0">
        <w:tab/>
        <w:t xml:space="preserve">Zhu, F., et al., </w:t>
      </w:r>
      <w:r w:rsidRPr="007F44B0">
        <w:rPr>
          <w:i/>
        </w:rPr>
        <w:t>gPrune: A Constraint Pushing Framework for Graph Pattern Mining</w:t>
      </w:r>
      <w:r w:rsidRPr="007F44B0">
        <w:t xml:space="preserve">, in </w:t>
      </w:r>
      <w:r w:rsidRPr="007F44B0">
        <w:rPr>
          <w:i/>
        </w:rPr>
        <w:t>Advances in Knowledge Discovery and Data Mining</w:t>
      </w:r>
      <w:r w:rsidRPr="007F44B0">
        <w:t>, Z.-H. Zhou, H. Li, and Q. Yang, Editors. 2007, Springer Berlin Heidelberg. p. 388-400.</w:t>
      </w:r>
      <w:bookmarkEnd w:id="708"/>
    </w:p>
    <w:p w:rsidR="00E65659" w:rsidRDefault="00F524FC" w:rsidP="00086C31">
      <w:pPr>
        <w:pStyle w:val="aa"/>
      </w:pPr>
      <w:r w:rsidRPr="003578E0">
        <w:fldChar w:fldCharType="end"/>
      </w:r>
    </w:p>
    <w:p w:rsidR="00E65659" w:rsidRPr="00E65659" w:rsidRDefault="00E65659" w:rsidP="00E65659">
      <w:pPr>
        <w:rPr>
          <w:lang w:bidi="fa-IR"/>
        </w:rPr>
        <w:sectPr w:rsidR="00E65659" w:rsidRPr="00E65659" w:rsidSect="0063174D">
          <w:headerReference w:type="default" r:id="rId35"/>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p>
    <w:p w:rsidR="003578E0" w:rsidRDefault="003578E0" w:rsidP="00FC4973">
      <w:pPr>
        <w:pStyle w:val="Heading1"/>
        <w:rPr>
          <w:rtl/>
        </w:rPr>
      </w:pPr>
      <w:bookmarkStart w:id="709" w:name="_Toc408588822"/>
      <w:bookmarkStart w:id="710" w:name="_Toc408588898"/>
      <w:bookmarkStart w:id="711" w:name="_Toc408608969"/>
      <w:bookmarkStart w:id="712" w:name="_Toc409469380"/>
      <w:bookmarkStart w:id="713" w:name="_Toc409469686"/>
      <w:r>
        <w:rPr>
          <w:rFonts w:hint="cs"/>
          <w:rtl/>
        </w:rPr>
        <w:t>واژه نامه</w:t>
      </w:r>
      <w:bookmarkEnd w:id="709"/>
      <w:bookmarkEnd w:id="710"/>
      <w:r w:rsidR="00EB1741">
        <w:rPr>
          <w:rFonts w:hint="cs"/>
          <w:rtl/>
        </w:rPr>
        <w:t xml:space="preserve"> فارسی به انگلیسی</w:t>
      </w:r>
      <w:bookmarkEnd w:id="711"/>
      <w:bookmarkEnd w:id="712"/>
      <w:bookmarkEnd w:id="713"/>
    </w:p>
    <w:p w:rsidR="003578E0" w:rsidRDefault="003578E0" w:rsidP="003578E0">
      <w:pPr>
        <w:rPr>
          <w:rtl/>
        </w:rPr>
      </w:pPr>
    </w:p>
    <w:p w:rsidR="00F72F5A" w:rsidRDefault="003578E0">
      <w:pPr>
        <w:bidi w:val="0"/>
        <w:spacing w:line="259" w:lineRule="auto"/>
        <w:ind w:firstLine="0"/>
        <w:jc w:val="left"/>
        <w:rPr>
          <w:rtl/>
        </w:rPr>
        <w:sectPr w:rsidR="00F72F5A" w:rsidSect="0063174D">
          <w:headerReference w:type="default" r:id="rId36"/>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tl/>
        </w:rPr>
        <w:br w:type="page"/>
      </w:r>
    </w:p>
    <w:p w:rsidR="003578E0" w:rsidRDefault="003578E0" w:rsidP="003578E0">
      <w:pPr>
        <w:pStyle w:val="Heading1"/>
        <w:bidi w:val="0"/>
        <w:jc w:val="left"/>
        <w:rPr>
          <w:rtl/>
        </w:rPr>
      </w:pPr>
      <w:bookmarkStart w:id="714" w:name="_Toc408588823"/>
      <w:bookmarkStart w:id="715" w:name="_Toc408588899"/>
      <w:bookmarkStart w:id="716" w:name="_Toc408608970"/>
      <w:bookmarkStart w:id="717" w:name="_Toc409469381"/>
      <w:bookmarkStart w:id="718" w:name="_Toc409469687"/>
      <w:r w:rsidRPr="007A3DB0">
        <w:t>Abstract</w:t>
      </w:r>
      <w:bookmarkEnd w:id="714"/>
      <w:bookmarkEnd w:id="715"/>
      <w:bookmarkEnd w:id="716"/>
      <w:bookmarkEnd w:id="717"/>
      <w:bookmarkEnd w:id="718"/>
    </w:p>
    <w:p w:rsidR="003578E0" w:rsidRPr="00B950F3" w:rsidRDefault="00A629A0" w:rsidP="00B950F3">
      <w:pPr>
        <w:bidi w:val="0"/>
        <w:spacing w:line="276" w:lineRule="auto"/>
        <w:rPr>
          <w:sz w:val="28"/>
          <w:szCs w:val="36"/>
          <w:rtl/>
        </w:rPr>
      </w:pPr>
      <w:r w:rsidRPr="00B950F3">
        <w:rPr>
          <w:sz w:val="28"/>
          <w:szCs w:val="36"/>
        </w:rPr>
        <w:t>Graph mining and management has become an important topic of research recently because o</w:t>
      </w:r>
      <w:r w:rsidR="00B950F3">
        <w:rPr>
          <w:sz w:val="28"/>
          <w:szCs w:val="36"/>
        </w:rPr>
        <w:t>f</w:t>
      </w:r>
      <w:r w:rsidRPr="00B950F3">
        <w:rPr>
          <w:rFonts w:hint="cs"/>
          <w:sz w:val="28"/>
          <w:szCs w:val="36"/>
          <w:rtl/>
        </w:rPr>
        <w:t xml:space="preserve"> </w:t>
      </w:r>
      <w:r w:rsidRPr="00B950F3">
        <w:rPr>
          <w:sz w:val="28"/>
          <w:szCs w:val="36"/>
        </w:rPr>
        <w:t>numerous applications to a wide variety of data mining problems in computational biology, chemical data analysis, drug discovery and communication networking. Traditional data mining and management algorithms such as clustering, classification, frequent pattern mining and indexing have now</w:t>
      </w:r>
      <w:r w:rsidRPr="00B950F3">
        <w:rPr>
          <w:rFonts w:hint="cs"/>
          <w:sz w:val="28"/>
          <w:szCs w:val="36"/>
          <w:rtl/>
        </w:rPr>
        <w:t xml:space="preserve"> </w:t>
      </w:r>
      <w:r w:rsidRPr="00B950F3">
        <w:rPr>
          <w:sz w:val="28"/>
          <w:szCs w:val="36"/>
        </w:rPr>
        <w:t xml:space="preserve">been extended to the graph scenario. </w:t>
      </w:r>
    </w:p>
    <w:p w:rsidR="00B950F3" w:rsidRDefault="00B950F3" w:rsidP="00B950F3">
      <w:pPr>
        <w:bidi w:val="0"/>
        <w:jc w:val="left"/>
      </w:pPr>
    </w:p>
    <w:p w:rsidR="00B950F3" w:rsidRDefault="00B950F3" w:rsidP="00B950F3">
      <w:pPr>
        <w:bidi w:val="0"/>
        <w:spacing w:before="0" w:after="160" w:line="259" w:lineRule="auto"/>
        <w:ind w:firstLine="0"/>
        <w:jc w:val="left"/>
      </w:pPr>
      <w:r>
        <w:br w:type="page"/>
      </w:r>
    </w:p>
    <w:p w:rsidR="003578E0" w:rsidRDefault="00464A4C" w:rsidP="003578E0">
      <w:pPr>
        <w:pStyle w:val="TitlePage"/>
        <w:bidi w:val="0"/>
        <w:rPr>
          <w:rtl/>
        </w:rPr>
      </w:pPr>
      <w:r>
        <w:rPr>
          <w:noProof/>
        </w:rPr>
        <w:drawing>
          <wp:inline distT="0" distB="0" distL="0" distR="0" wp14:anchorId="00534467" wp14:editId="1573E129">
            <wp:extent cx="1608366" cy="1809750"/>
            <wp:effectExtent l="0" t="0" r="0"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1616122" cy="1818477"/>
                    </a:xfrm>
                    <a:prstGeom prst="rect">
                      <a:avLst/>
                    </a:prstGeom>
                    <a:noFill/>
                    <a:ln w="9525">
                      <a:noFill/>
                      <a:miter lim="800000"/>
                      <a:headEnd/>
                      <a:tailEnd/>
                    </a:ln>
                  </pic:spPr>
                </pic:pic>
              </a:graphicData>
            </a:graphic>
          </wp:inline>
        </w:drawing>
      </w:r>
    </w:p>
    <w:p w:rsidR="007102BF" w:rsidRPr="00CF0039" w:rsidRDefault="003578E0" w:rsidP="003578E0">
      <w:pPr>
        <w:pStyle w:val="TitlePage"/>
        <w:bidi w:val="0"/>
        <w:rPr>
          <w:rFonts w:asciiTheme="minorHAnsi" w:hAnsiTheme="minorHAnsi"/>
          <w:sz w:val="24"/>
          <w:szCs w:val="32"/>
          <w:rtl/>
        </w:rPr>
      </w:pPr>
      <w:r w:rsidRPr="00CF0039">
        <w:rPr>
          <w:rFonts w:asciiTheme="minorHAnsi" w:hAnsiTheme="minorHAnsi"/>
          <w:sz w:val="24"/>
          <w:szCs w:val="32"/>
        </w:rPr>
        <w:t>ISLAMIC AZAD UNIVERSITY</w:t>
      </w:r>
    </w:p>
    <w:p w:rsidR="003578E0" w:rsidRPr="00CF0039" w:rsidRDefault="003578E0" w:rsidP="007102BF">
      <w:pPr>
        <w:pStyle w:val="TitlePage"/>
        <w:bidi w:val="0"/>
        <w:rPr>
          <w:rFonts w:asciiTheme="minorHAnsi" w:hAnsiTheme="minorHAnsi"/>
          <w:sz w:val="24"/>
          <w:szCs w:val="32"/>
          <w:rtl/>
        </w:rPr>
      </w:pPr>
      <w:r w:rsidRPr="00CF0039">
        <w:rPr>
          <w:rFonts w:asciiTheme="minorHAnsi" w:hAnsiTheme="minorHAnsi"/>
          <w:sz w:val="24"/>
          <w:szCs w:val="32"/>
        </w:rPr>
        <w:t>QAZVIN Branch</w:t>
      </w:r>
    </w:p>
    <w:p w:rsidR="003578E0" w:rsidRPr="006536E5" w:rsidRDefault="003578E0" w:rsidP="00FC4973">
      <w:pPr>
        <w:pStyle w:val="TitlePage"/>
        <w:bidi w:val="0"/>
        <w:jc w:val="both"/>
      </w:pPr>
    </w:p>
    <w:p w:rsidR="003578E0" w:rsidRPr="005A35FC" w:rsidRDefault="007102BF" w:rsidP="005A35FC">
      <w:pPr>
        <w:pStyle w:val="Title"/>
        <w:bidi w:val="0"/>
      </w:pPr>
      <w:r w:rsidRPr="005A35FC">
        <w:t>Survey of Graph Mining</w:t>
      </w:r>
    </w:p>
    <w:p w:rsidR="003578E0" w:rsidRPr="007102BF" w:rsidRDefault="003578E0" w:rsidP="003578E0">
      <w:pPr>
        <w:pStyle w:val="TitlePage"/>
        <w:bidi w:val="0"/>
        <w:rPr>
          <w:rFonts w:asciiTheme="minorHAnsi" w:hAnsiTheme="minorHAnsi"/>
        </w:rPr>
      </w:pPr>
    </w:p>
    <w:p w:rsidR="003578E0" w:rsidRPr="007102BF" w:rsidRDefault="003578E0" w:rsidP="00FC4973">
      <w:pPr>
        <w:pStyle w:val="TitlePage"/>
        <w:bidi w:val="0"/>
        <w:jc w:val="both"/>
        <w:rPr>
          <w:rFonts w:asciiTheme="minorHAnsi" w:hAnsiTheme="minorHAnsi"/>
        </w:rPr>
      </w:pPr>
    </w:p>
    <w:p w:rsidR="003578E0" w:rsidRPr="007102BF" w:rsidRDefault="003578E0" w:rsidP="003578E0">
      <w:pPr>
        <w:pStyle w:val="TitlePage"/>
        <w:bidi w:val="0"/>
        <w:rPr>
          <w:rFonts w:asciiTheme="minorHAnsi" w:hAnsiTheme="minorHAnsi"/>
          <w:sz w:val="28"/>
          <w:szCs w:val="28"/>
        </w:rPr>
      </w:pPr>
      <w:r w:rsidRPr="007102BF">
        <w:rPr>
          <w:rFonts w:asciiTheme="minorHAnsi" w:hAnsiTheme="minorHAnsi"/>
          <w:sz w:val="28"/>
          <w:szCs w:val="28"/>
        </w:rPr>
        <w:t>B</w:t>
      </w:r>
      <w:r w:rsidR="007102BF" w:rsidRPr="007102BF">
        <w:rPr>
          <w:rFonts w:asciiTheme="minorHAnsi" w:hAnsiTheme="minorHAnsi"/>
          <w:sz w:val="28"/>
          <w:szCs w:val="28"/>
        </w:rPr>
        <w:t>y</w:t>
      </w:r>
    </w:p>
    <w:p w:rsidR="003578E0" w:rsidRPr="007102BF" w:rsidRDefault="007102BF" w:rsidP="003578E0">
      <w:pPr>
        <w:pStyle w:val="TitlePageNames"/>
        <w:bidi w:val="0"/>
        <w:rPr>
          <w:rFonts w:asciiTheme="minorHAnsi" w:hAnsiTheme="minorHAnsi"/>
          <w:sz w:val="40"/>
          <w:szCs w:val="34"/>
          <w:rtl/>
        </w:rPr>
      </w:pPr>
      <w:r w:rsidRPr="007102BF">
        <w:rPr>
          <w:rFonts w:asciiTheme="minorHAnsi" w:hAnsiTheme="minorHAnsi"/>
          <w:sz w:val="40"/>
          <w:szCs w:val="34"/>
        </w:rPr>
        <w:t>Iman Rezaeipour</w:t>
      </w:r>
    </w:p>
    <w:p w:rsidR="003578E0" w:rsidRPr="007102BF" w:rsidRDefault="003578E0" w:rsidP="00FC4973">
      <w:pPr>
        <w:pStyle w:val="TitlePage"/>
        <w:bidi w:val="0"/>
        <w:jc w:val="both"/>
        <w:rPr>
          <w:rFonts w:asciiTheme="minorHAnsi" w:hAnsiTheme="minorHAnsi"/>
        </w:rPr>
      </w:pPr>
    </w:p>
    <w:p w:rsidR="003578E0" w:rsidRPr="007102BF" w:rsidRDefault="00E65659" w:rsidP="003578E0">
      <w:pPr>
        <w:pStyle w:val="TitlePage"/>
        <w:bidi w:val="0"/>
        <w:rPr>
          <w:rFonts w:asciiTheme="minorHAnsi" w:hAnsiTheme="minorHAnsi"/>
          <w:sz w:val="28"/>
          <w:szCs w:val="28"/>
        </w:rPr>
      </w:pPr>
      <w:r>
        <w:rPr>
          <w:rFonts w:asciiTheme="minorHAnsi" w:hAnsiTheme="minorHAnsi"/>
          <w:sz w:val="28"/>
          <w:szCs w:val="28"/>
        </w:rPr>
        <w:t>Supervisor</w:t>
      </w:r>
    </w:p>
    <w:p w:rsidR="003578E0" w:rsidRPr="007102BF" w:rsidRDefault="007102BF" w:rsidP="003578E0">
      <w:pPr>
        <w:pStyle w:val="TitlePageNames"/>
        <w:bidi w:val="0"/>
        <w:rPr>
          <w:rFonts w:asciiTheme="minorHAnsi" w:hAnsiTheme="minorHAnsi"/>
          <w:sz w:val="40"/>
          <w:szCs w:val="34"/>
        </w:rPr>
      </w:pPr>
      <w:r w:rsidRPr="007102BF">
        <w:rPr>
          <w:rFonts w:asciiTheme="minorHAnsi" w:hAnsiTheme="minorHAnsi"/>
          <w:sz w:val="40"/>
          <w:szCs w:val="34"/>
        </w:rPr>
        <w:t>Ph</w:t>
      </w:r>
      <w:r w:rsidR="00D14C43">
        <w:rPr>
          <w:rFonts w:asciiTheme="minorHAnsi" w:hAnsiTheme="minorHAnsi"/>
          <w:sz w:val="40"/>
          <w:szCs w:val="34"/>
        </w:rPr>
        <w:t>.</w:t>
      </w:r>
      <w:r w:rsidR="00E65659">
        <w:rPr>
          <w:rFonts w:asciiTheme="minorHAnsi" w:hAnsiTheme="minorHAnsi"/>
          <w:sz w:val="40"/>
          <w:szCs w:val="34"/>
        </w:rPr>
        <w:t>D</w:t>
      </w:r>
      <w:r w:rsidR="00301DFE">
        <w:rPr>
          <w:rFonts w:asciiTheme="minorHAnsi" w:hAnsiTheme="minorHAnsi"/>
          <w:sz w:val="40"/>
          <w:szCs w:val="34"/>
        </w:rPr>
        <w:t>.</w:t>
      </w:r>
      <w:r w:rsidRPr="007102BF">
        <w:rPr>
          <w:rFonts w:asciiTheme="minorHAnsi" w:hAnsiTheme="minorHAnsi"/>
          <w:sz w:val="40"/>
          <w:szCs w:val="34"/>
        </w:rPr>
        <w:t xml:space="preserve"> Mohammad San</w:t>
      </w:r>
      <w:r w:rsidR="00EB1741">
        <w:rPr>
          <w:rFonts w:asciiTheme="minorHAnsi" w:hAnsiTheme="minorHAnsi"/>
          <w:sz w:val="40"/>
          <w:szCs w:val="34"/>
        </w:rPr>
        <w:t>i</w:t>
      </w:r>
      <w:r w:rsidRPr="007102BF">
        <w:rPr>
          <w:rFonts w:asciiTheme="minorHAnsi" w:hAnsiTheme="minorHAnsi"/>
          <w:sz w:val="40"/>
          <w:szCs w:val="34"/>
        </w:rPr>
        <w:t>ee</w:t>
      </w:r>
    </w:p>
    <w:p w:rsidR="00EB1741" w:rsidRDefault="00EB1741" w:rsidP="00EB1741">
      <w:pPr>
        <w:pStyle w:val="TitlePage"/>
        <w:bidi w:val="0"/>
        <w:jc w:val="both"/>
        <w:rPr>
          <w:rFonts w:asciiTheme="minorHAnsi" w:hAnsiTheme="minorHAnsi"/>
        </w:rPr>
      </w:pPr>
    </w:p>
    <w:p w:rsidR="009B144F" w:rsidRPr="007102BF" w:rsidRDefault="009B144F" w:rsidP="009B144F">
      <w:pPr>
        <w:pStyle w:val="TitlePage"/>
        <w:bidi w:val="0"/>
        <w:jc w:val="both"/>
        <w:rPr>
          <w:rFonts w:asciiTheme="minorHAnsi" w:hAnsiTheme="minorHAnsi"/>
        </w:rPr>
      </w:pPr>
    </w:p>
    <w:p w:rsidR="003578E0" w:rsidRPr="007102BF" w:rsidRDefault="007102BF" w:rsidP="007102BF">
      <w:pPr>
        <w:bidi w:val="0"/>
        <w:jc w:val="center"/>
        <w:rPr>
          <w:rFonts w:asciiTheme="minorHAnsi" w:hAnsiTheme="minorHAnsi"/>
          <w:sz w:val="28"/>
          <w:szCs w:val="32"/>
          <w:rtl/>
          <w:lang w:bidi="fa-IR"/>
        </w:rPr>
      </w:pPr>
      <w:r w:rsidRPr="007102BF">
        <w:rPr>
          <w:rFonts w:asciiTheme="minorHAnsi" w:hAnsiTheme="minorHAnsi"/>
          <w:sz w:val="28"/>
          <w:szCs w:val="32"/>
        </w:rPr>
        <w:t>Winter</w:t>
      </w:r>
      <w:r w:rsidR="003578E0" w:rsidRPr="007102BF">
        <w:rPr>
          <w:rFonts w:asciiTheme="minorHAnsi" w:hAnsiTheme="minorHAnsi"/>
          <w:sz w:val="28"/>
          <w:szCs w:val="32"/>
        </w:rPr>
        <w:t xml:space="preserve"> 20</w:t>
      </w:r>
      <w:r w:rsidRPr="007102BF">
        <w:rPr>
          <w:rFonts w:asciiTheme="minorHAnsi" w:hAnsiTheme="minorHAnsi"/>
          <w:sz w:val="28"/>
          <w:szCs w:val="32"/>
        </w:rPr>
        <w:t>15</w:t>
      </w:r>
    </w:p>
    <w:sectPr w:rsidR="003578E0" w:rsidRPr="007102BF" w:rsidSect="002277A8">
      <w:headerReference w:type="default" r:id="rId38"/>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32AA" w:rsidRDefault="00D032AA" w:rsidP="00852337">
      <w:r>
        <w:separator/>
      </w:r>
    </w:p>
  </w:endnote>
  <w:endnote w:type="continuationSeparator" w:id="0">
    <w:p w:rsidR="00D032AA" w:rsidRDefault="00D032AA" w:rsidP="008523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azanin">
    <w:altName w:val="Courier New"/>
    <w:charset w:val="B2"/>
    <w:family w:val="auto"/>
    <w:pitch w:val="variable"/>
    <w:sig w:usb0="00002000" w:usb1="0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Titr">
    <w:altName w:val="Courier New"/>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itr">
    <w:altName w:val="Courier New"/>
    <w:charset w:val="B2"/>
    <w:family w:val="auto"/>
    <w:pitch w:val="variable"/>
    <w:sig w:usb0="00002000" w:usb1="0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charset w:val="B2"/>
    <w:family w:val="auto"/>
    <w:pitch w:val="variable"/>
    <w:sig w:usb0="00002007" w:usb1="0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charset w:val="B2"/>
    <w:family w:val="auto"/>
    <w:pitch w:val="variable"/>
    <w:sig w:usb0="00002001" w:usb1="80000000" w:usb2="00000008" w:usb3="00000000" w:csb0="00000040" w:csb1="00000000"/>
  </w:font>
  <w:font w:name="B Lotus">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BZar">
    <w:altName w:val="Times New Roman"/>
    <w:panose1 w:val="00000000000000000000"/>
    <w:charset w:val="B2"/>
    <w:family w:val="auto"/>
    <w:notTrueType/>
    <w:pitch w:val="default"/>
    <w:sig w:usb0="00002000" w:usb1="00000000" w:usb2="00000000"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MS PMincho">
    <w:altName w:val="Arial Unicode MS"/>
    <w:panose1 w:val="02020600040205080304"/>
    <w:charset w:val="80"/>
    <w:family w:val="roman"/>
    <w:pitch w:val="variable"/>
    <w:sig w:usb0="E00002FF" w:usb1="6AC7FDFB" w:usb2="08000012" w:usb3="00000000" w:csb0="0002009F" w:csb1="00000000"/>
  </w:font>
  <w:font w:name="Modern No. 20">
    <w:panose1 w:val="02070704070505020303"/>
    <w:charset w:val="00"/>
    <w:family w:val="roman"/>
    <w:pitch w:val="variable"/>
    <w:sig w:usb0="00000003" w:usb1="00000000" w:usb2="00000000" w:usb3="00000000" w:csb0="00000001"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Default="003F231C" w:rsidP="009F456A">
    <w:pPr>
      <w:pStyle w:val="Footer"/>
      <w:framePr w:wrap="around" w:vAnchor="text" w:hAnchor="margin" w:xAlign="center" w:y="1"/>
    </w:pPr>
    <w:r>
      <w:rPr>
        <w:rtl/>
      </w:rPr>
      <w:fldChar w:fldCharType="begin"/>
    </w:r>
    <w:r>
      <w:instrText xml:space="preserve">PAGE  </w:instrText>
    </w:r>
    <w:r>
      <w:rPr>
        <w:rtl/>
      </w:rPr>
      <w:fldChar w:fldCharType="end"/>
    </w:r>
  </w:p>
  <w:p w:rsidR="003F231C" w:rsidRDefault="003F23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28845980"/>
      <w:docPartObj>
        <w:docPartGallery w:val="Page Numbers (Bottom of Page)"/>
        <w:docPartUnique/>
      </w:docPartObj>
    </w:sdtPr>
    <w:sdtEndPr>
      <w:rPr>
        <w:noProof/>
      </w:rPr>
    </w:sdtEndPr>
    <w:sdtContent>
      <w:p w:rsidR="003F231C" w:rsidRDefault="003F231C">
        <w:pPr>
          <w:pStyle w:val="Footer"/>
          <w:jc w:val="center"/>
        </w:pPr>
        <w:r>
          <w:fldChar w:fldCharType="begin"/>
        </w:r>
        <w:r>
          <w:instrText xml:space="preserve"> PAGE   \* MERGEFORMAT </w:instrText>
        </w:r>
        <w:r>
          <w:fldChar w:fldCharType="separate"/>
        </w:r>
        <w:r w:rsidR="00FE14C1">
          <w:rPr>
            <w:rFonts w:hint="cs"/>
            <w:noProof/>
            <w:rtl/>
          </w:rPr>
          <w:t>‌و</w:t>
        </w:r>
        <w:r>
          <w:rPr>
            <w:noProof/>
          </w:rPr>
          <w:fldChar w:fldCharType="end"/>
        </w:r>
      </w:p>
    </w:sdtContent>
  </w:sdt>
  <w:p w:rsidR="003F231C" w:rsidRDefault="003F23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Default="003F231C" w:rsidP="009B144F">
    <w:pPr>
      <w:pStyle w:val="Footer"/>
      <w:ind w:firstLine="0"/>
    </w:pPr>
  </w:p>
  <w:p w:rsidR="003F231C" w:rsidRDefault="003F23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32AA" w:rsidRDefault="00D032AA" w:rsidP="00852337">
      <w:r>
        <w:separator/>
      </w:r>
    </w:p>
  </w:footnote>
  <w:footnote w:type="continuationSeparator" w:id="0">
    <w:p w:rsidR="00D032AA" w:rsidRDefault="00D032AA" w:rsidP="00852337">
      <w:r>
        <w:continuationSeparator/>
      </w:r>
    </w:p>
  </w:footnote>
  <w:footnote w:id="1">
    <w:p w:rsidR="003F231C" w:rsidRDefault="003F231C" w:rsidP="001943CA">
      <w:pPr>
        <w:pStyle w:val="FootnoteText"/>
        <w:rPr>
          <w:rtl/>
          <w:lang w:bidi="fa-IR"/>
        </w:rPr>
      </w:pPr>
      <w:r>
        <w:rPr>
          <w:rStyle w:val="FootnoteReference"/>
        </w:rPr>
        <w:footnoteRef/>
      </w:r>
      <w:r>
        <w:t xml:space="preserve"> </w:t>
      </w:r>
      <w:r>
        <w:rPr>
          <w:lang w:bidi="fa-IR"/>
        </w:rPr>
        <w:t>NP-Hard</w:t>
      </w:r>
    </w:p>
  </w:footnote>
  <w:footnote w:id="2">
    <w:p w:rsidR="003F231C" w:rsidRDefault="003F231C">
      <w:pPr>
        <w:pStyle w:val="FootnoteText"/>
      </w:pPr>
      <w:r>
        <w:rPr>
          <w:rStyle w:val="FootnoteReference"/>
        </w:rPr>
        <w:footnoteRef/>
      </w:r>
      <w:r>
        <w:rPr>
          <w:rtl/>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Pr="00E65659" w:rsidRDefault="003F231C" w:rsidP="0063174D">
    <w:pPr>
      <w:pStyle w:val="Header"/>
      <w:pBdr>
        <w:bottom w:val="single" w:sz="4" w:space="1" w:color="D9D9D9" w:themeColor="background1" w:themeShade="D9"/>
      </w:pBdr>
      <w:jc w:val="left"/>
      <w:rPr>
        <w:b/>
        <w:bCs/>
        <w:color w:val="000000" w:themeColor="text1"/>
      </w:rPr>
    </w:pPr>
    <w:r w:rsidRPr="00E65659">
      <w:rPr>
        <w:rFonts w:hint="cs"/>
        <w:color w:val="000000" w:themeColor="text1"/>
        <w:rtl/>
      </w:rPr>
      <w:t>فصل</w:t>
    </w:r>
    <w:r w:rsidRPr="00E65659">
      <w:rPr>
        <w:color w:val="000000" w:themeColor="text1"/>
        <w:rtl/>
      </w:rPr>
      <w:t xml:space="preserve"> </w:t>
    </w:r>
    <w:r w:rsidRPr="00E65659">
      <w:rPr>
        <w:rFonts w:hint="cs"/>
        <w:color w:val="000000" w:themeColor="text1"/>
        <w:rtl/>
      </w:rPr>
      <w:t>اول</w:t>
    </w:r>
    <w:r w:rsidRPr="00E65659">
      <w:rPr>
        <w:color w:val="000000" w:themeColor="text1"/>
        <w:rtl/>
      </w:rPr>
      <w:t xml:space="preserve">: </w:t>
    </w:r>
    <w:r w:rsidRPr="00E65659">
      <w:rPr>
        <w:rFonts w:hint="cs"/>
        <w:color w:val="000000" w:themeColor="text1"/>
        <w:rtl/>
      </w:rPr>
      <w:t>آشنایی</w:t>
    </w:r>
    <w:r w:rsidRPr="00E65659">
      <w:rPr>
        <w:color w:val="000000" w:themeColor="text1"/>
        <w:rtl/>
      </w:rPr>
      <w:t xml:space="preserve"> </w:t>
    </w:r>
    <w:r w:rsidRPr="00E65659">
      <w:rPr>
        <w:rFonts w:hint="cs"/>
        <w:color w:val="000000" w:themeColor="text1"/>
        <w:rtl/>
      </w:rPr>
      <w:t>با</w:t>
    </w:r>
    <w:r w:rsidRPr="00E65659">
      <w:rPr>
        <w:color w:val="000000" w:themeColor="text1"/>
        <w:rtl/>
      </w:rPr>
      <w:t xml:space="preserve"> </w:t>
    </w:r>
    <w:r w:rsidRPr="00E65659">
      <w:rPr>
        <w:rFonts w:hint="cs"/>
        <w:color w:val="000000" w:themeColor="text1"/>
        <w:rtl/>
      </w:rPr>
      <w:t>گراف</w:t>
    </w:r>
    <w:r w:rsidRPr="00E65659">
      <w:rPr>
        <w:color w:val="000000" w:themeColor="text1"/>
        <w:rtl/>
      </w:rPr>
      <w:t xml:space="preserve"> </w:t>
    </w:r>
    <w:sdt>
      <w:sdtPr>
        <w:rPr>
          <w:color w:val="000000" w:themeColor="text1"/>
          <w:rtl/>
        </w:rPr>
        <w:id w:val="-870922045"/>
        <w:docPartObj>
          <w:docPartGallery w:val="Page Numbers (Top of Page)"/>
          <w:docPartUnique/>
        </w:docPartObj>
      </w:sdtPr>
      <w:sdtEndPr>
        <w:rPr>
          <w:spacing w:val="60"/>
        </w:rPr>
      </w:sdtEndPr>
      <w:sdtContent>
        <w:r w:rsidRPr="00E65659">
          <w:rPr>
            <w:color w:val="000000" w:themeColor="text1"/>
            <w:rtl/>
          </w:rPr>
          <w:tab/>
        </w:r>
        <w:r w:rsidRPr="00E65659">
          <w:rPr>
            <w:color w:val="000000" w:themeColor="text1"/>
            <w:rtl/>
          </w:rPr>
          <w:tab/>
        </w:r>
        <w:r w:rsidRPr="00E65659">
          <w:rPr>
            <w:color w:val="000000" w:themeColor="text1"/>
          </w:rPr>
          <w:fldChar w:fldCharType="begin"/>
        </w:r>
        <w:r w:rsidRPr="00E65659">
          <w:rPr>
            <w:color w:val="000000" w:themeColor="text1"/>
          </w:rPr>
          <w:instrText xml:space="preserve"> PAGE   \* MERGEFORMAT </w:instrText>
        </w:r>
        <w:r w:rsidRPr="00E65659">
          <w:rPr>
            <w:color w:val="000000" w:themeColor="text1"/>
          </w:rPr>
          <w:fldChar w:fldCharType="separate"/>
        </w:r>
        <w:r w:rsidR="00FE14C1">
          <w:rPr>
            <w:noProof/>
            <w:color w:val="000000" w:themeColor="text1"/>
            <w:rtl/>
          </w:rPr>
          <w:t>16</w:t>
        </w:r>
        <w:r w:rsidRPr="00E65659">
          <w:rPr>
            <w:b/>
            <w:bCs/>
            <w:noProof/>
            <w:color w:val="000000" w:themeColor="text1"/>
          </w:rPr>
          <w:fldChar w:fldCharType="end"/>
        </w:r>
        <w:r w:rsidRPr="00E65659">
          <w:rPr>
            <w:b/>
            <w:bCs/>
            <w:color w:val="000000" w:themeColor="text1"/>
          </w:rPr>
          <w:t xml:space="preserve"> </w:t>
        </w:r>
      </w:sdtContent>
    </w:sdt>
  </w:p>
  <w:p w:rsidR="003F231C" w:rsidRDefault="003F23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Default="00D032AA" w:rsidP="0063174D">
    <w:pPr>
      <w:pStyle w:val="Header"/>
      <w:pBdr>
        <w:bottom w:val="single" w:sz="4" w:space="1" w:color="D9D9D9" w:themeColor="background1" w:themeShade="D9"/>
      </w:pBdr>
      <w:jc w:val="left"/>
      <w:rPr>
        <w:b/>
        <w:bCs/>
      </w:rPr>
    </w:pPr>
    <w:sdt>
      <w:sdtPr>
        <w:rPr>
          <w:rtl/>
        </w:rPr>
        <w:id w:val="-1906675291"/>
        <w:docPartObj>
          <w:docPartGallery w:val="Page Numbers (Top of Page)"/>
          <w:docPartUnique/>
        </w:docPartObj>
      </w:sdtPr>
      <w:sdtEndPr>
        <w:rPr>
          <w:color w:val="7F7F7F" w:themeColor="background1" w:themeShade="7F"/>
          <w:spacing w:val="60"/>
        </w:rPr>
      </w:sdtEndPr>
      <w:sdtContent>
        <w:r w:rsidR="003F231C" w:rsidRPr="0063174D">
          <w:rPr>
            <w:rFonts w:hint="cs"/>
            <w:rtl/>
          </w:rPr>
          <w:t>فصل</w:t>
        </w:r>
        <w:r w:rsidR="003F231C" w:rsidRPr="0063174D">
          <w:rPr>
            <w:rtl/>
          </w:rPr>
          <w:t xml:space="preserve"> </w:t>
        </w:r>
        <w:r w:rsidR="003F231C" w:rsidRPr="0063174D">
          <w:rPr>
            <w:rFonts w:hint="cs"/>
            <w:rtl/>
          </w:rPr>
          <w:t>دوم</w:t>
        </w:r>
        <w:r w:rsidR="003F231C" w:rsidRPr="0063174D">
          <w:rPr>
            <w:rtl/>
          </w:rPr>
          <w:t xml:space="preserve">: </w:t>
        </w:r>
        <w:r w:rsidR="003F231C" w:rsidRPr="0063174D">
          <w:rPr>
            <w:rFonts w:hint="cs"/>
            <w:rtl/>
          </w:rPr>
          <w:t>الگوریتم</w:t>
        </w:r>
        <w:r w:rsidR="003F231C" w:rsidRPr="0063174D">
          <w:rPr>
            <w:rtl/>
          </w:rPr>
          <w:t xml:space="preserve"> </w:t>
        </w:r>
        <w:r w:rsidR="003F231C" w:rsidRPr="0063174D">
          <w:rPr>
            <w:rFonts w:hint="cs"/>
            <w:rtl/>
          </w:rPr>
          <w:t>ها</w:t>
        </w:r>
        <w:r w:rsidR="003F231C" w:rsidRPr="0063174D">
          <w:rPr>
            <w:rtl/>
          </w:rPr>
          <w:t xml:space="preserve"> </w:t>
        </w:r>
        <w:r w:rsidR="003F231C" w:rsidRPr="0063174D">
          <w:rPr>
            <w:rFonts w:hint="cs"/>
            <w:rtl/>
          </w:rPr>
          <w:t>و</w:t>
        </w:r>
        <w:r w:rsidR="003F231C" w:rsidRPr="0063174D">
          <w:rPr>
            <w:rtl/>
          </w:rPr>
          <w:t xml:space="preserve"> </w:t>
        </w:r>
        <w:r w:rsidR="003F231C" w:rsidRPr="0063174D">
          <w:rPr>
            <w:rFonts w:hint="cs"/>
            <w:rtl/>
          </w:rPr>
          <w:t>کاربردهای</w:t>
        </w:r>
        <w:r w:rsidR="003F231C" w:rsidRPr="0063174D">
          <w:rPr>
            <w:rtl/>
          </w:rPr>
          <w:t xml:space="preserve"> </w:t>
        </w:r>
        <w:r w:rsidR="003F231C" w:rsidRPr="0063174D">
          <w:rPr>
            <w:rFonts w:hint="cs"/>
            <w:rtl/>
          </w:rPr>
          <w:t>گراف</w:t>
        </w:r>
        <w:r w:rsidR="003F231C">
          <w:rPr>
            <w:rtl/>
          </w:rPr>
          <w:tab/>
        </w:r>
        <w:r w:rsidR="003F231C">
          <w:rPr>
            <w:rtl/>
          </w:rPr>
          <w:tab/>
        </w:r>
        <w:r w:rsidR="003F231C">
          <w:fldChar w:fldCharType="begin"/>
        </w:r>
        <w:r w:rsidR="003F231C">
          <w:instrText xml:space="preserve"> PAGE   \* MERGEFORMAT </w:instrText>
        </w:r>
        <w:r w:rsidR="003F231C">
          <w:fldChar w:fldCharType="separate"/>
        </w:r>
        <w:r w:rsidR="00FE14C1">
          <w:rPr>
            <w:noProof/>
            <w:rtl/>
          </w:rPr>
          <w:t>50</w:t>
        </w:r>
        <w:r w:rsidR="003F231C">
          <w:rPr>
            <w:b/>
            <w:bCs/>
            <w:noProof/>
          </w:rPr>
          <w:fldChar w:fldCharType="end"/>
        </w:r>
        <w:r w:rsidR="003F231C">
          <w:rPr>
            <w:b/>
            <w:bCs/>
          </w:rPr>
          <w:t xml:space="preserve"> </w:t>
        </w:r>
      </w:sdtContent>
    </w:sdt>
  </w:p>
  <w:p w:rsidR="003F231C" w:rsidRDefault="003F23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Default="00D032AA" w:rsidP="0063174D">
    <w:pPr>
      <w:pStyle w:val="Header"/>
      <w:pBdr>
        <w:bottom w:val="single" w:sz="4" w:space="1" w:color="D9D9D9" w:themeColor="background1" w:themeShade="D9"/>
      </w:pBdr>
      <w:jc w:val="left"/>
      <w:rPr>
        <w:b/>
        <w:bCs/>
      </w:rPr>
    </w:pPr>
    <w:sdt>
      <w:sdtPr>
        <w:rPr>
          <w:rtl/>
        </w:rPr>
        <w:id w:val="1229575495"/>
        <w:docPartObj>
          <w:docPartGallery w:val="Page Numbers (Top of Page)"/>
          <w:docPartUnique/>
        </w:docPartObj>
      </w:sdtPr>
      <w:sdtEndPr>
        <w:rPr>
          <w:color w:val="7F7F7F" w:themeColor="background1" w:themeShade="7F"/>
          <w:spacing w:val="60"/>
        </w:rPr>
      </w:sdtEndPr>
      <w:sdtContent>
        <w:r w:rsidR="003F231C" w:rsidRPr="0063174D">
          <w:rPr>
            <w:rFonts w:hint="cs"/>
            <w:rtl/>
          </w:rPr>
          <w:t>فصل</w:t>
        </w:r>
        <w:r w:rsidR="003F231C" w:rsidRPr="0063174D">
          <w:rPr>
            <w:rtl/>
          </w:rPr>
          <w:t xml:space="preserve"> </w:t>
        </w:r>
        <w:r w:rsidR="003F231C" w:rsidRPr="0063174D">
          <w:rPr>
            <w:rFonts w:hint="cs"/>
            <w:rtl/>
          </w:rPr>
          <w:t>سوم</w:t>
        </w:r>
        <w:r w:rsidR="003F231C" w:rsidRPr="0063174D">
          <w:rPr>
            <w:rtl/>
          </w:rPr>
          <w:t xml:space="preserve">: </w:t>
        </w:r>
        <w:r w:rsidR="003F231C" w:rsidRPr="0063174D">
          <w:rPr>
            <w:rFonts w:hint="cs"/>
            <w:rtl/>
          </w:rPr>
          <w:t>استخراج</w:t>
        </w:r>
        <w:r w:rsidR="003F231C" w:rsidRPr="0063174D">
          <w:rPr>
            <w:rtl/>
          </w:rPr>
          <w:t xml:space="preserve"> </w:t>
        </w:r>
        <w:r w:rsidR="003F231C" w:rsidRPr="0063174D">
          <w:rPr>
            <w:rFonts w:hint="cs"/>
            <w:rtl/>
          </w:rPr>
          <w:t>زیرگراف</w:t>
        </w:r>
        <w:r w:rsidR="003F231C" w:rsidRPr="0063174D">
          <w:rPr>
            <w:rtl/>
          </w:rPr>
          <w:t xml:space="preserve"> </w:t>
        </w:r>
        <w:r w:rsidR="003F231C" w:rsidRPr="0063174D">
          <w:rPr>
            <w:rFonts w:hint="cs"/>
            <w:rtl/>
          </w:rPr>
          <w:t>های</w:t>
        </w:r>
        <w:r w:rsidR="003F231C" w:rsidRPr="0063174D">
          <w:rPr>
            <w:rtl/>
          </w:rPr>
          <w:t xml:space="preserve"> </w:t>
        </w:r>
        <w:r w:rsidR="003F231C" w:rsidRPr="0063174D">
          <w:rPr>
            <w:rFonts w:hint="cs"/>
            <w:rtl/>
          </w:rPr>
          <w:t>پرتکرار</w:t>
        </w:r>
        <w:r w:rsidR="003F231C">
          <w:rPr>
            <w:rtl/>
          </w:rPr>
          <w:tab/>
        </w:r>
        <w:r w:rsidR="003F231C">
          <w:rPr>
            <w:rtl/>
          </w:rPr>
          <w:tab/>
        </w:r>
        <w:r w:rsidR="003F231C">
          <w:fldChar w:fldCharType="begin"/>
        </w:r>
        <w:r w:rsidR="003F231C">
          <w:instrText xml:space="preserve"> PAGE   \* MERGEFORMAT </w:instrText>
        </w:r>
        <w:r w:rsidR="003F231C">
          <w:fldChar w:fldCharType="separate"/>
        </w:r>
        <w:r w:rsidR="00FE14C1">
          <w:rPr>
            <w:noProof/>
            <w:rtl/>
          </w:rPr>
          <w:t>68</w:t>
        </w:r>
        <w:r w:rsidR="003F231C">
          <w:rPr>
            <w:b/>
            <w:bCs/>
            <w:noProof/>
          </w:rPr>
          <w:fldChar w:fldCharType="end"/>
        </w:r>
        <w:r w:rsidR="003F231C">
          <w:rPr>
            <w:b/>
            <w:bCs/>
          </w:rPr>
          <w:t xml:space="preserve"> </w:t>
        </w:r>
      </w:sdtContent>
    </w:sdt>
  </w:p>
  <w:p w:rsidR="003F231C" w:rsidRDefault="003F231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Default="00D032AA" w:rsidP="0063174D">
    <w:pPr>
      <w:pStyle w:val="Header"/>
      <w:pBdr>
        <w:bottom w:val="single" w:sz="4" w:space="1" w:color="D9D9D9" w:themeColor="background1" w:themeShade="D9"/>
      </w:pBdr>
      <w:jc w:val="left"/>
      <w:rPr>
        <w:b/>
        <w:bCs/>
      </w:rPr>
    </w:pPr>
    <w:sdt>
      <w:sdtPr>
        <w:rPr>
          <w:rtl/>
        </w:rPr>
        <w:id w:val="897097078"/>
        <w:docPartObj>
          <w:docPartGallery w:val="Page Numbers (Top of Page)"/>
          <w:docPartUnique/>
        </w:docPartObj>
      </w:sdtPr>
      <w:sdtEndPr>
        <w:rPr>
          <w:color w:val="7F7F7F" w:themeColor="background1" w:themeShade="7F"/>
          <w:spacing w:val="60"/>
        </w:rPr>
      </w:sdtEndPr>
      <w:sdtContent>
        <w:r w:rsidR="003F231C" w:rsidRPr="0063174D">
          <w:rPr>
            <w:rFonts w:hint="cs"/>
            <w:rtl/>
          </w:rPr>
          <w:t>فصل</w:t>
        </w:r>
        <w:r w:rsidR="003F231C" w:rsidRPr="0063174D">
          <w:rPr>
            <w:rtl/>
          </w:rPr>
          <w:t xml:space="preserve"> </w:t>
        </w:r>
        <w:r w:rsidR="003F231C" w:rsidRPr="0063174D">
          <w:rPr>
            <w:rFonts w:hint="cs"/>
            <w:rtl/>
          </w:rPr>
          <w:t>چهارم</w:t>
        </w:r>
        <w:r w:rsidR="003F231C" w:rsidRPr="0063174D">
          <w:rPr>
            <w:rtl/>
          </w:rPr>
          <w:t xml:space="preserve">: </w:t>
        </w:r>
        <w:r w:rsidR="003F231C" w:rsidRPr="0063174D">
          <w:rPr>
            <w:rFonts w:hint="cs"/>
            <w:rtl/>
          </w:rPr>
          <w:t>جمع</w:t>
        </w:r>
        <w:r w:rsidR="003F231C" w:rsidRPr="0063174D">
          <w:rPr>
            <w:rtl/>
          </w:rPr>
          <w:t xml:space="preserve"> </w:t>
        </w:r>
        <w:r w:rsidR="003F231C" w:rsidRPr="0063174D">
          <w:rPr>
            <w:rFonts w:hint="cs"/>
            <w:rtl/>
          </w:rPr>
          <w:t>بندی</w:t>
        </w:r>
        <w:r w:rsidR="003F231C" w:rsidRPr="0063174D">
          <w:rPr>
            <w:rtl/>
          </w:rPr>
          <w:t xml:space="preserve"> </w:t>
        </w:r>
        <w:r w:rsidR="003F231C" w:rsidRPr="0063174D">
          <w:rPr>
            <w:rFonts w:hint="cs"/>
            <w:rtl/>
          </w:rPr>
          <w:t>و</w:t>
        </w:r>
        <w:r w:rsidR="003F231C" w:rsidRPr="0063174D">
          <w:rPr>
            <w:rtl/>
          </w:rPr>
          <w:t xml:space="preserve"> </w:t>
        </w:r>
        <w:r w:rsidR="003F231C" w:rsidRPr="0063174D">
          <w:rPr>
            <w:rFonts w:hint="cs"/>
            <w:rtl/>
          </w:rPr>
          <w:t>پیشنهادات</w:t>
        </w:r>
        <w:r w:rsidR="003F231C">
          <w:rPr>
            <w:rtl/>
          </w:rPr>
          <w:tab/>
        </w:r>
        <w:r w:rsidR="003F231C">
          <w:rPr>
            <w:rtl/>
          </w:rPr>
          <w:tab/>
        </w:r>
        <w:r w:rsidR="003F231C">
          <w:fldChar w:fldCharType="begin"/>
        </w:r>
        <w:r w:rsidR="003F231C">
          <w:instrText xml:space="preserve"> PAGE   \* MERGEFORMAT </w:instrText>
        </w:r>
        <w:r w:rsidR="003F231C">
          <w:fldChar w:fldCharType="separate"/>
        </w:r>
        <w:r w:rsidR="00607008">
          <w:rPr>
            <w:noProof/>
            <w:rtl/>
          </w:rPr>
          <w:t>80</w:t>
        </w:r>
        <w:r w:rsidR="003F231C">
          <w:rPr>
            <w:b/>
            <w:bCs/>
            <w:noProof/>
          </w:rPr>
          <w:fldChar w:fldCharType="end"/>
        </w:r>
        <w:r w:rsidR="003F231C">
          <w:rPr>
            <w:b/>
            <w:bCs/>
          </w:rPr>
          <w:t xml:space="preserve"> </w:t>
        </w:r>
      </w:sdtContent>
    </w:sdt>
  </w:p>
  <w:p w:rsidR="003F231C" w:rsidRDefault="003F231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Default="00D032AA" w:rsidP="00E65659">
    <w:pPr>
      <w:pStyle w:val="Header"/>
      <w:pBdr>
        <w:bottom w:val="single" w:sz="4" w:space="1" w:color="D9D9D9" w:themeColor="background1" w:themeShade="D9"/>
      </w:pBdr>
      <w:jc w:val="left"/>
      <w:rPr>
        <w:b/>
        <w:bCs/>
      </w:rPr>
    </w:pPr>
    <w:sdt>
      <w:sdtPr>
        <w:rPr>
          <w:rtl/>
        </w:rPr>
        <w:id w:val="-1895028778"/>
        <w:docPartObj>
          <w:docPartGallery w:val="Page Numbers (Top of Page)"/>
          <w:docPartUnique/>
        </w:docPartObj>
      </w:sdtPr>
      <w:sdtEndPr>
        <w:rPr>
          <w:color w:val="7F7F7F" w:themeColor="background1" w:themeShade="7F"/>
          <w:spacing w:val="60"/>
        </w:rPr>
      </w:sdtEndPr>
      <w:sdtContent>
        <w:r w:rsidR="003F231C">
          <w:rPr>
            <w:rFonts w:hint="cs"/>
            <w:rtl/>
          </w:rPr>
          <w:t>فهرست مراجع</w:t>
        </w:r>
        <w:r w:rsidR="003F231C">
          <w:rPr>
            <w:rtl/>
          </w:rPr>
          <w:tab/>
        </w:r>
        <w:r w:rsidR="003F231C">
          <w:rPr>
            <w:rtl/>
          </w:rPr>
          <w:tab/>
        </w:r>
        <w:r w:rsidR="003F231C">
          <w:fldChar w:fldCharType="begin"/>
        </w:r>
        <w:r w:rsidR="003F231C">
          <w:instrText xml:space="preserve"> PAGE   \* MERGEFORMAT </w:instrText>
        </w:r>
        <w:r w:rsidR="003F231C">
          <w:fldChar w:fldCharType="separate"/>
        </w:r>
        <w:r w:rsidR="00607008">
          <w:rPr>
            <w:noProof/>
            <w:rtl/>
          </w:rPr>
          <w:t>89</w:t>
        </w:r>
        <w:r w:rsidR="003F231C">
          <w:rPr>
            <w:b/>
            <w:bCs/>
            <w:noProof/>
          </w:rPr>
          <w:fldChar w:fldCharType="end"/>
        </w:r>
        <w:r w:rsidR="003F231C">
          <w:rPr>
            <w:b/>
            <w:bCs/>
          </w:rPr>
          <w:t xml:space="preserve"> </w:t>
        </w:r>
      </w:sdtContent>
    </w:sdt>
  </w:p>
  <w:p w:rsidR="003F231C" w:rsidRDefault="003F231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Default="00D032AA" w:rsidP="00E65659">
    <w:pPr>
      <w:pStyle w:val="Header"/>
      <w:pBdr>
        <w:bottom w:val="single" w:sz="4" w:space="1" w:color="D9D9D9" w:themeColor="background1" w:themeShade="D9"/>
      </w:pBdr>
      <w:jc w:val="left"/>
      <w:rPr>
        <w:b/>
        <w:bCs/>
      </w:rPr>
    </w:pPr>
    <w:sdt>
      <w:sdtPr>
        <w:rPr>
          <w:rtl/>
        </w:rPr>
        <w:id w:val="1980191766"/>
        <w:docPartObj>
          <w:docPartGallery w:val="Page Numbers (Top of Page)"/>
          <w:docPartUnique/>
        </w:docPartObj>
      </w:sdtPr>
      <w:sdtEndPr>
        <w:rPr>
          <w:color w:val="7F7F7F" w:themeColor="background1" w:themeShade="7F"/>
          <w:spacing w:val="60"/>
        </w:rPr>
      </w:sdtEndPr>
      <w:sdtContent>
        <w:r w:rsidR="003F231C" w:rsidRPr="00E65659">
          <w:rPr>
            <w:rFonts w:hint="cs"/>
            <w:rtl/>
          </w:rPr>
          <w:t>واژه</w:t>
        </w:r>
        <w:r w:rsidR="003F231C" w:rsidRPr="00E65659">
          <w:rPr>
            <w:rtl/>
          </w:rPr>
          <w:t xml:space="preserve"> </w:t>
        </w:r>
        <w:r w:rsidR="003F231C" w:rsidRPr="00E65659">
          <w:rPr>
            <w:rFonts w:hint="cs"/>
            <w:rtl/>
          </w:rPr>
          <w:t>نامه</w:t>
        </w:r>
        <w:r w:rsidR="003F231C" w:rsidRPr="00E65659">
          <w:rPr>
            <w:rtl/>
          </w:rPr>
          <w:t xml:space="preserve"> </w:t>
        </w:r>
        <w:r w:rsidR="003F231C" w:rsidRPr="00E65659">
          <w:rPr>
            <w:rFonts w:hint="cs"/>
            <w:rtl/>
          </w:rPr>
          <w:t>فارسی</w:t>
        </w:r>
        <w:r w:rsidR="003F231C" w:rsidRPr="00E65659">
          <w:rPr>
            <w:rtl/>
          </w:rPr>
          <w:t xml:space="preserve"> </w:t>
        </w:r>
        <w:r w:rsidR="003F231C" w:rsidRPr="00E65659">
          <w:rPr>
            <w:rFonts w:hint="cs"/>
            <w:rtl/>
          </w:rPr>
          <w:t>به</w:t>
        </w:r>
        <w:r w:rsidR="003F231C" w:rsidRPr="00E65659">
          <w:rPr>
            <w:rtl/>
          </w:rPr>
          <w:t xml:space="preserve"> </w:t>
        </w:r>
        <w:r w:rsidR="003F231C" w:rsidRPr="00E65659">
          <w:rPr>
            <w:rFonts w:hint="cs"/>
            <w:rtl/>
          </w:rPr>
          <w:t>انگلیسی</w:t>
        </w:r>
        <w:r w:rsidR="003F231C">
          <w:rPr>
            <w:rtl/>
          </w:rPr>
          <w:tab/>
        </w:r>
        <w:r w:rsidR="003F231C">
          <w:rPr>
            <w:rtl/>
          </w:rPr>
          <w:tab/>
        </w:r>
        <w:r w:rsidR="003F231C">
          <w:fldChar w:fldCharType="begin"/>
        </w:r>
        <w:r w:rsidR="003F231C">
          <w:instrText xml:space="preserve"> PAGE   \* MERGEFORMAT </w:instrText>
        </w:r>
        <w:r w:rsidR="003F231C">
          <w:fldChar w:fldCharType="separate"/>
        </w:r>
        <w:r w:rsidR="00607008">
          <w:rPr>
            <w:noProof/>
            <w:rtl/>
          </w:rPr>
          <w:t>90</w:t>
        </w:r>
        <w:r w:rsidR="003F231C">
          <w:rPr>
            <w:b/>
            <w:bCs/>
            <w:noProof/>
          </w:rPr>
          <w:fldChar w:fldCharType="end"/>
        </w:r>
        <w:r w:rsidR="003F231C">
          <w:rPr>
            <w:b/>
            <w:bCs/>
          </w:rPr>
          <w:t xml:space="preserve"> </w:t>
        </w:r>
      </w:sdtContent>
    </w:sdt>
  </w:p>
  <w:p w:rsidR="003F231C" w:rsidRDefault="003F231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31C" w:rsidRDefault="003F231C" w:rsidP="00E65659">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22D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B6405A"/>
    <w:multiLevelType w:val="multilevel"/>
    <w:tmpl w:val="B2BA04DC"/>
    <w:styleLink w:val="NormalNumbered"/>
    <w:lvl w:ilvl="0">
      <w:start w:val="1"/>
      <w:numFmt w:val="decimal"/>
      <w:lvlText w:val="%1-"/>
      <w:lvlJc w:val="left"/>
      <w:pPr>
        <w:tabs>
          <w:tab w:val="num" w:pos="720"/>
        </w:tabs>
        <w:ind w:left="720" w:hanging="360"/>
      </w:pPr>
      <w:rPr>
        <w:rFonts w:cs="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9343C78"/>
    <w:multiLevelType w:val="multilevel"/>
    <w:tmpl w:val="2B826C9E"/>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heme="minorHAnsi" w:hAnsiTheme="minorHAnsi" w:cs="B Nazanin" w:hint="default"/>
        <w:sz w:val="28"/>
        <w:szCs w:val="32"/>
      </w:rPr>
    </w:lvl>
    <w:lvl w:ilvl="2">
      <w:start w:val="1"/>
      <w:numFmt w:val="decimal"/>
      <w:lvlText w:val="%1.%2.%3."/>
      <w:lvlJc w:val="left"/>
      <w:pPr>
        <w:ind w:left="1224" w:hanging="504"/>
      </w:pPr>
      <w:rPr>
        <w:rFonts w:cs="B Nazani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D1A622E"/>
    <w:multiLevelType w:val="hybridMultilevel"/>
    <w:tmpl w:val="904A0A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4676CB"/>
    <w:multiLevelType w:val="hybridMultilevel"/>
    <w:tmpl w:val="D318B7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AFB3E7D"/>
    <w:multiLevelType w:val="hybridMultilevel"/>
    <w:tmpl w:val="205CAD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2C0C48"/>
    <w:multiLevelType w:val="hybridMultilevel"/>
    <w:tmpl w:val="CB1EC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A15080"/>
    <w:multiLevelType w:val="hybridMultilevel"/>
    <w:tmpl w:val="98A439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nsid w:val="28237AA4"/>
    <w:multiLevelType w:val="hybridMultilevel"/>
    <w:tmpl w:val="5C826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AF68D8"/>
    <w:multiLevelType w:val="hybridMultilevel"/>
    <w:tmpl w:val="6C66F2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7A74B5C"/>
    <w:multiLevelType w:val="hybridMultilevel"/>
    <w:tmpl w:val="ABD82D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8D6129"/>
    <w:multiLevelType w:val="hybridMultilevel"/>
    <w:tmpl w:val="8B829E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DB342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07642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80F1CBA"/>
    <w:multiLevelType w:val="multilevel"/>
    <w:tmpl w:val="515243D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Calibri" w:hAnsi="Calibri" w:cs="B Nazanin" w:hint="default"/>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F646F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755126F"/>
    <w:multiLevelType w:val="multilevel"/>
    <w:tmpl w:val="84DEE0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61065E10"/>
    <w:multiLevelType w:val="multilevel"/>
    <w:tmpl w:val="E076AC5C"/>
    <w:lvl w:ilvl="0">
      <w:start w:val="1"/>
      <w:numFmt w:val="decimal"/>
      <w:pStyle w:val="a"/>
      <w:suff w:val="space"/>
      <w:lvlText w:val="شکل %1-"/>
      <w:lvlJc w:val="left"/>
      <w:pPr>
        <w:ind w:left="4860" w:hanging="360"/>
      </w:pPr>
      <w:rPr>
        <w:rFonts w:hint="default"/>
      </w:rPr>
    </w:lvl>
    <w:lvl w:ilvl="1">
      <w:start w:val="1"/>
      <w:numFmt w:val="decimal"/>
      <w:lvlText w:val="%1-%2-"/>
      <w:lvlJc w:val="left"/>
      <w:pPr>
        <w:tabs>
          <w:tab w:val="num" w:pos="5580"/>
        </w:tabs>
        <w:ind w:left="5292" w:hanging="432"/>
      </w:pPr>
      <w:rPr>
        <w:rFonts w:hint="default"/>
      </w:rPr>
    </w:lvl>
    <w:lvl w:ilvl="2">
      <w:start w:val="1"/>
      <w:numFmt w:val="decimal"/>
      <w:lvlText w:val="%1.%2.%3."/>
      <w:lvlJc w:val="left"/>
      <w:pPr>
        <w:tabs>
          <w:tab w:val="num" w:pos="5940"/>
        </w:tabs>
        <w:ind w:left="5724" w:hanging="504"/>
      </w:pPr>
      <w:rPr>
        <w:rFonts w:hint="default"/>
      </w:rPr>
    </w:lvl>
    <w:lvl w:ilvl="3">
      <w:start w:val="1"/>
      <w:numFmt w:val="decimal"/>
      <w:lvlText w:val="%1.%2.%3.%4."/>
      <w:lvlJc w:val="left"/>
      <w:pPr>
        <w:tabs>
          <w:tab w:val="num" w:pos="6660"/>
        </w:tabs>
        <w:ind w:left="6228" w:hanging="648"/>
      </w:pPr>
      <w:rPr>
        <w:rFonts w:hint="default"/>
      </w:rPr>
    </w:lvl>
    <w:lvl w:ilvl="4">
      <w:start w:val="1"/>
      <w:numFmt w:val="decimal"/>
      <w:lvlText w:val="%1.%2.%3.%4.%5."/>
      <w:lvlJc w:val="left"/>
      <w:pPr>
        <w:tabs>
          <w:tab w:val="num" w:pos="7380"/>
        </w:tabs>
        <w:ind w:left="6732" w:hanging="792"/>
      </w:pPr>
      <w:rPr>
        <w:rFonts w:hint="default"/>
      </w:rPr>
    </w:lvl>
    <w:lvl w:ilvl="5">
      <w:start w:val="1"/>
      <w:numFmt w:val="decimal"/>
      <w:lvlText w:val="%1.%2.%3.%4.%5.%6."/>
      <w:lvlJc w:val="left"/>
      <w:pPr>
        <w:tabs>
          <w:tab w:val="num" w:pos="7740"/>
        </w:tabs>
        <w:ind w:left="7236" w:hanging="936"/>
      </w:pPr>
      <w:rPr>
        <w:rFonts w:hint="default"/>
      </w:rPr>
    </w:lvl>
    <w:lvl w:ilvl="6">
      <w:start w:val="1"/>
      <w:numFmt w:val="decimal"/>
      <w:lvlText w:val="%1.%2.%3.%4.%5.%6.%7."/>
      <w:lvlJc w:val="left"/>
      <w:pPr>
        <w:tabs>
          <w:tab w:val="num" w:pos="8460"/>
        </w:tabs>
        <w:ind w:left="7740" w:hanging="1080"/>
      </w:pPr>
      <w:rPr>
        <w:rFonts w:hint="default"/>
      </w:rPr>
    </w:lvl>
    <w:lvl w:ilvl="7">
      <w:start w:val="1"/>
      <w:numFmt w:val="decimal"/>
      <w:lvlText w:val="%1.%2.%3.%4.%5.%6.%7.%8."/>
      <w:lvlJc w:val="left"/>
      <w:pPr>
        <w:tabs>
          <w:tab w:val="num" w:pos="9180"/>
        </w:tabs>
        <w:ind w:left="8244" w:hanging="1224"/>
      </w:pPr>
      <w:rPr>
        <w:rFonts w:hint="default"/>
      </w:rPr>
    </w:lvl>
    <w:lvl w:ilvl="8">
      <w:start w:val="1"/>
      <w:numFmt w:val="decimal"/>
      <w:lvlText w:val="%1.%2.%3.%4.%5.%6.%7.%8.%9."/>
      <w:lvlJc w:val="left"/>
      <w:pPr>
        <w:tabs>
          <w:tab w:val="num" w:pos="9540"/>
        </w:tabs>
        <w:ind w:left="8820" w:hanging="1440"/>
      </w:pPr>
      <w:rPr>
        <w:rFonts w:hint="default"/>
      </w:rPr>
    </w:lvl>
  </w:abstractNum>
  <w:abstractNum w:abstractNumId="20">
    <w:nsid w:val="613A36E6"/>
    <w:multiLevelType w:val="hybridMultilevel"/>
    <w:tmpl w:val="42BA28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59E2A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675035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C262CB2"/>
    <w:multiLevelType w:val="hybridMultilevel"/>
    <w:tmpl w:val="0C36E2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DA63B12"/>
    <w:multiLevelType w:val="hybridMultilevel"/>
    <w:tmpl w:val="CC2096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E627975"/>
    <w:multiLevelType w:val="hybridMultilevel"/>
    <w:tmpl w:val="EFB4673A"/>
    <w:lvl w:ilvl="0" w:tplc="1B8E5BEE">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1314360"/>
    <w:multiLevelType w:val="hybridMultilevel"/>
    <w:tmpl w:val="E6862B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5D2A7D"/>
    <w:multiLevelType w:val="hybridMultilevel"/>
    <w:tmpl w:val="2202F3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E206F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73EA3845"/>
    <w:multiLevelType w:val="hybridMultilevel"/>
    <w:tmpl w:val="743EF054"/>
    <w:lvl w:ilvl="0" w:tplc="59C2D676">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5761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D451C53"/>
    <w:multiLevelType w:val="hybridMultilevel"/>
    <w:tmpl w:val="2F6805E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E3041FF"/>
    <w:multiLevelType w:val="hybridMultilevel"/>
    <w:tmpl w:val="46A6A2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5"/>
  </w:num>
  <w:num w:numId="3">
    <w:abstractNumId w:val="32"/>
  </w:num>
  <w:num w:numId="4">
    <w:abstractNumId w:val="11"/>
  </w:num>
  <w:num w:numId="5">
    <w:abstractNumId w:val="28"/>
  </w:num>
  <w:num w:numId="6">
    <w:abstractNumId w:val="3"/>
  </w:num>
  <w:num w:numId="7">
    <w:abstractNumId w:val="5"/>
  </w:num>
  <w:num w:numId="8">
    <w:abstractNumId w:val="33"/>
  </w:num>
  <w:num w:numId="9">
    <w:abstractNumId w:val="27"/>
  </w:num>
  <w:num w:numId="10">
    <w:abstractNumId w:val="7"/>
  </w:num>
  <w:num w:numId="11">
    <w:abstractNumId w:val="30"/>
  </w:num>
  <w:num w:numId="12">
    <w:abstractNumId w:val="26"/>
  </w:num>
  <w:num w:numId="13">
    <w:abstractNumId w:val="10"/>
  </w:num>
  <w:num w:numId="14">
    <w:abstractNumId w:val="12"/>
  </w:num>
  <w:num w:numId="15">
    <w:abstractNumId w:val="4"/>
  </w:num>
  <w:num w:numId="16">
    <w:abstractNumId w:val="20"/>
  </w:num>
  <w:num w:numId="17">
    <w:abstractNumId w:val="18"/>
  </w:num>
  <w:num w:numId="18">
    <w:abstractNumId w:val="15"/>
  </w:num>
  <w:num w:numId="19">
    <w:abstractNumId w:val="29"/>
  </w:num>
  <w:num w:numId="20">
    <w:abstractNumId w:val="13"/>
  </w:num>
  <w:num w:numId="21">
    <w:abstractNumId w:val="22"/>
  </w:num>
  <w:num w:numId="22">
    <w:abstractNumId w:val="1"/>
  </w:num>
  <w:num w:numId="23">
    <w:abstractNumId w:val="17"/>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24">
    <w:abstractNumId w:val="8"/>
  </w:num>
  <w:num w:numId="25">
    <w:abstractNumId w:val="19"/>
  </w:num>
  <w:num w:numId="26">
    <w:abstractNumId w:val="6"/>
  </w:num>
  <w:num w:numId="27">
    <w:abstractNumId w:val="9"/>
  </w:num>
  <w:num w:numId="28">
    <w:abstractNumId w:val="21"/>
  </w:num>
  <w:num w:numId="29">
    <w:abstractNumId w:val="2"/>
  </w:num>
  <w:num w:numId="30">
    <w:abstractNumId w:val="31"/>
  </w:num>
  <w:num w:numId="31">
    <w:abstractNumId w:val="0"/>
  </w:num>
  <w:num w:numId="32">
    <w:abstractNumId w:val="16"/>
  </w:num>
  <w:num w:numId="33">
    <w:abstractNumId w:val="14"/>
  </w:num>
  <w:num w:numId="34">
    <w:abstractNumId w:val="2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aes0fpbfpepxedwv65twzav09zxxw9p5xs&quot;&gt;Graph Mining Reference List&lt;record-ids&gt;&lt;item&gt;11&lt;/item&gt;&lt;item&gt;12&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record-ids&gt;&lt;/item&gt;&lt;/Libraries&gt;"/>
  </w:docVars>
  <w:rsids>
    <w:rsidRoot w:val="00DD2A47"/>
    <w:rsid w:val="00000EE7"/>
    <w:rsid w:val="000017B8"/>
    <w:rsid w:val="00003C5D"/>
    <w:rsid w:val="0000452A"/>
    <w:rsid w:val="000127E9"/>
    <w:rsid w:val="00036339"/>
    <w:rsid w:val="00036CD2"/>
    <w:rsid w:val="000373E4"/>
    <w:rsid w:val="000460C3"/>
    <w:rsid w:val="00050D64"/>
    <w:rsid w:val="00065E44"/>
    <w:rsid w:val="00067D4A"/>
    <w:rsid w:val="00073248"/>
    <w:rsid w:val="000734CF"/>
    <w:rsid w:val="00073633"/>
    <w:rsid w:val="00076A3A"/>
    <w:rsid w:val="000770E9"/>
    <w:rsid w:val="0008140F"/>
    <w:rsid w:val="00086C31"/>
    <w:rsid w:val="000907EF"/>
    <w:rsid w:val="000919AF"/>
    <w:rsid w:val="00092541"/>
    <w:rsid w:val="0009494F"/>
    <w:rsid w:val="00094D06"/>
    <w:rsid w:val="000A0879"/>
    <w:rsid w:val="000A10DE"/>
    <w:rsid w:val="000A3E4E"/>
    <w:rsid w:val="000E44F0"/>
    <w:rsid w:val="000E7049"/>
    <w:rsid w:val="000F1F28"/>
    <w:rsid w:val="000F3741"/>
    <w:rsid w:val="000F5736"/>
    <w:rsid w:val="000F5761"/>
    <w:rsid w:val="001008FB"/>
    <w:rsid w:val="00100979"/>
    <w:rsid w:val="00101BEF"/>
    <w:rsid w:val="001051B6"/>
    <w:rsid w:val="00126769"/>
    <w:rsid w:val="00130931"/>
    <w:rsid w:val="001313AC"/>
    <w:rsid w:val="00141D12"/>
    <w:rsid w:val="00151171"/>
    <w:rsid w:val="0016531A"/>
    <w:rsid w:val="001655B6"/>
    <w:rsid w:val="00183FCE"/>
    <w:rsid w:val="001913F4"/>
    <w:rsid w:val="001924C9"/>
    <w:rsid w:val="001935BE"/>
    <w:rsid w:val="001943CA"/>
    <w:rsid w:val="00194D60"/>
    <w:rsid w:val="001A0165"/>
    <w:rsid w:val="001B33C5"/>
    <w:rsid w:val="001B5341"/>
    <w:rsid w:val="001B7D5F"/>
    <w:rsid w:val="001B7F2B"/>
    <w:rsid w:val="001C3AEB"/>
    <w:rsid w:val="001D2C97"/>
    <w:rsid w:val="001E3FAE"/>
    <w:rsid w:val="001F5CCC"/>
    <w:rsid w:val="001F7260"/>
    <w:rsid w:val="002110D8"/>
    <w:rsid w:val="0021399C"/>
    <w:rsid w:val="00215A8E"/>
    <w:rsid w:val="00224E07"/>
    <w:rsid w:val="002277A8"/>
    <w:rsid w:val="002309E5"/>
    <w:rsid w:val="002328F2"/>
    <w:rsid w:val="00234162"/>
    <w:rsid w:val="00244C0C"/>
    <w:rsid w:val="00247924"/>
    <w:rsid w:val="00253A6A"/>
    <w:rsid w:val="00254444"/>
    <w:rsid w:val="00256F07"/>
    <w:rsid w:val="002668B1"/>
    <w:rsid w:val="00267233"/>
    <w:rsid w:val="00276A12"/>
    <w:rsid w:val="00280712"/>
    <w:rsid w:val="00292625"/>
    <w:rsid w:val="002A00C5"/>
    <w:rsid w:val="002A215A"/>
    <w:rsid w:val="002B1058"/>
    <w:rsid w:val="002C7B85"/>
    <w:rsid w:val="002D7645"/>
    <w:rsid w:val="002E3421"/>
    <w:rsid w:val="002E3FC0"/>
    <w:rsid w:val="002E79C0"/>
    <w:rsid w:val="002F6780"/>
    <w:rsid w:val="002F7EB3"/>
    <w:rsid w:val="003017F0"/>
    <w:rsid w:val="00301DFE"/>
    <w:rsid w:val="00306432"/>
    <w:rsid w:val="00312FC4"/>
    <w:rsid w:val="00313246"/>
    <w:rsid w:val="00313335"/>
    <w:rsid w:val="003174FA"/>
    <w:rsid w:val="00317BFE"/>
    <w:rsid w:val="00321C04"/>
    <w:rsid w:val="0032374D"/>
    <w:rsid w:val="00336F93"/>
    <w:rsid w:val="003375D1"/>
    <w:rsid w:val="00341DA6"/>
    <w:rsid w:val="00343C81"/>
    <w:rsid w:val="003443FB"/>
    <w:rsid w:val="00347F06"/>
    <w:rsid w:val="0035282A"/>
    <w:rsid w:val="003578E0"/>
    <w:rsid w:val="003626A2"/>
    <w:rsid w:val="00363207"/>
    <w:rsid w:val="00367057"/>
    <w:rsid w:val="0037409F"/>
    <w:rsid w:val="00380206"/>
    <w:rsid w:val="0038386D"/>
    <w:rsid w:val="0038725E"/>
    <w:rsid w:val="00392CEC"/>
    <w:rsid w:val="003A795F"/>
    <w:rsid w:val="003C6CC3"/>
    <w:rsid w:val="003D16D4"/>
    <w:rsid w:val="003E3006"/>
    <w:rsid w:val="003E32E8"/>
    <w:rsid w:val="003F1E93"/>
    <w:rsid w:val="003F2116"/>
    <w:rsid w:val="003F231C"/>
    <w:rsid w:val="00406723"/>
    <w:rsid w:val="00415B2C"/>
    <w:rsid w:val="00424291"/>
    <w:rsid w:val="00425C6B"/>
    <w:rsid w:val="00464A4C"/>
    <w:rsid w:val="0046730C"/>
    <w:rsid w:val="004730D8"/>
    <w:rsid w:val="00481B62"/>
    <w:rsid w:val="00494F60"/>
    <w:rsid w:val="00496E25"/>
    <w:rsid w:val="004A4798"/>
    <w:rsid w:val="004A7131"/>
    <w:rsid w:val="004B36AC"/>
    <w:rsid w:val="004B566C"/>
    <w:rsid w:val="004C29D8"/>
    <w:rsid w:val="004C3B8F"/>
    <w:rsid w:val="004C6103"/>
    <w:rsid w:val="004D4923"/>
    <w:rsid w:val="004E03B0"/>
    <w:rsid w:val="004E198E"/>
    <w:rsid w:val="004E2BF7"/>
    <w:rsid w:val="004F702B"/>
    <w:rsid w:val="004F736F"/>
    <w:rsid w:val="005000B8"/>
    <w:rsid w:val="00501A39"/>
    <w:rsid w:val="00502AFA"/>
    <w:rsid w:val="005047A0"/>
    <w:rsid w:val="0051246C"/>
    <w:rsid w:val="00514947"/>
    <w:rsid w:val="00515155"/>
    <w:rsid w:val="00517912"/>
    <w:rsid w:val="00527FDB"/>
    <w:rsid w:val="00532776"/>
    <w:rsid w:val="00541DA6"/>
    <w:rsid w:val="00542ED8"/>
    <w:rsid w:val="00545653"/>
    <w:rsid w:val="005657C6"/>
    <w:rsid w:val="00572062"/>
    <w:rsid w:val="005801F7"/>
    <w:rsid w:val="00581A30"/>
    <w:rsid w:val="005841CD"/>
    <w:rsid w:val="005901B3"/>
    <w:rsid w:val="00591DB7"/>
    <w:rsid w:val="00592FC4"/>
    <w:rsid w:val="005939BE"/>
    <w:rsid w:val="005A0C4A"/>
    <w:rsid w:val="005A1E04"/>
    <w:rsid w:val="005A25D1"/>
    <w:rsid w:val="005A35FC"/>
    <w:rsid w:val="005B16DD"/>
    <w:rsid w:val="005B56DE"/>
    <w:rsid w:val="005B61AB"/>
    <w:rsid w:val="005D28DA"/>
    <w:rsid w:val="005E3E2F"/>
    <w:rsid w:val="005E68F4"/>
    <w:rsid w:val="005E6A47"/>
    <w:rsid w:val="005F2D68"/>
    <w:rsid w:val="005F7B28"/>
    <w:rsid w:val="00607008"/>
    <w:rsid w:val="006143CC"/>
    <w:rsid w:val="006163DA"/>
    <w:rsid w:val="00617BC0"/>
    <w:rsid w:val="00624E71"/>
    <w:rsid w:val="0063174D"/>
    <w:rsid w:val="00636C23"/>
    <w:rsid w:val="00641C5E"/>
    <w:rsid w:val="0064315F"/>
    <w:rsid w:val="00651574"/>
    <w:rsid w:val="00653E34"/>
    <w:rsid w:val="00664EA7"/>
    <w:rsid w:val="0066780C"/>
    <w:rsid w:val="00667F84"/>
    <w:rsid w:val="00672EBA"/>
    <w:rsid w:val="00677BA3"/>
    <w:rsid w:val="0068419A"/>
    <w:rsid w:val="006851E2"/>
    <w:rsid w:val="006864F2"/>
    <w:rsid w:val="00696DFE"/>
    <w:rsid w:val="006A20D2"/>
    <w:rsid w:val="006B0E9C"/>
    <w:rsid w:val="006B171B"/>
    <w:rsid w:val="006B35E2"/>
    <w:rsid w:val="006B72D2"/>
    <w:rsid w:val="006C2C40"/>
    <w:rsid w:val="006C466C"/>
    <w:rsid w:val="006D429D"/>
    <w:rsid w:val="006F2781"/>
    <w:rsid w:val="0070166F"/>
    <w:rsid w:val="00701AB7"/>
    <w:rsid w:val="007102BF"/>
    <w:rsid w:val="007109F2"/>
    <w:rsid w:val="007126C5"/>
    <w:rsid w:val="007128B9"/>
    <w:rsid w:val="00716722"/>
    <w:rsid w:val="007168DC"/>
    <w:rsid w:val="00735F11"/>
    <w:rsid w:val="00737213"/>
    <w:rsid w:val="0074773C"/>
    <w:rsid w:val="007540D1"/>
    <w:rsid w:val="007618CA"/>
    <w:rsid w:val="007642A7"/>
    <w:rsid w:val="007659D0"/>
    <w:rsid w:val="0078546F"/>
    <w:rsid w:val="0078681B"/>
    <w:rsid w:val="00794C79"/>
    <w:rsid w:val="00797111"/>
    <w:rsid w:val="007A6962"/>
    <w:rsid w:val="007B2E8D"/>
    <w:rsid w:val="007B669F"/>
    <w:rsid w:val="007B74DA"/>
    <w:rsid w:val="007B7933"/>
    <w:rsid w:val="007B7A98"/>
    <w:rsid w:val="007C2BCE"/>
    <w:rsid w:val="007C3D4D"/>
    <w:rsid w:val="007D17EE"/>
    <w:rsid w:val="007D383B"/>
    <w:rsid w:val="007D4D50"/>
    <w:rsid w:val="007E1EBF"/>
    <w:rsid w:val="007F44B0"/>
    <w:rsid w:val="007F5A4F"/>
    <w:rsid w:val="007F7712"/>
    <w:rsid w:val="00805C76"/>
    <w:rsid w:val="0082105E"/>
    <w:rsid w:val="00825B40"/>
    <w:rsid w:val="00825D68"/>
    <w:rsid w:val="00827549"/>
    <w:rsid w:val="00851339"/>
    <w:rsid w:val="00852337"/>
    <w:rsid w:val="008640A1"/>
    <w:rsid w:val="00864AF9"/>
    <w:rsid w:val="0089412B"/>
    <w:rsid w:val="00897D8F"/>
    <w:rsid w:val="008A59C8"/>
    <w:rsid w:val="008B46BA"/>
    <w:rsid w:val="008B5521"/>
    <w:rsid w:val="008C170B"/>
    <w:rsid w:val="008C35F4"/>
    <w:rsid w:val="008C64D0"/>
    <w:rsid w:val="008D0947"/>
    <w:rsid w:val="008E3E3B"/>
    <w:rsid w:val="008F4335"/>
    <w:rsid w:val="009120D2"/>
    <w:rsid w:val="009141CC"/>
    <w:rsid w:val="00920796"/>
    <w:rsid w:val="0092245B"/>
    <w:rsid w:val="00932F11"/>
    <w:rsid w:val="009352F2"/>
    <w:rsid w:val="0094239D"/>
    <w:rsid w:val="00944AF0"/>
    <w:rsid w:val="00954B06"/>
    <w:rsid w:val="00964300"/>
    <w:rsid w:val="009777A8"/>
    <w:rsid w:val="00990430"/>
    <w:rsid w:val="00990DEC"/>
    <w:rsid w:val="00993511"/>
    <w:rsid w:val="009949E2"/>
    <w:rsid w:val="009A09CE"/>
    <w:rsid w:val="009B144F"/>
    <w:rsid w:val="009B20DB"/>
    <w:rsid w:val="009C1DBD"/>
    <w:rsid w:val="009C274B"/>
    <w:rsid w:val="009C4E1D"/>
    <w:rsid w:val="009C762D"/>
    <w:rsid w:val="009C7649"/>
    <w:rsid w:val="009D2AB5"/>
    <w:rsid w:val="009F031B"/>
    <w:rsid w:val="009F456A"/>
    <w:rsid w:val="00A01A55"/>
    <w:rsid w:val="00A034A9"/>
    <w:rsid w:val="00A05169"/>
    <w:rsid w:val="00A07244"/>
    <w:rsid w:val="00A17D68"/>
    <w:rsid w:val="00A33476"/>
    <w:rsid w:val="00A35D61"/>
    <w:rsid w:val="00A55556"/>
    <w:rsid w:val="00A629A0"/>
    <w:rsid w:val="00A66771"/>
    <w:rsid w:val="00A71954"/>
    <w:rsid w:val="00A83B1F"/>
    <w:rsid w:val="00A91A7B"/>
    <w:rsid w:val="00A9479F"/>
    <w:rsid w:val="00A9668E"/>
    <w:rsid w:val="00A974AB"/>
    <w:rsid w:val="00AA46C4"/>
    <w:rsid w:val="00AB705B"/>
    <w:rsid w:val="00AC0C34"/>
    <w:rsid w:val="00AE134D"/>
    <w:rsid w:val="00AE2258"/>
    <w:rsid w:val="00AF4D99"/>
    <w:rsid w:val="00B154A2"/>
    <w:rsid w:val="00B23052"/>
    <w:rsid w:val="00B26DF2"/>
    <w:rsid w:val="00B278FF"/>
    <w:rsid w:val="00B42555"/>
    <w:rsid w:val="00B5117A"/>
    <w:rsid w:val="00B546CA"/>
    <w:rsid w:val="00B55A6C"/>
    <w:rsid w:val="00B566A7"/>
    <w:rsid w:val="00B60BBF"/>
    <w:rsid w:val="00B654CF"/>
    <w:rsid w:val="00B74821"/>
    <w:rsid w:val="00B91FB4"/>
    <w:rsid w:val="00B950F3"/>
    <w:rsid w:val="00B95448"/>
    <w:rsid w:val="00BB31DF"/>
    <w:rsid w:val="00BB33CF"/>
    <w:rsid w:val="00BB7690"/>
    <w:rsid w:val="00BC1EFC"/>
    <w:rsid w:val="00BC30B5"/>
    <w:rsid w:val="00BC6583"/>
    <w:rsid w:val="00BD32FC"/>
    <w:rsid w:val="00BE612D"/>
    <w:rsid w:val="00BF1F79"/>
    <w:rsid w:val="00BF53E3"/>
    <w:rsid w:val="00C05A60"/>
    <w:rsid w:val="00C10F1E"/>
    <w:rsid w:val="00C138A1"/>
    <w:rsid w:val="00C17F79"/>
    <w:rsid w:val="00C20797"/>
    <w:rsid w:val="00C21AD3"/>
    <w:rsid w:val="00C239B6"/>
    <w:rsid w:val="00C536DE"/>
    <w:rsid w:val="00C60004"/>
    <w:rsid w:val="00C617B9"/>
    <w:rsid w:val="00C64875"/>
    <w:rsid w:val="00C666E3"/>
    <w:rsid w:val="00C72851"/>
    <w:rsid w:val="00C733D1"/>
    <w:rsid w:val="00C741C5"/>
    <w:rsid w:val="00C75484"/>
    <w:rsid w:val="00C806A2"/>
    <w:rsid w:val="00C83DDD"/>
    <w:rsid w:val="00C86A7B"/>
    <w:rsid w:val="00C94DB2"/>
    <w:rsid w:val="00CA185E"/>
    <w:rsid w:val="00CA3CCE"/>
    <w:rsid w:val="00CB6602"/>
    <w:rsid w:val="00CC3A7F"/>
    <w:rsid w:val="00CD0C9F"/>
    <w:rsid w:val="00CD1732"/>
    <w:rsid w:val="00CD4F8F"/>
    <w:rsid w:val="00CD6D5A"/>
    <w:rsid w:val="00CE4B4D"/>
    <w:rsid w:val="00CE567A"/>
    <w:rsid w:val="00CE622E"/>
    <w:rsid w:val="00CF0039"/>
    <w:rsid w:val="00CF56DF"/>
    <w:rsid w:val="00D013B2"/>
    <w:rsid w:val="00D0159E"/>
    <w:rsid w:val="00D032AA"/>
    <w:rsid w:val="00D0512B"/>
    <w:rsid w:val="00D14C43"/>
    <w:rsid w:val="00D22D6B"/>
    <w:rsid w:val="00D25073"/>
    <w:rsid w:val="00D43A11"/>
    <w:rsid w:val="00D54BD0"/>
    <w:rsid w:val="00D55DE1"/>
    <w:rsid w:val="00D65A3D"/>
    <w:rsid w:val="00D67F0B"/>
    <w:rsid w:val="00D7018D"/>
    <w:rsid w:val="00D81C53"/>
    <w:rsid w:val="00D83D9D"/>
    <w:rsid w:val="00D9493E"/>
    <w:rsid w:val="00D95999"/>
    <w:rsid w:val="00DA6CC8"/>
    <w:rsid w:val="00DA7531"/>
    <w:rsid w:val="00DB73EB"/>
    <w:rsid w:val="00DD2A47"/>
    <w:rsid w:val="00DD7C2D"/>
    <w:rsid w:val="00DE1150"/>
    <w:rsid w:val="00DF6574"/>
    <w:rsid w:val="00DF70F0"/>
    <w:rsid w:val="00E008EF"/>
    <w:rsid w:val="00E1391F"/>
    <w:rsid w:val="00E1695D"/>
    <w:rsid w:val="00E24974"/>
    <w:rsid w:val="00E30ADA"/>
    <w:rsid w:val="00E32BC9"/>
    <w:rsid w:val="00E51FD0"/>
    <w:rsid w:val="00E53AA3"/>
    <w:rsid w:val="00E56889"/>
    <w:rsid w:val="00E60AD0"/>
    <w:rsid w:val="00E65659"/>
    <w:rsid w:val="00E73228"/>
    <w:rsid w:val="00E76F18"/>
    <w:rsid w:val="00EA09F4"/>
    <w:rsid w:val="00EA0DF1"/>
    <w:rsid w:val="00EA2CA1"/>
    <w:rsid w:val="00EA7562"/>
    <w:rsid w:val="00EB0F5A"/>
    <w:rsid w:val="00EB1741"/>
    <w:rsid w:val="00EB6DB8"/>
    <w:rsid w:val="00EB78EF"/>
    <w:rsid w:val="00ED4900"/>
    <w:rsid w:val="00EE2462"/>
    <w:rsid w:val="00EF13CD"/>
    <w:rsid w:val="00EF799B"/>
    <w:rsid w:val="00F01059"/>
    <w:rsid w:val="00F046F5"/>
    <w:rsid w:val="00F15F0F"/>
    <w:rsid w:val="00F16371"/>
    <w:rsid w:val="00F44678"/>
    <w:rsid w:val="00F44DEE"/>
    <w:rsid w:val="00F50AF4"/>
    <w:rsid w:val="00F51E18"/>
    <w:rsid w:val="00F524FC"/>
    <w:rsid w:val="00F71A75"/>
    <w:rsid w:val="00F72F5A"/>
    <w:rsid w:val="00F831F8"/>
    <w:rsid w:val="00F92FEC"/>
    <w:rsid w:val="00F934A1"/>
    <w:rsid w:val="00F96CC5"/>
    <w:rsid w:val="00F96E30"/>
    <w:rsid w:val="00FA2064"/>
    <w:rsid w:val="00FA4265"/>
    <w:rsid w:val="00FA7D3F"/>
    <w:rsid w:val="00FB0F2B"/>
    <w:rsid w:val="00FB1D13"/>
    <w:rsid w:val="00FB6757"/>
    <w:rsid w:val="00FC19A4"/>
    <w:rsid w:val="00FC35E3"/>
    <w:rsid w:val="00FC4973"/>
    <w:rsid w:val="00FD4B3D"/>
    <w:rsid w:val="00FD56B8"/>
    <w:rsid w:val="00FD64E9"/>
    <w:rsid w:val="00FE14C1"/>
    <w:rsid w:val="00FE4712"/>
    <w:rsid w:val="00FF1D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4E8683D-0DF7-4E32-9A2E-A19E902AA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نرمال"/>
    <w:qFormat/>
    <w:rsid w:val="00A33476"/>
    <w:pPr>
      <w:bidi/>
      <w:spacing w:before="200" w:after="0" w:line="240" w:lineRule="auto"/>
      <w:ind w:firstLine="288"/>
      <w:jc w:val="both"/>
    </w:pPr>
    <w:rPr>
      <w:rFonts w:ascii="Calibri" w:hAnsi="Calibri" w:cs="B Nazanin"/>
      <w:sz w:val="20"/>
      <w:szCs w:val="24"/>
    </w:rPr>
  </w:style>
  <w:style w:type="paragraph" w:styleId="Heading1">
    <w:name w:val="heading 1"/>
    <w:aliases w:val="تیتر سطح 1,Heading 1فصل"/>
    <w:basedOn w:val="Normal"/>
    <w:next w:val="Normal"/>
    <w:link w:val="Heading1Char"/>
    <w:qFormat/>
    <w:rsid w:val="005A35FC"/>
    <w:pPr>
      <w:keepNext/>
      <w:keepLines/>
      <w:spacing w:before="400" w:after="800"/>
      <w:ind w:firstLine="0"/>
      <w:outlineLvl w:val="0"/>
    </w:pPr>
    <w:rPr>
      <w:rFonts w:eastAsiaTheme="majorEastAsia"/>
      <w:b/>
      <w:bCs/>
      <w:sz w:val="44"/>
      <w:szCs w:val="48"/>
    </w:rPr>
  </w:style>
  <w:style w:type="paragraph" w:styleId="Heading2">
    <w:name w:val="heading 2"/>
    <w:aliases w:val="تیتر سطح 2"/>
    <w:basedOn w:val="Normal"/>
    <w:next w:val="a0"/>
    <w:link w:val="Heading2Char"/>
    <w:unhideWhenUsed/>
    <w:qFormat/>
    <w:rsid w:val="005A35FC"/>
    <w:pPr>
      <w:keepNext/>
      <w:keepLines/>
      <w:ind w:firstLine="0"/>
      <w:outlineLvl w:val="1"/>
    </w:pPr>
    <w:rPr>
      <w:rFonts w:eastAsiaTheme="majorEastAsia"/>
      <w:b/>
      <w:bCs/>
      <w:sz w:val="24"/>
      <w:szCs w:val="28"/>
      <w:lang w:bidi="fa-IR"/>
    </w:rPr>
  </w:style>
  <w:style w:type="paragraph" w:styleId="Heading3">
    <w:name w:val="heading 3"/>
    <w:aliases w:val="تیتر سطح 3"/>
    <w:basedOn w:val="Normal"/>
    <w:next w:val="Normal"/>
    <w:link w:val="Heading3Char"/>
    <w:unhideWhenUsed/>
    <w:qFormat/>
    <w:rsid w:val="0008140F"/>
    <w:pPr>
      <w:keepNext/>
      <w:keepLines/>
      <w:ind w:firstLine="0"/>
      <w:outlineLvl w:val="2"/>
    </w:pPr>
    <w:rPr>
      <w:rFonts w:eastAsiaTheme="majorEastAsia"/>
      <w:b/>
      <w:bCs/>
    </w:rPr>
  </w:style>
  <w:style w:type="paragraph" w:styleId="Heading4">
    <w:name w:val="heading 4"/>
    <w:aliases w:val="تیتر سطح 4"/>
    <w:basedOn w:val="Normal"/>
    <w:next w:val="Normal"/>
    <w:link w:val="Heading4Char"/>
    <w:unhideWhenUsed/>
    <w:qFormat/>
    <w:rsid w:val="005A35FC"/>
    <w:pPr>
      <w:keepNext/>
      <w:keepLines/>
      <w:outlineLvl w:val="3"/>
    </w:pPr>
    <w:rPr>
      <w:rFonts w:eastAsiaTheme="majorEastAsia"/>
      <w:b/>
      <w:bCs/>
    </w:rPr>
  </w:style>
  <w:style w:type="paragraph" w:styleId="Heading5">
    <w:name w:val="heading 5"/>
    <w:basedOn w:val="Normal"/>
    <w:next w:val="Normal"/>
    <w:link w:val="Heading5Char"/>
    <w:unhideWhenUsed/>
    <w:rsid w:val="00BC658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rsid w:val="00BC6583"/>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rsid w:val="00C86A7B"/>
    <w:pPr>
      <w:tabs>
        <w:tab w:val="num" w:pos="1296"/>
      </w:tabs>
      <w:spacing w:before="240" w:after="60" w:line="276" w:lineRule="auto"/>
      <w:ind w:left="1296" w:hanging="1296"/>
      <w:outlineLvl w:val="6"/>
    </w:pPr>
    <w:rPr>
      <w:rFonts w:eastAsia="Times New Roman" w:cs="Times New Roman"/>
    </w:rPr>
  </w:style>
  <w:style w:type="paragraph" w:styleId="Heading8">
    <w:name w:val="heading 8"/>
    <w:basedOn w:val="Normal"/>
    <w:next w:val="Normal"/>
    <w:link w:val="Heading8Char"/>
    <w:rsid w:val="00C86A7B"/>
    <w:pPr>
      <w:tabs>
        <w:tab w:val="num" w:pos="1440"/>
      </w:tabs>
      <w:spacing w:before="240" w:after="60" w:line="276" w:lineRule="auto"/>
      <w:ind w:left="1440" w:hanging="1440"/>
      <w:outlineLvl w:val="7"/>
    </w:pPr>
    <w:rPr>
      <w:rFonts w:eastAsia="Times New Roman" w:cs="Times New Roman"/>
      <w:i/>
      <w:iCs/>
    </w:rPr>
  </w:style>
  <w:style w:type="paragraph" w:styleId="Heading9">
    <w:name w:val="heading 9"/>
    <w:basedOn w:val="Normal"/>
    <w:next w:val="Normal"/>
    <w:link w:val="Heading9Char"/>
    <w:rsid w:val="00C86A7B"/>
    <w:pPr>
      <w:tabs>
        <w:tab w:val="num" w:pos="1584"/>
      </w:tabs>
      <w:spacing w:before="240" w:after="60" w:line="276" w:lineRule="auto"/>
      <w:ind w:left="1584" w:hanging="1584"/>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852337"/>
    <w:rPr>
      <w:szCs w:val="20"/>
    </w:rPr>
  </w:style>
  <w:style w:type="character" w:customStyle="1" w:styleId="FootnoteTextChar">
    <w:name w:val="Footnote Text Char"/>
    <w:basedOn w:val="DefaultParagraphFont"/>
    <w:link w:val="FootnoteText"/>
    <w:rsid w:val="00852337"/>
    <w:rPr>
      <w:sz w:val="20"/>
      <w:szCs w:val="20"/>
    </w:rPr>
  </w:style>
  <w:style w:type="character" w:styleId="FootnoteReference">
    <w:name w:val="footnote reference"/>
    <w:basedOn w:val="DefaultParagraphFont"/>
    <w:unhideWhenUsed/>
    <w:rsid w:val="00852337"/>
    <w:rPr>
      <w:vertAlign w:val="superscript"/>
    </w:rPr>
  </w:style>
  <w:style w:type="paragraph" w:styleId="EndnoteText">
    <w:name w:val="endnote text"/>
    <w:basedOn w:val="Normal"/>
    <w:link w:val="EndnoteTextChar"/>
    <w:unhideWhenUsed/>
    <w:rsid w:val="00852337"/>
    <w:rPr>
      <w:szCs w:val="20"/>
    </w:rPr>
  </w:style>
  <w:style w:type="character" w:customStyle="1" w:styleId="EndnoteTextChar">
    <w:name w:val="Endnote Text Char"/>
    <w:basedOn w:val="DefaultParagraphFont"/>
    <w:link w:val="EndnoteText"/>
    <w:uiPriority w:val="99"/>
    <w:rsid w:val="00852337"/>
    <w:rPr>
      <w:sz w:val="20"/>
      <w:szCs w:val="20"/>
    </w:rPr>
  </w:style>
  <w:style w:type="character" w:styleId="EndnoteReference">
    <w:name w:val="endnote reference"/>
    <w:basedOn w:val="DefaultParagraphFont"/>
    <w:semiHidden/>
    <w:unhideWhenUsed/>
    <w:rsid w:val="00852337"/>
    <w:rPr>
      <w:vertAlign w:val="superscript"/>
    </w:rPr>
  </w:style>
  <w:style w:type="paragraph" w:styleId="ListParagraph">
    <w:name w:val="List Paragraph"/>
    <w:basedOn w:val="Normal"/>
    <w:uiPriority w:val="34"/>
    <w:rsid w:val="00C75484"/>
    <w:pPr>
      <w:ind w:left="720"/>
      <w:contextualSpacing/>
    </w:pPr>
  </w:style>
  <w:style w:type="paragraph" w:styleId="Title">
    <w:name w:val="Title"/>
    <w:aliases w:val="عنوان"/>
    <w:basedOn w:val="Normal"/>
    <w:next w:val="Normal"/>
    <w:link w:val="TitleChar"/>
    <w:uiPriority w:val="10"/>
    <w:qFormat/>
    <w:rsid w:val="005A35FC"/>
    <w:pPr>
      <w:spacing w:before="0"/>
      <w:contextualSpacing/>
      <w:jc w:val="center"/>
    </w:pPr>
    <w:rPr>
      <w:rFonts w:eastAsiaTheme="majorEastAsia" w:cs="B Titr"/>
      <w:b/>
      <w:bCs/>
      <w:spacing w:val="-10"/>
      <w:kern w:val="28"/>
      <w:sz w:val="72"/>
      <w:szCs w:val="52"/>
    </w:rPr>
  </w:style>
  <w:style w:type="character" w:customStyle="1" w:styleId="TitleChar">
    <w:name w:val="Title Char"/>
    <w:aliases w:val="عنوان Char"/>
    <w:basedOn w:val="DefaultParagraphFont"/>
    <w:link w:val="Title"/>
    <w:uiPriority w:val="10"/>
    <w:rsid w:val="005A35FC"/>
    <w:rPr>
      <w:rFonts w:ascii="Calibri" w:eastAsiaTheme="majorEastAsia" w:hAnsi="Calibri" w:cs="B Titr"/>
      <w:b/>
      <w:bCs/>
      <w:spacing w:val="-10"/>
      <w:kern w:val="28"/>
      <w:sz w:val="72"/>
      <w:szCs w:val="52"/>
    </w:rPr>
  </w:style>
  <w:style w:type="paragraph" w:styleId="Header">
    <w:name w:val="header"/>
    <w:basedOn w:val="Normal"/>
    <w:link w:val="HeaderChar"/>
    <w:uiPriority w:val="99"/>
    <w:unhideWhenUsed/>
    <w:rsid w:val="00312FC4"/>
    <w:pPr>
      <w:tabs>
        <w:tab w:val="center" w:pos="4680"/>
        <w:tab w:val="right" w:pos="9360"/>
      </w:tabs>
    </w:pPr>
  </w:style>
  <w:style w:type="character" w:customStyle="1" w:styleId="HeaderChar">
    <w:name w:val="Header Char"/>
    <w:basedOn w:val="DefaultParagraphFont"/>
    <w:link w:val="Header"/>
    <w:uiPriority w:val="99"/>
    <w:rsid w:val="00312FC4"/>
  </w:style>
  <w:style w:type="paragraph" w:styleId="Footer">
    <w:name w:val="footer"/>
    <w:basedOn w:val="Normal"/>
    <w:link w:val="FooterChar"/>
    <w:uiPriority w:val="99"/>
    <w:unhideWhenUsed/>
    <w:rsid w:val="00312FC4"/>
    <w:pPr>
      <w:tabs>
        <w:tab w:val="center" w:pos="4680"/>
        <w:tab w:val="right" w:pos="9360"/>
      </w:tabs>
    </w:pPr>
  </w:style>
  <w:style w:type="character" w:customStyle="1" w:styleId="FooterChar">
    <w:name w:val="Footer Char"/>
    <w:basedOn w:val="DefaultParagraphFont"/>
    <w:link w:val="Footer"/>
    <w:uiPriority w:val="99"/>
    <w:rsid w:val="00312FC4"/>
  </w:style>
  <w:style w:type="paragraph" w:styleId="Revision">
    <w:name w:val="Revision"/>
    <w:hidden/>
    <w:uiPriority w:val="99"/>
    <w:semiHidden/>
    <w:rsid w:val="00312FC4"/>
    <w:pPr>
      <w:spacing w:after="0" w:line="240" w:lineRule="auto"/>
    </w:pPr>
  </w:style>
  <w:style w:type="character" w:customStyle="1" w:styleId="Heading1Char">
    <w:name w:val="Heading 1 Char"/>
    <w:aliases w:val="تیتر سطح 1 Char,Heading 1فصل Char"/>
    <w:basedOn w:val="DefaultParagraphFont"/>
    <w:link w:val="Heading1"/>
    <w:rsid w:val="005A35FC"/>
    <w:rPr>
      <w:rFonts w:ascii="Calibri" w:eastAsiaTheme="majorEastAsia" w:hAnsi="Calibri" w:cs="B Nazanin"/>
      <w:b/>
      <w:bCs/>
      <w:sz w:val="44"/>
      <w:szCs w:val="48"/>
    </w:rPr>
  </w:style>
  <w:style w:type="paragraph" w:styleId="BalloonText">
    <w:name w:val="Balloon Text"/>
    <w:basedOn w:val="Normal"/>
    <w:link w:val="BalloonTextChar"/>
    <w:semiHidden/>
    <w:unhideWhenUsed/>
    <w:rsid w:val="00527FD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7FDB"/>
    <w:rPr>
      <w:rFonts w:ascii="Segoe UI" w:hAnsi="Segoe UI" w:cs="Segoe UI"/>
      <w:sz w:val="18"/>
      <w:szCs w:val="18"/>
    </w:rPr>
  </w:style>
  <w:style w:type="character" w:customStyle="1" w:styleId="Heading2Char">
    <w:name w:val="Heading 2 Char"/>
    <w:aliases w:val="تیتر سطح 2 Char"/>
    <w:basedOn w:val="DefaultParagraphFont"/>
    <w:link w:val="Heading2"/>
    <w:rsid w:val="005A35FC"/>
    <w:rPr>
      <w:rFonts w:ascii="Calibri" w:eastAsiaTheme="majorEastAsia" w:hAnsi="Calibri" w:cs="B Nazanin"/>
      <w:b/>
      <w:bCs/>
      <w:sz w:val="24"/>
      <w:szCs w:val="28"/>
      <w:lang w:bidi="fa-IR"/>
    </w:rPr>
  </w:style>
  <w:style w:type="character" w:customStyle="1" w:styleId="Heading3Char">
    <w:name w:val="Heading 3 Char"/>
    <w:aliases w:val="تیتر سطح 3 Char"/>
    <w:basedOn w:val="DefaultParagraphFont"/>
    <w:link w:val="Heading3"/>
    <w:rsid w:val="0008140F"/>
    <w:rPr>
      <w:rFonts w:ascii="Calibri" w:eastAsiaTheme="majorEastAsia" w:hAnsi="Calibri" w:cs="B Nazanin"/>
      <w:b/>
      <w:bCs/>
      <w:sz w:val="20"/>
      <w:szCs w:val="24"/>
    </w:rPr>
  </w:style>
  <w:style w:type="character" w:customStyle="1" w:styleId="Heading4Char">
    <w:name w:val="Heading 4 Char"/>
    <w:aliases w:val="تیتر سطح 4 Char"/>
    <w:basedOn w:val="DefaultParagraphFont"/>
    <w:link w:val="Heading4"/>
    <w:rsid w:val="005A35FC"/>
    <w:rPr>
      <w:rFonts w:ascii="Calibri" w:eastAsiaTheme="majorEastAsia" w:hAnsi="Calibri" w:cs="B Nazanin"/>
      <w:b/>
      <w:bCs/>
      <w:sz w:val="20"/>
      <w:szCs w:val="24"/>
    </w:rPr>
  </w:style>
  <w:style w:type="paragraph" w:styleId="NoSpacing">
    <w:name w:val="No Spacing"/>
    <w:aliases w:val="خالی"/>
    <w:uiPriority w:val="1"/>
    <w:qFormat/>
    <w:rsid w:val="005A25D1"/>
    <w:pPr>
      <w:spacing w:after="0" w:line="240" w:lineRule="auto"/>
    </w:pPr>
    <w:rPr>
      <w:rFonts w:ascii="Calibri" w:hAnsi="Calibri" w:cs="B Nazanin"/>
      <w:sz w:val="24"/>
      <w:szCs w:val="28"/>
    </w:rPr>
  </w:style>
  <w:style w:type="paragraph" w:styleId="Subtitle">
    <w:name w:val="Subtitle"/>
    <w:aliases w:val="پانوشت"/>
    <w:basedOn w:val="Normal"/>
    <w:next w:val="Normal"/>
    <w:link w:val="SubtitleChar"/>
    <w:uiPriority w:val="11"/>
    <w:qFormat/>
    <w:rsid w:val="007D17EE"/>
    <w:pPr>
      <w:numPr>
        <w:ilvl w:val="1"/>
      </w:numPr>
      <w:ind w:firstLine="288"/>
    </w:pPr>
    <w:rPr>
      <w:rFonts w:eastAsiaTheme="minorEastAsia"/>
      <w:spacing w:val="15"/>
      <w:szCs w:val="20"/>
    </w:rPr>
  </w:style>
  <w:style w:type="character" w:customStyle="1" w:styleId="SubtitleChar">
    <w:name w:val="Subtitle Char"/>
    <w:aliases w:val="پانوشت Char"/>
    <w:basedOn w:val="DefaultParagraphFont"/>
    <w:link w:val="Subtitle"/>
    <w:uiPriority w:val="11"/>
    <w:rsid w:val="007D17EE"/>
    <w:rPr>
      <w:rFonts w:ascii="Calibri" w:eastAsiaTheme="minorEastAsia" w:hAnsi="Calibri" w:cs="B Nazanin"/>
      <w:spacing w:val="15"/>
      <w:sz w:val="20"/>
      <w:szCs w:val="20"/>
    </w:rPr>
  </w:style>
  <w:style w:type="paragraph" w:customStyle="1" w:styleId="a1">
    <w:name w:val="فصل وسط"/>
    <w:basedOn w:val="Heading1"/>
    <w:link w:val="Char"/>
    <w:rsid w:val="00C94DB2"/>
    <w:pPr>
      <w:jc w:val="center"/>
    </w:pPr>
    <w:rPr>
      <w:sz w:val="144"/>
      <w:szCs w:val="144"/>
      <w:lang w:bidi="fa-IR"/>
    </w:rPr>
  </w:style>
  <w:style w:type="character" w:styleId="PlaceholderText">
    <w:name w:val="Placeholder Text"/>
    <w:basedOn w:val="DefaultParagraphFont"/>
    <w:uiPriority w:val="99"/>
    <w:semiHidden/>
    <w:rsid w:val="00A07244"/>
    <w:rPr>
      <w:color w:val="808080"/>
    </w:rPr>
  </w:style>
  <w:style w:type="character" w:customStyle="1" w:styleId="Char">
    <w:name w:val="فصل وسط Char"/>
    <w:basedOn w:val="Heading1Char"/>
    <w:link w:val="a1"/>
    <w:rsid w:val="00C94DB2"/>
    <w:rPr>
      <w:rFonts w:ascii="Calibri" w:eastAsiaTheme="majorEastAsia" w:hAnsi="Calibri" w:cs="B Titr"/>
      <w:b/>
      <w:bCs/>
      <w:sz w:val="144"/>
      <w:szCs w:val="144"/>
      <w:lang w:bidi="fa-IR"/>
    </w:rPr>
  </w:style>
  <w:style w:type="character" w:styleId="Hyperlink">
    <w:name w:val="Hyperlink"/>
    <w:basedOn w:val="DefaultParagraphFont"/>
    <w:uiPriority w:val="99"/>
    <w:unhideWhenUsed/>
    <w:rsid w:val="00A07244"/>
    <w:rPr>
      <w:color w:val="0563C1" w:themeColor="hyperlink"/>
      <w:u w:val="single"/>
    </w:rPr>
  </w:style>
  <w:style w:type="table" w:styleId="TableGrid">
    <w:name w:val="Table Grid"/>
    <w:basedOn w:val="TableNormal"/>
    <w:rsid w:val="00A07244"/>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5Char">
    <w:name w:val="Heading 5 Char"/>
    <w:basedOn w:val="DefaultParagraphFont"/>
    <w:link w:val="Heading5"/>
    <w:rsid w:val="00BC6583"/>
    <w:rPr>
      <w:rFonts w:asciiTheme="majorHAnsi" w:eastAsiaTheme="majorEastAsia" w:hAnsiTheme="majorHAnsi" w:cstheme="majorBidi"/>
      <w:color w:val="2E74B5" w:themeColor="accent1" w:themeShade="BF"/>
      <w:sz w:val="24"/>
      <w:szCs w:val="28"/>
    </w:rPr>
  </w:style>
  <w:style w:type="character" w:customStyle="1" w:styleId="Heading6Char">
    <w:name w:val="Heading 6 Char"/>
    <w:basedOn w:val="DefaultParagraphFont"/>
    <w:link w:val="Heading6"/>
    <w:rsid w:val="00BC6583"/>
    <w:rPr>
      <w:rFonts w:asciiTheme="majorHAnsi" w:eastAsiaTheme="majorEastAsia" w:hAnsiTheme="majorHAnsi" w:cstheme="majorBidi"/>
      <w:color w:val="1F4D78" w:themeColor="accent1" w:themeShade="7F"/>
      <w:sz w:val="24"/>
      <w:szCs w:val="28"/>
    </w:rPr>
  </w:style>
  <w:style w:type="paragraph" w:customStyle="1" w:styleId="a0">
    <w:name w:val="پاراگراف"/>
    <w:basedOn w:val="Normal"/>
    <w:link w:val="Char0"/>
    <w:rsid w:val="008F4335"/>
    <w:pPr>
      <w:tabs>
        <w:tab w:val="right" w:pos="540"/>
      </w:tabs>
    </w:pPr>
    <w:rPr>
      <w:lang w:bidi="fa-IR"/>
    </w:rPr>
  </w:style>
  <w:style w:type="character" w:customStyle="1" w:styleId="Char0">
    <w:name w:val="پاراگراف Char"/>
    <w:basedOn w:val="DefaultParagraphFont"/>
    <w:link w:val="a0"/>
    <w:rsid w:val="008F4335"/>
    <w:rPr>
      <w:rFonts w:ascii="Calibri" w:hAnsi="Calibri" w:cs="B Nazanin"/>
      <w:sz w:val="24"/>
      <w:szCs w:val="28"/>
      <w:lang w:bidi="fa-IR"/>
    </w:rPr>
  </w:style>
  <w:style w:type="paragraph" w:customStyle="1" w:styleId="EndNoteBibliographyTitle">
    <w:name w:val="EndNote Bibliography Title"/>
    <w:basedOn w:val="Normal"/>
    <w:link w:val="EndNoteBibliographyTitleChar"/>
    <w:rsid w:val="00A9668E"/>
    <w:pPr>
      <w:jc w:val="center"/>
    </w:pPr>
    <w:rPr>
      <w:noProof/>
      <w:sz w:val="28"/>
    </w:rPr>
  </w:style>
  <w:style w:type="character" w:customStyle="1" w:styleId="EndNoteBibliographyTitleChar">
    <w:name w:val="EndNote Bibliography Title Char"/>
    <w:basedOn w:val="DefaultParagraphFont"/>
    <w:link w:val="EndNoteBibliographyTitle"/>
    <w:rsid w:val="00A9668E"/>
    <w:rPr>
      <w:rFonts w:ascii="Calibri" w:hAnsi="Calibri" w:cs="B Nazanin"/>
      <w:noProof/>
      <w:sz w:val="28"/>
      <w:szCs w:val="24"/>
    </w:rPr>
  </w:style>
  <w:style w:type="paragraph" w:customStyle="1" w:styleId="EndNoteBibliography">
    <w:name w:val="EndNote Bibliography"/>
    <w:basedOn w:val="Normal"/>
    <w:link w:val="EndNoteBibliographyChar"/>
    <w:rsid w:val="00A9668E"/>
    <w:pPr>
      <w:jc w:val="left"/>
    </w:pPr>
    <w:rPr>
      <w:noProof/>
      <w:sz w:val="28"/>
    </w:rPr>
  </w:style>
  <w:style w:type="character" w:customStyle="1" w:styleId="EndNoteBibliographyChar">
    <w:name w:val="EndNote Bibliography Char"/>
    <w:basedOn w:val="DefaultParagraphFont"/>
    <w:link w:val="EndNoteBibliography"/>
    <w:rsid w:val="00A9668E"/>
    <w:rPr>
      <w:rFonts w:ascii="Calibri" w:hAnsi="Calibri" w:cs="B Nazanin"/>
      <w:noProof/>
      <w:sz w:val="28"/>
      <w:szCs w:val="24"/>
    </w:rPr>
  </w:style>
  <w:style w:type="paragraph" w:styleId="Caption">
    <w:name w:val="caption"/>
    <w:basedOn w:val="Normal"/>
    <w:next w:val="Normal"/>
    <w:link w:val="CaptionChar"/>
    <w:unhideWhenUsed/>
    <w:rsid w:val="007E1EBF"/>
    <w:pPr>
      <w:spacing w:after="200"/>
    </w:pPr>
    <w:rPr>
      <w:i/>
      <w:iCs/>
      <w:color w:val="44546A" w:themeColor="text2"/>
      <w:sz w:val="18"/>
      <w:szCs w:val="18"/>
    </w:rPr>
  </w:style>
  <w:style w:type="character" w:customStyle="1" w:styleId="Heading7Char">
    <w:name w:val="Heading 7 Char"/>
    <w:basedOn w:val="DefaultParagraphFont"/>
    <w:link w:val="Heading7"/>
    <w:rsid w:val="00C86A7B"/>
    <w:rPr>
      <w:rFonts w:ascii="Calibri" w:eastAsia="Times New Roman" w:hAnsi="Calibri" w:cs="Times New Roman"/>
      <w:sz w:val="24"/>
      <w:szCs w:val="24"/>
    </w:rPr>
  </w:style>
  <w:style w:type="character" w:customStyle="1" w:styleId="Heading8Char">
    <w:name w:val="Heading 8 Char"/>
    <w:basedOn w:val="DefaultParagraphFont"/>
    <w:link w:val="Heading8"/>
    <w:rsid w:val="00C86A7B"/>
    <w:rPr>
      <w:rFonts w:ascii="Calibri" w:eastAsia="Times New Roman" w:hAnsi="Calibri" w:cs="Times New Roman"/>
      <w:i/>
      <w:iCs/>
      <w:sz w:val="24"/>
      <w:szCs w:val="24"/>
    </w:rPr>
  </w:style>
  <w:style w:type="character" w:customStyle="1" w:styleId="Heading9Char">
    <w:name w:val="Heading 9 Char"/>
    <w:basedOn w:val="DefaultParagraphFont"/>
    <w:link w:val="Heading9"/>
    <w:rsid w:val="00C86A7B"/>
    <w:rPr>
      <w:rFonts w:ascii="Arial" w:eastAsia="Times New Roman" w:hAnsi="Arial" w:cs="Arial"/>
    </w:rPr>
  </w:style>
  <w:style w:type="paragraph" w:customStyle="1" w:styleId="TitlePage">
    <w:name w:val="Title Page"/>
    <w:basedOn w:val="Normal"/>
    <w:rsid w:val="00C86A7B"/>
    <w:pPr>
      <w:spacing w:line="360" w:lineRule="auto"/>
      <w:ind w:firstLine="0"/>
      <w:jc w:val="center"/>
    </w:pPr>
    <w:rPr>
      <w:rFonts w:ascii="Arial" w:eastAsia="Times New Roman" w:hAnsi="Arial" w:cs="B Titr"/>
    </w:rPr>
  </w:style>
  <w:style w:type="paragraph" w:customStyle="1" w:styleId="TitlePageNames">
    <w:name w:val="Title Page Names"/>
    <w:basedOn w:val="TitlePage"/>
    <w:rsid w:val="00C86A7B"/>
    <w:rPr>
      <w:rFonts w:cs="Titr"/>
      <w:b/>
      <w:bCs/>
      <w:sz w:val="28"/>
      <w:szCs w:val="28"/>
    </w:rPr>
  </w:style>
  <w:style w:type="paragraph" w:customStyle="1" w:styleId="CaptionFigure">
    <w:name w:val="Caption_Figure"/>
    <w:basedOn w:val="Normal"/>
    <w:next w:val="Normal"/>
    <w:rsid w:val="00C86A7B"/>
    <w:pPr>
      <w:spacing w:after="240" w:line="276" w:lineRule="auto"/>
      <w:ind w:firstLine="0"/>
      <w:jc w:val="center"/>
    </w:pPr>
    <w:rPr>
      <w:rFonts w:eastAsia="Times New Roman"/>
      <w:b/>
      <w:bCs/>
      <w:lang w:bidi="fa-IR"/>
    </w:rPr>
  </w:style>
  <w:style w:type="paragraph" w:customStyle="1" w:styleId="Figures">
    <w:name w:val="Figures"/>
    <w:next w:val="CaptionFigure"/>
    <w:rsid w:val="00C86A7B"/>
    <w:pPr>
      <w:keepNext/>
      <w:bidi/>
      <w:spacing w:before="360" w:after="120" w:line="240" w:lineRule="auto"/>
      <w:jc w:val="center"/>
    </w:pPr>
    <w:rPr>
      <w:rFonts w:ascii="Times New Roman" w:eastAsia="Times New Roman" w:hAnsi="Times New Roman" w:cs="Nazanin"/>
      <w:noProof/>
      <w:sz w:val="24"/>
      <w:szCs w:val="28"/>
    </w:rPr>
  </w:style>
  <w:style w:type="paragraph" w:customStyle="1" w:styleId="NewParagraph">
    <w:name w:val="NewParagraph"/>
    <w:basedOn w:val="Normal"/>
    <w:rsid w:val="00C86A7B"/>
    <w:pPr>
      <w:spacing w:before="120" w:line="276" w:lineRule="auto"/>
    </w:pPr>
    <w:rPr>
      <w:rFonts w:eastAsia="Times New Roman"/>
    </w:rPr>
  </w:style>
  <w:style w:type="paragraph" w:customStyle="1" w:styleId="CaptionTable">
    <w:name w:val="Caption_Table"/>
    <w:basedOn w:val="Normal"/>
    <w:next w:val="Normal"/>
    <w:rsid w:val="00C86A7B"/>
    <w:pPr>
      <w:keepNext/>
      <w:spacing w:before="240" w:line="276" w:lineRule="auto"/>
      <w:ind w:firstLine="0"/>
      <w:jc w:val="center"/>
    </w:pPr>
    <w:rPr>
      <w:rFonts w:eastAsia="Times New Roman"/>
      <w:b/>
      <w:bCs/>
      <w:lang w:bidi="fa-IR"/>
    </w:rPr>
  </w:style>
  <w:style w:type="paragraph" w:customStyle="1" w:styleId="Label">
    <w:name w:val="Label"/>
    <w:basedOn w:val="Normal"/>
    <w:next w:val="Normal"/>
    <w:link w:val="LabelCharChar"/>
    <w:rsid w:val="00C86A7B"/>
    <w:pPr>
      <w:spacing w:before="120" w:line="276" w:lineRule="auto"/>
      <w:ind w:firstLine="0"/>
      <w:jc w:val="center"/>
    </w:pPr>
    <w:rPr>
      <w:rFonts w:eastAsia="Times New Roman"/>
      <w:b/>
      <w:bCs/>
      <w:lang w:bidi="fa-IR"/>
    </w:rPr>
  </w:style>
  <w:style w:type="paragraph" w:customStyle="1" w:styleId="Tables">
    <w:name w:val="Tables"/>
    <w:basedOn w:val="Normal"/>
    <w:rsid w:val="00C86A7B"/>
    <w:pPr>
      <w:spacing w:line="276" w:lineRule="auto"/>
      <w:ind w:firstLine="0"/>
      <w:jc w:val="center"/>
    </w:pPr>
    <w:rPr>
      <w:rFonts w:eastAsia="Times New Roman"/>
    </w:rPr>
  </w:style>
  <w:style w:type="character" w:customStyle="1" w:styleId="LabelCharChar">
    <w:name w:val="Label Char Char"/>
    <w:basedOn w:val="DefaultParagraphFont"/>
    <w:link w:val="Label"/>
    <w:rsid w:val="00C86A7B"/>
    <w:rPr>
      <w:rFonts w:ascii="Calibri" w:eastAsia="Times New Roman" w:hAnsi="Calibri" w:cs="B Nazanin"/>
      <w:b/>
      <w:bCs/>
      <w:sz w:val="24"/>
      <w:szCs w:val="28"/>
      <w:lang w:bidi="fa-IR"/>
    </w:rPr>
  </w:style>
  <w:style w:type="paragraph" w:customStyle="1" w:styleId="Theoremstyle">
    <w:name w:val="Theorem_style"/>
    <w:basedOn w:val="Normal"/>
    <w:next w:val="Normal"/>
    <w:link w:val="TheoremstyleChar"/>
    <w:rsid w:val="00C86A7B"/>
    <w:pPr>
      <w:spacing w:before="60" w:line="276" w:lineRule="auto"/>
      <w:ind w:firstLine="0"/>
    </w:pPr>
    <w:rPr>
      <w:rFonts w:eastAsia="Times New Roman"/>
      <w:b/>
      <w:bCs/>
      <w:sz w:val="22"/>
      <w:szCs w:val="26"/>
      <w:lang w:bidi="fa-IR"/>
    </w:rPr>
  </w:style>
  <w:style w:type="character" w:customStyle="1" w:styleId="TheoremstyleChar">
    <w:name w:val="Theorem_style Char"/>
    <w:basedOn w:val="DefaultParagraphFont"/>
    <w:link w:val="Theoremstyle"/>
    <w:rsid w:val="00C86A7B"/>
    <w:rPr>
      <w:rFonts w:ascii="Calibri" w:eastAsia="Times New Roman" w:hAnsi="Calibri" w:cs="B Nazanin"/>
      <w:b/>
      <w:bCs/>
      <w:szCs w:val="26"/>
      <w:lang w:bidi="fa-IR"/>
    </w:rPr>
  </w:style>
  <w:style w:type="paragraph" w:customStyle="1" w:styleId="HeadingRef">
    <w:name w:val="Heading_Ref"/>
    <w:basedOn w:val="Heading1"/>
    <w:rsid w:val="00C86A7B"/>
    <w:pPr>
      <w:keepLines w:val="0"/>
      <w:pageBreakBefore/>
      <w:spacing w:after="240" w:line="276" w:lineRule="auto"/>
      <w:jc w:val="left"/>
    </w:pPr>
    <w:rPr>
      <w:rFonts w:eastAsia="Times New Roman"/>
      <w:kern w:val="32"/>
      <w:lang w:bidi="fa-IR"/>
    </w:rPr>
  </w:style>
  <w:style w:type="paragraph" w:customStyle="1" w:styleId="a2">
    <w:name w:val="معادله"/>
    <w:basedOn w:val="Normal"/>
    <w:rsid w:val="00C86A7B"/>
    <w:pPr>
      <w:bidi w:val="0"/>
      <w:spacing w:after="120" w:line="276" w:lineRule="auto"/>
      <w:ind w:firstLine="0"/>
      <w:jc w:val="left"/>
    </w:pPr>
    <w:rPr>
      <w:rFonts w:ascii="Cambria Math" w:eastAsia="Times New Roman" w:hAnsi="Cambria Math"/>
      <w:i/>
      <w:lang w:bidi="fa-IR"/>
    </w:rPr>
  </w:style>
  <w:style w:type="paragraph" w:styleId="TOC2">
    <w:name w:val="toc 2"/>
    <w:basedOn w:val="Normal"/>
    <w:next w:val="Normal"/>
    <w:uiPriority w:val="39"/>
    <w:rsid w:val="00C86A7B"/>
    <w:pPr>
      <w:tabs>
        <w:tab w:val="left" w:pos="1132"/>
        <w:tab w:val="right" w:leader="dot" w:pos="8787"/>
      </w:tabs>
      <w:spacing w:line="276" w:lineRule="auto"/>
      <w:ind w:left="990" w:hanging="706"/>
      <w:jc w:val="left"/>
    </w:pPr>
    <w:rPr>
      <w:rFonts w:eastAsia="Times New Roman"/>
      <w:noProof/>
      <w:lang w:bidi="fa-IR"/>
    </w:rPr>
  </w:style>
  <w:style w:type="paragraph" w:styleId="TOC3">
    <w:name w:val="toc 3"/>
    <w:basedOn w:val="Normal"/>
    <w:next w:val="Normal"/>
    <w:uiPriority w:val="39"/>
    <w:rsid w:val="00C86A7B"/>
    <w:pPr>
      <w:tabs>
        <w:tab w:val="left" w:pos="1557"/>
        <w:tab w:val="left" w:pos="1699"/>
        <w:tab w:val="right" w:leader="dot" w:pos="8787"/>
      </w:tabs>
      <w:spacing w:line="276" w:lineRule="auto"/>
      <w:ind w:left="1418" w:hanging="936"/>
      <w:jc w:val="left"/>
    </w:pPr>
    <w:rPr>
      <w:rFonts w:eastAsia="Times New Roman"/>
      <w:noProof/>
      <w:sz w:val="22"/>
      <w:szCs w:val="26"/>
    </w:rPr>
  </w:style>
  <w:style w:type="numbering" w:customStyle="1" w:styleId="Numbered">
    <w:name w:val="Numbered"/>
    <w:basedOn w:val="NoList"/>
    <w:rsid w:val="00C86A7B"/>
  </w:style>
  <w:style w:type="paragraph" w:styleId="TableofFigures">
    <w:name w:val="table of figures"/>
    <w:basedOn w:val="Normal"/>
    <w:next w:val="Normal"/>
    <w:uiPriority w:val="99"/>
    <w:rsid w:val="00C86A7B"/>
    <w:pPr>
      <w:spacing w:line="276" w:lineRule="auto"/>
      <w:ind w:firstLine="0"/>
    </w:pPr>
    <w:rPr>
      <w:rFonts w:eastAsia="Times New Roman"/>
    </w:rPr>
  </w:style>
  <w:style w:type="character" w:styleId="CommentReference">
    <w:name w:val="annotation reference"/>
    <w:basedOn w:val="DefaultParagraphFont"/>
    <w:semiHidden/>
    <w:rsid w:val="00C86A7B"/>
    <w:rPr>
      <w:sz w:val="16"/>
      <w:szCs w:val="16"/>
    </w:rPr>
  </w:style>
  <w:style w:type="paragraph" w:styleId="CommentText">
    <w:name w:val="annotation text"/>
    <w:basedOn w:val="Normal"/>
    <w:link w:val="CommentTextChar"/>
    <w:semiHidden/>
    <w:rsid w:val="00C86A7B"/>
    <w:pPr>
      <w:spacing w:line="276" w:lineRule="auto"/>
      <w:ind w:firstLine="0"/>
    </w:pPr>
    <w:rPr>
      <w:rFonts w:eastAsia="Times New Roman"/>
      <w:szCs w:val="20"/>
    </w:rPr>
  </w:style>
  <w:style w:type="character" w:customStyle="1" w:styleId="CommentTextChar">
    <w:name w:val="Comment Text Char"/>
    <w:basedOn w:val="DefaultParagraphFont"/>
    <w:link w:val="CommentText"/>
    <w:semiHidden/>
    <w:rsid w:val="00C86A7B"/>
    <w:rPr>
      <w:rFonts w:ascii="Calibri" w:eastAsia="Times New Roman" w:hAnsi="Calibri" w:cs="B Nazanin"/>
      <w:sz w:val="20"/>
      <w:szCs w:val="20"/>
    </w:rPr>
  </w:style>
  <w:style w:type="paragraph" w:styleId="CommentSubject">
    <w:name w:val="annotation subject"/>
    <w:basedOn w:val="CommentText"/>
    <w:next w:val="CommentText"/>
    <w:link w:val="CommentSubjectChar"/>
    <w:semiHidden/>
    <w:rsid w:val="00C86A7B"/>
    <w:rPr>
      <w:b/>
      <w:bCs/>
    </w:rPr>
  </w:style>
  <w:style w:type="character" w:customStyle="1" w:styleId="CommentSubjectChar">
    <w:name w:val="Comment Subject Char"/>
    <w:basedOn w:val="CommentTextChar"/>
    <w:link w:val="CommentSubject"/>
    <w:semiHidden/>
    <w:rsid w:val="00C86A7B"/>
    <w:rPr>
      <w:rFonts w:ascii="Calibri" w:eastAsia="Times New Roman" w:hAnsi="Calibri" w:cs="B Nazanin"/>
      <w:b/>
      <w:bCs/>
      <w:sz w:val="20"/>
      <w:szCs w:val="20"/>
    </w:rPr>
  </w:style>
  <w:style w:type="numbering" w:customStyle="1" w:styleId="NormalNumbered">
    <w:name w:val="Normal_Numbered"/>
    <w:basedOn w:val="NoList"/>
    <w:rsid w:val="00C86A7B"/>
    <w:pPr>
      <w:numPr>
        <w:numId w:val="22"/>
      </w:numPr>
    </w:pPr>
  </w:style>
  <w:style w:type="paragraph" w:customStyle="1" w:styleId="ListParagraph1">
    <w:name w:val="List Paragraph1"/>
    <w:aliases w:val="Numbered Items"/>
    <w:basedOn w:val="Normal"/>
    <w:uiPriority w:val="34"/>
    <w:rsid w:val="00C86A7B"/>
    <w:pPr>
      <w:numPr>
        <w:numId w:val="23"/>
      </w:numPr>
      <w:tabs>
        <w:tab w:val="left" w:pos="849"/>
      </w:tabs>
      <w:spacing w:line="276" w:lineRule="auto"/>
      <w:contextualSpacing/>
    </w:pPr>
    <w:rPr>
      <w:rFonts w:eastAsia="Times New Roman"/>
    </w:rPr>
  </w:style>
  <w:style w:type="paragraph" w:styleId="TOC1">
    <w:name w:val="toc 1"/>
    <w:aliases w:val="مراجع"/>
    <w:basedOn w:val="Normal"/>
    <w:next w:val="Normal"/>
    <w:uiPriority w:val="39"/>
    <w:rsid w:val="003578E0"/>
    <w:pPr>
      <w:tabs>
        <w:tab w:val="left" w:pos="990"/>
        <w:tab w:val="left" w:pos="1132"/>
        <w:tab w:val="left" w:pos="1274"/>
        <w:tab w:val="right" w:leader="dot" w:pos="8787"/>
      </w:tabs>
      <w:spacing w:before="120" w:line="276" w:lineRule="auto"/>
      <w:ind w:left="1132" w:hanging="1132"/>
      <w:jc w:val="right"/>
    </w:pPr>
    <w:rPr>
      <w:rFonts w:eastAsia="Times New Roman"/>
      <w:noProof/>
      <w:szCs w:val="20"/>
      <w:lang w:bidi="fa-IR"/>
    </w:rPr>
  </w:style>
  <w:style w:type="paragraph" w:styleId="TOC4">
    <w:name w:val="toc 4"/>
    <w:basedOn w:val="Normal"/>
    <w:next w:val="Normal"/>
    <w:uiPriority w:val="39"/>
    <w:rsid w:val="00C86A7B"/>
    <w:pPr>
      <w:tabs>
        <w:tab w:val="left" w:pos="1841"/>
        <w:tab w:val="left" w:pos="1983"/>
        <w:tab w:val="left" w:pos="2124"/>
        <w:tab w:val="left" w:pos="3106"/>
        <w:tab w:val="right" w:leader="dot" w:pos="8787"/>
      </w:tabs>
      <w:spacing w:line="276" w:lineRule="auto"/>
      <w:ind w:left="1701" w:hanging="981"/>
      <w:jc w:val="left"/>
    </w:pPr>
    <w:rPr>
      <w:rFonts w:eastAsia="Times New Roman"/>
      <w:noProof/>
      <w:lang w:bidi="fa-IR"/>
    </w:rPr>
  </w:style>
  <w:style w:type="paragraph" w:customStyle="1" w:styleId="EquationNumber">
    <w:name w:val="Equation_Number"/>
    <w:basedOn w:val="Normal"/>
    <w:rsid w:val="00C86A7B"/>
    <w:pPr>
      <w:spacing w:line="276" w:lineRule="auto"/>
      <w:ind w:firstLine="0"/>
      <w:jc w:val="left"/>
    </w:pPr>
    <w:rPr>
      <w:rFonts w:eastAsia="Times New Roman"/>
    </w:rPr>
  </w:style>
  <w:style w:type="paragraph" w:customStyle="1" w:styleId="HeadingAppendix">
    <w:name w:val="Heading_Appendix"/>
    <w:basedOn w:val="Heading1"/>
    <w:next w:val="NewParagraph"/>
    <w:rsid w:val="00C86A7B"/>
    <w:pPr>
      <w:keepLines w:val="0"/>
      <w:pageBreakBefore/>
      <w:numPr>
        <w:numId w:val="21"/>
      </w:numPr>
      <w:tabs>
        <w:tab w:val="clear" w:pos="1418"/>
        <w:tab w:val="num" w:pos="1557"/>
      </w:tabs>
      <w:spacing w:after="240" w:line="276" w:lineRule="auto"/>
      <w:ind w:left="1559" w:hanging="1559"/>
      <w:jc w:val="left"/>
    </w:pPr>
    <w:rPr>
      <w:rFonts w:eastAsia="Times New Roman"/>
      <w:kern w:val="32"/>
      <w:lang w:bidi="fa-IR"/>
    </w:rPr>
  </w:style>
  <w:style w:type="paragraph" w:customStyle="1" w:styleId="Notation">
    <w:name w:val="Notation"/>
    <w:basedOn w:val="Normal"/>
    <w:rsid w:val="00C86A7B"/>
    <w:pPr>
      <w:tabs>
        <w:tab w:val="right" w:pos="8787"/>
      </w:tabs>
      <w:spacing w:line="276" w:lineRule="auto"/>
      <w:ind w:firstLine="0"/>
    </w:pPr>
    <w:rPr>
      <w:rFonts w:eastAsia="Times New Roman"/>
    </w:rPr>
  </w:style>
  <w:style w:type="paragraph" w:customStyle="1" w:styleId="Headingcentered">
    <w:name w:val="Heading_centered"/>
    <w:basedOn w:val="Heading2"/>
    <w:rsid w:val="00C86A7B"/>
    <w:pPr>
      <w:keepLines w:val="0"/>
      <w:pageBreakBefore/>
      <w:spacing w:before="360" w:after="240" w:line="276" w:lineRule="auto"/>
      <w:jc w:val="center"/>
    </w:pPr>
    <w:rPr>
      <w:rFonts w:eastAsia="Times New Roman"/>
      <w:sz w:val="26"/>
    </w:rPr>
  </w:style>
  <w:style w:type="paragraph" w:customStyle="1" w:styleId="TOCTable">
    <w:name w:val="TOC_Table"/>
    <w:basedOn w:val="Normal"/>
    <w:rsid w:val="00C86A7B"/>
    <w:pPr>
      <w:pBdr>
        <w:bottom w:val="single" w:sz="12" w:space="1" w:color="auto"/>
      </w:pBdr>
      <w:tabs>
        <w:tab w:val="right" w:pos="8787"/>
      </w:tabs>
      <w:spacing w:after="120" w:line="276" w:lineRule="auto"/>
      <w:ind w:firstLine="0"/>
    </w:pPr>
    <w:rPr>
      <w:rFonts w:eastAsia="Times New Roman"/>
      <w:b/>
      <w:bCs/>
      <w:sz w:val="28"/>
    </w:rPr>
  </w:style>
  <w:style w:type="paragraph" w:styleId="DocumentMap">
    <w:name w:val="Document Map"/>
    <w:basedOn w:val="Normal"/>
    <w:link w:val="DocumentMapChar"/>
    <w:uiPriority w:val="99"/>
    <w:semiHidden/>
    <w:unhideWhenUsed/>
    <w:rsid w:val="00C86A7B"/>
    <w:pPr>
      <w:spacing w:line="276" w:lineRule="auto"/>
      <w:ind w:firstLine="0"/>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C86A7B"/>
    <w:rPr>
      <w:rFonts w:ascii="Tahoma" w:eastAsia="Times New Roman" w:hAnsi="Tahoma" w:cs="Tahoma"/>
      <w:sz w:val="16"/>
      <w:szCs w:val="16"/>
    </w:rPr>
  </w:style>
  <w:style w:type="paragraph" w:customStyle="1" w:styleId="Glossary">
    <w:name w:val="Glossary"/>
    <w:basedOn w:val="Normal"/>
    <w:rsid w:val="00C86A7B"/>
    <w:pPr>
      <w:spacing w:line="276" w:lineRule="auto"/>
      <w:ind w:left="129" w:hanging="129"/>
    </w:pPr>
    <w:rPr>
      <w:rFonts w:eastAsia="Times New Roman"/>
    </w:rPr>
  </w:style>
  <w:style w:type="character" w:customStyle="1" w:styleId="CaptionChar">
    <w:name w:val="Caption Char"/>
    <w:basedOn w:val="DefaultParagraphFont"/>
    <w:link w:val="Caption"/>
    <w:rsid w:val="00C86A7B"/>
    <w:rPr>
      <w:rFonts w:ascii="Calibri" w:hAnsi="Calibri" w:cs="B Nazanin"/>
      <w:i/>
      <w:iCs/>
      <w:color w:val="44546A" w:themeColor="text2"/>
      <w:sz w:val="18"/>
      <w:szCs w:val="18"/>
    </w:rPr>
  </w:style>
  <w:style w:type="paragraph" w:customStyle="1" w:styleId="Authors">
    <w:name w:val="Authors"/>
    <w:basedOn w:val="Normal"/>
    <w:next w:val="Normal"/>
    <w:rsid w:val="00C86A7B"/>
    <w:pPr>
      <w:framePr w:w="9072" w:hSpace="187" w:vSpace="187" w:wrap="notBeside" w:vAnchor="text" w:hAnchor="page" w:xAlign="center" w:y="1"/>
      <w:bidi w:val="0"/>
      <w:spacing w:after="320" w:line="276" w:lineRule="auto"/>
      <w:ind w:firstLine="0"/>
      <w:jc w:val="center"/>
    </w:pPr>
    <w:rPr>
      <w:rFonts w:eastAsia="Times New Roman" w:cs="Times New Roman"/>
      <w:sz w:val="22"/>
      <w:szCs w:val="22"/>
      <w:lang w:bidi="fa-IR"/>
    </w:rPr>
  </w:style>
  <w:style w:type="paragraph" w:styleId="BlockText">
    <w:name w:val="Block Text"/>
    <w:basedOn w:val="Normal"/>
    <w:rsid w:val="00C86A7B"/>
    <w:pPr>
      <w:spacing w:after="120" w:line="276" w:lineRule="auto"/>
      <w:ind w:left="1440" w:right="1440" w:firstLine="0"/>
      <w:jc w:val="left"/>
    </w:pPr>
    <w:rPr>
      <w:rFonts w:ascii="Verdana" w:eastAsia="Times New Roman" w:hAnsi="Verdana"/>
      <w:sz w:val="18"/>
      <w:lang w:bidi="fa-IR"/>
    </w:rPr>
  </w:style>
  <w:style w:type="paragraph" w:styleId="BodyText">
    <w:name w:val="Body Text"/>
    <w:basedOn w:val="Normal"/>
    <w:link w:val="BodyTextChar"/>
    <w:rsid w:val="00C86A7B"/>
    <w:pPr>
      <w:spacing w:after="120" w:line="276" w:lineRule="auto"/>
      <w:ind w:firstLine="0"/>
      <w:jc w:val="left"/>
    </w:pPr>
    <w:rPr>
      <w:rFonts w:ascii="Verdana" w:eastAsia="Times New Roman" w:hAnsi="Verdana" w:cs="Traditional Arabic"/>
      <w:szCs w:val="20"/>
    </w:rPr>
  </w:style>
  <w:style w:type="character" w:customStyle="1" w:styleId="BodyTextChar">
    <w:name w:val="Body Text Char"/>
    <w:basedOn w:val="DefaultParagraphFont"/>
    <w:link w:val="BodyText"/>
    <w:rsid w:val="00C86A7B"/>
    <w:rPr>
      <w:rFonts w:ascii="Verdana" w:eastAsia="Times New Roman" w:hAnsi="Verdana" w:cs="Traditional Arabic"/>
      <w:sz w:val="20"/>
      <w:szCs w:val="20"/>
    </w:rPr>
  </w:style>
  <w:style w:type="paragraph" w:styleId="BodyText2">
    <w:name w:val="Body Text 2"/>
    <w:basedOn w:val="Normal"/>
    <w:link w:val="BodyText2Char"/>
    <w:rsid w:val="00C86A7B"/>
    <w:pPr>
      <w:spacing w:after="120" w:line="480" w:lineRule="auto"/>
      <w:ind w:firstLine="0"/>
      <w:jc w:val="left"/>
    </w:pPr>
    <w:rPr>
      <w:rFonts w:ascii="Verdana" w:eastAsia="Times New Roman" w:hAnsi="Verdana"/>
      <w:sz w:val="18"/>
      <w:lang w:bidi="fa-IR"/>
    </w:rPr>
  </w:style>
  <w:style w:type="character" w:customStyle="1" w:styleId="BodyText2Char">
    <w:name w:val="Body Text 2 Char"/>
    <w:basedOn w:val="DefaultParagraphFont"/>
    <w:link w:val="BodyText2"/>
    <w:rsid w:val="00C86A7B"/>
    <w:rPr>
      <w:rFonts w:ascii="Verdana" w:eastAsia="Times New Roman" w:hAnsi="Verdana" w:cs="B Nazanin"/>
      <w:sz w:val="18"/>
      <w:szCs w:val="28"/>
      <w:lang w:bidi="fa-IR"/>
    </w:rPr>
  </w:style>
  <w:style w:type="paragraph" w:styleId="BodyText3">
    <w:name w:val="Body Text 3"/>
    <w:basedOn w:val="Normal"/>
    <w:link w:val="BodyText3Char"/>
    <w:rsid w:val="00C86A7B"/>
    <w:pPr>
      <w:spacing w:after="120" w:line="276" w:lineRule="auto"/>
      <w:ind w:firstLine="0"/>
      <w:jc w:val="left"/>
    </w:pPr>
    <w:rPr>
      <w:rFonts w:ascii="Verdana" w:eastAsia="Times New Roman" w:hAnsi="Verdana"/>
      <w:sz w:val="16"/>
      <w:szCs w:val="16"/>
      <w:lang w:bidi="fa-IR"/>
    </w:rPr>
  </w:style>
  <w:style w:type="character" w:customStyle="1" w:styleId="BodyText3Char">
    <w:name w:val="Body Text 3 Char"/>
    <w:basedOn w:val="DefaultParagraphFont"/>
    <w:link w:val="BodyText3"/>
    <w:rsid w:val="00C86A7B"/>
    <w:rPr>
      <w:rFonts w:ascii="Verdana" w:eastAsia="Times New Roman" w:hAnsi="Verdana" w:cs="B Nazanin"/>
      <w:sz w:val="16"/>
      <w:szCs w:val="16"/>
      <w:lang w:bidi="fa-IR"/>
    </w:rPr>
  </w:style>
  <w:style w:type="paragraph" w:styleId="BodyTextIndent">
    <w:name w:val="Body Text Indent"/>
    <w:basedOn w:val="Normal"/>
    <w:link w:val="BodyTextIndentChar"/>
    <w:rsid w:val="00C86A7B"/>
    <w:pPr>
      <w:spacing w:after="120" w:line="276" w:lineRule="auto"/>
      <w:ind w:left="360" w:firstLine="0"/>
      <w:jc w:val="left"/>
    </w:pPr>
    <w:rPr>
      <w:rFonts w:ascii="Verdana" w:eastAsia="Times New Roman" w:hAnsi="Verdana"/>
      <w:sz w:val="18"/>
      <w:lang w:bidi="fa-IR"/>
    </w:rPr>
  </w:style>
  <w:style w:type="character" w:customStyle="1" w:styleId="BodyTextIndentChar">
    <w:name w:val="Body Text Indent Char"/>
    <w:basedOn w:val="DefaultParagraphFont"/>
    <w:link w:val="BodyTextIndent"/>
    <w:rsid w:val="00C86A7B"/>
    <w:rPr>
      <w:rFonts w:ascii="Verdana" w:eastAsia="Times New Roman" w:hAnsi="Verdana" w:cs="B Nazanin"/>
      <w:sz w:val="18"/>
      <w:szCs w:val="28"/>
      <w:lang w:bidi="fa-IR"/>
    </w:rPr>
  </w:style>
  <w:style w:type="paragraph" w:styleId="BodyTextIndent2">
    <w:name w:val="Body Text Indent 2"/>
    <w:basedOn w:val="Normal"/>
    <w:link w:val="BodyTextIndent2Char"/>
    <w:rsid w:val="00C86A7B"/>
    <w:pPr>
      <w:spacing w:after="120" w:line="480" w:lineRule="auto"/>
      <w:ind w:left="360" w:firstLine="0"/>
      <w:jc w:val="left"/>
    </w:pPr>
    <w:rPr>
      <w:rFonts w:ascii="Verdana" w:eastAsia="Times New Roman" w:hAnsi="Verdana"/>
      <w:sz w:val="18"/>
      <w:lang w:bidi="fa-IR"/>
    </w:rPr>
  </w:style>
  <w:style w:type="character" w:customStyle="1" w:styleId="BodyTextIndent2Char">
    <w:name w:val="Body Text Indent 2 Char"/>
    <w:basedOn w:val="DefaultParagraphFont"/>
    <w:link w:val="BodyTextIndent2"/>
    <w:rsid w:val="00C86A7B"/>
    <w:rPr>
      <w:rFonts w:ascii="Verdana" w:eastAsia="Times New Roman" w:hAnsi="Verdana" w:cs="B Nazanin"/>
      <w:sz w:val="18"/>
      <w:szCs w:val="28"/>
      <w:lang w:bidi="fa-IR"/>
    </w:rPr>
  </w:style>
  <w:style w:type="character" w:customStyle="1" w:styleId="comment">
    <w:name w:val="comment"/>
    <w:basedOn w:val="DefaultParagraphFont"/>
    <w:rsid w:val="00C86A7B"/>
  </w:style>
  <w:style w:type="character" w:styleId="Emphasis">
    <w:name w:val="Emphasis"/>
    <w:basedOn w:val="DefaultParagraphFont"/>
    <w:rsid w:val="00C86A7B"/>
    <w:rPr>
      <w:i/>
      <w:iCs/>
    </w:rPr>
  </w:style>
  <w:style w:type="character" w:styleId="FollowedHyperlink">
    <w:name w:val="FollowedHyperlink"/>
    <w:basedOn w:val="DefaultParagraphFont"/>
    <w:rsid w:val="00C86A7B"/>
    <w:rPr>
      <w:color w:val="800080"/>
      <w:u w:val="single"/>
    </w:rPr>
  </w:style>
  <w:style w:type="paragraph" w:customStyle="1" w:styleId="formula">
    <w:name w:val="formula"/>
    <w:basedOn w:val="BlockText"/>
    <w:rsid w:val="00C86A7B"/>
    <w:pPr>
      <w:numPr>
        <w:numId w:val="24"/>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rsid w:val="00C86A7B"/>
    <w:pPr>
      <w:keepNext/>
      <w:bidi w:val="0"/>
      <w:spacing w:before="280" w:after="240" w:line="276" w:lineRule="auto"/>
      <w:ind w:firstLine="0"/>
      <w:jc w:val="lowKashida"/>
      <w:outlineLvl w:val="1"/>
    </w:pPr>
    <w:rPr>
      <w:rFonts w:ascii="Verdana" w:eastAsia="Times New Roman" w:hAnsi="Verdana" w:cs="Zar"/>
      <w:b/>
      <w:bCs/>
      <w:i/>
      <w:sz w:val="28"/>
      <w:lang w:bidi="fa-IR"/>
    </w:rPr>
  </w:style>
  <w:style w:type="paragraph" w:customStyle="1" w:styleId="Style2CharCharNotLatinItalicChar">
    <w:name w:val="Style متن 2 Char Char + Not (Latin) Italic Char"/>
    <w:basedOn w:val="2CharChar"/>
    <w:link w:val="Style2CharCharNotLatinItalicCharChar"/>
    <w:rsid w:val="00C86A7B"/>
    <w:pPr>
      <w:jc w:val="both"/>
    </w:pPr>
    <w:rPr>
      <w:szCs w:val="26"/>
    </w:rPr>
  </w:style>
  <w:style w:type="character" w:styleId="HTMLCite">
    <w:name w:val="HTML Cite"/>
    <w:basedOn w:val="DefaultParagraphFont"/>
    <w:rsid w:val="00C86A7B"/>
    <w:rPr>
      <w:i/>
      <w:iCs/>
    </w:rPr>
  </w:style>
  <w:style w:type="paragraph" w:styleId="HTMLPreformatted">
    <w:name w:val="HTML Preformatted"/>
    <w:basedOn w:val="Normal"/>
    <w:link w:val="HTMLPreformattedChar"/>
    <w:rsid w:val="00C86A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76" w:lineRule="auto"/>
      <w:ind w:firstLine="0"/>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rsid w:val="00C86A7B"/>
    <w:rPr>
      <w:rFonts w:ascii="Courier New" w:eastAsia="Times New Roman" w:hAnsi="Courier New" w:cs="Courier New"/>
      <w:sz w:val="20"/>
      <w:szCs w:val="20"/>
    </w:rPr>
  </w:style>
  <w:style w:type="paragraph" w:customStyle="1" w:styleId="CharCharChar">
    <w:name w:val="شکل Char Char Char"/>
    <w:basedOn w:val="Normal"/>
    <w:next w:val="Normal"/>
    <w:link w:val="CharCharCharChar"/>
    <w:autoRedefine/>
    <w:rsid w:val="00C86A7B"/>
    <w:pPr>
      <w:spacing w:after="480" w:line="276" w:lineRule="auto"/>
      <w:ind w:left="1188" w:hanging="1008"/>
      <w:jc w:val="center"/>
    </w:pPr>
    <w:rPr>
      <w:rFonts w:eastAsia="Times New Roman"/>
      <w:lang w:bidi="fa-IR"/>
    </w:rPr>
  </w:style>
  <w:style w:type="paragraph" w:customStyle="1" w:styleId="ljk">
    <w:name w:val="ljk"/>
    <w:basedOn w:val="CharCharChar"/>
    <w:rsid w:val="00C86A7B"/>
    <w:pPr>
      <w:ind w:left="0" w:firstLine="0"/>
      <w:jc w:val="left"/>
    </w:pPr>
  </w:style>
  <w:style w:type="paragraph" w:customStyle="1" w:styleId="mymmpbestnr">
    <w:name w:val="mymmp_bestnr"/>
    <w:basedOn w:val="Normal"/>
    <w:rsid w:val="00C86A7B"/>
    <w:pPr>
      <w:bidi w:val="0"/>
      <w:spacing w:before="100" w:beforeAutospacing="1" w:after="100" w:afterAutospacing="1" w:line="276" w:lineRule="auto"/>
      <w:ind w:firstLine="0"/>
      <w:jc w:val="left"/>
    </w:pPr>
    <w:rPr>
      <w:rFonts w:eastAsia="MS Mincho" w:cs="Times New Roman"/>
      <w:lang w:eastAsia="ja-JP"/>
    </w:rPr>
  </w:style>
  <w:style w:type="paragraph" w:styleId="NormalWeb">
    <w:name w:val="Normal (Web)"/>
    <w:basedOn w:val="Normal"/>
    <w:uiPriority w:val="99"/>
    <w:rsid w:val="00C86A7B"/>
    <w:pPr>
      <w:bidi w:val="0"/>
      <w:spacing w:before="100" w:beforeAutospacing="1" w:after="100" w:afterAutospacing="1" w:line="276" w:lineRule="auto"/>
      <w:ind w:firstLine="0"/>
      <w:jc w:val="left"/>
    </w:pPr>
    <w:rPr>
      <w:rFonts w:eastAsia="Times New Roman" w:cs="Times New Roman"/>
      <w:lang w:bidi="fa-IR"/>
    </w:rPr>
  </w:style>
  <w:style w:type="character" w:styleId="PageNumber">
    <w:name w:val="page number"/>
    <w:basedOn w:val="DefaultParagraphFont"/>
    <w:rsid w:val="00C86A7B"/>
  </w:style>
  <w:style w:type="paragraph" w:customStyle="1" w:styleId="section">
    <w:name w:val="section"/>
    <w:basedOn w:val="Normal"/>
    <w:rsid w:val="00C86A7B"/>
    <w:pPr>
      <w:spacing w:line="276" w:lineRule="auto"/>
      <w:ind w:left="375" w:hanging="432"/>
      <w:jc w:val="left"/>
    </w:pPr>
    <w:rPr>
      <w:rFonts w:ascii="Verdana" w:eastAsia="Times New Roman" w:hAnsi="Verdana"/>
      <w:sz w:val="18"/>
      <w:lang w:bidi="fa-IR"/>
    </w:rPr>
  </w:style>
  <w:style w:type="character" w:customStyle="1" w:styleId="StyleComplexTraditionalArabic">
    <w:name w:val="Style (Complex) Traditional Arabic"/>
    <w:basedOn w:val="DefaultParagraphFont"/>
    <w:rsid w:val="00C86A7B"/>
    <w:rPr>
      <w:rFonts w:cs="Nazanin"/>
    </w:rPr>
  </w:style>
  <w:style w:type="paragraph" w:customStyle="1" w:styleId="StyleComplexZarJustified">
    <w:name w:val="Style (Complex) Zar Justified"/>
    <w:basedOn w:val="Normal"/>
    <w:rsid w:val="00C86A7B"/>
    <w:pPr>
      <w:spacing w:line="276" w:lineRule="auto"/>
      <w:ind w:firstLine="0"/>
    </w:pPr>
    <w:rPr>
      <w:rFonts w:ascii="Verdana" w:eastAsia="Times New Roman" w:hAnsi="Verdana" w:cs="Zar"/>
      <w:sz w:val="18"/>
      <w:lang w:bidi="fa-IR"/>
    </w:rPr>
  </w:style>
  <w:style w:type="paragraph" w:customStyle="1" w:styleId="StyleCaptionCentered">
    <w:name w:val="Style Caption + Centered"/>
    <w:basedOn w:val="Caption"/>
    <w:autoRedefine/>
    <w:rsid w:val="00C86A7B"/>
    <w:pPr>
      <w:spacing w:before="120" w:after="120" w:line="360" w:lineRule="auto"/>
      <w:ind w:firstLine="0"/>
      <w:jc w:val="center"/>
    </w:pPr>
    <w:rPr>
      <w:rFonts w:ascii="Verdana" w:eastAsia="Times New Roman" w:hAnsi="Verdana"/>
      <w:b/>
      <w:bCs/>
      <w:i w:val="0"/>
      <w:iCs w:val="0"/>
      <w:color w:val="auto"/>
      <w:szCs w:val="22"/>
      <w:lang w:bidi="fa-IR"/>
    </w:rPr>
  </w:style>
  <w:style w:type="paragraph" w:customStyle="1" w:styleId="StyleCaptionCentered1">
    <w:name w:val="Style Caption + Centered1"/>
    <w:basedOn w:val="Caption"/>
    <w:autoRedefine/>
    <w:rsid w:val="00C86A7B"/>
    <w:pPr>
      <w:spacing w:before="120" w:after="120" w:line="360" w:lineRule="auto"/>
      <w:ind w:firstLine="0"/>
      <w:jc w:val="center"/>
    </w:pPr>
    <w:rPr>
      <w:rFonts w:ascii="Verdana" w:eastAsia="Times New Roman" w:hAnsi="Verdana"/>
      <w:b/>
      <w:bCs/>
      <w:i w:val="0"/>
      <w:iCs w:val="0"/>
      <w:color w:val="auto"/>
      <w:szCs w:val="22"/>
      <w:lang w:bidi="fa-IR"/>
    </w:rPr>
  </w:style>
  <w:style w:type="paragraph" w:customStyle="1" w:styleId="StyleformulaComplexNazanin">
    <w:name w:val="Style formula + (Complex) Nazanin"/>
    <w:basedOn w:val="formula"/>
    <w:rsid w:val="00C86A7B"/>
    <w:pPr>
      <w:numPr>
        <w:numId w:val="0"/>
      </w:numPr>
    </w:pPr>
  </w:style>
  <w:style w:type="paragraph" w:customStyle="1" w:styleId="StyleHeading2ComplexZarJustified">
    <w:name w:val="Style Heading 2 + (Complex) Zar Justified"/>
    <w:basedOn w:val="Heading2"/>
    <w:rsid w:val="00C86A7B"/>
    <w:pPr>
      <w:keepLines w:val="0"/>
      <w:spacing w:before="280" w:after="240" w:line="276" w:lineRule="auto"/>
    </w:pPr>
    <w:rPr>
      <w:rFonts w:eastAsia="Times New Roman" w:cs="Zar"/>
    </w:rPr>
  </w:style>
  <w:style w:type="paragraph" w:customStyle="1" w:styleId="StyleHeading4ComplexNazaninNotBold">
    <w:name w:val="Style Heading 4 + (Complex) Nazanin Not Bold"/>
    <w:basedOn w:val="Heading4"/>
    <w:rsid w:val="00C86A7B"/>
    <w:pPr>
      <w:keepLines w:val="0"/>
      <w:spacing w:before="120" w:after="80" w:line="276" w:lineRule="auto"/>
      <w:ind w:firstLine="0"/>
      <w:jc w:val="center"/>
    </w:pPr>
    <w:rPr>
      <w:rFonts w:eastAsia="Times New Roman" w:cs="Zar"/>
      <w:b w:val="0"/>
      <w:sz w:val="26"/>
      <w:szCs w:val="36"/>
      <w:lang w:bidi="fa-IR"/>
    </w:rPr>
  </w:style>
  <w:style w:type="paragraph" w:customStyle="1" w:styleId="a3">
    <w:name w:val="متن"/>
    <w:basedOn w:val="Normal"/>
    <w:link w:val="Char2"/>
    <w:rsid w:val="00C86A7B"/>
    <w:pPr>
      <w:spacing w:line="360" w:lineRule="auto"/>
      <w:ind w:left="57" w:right="57" w:firstLine="340"/>
      <w:jc w:val="lowKashida"/>
    </w:pPr>
    <w:rPr>
      <w:rFonts w:eastAsia="Times New Roman"/>
      <w:lang w:bidi="fa-IR"/>
    </w:rPr>
  </w:style>
  <w:style w:type="paragraph" w:customStyle="1" w:styleId="StyleJustifiedLinespacing15lines">
    <w:name w:val="Style Justified Line spacing:  1.5 lines"/>
    <w:basedOn w:val="a3"/>
    <w:rsid w:val="00C86A7B"/>
    <w:pPr>
      <w:jc w:val="both"/>
    </w:pPr>
  </w:style>
  <w:style w:type="paragraph" w:customStyle="1" w:styleId="StyleStyleHeading3UCS">
    <w:name w:val="Style Style Heading 3 UCS + +"/>
    <w:basedOn w:val="Normal"/>
    <w:rsid w:val="00C86A7B"/>
    <w:pPr>
      <w:keepNext/>
      <w:bidi w:val="0"/>
      <w:spacing w:before="280" w:after="200" w:line="276" w:lineRule="auto"/>
      <w:ind w:left="144" w:hanging="144"/>
      <w:outlineLvl w:val="2"/>
    </w:pPr>
    <w:rPr>
      <w:rFonts w:ascii="Verdana" w:eastAsia="Times New Roman" w:hAnsi="Verdana" w:cs="B Zar"/>
      <w:b/>
      <w:bCs/>
      <w:sz w:val="28"/>
      <w:lang w:bidi="fa-IR"/>
    </w:rPr>
  </w:style>
  <w:style w:type="paragraph" w:customStyle="1" w:styleId="Char1">
    <w:name w:val="متن Char"/>
    <w:basedOn w:val="Normal"/>
    <w:link w:val="CharChar"/>
    <w:rsid w:val="00C86A7B"/>
    <w:pPr>
      <w:spacing w:line="360" w:lineRule="auto"/>
      <w:ind w:left="57" w:right="57" w:firstLine="340"/>
      <w:jc w:val="lowKashida"/>
    </w:pPr>
    <w:rPr>
      <w:rFonts w:eastAsia="Times New Roman"/>
      <w:lang w:bidi="fa-IR"/>
    </w:rPr>
  </w:style>
  <w:style w:type="paragraph" w:customStyle="1" w:styleId="Style1">
    <w:name w:val="Style1"/>
    <w:basedOn w:val="Char1"/>
    <w:next w:val="CharCharChar"/>
    <w:rsid w:val="00C86A7B"/>
  </w:style>
  <w:style w:type="paragraph" w:customStyle="1" w:styleId="Style2">
    <w:name w:val="Style2"/>
    <w:basedOn w:val="Normal"/>
    <w:rsid w:val="00C86A7B"/>
    <w:pPr>
      <w:spacing w:after="480" w:line="276" w:lineRule="auto"/>
      <w:ind w:firstLine="0"/>
      <w:jc w:val="center"/>
    </w:pPr>
    <w:rPr>
      <w:rFonts w:eastAsia="Times New Roman"/>
      <w:sz w:val="18"/>
      <w:szCs w:val="20"/>
      <w:lang w:bidi="fa-IR"/>
    </w:rPr>
  </w:style>
  <w:style w:type="table" w:styleId="TableElegant">
    <w:name w:val="Table Elegant"/>
    <w:basedOn w:val="TableNormal"/>
    <w:rsid w:val="00C86A7B"/>
    <w:pPr>
      <w:spacing w:after="0" w:line="240" w:lineRule="auto"/>
    </w:pPr>
    <w:rPr>
      <w:rFonts w:ascii="Times New Roman" w:eastAsia="Times New Roman" w:hAnsi="Times New Roman" w:cs="Times New Roman"/>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39"/>
    <w:rsid w:val="00C86A7B"/>
    <w:pPr>
      <w:spacing w:line="276" w:lineRule="auto"/>
      <w:ind w:left="540" w:firstLine="0"/>
      <w:jc w:val="left"/>
    </w:pPr>
    <w:rPr>
      <w:rFonts w:eastAsia="Times New Roman" w:cs="Times New Roman"/>
      <w:lang w:bidi="fa-IR"/>
    </w:rPr>
  </w:style>
  <w:style w:type="paragraph" w:styleId="TOC6">
    <w:name w:val="toc 6"/>
    <w:basedOn w:val="Normal"/>
    <w:next w:val="Normal"/>
    <w:autoRedefine/>
    <w:uiPriority w:val="39"/>
    <w:rsid w:val="00C86A7B"/>
    <w:pPr>
      <w:spacing w:line="276" w:lineRule="auto"/>
      <w:ind w:left="720" w:firstLine="0"/>
      <w:jc w:val="left"/>
    </w:pPr>
    <w:rPr>
      <w:rFonts w:eastAsia="Times New Roman" w:cs="Times New Roman"/>
      <w:lang w:bidi="fa-IR"/>
    </w:rPr>
  </w:style>
  <w:style w:type="paragraph" w:styleId="TOC7">
    <w:name w:val="toc 7"/>
    <w:basedOn w:val="Normal"/>
    <w:next w:val="Normal"/>
    <w:autoRedefine/>
    <w:uiPriority w:val="39"/>
    <w:rsid w:val="00C86A7B"/>
    <w:pPr>
      <w:spacing w:line="276" w:lineRule="auto"/>
      <w:ind w:left="900" w:firstLine="0"/>
      <w:jc w:val="left"/>
    </w:pPr>
    <w:rPr>
      <w:rFonts w:eastAsia="Times New Roman" w:cs="Times New Roman"/>
      <w:lang w:bidi="fa-IR"/>
    </w:rPr>
  </w:style>
  <w:style w:type="paragraph" w:styleId="TOC8">
    <w:name w:val="toc 8"/>
    <w:basedOn w:val="Normal"/>
    <w:next w:val="Normal"/>
    <w:autoRedefine/>
    <w:uiPriority w:val="39"/>
    <w:rsid w:val="00C86A7B"/>
    <w:pPr>
      <w:spacing w:line="276" w:lineRule="auto"/>
      <w:ind w:left="1080" w:firstLine="0"/>
      <w:jc w:val="left"/>
    </w:pPr>
    <w:rPr>
      <w:rFonts w:eastAsia="Times New Roman" w:cs="Times New Roman"/>
      <w:lang w:bidi="fa-IR"/>
    </w:rPr>
  </w:style>
  <w:style w:type="paragraph" w:styleId="TOC9">
    <w:name w:val="toc 9"/>
    <w:basedOn w:val="Normal"/>
    <w:next w:val="Normal"/>
    <w:autoRedefine/>
    <w:uiPriority w:val="39"/>
    <w:rsid w:val="00C86A7B"/>
    <w:pPr>
      <w:spacing w:line="276" w:lineRule="auto"/>
      <w:ind w:left="1260" w:firstLine="0"/>
      <w:jc w:val="left"/>
    </w:pPr>
    <w:rPr>
      <w:rFonts w:eastAsia="Times New Roman" w:cs="Times New Roman"/>
      <w:lang w:bidi="fa-IR"/>
    </w:rPr>
  </w:style>
  <w:style w:type="paragraph" w:customStyle="1" w:styleId="UCSHeading2">
    <w:name w:val="UCS Heading 2"/>
    <w:basedOn w:val="Heading2"/>
    <w:next w:val="a3"/>
    <w:rsid w:val="00C86A7B"/>
    <w:pPr>
      <w:keepLines w:val="0"/>
      <w:spacing w:before="280" w:after="240" w:line="276" w:lineRule="auto"/>
      <w:ind w:left="180"/>
    </w:pPr>
    <w:rPr>
      <w:rFonts w:eastAsia="Times New Roman" w:cs="Zar"/>
      <w:i/>
    </w:rPr>
  </w:style>
  <w:style w:type="paragraph" w:customStyle="1" w:styleId="a4">
    <w:name w:val="بلد"/>
    <w:basedOn w:val="Char1"/>
    <w:link w:val="Char3"/>
    <w:rsid w:val="00C86A7B"/>
    <w:pPr>
      <w:keepNext/>
      <w:ind w:left="58" w:right="58" w:firstLine="346"/>
    </w:pPr>
    <w:rPr>
      <w:b/>
      <w:bCs/>
    </w:rPr>
  </w:style>
  <w:style w:type="character" w:customStyle="1" w:styleId="CharChar">
    <w:name w:val="متن Char Char"/>
    <w:basedOn w:val="DefaultParagraphFont"/>
    <w:link w:val="Char1"/>
    <w:rsid w:val="00C86A7B"/>
    <w:rPr>
      <w:rFonts w:ascii="Calibri" w:eastAsia="Times New Roman" w:hAnsi="Calibri" w:cs="B Nazanin"/>
      <w:sz w:val="24"/>
      <w:szCs w:val="28"/>
      <w:lang w:bidi="fa-IR"/>
    </w:rPr>
  </w:style>
  <w:style w:type="character" w:customStyle="1" w:styleId="Char3">
    <w:name w:val="بلد Char"/>
    <w:basedOn w:val="CharChar"/>
    <w:link w:val="a4"/>
    <w:rsid w:val="00C86A7B"/>
    <w:rPr>
      <w:rFonts w:ascii="Calibri" w:eastAsia="Times New Roman" w:hAnsi="Calibri" w:cs="B Nazanin"/>
      <w:b/>
      <w:bCs/>
      <w:sz w:val="24"/>
      <w:szCs w:val="28"/>
      <w:lang w:bidi="fa-IR"/>
    </w:rPr>
  </w:style>
  <w:style w:type="paragraph" w:customStyle="1" w:styleId="a5">
    <w:name w:val="جدول"/>
    <w:basedOn w:val="Caption"/>
    <w:autoRedefine/>
    <w:rsid w:val="00C86A7B"/>
    <w:pPr>
      <w:spacing w:after="0" w:line="360" w:lineRule="auto"/>
      <w:ind w:left="2592" w:hanging="1152"/>
      <w:jc w:val="center"/>
    </w:pPr>
    <w:rPr>
      <w:rFonts w:eastAsia="Times New Roman"/>
      <w:i w:val="0"/>
      <w:iCs w:val="0"/>
      <w:color w:val="auto"/>
      <w:sz w:val="20"/>
      <w:szCs w:val="24"/>
      <w:lang w:bidi="fa-IR"/>
    </w:rPr>
  </w:style>
  <w:style w:type="paragraph" w:customStyle="1" w:styleId="Char4">
    <w:name w:val="جدول Char"/>
    <w:basedOn w:val="Caption"/>
    <w:link w:val="CharChar0"/>
    <w:autoRedefine/>
    <w:rsid w:val="00C86A7B"/>
    <w:pPr>
      <w:spacing w:after="0" w:line="360" w:lineRule="auto"/>
      <w:ind w:left="2772" w:hanging="1152"/>
      <w:jc w:val="center"/>
    </w:pPr>
    <w:rPr>
      <w:rFonts w:eastAsia="Times New Roman"/>
      <w:i w:val="0"/>
      <w:iCs w:val="0"/>
      <w:sz w:val="20"/>
      <w:szCs w:val="24"/>
      <w:lang w:bidi="fa-IR"/>
    </w:rPr>
  </w:style>
  <w:style w:type="character" w:customStyle="1" w:styleId="CharChar0">
    <w:name w:val="جدول Char Char"/>
    <w:basedOn w:val="CaptionChar"/>
    <w:link w:val="Char4"/>
    <w:rsid w:val="00C86A7B"/>
    <w:rPr>
      <w:rFonts w:ascii="Calibri" w:eastAsia="Times New Roman" w:hAnsi="Calibri" w:cs="B Nazanin"/>
      <w:i w:val="0"/>
      <w:iCs w:val="0"/>
      <w:color w:val="44546A" w:themeColor="text2"/>
      <w:sz w:val="20"/>
      <w:szCs w:val="24"/>
      <w:lang w:bidi="fa-IR"/>
    </w:rPr>
  </w:style>
  <w:style w:type="paragraph" w:customStyle="1" w:styleId="a6">
    <w:name w:val="سرفصل"/>
    <w:basedOn w:val="Heading1"/>
    <w:rsid w:val="00C86A7B"/>
    <w:pPr>
      <w:keepLines w:val="0"/>
      <w:spacing w:before="1440" w:after="2040" w:line="276" w:lineRule="auto"/>
      <w:jc w:val="center"/>
    </w:pPr>
    <w:rPr>
      <w:rFonts w:eastAsia="Times New Roman"/>
      <w:kern w:val="32"/>
      <w:sz w:val="52"/>
      <w:szCs w:val="60"/>
      <w:lang w:bidi="fa-IR"/>
    </w:rPr>
  </w:style>
  <w:style w:type="paragraph" w:customStyle="1" w:styleId="a">
    <w:name w:val="شکل"/>
    <w:basedOn w:val="Normal"/>
    <w:autoRedefine/>
    <w:rsid w:val="00C86A7B"/>
    <w:pPr>
      <w:numPr>
        <w:numId w:val="25"/>
      </w:numPr>
      <w:tabs>
        <w:tab w:val="num" w:pos="1080"/>
      </w:tabs>
      <w:spacing w:line="360" w:lineRule="auto"/>
      <w:ind w:left="1080"/>
      <w:jc w:val="center"/>
    </w:pPr>
    <w:rPr>
      <w:rFonts w:eastAsia="Times New Roman"/>
      <w:lang w:bidi="fa-IR"/>
    </w:rPr>
  </w:style>
  <w:style w:type="paragraph" w:customStyle="1" w:styleId="CharChar1">
    <w:name w:val="شکل Char Char"/>
    <w:basedOn w:val="Normal"/>
    <w:next w:val="Normal"/>
    <w:autoRedefine/>
    <w:rsid w:val="00C86A7B"/>
    <w:pPr>
      <w:spacing w:after="480" w:line="276" w:lineRule="auto"/>
      <w:ind w:left="1008" w:hanging="1008"/>
      <w:jc w:val="center"/>
    </w:pPr>
    <w:rPr>
      <w:rFonts w:ascii="Verdana" w:eastAsia="Times New Roman" w:hAnsi="Verdana"/>
      <w:sz w:val="18"/>
      <w:lang w:bidi="fa-IR"/>
    </w:rPr>
  </w:style>
  <w:style w:type="character" w:customStyle="1" w:styleId="CharCharCharChar">
    <w:name w:val="شکل Char Char Char Char"/>
    <w:basedOn w:val="DefaultParagraphFont"/>
    <w:link w:val="CharCharChar"/>
    <w:rsid w:val="00C86A7B"/>
    <w:rPr>
      <w:rFonts w:ascii="Calibri" w:eastAsia="Times New Roman" w:hAnsi="Calibri" w:cs="B Nazanin"/>
      <w:sz w:val="20"/>
      <w:szCs w:val="24"/>
      <w:lang w:bidi="fa-IR"/>
    </w:rPr>
  </w:style>
  <w:style w:type="paragraph" w:customStyle="1" w:styleId="Char5">
    <w:name w:val="فرمول Char"/>
    <w:basedOn w:val="Normal"/>
    <w:link w:val="CharChar2"/>
    <w:autoRedefine/>
    <w:rsid w:val="00C86A7B"/>
    <w:pPr>
      <w:tabs>
        <w:tab w:val="right" w:pos="8222"/>
      </w:tabs>
      <w:spacing w:before="120" w:after="120" w:line="360" w:lineRule="auto"/>
      <w:ind w:left="180" w:firstLine="170"/>
      <w:jc w:val="left"/>
    </w:pPr>
    <w:rPr>
      <w:rFonts w:ascii="Verdana" w:eastAsia="Times New Roman" w:hAnsi="Verdana"/>
      <w:i/>
      <w:sz w:val="18"/>
      <w:lang w:bidi="fa-IR"/>
    </w:rPr>
  </w:style>
  <w:style w:type="paragraph" w:customStyle="1" w:styleId="a7">
    <w:name w:val="فرمول بدون شماره"/>
    <w:basedOn w:val="a3"/>
    <w:next w:val="a3"/>
    <w:rsid w:val="00C86A7B"/>
    <w:pPr>
      <w:tabs>
        <w:tab w:val="right" w:pos="57"/>
        <w:tab w:val="right" w:pos="8222"/>
      </w:tabs>
    </w:pPr>
  </w:style>
  <w:style w:type="paragraph" w:customStyle="1" w:styleId="2">
    <w:name w:val="متن 2"/>
    <w:basedOn w:val="Normal"/>
    <w:rsid w:val="00C86A7B"/>
    <w:pPr>
      <w:spacing w:line="360" w:lineRule="auto"/>
      <w:ind w:left="72" w:firstLine="0"/>
      <w:jc w:val="lowKashida"/>
    </w:pPr>
    <w:rPr>
      <w:rFonts w:eastAsia="Times New Roman" w:cs="Zar"/>
      <w:i/>
      <w:lang w:bidi="fa-IR"/>
    </w:rPr>
  </w:style>
  <w:style w:type="paragraph" w:customStyle="1" w:styleId="2CharChar">
    <w:name w:val="متن 2 Char Char"/>
    <w:basedOn w:val="Normal"/>
    <w:link w:val="2CharCharChar"/>
    <w:rsid w:val="00C86A7B"/>
    <w:pPr>
      <w:spacing w:line="360" w:lineRule="auto"/>
      <w:ind w:left="72" w:firstLine="0"/>
      <w:jc w:val="lowKashida"/>
    </w:pPr>
    <w:rPr>
      <w:rFonts w:eastAsia="Times New Roman"/>
      <w:i/>
      <w:lang w:bidi="fa-IR"/>
    </w:rPr>
  </w:style>
  <w:style w:type="character" w:customStyle="1" w:styleId="2CharCharChar">
    <w:name w:val="متن 2 Char Char Char"/>
    <w:basedOn w:val="DefaultParagraphFont"/>
    <w:link w:val="2CharChar"/>
    <w:rsid w:val="00C86A7B"/>
    <w:rPr>
      <w:rFonts w:ascii="Calibri" w:eastAsia="Times New Roman" w:hAnsi="Calibri" w:cs="B Nazanin"/>
      <w:i/>
      <w:sz w:val="24"/>
      <w:szCs w:val="24"/>
      <w:lang w:bidi="fa-IR"/>
    </w:rPr>
  </w:style>
  <w:style w:type="character" w:customStyle="1" w:styleId="CharChar10">
    <w:name w:val="متن Char Char1"/>
    <w:basedOn w:val="DefaultParagraphFont"/>
    <w:rsid w:val="00C86A7B"/>
    <w:rPr>
      <w:rFonts w:cs="Nazanin"/>
      <w:szCs w:val="28"/>
      <w:lang w:val="en-US" w:eastAsia="en-US" w:bidi="ar-SA"/>
    </w:rPr>
  </w:style>
  <w:style w:type="character" w:customStyle="1" w:styleId="Char10">
    <w:name w:val="متن Char1"/>
    <w:basedOn w:val="DefaultParagraphFont"/>
    <w:rsid w:val="00C86A7B"/>
    <w:rPr>
      <w:rFonts w:ascii="Verdana" w:hAnsi="Verdana" w:cs="B Lotus"/>
      <w:sz w:val="18"/>
      <w:szCs w:val="28"/>
      <w:lang w:val="en-US" w:eastAsia="en-US" w:bidi="fa-IR"/>
    </w:rPr>
  </w:style>
  <w:style w:type="character" w:customStyle="1" w:styleId="Char2">
    <w:name w:val="متن Char2"/>
    <w:basedOn w:val="DefaultParagraphFont"/>
    <w:link w:val="a3"/>
    <w:rsid w:val="00C86A7B"/>
    <w:rPr>
      <w:rFonts w:ascii="Calibri" w:eastAsia="Times New Roman" w:hAnsi="Calibri" w:cs="B Nazanin"/>
      <w:sz w:val="24"/>
      <w:szCs w:val="28"/>
      <w:lang w:bidi="fa-IR"/>
    </w:rPr>
  </w:style>
  <w:style w:type="paragraph" w:customStyle="1" w:styleId="a8">
    <w:name w:val="منابع"/>
    <w:basedOn w:val="Normal"/>
    <w:link w:val="CharChar11"/>
    <w:autoRedefine/>
    <w:rsid w:val="00C86A7B"/>
    <w:pPr>
      <w:bidi w:val="0"/>
      <w:spacing w:after="60" w:line="276" w:lineRule="auto"/>
      <w:ind w:left="540" w:firstLine="0"/>
      <w:jc w:val="lowKashida"/>
    </w:pPr>
    <w:rPr>
      <w:rFonts w:ascii="Arial" w:eastAsia="Times New Roman" w:hAnsi="Arial"/>
    </w:rPr>
  </w:style>
  <w:style w:type="character" w:customStyle="1" w:styleId="CharChar3">
    <w:name w:val="منابع Char Char"/>
    <w:basedOn w:val="DefaultParagraphFont"/>
    <w:rsid w:val="00C86A7B"/>
    <w:rPr>
      <w:rFonts w:cs="Nazanin"/>
      <w:sz w:val="24"/>
      <w:szCs w:val="28"/>
      <w:lang w:val="en-US" w:eastAsia="en-US" w:bidi="fa-IR"/>
    </w:rPr>
  </w:style>
  <w:style w:type="character" w:customStyle="1" w:styleId="CharChar11">
    <w:name w:val="منابع Char Char1"/>
    <w:basedOn w:val="DefaultParagraphFont"/>
    <w:link w:val="a8"/>
    <w:rsid w:val="00C86A7B"/>
    <w:rPr>
      <w:rFonts w:ascii="Arial" w:eastAsia="Times New Roman" w:hAnsi="Arial" w:cs="B Nazanin"/>
      <w:sz w:val="24"/>
      <w:szCs w:val="28"/>
    </w:rPr>
  </w:style>
  <w:style w:type="character" w:customStyle="1" w:styleId="Style2CharCharNotLatinItalicCharChar">
    <w:name w:val="Style متن 2 Char Char + Not (Latin) Italic Char Char"/>
    <w:basedOn w:val="2CharCharChar"/>
    <w:link w:val="Style2CharCharNotLatinItalicChar"/>
    <w:rsid w:val="00C86A7B"/>
    <w:rPr>
      <w:rFonts w:ascii="Calibri" w:eastAsia="Times New Roman" w:hAnsi="Calibri" w:cs="B Nazanin"/>
      <w:i/>
      <w:sz w:val="24"/>
      <w:szCs w:val="26"/>
      <w:lang w:bidi="fa-IR"/>
    </w:rPr>
  </w:style>
  <w:style w:type="paragraph" w:customStyle="1" w:styleId="StyleUCSHeading2NotLatinItalic">
    <w:name w:val="Style UCS Heading 2 + Not (Latin) Italic"/>
    <w:basedOn w:val="UCSHeading2"/>
    <w:rsid w:val="00C86A7B"/>
    <w:pPr>
      <w:numPr>
        <w:ilvl w:val="1"/>
      </w:numPr>
      <w:ind w:left="180"/>
    </w:pPr>
    <w:rPr>
      <w:rFonts w:cs="B Nazanin"/>
      <w:i w:val="0"/>
    </w:rPr>
  </w:style>
  <w:style w:type="paragraph" w:customStyle="1" w:styleId="StyleNotLatinItalic">
    <w:name w:val="Style فرمول + Not (Latin) Italic"/>
    <w:basedOn w:val="Char5"/>
    <w:link w:val="StyleNotLatinItalicChar"/>
    <w:rsid w:val="00C86A7B"/>
    <w:rPr>
      <w:i w:val="0"/>
    </w:rPr>
  </w:style>
  <w:style w:type="character" w:customStyle="1" w:styleId="CharChar2">
    <w:name w:val="فرمول Char Char"/>
    <w:basedOn w:val="DefaultParagraphFont"/>
    <w:link w:val="Char5"/>
    <w:rsid w:val="00C86A7B"/>
    <w:rPr>
      <w:rFonts w:ascii="Verdana" w:eastAsia="Times New Roman" w:hAnsi="Verdana" w:cs="B Nazanin"/>
      <w:i/>
      <w:sz w:val="18"/>
      <w:szCs w:val="28"/>
      <w:lang w:bidi="fa-IR"/>
    </w:rPr>
  </w:style>
  <w:style w:type="character" w:customStyle="1" w:styleId="StyleNotLatinItalicChar">
    <w:name w:val="Style فرمول + Not (Latin) Italic Char"/>
    <w:basedOn w:val="CharChar2"/>
    <w:link w:val="StyleNotLatinItalic"/>
    <w:rsid w:val="00C86A7B"/>
    <w:rPr>
      <w:rFonts w:ascii="Verdana" w:eastAsia="Times New Roman" w:hAnsi="Verdana" w:cs="B Nazanin"/>
      <w:i w:val="0"/>
      <w:sz w:val="18"/>
      <w:szCs w:val="28"/>
      <w:lang w:bidi="fa-IR"/>
    </w:rPr>
  </w:style>
  <w:style w:type="character" w:customStyle="1" w:styleId="MTEquationSection">
    <w:name w:val="MTEquationSection"/>
    <w:basedOn w:val="DefaultParagraphFont"/>
    <w:rsid w:val="00C86A7B"/>
    <w:rPr>
      <w:rFonts w:cs="B Nazanin"/>
      <w:vanish w:val="0"/>
      <w:color w:val="FF0000"/>
      <w:sz w:val="28"/>
    </w:rPr>
  </w:style>
  <w:style w:type="paragraph" w:customStyle="1" w:styleId="MTDisplayEquation">
    <w:name w:val="MTDisplayEquation"/>
    <w:basedOn w:val="Normal"/>
    <w:next w:val="Normal"/>
    <w:link w:val="MTDisplayEquationChar"/>
    <w:rsid w:val="00C86A7B"/>
    <w:pPr>
      <w:tabs>
        <w:tab w:val="center" w:pos="4320"/>
        <w:tab w:val="right" w:pos="8640"/>
      </w:tabs>
      <w:spacing w:line="276" w:lineRule="auto"/>
      <w:ind w:firstLine="0"/>
      <w:jc w:val="center"/>
    </w:pPr>
    <w:rPr>
      <w:rFonts w:ascii="Verdana" w:eastAsia="Times New Roman" w:hAnsi="Verdana"/>
      <w:position w:val="-28"/>
      <w:sz w:val="28"/>
      <w:lang w:bidi="fa-IR"/>
    </w:rPr>
  </w:style>
  <w:style w:type="character" w:customStyle="1" w:styleId="MTDisplayEquationChar">
    <w:name w:val="MTDisplayEquation Char"/>
    <w:basedOn w:val="DefaultParagraphFont"/>
    <w:link w:val="MTDisplayEquation"/>
    <w:rsid w:val="00C86A7B"/>
    <w:rPr>
      <w:rFonts w:ascii="Verdana" w:eastAsia="Times New Roman" w:hAnsi="Verdana" w:cs="B Nazanin"/>
      <w:position w:val="-28"/>
      <w:sz w:val="28"/>
      <w:szCs w:val="28"/>
      <w:lang w:bidi="fa-IR"/>
    </w:rPr>
  </w:style>
  <w:style w:type="character" w:customStyle="1" w:styleId="m">
    <w:name w:val="m"/>
    <w:basedOn w:val="DefaultParagraphFont"/>
    <w:rsid w:val="00C86A7B"/>
  </w:style>
  <w:style w:type="paragraph" w:styleId="TOCHeading">
    <w:name w:val="TOC Heading"/>
    <w:basedOn w:val="Heading1"/>
    <w:next w:val="Normal"/>
    <w:uiPriority w:val="39"/>
    <w:unhideWhenUsed/>
    <w:qFormat/>
    <w:rsid w:val="00C86A7B"/>
    <w:pPr>
      <w:bidi w:val="0"/>
      <w:spacing w:before="480" w:line="276" w:lineRule="auto"/>
      <w:jc w:val="left"/>
      <w:outlineLvl w:val="9"/>
    </w:pPr>
    <w:rPr>
      <w:rFonts w:ascii="Cambria" w:eastAsia="Times New Roman" w:hAnsi="Cambria" w:cs="Times New Roman"/>
      <w:color w:val="365F91"/>
      <w:sz w:val="28"/>
      <w:szCs w:val="28"/>
    </w:rPr>
  </w:style>
  <w:style w:type="paragraph" w:customStyle="1" w:styleId="StyleHeading2">
    <w:name w:val="Style Heading 2 +"/>
    <w:basedOn w:val="Heading2"/>
    <w:rsid w:val="00C86A7B"/>
    <w:pPr>
      <w:keepLines w:val="0"/>
      <w:numPr>
        <w:ilvl w:val="1"/>
      </w:numPr>
      <w:tabs>
        <w:tab w:val="left" w:pos="142"/>
        <w:tab w:val="num" w:pos="576"/>
      </w:tabs>
      <w:bidi w:val="0"/>
      <w:spacing w:before="60" w:after="60"/>
      <w:ind w:left="576" w:hanging="576"/>
    </w:pPr>
    <w:rPr>
      <w:rFonts w:ascii="Nazanin" w:eastAsia="Times New Roman" w:hAnsi="Nazanin" w:cs="Nazanin"/>
      <w:szCs w:val="24"/>
      <w:lang w:bidi="ar-SA"/>
    </w:rPr>
  </w:style>
  <w:style w:type="paragraph" w:customStyle="1" w:styleId="a9">
    <w:name w:val="توضیح"/>
    <w:basedOn w:val="Caption"/>
    <w:link w:val="Char6"/>
    <w:qFormat/>
    <w:rsid w:val="00CE567A"/>
    <w:pPr>
      <w:ind w:firstLine="0"/>
      <w:jc w:val="center"/>
    </w:pPr>
    <w:rPr>
      <w:iCs w:val="0"/>
      <w:sz w:val="20"/>
      <w:szCs w:val="24"/>
    </w:rPr>
  </w:style>
  <w:style w:type="character" w:customStyle="1" w:styleId="Char6">
    <w:name w:val="توضیح Char"/>
    <w:basedOn w:val="CaptionChar"/>
    <w:link w:val="a9"/>
    <w:rsid w:val="00CE567A"/>
    <w:rPr>
      <w:rFonts w:ascii="Calibri" w:hAnsi="Calibri" w:cs="B Nazanin"/>
      <w:i/>
      <w:iCs w:val="0"/>
      <w:color w:val="44546A" w:themeColor="text2"/>
      <w:sz w:val="20"/>
      <w:szCs w:val="24"/>
    </w:rPr>
  </w:style>
  <w:style w:type="character" w:styleId="LineNumber">
    <w:name w:val="line number"/>
    <w:basedOn w:val="DefaultParagraphFont"/>
    <w:uiPriority w:val="99"/>
    <w:semiHidden/>
    <w:unhideWhenUsed/>
    <w:rsid w:val="0063174D"/>
  </w:style>
  <w:style w:type="paragraph" w:customStyle="1" w:styleId="aa">
    <w:name w:val="مرجع"/>
    <w:basedOn w:val="EndNoteBibliography"/>
    <w:link w:val="Char7"/>
    <w:qFormat/>
    <w:rsid w:val="004E03B0"/>
    <w:pPr>
      <w:bidi w:val="0"/>
      <w:ind w:left="576" w:hanging="576"/>
      <w:jc w:val="both"/>
    </w:pPr>
    <w:rPr>
      <w:sz w:val="20"/>
    </w:rPr>
  </w:style>
  <w:style w:type="table" w:styleId="GridTable1Light">
    <w:name w:val="Grid Table 1 Light"/>
    <w:basedOn w:val="TableNormal"/>
    <w:uiPriority w:val="46"/>
    <w:rsid w:val="008A59C8"/>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har7">
    <w:name w:val="مرجع Char"/>
    <w:basedOn w:val="EndNoteBibliographyChar"/>
    <w:link w:val="aa"/>
    <w:rsid w:val="004E03B0"/>
    <w:rPr>
      <w:rFonts w:ascii="Calibri" w:hAnsi="Calibri" w:cs="B Nazanin"/>
      <w:noProof/>
      <w:sz w:val="20"/>
      <w:szCs w:val="24"/>
    </w:rPr>
  </w:style>
  <w:style w:type="table" w:styleId="TableGridLight">
    <w:name w:val="Grid Table Light"/>
    <w:basedOn w:val="TableNormal"/>
    <w:uiPriority w:val="40"/>
    <w:rsid w:val="008A59C8"/>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4-Accent3">
    <w:name w:val="Grid Table 4 Accent 3"/>
    <w:basedOn w:val="TableNormal"/>
    <w:uiPriority w:val="49"/>
    <w:rsid w:val="00FA4265"/>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FA426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6021495">
      <w:bodyDiv w:val="1"/>
      <w:marLeft w:val="0"/>
      <w:marRight w:val="0"/>
      <w:marTop w:val="0"/>
      <w:marBottom w:val="0"/>
      <w:divBdr>
        <w:top w:val="none" w:sz="0" w:space="0" w:color="auto"/>
        <w:left w:val="none" w:sz="0" w:space="0" w:color="auto"/>
        <w:bottom w:val="none" w:sz="0" w:space="0" w:color="auto"/>
        <w:right w:val="none" w:sz="0" w:space="0" w:color="auto"/>
      </w:divBdr>
      <w:divsChild>
        <w:div w:id="1063137220">
          <w:marLeft w:val="547"/>
          <w:marRight w:val="0"/>
          <w:marTop w:val="0"/>
          <w:marBottom w:val="0"/>
          <w:divBdr>
            <w:top w:val="none" w:sz="0" w:space="0" w:color="auto"/>
            <w:left w:val="none" w:sz="0" w:space="0" w:color="auto"/>
            <w:bottom w:val="none" w:sz="0" w:space="0" w:color="auto"/>
            <w:right w:val="none" w:sz="0" w:space="0" w:color="auto"/>
          </w:divBdr>
        </w:div>
        <w:div w:id="113521815">
          <w:marLeft w:val="1166"/>
          <w:marRight w:val="0"/>
          <w:marTop w:val="0"/>
          <w:marBottom w:val="0"/>
          <w:divBdr>
            <w:top w:val="none" w:sz="0" w:space="0" w:color="auto"/>
            <w:left w:val="none" w:sz="0" w:space="0" w:color="auto"/>
            <w:bottom w:val="none" w:sz="0" w:space="0" w:color="auto"/>
            <w:right w:val="none" w:sz="0" w:space="0" w:color="auto"/>
          </w:divBdr>
        </w:div>
        <w:div w:id="33504875">
          <w:marLeft w:val="1166"/>
          <w:marRight w:val="0"/>
          <w:marTop w:val="0"/>
          <w:marBottom w:val="0"/>
          <w:divBdr>
            <w:top w:val="none" w:sz="0" w:space="0" w:color="auto"/>
            <w:left w:val="none" w:sz="0" w:space="0" w:color="auto"/>
            <w:bottom w:val="none" w:sz="0" w:space="0" w:color="auto"/>
            <w:right w:val="none" w:sz="0" w:space="0" w:color="auto"/>
          </w:divBdr>
        </w:div>
        <w:div w:id="1504971707">
          <w:marLeft w:val="1166"/>
          <w:marRight w:val="0"/>
          <w:marTop w:val="0"/>
          <w:marBottom w:val="0"/>
          <w:divBdr>
            <w:top w:val="none" w:sz="0" w:space="0" w:color="auto"/>
            <w:left w:val="none" w:sz="0" w:space="0" w:color="auto"/>
            <w:bottom w:val="none" w:sz="0" w:space="0" w:color="auto"/>
            <w:right w:val="none" w:sz="0" w:space="0" w:color="auto"/>
          </w:divBdr>
        </w:div>
        <w:div w:id="202331378">
          <w:marLeft w:val="1800"/>
          <w:marRight w:val="0"/>
          <w:marTop w:val="0"/>
          <w:marBottom w:val="0"/>
          <w:divBdr>
            <w:top w:val="none" w:sz="0" w:space="0" w:color="auto"/>
            <w:left w:val="none" w:sz="0" w:space="0" w:color="auto"/>
            <w:bottom w:val="none" w:sz="0" w:space="0" w:color="auto"/>
            <w:right w:val="none" w:sz="0" w:space="0" w:color="auto"/>
          </w:divBdr>
        </w:div>
        <w:div w:id="1046562155">
          <w:marLeft w:val="1800"/>
          <w:marRight w:val="0"/>
          <w:marTop w:val="0"/>
          <w:marBottom w:val="0"/>
          <w:divBdr>
            <w:top w:val="none" w:sz="0" w:space="0" w:color="auto"/>
            <w:left w:val="none" w:sz="0" w:space="0" w:color="auto"/>
            <w:bottom w:val="none" w:sz="0" w:space="0" w:color="auto"/>
            <w:right w:val="none" w:sz="0" w:space="0" w:color="auto"/>
          </w:divBdr>
        </w:div>
        <w:div w:id="675154068">
          <w:marLeft w:val="1800"/>
          <w:marRight w:val="0"/>
          <w:marTop w:val="0"/>
          <w:marBottom w:val="0"/>
          <w:divBdr>
            <w:top w:val="none" w:sz="0" w:space="0" w:color="auto"/>
            <w:left w:val="none" w:sz="0" w:space="0" w:color="auto"/>
            <w:bottom w:val="none" w:sz="0" w:space="0" w:color="auto"/>
            <w:right w:val="none" w:sz="0" w:space="0" w:color="auto"/>
          </w:divBdr>
        </w:div>
        <w:div w:id="219219494">
          <w:marLeft w:val="1800"/>
          <w:marRight w:val="0"/>
          <w:marTop w:val="0"/>
          <w:marBottom w:val="0"/>
          <w:divBdr>
            <w:top w:val="none" w:sz="0" w:space="0" w:color="auto"/>
            <w:left w:val="none" w:sz="0" w:space="0" w:color="auto"/>
            <w:bottom w:val="none" w:sz="0" w:space="0" w:color="auto"/>
            <w:right w:val="none" w:sz="0" w:space="0" w:color="auto"/>
          </w:divBdr>
        </w:div>
        <w:div w:id="616331125">
          <w:marLeft w:val="1800"/>
          <w:marRight w:val="0"/>
          <w:marTop w:val="0"/>
          <w:marBottom w:val="0"/>
          <w:divBdr>
            <w:top w:val="none" w:sz="0" w:space="0" w:color="auto"/>
            <w:left w:val="none" w:sz="0" w:space="0" w:color="auto"/>
            <w:bottom w:val="none" w:sz="0" w:space="0" w:color="auto"/>
            <w:right w:val="none" w:sz="0" w:space="0" w:color="auto"/>
          </w:divBdr>
        </w:div>
        <w:div w:id="1789395359">
          <w:marLeft w:val="1800"/>
          <w:marRight w:val="0"/>
          <w:marTop w:val="0"/>
          <w:marBottom w:val="0"/>
          <w:divBdr>
            <w:top w:val="none" w:sz="0" w:space="0" w:color="auto"/>
            <w:left w:val="none" w:sz="0" w:space="0" w:color="auto"/>
            <w:bottom w:val="none" w:sz="0" w:space="0" w:color="auto"/>
            <w:right w:val="none" w:sz="0" w:space="0" w:color="auto"/>
          </w:divBdr>
        </w:div>
        <w:div w:id="1509564988">
          <w:marLeft w:val="2520"/>
          <w:marRight w:val="0"/>
          <w:marTop w:val="0"/>
          <w:marBottom w:val="0"/>
          <w:divBdr>
            <w:top w:val="none" w:sz="0" w:space="0" w:color="auto"/>
            <w:left w:val="none" w:sz="0" w:space="0" w:color="auto"/>
            <w:bottom w:val="none" w:sz="0" w:space="0" w:color="auto"/>
            <w:right w:val="none" w:sz="0" w:space="0" w:color="auto"/>
          </w:divBdr>
        </w:div>
        <w:div w:id="748582080">
          <w:marLeft w:val="3240"/>
          <w:marRight w:val="0"/>
          <w:marTop w:val="0"/>
          <w:marBottom w:val="0"/>
          <w:divBdr>
            <w:top w:val="none" w:sz="0" w:space="0" w:color="auto"/>
            <w:left w:val="none" w:sz="0" w:space="0" w:color="auto"/>
            <w:bottom w:val="none" w:sz="0" w:space="0" w:color="auto"/>
            <w:right w:val="none" w:sz="0" w:space="0" w:color="auto"/>
          </w:divBdr>
        </w:div>
        <w:div w:id="1488352930">
          <w:marLeft w:val="3240"/>
          <w:marRight w:val="0"/>
          <w:marTop w:val="0"/>
          <w:marBottom w:val="0"/>
          <w:divBdr>
            <w:top w:val="none" w:sz="0" w:space="0" w:color="auto"/>
            <w:left w:val="none" w:sz="0" w:space="0" w:color="auto"/>
            <w:bottom w:val="none" w:sz="0" w:space="0" w:color="auto"/>
            <w:right w:val="none" w:sz="0" w:space="0" w:color="auto"/>
          </w:divBdr>
        </w:div>
        <w:div w:id="1767995489">
          <w:marLeft w:val="3240"/>
          <w:marRight w:val="0"/>
          <w:marTop w:val="0"/>
          <w:marBottom w:val="0"/>
          <w:divBdr>
            <w:top w:val="none" w:sz="0" w:space="0" w:color="auto"/>
            <w:left w:val="none" w:sz="0" w:space="0" w:color="auto"/>
            <w:bottom w:val="none" w:sz="0" w:space="0" w:color="auto"/>
            <w:right w:val="none" w:sz="0" w:space="0" w:color="auto"/>
          </w:divBdr>
        </w:div>
        <w:div w:id="2112892135">
          <w:marLeft w:val="3240"/>
          <w:marRight w:val="0"/>
          <w:marTop w:val="0"/>
          <w:marBottom w:val="0"/>
          <w:divBdr>
            <w:top w:val="none" w:sz="0" w:space="0" w:color="auto"/>
            <w:left w:val="none" w:sz="0" w:space="0" w:color="auto"/>
            <w:bottom w:val="none" w:sz="0" w:space="0" w:color="auto"/>
            <w:right w:val="none" w:sz="0" w:space="0" w:color="auto"/>
          </w:divBdr>
        </w:div>
        <w:div w:id="1147429269">
          <w:marLeft w:val="3240"/>
          <w:marRight w:val="0"/>
          <w:marTop w:val="0"/>
          <w:marBottom w:val="0"/>
          <w:divBdr>
            <w:top w:val="none" w:sz="0" w:space="0" w:color="auto"/>
            <w:left w:val="none" w:sz="0" w:space="0" w:color="auto"/>
            <w:bottom w:val="none" w:sz="0" w:space="0" w:color="auto"/>
            <w:right w:val="none" w:sz="0" w:space="0" w:color="auto"/>
          </w:divBdr>
        </w:div>
        <w:div w:id="1443190649">
          <w:marLeft w:val="3240"/>
          <w:marRight w:val="0"/>
          <w:marTop w:val="0"/>
          <w:marBottom w:val="0"/>
          <w:divBdr>
            <w:top w:val="none" w:sz="0" w:space="0" w:color="auto"/>
            <w:left w:val="none" w:sz="0" w:space="0" w:color="auto"/>
            <w:bottom w:val="none" w:sz="0" w:space="0" w:color="auto"/>
            <w:right w:val="none" w:sz="0" w:space="0" w:color="auto"/>
          </w:divBdr>
        </w:div>
        <w:div w:id="1881745571">
          <w:marLeft w:val="3240"/>
          <w:marRight w:val="0"/>
          <w:marTop w:val="0"/>
          <w:marBottom w:val="0"/>
          <w:divBdr>
            <w:top w:val="none" w:sz="0" w:space="0" w:color="auto"/>
            <w:left w:val="none" w:sz="0" w:space="0" w:color="auto"/>
            <w:bottom w:val="none" w:sz="0" w:space="0" w:color="auto"/>
            <w:right w:val="none" w:sz="0" w:space="0" w:color="auto"/>
          </w:divBdr>
        </w:div>
        <w:div w:id="564341147">
          <w:marLeft w:val="3240"/>
          <w:marRight w:val="0"/>
          <w:marTop w:val="0"/>
          <w:marBottom w:val="0"/>
          <w:divBdr>
            <w:top w:val="none" w:sz="0" w:space="0" w:color="auto"/>
            <w:left w:val="none" w:sz="0" w:space="0" w:color="auto"/>
            <w:bottom w:val="none" w:sz="0" w:space="0" w:color="auto"/>
            <w:right w:val="none" w:sz="0" w:space="0" w:color="auto"/>
          </w:divBdr>
        </w:div>
        <w:div w:id="361631263">
          <w:marLeft w:val="2520"/>
          <w:marRight w:val="0"/>
          <w:marTop w:val="0"/>
          <w:marBottom w:val="0"/>
          <w:divBdr>
            <w:top w:val="none" w:sz="0" w:space="0" w:color="auto"/>
            <w:left w:val="none" w:sz="0" w:space="0" w:color="auto"/>
            <w:bottom w:val="none" w:sz="0" w:space="0" w:color="auto"/>
            <w:right w:val="none" w:sz="0" w:space="0" w:color="auto"/>
          </w:divBdr>
        </w:div>
        <w:div w:id="1365208678">
          <w:marLeft w:val="3240"/>
          <w:marRight w:val="0"/>
          <w:marTop w:val="0"/>
          <w:marBottom w:val="0"/>
          <w:divBdr>
            <w:top w:val="none" w:sz="0" w:space="0" w:color="auto"/>
            <w:left w:val="none" w:sz="0" w:space="0" w:color="auto"/>
            <w:bottom w:val="none" w:sz="0" w:space="0" w:color="auto"/>
            <w:right w:val="none" w:sz="0" w:space="0" w:color="auto"/>
          </w:divBdr>
        </w:div>
        <w:div w:id="1051462629">
          <w:marLeft w:val="3240"/>
          <w:marRight w:val="0"/>
          <w:marTop w:val="0"/>
          <w:marBottom w:val="0"/>
          <w:divBdr>
            <w:top w:val="none" w:sz="0" w:space="0" w:color="auto"/>
            <w:left w:val="none" w:sz="0" w:space="0" w:color="auto"/>
            <w:bottom w:val="none" w:sz="0" w:space="0" w:color="auto"/>
            <w:right w:val="none" w:sz="0" w:space="0" w:color="auto"/>
          </w:divBdr>
        </w:div>
        <w:div w:id="720328341">
          <w:marLeft w:val="3240"/>
          <w:marRight w:val="0"/>
          <w:marTop w:val="0"/>
          <w:marBottom w:val="0"/>
          <w:divBdr>
            <w:top w:val="none" w:sz="0" w:space="0" w:color="auto"/>
            <w:left w:val="none" w:sz="0" w:space="0" w:color="auto"/>
            <w:bottom w:val="none" w:sz="0" w:space="0" w:color="auto"/>
            <w:right w:val="none" w:sz="0" w:space="0" w:color="auto"/>
          </w:divBdr>
        </w:div>
        <w:div w:id="1551455254">
          <w:marLeft w:val="3240"/>
          <w:marRight w:val="0"/>
          <w:marTop w:val="0"/>
          <w:marBottom w:val="0"/>
          <w:divBdr>
            <w:top w:val="none" w:sz="0" w:space="0" w:color="auto"/>
            <w:left w:val="none" w:sz="0" w:space="0" w:color="auto"/>
            <w:bottom w:val="none" w:sz="0" w:space="0" w:color="auto"/>
            <w:right w:val="none" w:sz="0" w:space="0" w:color="auto"/>
          </w:divBdr>
        </w:div>
        <w:div w:id="999163376">
          <w:marLeft w:val="3240"/>
          <w:marRight w:val="0"/>
          <w:marTop w:val="0"/>
          <w:marBottom w:val="0"/>
          <w:divBdr>
            <w:top w:val="none" w:sz="0" w:space="0" w:color="auto"/>
            <w:left w:val="none" w:sz="0" w:space="0" w:color="auto"/>
            <w:bottom w:val="none" w:sz="0" w:space="0" w:color="auto"/>
            <w:right w:val="none" w:sz="0" w:space="0" w:color="auto"/>
          </w:divBdr>
        </w:div>
        <w:div w:id="1978415309">
          <w:marLeft w:val="1800"/>
          <w:marRight w:val="0"/>
          <w:marTop w:val="0"/>
          <w:marBottom w:val="0"/>
          <w:divBdr>
            <w:top w:val="none" w:sz="0" w:space="0" w:color="auto"/>
            <w:left w:val="none" w:sz="0" w:space="0" w:color="auto"/>
            <w:bottom w:val="none" w:sz="0" w:space="0" w:color="auto"/>
            <w:right w:val="none" w:sz="0" w:space="0" w:color="auto"/>
          </w:divBdr>
        </w:div>
        <w:div w:id="1871407959">
          <w:marLeft w:val="1800"/>
          <w:marRight w:val="0"/>
          <w:marTop w:val="0"/>
          <w:marBottom w:val="0"/>
          <w:divBdr>
            <w:top w:val="none" w:sz="0" w:space="0" w:color="auto"/>
            <w:left w:val="none" w:sz="0" w:space="0" w:color="auto"/>
            <w:bottom w:val="none" w:sz="0" w:space="0" w:color="auto"/>
            <w:right w:val="none" w:sz="0" w:space="0" w:color="auto"/>
          </w:divBdr>
        </w:div>
        <w:div w:id="920135709">
          <w:marLeft w:val="2520"/>
          <w:marRight w:val="0"/>
          <w:marTop w:val="0"/>
          <w:marBottom w:val="0"/>
          <w:divBdr>
            <w:top w:val="none" w:sz="0" w:space="0" w:color="auto"/>
            <w:left w:val="none" w:sz="0" w:space="0" w:color="auto"/>
            <w:bottom w:val="none" w:sz="0" w:space="0" w:color="auto"/>
            <w:right w:val="none" w:sz="0" w:space="0" w:color="auto"/>
          </w:divBdr>
        </w:div>
        <w:div w:id="2144077587">
          <w:marLeft w:val="2520"/>
          <w:marRight w:val="0"/>
          <w:marTop w:val="0"/>
          <w:marBottom w:val="0"/>
          <w:divBdr>
            <w:top w:val="none" w:sz="0" w:space="0" w:color="auto"/>
            <w:left w:val="none" w:sz="0" w:space="0" w:color="auto"/>
            <w:bottom w:val="none" w:sz="0" w:space="0" w:color="auto"/>
            <w:right w:val="none" w:sz="0" w:space="0" w:color="auto"/>
          </w:divBdr>
        </w:div>
        <w:div w:id="2123453396">
          <w:marLeft w:val="1800"/>
          <w:marRight w:val="0"/>
          <w:marTop w:val="0"/>
          <w:marBottom w:val="0"/>
          <w:divBdr>
            <w:top w:val="none" w:sz="0" w:space="0" w:color="auto"/>
            <w:left w:val="none" w:sz="0" w:space="0" w:color="auto"/>
            <w:bottom w:val="none" w:sz="0" w:space="0" w:color="auto"/>
            <w:right w:val="none" w:sz="0" w:space="0" w:color="auto"/>
          </w:divBdr>
        </w:div>
        <w:div w:id="2141872832">
          <w:marLeft w:val="1800"/>
          <w:marRight w:val="0"/>
          <w:marTop w:val="0"/>
          <w:marBottom w:val="0"/>
          <w:divBdr>
            <w:top w:val="none" w:sz="0" w:space="0" w:color="auto"/>
            <w:left w:val="none" w:sz="0" w:space="0" w:color="auto"/>
            <w:bottom w:val="none" w:sz="0" w:space="0" w:color="auto"/>
            <w:right w:val="none" w:sz="0" w:space="0" w:color="auto"/>
          </w:divBdr>
        </w:div>
        <w:div w:id="508066108">
          <w:marLeft w:val="2520"/>
          <w:marRight w:val="0"/>
          <w:marTop w:val="0"/>
          <w:marBottom w:val="0"/>
          <w:divBdr>
            <w:top w:val="none" w:sz="0" w:space="0" w:color="auto"/>
            <w:left w:val="none" w:sz="0" w:space="0" w:color="auto"/>
            <w:bottom w:val="none" w:sz="0" w:space="0" w:color="auto"/>
            <w:right w:val="none" w:sz="0" w:space="0" w:color="auto"/>
          </w:divBdr>
        </w:div>
        <w:div w:id="1566068389">
          <w:marLeft w:val="2520"/>
          <w:marRight w:val="0"/>
          <w:marTop w:val="0"/>
          <w:marBottom w:val="0"/>
          <w:divBdr>
            <w:top w:val="none" w:sz="0" w:space="0" w:color="auto"/>
            <w:left w:val="none" w:sz="0" w:space="0" w:color="auto"/>
            <w:bottom w:val="none" w:sz="0" w:space="0" w:color="auto"/>
            <w:right w:val="none" w:sz="0" w:space="0" w:color="auto"/>
          </w:divBdr>
        </w:div>
        <w:div w:id="1538927262">
          <w:marLeft w:val="2520"/>
          <w:marRight w:val="0"/>
          <w:marTop w:val="0"/>
          <w:marBottom w:val="0"/>
          <w:divBdr>
            <w:top w:val="none" w:sz="0" w:space="0" w:color="auto"/>
            <w:left w:val="none" w:sz="0" w:space="0" w:color="auto"/>
            <w:bottom w:val="none" w:sz="0" w:space="0" w:color="auto"/>
            <w:right w:val="none" w:sz="0" w:space="0" w:color="auto"/>
          </w:divBdr>
        </w:div>
        <w:div w:id="1247419798">
          <w:marLeft w:val="2520"/>
          <w:marRight w:val="0"/>
          <w:marTop w:val="0"/>
          <w:marBottom w:val="0"/>
          <w:divBdr>
            <w:top w:val="none" w:sz="0" w:space="0" w:color="auto"/>
            <w:left w:val="none" w:sz="0" w:space="0" w:color="auto"/>
            <w:bottom w:val="none" w:sz="0" w:space="0" w:color="auto"/>
            <w:right w:val="none" w:sz="0" w:space="0" w:color="auto"/>
          </w:divBdr>
        </w:div>
        <w:div w:id="1990205999">
          <w:marLeft w:val="2520"/>
          <w:marRight w:val="0"/>
          <w:marTop w:val="0"/>
          <w:marBottom w:val="0"/>
          <w:divBdr>
            <w:top w:val="none" w:sz="0" w:space="0" w:color="auto"/>
            <w:left w:val="none" w:sz="0" w:space="0" w:color="auto"/>
            <w:bottom w:val="none" w:sz="0" w:space="0" w:color="auto"/>
            <w:right w:val="none" w:sz="0" w:space="0" w:color="auto"/>
          </w:divBdr>
        </w:div>
        <w:div w:id="274680625">
          <w:marLeft w:val="1166"/>
          <w:marRight w:val="0"/>
          <w:marTop w:val="0"/>
          <w:marBottom w:val="0"/>
          <w:divBdr>
            <w:top w:val="none" w:sz="0" w:space="0" w:color="auto"/>
            <w:left w:val="none" w:sz="0" w:space="0" w:color="auto"/>
            <w:bottom w:val="none" w:sz="0" w:space="0" w:color="auto"/>
            <w:right w:val="none" w:sz="0" w:space="0" w:color="auto"/>
          </w:divBdr>
        </w:div>
        <w:div w:id="1169559649">
          <w:marLeft w:val="1166"/>
          <w:marRight w:val="0"/>
          <w:marTop w:val="0"/>
          <w:marBottom w:val="0"/>
          <w:divBdr>
            <w:top w:val="none" w:sz="0" w:space="0" w:color="auto"/>
            <w:left w:val="none" w:sz="0" w:space="0" w:color="auto"/>
            <w:bottom w:val="none" w:sz="0" w:space="0" w:color="auto"/>
            <w:right w:val="none" w:sz="0" w:space="0" w:color="auto"/>
          </w:divBdr>
        </w:div>
        <w:div w:id="1870215339">
          <w:marLeft w:val="1166"/>
          <w:marRight w:val="0"/>
          <w:marTop w:val="0"/>
          <w:marBottom w:val="0"/>
          <w:divBdr>
            <w:top w:val="none" w:sz="0" w:space="0" w:color="auto"/>
            <w:left w:val="none" w:sz="0" w:space="0" w:color="auto"/>
            <w:bottom w:val="none" w:sz="0" w:space="0" w:color="auto"/>
            <w:right w:val="none" w:sz="0" w:space="0" w:color="auto"/>
          </w:divBdr>
        </w:div>
        <w:div w:id="382950645">
          <w:marLeft w:val="1166"/>
          <w:marRight w:val="0"/>
          <w:marTop w:val="0"/>
          <w:marBottom w:val="0"/>
          <w:divBdr>
            <w:top w:val="none" w:sz="0" w:space="0" w:color="auto"/>
            <w:left w:val="none" w:sz="0" w:space="0" w:color="auto"/>
            <w:bottom w:val="none" w:sz="0" w:space="0" w:color="auto"/>
            <w:right w:val="none" w:sz="0" w:space="0" w:color="auto"/>
          </w:divBdr>
        </w:div>
        <w:div w:id="295992951">
          <w:marLeft w:val="1800"/>
          <w:marRight w:val="0"/>
          <w:marTop w:val="0"/>
          <w:marBottom w:val="0"/>
          <w:divBdr>
            <w:top w:val="none" w:sz="0" w:space="0" w:color="auto"/>
            <w:left w:val="none" w:sz="0" w:space="0" w:color="auto"/>
            <w:bottom w:val="none" w:sz="0" w:space="0" w:color="auto"/>
            <w:right w:val="none" w:sz="0" w:space="0" w:color="auto"/>
          </w:divBdr>
        </w:div>
        <w:div w:id="1933737399">
          <w:marLeft w:val="2520"/>
          <w:marRight w:val="0"/>
          <w:marTop w:val="0"/>
          <w:marBottom w:val="0"/>
          <w:divBdr>
            <w:top w:val="none" w:sz="0" w:space="0" w:color="auto"/>
            <w:left w:val="none" w:sz="0" w:space="0" w:color="auto"/>
            <w:bottom w:val="none" w:sz="0" w:space="0" w:color="auto"/>
            <w:right w:val="none" w:sz="0" w:space="0" w:color="auto"/>
          </w:divBdr>
        </w:div>
        <w:div w:id="1019551815">
          <w:marLeft w:val="2520"/>
          <w:marRight w:val="0"/>
          <w:marTop w:val="0"/>
          <w:marBottom w:val="0"/>
          <w:divBdr>
            <w:top w:val="none" w:sz="0" w:space="0" w:color="auto"/>
            <w:left w:val="none" w:sz="0" w:space="0" w:color="auto"/>
            <w:bottom w:val="none" w:sz="0" w:space="0" w:color="auto"/>
            <w:right w:val="none" w:sz="0" w:space="0" w:color="auto"/>
          </w:divBdr>
        </w:div>
        <w:div w:id="1965692635">
          <w:marLeft w:val="3240"/>
          <w:marRight w:val="0"/>
          <w:marTop w:val="0"/>
          <w:marBottom w:val="0"/>
          <w:divBdr>
            <w:top w:val="none" w:sz="0" w:space="0" w:color="auto"/>
            <w:left w:val="none" w:sz="0" w:space="0" w:color="auto"/>
            <w:bottom w:val="none" w:sz="0" w:space="0" w:color="auto"/>
            <w:right w:val="none" w:sz="0" w:space="0" w:color="auto"/>
          </w:divBdr>
        </w:div>
        <w:div w:id="317729033">
          <w:marLeft w:val="3240"/>
          <w:marRight w:val="0"/>
          <w:marTop w:val="0"/>
          <w:marBottom w:val="0"/>
          <w:divBdr>
            <w:top w:val="none" w:sz="0" w:space="0" w:color="auto"/>
            <w:left w:val="none" w:sz="0" w:space="0" w:color="auto"/>
            <w:bottom w:val="none" w:sz="0" w:space="0" w:color="auto"/>
            <w:right w:val="none" w:sz="0" w:space="0" w:color="auto"/>
          </w:divBdr>
        </w:div>
        <w:div w:id="578365913">
          <w:marLeft w:val="3240"/>
          <w:marRight w:val="0"/>
          <w:marTop w:val="0"/>
          <w:marBottom w:val="0"/>
          <w:divBdr>
            <w:top w:val="none" w:sz="0" w:space="0" w:color="auto"/>
            <w:left w:val="none" w:sz="0" w:space="0" w:color="auto"/>
            <w:bottom w:val="none" w:sz="0" w:space="0" w:color="auto"/>
            <w:right w:val="none" w:sz="0" w:space="0" w:color="auto"/>
          </w:divBdr>
        </w:div>
        <w:div w:id="838279012">
          <w:marLeft w:val="3240"/>
          <w:marRight w:val="0"/>
          <w:marTop w:val="0"/>
          <w:marBottom w:val="0"/>
          <w:divBdr>
            <w:top w:val="none" w:sz="0" w:space="0" w:color="auto"/>
            <w:left w:val="none" w:sz="0" w:space="0" w:color="auto"/>
            <w:bottom w:val="none" w:sz="0" w:space="0" w:color="auto"/>
            <w:right w:val="none" w:sz="0" w:space="0" w:color="auto"/>
          </w:divBdr>
        </w:div>
        <w:div w:id="626207470">
          <w:marLeft w:val="3240"/>
          <w:marRight w:val="0"/>
          <w:marTop w:val="0"/>
          <w:marBottom w:val="0"/>
          <w:divBdr>
            <w:top w:val="none" w:sz="0" w:space="0" w:color="auto"/>
            <w:left w:val="none" w:sz="0" w:space="0" w:color="auto"/>
            <w:bottom w:val="none" w:sz="0" w:space="0" w:color="auto"/>
            <w:right w:val="none" w:sz="0" w:space="0" w:color="auto"/>
          </w:divBdr>
        </w:div>
        <w:div w:id="409738589">
          <w:marLeft w:val="3240"/>
          <w:marRight w:val="0"/>
          <w:marTop w:val="0"/>
          <w:marBottom w:val="0"/>
          <w:divBdr>
            <w:top w:val="none" w:sz="0" w:space="0" w:color="auto"/>
            <w:left w:val="none" w:sz="0" w:space="0" w:color="auto"/>
            <w:bottom w:val="none" w:sz="0" w:space="0" w:color="auto"/>
            <w:right w:val="none" w:sz="0" w:space="0" w:color="auto"/>
          </w:divBdr>
        </w:div>
        <w:div w:id="1291325008">
          <w:marLeft w:val="3240"/>
          <w:marRight w:val="0"/>
          <w:marTop w:val="0"/>
          <w:marBottom w:val="0"/>
          <w:divBdr>
            <w:top w:val="none" w:sz="0" w:space="0" w:color="auto"/>
            <w:left w:val="none" w:sz="0" w:space="0" w:color="auto"/>
            <w:bottom w:val="none" w:sz="0" w:space="0" w:color="auto"/>
            <w:right w:val="none" w:sz="0" w:space="0" w:color="auto"/>
          </w:divBdr>
        </w:div>
        <w:div w:id="49576984">
          <w:marLeft w:val="3240"/>
          <w:marRight w:val="0"/>
          <w:marTop w:val="0"/>
          <w:marBottom w:val="0"/>
          <w:divBdr>
            <w:top w:val="none" w:sz="0" w:space="0" w:color="auto"/>
            <w:left w:val="none" w:sz="0" w:space="0" w:color="auto"/>
            <w:bottom w:val="none" w:sz="0" w:space="0" w:color="auto"/>
            <w:right w:val="none" w:sz="0" w:space="0" w:color="auto"/>
          </w:divBdr>
        </w:div>
        <w:div w:id="857279919">
          <w:marLeft w:val="3240"/>
          <w:marRight w:val="0"/>
          <w:marTop w:val="0"/>
          <w:marBottom w:val="0"/>
          <w:divBdr>
            <w:top w:val="none" w:sz="0" w:space="0" w:color="auto"/>
            <w:left w:val="none" w:sz="0" w:space="0" w:color="auto"/>
            <w:bottom w:val="none" w:sz="0" w:space="0" w:color="auto"/>
            <w:right w:val="none" w:sz="0" w:space="0" w:color="auto"/>
          </w:divBdr>
        </w:div>
        <w:div w:id="575096665">
          <w:marLeft w:val="3240"/>
          <w:marRight w:val="0"/>
          <w:marTop w:val="0"/>
          <w:marBottom w:val="0"/>
          <w:divBdr>
            <w:top w:val="none" w:sz="0" w:space="0" w:color="auto"/>
            <w:left w:val="none" w:sz="0" w:space="0" w:color="auto"/>
            <w:bottom w:val="none" w:sz="0" w:space="0" w:color="auto"/>
            <w:right w:val="none" w:sz="0" w:space="0" w:color="auto"/>
          </w:divBdr>
        </w:div>
        <w:div w:id="2102022645">
          <w:marLeft w:val="3240"/>
          <w:marRight w:val="0"/>
          <w:marTop w:val="0"/>
          <w:marBottom w:val="0"/>
          <w:divBdr>
            <w:top w:val="none" w:sz="0" w:space="0" w:color="auto"/>
            <w:left w:val="none" w:sz="0" w:space="0" w:color="auto"/>
            <w:bottom w:val="none" w:sz="0" w:space="0" w:color="auto"/>
            <w:right w:val="none" w:sz="0" w:space="0" w:color="auto"/>
          </w:divBdr>
        </w:div>
        <w:div w:id="47268373">
          <w:marLeft w:val="3240"/>
          <w:marRight w:val="0"/>
          <w:marTop w:val="0"/>
          <w:marBottom w:val="0"/>
          <w:divBdr>
            <w:top w:val="none" w:sz="0" w:space="0" w:color="auto"/>
            <w:left w:val="none" w:sz="0" w:space="0" w:color="auto"/>
            <w:bottom w:val="none" w:sz="0" w:space="0" w:color="auto"/>
            <w:right w:val="none" w:sz="0" w:space="0" w:color="auto"/>
          </w:divBdr>
        </w:div>
        <w:div w:id="1141460106">
          <w:marLeft w:val="3240"/>
          <w:marRight w:val="0"/>
          <w:marTop w:val="0"/>
          <w:marBottom w:val="0"/>
          <w:divBdr>
            <w:top w:val="none" w:sz="0" w:space="0" w:color="auto"/>
            <w:left w:val="none" w:sz="0" w:space="0" w:color="auto"/>
            <w:bottom w:val="none" w:sz="0" w:space="0" w:color="auto"/>
            <w:right w:val="none" w:sz="0" w:space="0" w:color="auto"/>
          </w:divBdr>
        </w:div>
        <w:div w:id="572160553">
          <w:marLeft w:val="3240"/>
          <w:marRight w:val="0"/>
          <w:marTop w:val="0"/>
          <w:marBottom w:val="0"/>
          <w:divBdr>
            <w:top w:val="none" w:sz="0" w:space="0" w:color="auto"/>
            <w:left w:val="none" w:sz="0" w:space="0" w:color="auto"/>
            <w:bottom w:val="none" w:sz="0" w:space="0" w:color="auto"/>
            <w:right w:val="none" w:sz="0" w:space="0" w:color="auto"/>
          </w:divBdr>
        </w:div>
        <w:div w:id="1781144716">
          <w:marLeft w:val="3240"/>
          <w:marRight w:val="0"/>
          <w:marTop w:val="0"/>
          <w:marBottom w:val="0"/>
          <w:divBdr>
            <w:top w:val="none" w:sz="0" w:space="0" w:color="auto"/>
            <w:left w:val="none" w:sz="0" w:space="0" w:color="auto"/>
            <w:bottom w:val="none" w:sz="0" w:space="0" w:color="auto"/>
            <w:right w:val="none" w:sz="0" w:space="0" w:color="auto"/>
          </w:divBdr>
        </w:div>
        <w:div w:id="675376638">
          <w:marLeft w:val="1800"/>
          <w:marRight w:val="0"/>
          <w:marTop w:val="0"/>
          <w:marBottom w:val="0"/>
          <w:divBdr>
            <w:top w:val="none" w:sz="0" w:space="0" w:color="auto"/>
            <w:left w:val="none" w:sz="0" w:space="0" w:color="auto"/>
            <w:bottom w:val="none" w:sz="0" w:space="0" w:color="auto"/>
            <w:right w:val="none" w:sz="0" w:space="0" w:color="auto"/>
          </w:divBdr>
        </w:div>
        <w:div w:id="451290822">
          <w:marLeft w:val="1800"/>
          <w:marRight w:val="0"/>
          <w:marTop w:val="0"/>
          <w:marBottom w:val="0"/>
          <w:divBdr>
            <w:top w:val="none" w:sz="0" w:space="0" w:color="auto"/>
            <w:left w:val="none" w:sz="0" w:space="0" w:color="auto"/>
            <w:bottom w:val="none" w:sz="0" w:space="0" w:color="auto"/>
            <w:right w:val="none" w:sz="0" w:space="0" w:color="auto"/>
          </w:divBdr>
        </w:div>
        <w:div w:id="809247132">
          <w:marLeft w:val="1800"/>
          <w:marRight w:val="0"/>
          <w:marTop w:val="0"/>
          <w:marBottom w:val="0"/>
          <w:divBdr>
            <w:top w:val="none" w:sz="0" w:space="0" w:color="auto"/>
            <w:left w:val="none" w:sz="0" w:space="0" w:color="auto"/>
            <w:bottom w:val="none" w:sz="0" w:space="0" w:color="auto"/>
            <w:right w:val="none" w:sz="0" w:space="0" w:color="auto"/>
          </w:divBdr>
        </w:div>
        <w:div w:id="1398672657">
          <w:marLeft w:val="1800"/>
          <w:marRight w:val="0"/>
          <w:marTop w:val="0"/>
          <w:marBottom w:val="0"/>
          <w:divBdr>
            <w:top w:val="none" w:sz="0" w:space="0" w:color="auto"/>
            <w:left w:val="none" w:sz="0" w:space="0" w:color="auto"/>
            <w:bottom w:val="none" w:sz="0" w:space="0" w:color="auto"/>
            <w:right w:val="none" w:sz="0" w:space="0" w:color="auto"/>
          </w:divBdr>
        </w:div>
        <w:div w:id="1701273486">
          <w:marLeft w:val="1800"/>
          <w:marRight w:val="0"/>
          <w:marTop w:val="0"/>
          <w:marBottom w:val="0"/>
          <w:divBdr>
            <w:top w:val="none" w:sz="0" w:space="0" w:color="auto"/>
            <w:left w:val="none" w:sz="0" w:space="0" w:color="auto"/>
            <w:bottom w:val="none" w:sz="0" w:space="0" w:color="auto"/>
            <w:right w:val="none" w:sz="0" w:space="0" w:color="auto"/>
          </w:divBdr>
        </w:div>
        <w:div w:id="1833910996">
          <w:marLeft w:val="1800"/>
          <w:marRight w:val="0"/>
          <w:marTop w:val="0"/>
          <w:marBottom w:val="0"/>
          <w:divBdr>
            <w:top w:val="none" w:sz="0" w:space="0" w:color="auto"/>
            <w:left w:val="none" w:sz="0" w:space="0" w:color="auto"/>
            <w:bottom w:val="none" w:sz="0" w:space="0" w:color="auto"/>
            <w:right w:val="none" w:sz="0" w:space="0" w:color="auto"/>
          </w:divBdr>
        </w:div>
        <w:div w:id="1715541451">
          <w:marLeft w:val="2520"/>
          <w:marRight w:val="0"/>
          <w:marTop w:val="0"/>
          <w:marBottom w:val="0"/>
          <w:divBdr>
            <w:top w:val="none" w:sz="0" w:space="0" w:color="auto"/>
            <w:left w:val="none" w:sz="0" w:space="0" w:color="auto"/>
            <w:bottom w:val="none" w:sz="0" w:space="0" w:color="auto"/>
            <w:right w:val="none" w:sz="0" w:space="0" w:color="auto"/>
          </w:divBdr>
        </w:div>
        <w:div w:id="1666205023">
          <w:marLeft w:val="2520"/>
          <w:marRight w:val="0"/>
          <w:marTop w:val="0"/>
          <w:marBottom w:val="0"/>
          <w:divBdr>
            <w:top w:val="none" w:sz="0" w:space="0" w:color="auto"/>
            <w:left w:val="none" w:sz="0" w:space="0" w:color="auto"/>
            <w:bottom w:val="none" w:sz="0" w:space="0" w:color="auto"/>
            <w:right w:val="none" w:sz="0" w:space="0" w:color="auto"/>
          </w:divBdr>
        </w:div>
        <w:div w:id="1960911167">
          <w:marLeft w:val="2520"/>
          <w:marRight w:val="0"/>
          <w:marTop w:val="0"/>
          <w:marBottom w:val="0"/>
          <w:divBdr>
            <w:top w:val="none" w:sz="0" w:space="0" w:color="auto"/>
            <w:left w:val="none" w:sz="0" w:space="0" w:color="auto"/>
            <w:bottom w:val="none" w:sz="0" w:space="0" w:color="auto"/>
            <w:right w:val="none" w:sz="0" w:space="0" w:color="auto"/>
          </w:divBdr>
        </w:div>
        <w:div w:id="798764836">
          <w:marLeft w:val="2520"/>
          <w:marRight w:val="0"/>
          <w:marTop w:val="0"/>
          <w:marBottom w:val="0"/>
          <w:divBdr>
            <w:top w:val="none" w:sz="0" w:space="0" w:color="auto"/>
            <w:left w:val="none" w:sz="0" w:space="0" w:color="auto"/>
            <w:bottom w:val="none" w:sz="0" w:space="0" w:color="auto"/>
            <w:right w:val="none" w:sz="0" w:space="0" w:color="auto"/>
          </w:divBdr>
        </w:div>
        <w:div w:id="171072447">
          <w:marLeft w:val="1800"/>
          <w:marRight w:val="0"/>
          <w:marTop w:val="0"/>
          <w:marBottom w:val="0"/>
          <w:divBdr>
            <w:top w:val="none" w:sz="0" w:space="0" w:color="auto"/>
            <w:left w:val="none" w:sz="0" w:space="0" w:color="auto"/>
            <w:bottom w:val="none" w:sz="0" w:space="0" w:color="auto"/>
            <w:right w:val="none" w:sz="0" w:space="0" w:color="auto"/>
          </w:divBdr>
        </w:div>
        <w:div w:id="695041607">
          <w:marLeft w:val="1800"/>
          <w:marRight w:val="0"/>
          <w:marTop w:val="0"/>
          <w:marBottom w:val="0"/>
          <w:divBdr>
            <w:top w:val="none" w:sz="0" w:space="0" w:color="auto"/>
            <w:left w:val="none" w:sz="0" w:space="0" w:color="auto"/>
            <w:bottom w:val="none" w:sz="0" w:space="0" w:color="auto"/>
            <w:right w:val="none" w:sz="0" w:space="0" w:color="auto"/>
          </w:divBdr>
        </w:div>
        <w:div w:id="307250548">
          <w:marLeft w:val="1800"/>
          <w:marRight w:val="0"/>
          <w:marTop w:val="0"/>
          <w:marBottom w:val="0"/>
          <w:divBdr>
            <w:top w:val="none" w:sz="0" w:space="0" w:color="auto"/>
            <w:left w:val="none" w:sz="0" w:space="0" w:color="auto"/>
            <w:bottom w:val="none" w:sz="0" w:space="0" w:color="auto"/>
            <w:right w:val="none" w:sz="0" w:space="0" w:color="auto"/>
          </w:divBdr>
        </w:div>
        <w:div w:id="1270166738">
          <w:marLeft w:val="2520"/>
          <w:marRight w:val="0"/>
          <w:marTop w:val="0"/>
          <w:marBottom w:val="0"/>
          <w:divBdr>
            <w:top w:val="none" w:sz="0" w:space="0" w:color="auto"/>
            <w:left w:val="none" w:sz="0" w:space="0" w:color="auto"/>
            <w:bottom w:val="none" w:sz="0" w:space="0" w:color="auto"/>
            <w:right w:val="none" w:sz="0" w:space="0" w:color="auto"/>
          </w:divBdr>
        </w:div>
        <w:div w:id="1707874505">
          <w:marLeft w:val="2520"/>
          <w:marRight w:val="0"/>
          <w:marTop w:val="0"/>
          <w:marBottom w:val="0"/>
          <w:divBdr>
            <w:top w:val="none" w:sz="0" w:space="0" w:color="auto"/>
            <w:left w:val="none" w:sz="0" w:space="0" w:color="auto"/>
            <w:bottom w:val="none" w:sz="0" w:space="0" w:color="auto"/>
            <w:right w:val="none" w:sz="0" w:space="0" w:color="auto"/>
          </w:divBdr>
        </w:div>
        <w:div w:id="1425766672">
          <w:marLeft w:val="2520"/>
          <w:marRight w:val="0"/>
          <w:marTop w:val="0"/>
          <w:marBottom w:val="0"/>
          <w:divBdr>
            <w:top w:val="none" w:sz="0" w:space="0" w:color="auto"/>
            <w:left w:val="none" w:sz="0" w:space="0" w:color="auto"/>
            <w:bottom w:val="none" w:sz="0" w:space="0" w:color="auto"/>
            <w:right w:val="none" w:sz="0" w:space="0" w:color="auto"/>
          </w:divBdr>
        </w:div>
        <w:div w:id="1892881288">
          <w:marLeft w:val="1166"/>
          <w:marRight w:val="0"/>
          <w:marTop w:val="0"/>
          <w:marBottom w:val="0"/>
          <w:divBdr>
            <w:top w:val="none" w:sz="0" w:space="0" w:color="auto"/>
            <w:left w:val="none" w:sz="0" w:space="0" w:color="auto"/>
            <w:bottom w:val="none" w:sz="0" w:space="0" w:color="auto"/>
            <w:right w:val="none" w:sz="0" w:space="0" w:color="auto"/>
          </w:divBdr>
        </w:div>
        <w:div w:id="292566468">
          <w:marLeft w:val="1166"/>
          <w:marRight w:val="0"/>
          <w:marTop w:val="0"/>
          <w:marBottom w:val="0"/>
          <w:divBdr>
            <w:top w:val="none" w:sz="0" w:space="0" w:color="auto"/>
            <w:left w:val="none" w:sz="0" w:space="0" w:color="auto"/>
            <w:bottom w:val="none" w:sz="0" w:space="0" w:color="auto"/>
            <w:right w:val="none" w:sz="0" w:space="0" w:color="auto"/>
          </w:divBdr>
        </w:div>
        <w:div w:id="660622191">
          <w:marLeft w:val="1166"/>
          <w:marRight w:val="0"/>
          <w:marTop w:val="0"/>
          <w:marBottom w:val="0"/>
          <w:divBdr>
            <w:top w:val="none" w:sz="0" w:space="0" w:color="auto"/>
            <w:left w:val="none" w:sz="0" w:space="0" w:color="auto"/>
            <w:bottom w:val="none" w:sz="0" w:space="0" w:color="auto"/>
            <w:right w:val="none" w:sz="0" w:space="0" w:color="auto"/>
          </w:divBdr>
        </w:div>
        <w:div w:id="1316030326">
          <w:marLeft w:val="1166"/>
          <w:marRight w:val="0"/>
          <w:marTop w:val="0"/>
          <w:marBottom w:val="0"/>
          <w:divBdr>
            <w:top w:val="none" w:sz="0" w:space="0" w:color="auto"/>
            <w:left w:val="none" w:sz="0" w:space="0" w:color="auto"/>
            <w:bottom w:val="none" w:sz="0" w:space="0" w:color="auto"/>
            <w:right w:val="none" w:sz="0" w:space="0" w:color="auto"/>
          </w:divBdr>
        </w:div>
        <w:div w:id="2098477003">
          <w:marLeft w:val="1166"/>
          <w:marRight w:val="0"/>
          <w:marTop w:val="0"/>
          <w:marBottom w:val="0"/>
          <w:divBdr>
            <w:top w:val="none" w:sz="0" w:space="0" w:color="auto"/>
            <w:left w:val="none" w:sz="0" w:space="0" w:color="auto"/>
            <w:bottom w:val="none" w:sz="0" w:space="0" w:color="auto"/>
            <w:right w:val="none" w:sz="0" w:space="0" w:color="auto"/>
          </w:divBdr>
        </w:div>
        <w:div w:id="453792159">
          <w:marLeft w:val="1166"/>
          <w:marRight w:val="0"/>
          <w:marTop w:val="0"/>
          <w:marBottom w:val="0"/>
          <w:divBdr>
            <w:top w:val="none" w:sz="0" w:space="0" w:color="auto"/>
            <w:left w:val="none" w:sz="0" w:space="0" w:color="auto"/>
            <w:bottom w:val="none" w:sz="0" w:space="0" w:color="auto"/>
            <w:right w:val="none" w:sz="0" w:space="0" w:color="auto"/>
          </w:divBdr>
        </w:div>
        <w:div w:id="1543059731">
          <w:marLeft w:val="1166"/>
          <w:marRight w:val="0"/>
          <w:marTop w:val="0"/>
          <w:marBottom w:val="0"/>
          <w:divBdr>
            <w:top w:val="none" w:sz="0" w:space="0" w:color="auto"/>
            <w:left w:val="none" w:sz="0" w:space="0" w:color="auto"/>
            <w:bottom w:val="none" w:sz="0" w:space="0" w:color="auto"/>
            <w:right w:val="none" w:sz="0" w:space="0" w:color="auto"/>
          </w:divBdr>
        </w:div>
        <w:div w:id="1672754790">
          <w:marLeft w:val="1166"/>
          <w:marRight w:val="0"/>
          <w:marTop w:val="0"/>
          <w:marBottom w:val="0"/>
          <w:divBdr>
            <w:top w:val="none" w:sz="0" w:space="0" w:color="auto"/>
            <w:left w:val="none" w:sz="0" w:space="0" w:color="auto"/>
            <w:bottom w:val="none" w:sz="0" w:space="0" w:color="auto"/>
            <w:right w:val="none" w:sz="0" w:space="0" w:color="auto"/>
          </w:divBdr>
        </w:div>
        <w:div w:id="1715109855">
          <w:marLeft w:val="1166"/>
          <w:marRight w:val="0"/>
          <w:marTop w:val="0"/>
          <w:marBottom w:val="0"/>
          <w:divBdr>
            <w:top w:val="none" w:sz="0" w:space="0" w:color="auto"/>
            <w:left w:val="none" w:sz="0" w:space="0" w:color="auto"/>
            <w:bottom w:val="none" w:sz="0" w:space="0" w:color="auto"/>
            <w:right w:val="none" w:sz="0" w:space="0" w:color="auto"/>
          </w:divBdr>
        </w:div>
        <w:div w:id="1146969519">
          <w:marLeft w:val="1800"/>
          <w:marRight w:val="0"/>
          <w:marTop w:val="0"/>
          <w:marBottom w:val="0"/>
          <w:divBdr>
            <w:top w:val="none" w:sz="0" w:space="0" w:color="auto"/>
            <w:left w:val="none" w:sz="0" w:space="0" w:color="auto"/>
            <w:bottom w:val="none" w:sz="0" w:space="0" w:color="auto"/>
            <w:right w:val="none" w:sz="0" w:space="0" w:color="auto"/>
          </w:divBdr>
        </w:div>
        <w:div w:id="1527328415">
          <w:marLeft w:val="1800"/>
          <w:marRight w:val="0"/>
          <w:marTop w:val="0"/>
          <w:marBottom w:val="0"/>
          <w:divBdr>
            <w:top w:val="none" w:sz="0" w:space="0" w:color="auto"/>
            <w:left w:val="none" w:sz="0" w:space="0" w:color="auto"/>
            <w:bottom w:val="none" w:sz="0" w:space="0" w:color="auto"/>
            <w:right w:val="none" w:sz="0" w:space="0" w:color="auto"/>
          </w:divBdr>
        </w:div>
        <w:div w:id="1232617445">
          <w:marLeft w:val="1166"/>
          <w:marRight w:val="0"/>
          <w:marTop w:val="0"/>
          <w:marBottom w:val="0"/>
          <w:divBdr>
            <w:top w:val="none" w:sz="0" w:space="0" w:color="auto"/>
            <w:left w:val="none" w:sz="0" w:space="0" w:color="auto"/>
            <w:bottom w:val="none" w:sz="0" w:space="0" w:color="auto"/>
            <w:right w:val="none" w:sz="0" w:space="0" w:color="auto"/>
          </w:divBdr>
        </w:div>
        <w:div w:id="511603369">
          <w:marLeft w:val="1166"/>
          <w:marRight w:val="0"/>
          <w:marTop w:val="0"/>
          <w:marBottom w:val="0"/>
          <w:divBdr>
            <w:top w:val="none" w:sz="0" w:space="0" w:color="auto"/>
            <w:left w:val="none" w:sz="0" w:space="0" w:color="auto"/>
            <w:bottom w:val="none" w:sz="0" w:space="0" w:color="auto"/>
            <w:right w:val="none" w:sz="0" w:space="0" w:color="auto"/>
          </w:divBdr>
        </w:div>
        <w:div w:id="1102410955">
          <w:marLeft w:val="1166"/>
          <w:marRight w:val="0"/>
          <w:marTop w:val="0"/>
          <w:marBottom w:val="0"/>
          <w:divBdr>
            <w:top w:val="none" w:sz="0" w:space="0" w:color="auto"/>
            <w:left w:val="none" w:sz="0" w:space="0" w:color="auto"/>
            <w:bottom w:val="none" w:sz="0" w:space="0" w:color="auto"/>
            <w:right w:val="none" w:sz="0" w:space="0" w:color="auto"/>
          </w:divBdr>
        </w:div>
        <w:div w:id="335888446">
          <w:marLeft w:val="1166"/>
          <w:marRight w:val="0"/>
          <w:marTop w:val="0"/>
          <w:marBottom w:val="0"/>
          <w:divBdr>
            <w:top w:val="none" w:sz="0" w:space="0" w:color="auto"/>
            <w:left w:val="none" w:sz="0" w:space="0" w:color="auto"/>
            <w:bottom w:val="none" w:sz="0" w:space="0" w:color="auto"/>
            <w:right w:val="none" w:sz="0" w:space="0" w:color="auto"/>
          </w:divBdr>
        </w:div>
        <w:div w:id="1216702606">
          <w:marLeft w:val="1166"/>
          <w:marRight w:val="0"/>
          <w:marTop w:val="0"/>
          <w:marBottom w:val="0"/>
          <w:divBdr>
            <w:top w:val="none" w:sz="0" w:space="0" w:color="auto"/>
            <w:left w:val="none" w:sz="0" w:space="0" w:color="auto"/>
            <w:bottom w:val="none" w:sz="0" w:space="0" w:color="auto"/>
            <w:right w:val="none" w:sz="0" w:space="0" w:color="auto"/>
          </w:divBdr>
        </w:div>
        <w:div w:id="2099136363">
          <w:marLeft w:val="1166"/>
          <w:marRight w:val="0"/>
          <w:marTop w:val="0"/>
          <w:marBottom w:val="0"/>
          <w:divBdr>
            <w:top w:val="none" w:sz="0" w:space="0" w:color="auto"/>
            <w:left w:val="none" w:sz="0" w:space="0" w:color="auto"/>
            <w:bottom w:val="none" w:sz="0" w:space="0" w:color="auto"/>
            <w:right w:val="none" w:sz="0" w:space="0" w:color="auto"/>
          </w:divBdr>
        </w:div>
        <w:div w:id="2056195193">
          <w:marLeft w:val="1166"/>
          <w:marRight w:val="0"/>
          <w:marTop w:val="0"/>
          <w:marBottom w:val="0"/>
          <w:divBdr>
            <w:top w:val="none" w:sz="0" w:space="0" w:color="auto"/>
            <w:left w:val="none" w:sz="0" w:space="0" w:color="auto"/>
            <w:bottom w:val="none" w:sz="0" w:space="0" w:color="auto"/>
            <w:right w:val="none" w:sz="0" w:space="0" w:color="auto"/>
          </w:divBdr>
        </w:div>
        <w:div w:id="832841470">
          <w:marLeft w:val="1800"/>
          <w:marRight w:val="0"/>
          <w:marTop w:val="0"/>
          <w:marBottom w:val="0"/>
          <w:divBdr>
            <w:top w:val="none" w:sz="0" w:space="0" w:color="auto"/>
            <w:left w:val="none" w:sz="0" w:space="0" w:color="auto"/>
            <w:bottom w:val="none" w:sz="0" w:space="0" w:color="auto"/>
            <w:right w:val="none" w:sz="0" w:space="0" w:color="auto"/>
          </w:divBdr>
        </w:div>
        <w:div w:id="1739786679">
          <w:marLeft w:val="1800"/>
          <w:marRight w:val="0"/>
          <w:marTop w:val="0"/>
          <w:marBottom w:val="0"/>
          <w:divBdr>
            <w:top w:val="none" w:sz="0" w:space="0" w:color="auto"/>
            <w:left w:val="none" w:sz="0" w:space="0" w:color="auto"/>
            <w:bottom w:val="none" w:sz="0" w:space="0" w:color="auto"/>
            <w:right w:val="none" w:sz="0" w:space="0" w:color="auto"/>
          </w:divBdr>
        </w:div>
      </w:divsChild>
    </w:div>
    <w:div w:id="1678195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9.png"/><Relationship Id="rId39" Type="http://schemas.openxmlformats.org/officeDocument/2006/relationships/fontTable" Target="fontTable.xml"/><Relationship Id="rId21" Type="http://schemas.openxmlformats.org/officeDocument/2006/relationships/diagramData" Target="diagrams/data1.xml"/><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07/relationships/diagramDrawing" Target="diagrams/drawing1.xml"/><Relationship Id="rId33" Type="http://schemas.openxmlformats.org/officeDocument/2006/relationships/header" Target="header3.xml"/><Relationship Id="rId38"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Colors" Target="diagrams/colors1.xml"/><Relationship Id="rId32" Type="http://schemas.openxmlformats.org/officeDocument/2006/relationships/image" Target="media/image15.png"/><Relationship Id="rId37" Type="http://schemas.openxmlformats.org/officeDocument/2006/relationships/image" Target="media/image16.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diagramQuickStyle" Target="diagrams/quickStyle1.xml"/><Relationship Id="rId28" Type="http://schemas.openxmlformats.org/officeDocument/2006/relationships/image" Target="media/image11.png"/><Relationship Id="rId36" Type="http://schemas.openxmlformats.org/officeDocument/2006/relationships/header" Target="header6.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diagramLayout" Target="diagrams/layout1.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5.xml"/><Relationship Id="rId8" Type="http://schemas.openxmlformats.org/officeDocument/2006/relationships/image" Target="media/image1.emf"/><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EFAFD96-3601-4F17-BB82-DBBBA6C512D5}" type="doc">
      <dgm:prSet loTypeId="urn:microsoft.com/office/officeart/2005/8/layout/hierarchy2" loCatId="hierarchy" qsTypeId="urn:microsoft.com/office/officeart/2005/8/quickstyle/simple1" qsCatId="simple" csTypeId="urn:microsoft.com/office/officeart/2005/8/colors/accent1_1" csCatId="accent1" phldr="1"/>
      <dgm:spPr/>
      <dgm:t>
        <a:bodyPr/>
        <a:lstStyle/>
        <a:p>
          <a:endParaRPr lang="en-US"/>
        </a:p>
      </dgm:t>
    </dgm:pt>
    <dgm:pt modelId="{19599602-9E94-449B-AE02-46C30491E28C}">
      <dgm:prSet phldrT="[Text]" custT="1"/>
      <dgm:spPr/>
      <dgm:t>
        <a:bodyPr/>
        <a:lstStyle/>
        <a:p>
          <a:r>
            <a:rPr lang="en-US" sz="600" dirty="0" smtClean="0">
              <a:latin typeface="+mn-lt"/>
              <a:cs typeface="Segoe UI" panose="020B0502040204020203" pitchFamily="34" charset="0"/>
            </a:rPr>
            <a:t>Graph Mining</a:t>
          </a:r>
          <a:endParaRPr lang="en-US" sz="600" dirty="0">
            <a:latin typeface="+mn-lt"/>
            <a:cs typeface="Segoe UI" panose="020B0502040204020203" pitchFamily="34" charset="0"/>
          </a:endParaRPr>
        </a:p>
      </dgm:t>
    </dgm:pt>
    <dgm:pt modelId="{FF371F54-3EAD-4229-B33D-30FA8E522AE4}" type="parTrans" cxnId="{7A02F5AF-F9F5-4778-A66E-DE024A3A34D9}">
      <dgm:prSet/>
      <dgm:spPr/>
      <dgm:t>
        <a:bodyPr/>
        <a:lstStyle/>
        <a:p>
          <a:endParaRPr lang="en-US" sz="600">
            <a:latin typeface="+mn-lt"/>
          </a:endParaRPr>
        </a:p>
      </dgm:t>
    </dgm:pt>
    <dgm:pt modelId="{2A88706E-F8B3-4E84-B216-AB828E178267}" type="sibTrans" cxnId="{7A02F5AF-F9F5-4778-A66E-DE024A3A34D9}">
      <dgm:prSet/>
      <dgm:spPr/>
      <dgm:t>
        <a:bodyPr/>
        <a:lstStyle/>
        <a:p>
          <a:endParaRPr lang="en-US" sz="600">
            <a:latin typeface="+mn-lt"/>
          </a:endParaRPr>
        </a:p>
      </dgm:t>
    </dgm:pt>
    <dgm:pt modelId="{6FD54DCC-0420-4B69-949E-C600DAC3EA80}">
      <dgm:prSet phldrT="[Text]" custT="1"/>
      <dgm:spPr/>
      <dgm:t>
        <a:bodyPr/>
        <a:lstStyle/>
        <a:p>
          <a:r>
            <a:rPr lang="en-US" sz="600" dirty="0" smtClean="0">
              <a:latin typeface="+mn-lt"/>
              <a:cs typeface="Segoe UI" panose="020B0502040204020203" pitchFamily="34" charset="0"/>
            </a:rPr>
            <a:t>Graph Theory</a:t>
          </a:r>
        </a:p>
        <a:p>
          <a:r>
            <a:rPr lang="en-US" sz="600" dirty="0" smtClean="0">
              <a:latin typeface="+mn-lt"/>
              <a:cs typeface="Segoe UI" panose="020B0502040204020203" pitchFamily="34" charset="0"/>
            </a:rPr>
            <a:t>Based</a:t>
          </a:r>
        </a:p>
      </dgm:t>
    </dgm:pt>
    <dgm:pt modelId="{6F5CF077-1342-46A1-93F1-68D7723F3F8C}" type="parTrans" cxnId="{A9A39EE7-F441-4563-AFFD-666EC4C4FD54}">
      <dgm:prSet/>
      <dgm:spPr/>
      <dgm:t>
        <a:bodyPr/>
        <a:lstStyle/>
        <a:p>
          <a:endParaRPr lang="en-US" sz="600">
            <a:latin typeface="+mn-lt"/>
            <a:cs typeface="Segoe UI" panose="020B0502040204020203" pitchFamily="34" charset="0"/>
          </a:endParaRPr>
        </a:p>
      </dgm:t>
    </dgm:pt>
    <dgm:pt modelId="{CE57F18C-7754-4245-BB8D-0DDD9139AB8E}" type="sibTrans" cxnId="{A9A39EE7-F441-4563-AFFD-666EC4C4FD54}">
      <dgm:prSet/>
      <dgm:spPr/>
      <dgm:t>
        <a:bodyPr/>
        <a:lstStyle/>
        <a:p>
          <a:endParaRPr lang="en-US" sz="600">
            <a:latin typeface="+mn-lt"/>
          </a:endParaRPr>
        </a:p>
      </dgm:t>
    </dgm:pt>
    <dgm:pt modelId="{0C87090F-02B0-44D5-BD4B-E5AE0D1FA7F1}">
      <dgm:prSet phldrT="[Text]" custT="1"/>
      <dgm:spPr/>
      <dgm:t>
        <a:bodyPr/>
        <a:lstStyle/>
        <a:p>
          <a:r>
            <a:rPr lang="en-US" sz="600" dirty="0" smtClean="0">
              <a:latin typeface="+mn-lt"/>
              <a:cs typeface="Segoe UI" panose="020B0502040204020203" pitchFamily="34" charset="0"/>
            </a:rPr>
            <a:t>Graph Classification</a:t>
          </a:r>
        </a:p>
      </dgm:t>
    </dgm:pt>
    <dgm:pt modelId="{48F43ED3-A177-4096-B556-EB782F87985E}" type="parTrans" cxnId="{30E0B992-157A-405B-8572-770CFD4D21A1}">
      <dgm:prSet/>
      <dgm:spPr/>
      <dgm:t>
        <a:bodyPr/>
        <a:lstStyle/>
        <a:p>
          <a:endParaRPr lang="en-US" sz="600">
            <a:latin typeface="+mn-lt"/>
            <a:cs typeface="Segoe UI" panose="020B0502040204020203" pitchFamily="34" charset="0"/>
          </a:endParaRPr>
        </a:p>
      </dgm:t>
    </dgm:pt>
    <dgm:pt modelId="{24E0BA02-AFC8-4BBC-85FF-8CECFE2FDD5C}" type="sibTrans" cxnId="{30E0B992-157A-405B-8572-770CFD4D21A1}">
      <dgm:prSet/>
      <dgm:spPr/>
      <dgm:t>
        <a:bodyPr/>
        <a:lstStyle/>
        <a:p>
          <a:endParaRPr lang="en-US" sz="600">
            <a:latin typeface="+mn-lt"/>
          </a:endParaRPr>
        </a:p>
      </dgm:t>
    </dgm:pt>
    <dgm:pt modelId="{5A282C2F-7B3A-425B-8A86-FE83B33299A5}">
      <dgm:prSet phldrT="[Text]" custT="1"/>
      <dgm:spPr/>
      <dgm:t>
        <a:bodyPr/>
        <a:lstStyle/>
        <a:p>
          <a:r>
            <a:rPr lang="en-US" sz="600" dirty="0">
              <a:latin typeface="+mn-lt"/>
              <a:cs typeface="Segoe UI" panose="020B0502040204020203" pitchFamily="34" charset="0"/>
            </a:rPr>
            <a:t>Pattern Growth</a:t>
          </a:r>
        </a:p>
      </dgm:t>
    </dgm:pt>
    <dgm:pt modelId="{A8A73F69-0D10-473D-8865-8D449B2A86F0}" type="parTrans" cxnId="{C49F945C-6CE8-4F17-95E7-DB14F74B6213}">
      <dgm:prSet/>
      <dgm:spPr/>
      <dgm:t>
        <a:bodyPr/>
        <a:lstStyle/>
        <a:p>
          <a:endParaRPr lang="en-US" sz="600">
            <a:latin typeface="+mn-lt"/>
            <a:cs typeface="Segoe UI" panose="020B0502040204020203" pitchFamily="34" charset="0"/>
          </a:endParaRPr>
        </a:p>
      </dgm:t>
    </dgm:pt>
    <dgm:pt modelId="{10659CB8-34B1-4D2A-8EAD-F2C655DED136}" type="sibTrans" cxnId="{C49F945C-6CE8-4F17-95E7-DB14F74B6213}">
      <dgm:prSet/>
      <dgm:spPr/>
      <dgm:t>
        <a:bodyPr/>
        <a:lstStyle/>
        <a:p>
          <a:endParaRPr lang="en-US" sz="600">
            <a:latin typeface="+mn-lt"/>
          </a:endParaRPr>
        </a:p>
      </dgm:t>
    </dgm:pt>
    <dgm:pt modelId="{71AEF9AA-A6DE-4D02-B8F6-99DFE850DE2F}">
      <dgm:prSet phldrT="[Text]" custT="1"/>
      <dgm:spPr/>
      <dgm:t>
        <a:bodyPr/>
        <a:lstStyle/>
        <a:p>
          <a:r>
            <a:rPr lang="en-US" sz="600" dirty="0">
              <a:latin typeface="+mn-lt"/>
              <a:cs typeface="Segoe UI" panose="020B0502040204020203" pitchFamily="34" charset="0"/>
            </a:rPr>
            <a:t>Apriori Method</a:t>
          </a:r>
        </a:p>
      </dgm:t>
    </dgm:pt>
    <dgm:pt modelId="{C6E0D7B8-E985-46D4-9CAE-CBF30A88BD51}" type="parTrans" cxnId="{45F523D1-AFBD-4FE3-94F5-989934D3C3E1}">
      <dgm:prSet/>
      <dgm:spPr/>
      <dgm:t>
        <a:bodyPr/>
        <a:lstStyle/>
        <a:p>
          <a:endParaRPr lang="en-US" sz="600">
            <a:latin typeface="+mn-lt"/>
            <a:cs typeface="Segoe UI" panose="020B0502040204020203" pitchFamily="34" charset="0"/>
          </a:endParaRPr>
        </a:p>
      </dgm:t>
    </dgm:pt>
    <dgm:pt modelId="{07240A81-7A18-4B7D-BC93-7B2FD4E4CB25}" type="sibTrans" cxnId="{45F523D1-AFBD-4FE3-94F5-989934D3C3E1}">
      <dgm:prSet/>
      <dgm:spPr/>
      <dgm:t>
        <a:bodyPr/>
        <a:lstStyle/>
        <a:p>
          <a:endParaRPr lang="en-US" sz="600">
            <a:latin typeface="+mn-lt"/>
          </a:endParaRPr>
        </a:p>
      </dgm:t>
    </dgm:pt>
    <dgm:pt modelId="{96A2DB40-B7B0-4FE6-A9EF-117F08DF2A33}">
      <dgm:prSet phldrT="[Text]" custT="1"/>
      <dgm:spPr/>
      <dgm:t>
        <a:bodyPr/>
        <a:lstStyle/>
        <a:p>
          <a:r>
            <a:rPr lang="en-US" sz="600" dirty="0">
              <a:latin typeface="+mn-lt"/>
              <a:cs typeface="Segoe UI" panose="020B0502040204020203" pitchFamily="34" charset="0"/>
            </a:rPr>
            <a:t>MoFA</a:t>
          </a:r>
        </a:p>
      </dgm:t>
    </dgm:pt>
    <dgm:pt modelId="{F6C382E2-2A4F-4E0C-892A-6416790242FC}" type="parTrans" cxnId="{CCB0C9DD-0145-4CB6-9DF9-15CF6061103F}">
      <dgm:prSet/>
      <dgm:spPr/>
      <dgm:t>
        <a:bodyPr/>
        <a:lstStyle/>
        <a:p>
          <a:endParaRPr lang="en-US" sz="600">
            <a:latin typeface="+mn-lt"/>
            <a:cs typeface="Segoe UI" panose="020B0502040204020203" pitchFamily="34" charset="0"/>
          </a:endParaRPr>
        </a:p>
      </dgm:t>
    </dgm:pt>
    <dgm:pt modelId="{14156BBD-61FB-4DAC-AE6E-9A6E1160CB53}" type="sibTrans" cxnId="{CCB0C9DD-0145-4CB6-9DF9-15CF6061103F}">
      <dgm:prSet/>
      <dgm:spPr/>
      <dgm:t>
        <a:bodyPr/>
        <a:lstStyle/>
        <a:p>
          <a:endParaRPr lang="en-US" sz="600">
            <a:latin typeface="+mn-lt"/>
          </a:endParaRPr>
        </a:p>
      </dgm:t>
    </dgm:pt>
    <dgm:pt modelId="{8FD3DE8B-6CBB-4A4D-B9E3-EFAF130B5D1F}">
      <dgm:prSet phldrT="[Text]" custT="1"/>
      <dgm:spPr/>
      <dgm:t>
        <a:bodyPr/>
        <a:lstStyle/>
        <a:p>
          <a:r>
            <a:rPr lang="en-US" sz="600" dirty="0">
              <a:latin typeface="+mn-lt"/>
              <a:cs typeface="Segoe UI" panose="020B0502040204020203" pitchFamily="34" charset="0"/>
            </a:rPr>
            <a:t>Graph Pattern</a:t>
          </a:r>
        </a:p>
      </dgm:t>
    </dgm:pt>
    <dgm:pt modelId="{A0A2C12B-78B5-4D46-B5D2-4C4425A899DD}" type="parTrans" cxnId="{B057F87C-5228-4928-8710-4F44E009623B}">
      <dgm:prSet/>
      <dgm:spPr/>
      <dgm:t>
        <a:bodyPr/>
        <a:lstStyle/>
        <a:p>
          <a:endParaRPr lang="en-US" sz="600">
            <a:latin typeface="+mn-lt"/>
            <a:cs typeface="Segoe UI" panose="020B0502040204020203" pitchFamily="34" charset="0"/>
          </a:endParaRPr>
        </a:p>
      </dgm:t>
    </dgm:pt>
    <dgm:pt modelId="{E516DA5E-ED42-460B-A8F3-A1F5B07B935F}" type="sibTrans" cxnId="{B057F87C-5228-4928-8710-4F44E009623B}">
      <dgm:prSet/>
      <dgm:spPr/>
      <dgm:t>
        <a:bodyPr/>
        <a:lstStyle/>
        <a:p>
          <a:endParaRPr lang="en-US" sz="600">
            <a:latin typeface="+mn-lt"/>
          </a:endParaRPr>
        </a:p>
      </dgm:t>
    </dgm:pt>
    <dgm:pt modelId="{1BD3BA34-B738-4485-8462-C04E951E3916}">
      <dgm:prSet phldrT="[Text]" custT="1"/>
      <dgm:spPr/>
      <dgm:t>
        <a:bodyPr/>
        <a:lstStyle/>
        <a:p>
          <a:r>
            <a:rPr lang="en-US" sz="600" dirty="0">
              <a:latin typeface="+mn-lt"/>
              <a:cs typeface="Segoe UI" panose="020B0502040204020203" pitchFamily="34" charset="0"/>
            </a:rPr>
            <a:t>Inductive Logic Programming</a:t>
          </a:r>
        </a:p>
      </dgm:t>
    </dgm:pt>
    <dgm:pt modelId="{2B84290C-6E16-43EB-8F5D-BC99285770B0}" type="parTrans" cxnId="{517B6061-823D-47B4-84BC-73E6A526B322}">
      <dgm:prSet/>
      <dgm:spPr/>
      <dgm:t>
        <a:bodyPr/>
        <a:lstStyle/>
        <a:p>
          <a:endParaRPr lang="en-US" sz="600">
            <a:latin typeface="+mn-lt"/>
            <a:cs typeface="Segoe UI" panose="020B0502040204020203" pitchFamily="34" charset="0"/>
          </a:endParaRPr>
        </a:p>
      </dgm:t>
    </dgm:pt>
    <dgm:pt modelId="{72167198-52CD-4A73-A735-CC16809101AC}" type="sibTrans" cxnId="{517B6061-823D-47B4-84BC-73E6A526B322}">
      <dgm:prSet/>
      <dgm:spPr/>
      <dgm:t>
        <a:bodyPr/>
        <a:lstStyle/>
        <a:p>
          <a:endParaRPr lang="en-US" sz="600">
            <a:latin typeface="+mn-lt"/>
          </a:endParaRPr>
        </a:p>
      </dgm:t>
    </dgm:pt>
    <dgm:pt modelId="{CC903AD5-DF69-4A1F-8EEC-D416E81A0074}">
      <dgm:prSet phldrT="[Text]" custT="1"/>
      <dgm:spPr/>
      <dgm:t>
        <a:bodyPr/>
        <a:lstStyle/>
        <a:p>
          <a:r>
            <a:rPr lang="en-US" sz="600" dirty="0">
              <a:latin typeface="+mn-lt"/>
              <a:cs typeface="Segoe UI" panose="020B0502040204020203" pitchFamily="34" charset="0"/>
            </a:rPr>
            <a:t>Greedy Search</a:t>
          </a:r>
        </a:p>
      </dgm:t>
    </dgm:pt>
    <dgm:pt modelId="{FE6E8395-3EE6-42A9-9024-7E9FA7C1EB5A}" type="parTrans" cxnId="{651D80A0-989A-4D53-BC80-09D43DCC6425}">
      <dgm:prSet/>
      <dgm:spPr/>
      <dgm:t>
        <a:bodyPr/>
        <a:lstStyle/>
        <a:p>
          <a:endParaRPr lang="en-US" sz="600">
            <a:latin typeface="+mn-lt"/>
            <a:cs typeface="Segoe UI" panose="020B0502040204020203" pitchFamily="34" charset="0"/>
          </a:endParaRPr>
        </a:p>
      </dgm:t>
    </dgm:pt>
    <dgm:pt modelId="{3D7A0E9B-D932-44C4-A173-A82DFB5E2548}" type="sibTrans" cxnId="{651D80A0-989A-4D53-BC80-09D43DCC6425}">
      <dgm:prSet/>
      <dgm:spPr/>
      <dgm:t>
        <a:bodyPr/>
        <a:lstStyle/>
        <a:p>
          <a:endParaRPr lang="en-US" sz="600">
            <a:latin typeface="+mn-lt"/>
          </a:endParaRPr>
        </a:p>
      </dgm:t>
    </dgm:pt>
    <dgm:pt modelId="{081D3A83-F7F3-4F10-B4A9-805A841970CB}">
      <dgm:prSet phldrT="[Text]" custT="1"/>
      <dgm:spPr/>
      <dgm:t>
        <a:bodyPr/>
        <a:lstStyle/>
        <a:p>
          <a:r>
            <a:rPr lang="en-US" sz="600" dirty="0">
              <a:latin typeface="+mn-lt"/>
              <a:cs typeface="Segoe UI" panose="020B0502040204020203" pitchFamily="34" charset="0"/>
            </a:rPr>
            <a:t>Gaston</a:t>
          </a:r>
        </a:p>
      </dgm:t>
    </dgm:pt>
    <dgm:pt modelId="{E499D148-9BFD-48EC-A5F6-9DA39ADB70A9}" type="parTrans" cxnId="{972B937A-B175-41CC-86CF-D99E19152FCC}">
      <dgm:prSet/>
      <dgm:spPr/>
      <dgm:t>
        <a:bodyPr/>
        <a:lstStyle/>
        <a:p>
          <a:endParaRPr lang="en-US" sz="600">
            <a:latin typeface="+mn-lt"/>
            <a:cs typeface="Segoe UI" panose="020B0502040204020203" pitchFamily="34" charset="0"/>
          </a:endParaRPr>
        </a:p>
      </dgm:t>
    </dgm:pt>
    <dgm:pt modelId="{633A685B-3A99-4DC9-BCAD-B232668AEFE2}" type="sibTrans" cxnId="{972B937A-B175-41CC-86CF-D99E19152FCC}">
      <dgm:prSet/>
      <dgm:spPr/>
      <dgm:t>
        <a:bodyPr/>
        <a:lstStyle/>
        <a:p>
          <a:endParaRPr lang="en-US" sz="600">
            <a:latin typeface="+mn-lt"/>
          </a:endParaRPr>
        </a:p>
      </dgm:t>
    </dgm:pt>
    <dgm:pt modelId="{547B9D9E-9B3E-4C2F-9E4D-81F700636899}">
      <dgm:prSet phldrT="[Text]" custT="1"/>
      <dgm:spPr/>
      <dgm:t>
        <a:bodyPr/>
        <a:lstStyle/>
        <a:p>
          <a:r>
            <a:rPr lang="en-US" sz="600" dirty="0">
              <a:latin typeface="+mn-lt"/>
              <a:cs typeface="Segoe UI" panose="020B0502040204020203" pitchFamily="34" charset="0"/>
            </a:rPr>
            <a:t>FFSM</a:t>
          </a:r>
        </a:p>
      </dgm:t>
    </dgm:pt>
    <dgm:pt modelId="{285CFAA1-968B-4F33-8E86-E3A3CE988752}" type="parTrans" cxnId="{643D7F30-3931-466F-91A0-8DCC677A964C}">
      <dgm:prSet/>
      <dgm:spPr/>
      <dgm:t>
        <a:bodyPr/>
        <a:lstStyle/>
        <a:p>
          <a:endParaRPr lang="en-US" sz="600">
            <a:latin typeface="+mn-lt"/>
            <a:cs typeface="Segoe UI" panose="020B0502040204020203" pitchFamily="34" charset="0"/>
          </a:endParaRPr>
        </a:p>
      </dgm:t>
    </dgm:pt>
    <dgm:pt modelId="{0012730E-A6A8-4A8B-B6D6-68B581550CB0}" type="sibTrans" cxnId="{643D7F30-3931-466F-91A0-8DCC677A964C}">
      <dgm:prSet/>
      <dgm:spPr/>
      <dgm:t>
        <a:bodyPr/>
        <a:lstStyle/>
        <a:p>
          <a:endParaRPr lang="en-US" sz="600">
            <a:latin typeface="+mn-lt"/>
          </a:endParaRPr>
        </a:p>
      </dgm:t>
    </dgm:pt>
    <dgm:pt modelId="{8FE4933F-6DCB-4BFF-9DA6-C03EC28A98E6}">
      <dgm:prSet phldrT="[Text]" custT="1"/>
      <dgm:spPr/>
      <dgm:t>
        <a:bodyPr/>
        <a:lstStyle/>
        <a:p>
          <a:r>
            <a:rPr lang="en-US" sz="600" dirty="0">
              <a:latin typeface="+mn-lt"/>
              <a:cs typeface="Segoe UI" panose="020B0502040204020203" pitchFamily="34" charset="0"/>
            </a:rPr>
            <a:t>SPIN</a:t>
          </a:r>
        </a:p>
      </dgm:t>
    </dgm:pt>
    <dgm:pt modelId="{DD750D78-C757-4215-8396-3CB8E9014AAA}" type="parTrans" cxnId="{FB206298-2461-4699-BCCD-E1F076F80CEF}">
      <dgm:prSet/>
      <dgm:spPr/>
      <dgm:t>
        <a:bodyPr/>
        <a:lstStyle/>
        <a:p>
          <a:endParaRPr lang="en-US" sz="600">
            <a:latin typeface="+mn-lt"/>
            <a:cs typeface="Segoe UI" panose="020B0502040204020203" pitchFamily="34" charset="0"/>
          </a:endParaRPr>
        </a:p>
      </dgm:t>
    </dgm:pt>
    <dgm:pt modelId="{84DF2F1A-5917-46EF-AED2-B0C0969766F5}" type="sibTrans" cxnId="{FB206298-2461-4699-BCCD-E1F076F80CEF}">
      <dgm:prSet/>
      <dgm:spPr/>
      <dgm:t>
        <a:bodyPr/>
        <a:lstStyle/>
        <a:p>
          <a:endParaRPr lang="en-US" sz="600">
            <a:latin typeface="+mn-lt"/>
          </a:endParaRPr>
        </a:p>
      </dgm:t>
    </dgm:pt>
    <dgm:pt modelId="{C6DBEBEE-5E4B-4908-92A7-3277A1D2765A}">
      <dgm:prSet phldrT="[Text]" custT="1"/>
      <dgm:spPr/>
      <dgm:t>
        <a:bodyPr/>
        <a:lstStyle/>
        <a:p>
          <a:r>
            <a:rPr lang="en-US" sz="600" dirty="0">
              <a:latin typeface="+mn-lt"/>
              <a:cs typeface="Segoe UI" panose="020B0502040204020203" pitchFamily="34" charset="0"/>
            </a:rPr>
            <a:t>AGM</a:t>
          </a:r>
        </a:p>
      </dgm:t>
    </dgm:pt>
    <dgm:pt modelId="{D6EA0CB1-54BD-439E-B47F-2134A470CA74}" type="parTrans" cxnId="{78844CCE-6D99-44C5-BFAA-CB41610C6086}">
      <dgm:prSet/>
      <dgm:spPr/>
      <dgm:t>
        <a:bodyPr/>
        <a:lstStyle/>
        <a:p>
          <a:endParaRPr lang="en-US" sz="600">
            <a:latin typeface="+mn-lt"/>
            <a:cs typeface="Segoe UI" panose="020B0502040204020203" pitchFamily="34" charset="0"/>
          </a:endParaRPr>
        </a:p>
      </dgm:t>
    </dgm:pt>
    <dgm:pt modelId="{14D23C6B-6849-4F77-AE77-AA3C8705D5A0}" type="sibTrans" cxnId="{78844CCE-6D99-44C5-BFAA-CB41610C6086}">
      <dgm:prSet/>
      <dgm:spPr/>
      <dgm:t>
        <a:bodyPr/>
        <a:lstStyle/>
        <a:p>
          <a:endParaRPr lang="en-US" sz="600">
            <a:latin typeface="+mn-lt"/>
          </a:endParaRPr>
        </a:p>
      </dgm:t>
    </dgm:pt>
    <dgm:pt modelId="{116C5F3D-C9A5-4551-BFC7-279F3EB3B018}">
      <dgm:prSet phldrT="[Text]" custT="1"/>
      <dgm:spPr/>
      <dgm:t>
        <a:bodyPr/>
        <a:lstStyle/>
        <a:p>
          <a:r>
            <a:rPr lang="en-US" sz="600" dirty="0">
              <a:latin typeface="+mn-lt"/>
              <a:cs typeface="Segoe UI" panose="020B0502040204020203" pitchFamily="34" charset="0"/>
            </a:rPr>
            <a:t>ACGM</a:t>
          </a:r>
        </a:p>
      </dgm:t>
    </dgm:pt>
    <dgm:pt modelId="{519CE6B9-5AAF-4C3A-BAE3-3E99D9B6F213}" type="parTrans" cxnId="{BDDB464F-E115-468B-86A5-8240D6A6D31D}">
      <dgm:prSet/>
      <dgm:spPr/>
      <dgm:t>
        <a:bodyPr/>
        <a:lstStyle/>
        <a:p>
          <a:endParaRPr lang="en-US" sz="600">
            <a:latin typeface="+mn-lt"/>
            <a:cs typeface="Segoe UI" panose="020B0502040204020203" pitchFamily="34" charset="0"/>
          </a:endParaRPr>
        </a:p>
      </dgm:t>
    </dgm:pt>
    <dgm:pt modelId="{F30216E6-5C65-4D31-A1AD-D81A926510BD}" type="sibTrans" cxnId="{BDDB464F-E115-468B-86A5-8240D6A6D31D}">
      <dgm:prSet/>
      <dgm:spPr/>
      <dgm:t>
        <a:bodyPr/>
        <a:lstStyle/>
        <a:p>
          <a:endParaRPr lang="en-US" sz="600">
            <a:latin typeface="+mn-lt"/>
          </a:endParaRPr>
        </a:p>
      </dgm:t>
    </dgm:pt>
    <dgm:pt modelId="{BF44FAA8-4C1F-486F-8443-F321BC094F7F}">
      <dgm:prSet phldrT="[Text]" custT="1"/>
      <dgm:spPr/>
      <dgm:t>
        <a:bodyPr/>
        <a:lstStyle/>
        <a:p>
          <a:r>
            <a:rPr lang="en-US" sz="600" dirty="0">
              <a:latin typeface="+mn-lt"/>
              <a:cs typeface="Segoe UI" panose="020B0502040204020203" pitchFamily="34" charset="0"/>
            </a:rPr>
            <a:t>FSG</a:t>
          </a:r>
        </a:p>
      </dgm:t>
    </dgm:pt>
    <dgm:pt modelId="{BE359500-CB27-467A-9DD3-63F952CFE80F}" type="parTrans" cxnId="{CBC285F2-F309-4792-B98C-865A63D0E2B1}">
      <dgm:prSet/>
      <dgm:spPr/>
      <dgm:t>
        <a:bodyPr/>
        <a:lstStyle/>
        <a:p>
          <a:endParaRPr lang="en-US" sz="600">
            <a:latin typeface="+mn-lt"/>
            <a:cs typeface="Segoe UI" panose="020B0502040204020203" pitchFamily="34" charset="0"/>
          </a:endParaRPr>
        </a:p>
      </dgm:t>
    </dgm:pt>
    <dgm:pt modelId="{A2169920-952A-4505-BA8F-731F365B387A}" type="sibTrans" cxnId="{CBC285F2-F309-4792-B98C-865A63D0E2B1}">
      <dgm:prSet/>
      <dgm:spPr/>
      <dgm:t>
        <a:bodyPr/>
        <a:lstStyle/>
        <a:p>
          <a:endParaRPr lang="en-US" sz="600">
            <a:latin typeface="+mn-lt"/>
          </a:endParaRPr>
        </a:p>
      </dgm:t>
    </dgm:pt>
    <dgm:pt modelId="{E3EC636C-0E65-42F8-8189-855F754B436C}">
      <dgm:prSet phldrT="[Text]" custT="1"/>
      <dgm:spPr/>
      <dgm:t>
        <a:bodyPr/>
        <a:lstStyle/>
        <a:p>
          <a:r>
            <a:rPr lang="en-US" sz="600" dirty="0">
              <a:latin typeface="+mn-lt"/>
              <a:cs typeface="Segoe UI" panose="020B0502040204020203" pitchFamily="34" charset="0"/>
            </a:rPr>
            <a:t>PATH</a:t>
          </a:r>
        </a:p>
      </dgm:t>
    </dgm:pt>
    <dgm:pt modelId="{8D2F3B42-0BC1-4AC3-87A3-F20B178A33DF}" type="parTrans" cxnId="{1E1F9753-8F6E-433F-8241-7EE02B73D153}">
      <dgm:prSet/>
      <dgm:spPr/>
      <dgm:t>
        <a:bodyPr/>
        <a:lstStyle/>
        <a:p>
          <a:endParaRPr lang="en-US" sz="600">
            <a:latin typeface="+mn-lt"/>
            <a:cs typeface="Segoe UI" panose="020B0502040204020203" pitchFamily="34" charset="0"/>
          </a:endParaRPr>
        </a:p>
      </dgm:t>
    </dgm:pt>
    <dgm:pt modelId="{140401B9-C12D-41C3-8F32-2886A6FB076C}" type="sibTrans" cxnId="{1E1F9753-8F6E-433F-8241-7EE02B73D153}">
      <dgm:prSet/>
      <dgm:spPr/>
      <dgm:t>
        <a:bodyPr/>
        <a:lstStyle/>
        <a:p>
          <a:endParaRPr lang="en-US" sz="600">
            <a:latin typeface="+mn-lt"/>
          </a:endParaRPr>
        </a:p>
      </dgm:t>
    </dgm:pt>
    <dgm:pt modelId="{D7E5D504-D528-43DB-8D91-CB6B73203A40}">
      <dgm:prSet phldrT="[Text]" custT="1"/>
      <dgm:spPr/>
      <dgm:t>
        <a:bodyPr/>
        <a:lstStyle/>
        <a:p>
          <a:r>
            <a:rPr lang="en-US" sz="600" dirty="0">
              <a:latin typeface="+mn-lt"/>
              <a:cs typeface="Segoe UI" panose="020B0502040204020203" pitchFamily="34" charset="0"/>
            </a:rPr>
            <a:t>Graph Clustering</a:t>
          </a:r>
        </a:p>
      </dgm:t>
    </dgm:pt>
    <dgm:pt modelId="{66DD0DCD-D160-4C97-9B2B-D304255DFC05}" type="parTrans" cxnId="{D5245778-C2D7-4A16-A521-C85E9BDFD8DA}">
      <dgm:prSet/>
      <dgm:spPr/>
      <dgm:t>
        <a:bodyPr/>
        <a:lstStyle/>
        <a:p>
          <a:endParaRPr lang="en-US" sz="600">
            <a:latin typeface="+mn-lt"/>
            <a:cs typeface="Segoe UI" panose="020B0502040204020203" pitchFamily="34" charset="0"/>
          </a:endParaRPr>
        </a:p>
      </dgm:t>
    </dgm:pt>
    <dgm:pt modelId="{5DD58B96-2BEB-49CC-BAC9-A21437D0A13B}" type="sibTrans" cxnId="{D5245778-C2D7-4A16-A521-C85E9BDFD8DA}">
      <dgm:prSet/>
      <dgm:spPr/>
      <dgm:t>
        <a:bodyPr/>
        <a:lstStyle/>
        <a:p>
          <a:endParaRPr lang="en-US" sz="600">
            <a:latin typeface="+mn-lt"/>
          </a:endParaRPr>
        </a:p>
      </dgm:t>
    </dgm:pt>
    <dgm:pt modelId="{61E38B44-934D-4487-9D79-DB9C55F0D87C}">
      <dgm:prSet phldrT="[Text]" custT="1"/>
      <dgm:spPr/>
      <dgm:t>
        <a:bodyPr/>
        <a:lstStyle/>
        <a:p>
          <a:r>
            <a:rPr lang="en-US" sz="600" dirty="0">
              <a:latin typeface="+mn-lt"/>
              <a:cs typeface="Segoe UI" panose="020B0502040204020203" pitchFamily="34" charset="0"/>
            </a:rPr>
            <a:t>WARMR</a:t>
          </a:r>
        </a:p>
      </dgm:t>
    </dgm:pt>
    <dgm:pt modelId="{A5BA401F-629F-43FB-9992-C6E55D464752}" type="parTrans" cxnId="{F5F76F07-F3BF-41C7-9850-18569596310F}">
      <dgm:prSet/>
      <dgm:spPr/>
      <dgm:t>
        <a:bodyPr/>
        <a:lstStyle/>
        <a:p>
          <a:endParaRPr lang="en-US" sz="600">
            <a:latin typeface="+mn-lt"/>
            <a:cs typeface="Segoe UI" panose="020B0502040204020203" pitchFamily="34" charset="0"/>
          </a:endParaRPr>
        </a:p>
      </dgm:t>
    </dgm:pt>
    <dgm:pt modelId="{812B9B63-6BB3-4F0D-B6D9-519B34FE1758}" type="sibTrans" cxnId="{F5F76F07-F3BF-41C7-9850-18569596310F}">
      <dgm:prSet/>
      <dgm:spPr/>
      <dgm:t>
        <a:bodyPr/>
        <a:lstStyle/>
        <a:p>
          <a:endParaRPr lang="en-US" sz="600">
            <a:latin typeface="+mn-lt"/>
          </a:endParaRPr>
        </a:p>
      </dgm:t>
    </dgm:pt>
    <dgm:pt modelId="{E0058C33-9DC1-41AE-9715-229FAC42903A}">
      <dgm:prSet phldrT="[Text]" custT="1"/>
      <dgm:spPr/>
      <dgm:t>
        <a:bodyPr/>
        <a:lstStyle/>
        <a:p>
          <a:r>
            <a:rPr lang="en-US" sz="600" dirty="0">
              <a:latin typeface="+mn-lt"/>
              <a:cs typeface="Segoe UI" panose="020B0502040204020203" pitchFamily="34" charset="0"/>
            </a:rPr>
            <a:t>FOIL</a:t>
          </a:r>
        </a:p>
      </dgm:t>
    </dgm:pt>
    <dgm:pt modelId="{4772594E-0A9F-4C55-908C-741C3268B89F}" type="parTrans" cxnId="{C2B3DE41-6EE6-41F1-8D25-E39BF4547AE8}">
      <dgm:prSet/>
      <dgm:spPr/>
      <dgm:t>
        <a:bodyPr/>
        <a:lstStyle/>
        <a:p>
          <a:endParaRPr lang="en-US" sz="600">
            <a:latin typeface="+mn-lt"/>
            <a:cs typeface="Segoe UI" panose="020B0502040204020203" pitchFamily="34" charset="0"/>
          </a:endParaRPr>
        </a:p>
      </dgm:t>
    </dgm:pt>
    <dgm:pt modelId="{76C0FDAB-FE9C-47EE-9C29-7D39DBF4FC7F}" type="sibTrans" cxnId="{C2B3DE41-6EE6-41F1-8D25-E39BF4547AE8}">
      <dgm:prSet/>
      <dgm:spPr/>
      <dgm:t>
        <a:bodyPr/>
        <a:lstStyle/>
        <a:p>
          <a:endParaRPr lang="en-US" sz="600">
            <a:latin typeface="+mn-lt"/>
          </a:endParaRPr>
        </a:p>
      </dgm:t>
    </dgm:pt>
    <dgm:pt modelId="{FC5EC7FD-5AD1-4E81-A554-EE72CF87FB1C}">
      <dgm:prSet phldrT="[Text]" custT="1"/>
      <dgm:spPr/>
      <dgm:t>
        <a:bodyPr/>
        <a:lstStyle/>
        <a:p>
          <a:r>
            <a:rPr lang="en-US" sz="600" dirty="0">
              <a:latin typeface="+mn-lt"/>
              <a:cs typeface="Segoe UI" panose="020B0502040204020203" pitchFamily="34" charset="0"/>
            </a:rPr>
            <a:t>GBI</a:t>
          </a:r>
        </a:p>
      </dgm:t>
    </dgm:pt>
    <dgm:pt modelId="{F2C22F24-B658-4C54-9DD8-A6842C86A88E}" type="parTrans" cxnId="{8ED049F7-058D-48EE-838D-8E6FDBD8763D}">
      <dgm:prSet/>
      <dgm:spPr/>
      <dgm:t>
        <a:bodyPr/>
        <a:lstStyle/>
        <a:p>
          <a:endParaRPr lang="en-US" sz="600">
            <a:latin typeface="+mn-lt"/>
            <a:cs typeface="Segoe UI" panose="020B0502040204020203" pitchFamily="34" charset="0"/>
          </a:endParaRPr>
        </a:p>
      </dgm:t>
    </dgm:pt>
    <dgm:pt modelId="{B84840CE-990B-4D81-9B08-D84C0E901D9F}" type="sibTrans" cxnId="{8ED049F7-058D-48EE-838D-8E6FDBD8763D}">
      <dgm:prSet/>
      <dgm:spPr/>
      <dgm:t>
        <a:bodyPr/>
        <a:lstStyle/>
        <a:p>
          <a:endParaRPr lang="en-US" sz="600">
            <a:latin typeface="+mn-lt"/>
          </a:endParaRPr>
        </a:p>
      </dgm:t>
    </dgm:pt>
    <dgm:pt modelId="{639AD855-ACDA-41BF-AE92-A53B34F7DCB5}">
      <dgm:prSet phldrT="[Text]" custT="1"/>
      <dgm:spPr/>
      <dgm:t>
        <a:bodyPr/>
        <a:lstStyle/>
        <a:p>
          <a:r>
            <a:rPr lang="en-US" sz="600" dirty="0">
              <a:latin typeface="+mn-lt"/>
              <a:cs typeface="Segoe UI" panose="020B0502040204020203" pitchFamily="34" charset="0"/>
            </a:rPr>
            <a:t>SUBDUE</a:t>
          </a:r>
        </a:p>
      </dgm:t>
    </dgm:pt>
    <dgm:pt modelId="{8AD53D69-F457-418B-B520-021F0A0CFFED}" type="parTrans" cxnId="{99E29BE4-16F1-4C40-BCEE-83C89F5B2D47}">
      <dgm:prSet/>
      <dgm:spPr/>
      <dgm:t>
        <a:bodyPr/>
        <a:lstStyle/>
        <a:p>
          <a:endParaRPr lang="en-US" sz="600">
            <a:latin typeface="+mn-lt"/>
            <a:cs typeface="Segoe UI" panose="020B0502040204020203" pitchFamily="34" charset="0"/>
          </a:endParaRPr>
        </a:p>
      </dgm:t>
    </dgm:pt>
    <dgm:pt modelId="{0D92AF07-DED9-4160-84AD-B639C2DD7061}" type="sibTrans" cxnId="{99E29BE4-16F1-4C40-BCEE-83C89F5B2D47}">
      <dgm:prSet/>
      <dgm:spPr/>
      <dgm:t>
        <a:bodyPr/>
        <a:lstStyle/>
        <a:p>
          <a:endParaRPr lang="en-US" sz="600">
            <a:latin typeface="+mn-lt"/>
          </a:endParaRPr>
        </a:p>
      </dgm:t>
    </dgm:pt>
    <dgm:pt modelId="{86EE98EB-6F49-40CB-9400-E8DC8B4F58BD}">
      <dgm:prSet phldrT="[Text]" custT="1"/>
      <dgm:spPr/>
      <dgm:t>
        <a:bodyPr/>
        <a:lstStyle/>
        <a:p>
          <a:r>
            <a:rPr lang="en-US" sz="600" dirty="0">
              <a:latin typeface="+mn-lt"/>
              <a:cs typeface="Segoe UI" panose="020B0502040204020203" pitchFamily="34" charset="0"/>
            </a:rPr>
            <a:t>Graph Pattern Based</a:t>
          </a:r>
        </a:p>
      </dgm:t>
    </dgm:pt>
    <dgm:pt modelId="{79BD0D98-D8A6-42FD-9683-54AE1A07CC5C}" type="parTrans" cxnId="{2D8011CD-84A6-4EFD-A4F9-05B2F032A90F}">
      <dgm:prSet/>
      <dgm:spPr/>
      <dgm:t>
        <a:bodyPr/>
        <a:lstStyle/>
        <a:p>
          <a:endParaRPr lang="en-US" sz="600">
            <a:latin typeface="+mn-lt"/>
            <a:cs typeface="Segoe UI" panose="020B0502040204020203" pitchFamily="34" charset="0"/>
          </a:endParaRPr>
        </a:p>
      </dgm:t>
    </dgm:pt>
    <dgm:pt modelId="{FF9EA561-C7A4-45D7-994A-A8DB65F5EB47}" type="sibTrans" cxnId="{2D8011CD-84A6-4EFD-A4F9-05B2F032A90F}">
      <dgm:prSet/>
      <dgm:spPr/>
      <dgm:t>
        <a:bodyPr/>
        <a:lstStyle/>
        <a:p>
          <a:endParaRPr lang="en-US" sz="600">
            <a:latin typeface="+mn-lt"/>
          </a:endParaRPr>
        </a:p>
      </dgm:t>
    </dgm:pt>
    <dgm:pt modelId="{071C21B4-848A-46D1-9393-3C22BD1E732A}">
      <dgm:prSet phldrT="[Text]" custT="1"/>
      <dgm:spPr/>
      <dgm:t>
        <a:bodyPr/>
        <a:lstStyle/>
        <a:p>
          <a:r>
            <a:rPr lang="en-US" sz="600" dirty="0">
              <a:latin typeface="+mn-lt"/>
              <a:cs typeface="Segoe UI" panose="020B0502040204020203" pitchFamily="34" charset="0"/>
            </a:rPr>
            <a:t>Kernel Based</a:t>
          </a:r>
        </a:p>
      </dgm:t>
    </dgm:pt>
    <dgm:pt modelId="{01C46B99-E1BD-4092-BA68-F2EE3B1DEF3E}" type="parTrans" cxnId="{400B52B8-4527-4D21-9222-A0A2322ECB4D}">
      <dgm:prSet/>
      <dgm:spPr/>
      <dgm:t>
        <a:bodyPr/>
        <a:lstStyle/>
        <a:p>
          <a:endParaRPr lang="en-US" sz="600">
            <a:latin typeface="+mn-lt"/>
            <a:cs typeface="Segoe UI" panose="020B0502040204020203" pitchFamily="34" charset="0"/>
          </a:endParaRPr>
        </a:p>
      </dgm:t>
    </dgm:pt>
    <dgm:pt modelId="{888DBDE6-FBE1-4E79-998D-E23AB7C2D562}" type="sibTrans" cxnId="{400B52B8-4527-4D21-9222-A0A2322ECB4D}">
      <dgm:prSet/>
      <dgm:spPr/>
      <dgm:t>
        <a:bodyPr/>
        <a:lstStyle/>
        <a:p>
          <a:endParaRPr lang="en-US" sz="600">
            <a:latin typeface="+mn-lt"/>
          </a:endParaRPr>
        </a:p>
      </dgm:t>
    </dgm:pt>
    <dgm:pt modelId="{F5DDF982-D85F-4703-B537-36D53DDBCA01}">
      <dgm:prSet phldrT="[Text]" custT="1"/>
      <dgm:spPr/>
      <dgm:t>
        <a:bodyPr/>
        <a:lstStyle/>
        <a:p>
          <a:r>
            <a:rPr lang="en-US" sz="600" dirty="0">
              <a:latin typeface="+mn-lt"/>
              <a:cs typeface="Segoe UI" panose="020B0502040204020203" pitchFamily="34" charset="0"/>
            </a:rPr>
            <a:t>Local Structure Based</a:t>
          </a:r>
        </a:p>
      </dgm:t>
    </dgm:pt>
    <dgm:pt modelId="{AEB1E74F-CAD4-4FAE-8CA8-07BD92AEBDC7}" type="parTrans" cxnId="{BE254661-6F48-4430-B1F9-9053E2B4C1F4}">
      <dgm:prSet/>
      <dgm:spPr/>
      <dgm:t>
        <a:bodyPr/>
        <a:lstStyle/>
        <a:p>
          <a:endParaRPr lang="en-US" sz="600">
            <a:latin typeface="+mn-lt"/>
            <a:cs typeface="Segoe UI" panose="020B0502040204020203" pitchFamily="34" charset="0"/>
          </a:endParaRPr>
        </a:p>
      </dgm:t>
    </dgm:pt>
    <dgm:pt modelId="{CF7828C8-3FB0-4164-969D-BA53683265D3}" type="sibTrans" cxnId="{BE254661-6F48-4430-B1F9-9053E2B4C1F4}">
      <dgm:prSet/>
      <dgm:spPr/>
      <dgm:t>
        <a:bodyPr/>
        <a:lstStyle/>
        <a:p>
          <a:endParaRPr lang="en-US" sz="600">
            <a:latin typeface="+mn-lt"/>
          </a:endParaRPr>
        </a:p>
      </dgm:t>
    </dgm:pt>
    <dgm:pt modelId="{AF045D68-AC76-417E-A151-7CB74013CD04}">
      <dgm:prSet phldrT="[Text]" custT="1"/>
      <dgm:spPr/>
      <dgm:t>
        <a:bodyPr/>
        <a:lstStyle/>
        <a:p>
          <a:r>
            <a:rPr lang="en-US" sz="600" dirty="0">
              <a:latin typeface="+mn-lt"/>
              <a:cs typeface="Segoe UI" panose="020B0502040204020203" pitchFamily="34" charset="0"/>
            </a:rPr>
            <a:t>gSpan</a:t>
          </a:r>
        </a:p>
      </dgm:t>
    </dgm:pt>
    <dgm:pt modelId="{38B5CEAE-2292-4CE0-A08D-26A150C79EDF}" type="parTrans" cxnId="{9131290E-E75F-47BB-B52F-8103FE3B65FE}">
      <dgm:prSet/>
      <dgm:spPr/>
      <dgm:t>
        <a:bodyPr/>
        <a:lstStyle/>
        <a:p>
          <a:endParaRPr lang="en-US" sz="600">
            <a:latin typeface="+mn-lt"/>
            <a:cs typeface="Segoe UI" panose="020B0502040204020203" pitchFamily="34" charset="0"/>
          </a:endParaRPr>
        </a:p>
      </dgm:t>
    </dgm:pt>
    <dgm:pt modelId="{2FE37356-EEF8-4E63-A131-1272BFBFFD23}" type="sibTrans" cxnId="{9131290E-E75F-47BB-B52F-8103FE3B65FE}">
      <dgm:prSet/>
      <dgm:spPr/>
      <dgm:t>
        <a:bodyPr/>
        <a:lstStyle/>
        <a:p>
          <a:endParaRPr lang="en-US" sz="600">
            <a:latin typeface="+mn-lt"/>
          </a:endParaRPr>
        </a:p>
      </dgm:t>
    </dgm:pt>
    <dgm:pt modelId="{C58FB902-08DF-4156-9B9E-F61101456433}">
      <dgm:prSet phldrT="[Text]" custT="1"/>
      <dgm:spPr/>
      <dgm:t>
        <a:bodyPr/>
        <a:lstStyle/>
        <a:p>
          <a:r>
            <a:rPr lang="en-US" sz="600" dirty="0">
              <a:latin typeface="+mn-lt"/>
              <a:cs typeface="Segoe UI" panose="020B0502040204020203" pitchFamily="34" charset="0"/>
            </a:rPr>
            <a:t>Boosting</a:t>
          </a:r>
        </a:p>
      </dgm:t>
    </dgm:pt>
    <dgm:pt modelId="{48E8D298-5A39-4923-8C28-2A79FD97335B}" type="parTrans" cxnId="{BF92E3DF-0DF1-47F6-B9A4-FF2BBB6DA616}">
      <dgm:prSet/>
      <dgm:spPr/>
      <dgm:t>
        <a:bodyPr/>
        <a:lstStyle/>
        <a:p>
          <a:endParaRPr lang="en-US" sz="600">
            <a:latin typeface="+mn-lt"/>
            <a:cs typeface="Segoe UI" panose="020B0502040204020203" pitchFamily="34" charset="0"/>
          </a:endParaRPr>
        </a:p>
      </dgm:t>
    </dgm:pt>
    <dgm:pt modelId="{FC64AFBA-78D9-4B14-A119-316CF037DA9C}" type="sibTrans" cxnId="{BF92E3DF-0DF1-47F6-B9A4-FF2BBB6DA616}">
      <dgm:prSet/>
      <dgm:spPr/>
      <dgm:t>
        <a:bodyPr/>
        <a:lstStyle/>
        <a:p>
          <a:endParaRPr lang="en-US" sz="600">
            <a:latin typeface="+mn-lt"/>
          </a:endParaRPr>
        </a:p>
      </dgm:t>
    </dgm:pt>
    <dgm:pt modelId="{CE2EBDA4-0246-43A8-B182-0D7E7C10574D}">
      <dgm:prSet phldrT="[Text]" custT="1"/>
      <dgm:spPr/>
      <dgm:t>
        <a:bodyPr/>
        <a:lstStyle/>
        <a:p>
          <a:r>
            <a:rPr lang="en-US" sz="600" dirty="0">
              <a:latin typeface="+mn-lt"/>
              <a:cs typeface="Segoe UI" panose="020B0502040204020203" pitchFamily="34" charset="0"/>
            </a:rPr>
            <a:t>Domain Knowledge</a:t>
          </a:r>
        </a:p>
      </dgm:t>
    </dgm:pt>
    <dgm:pt modelId="{4C538E7E-E6C9-4971-8D8B-A8E7624161FC}" type="parTrans" cxnId="{6242982D-870D-4A13-A020-BC5929209510}">
      <dgm:prSet/>
      <dgm:spPr/>
      <dgm:t>
        <a:bodyPr/>
        <a:lstStyle/>
        <a:p>
          <a:endParaRPr lang="en-US" sz="600">
            <a:latin typeface="+mn-lt"/>
            <a:cs typeface="Segoe UI" panose="020B0502040204020203" pitchFamily="34" charset="0"/>
          </a:endParaRPr>
        </a:p>
      </dgm:t>
    </dgm:pt>
    <dgm:pt modelId="{9321B732-28F8-4A56-BE28-C8F25DDA2588}" type="sibTrans" cxnId="{6242982D-870D-4A13-A020-BC5929209510}">
      <dgm:prSet/>
      <dgm:spPr/>
      <dgm:t>
        <a:bodyPr/>
        <a:lstStyle/>
        <a:p>
          <a:endParaRPr lang="en-US" sz="600">
            <a:latin typeface="+mn-lt"/>
          </a:endParaRPr>
        </a:p>
      </dgm:t>
    </dgm:pt>
    <dgm:pt modelId="{F17D851F-49FE-4465-A12E-6D1B93747F79}">
      <dgm:prSet phldrT="[Text]" custT="1"/>
      <dgm:spPr/>
      <dgm:t>
        <a:bodyPr/>
        <a:lstStyle/>
        <a:p>
          <a:r>
            <a:rPr lang="en-US" sz="600" dirty="0">
              <a:latin typeface="+mn-lt"/>
              <a:cs typeface="Segoe UI" panose="020B0502040204020203" pitchFamily="34" charset="0"/>
            </a:rPr>
            <a:t>Data Mining</a:t>
          </a:r>
        </a:p>
      </dgm:t>
    </dgm:pt>
    <dgm:pt modelId="{2095DABC-9CD2-4D85-8DBD-E5E08C5597DD}" type="parTrans" cxnId="{715BFDB9-3BBD-4234-8378-7E7710EFC592}">
      <dgm:prSet/>
      <dgm:spPr/>
      <dgm:t>
        <a:bodyPr/>
        <a:lstStyle/>
        <a:p>
          <a:endParaRPr lang="en-US" sz="600">
            <a:latin typeface="+mn-lt"/>
            <a:cs typeface="Segoe UI" panose="020B0502040204020203" pitchFamily="34" charset="0"/>
          </a:endParaRPr>
        </a:p>
      </dgm:t>
    </dgm:pt>
    <dgm:pt modelId="{B91F3348-4F6C-4A12-A376-115185DBFD74}" type="sibTrans" cxnId="{715BFDB9-3BBD-4234-8378-7E7710EFC592}">
      <dgm:prSet/>
      <dgm:spPr/>
      <dgm:t>
        <a:bodyPr/>
        <a:lstStyle/>
        <a:p>
          <a:endParaRPr lang="en-US" sz="600">
            <a:latin typeface="+mn-lt"/>
          </a:endParaRPr>
        </a:p>
      </dgm:t>
    </dgm:pt>
    <dgm:pt modelId="{40C63FB5-0BB8-41F9-9161-9CB1014B26A1}">
      <dgm:prSet phldrT="[Text]" custT="1"/>
      <dgm:spPr/>
      <dgm:t>
        <a:bodyPr/>
        <a:lstStyle/>
        <a:p>
          <a:r>
            <a:rPr lang="en-US" sz="600" dirty="0">
              <a:latin typeface="+mn-lt"/>
              <a:cs typeface="Segoe UI" panose="020B0502040204020203" pitchFamily="34" charset="0"/>
            </a:rPr>
            <a:t>Random Walk</a:t>
          </a:r>
        </a:p>
      </dgm:t>
    </dgm:pt>
    <dgm:pt modelId="{CA2689B1-89FB-4FB4-954F-EF25BE4B57DC}" type="parTrans" cxnId="{0F3C3594-550A-4ACD-A00C-6B4B39DE2E4C}">
      <dgm:prSet/>
      <dgm:spPr/>
      <dgm:t>
        <a:bodyPr/>
        <a:lstStyle/>
        <a:p>
          <a:endParaRPr lang="en-US" sz="600">
            <a:latin typeface="+mn-lt"/>
            <a:cs typeface="Segoe UI" panose="020B0502040204020203" pitchFamily="34" charset="0"/>
          </a:endParaRPr>
        </a:p>
      </dgm:t>
    </dgm:pt>
    <dgm:pt modelId="{8FD938DC-4D80-439B-B7C7-82FD87013F40}" type="sibTrans" cxnId="{0F3C3594-550A-4ACD-A00C-6B4B39DE2E4C}">
      <dgm:prSet/>
      <dgm:spPr/>
      <dgm:t>
        <a:bodyPr/>
        <a:lstStyle/>
        <a:p>
          <a:endParaRPr lang="en-US" sz="600">
            <a:latin typeface="+mn-lt"/>
          </a:endParaRPr>
        </a:p>
      </dgm:t>
    </dgm:pt>
    <dgm:pt modelId="{C45BA06F-C036-4A2E-9FBF-3ACEB798AFF4}">
      <dgm:prSet phldrT="[Text]" custT="1"/>
      <dgm:spPr/>
      <dgm:t>
        <a:bodyPr/>
        <a:lstStyle/>
        <a:p>
          <a:r>
            <a:rPr lang="en-US" sz="600" dirty="0">
              <a:latin typeface="+mn-lt"/>
              <a:cs typeface="Segoe UI" panose="020B0502040204020203" pitchFamily="34" charset="0"/>
            </a:rPr>
            <a:t>Sequence Pattern</a:t>
          </a:r>
        </a:p>
      </dgm:t>
    </dgm:pt>
    <dgm:pt modelId="{D84AC122-7F5A-4EB3-96E8-50F5EF8839B8}" type="parTrans" cxnId="{E420DD1E-50EF-472E-8ACE-A8A7C0191AE0}">
      <dgm:prSet/>
      <dgm:spPr/>
      <dgm:t>
        <a:bodyPr/>
        <a:lstStyle/>
        <a:p>
          <a:endParaRPr lang="en-US" sz="600">
            <a:latin typeface="+mn-lt"/>
            <a:cs typeface="Segoe UI" panose="020B0502040204020203" pitchFamily="34" charset="0"/>
          </a:endParaRPr>
        </a:p>
      </dgm:t>
    </dgm:pt>
    <dgm:pt modelId="{2EF80DF3-256A-4CA3-B5C8-7DB6DC4AC941}" type="sibTrans" cxnId="{E420DD1E-50EF-472E-8ACE-A8A7C0191AE0}">
      <dgm:prSet/>
      <dgm:spPr/>
      <dgm:t>
        <a:bodyPr/>
        <a:lstStyle/>
        <a:p>
          <a:endParaRPr lang="en-US" sz="600">
            <a:latin typeface="+mn-lt"/>
          </a:endParaRPr>
        </a:p>
      </dgm:t>
    </dgm:pt>
    <dgm:pt modelId="{4E01AE3B-8910-4084-9908-A516D2F107B5}">
      <dgm:prSet phldrT="[Text]" custT="1"/>
      <dgm:spPr/>
      <dgm:t>
        <a:bodyPr/>
        <a:lstStyle/>
        <a:p>
          <a:r>
            <a:rPr lang="en-US" sz="600" dirty="0">
              <a:latin typeface="+mn-lt"/>
              <a:cs typeface="Segoe UI" panose="020B0502040204020203" pitchFamily="34" charset="0"/>
            </a:rPr>
            <a:t>Frequent Subgraph</a:t>
          </a:r>
        </a:p>
      </dgm:t>
    </dgm:pt>
    <dgm:pt modelId="{AC9B0683-2533-4A6B-BEA4-F39A570A45E6}" type="parTrans" cxnId="{E656E276-98E3-42D2-A1A8-2BED0EAD895C}">
      <dgm:prSet/>
      <dgm:spPr/>
      <dgm:t>
        <a:bodyPr/>
        <a:lstStyle/>
        <a:p>
          <a:endParaRPr lang="en-US" sz="600">
            <a:latin typeface="+mn-lt"/>
            <a:cs typeface="Segoe UI" panose="020B0502040204020203" pitchFamily="34" charset="0"/>
          </a:endParaRPr>
        </a:p>
      </dgm:t>
    </dgm:pt>
    <dgm:pt modelId="{FFC1E510-BF7F-41E9-B730-B2C8F7F6B931}" type="sibTrans" cxnId="{E656E276-98E3-42D2-A1A8-2BED0EAD895C}">
      <dgm:prSet/>
      <dgm:spPr/>
      <dgm:t>
        <a:bodyPr/>
        <a:lstStyle/>
        <a:p>
          <a:endParaRPr lang="en-US" sz="600">
            <a:latin typeface="+mn-lt"/>
          </a:endParaRPr>
        </a:p>
      </dgm:t>
    </dgm:pt>
    <dgm:pt modelId="{794F7CA8-4749-4AAA-8FE1-13913ED0795D}">
      <dgm:prSet phldrT="[Text]" custT="1"/>
      <dgm:spPr/>
      <dgm:t>
        <a:bodyPr/>
        <a:lstStyle/>
        <a:p>
          <a:r>
            <a:rPr lang="en-US" sz="600" dirty="0">
              <a:latin typeface="+mn-lt"/>
              <a:cs typeface="Segoe UI" panose="020B0502040204020203" pitchFamily="34" charset="0"/>
            </a:rPr>
            <a:t>Coherent Frequent</a:t>
          </a:r>
        </a:p>
      </dgm:t>
    </dgm:pt>
    <dgm:pt modelId="{65A7D921-FA07-4230-891B-F6D0A726C794}" type="parTrans" cxnId="{70ECB4C4-8C1B-48EF-B718-1E6A698B5B45}">
      <dgm:prSet/>
      <dgm:spPr/>
      <dgm:t>
        <a:bodyPr/>
        <a:lstStyle/>
        <a:p>
          <a:endParaRPr lang="en-US" sz="600">
            <a:latin typeface="+mn-lt"/>
            <a:cs typeface="Segoe UI" panose="020B0502040204020203" pitchFamily="34" charset="0"/>
          </a:endParaRPr>
        </a:p>
      </dgm:t>
    </dgm:pt>
    <dgm:pt modelId="{F3DCF5F0-B67B-47B9-981A-604920CADB7B}" type="sibTrans" cxnId="{70ECB4C4-8C1B-48EF-B718-1E6A698B5B45}">
      <dgm:prSet/>
      <dgm:spPr/>
      <dgm:t>
        <a:bodyPr/>
        <a:lstStyle/>
        <a:p>
          <a:endParaRPr lang="en-US" sz="600">
            <a:latin typeface="+mn-lt"/>
          </a:endParaRPr>
        </a:p>
      </dgm:t>
    </dgm:pt>
    <dgm:pt modelId="{FE5DAEE8-BA53-410F-AC19-7A2E53C8C8F5}">
      <dgm:prSet phldrT="[Text]" custT="1"/>
      <dgm:spPr/>
      <dgm:t>
        <a:bodyPr/>
        <a:lstStyle/>
        <a:p>
          <a:r>
            <a:rPr lang="en-US" sz="600" dirty="0">
              <a:latin typeface="+mn-lt"/>
              <a:cs typeface="Segoe UI" panose="020B0502040204020203" pitchFamily="34" charset="0"/>
            </a:rPr>
            <a:t>Closed Frequent</a:t>
          </a:r>
        </a:p>
      </dgm:t>
    </dgm:pt>
    <dgm:pt modelId="{90629C5B-BB82-4830-9638-8630F00B2FDA}" type="parTrans" cxnId="{A2A28A02-F4C0-45EC-85CD-50C8B3E0D0C5}">
      <dgm:prSet/>
      <dgm:spPr/>
      <dgm:t>
        <a:bodyPr/>
        <a:lstStyle/>
        <a:p>
          <a:endParaRPr lang="en-US" sz="600">
            <a:latin typeface="+mn-lt"/>
            <a:cs typeface="Segoe UI" panose="020B0502040204020203" pitchFamily="34" charset="0"/>
          </a:endParaRPr>
        </a:p>
      </dgm:t>
    </dgm:pt>
    <dgm:pt modelId="{DBECED10-1072-484E-855A-03302151FBF1}" type="sibTrans" cxnId="{A2A28A02-F4C0-45EC-85CD-50C8B3E0D0C5}">
      <dgm:prSet/>
      <dgm:spPr/>
      <dgm:t>
        <a:bodyPr/>
        <a:lstStyle/>
        <a:p>
          <a:endParaRPr lang="en-US" sz="600">
            <a:latin typeface="+mn-lt"/>
          </a:endParaRPr>
        </a:p>
      </dgm:t>
    </dgm:pt>
    <dgm:pt modelId="{84AB7E02-D54A-403A-A3E4-AAA403C38330}">
      <dgm:prSet phldrT="[Text]" custT="1"/>
      <dgm:spPr/>
      <dgm:t>
        <a:bodyPr/>
        <a:lstStyle/>
        <a:p>
          <a:r>
            <a:rPr lang="en-US" sz="600" dirty="0">
              <a:latin typeface="+mn-lt"/>
              <a:cs typeface="Segoe UI" panose="020B0502040204020203" pitchFamily="34" charset="0"/>
            </a:rPr>
            <a:t>Acyclic</a:t>
          </a:r>
        </a:p>
      </dgm:t>
    </dgm:pt>
    <dgm:pt modelId="{B27AA2B1-EB2F-4675-A209-162F0FD66722}" type="parTrans" cxnId="{F2B3C4BD-08D5-42BE-BC32-7EF9074679E3}">
      <dgm:prSet/>
      <dgm:spPr/>
      <dgm:t>
        <a:bodyPr/>
        <a:lstStyle/>
        <a:p>
          <a:endParaRPr lang="en-US" sz="600">
            <a:latin typeface="+mn-lt"/>
            <a:cs typeface="Segoe UI" panose="020B0502040204020203" pitchFamily="34" charset="0"/>
          </a:endParaRPr>
        </a:p>
      </dgm:t>
    </dgm:pt>
    <dgm:pt modelId="{10CF6898-3D9C-472E-8F9E-C5CD8D5D4114}" type="sibTrans" cxnId="{F2B3C4BD-08D5-42BE-BC32-7EF9074679E3}">
      <dgm:prSet/>
      <dgm:spPr/>
      <dgm:t>
        <a:bodyPr/>
        <a:lstStyle/>
        <a:p>
          <a:endParaRPr lang="en-US" sz="600">
            <a:latin typeface="+mn-lt"/>
          </a:endParaRPr>
        </a:p>
      </dgm:t>
    </dgm:pt>
    <dgm:pt modelId="{AABA3EBD-89CE-44FC-B7E4-A32AF2D83B2C}">
      <dgm:prSet phldrT="[Text]" custT="1"/>
      <dgm:spPr/>
      <dgm:t>
        <a:bodyPr/>
        <a:lstStyle/>
        <a:p>
          <a:r>
            <a:rPr lang="en-US" sz="600" dirty="0">
              <a:latin typeface="+mn-lt"/>
              <a:cs typeface="Segoe UI" panose="020B0502040204020203" pitchFamily="34" charset="0"/>
            </a:rPr>
            <a:t>Graph Compression</a:t>
          </a:r>
        </a:p>
      </dgm:t>
    </dgm:pt>
    <dgm:pt modelId="{7787CC7F-54A1-46F6-8E55-1A606A8941F3}" type="parTrans" cxnId="{37D02C6D-EB8C-4F53-87E2-6095D7B43A49}">
      <dgm:prSet/>
      <dgm:spPr/>
      <dgm:t>
        <a:bodyPr/>
        <a:lstStyle/>
        <a:p>
          <a:endParaRPr lang="en-US" sz="600">
            <a:latin typeface="+mn-lt"/>
            <a:cs typeface="Segoe UI" panose="020B0502040204020203" pitchFamily="34" charset="0"/>
          </a:endParaRPr>
        </a:p>
      </dgm:t>
    </dgm:pt>
    <dgm:pt modelId="{642F6854-A80F-481F-9F56-CC332E1FD6A2}" type="sibTrans" cxnId="{37D02C6D-EB8C-4F53-87E2-6095D7B43A49}">
      <dgm:prSet/>
      <dgm:spPr/>
      <dgm:t>
        <a:bodyPr/>
        <a:lstStyle/>
        <a:p>
          <a:endParaRPr lang="en-US" sz="600">
            <a:latin typeface="+mn-lt"/>
          </a:endParaRPr>
        </a:p>
      </dgm:t>
    </dgm:pt>
    <dgm:pt modelId="{DB68FB10-DF52-490B-A8F1-9B3B86373526}">
      <dgm:prSet phldrT="[Text]" custT="1"/>
      <dgm:spPr/>
      <dgm:t>
        <a:bodyPr/>
        <a:lstStyle/>
        <a:p>
          <a:r>
            <a:rPr lang="en-US" sz="600" dirty="0">
              <a:latin typeface="+mn-lt"/>
              <a:cs typeface="Segoe UI" panose="020B0502040204020203" pitchFamily="34" charset="0"/>
            </a:rPr>
            <a:t>Decision Tree</a:t>
          </a:r>
        </a:p>
      </dgm:t>
    </dgm:pt>
    <dgm:pt modelId="{448793C8-5410-48CC-8965-9207EFBDE363}" type="parTrans" cxnId="{35BF6986-9969-4D34-8262-AC6AC1F36A40}">
      <dgm:prSet/>
      <dgm:spPr/>
      <dgm:t>
        <a:bodyPr/>
        <a:lstStyle/>
        <a:p>
          <a:endParaRPr lang="en-US" sz="600">
            <a:latin typeface="+mn-lt"/>
          </a:endParaRPr>
        </a:p>
      </dgm:t>
    </dgm:pt>
    <dgm:pt modelId="{E3F3C2C1-B820-429D-ABAD-357A10A293E7}" type="sibTrans" cxnId="{35BF6986-9969-4D34-8262-AC6AC1F36A40}">
      <dgm:prSet/>
      <dgm:spPr/>
      <dgm:t>
        <a:bodyPr/>
        <a:lstStyle/>
        <a:p>
          <a:endParaRPr lang="en-US" sz="600">
            <a:latin typeface="+mn-lt"/>
          </a:endParaRPr>
        </a:p>
      </dgm:t>
    </dgm:pt>
    <dgm:pt modelId="{747917DE-A049-4C28-9383-067712AD9511}">
      <dgm:prSet phldrT="[Text]" custT="1"/>
      <dgm:spPr/>
      <dgm:t>
        <a:bodyPr/>
        <a:lstStyle/>
        <a:p>
          <a:r>
            <a:rPr lang="en-US" sz="600" dirty="0">
              <a:latin typeface="+mn-lt"/>
              <a:cs typeface="Segoe UI" panose="020B0502040204020203" pitchFamily="34" charset="0"/>
            </a:rPr>
            <a:t>Feature Based</a:t>
          </a:r>
        </a:p>
      </dgm:t>
    </dgm:pt>
    <dgm:pt modelId="{4B4CAB2A-B698-4CFF-BD73-C54FE1EBEA1C}" type="parTrans" cxnId="{C1B92CFC-1E61-4943-8237-C7C0E7986143}">
      <dgm:prSet/>
      <dgm:spPr/>
      <dgm:t>
        <a:bodyPr/>
        <a:lstStyle/>
        <a:p>
          <a:endParaRPr lang="en-US" sz="600">
            <a:latin typeface="+mn-lt"/>
          </a:endParaRPr>
        </a:p>
      </dgm:t>
    </dgm:pt>
    <dgm:pt modelId="{146F128D-2E5C-4D31-A731-9CCBA484A3E7}" type="sibTrans" cxnId="{C1B92CFC-1E61-4943-8237-C7C0E7986143}">
      <dgm:prSet/>
      <dgm:spPr/>
      <dgm:t>
        <a:bodyPr/>
        <a:lstStyle/>
        <a:p>
          <a:endParaRPr lang="en-US" sz="600">
            <a:latin typeface="+mn-lt"/>
          </a:endParaRPr>
        </a:p>
      </dgm:t>
    </dgm:pt>
    <dgm:pt modelId="{8501D364-38A2-45B3-B68F-0530523B4E06}">
      <dgm:prSet phldrT="[Text]" custT="1"/>
      <dgm:spPr/>
      <dgm:t>
        <a:bodyPr/>
        <a:lstStyle/>
        <a:p>
          <a:r>
            <a:rPr lang="en-US" sz="600" dirty="0">
              <a:latin typeface="+mn-lt"/>
              <a:cs typeface="Segoe UI" panose="020B0502040204020203" pitchFamily="34" charset="0"/>
            </a:rPr>
            <a:t>Structure Based</a:t>
          </a:r>
        </a:p>
      </dgm:t>
    </dgm:pt>
    <dgm:pt modelId="{7D406148-690A-42E3-94B6-6A1A88D279D0}" type="parTrans" cxnId="{C9FD0FE0-123D-48C2-B088-F0325785972D}">
      <dgm:prSet/>
      <dgm:spPr/>
      <dgm:t>
        <a:bodyPr/>
        <a:lstStyle/>
        <a:p>
          <a:endParaRPr lang="en-US" sz="600">
            <a:latin typeface="+mn-lt"/>
          </a:endParaRPr>
        </a:p>
      </dgm:t>
    </dgm:pt>
    <dgm:pt modelId="{81FE1DC5-71AA-4EA1-9FE1-666C094A3538}" type="sibTrans" cxnId="{C9FD0FE0-123D-48C2-B088-F0325785972D}">
      <dgm:prSet/>
      <dgm:spPr/>
      <dgm:t>
        <a:bodyPr/>
        <a:lstStyle/>
        <a:p>
          <a:endParaRPr lang="en-US" sz="600">
            <a:latin typeface="+mn-lt"/>
          </a:endParaRPr>
        </a:p>
      </dgm:t>
    </dgm:pt>
    <dgm:pt modelId="{A2082253-EE9D-4350-BAC2-2404144B819D}">
      <dgm:prSet phldrT="[Text]" custT="1"/>
      <dgm:spPr/>
      <dgm:t>
        <a:bodyPr/>
        <a:lstStyle/>
        <a:p>
          <a:r>
            <a:rPr lang="en-US" sz="600" dirty="0">
              <a:latin typeface="+mn-lt"/>
              <a:cs typeface="Segoe UI" panose="020B0502040204020203" pitchFamily="34" charset="0"/>
            </a:rPr>
            <a:t>Graph Search</a:t>
          </a:r>
        </a:p>
      </dgm:t>
    </dgm:pt>
    <dgm:pt modelId="{0AD3342C-162B-4B0B-8ACB-3A0D714F6D0B}" type="parTrans" cxnId="{2C23AF3A-A81D-493E-BE83-3A1669D5640C}">
      <dgm:prSet/>
      <dgm:spPr/>
      <dgm:t>
        <a:bodyPr/>
        <a:lstStyle/>
        <a:p>
          <a:endParaRPr lang="en-US" sz="600">
            <a:latin typeface="+mn-lt"/>
          </a:endParaRPr>
        </a:p>
      </dgm:t>
    </dgm:pt>
    <dgm:pt modelId="{12BE5810-8F33-4AEF-B745-1ACB581571E4}" type="sibTrans" cxnId="{2C23AF3A-A81D-493E-BE83-3A1669D5640C}">
      <dgm:prSet/>
      <dgm:spPr/>
      <dgm:t>
        <a:bodyPr/>
        <a:lstStyle/>
        <a:p>
          <a:endParaRPr lang="en-US" sz="600">
            <a:latin typeface="+mn-lt"/>
          </a:endParaRPr>
        </a:p>
      </dgm:t>
    </dgm:pt>
    <dgm:pt modelId="{7F3FBB23-570D-4080-9178-73E2396548E3}">
      <dgm:prSet phldrT="[Text]" custT="1"/>
      <dgm:spPr/>
      <dgm:t>
        <a:bodyPr/>
        <a:lstStyle/>
        <a:p>
          <a:r>
            <a:rPr lang="en-US" sz="600" dirty="0">
              <a:latin typeface="+mn-lt"/>
              <a:cs typeface="Segoe UI" panose="020B0502040204020203" pitchFamily="34" charset="0"/>
            </a:rPr>
            <a:t>Graph Indexing</a:t>
          </a:r>
        </a:p>
      </dgm:t>
    </dgm:pt>
    <dgm:pt modelId="{881DCE9E-4A18-4978-BB68-4CC0A005E3D5}" type="parTrans" cxnId="{9A599C5B-18FD-452C-BF11-612D9B676A9C}">
      <dgm:prSet/>
      <dgm:spPr/>
      <dgm:t>
        <a:bodyPr/>
        <a:lstStyle/>
        <a:p>
          <a:endParaRPr lang="en-US" sz="600">
            <a:latin typeface="+mn-lt"/>
          </a:endParaRPr>
        </a:p>
      </dgm:t>
    </dgm:pt>
    <dgm:pt modelId="{F321B333-F996-4CD1-BA75-03E170090D86}" type="sibTrans" cxnId="{9A599C5B-18FD-452C-BF11-612D9B676A9C}">
      <dgm:prSet/>
      <dgm:spPr/>
      <dgm:t>
        <a:bodyPr/>
        <a:lstStyle/>
        <a:p>
          <a:endParaRPr lang="en-US" sz="600">
            <a:latin typeface="+mn-lt"/>
          </a:endParaRPr>
        </a:p>
      </dgm:t>
    </dgm:pt>
    <dgm:pt modelId="{F523B55A-792E-4963-AC44-F3F575D8A0D0}">
      <dgm:prSet phldrT="[Text]" custT="1"/>
      <dgm:spPr/>
      <dgm:t>
        <a:bodyPr/>
        <a:lstStyle/>
        <a:p>
          <a:r>
            <a:rPr lang="en-US" sz="600" dirty="0">
              <a:latin typeface="+mn-lt"/>
              <a:cs typeface="Segoe UI" panose="020B0502040204020203" pitchFamily="34" charset="0"/>
            </a:rPr>
            <a:t>SING</a:t>
          </a:r>
        </a:p>
      </dgm:t>
    </dgm:pt>
    <dgm:pt modelId="{CD62CB2F-0BD5-471E-8B02-66F1B0C81186}" type="parTrans" cxnId="{DC5D2B2C-C405-4715-986F-32A4BE7C69C6}">
      <dgm:prSet/>
      <dgm:spPr/>
      <dgm:t>
        <a:bodyPr/>
        <a:lstStyle/>
        <a:p>
          <a:endParaRPr lang="en-US" sz="600">
            <a:latin typeface="+mn-lt"/>
          </a:endParaRPr>
        </a:p>
      </dgm:t>
    </dgm:pt>
    <dgm:pt modelId="{B2E7E75F-E46B-4AF4-BF10-FB0E057895FD}" type="sibTrans" cxnId="{DC5D2B2C-C405-4715-986F-32A4BE7C69C6}">
      <dgm:prSet/>
      <dgm:spPr/>
      <dgm:t>
        <a:bodyPr/>
        <a:lstStyle/>
        <a:p>
          <a:endParaRPr lang="en-US" sz="600">
            <a:latin typeface="+mn-lt"/>
          </a:endParaRPr>
        </a:p>
      </dgm:t>
    </dgm:pt>
    <dgm:pt modelId="{1B98B6AA-D490-422F-81BA-C15D24003708}" type="pres">
      <dgm:prSet presAssocID="{9EFAFD96-3601-4F17-BB82-DBBBA6C512D5}" presName="diagram" presStyleCnt="0">
        <dgm:presLayoutVars>
          <dgm:chPref val="1"/>
          <dgm:dir/>
          <dgm:animOne val="branch"/>
          <dgm:animLvl val="lvl"/>
          <dgm:resizeHandles val="exact"/>
        </dgm:presLayoutVars>
      </dgm:prSet>
      <dgm:spPr/>
      <dgm:t>
        <a:bodyPr/>
        <a:lstStyle/>
        <a:p>
          <a:endParaRPr lang="en-US"/>
        </a:p>
      </dgm:t>
    </dgm:pt>
    <dgm:pt modelId="{291B3D1E-611B-48DE-A8DE-C8AEF041FB4E}" type="pres">
      <dgm:prSet presAssocID="{19599602-9E94-449B-AE02-46C30491E28C}" presName="root1" presStyleCnt="0"/>
      <dgm:spPr/>
    </dgm:pt>
    <dgm:pt modelId="{7A653888-CCA7-4D18-BC15-CED05AB480BF}" type="pres">
      <dgm:prSet presAssocID="{19599602-9E94-449B-AE02-46C30491E28C}" presName="LevelOneTextNode" presStyleLbl="node0" presStyleIdx="0" presStyleCnt="1">
        <dgm:presLayoutVars>
          <dgm:chPref val="3"/>
        </dgm:presLayoutVars>
      </dgm:prSet>
      <dgm:spPr/>
      <dgm:t>
        <a:bodyPr/>
        <a:lstStyle/>
        <a:p>
          <a:endParaRPr lang="en-US"/>
        </a:p>
      </dgm:t>
    </dgm:pt>
    <dgm:pt modelId="{90315251-0450-441E-BF42-62C718A3E065}" type="pres">
      <dgm:prSet presAssocID="{19599602-9E94-449B-AE02-46C30491E28C}" presName="level2hierChild" presStyleCnt="0"/>
      <dgm:spPr/>
    </dgm:pt>
    <dgm:pt modelId="{81C7DC10-371C-4B7D-91FA-08FA50543A8A}" type="pres">
      <dgm:prSet presAssocID="{A0A2C12B-78B5-4D46-B5D2-4C4425A899DD}" presName="conn2-1" presStyleLbl="parChTrans1D2" presStyleIdx="0" presStyleCnt="6"/>
      <dgm:spPr/>
      <dgm:t>
        <a:bodyPr/>
        <a:lstStyle/>
        <a:p>
          <a:endParaRPr lang="en-US"/>
        </a:p>
      </dgm:t>
    </dgm:pt>
    <dgm:pt modelId="{9BB6FD67-80C6-4274-84C3-9448560579CA}" type="pres">
      <dgm:prSet presAssocID="{A0A2C12B-78B5-4D46-B5D2-4C4425A899DD}" presName="connTx" presStyleLbl="parChTrans1D2" presStyleIdx="0" presStyleCnt="6"/>
      <dgm:spPr/>
      <dgm:t>
        <a:bodyPr/>
        <a:lstStyle/>
        <a:p>
          <a:endParaRPr lang="en-US"/>
        </a:p>
      </dgm:t>
    </dgm:pt>
    <dgm:pt modelId="{E1C1D6B4-724D-4CB5-9D56-FDCC5FF17DC1}" type="pres">
      <dgm:prSet presAssocID="{8FD3DE8B-6CBB-4A4D-B9E3-EFAF130B5D1F}" presName="root2" presStyleCnt="0"/>
      <dgm:spPr/>
    </dgm:pt>
    <dgm:pt modelId="{1C7EB69A-0B18-4540-B55D-AA6D9124E18D}" type="pres">
      <dgm:prSet presAssocID="{8FD3DE8B-6CBB-4A4D-B9E3-EFAF130B5D1F}" presName="LevelTwoTextNode" presStyleLbl="node2" presStyleIdx="0" presStyleCnt="6">
        <dgm:presLayoutVars>
          <dgm:chPref val="3"/>
        </dgm:presLayoutVars>
      </dgm:prSet>
      <dgm:spPr/>
      <dgm:t>
        <a:bodyPr/>
        <a:lstStyle/>
        <a:p>
          <a:endParaRPr lang="en-US"/>
        </a:p>
      </dgm:t>
    </dgm:pt>
    <dgm:pt modelId="{982CB5FA-68A6-49D4-949E-F39079583663}" type="pres">
      <dgm:prSet presAssocID="{8FD3DE8B-6CBB-4A4D-B9E3-EFAF130B5D1F}" presName="level3hierChild" presStyleCnt="0"/>
      <dgm:spPr/>
    </dgm:pt>
    <dgm:pt modelId="{9D8B27F8-7A48-41FC-A11E-848C50B074FA}" type="pres">
      <dgm:prSet presAssocID="{6F5CF077-1342-46A1-93F1-68D7723F3F8C}" presName="conn2-1" presStyleLbl="parChTrans1D3" presStyleIdx="0" presStyleCnt="10"/>
      <dgm:spPr/>
      <dgm:t>
        <a:bodyPr/>
        <a:lstStyle/>
        <a:p>
          <a:endParaRPr lang="en-US"/>
        </a:p>
      </dgm:t>
    </dgm:pt>
    <dgm:pt modelId="{D3F4A253-246F-46EB-AF89-BFBB66B39D05}" type="pres">
      <dgm:prSet presAssocID="{6F5CF077-1342-46A1-93F1-68D7723F3F8C}" presName="connTx" presStyleLbl="parChTrans1D3" presStyleIdx="0" presStyleCnt="10"/>
      <dgm:spPr/>
      <dgm:t>
        <a:bodyPr/>
        <a:lstStyle/>
        <a:p>
          <a:endParaRPr lang="en-US"/>
        </a:p>
      </dgm:t>
    </dgm:pt>
    <dgm:pt modelId="{27D5CB15-A86E-4295-B6CB-B71B9900BE40}" type="pres">
      <dgm:prSet presAssocID="{6FD54DCC-0420-4B69-949E-C600DAC3EA80}" presName="root2" presStyleCnt="0"/>
      <dgm:spPr/>
    </dgm:pt>
    <dgm:pt modelId="{BDF13170-9C0F-46AE-B7B3-F47E8F817045}" type="pres">
      <dgm:prSet presAssocID="{6FD54DCC-0420-4B69-949E-C600DAC3EA80}" presName="LevelTwoTextNode" presStyleLbl="node3" presStyleIdx="0" presStyleCnt="10">
        <dgm:presLayoutVars>
          <dgm:chPref val="3"/>
        </dgm:presLayoutVars>
      </dgm:prSet>
      <dgm:spPr/>
      <dgm:t>
        <a:bodyPr/>
        <a:lstStyle/>
        <a:p>
          <a:endParaRPr lang="en-US"/>
        </a:p>
      </dgm:t>
    </dgm:pt>
    <dgm:pt modelId="{64C0FFB6-B460-441C-88B5-776FA7CD22A6}" type="pres">
      <dgm:prSet presAssocID="{6FD54DCC-0420-4B69-949E-C600DAC3EA80}" presName="level3hierChild" presStyleCnt="0"/>
      <dgm:spPr/>
    </dgm:pt>
    <dgm:pt modelId="{D1F20846-AEDF-4834-84AB-9B17341FD473}" type="pres">
      <dgm:prSet presAssocID="{A8A73F69-0D10-473D-8865-8D449B2A86F0}" presName="conn2-1" presStyleLbl="parChTrans1D4" presStyleIdx="0" presStyleCnt="24"/>
      <dgm:spPr/>
      <dgm:t>
        <a:bodyPr/>
        <a:lstStyle/>
        <a:p>
          <a:endParaRPr lang="en-US"/>
        </a:p>
      </dgm:t>
    </dgm:pt>
    <dgm:pt modelId="{FDF2135B-D593-4853-8F22-64C95E1AD123}" type="pres">
      <dgm:prSet presAssocID="{A8A73F69-0D10-473D-8865-8D449B2A86F0}" presName="connTx" presStyleLbl="parChTrans1D4" presStyleIdx="0" presStyleCnt="24"/>
      <dgm:spPr/>
      <dgm:t>
        <a:bodyPr/>
        <a:lstStyle/>
        <a:p>
          <a:endParaRPr lang="en-US"/>
        </a:p>
      </dgm:t>
    </dgm:pt>
    <dgm:pt modelId="{0BCC6372-6F09-4EDF-9177-3744498369AE}" type="pres">
      <dgm:prSet presAssocID="{5A282C2F-7B3A-425B-8A86-FE83B33299A5}" presName="root2" presStyleCnt="0"/>
      <dgm:spPr/>
    </dgm:pt>
    <dgm:pt modelId="{85F4BCD2-2EB0-441B-AB78-189540775580}" type="pres">
      <dgm:prSet presAssocID="{5A282C2F-7B3A-425B-8A86-FE83B33299A5}" presName="LevelTwoTextNode" presStyleLbl="node4" presStyleIdx="0" presStyleCnt="24">
        <dgm:presLayoutVars>
          <dgm:chPref val="3"/>
        </dgm:presLayoutVars>
      </dgm:prSet>
      <dgm:spPr/>
      <dgm:t>
        <a:bodyPr/>
        <a:lstStyle/>
        <a:p>
          <a:endParaRPr lang="en-US"/>
        </a:p>
      </dgm:t>
    </dgm:pt>
    <dgm:pt modelId="{12484AED-4EC9-46E2-8E4F-1E9055DA3CB4}" type="pres">
      <dgm:prSet presAssocID="{5A282C2F-7B3A-425B-8A86-FE83B33299A5}" presName="level3hierChild" presStyleCnt="0"/>
      <dgm:spPr/>
    </dgm:pt>
    <dgm:pt modelId="{696FC7ED-AFA6-4D59-9960-DF0EB431E873}" type="pres">
      <dgm:prSet presAssocID="{F6C382E2-2A4F-4E0C-892A-6416790242FC}" presName="conn2-1" presStyleLbl="parChTrans1D4" presStyleIdx="1" presStyleCnt="24"/>
      <dgm:spPr/>
      <dgm:t>
        <a:bodyPr/>
        <a:lstStyle/>
        <a:p>
          <a:endParaRPr lang="en-US"/>
        </a:p>
      </dgm:t>
    </dgm:pt>
    <dgm:pt modelId="{1F28A1F6-6031-4216-8773-B494771733E2}" type="pres">
      <dgm:prSet presAssocID="{F6C382E2-2A4F-4E0C-892A-6416790242FC}" presName="connTx" presStyleLbl="parChTrans1D4" presStyleIdx="1" presStyleCnt="24"/>
      <dgm:spPr/>
      <dgm:t>
        <a:bodyPr/>
        <a:lstStyle/>
        <a:p>
          <a:endParaRPr lang="en-US"/>
        </a:p>
      </dgm:t>
    </dgm:pt>
    <dgm:pt modelId="{6DDD1D45-7CEF-4B5C-B2DF-8535B95682F4}" type="pres">
      <dgm:prSet presAssocID="{96A2DB40-B7B0-4FE6-A9EF-117F08DF2A33}" presName="root2" presStyleCnt="0"/>
      <dgm:spPr/>
    </dgm:pt>
    <dgm:pt modelId="{4570394D-19BA-4A25-9AB4-87BE9642288F}" type="pres">
      <dgm:prSet presAssocID="{96A2DB40-B7B0-4FE6-A9EF-117F08DF2A33}" presName="LevelTwoTextNode" presStyleLbl="node4" presStyleIdx="1" presStyleCnt="24">
        <dgm:presLayoutVars>
          <dgm:chPref val="3"/>
        </dgm:presLayoutVars>
      </dgm:prSet>
      <dgm:spPr/>
      <dgm:t>
        <a:bodyPr/>
        <a:lstStyle/>
        <a:p>
          <a:endParaRPr lang="en-US"/>
        </a:p>
      </dgm:t>
    </dgm:pt>
    <dgm:pt modelId="{7E778FA4-9CBC-4DD2-98FC-A46D0DDA9AE5}" type="pres">
      <dgm:prSet presAssocID="{96A2DB40-B7B0-4FE6-A9EF-117F08DF2A33}" presName="level3hierChild" presStyleCnt="0"/>
      <dgm:spPr/>
    </dgm:pt>
    <dgm:pt modelId="{33F5B166-8C4C-42F3-9A30-29FFF981098B}" type="pres">
      <dgm:prSet presAssocID="{38B5CEAE-2292-4CE0-A08D-26A150C79EDF}" presName="conn2-1" presStyleLbl="parChTrans1D4" presStyleIdx="2" presStyleCnt="24"/>
      <dgm:spPr/>
      <dgm:t>
        <a:bodyPr/>
        <a:lstStyle/>
        <a:p>
          <a:endParaRPr lang="en-US"/>
        </a:p>
      </dgm:t>
    </dgm:pt>
    <dgm:pt modelId="{A6A2A0A2-746E-4AA5-9550-81E34D9011C2}" type="pres">
      <dgm:prSet presAssocID="{38B5CEAE-2292-4CE0-A08D-26A150C79EDF}" presName="connTx" presStyleLbl="parChTrans1D4" presStyleIdx="2" presStyleCnt="24"/>
      <dgm:spPr/>
      <dgm:t>
        <a:bodyPr/>
        <a:lstStyle/>
        <a:p>
          <a:endParaRPr lang="en-US"/>
        </a:p>
      </dgm:t>
    </dgm:pt>
    <dgm:pt modelId="{B3E7C6B9-10B2-4DE9-961C-AFDC8258760D}" type="pres">
      <dgm:prSet presAssocID="{AF045D68-AC76-417E-A151-7CB74013CD04}" presName="root2" presStyleCnt="0"/>
      <dgm:spPr/>
    </dgm:pt>
    <dgm:pt modelId="{F8FDC674-B064-4257-8967-2A87FE083A3F}" type="pres">
      <dgm:prSet presAssocID="{AF045D68-AC76-417E-A151-7CB74013CD04}" presName="LevelTwoTextNode" presStyleLbl="node4" presStyleIdx="2" presStyleCnt="24">
        <dgm:presLayoutVars>
          <dgm:chPref val="3"/>
        </dgm:presLayoutVars>
      </dgm:prSet>
      <dgm:spPr/>
      <dgm:t>
        <a:bodyPr/>
        <a:lstStyle/>
        <a:p>
          <a:endParaRPr lang="en-US"/>
        </a:p>
      </dgm:t>
    </dgm:pt>
    <dgm:pt modelId="{0FE125C5-CE42-439B-B7AB-0B28EFC6EBCF}" type="pres">
      <dgm:prSet presAssocID="{AF045D68-AC76-417E-A151-7CB74013CD04}" presName="level3hierChild" presStyleCnt="0"/>
      <dgm:spPr/>
    </dgm:pt>
    <dgm:pt modelId="{7AC7CEAE-3B83-4ACE-B012-8E7BFC9DAAE0}" type="pres">
      <dgm:prSet presAssocID="{E499D148-9BFD-48EC-A5F6-9DA39ADB70A9}" presName="conn2-1" presStyleLbl="parChTrans1D4" presStyleIdx="3" presStyleCnt="24"/>
      <dgm:spPr/>
      <dgm:t>
        <a:bodyPr/>
        <a:lstStyle/>
        <a:p>
          <a:endParaRPr lang="en-US"/>
        </a:p>
      </dgm:t>
    </dgm:pt>
    <dgm:pt modelId="{BB7ADE03-7034-48CD-B69F-CACADD294091}" type="pres">
      <dgm:prSet presAssocID="{E499D148-9BFD-48EC-A5F6-9DA39ADB70A9}" presName="connTx" presStyleLbl="parChTrans1D4" presStyleIdx="3" presStyleCnt="24"/>
      <dgm:spPr/>
      <dgm:t>
        <a:bodyPr/>
        <a:lstStyle/>
        <a:p>
          <a:endParaRPr lang="en-US"/>
        </a:p>
      </dgm:t>
    </dgm:pt>
    <dgm:pt modelId="{1E07967D-BD23-4948-8ED7-5EE7524EB7AA}" type="pres">
      <dgm:prSet presAssocID="{081D3A83-F7F3-4F10-B4A9-805A841970CB}" presName="root2" presStyleCnt="0"/>
      <dgm:spPr/>
    </dgm:pt>
    <dgm:pt modelId="{397F312A-0FDF-4AFA-8B39-565C84F16927}" type="pres">
      <dgm:prSet presAssocID="{081D3A83-F7F3-4F10-B4A9-805A841970CB}" presName="LevelTwoTextNode" presStyleLbl="node4" presStyleIdx="3" presStyleCnt="24">
        <dgm:presLayoutVars>
          <dgm:chPref val="3"/>
        </dgm:presLayoutVars>
      </dgm:prSet>
      <dgm:spPr/>
      <dgm:t>
        <a:bodyPr/>
        <a:lstStyle/>
        <a:p>
          <a:endParaRPr lang="en-US"/>
        </a:p>
      </dgm:t>
    </dgm:pt>
    <dgm:pt modelId="{B668C4E4-A0AB-4528-926E-31E8422B9A23}" type="pres">
      <dgm:prSet presAssocID="{081D3A83-F7F3-4F10-B4A9-805A841970CB}" presName="level3hierChild" presStyleCnt="0"/>
      <dgm:spPr/>
    </dgm:pt>
    <dgm:pt modelId="{A591A70D-6807-45C7-AD16-09C68C17E747}" type="pres">
      <dgm:prSet presAssocID="{285CFAA1-968B-4F33-8E86-E3A3CE988752}" presName="conn2-1" presStyleLbl="parChTrans1D4" presStyleIdx="4" presStyleCnt="24"/>
      <dgm:spPr/>
      <dgm:t>
        <a:bodyPr/>
        <a:lstStyle/>
        <a:p>
          <a:endParaRPr lang="en-US"/>
        </a:p>
      </dgm:t>
    </dgm:pt>
    <dgm:pt modelId="{8AECE39A-B3AD-46F5-B234-89BCBC8459D7}" type="pres">
      <dgm:prSet presAssocID="{285CFAA1-968B-4F33-8E86-E3A3CE988752}" presName="connTx" presStyleLbl="parChTrans1D4" presStyleIdx="4" presStyleCnt="24"/>
      <dgm:spPr/>
      <dgm:t>
        <a:bodyPr/>
        <a:lstStyle/>
        <a:p>
          <a:endParaRPr lang="en-US"/>
        </a:p>
      </dgm:t>
    </dgm:pt>
    <dgm:pt modelId="{15584F1D-F397-411D-A502-89DBE7D4879C}" type="pres">
      <dgm:prSet presAssocID="{547B9D9E-9B3E-4C2F-9E4D-81F700636899}" presName="root2" presStyleCnt="0"/>
      <dgm:spPr/>
    </dgm:pt>
    <dgm:pt modelId="{5A6D9C0D-10CF-4A76-9E0F-60C406E63FFB}" type="pres">
      <dgm:prSet presAssocID="{547B9D9E-9B3E-4C2F-9E4D-81F700636899}" presName="LevelTwoTextNode" presStyleLbl="node4" presStyleIdx="4" presStyleCnt="24">
        <dgm:presLayoutVars>
          <dgm:chPref val="3"/>
        </dgm:presLayoutVars>
      </dgm:prSet>
      <dgm:spPr/>
      <dgm:t>
        <a:bodyPr/>
        <a:lstStyle/>
        <a:p>
          <a:endParaRPr lang="en-US"/>
        </a:p>
      </dgm:t>
    </dgm:pt>
    <dgm:pt modelId="{81CC2624-82E3-42BF-90E2-59AE8360F801}" type="pres">
      <dgm:prSet presAssocID="{547B9D9E-9B3E-4C2F-9E4D-81F700636899}" presName="level3hierChild" presStyleCnt="0"/>
      <dgm:spPr/>
    </dgm:pt>
    <dgm:pt modelId="{FBEA40B7-82DB-41AE-A4C7-E80EA31CA8C8}" type="pres">
      <dgm:prSet presAssocID="{DD750D78-C757-4215-8396-3CB8E9014AAA}" presName="conn2-1" presStyleLbl="parChTrans1D4" presStyleIdx="5" presStyleCnt="24"/>
      <dgm:spPr/>
      <dgm:t>
        <a:bodyPr/>
        <a:lstStyle/>
        <a:p>
          <a:endParaRPr lang="en-US"/>
        </a:p>
      </dgm:t>
    </dgm:pt>
    <dgm:pt modelId="{C04F2899-8FC6-4F94-B6A1-328D46C41E60}" type="pres">
      <dgm:prSet presAssocID="{DD750D78-C757-4215-8396-3CB8E9014AAA}" presName="connTx" presStyleLbl="parChTrans1D4" presStyleIdx="5" presStyleCnt="24"/>
      <dgm:spPr/>
      <dgm:t>
        <a:bodyPr/>
        <a:lstStyle/>
        <a:p>
          <a:endParaRPr lang="en-US"/>
        </a:p>
      </dgm:t>
    </dgm:pt>
    <dgm:pt modelId="{94AE5DAB-4016-4088-B735-D77C5CB97259}" type="pres">
      <dgm:prSet presAssocID="{8FE4933F-6DCB-4BFF-9DA6-C03EC28A98E6}" presName="root2" presStyleCnt="0"/>
      <dgm:spPr/>
    </dgm:pt>
    <dgm:pt modelId="{9E52786B-B787-4272-A56F-5942A7D6C9F4}" type="pres">
      <dgm:prSet presAssocID="{8FE4933F-6DCB-4BFF-9DA6-C03EC28A98E6}" presName="LevelTwoTextNode" presStyleLbl="node4" presStyleIdx="5" presStyleCnt="24">
        <dgm:presLayoutVars>
          <dgm:chPref val="3"/>
        </dgm:presLayoutVars>
      </dgm:prSet>
      <dgm:spPr/>
      <dgm:t>
        <a:bodyPr/>
        <a:lstStyle/>
        <a:p>
          <a:endParaRPr lang="en-US"/>
        </a:p>
      </dgm:t>
    </dgm:pt>
    <dgm:pt modelId="{F6E5C563-9F1A-4377-954D-0EB584E6FCA4}" type="pres">
      <dgm:prSet presAssocID="{8FE4933F-6DCB-4BFF-9DA6-C03EC28A98E6}" presName="level3hierChild" presStyleCnt="0"/>
      <dgm:spPr/>
    </dgm:pt>
    <dgm:pt modelId="{28A10172-4A76-470C-A543-7B20A636690A}" type="pres">
      <dgm:prSet presAssocID="{C6E0D7B8-E985-46D4-9CAE-CBF30A88BD51}" presName="conn2-1" presStyleLbl="parChTrans1D4" presStyleIdx="6" presStyleCnt="24"/>
      <dgm:spPr/>
      <dgm:t>
        <a:bodyPr/>
        <a:lstStyle/>
        <a:p>
          <a:endParaRPr lang="en-US"/>
        </a:p>
      </dgm:t>
    </dgm:pt>
    <dgm:pt modelId="{54927631-3268-48DF-90BC-2E707AE4B7B6}" type="pres">
      <dgm:prSet presAssocID="{C6E0D7B8-E985-46D4-9CAE-CBF30A88BD51}" presName="connTx" presStyleLbl="parChTrans1D4" presStyleIdx="6" presStyleCnt="24"/>
      <dgm:spPr/>
      <dgm:t>
        <a:bodyPr/>
        <a:lstStyle/>
        <a:p>
          <a:endParaRPr lang="en-US"/>
        </a:p>
      </dgm:t>
    </dgm:pt>
    <dgm:pt modelId="{83AB8089-0EDB-4B56-8A13-4FDF8ED1655C}" type="pres">
      <dgm:prSet presAssocID="{71AEF9AA-A6DE-4D02-B8F6-99DFE850DE2F}" presName="root2" presStyleCnt="0"/>
      <dgm:spPr/>
    </dgm:pt>
    <dgm:pt modelId="{14600CF6-7072-47C1-A41E-D396085F4D7F}" type="pres">
      <dgm:prSet presAssocID="{71AEF9AA-A6DE-4D02-B8F6-99DFE850DE2F}" presName="LevelTwoTextNode" presStyleLbl="node4" presStyleIdx="6" presStyleCnt="24">
        <dgm:presLayoutVars>
          <dgm:chPref val="3"/>
        </dgm:presLayoutVars>
      </dgm:prSet>
      <dgm:spPr/>
      <dgm:t>
        <a:bodyPr/>
        <a:lstStyle/>
        <a:p>
          <a:endParaRPr lang="en-US"/>
        </a:p>
      </dgm:t>
    </dgm:pt>
    <dgm:pt modelId="{A6B1BB87-6AAA-4966-8A8A-77734AE484F3}" type="pres">
      <dgm:prSet presAssocID="{71AEF9AA-A6DE-4D02-B8F6-99DFE850DE2F}" presName="level3hierChild" presStyleCnt="0"/>
      <dgm:spPr/>
    </dgm:pt>
    <dgm:pt modelId="{883B4818-2D29-44F5-A5EB-57BD1DECCDEF}" type="pres">
      <dgm:prSet presAssocID="{D6EA0CB1-54BD-439E-B47F-2134A470CA74}" presName="conn2-1" presStyleLbl="parChTrans1D4" presStyleIdx="7" presStyleCnt="24"/>
      <dgm:spPr/>
      <dgm:t>
        <a:bodyPr/>
        <a:lstStyle/>
        <a:p>
          <a:endParaRPr lang="en-US"/>
        </a:p>
      </dgm:t>
    </dgm:pt>
    <dgm:pt modelId="{7B823629-6AEC-4E12-867A-9778021FC04D}" type="pres">
      <dgm:prSet presAssocID="{D6EA0CB1-54BD-439E-B47F-2134A470CA74}" presName="connTx" presStyleLbl="parChTrans1D4" presStyleIdx="7" presStyleCnt="24"/>
      <dgm:spPr/>
      <dgm:t>
        <a:bodyPr/>
        <a:lstStyle/>
        <a:p>
          <a:endParaRPr lang="en-US"/>
        </a:p>
      </dgm:t>
    </dgm:pt>
    <dgm:pt modelId="{1B2D72D2-A2BD-441B-B946-7E8BA42C1494}" type="pres">
      <dgm:prSet presAssocID="{C6DBEBEE-5E4B-4908-92A7-3277A1D2765A}" presName="root2" presStyleCnt="0"/>
      <dgm:spPr/>
    </dgm:pt>
    <dgm:pt modelId="{B4F86058-0DD2-4369-941F-64F0FD1D755A}" type="pres">
      <dgm:prSet presAssocID="{C6DBEBEE-5E4B-4908-92A7-3277A1D2765A}" presName="LevelTwoTextNode" presStyleLbl="node4" presStyleIdx="7" presStyleCnt="24">
        <dgm:presLayoutVars>
          <dgm:chPref val="3"/>
        </dgm:presLayoutVars>
      </dgm:prSet>
      <dgm:spPr/>
      <dgm:t>
        <a:bodyPr/>
        <a:lstStyle/>
        <a:p>
          <a:endParaRPr lang="en-US"/>
        </a:p>
      </dgm:t>
    </dgm:pt>
    <dgm:pt modelId="{1BD472A8-4F77-4A20-B050-697AEA63615F}" type="pres">
      <dgm:prSet presAssocID="{C6DBEBEE-5E4B-4908-92A7-3277A1D2765A}" presName="level3hierChild" presStyleCnt="0"/>
      <dgm:spPr/>
    </dgm:pt>
    <dgm:pt modelId="{B0D3975B-C959-40C7-B68E-4E5A5E53D913}" type="pres">
      <dgm:prSet presAssocID="{519CE6B9-5AAF-4C3A-BAE3-3E99D9B6F213}" presName="conn2-1" presStyleLbl="parChTrans1D4" presStyleIdx="8" presStyleCnt="24"/>
      <dgm:spPr/>
      <dgm:t>
        <a:bodyPr/>
        <a:lstStyle/>
        <a:p>
          <a:endParaRPr lang="en-US"/>
        </a:p>
      </dgm:t>
    </dgm:pt>
    <dgm:pt modelId="{B41BCDB2-246E-425C-B559-FBDB3FD0D311}" type="pres">
      <dgm:prSet presAssocID="{519CE6B9-5AAF-4C3A-BAE3-3E99D9B6F213}" presName="connTx" presStyleLbl="parChTrans1D4" presStyleIdx="8" presStyleCnt="24"/>
      <dgm:spPr/>
      <dgm:t>
        <a:bodyPr/>
        <a:lstStyle/>
        <a:p>
          <a:endParaRPr lang="en-US"/>
        </a:p>
      </dgm:t>
    </dgm:pt>
    <dgm:pt modelId="{4B08879B-B93E-4E2D-B05E-89706B4D393F}" type="pres">
      <dgm:prSet presAssocID="{116C5F3D-C9A5-4551-BFC7-279F3EB3B018}" presName="root2" presStyleCnt="0"/>
      <dgm:spPr/>
    </dgm:pt>
    <dgm:pt modelId="{5607F81C-5497-4708-B581-4E18DD35B55A}" type="pres">
      <dgm:prSet presAssocID="{116C5F3D-C9A5-4551-BFC7-279F3EB3B018}" presName="LevelTwoTextNode" presStyleLbl="node4" presStyleIdx="8" presStyleCnt="24">
        <dgm:presLayoutVars>
          <dgm:chPref val="3"/>
        </dgm:presLayoutVars>
      </dgm:prSet>
      <dgm:spPr/>
      <dgm:t>
        <a:bodyPr/>
        <a:lstStyle/>
        <a:p>
          <a:endParaRPr lang="en-US"/>
        </a:p>
      </dgm:t>
    </dgm:pt>
    <dgm:pt modelId="{19904024-7BBB-4486-AD2D-2BD4B0B06932}" type="pres">
      <dgm:prSet presAssocID="{116C5F3D-C9A5-4551-BFC7-279F3EB3B018}" presName="level3hierChild" presStyleCnt="0"/>
      <dgm:spPr/>
    </dgm:pt>
    <dgm:pt modelId="{A35EBD84-636C-45E2-A2F8-077BC1BCCDA4}" type="pres">
      <dgm:prSet presAssocID="{BE359500-CB27-467A-9DD3-63F952CFE80F}" presName="conn2-1" presStyleLbl="parChTrans1D4" presStyleIdx="9" presStyleCnt="24"/>
      <dgm:spPr/>
      <dgm:t>
        <a:bodyPr/>
        <a:lstStyle/>
        <a:p>
          <a:endParaRPr lang="en-US"/>
        </a:p>
      </dgm:t>
    </dgm:pt>
    <dgm:pt modelId="{CAE5F97C-32DB-42D3-9261-5EE1ADFE7BCE}" type="pres">
      <dgm:prSet presAssocID="{BE359500-CB27-467A-9DD3-63F952CFE80F}" presName="connTx" presStyleLbl="parChTrans1D4" presStyleIdx="9" presStyleCnt="24"/>
      <dgm:spPr/>
      <dgm:t>
        <a:bodyPr/>
        <a:lstStyle/>
        <a:p>
          <a:endParaRPr lang="en-US"/>
        </a:p>
      </dgm:t>
    </dgm:pt>
    <dgm:pt modelId="{620D5B26-5001-4522-B354-1594B2BD628B}" type="pres">
      <dgm:prSet presAssocID="{BF44FAA8-4C1F-486F-8443-F321BC094F7F}" presName="root2" presStyleCnt="0"/>
      <dgm:spPr/>
    </dgm:pt>
    <dgm:pt modelId="{14E57FE4-9D11-4587-8128-18E022F26F4B}" type="pres">
      <dgm:prSet presAssocID="{BF44FAA8-4C1F-486F-8443-F321BC094F7F}" presName="LevelTwoTextNode" presStyleLbl="node4" presStyleIdx="9" presStyleCnt="24">
        <dgm:presLayoutVars>
          <dgm:chPref val="3"/>
        </dgm:presLayoutVars>
      </dgm:prSet>
      <dgm:spPr/>
      <dgm:t>
        <a:bodyPr/>
        <a:lstStyle/>
        <a:p>
          <a:endParaRPr lang="en-US"/>
        </a:p>
      </dgm:t>
    </dgm:pt>
    <dgm:pt modelId="{B200771F-6ADA-4690-B834-2C436D0069EB}" type="pres">
      <dgm:prSet presAssocID="{BF44FAA8-4C1F-486F-8443-F321BC094F7F}" presName="level3hierChild" presStyleCnt="0"/>
      <dgm:spPr/>
    </dgm:pt>
    <dgm:pt modelId="{079BE101-E8EE-40C6-8726-197E0CA7043E}" type="pres">
      <dgm:prSet presAssocID="{8D2F3B42-0BC1-4AC3-87A3-F20B178A33DF}" presName="conn2-1" presStyleLbl="parChTrans1D4" presStyleIdx="10" presStyleCnt="24"/>
      <dgm:spPr/>
      <dgm:t>
        <a:bodyPr/>
        <a:lstStyle/>
        <a:p>
          <a:endParaRPr lang="en-US"/>
        </a:p>
      </dgm:t>
    </dgm:pt>
    <dgm:pt modelId="{74C311D5-C8C4-47C2-9887-90B7A5FD5FC1}" type="pres">
      <dgm:prSet presAssocID="{8D2F3B42-0BC1-4AC3-87A3-F20B178A33DF}" presName="connTx" presStyleLbl="parChTrans1D4" presStyleIdx="10" presStyleCnt="24"/>
      <dgm:spPr/>
      <dgm:t>
        <a:bodyPr/>
        <a:lstStyle/>
        <a:p>
          <a:endParaRPr lang="en-US"/>
        </a:p>
      </dgm:t>
    </dgm:pt>
    <dgm:pt modelId="{B472B861-0E86-4602-8993-0F1635428CBE}" type="pres">
      <dgm:prSet presAssocID="{E3EC636C-0E65-42F8-8189-855F754B436C}" presName="root2" presStyleCnt="0"/>
      <dgm:spPr/>
    </dgm:pt>
    <dgm:pt modelId="{8ED967CB-301C-4BE3-BEFF-3834126F4614}" type="pres">
      <dgm:prSet presAssocID="{E3EC636C-0E65-42F8-8189-855F754B436C}" presName="LevelTwoTextNode" presStyleLbl="node4" presStyleIdx="10" presStyleCnt="24">
        <dgm:presLayoutVars>
          <dgm:chPref val="3"/>
        </dgm:presLayoutVars>
      </dgm:prSet>
      <dgm:spPr/>
      <dgm:t>
        <a:bodyPr/>
        <a:lstStyle/>
        <a:p>
          <a:endParaRPr lang="en-US"/>
        </a:p>
      </dgm:t>
    </dgm:pt>
    <dgm:pt modelId="{56ED2A83-ABB9-4FF1-9F3E-42AE02D2A9E9}" type="pres">
      <dgm:prSet presAssocID="{E3EC636C-0E65-42F8-8189-855F754B436C}" presName="level3hierChild" presStyleCnt="0"/>
      <dgm:spPr/>
    </dgm:pt>
    <dgm:pt modelId="{3C696472-167F-46D3-9EB1-687AD1CA435A}" type="pres">
      <dgm:prSet presAssocID="{2B84290C-6E16-43EB-8F5D-BC99285770B0}" presName="conn2-1" presStyleLbl="parChTrans1D3" presStyleIdx="1" presStyleCnt="10"/>
      <dgm:spPr/>
      <dgm:t>
        <a:bodyPr/>
        <a:lstStyle/>
        <a:p>
          <a:endParaRPr lang="en-US"/>
        </a:p>
      </dgm:t>
    </dgm:pt>
    <dgm:pt modelId="{F9639F30-C65F-4603-8633-C8D9B66FCB60}" type="pres">
      <dgm:prSet presAssocID="{2B84290C-6E16-43EB-8F5D-BC99285770B0}" presName="connTx" presStyleLbl="parChTrans1D3" presStyleIdx="1" presStyleCnt="10"/>
      <dgm:spPr/>
      <dgm:t>
        <a:bodyPr/>
        <a:lstStyle/>
        <a:p>
          <a:endParaRPr lang="en-US"/>
        </a:p>
      </dgm:t>
    </dgm:pt>
    <dgm:pt modelId="{7B5FB594-0629-4EF1-8164-237B7569DCB6}" type="pres">
      <dgm:prSet presAssocID="{1BD3BA34-B738-4485-8462-C04E951E3916}" presName="root2" presStyleCnt="0"/>
      <dgm:spPr/>
    </dgm:pt>
    <dgm:pt modelId="{9CAA5C89-276C-49E6-80BE-1153D5AFAF6F}" type="pres">
      <dgm:prSet presAssocID="{1BD3BA34-B738-4485-8462-C04E951E3916}" presName="LevelTwoTextNode" presStyleLbl="node3" presStyleIdx="1" presStyleCnt="10">
        <dgm:presLayoutVars>
          <dgm:chPref val="3"/>
        </dgm:presLayoutVars>
      </dgm:prSet>
      <dgm:spPr/>
      <dgm:t>
        <a:bodyPr/>
        <a:lstStyle/>
        <a:p>
          <a:endParaRPr lang="en-US"/>
        </a:p>
      </dgm:t>
    </dgm:pt>
    <dgm:pt modelId="{3AA23CB1-344C-400D-B90C-0332C3A7009E}" type="pres">
      <dgm:prSet presAssocID="{1BD3BA34-B738-4485-8462-C04E951E3916}" presName="level3hierChild" presStyleCnt="0"/>
      <dgm:spPr/>
    </dgm:pt>
    <dgm:pt modelId="{52E3F8E2-9876-4C42-B27B-8FBFA64F6878}" type="pres">
      <dgm:prSet presAssocID="{A5BA401F-629F-43FB-9992-C6E55D464752}" presName="conn2-1" presStyleLbl="parChTrans1D4" presStyleIdx="11" presStyleCnt="24"/>
      <dgm:spPr/>
      <dgm:t>
        <a:bodyPr/>
        <a:lstStyle/>
        <a:p>
          <a:endParaRPr lang="en-US"/>
        </a:p>
      </dgm:t>
    </dgm:pt>
    <dgm:pt modelId="{1E8B8B1C-4E6E-441A-BFD1-3C7671D644C9}" type="pres">
      <dgm:prSet presAssocID="{A5BA401F-629F-43FB-9992-C6E55D464752}" presName="connTx" presStyleLbl="parChTrans1D4" presStyleIdx="11" presStyleCnt="24"/>
      <dgm:spPr/>
      <dgm:t>
        <a:bodyPr/>
        <a:lstStyle/>
        <a:p>
          <a:endParaRPr lang="en-US"/>
        </a:p>
      </dgm:t>
    </dgm:pt>
    <dgm:pt modelId="{1F46F41E-B153-4F59-A309-3E76345D98A0}" type="pres">
      <dgm:prSet presAssocID="{61E38B44-934D-4487-9D79-DB9C55F0D87C}" presName="root2" presStyleCnt="0"/>
      <dgm:spPr/>
    </dgm:pt>
    <dgm:pt modelId="{1257890D-84FF-4CC8-8C8F-71073C8B809B}" type="pres">
      <dgm:prSet presAssocID="{61E38B44-934D-4487-9D79-DB9C55F0D87C}" presName="LevelTwoTextNode" presStyleLbl="node4" presStyleIdx="11" presStyleCnt="24">
        <dgm:presLayoutVars>
          <dgm:chPref val="3"/>
        </dgm:presLayoutVars>
      </dgm:prSet>
      <dgm:spPr/>
      <dgm:t>
        <a:bodyPr/>
        <a:lstStyle/>
        <a:p>
          <a:endParaRPr lang="en-US"/>
        </a:p>
      </dgm:t>
    </dgm:pt>
    <dgm:pt modelId="{7E0956BA-3B0F-44C5-8F94-EC2BC93AA4EB}" type="pres">
      <dgm:prSet presAssocID="{61E38B44-934D-4487-9D79-DB9C55F0D87C}" presName="level3hierChild" presStyleCnt="0"/>
      <dgm:spPr/>
    </dgm:pt>
    <dgm:pt modelId="{B678C497-8BA7-486C-9C84-C9AE72BCEE02}" type="pres">
      <dgm:prSet presAssocID="{4772594E-0A9F-4C55-908C-741C3268B89F}" presName="conn2-1" presStyleLbl="parChTrans1D4" presStyleIdx="12" presStyleCnt="24"/>
      <dgm:spPr/>
      <dgm:t>
        <a:bodyPr/>
        <a:lstStyle/>
        <a:p>
          <a:endParaRPr lang="en-US"/>
        </a:p>
      </dgm:t>
    </dgm:pt>
    <dgm:pt modelId="{739F966B-A148-4611-A691-3DAE8FB11B50}" type="pres">
      <dgm:prSet presAssocID="{4772594E-0A9F-4C55-908C-741C3268B89F}" presName="connTx" presStyleLbl="parChTrans1D4" presStyleIdx="12" presStyleCnt="24"/>
      <dgm:spPr/>
      <dgm:t>
        <a:bodyPr/>
        <a:lstStyle/>
        <a:p>
          <a:endParaRPr lang="en-US"/>
        </a:p>
      </dgm:t>
    </dgm:pt>
    <dgm:pt modelId="{DBBC69DE-55A0-4172-BD7E-179DCACD6B65}" type="pres">
      <dgm:prSet presAssocID="{E0058C33-9DC1-41AE-9715-229FAC42903A}" presName="root2" presStyleCnt="0"/>
      <dgm:spPr/>
    </dgm:pt>
    <dgm:pt modelId="{18C5552E-65E1-4EDE-847C-46E81F581555}" type="pres">
      <dgm:prSet presAssocID="{E0058C33-9DC1-41AE-9715-229FAC42903A}" presName="LevelTwoTextNode" presStyleLbl="node4" presStyleIdx="12" presStyleCnt="24">
        <dgm:presLayoutVars>
          <dgm:chPref val="3"/>
        </dgm:presLayoutVars>
      </dgm:prSet>
      <dgm:spPr/>
      <dgm:t>
        <a:bodyPr/>
        <a:lstStyle/>
        <a:p>
          <a:endParaRPr lang="en-US"/>
        </a:p>
      </dgm:t>
    </dgm:pt>
    <dgm:pt modelId="{1CB0A851-2055-4310-B025-E063C4F23886}" type="pres">
      <dgm:prSet presAssocID="{E0058C33-9DC1-41AE-9715-229FAC42903A}" presName="level3hierChild" presStyleCnt="0"/>
      <dgm:spPr/>
    </dgm:pt>
    <dgm:pt modelId="{D8AEFF4B-51E0-4333-AAD8-F99E554BD972}" type="pres">
      <dgm:prSet presAssocID="{FE6E8395-3EE6-42A9-9024-7E9FA7C1EB5A}" presName="conn2-1" presStyleLbl="parChTrans1D3" presStyleIdx="2" presStyleCnt="10"/>
      <dgm:spPr/>
      <dgm:t>
        <a:bodyPr/>
        <a:lstStyle/>
        <a:p>
          <a:endParaRPr lang="en-US"/>
        </a:p>
      </dgm:t>
    </dgm:pt>
    <dgm:pt modelId="{10ECEE27-DEDB-441F-985A-640896592E80}" type="pres">
      <dgm:prSet presAssocID="{FE6E8395-3EE6-42A9-9024-7E9FA7C1EB5A}" presName="connTx" presStyleLbl="parChTrans1D3" presStyleIdx="2" presStyleCnt="10"/>
      <dgm:spPr/>
      <dgm:t>
        <a:bodyPr/>
        <a:lstStyle/>
        <a:p>
          <a:endParaRPr lang="en-US"/>
        </a:p>
      </dgm:t>
    </dgm:pt>
    <dgm:pt modelId="{D662AB4D-282F-4B06-BB4E-F002B1F81A02}" type="pres">
      <dgm:prSet presAssocID="{CC903AD5-DF69-4A1F-8EEC-D416E81A0074}" presName="root2" presStyleCnt="0"/>
      <dgm:spPr/>
    </dgm:pt>
    <dgm:pt modelId="{EBB14394-A43D-4C1B-998A-5EA0ECC9E838}" type="pres">
      <dgm:prSet presAssocID="{CC903AD5-DF69-4A1F-8EEC-D416E81A0074}" presName="LevelTwoTextNode" presStyleLbl="node3" presStyleIdx="2" presStyleCnt="10">
        <dgm:presLayoutVars>
          <dgm:chPref val="3"/>
        </dgm:presLayoutVars>
      </dgm:prSet>
      <dgm:spPr/>
      <dgm:t>
        <a:bodyPr/>
        <a:lstStyle/>
        <a:p>
          <a:endParaRPr lang="en-US"/>
        </a:p>
      </dgm:t>
    </dgm:pt>
    <dgm:pt modelId="{CB4169F7-8BA6-4EE6-88D5-C93ACA219BEE}" type="pres">
      <dgm:prSet presAssocID="{CC903AD5-DF69-4A1F-8EEC-D416E81A0074}" presName="level3hierChild" presStyleCnt="0"/>
      <dgm:spPr/>
    </dgm:pt>
    <dgm:pt modelId="{C1737E5D-9D12-4B98-8E4E-078BDE25D549}" type="pres">
      <dgm:prSet presAssocID="{F2C22F24-B658-4C54-9DD8-A6842C86A88E}" presName="conn2-1" presStyleLbl="parChTrans1D4" presStyleIdx="13" presStyleCnt="24"/>
      <dgm:spPr/>
      <dgm:t>
        <a:bodyPr/>
        <a:lstStyle/>
        <a:p>
          <a:endParaRPr lang="en-US"/>
        </a:p>
      </dgm:t>
    </dgm:pt>
    <dgm:pt modelId="{B1C7EC41-6825-45CA-B2C2-E04FDA485941}" type="pres">
      <dgm:prSet presAssocID="{F2C22F24-B658-4C54-9DD8-A6842C86A88E}" presName="connTx" presStyleLbl="parChTrans1D4" presStyleIdx="13" presStyleCnt="24"/>
      <dgm:spPr/>
      <dgm:t>
        <a:bodyPr/>
        <a:lstStyle/>
        <a:p>
          <a:endParaRPr lang="en-US"/>
        </a:p>
      </dgm:t>
    </dgm:pt>
    <dgm:pt modelId="{A79B3DFA-A403-4B05-B536-0463F4BCF3A5}" type="pres">
      <dgm:prSet presAssocID="{FC5EC7FD-5AD1-4E81-A554-EE72CF87FB1C}" presName="root2" presStyleCnt="0"/>
      <dgm:spPr/>
    </dgm:pt>
    <dgm:pt modelId="{9840F1AA-02F3-4A17-B884-5923F3F8370C}" type="pres">
      <dgm:prSet presAssocID="{FC5EC7FD-5AD1-4E81-A554-EE72CF87FB1C}" presName="LevelTwoTextNode" presStyleLbl="node4" presStyleIdx="13" presStyleCnt="24">
        <dgm:presLayoutVars>
          <dgm:chPref val="3"/>
        </dgm:presLayoutVars>
      </dgm:prSet>
      <dgm:spPr/>
      <dgm:t>
        <a:bodyPr/>
        <a:lstStyle/>
        <a:p>
          <a:endParaRPr lang="en-US"/>
        </a:p>
      </dgm:t>
    </dgm:pt>
    <dgm:pt modelId="{037BC704-F1D0-4CAC-9912-A4BC3376A743}" type="pres">
      <dgm:prSet presAssocID="{FC5EC7FD-5AD1-4E81-A554-EE72CF87FB1C}" presName="level3hierChild" presStyleCnt="0"/>
      <dgm:spPr/>
    </dgm:pt>
    <dgm:pt modelId="{90847249-2EAB-43BA-A78C-2CFAA939C729}" type="pres">
      <dgm:prSet presAssocID="{8AD53D69-F457-418B-B520-021F0A0CFFED}" presName="conn2-1" presStyleLbl="parChTrans1D4" presStyleIdx="14" presStyleCnt="24"/>
      <dgm:spPr/>
      <dgm:t>
        <a:bodyPr/>
        <a:lstStyle/>
        <a:p>
          <a:endParaRPr lang="en-US"/>
        </a:p>
      </dgm:t>
    </dgm:pt>
    <dgm:pt modelId="{1DF13AEE-79C7-4F4E-BB36-681BB192AEF9}" type="pres">
      <dgm:prSet presAssocID="{8AD53D69-F457-418B-B520-021F0A0CFFED}" presName="connTx" presStyleLbl="parChTrans1D4" presStyleIdx="14" presStyleCnt="24"/>
      <dgm:spPr/>
      <dgm:t>
        <a:bodyPr/>
        <a:lstStyle/>
        <a:p>
          <a:endParaRPr lang="en-US"/>
        </a:p>
      </dgm:t>
    </dgm:pt>
    <dgm:pt modelId="{A740051E-59B6-4A3A-9340-EB5CE3107537}" type="pres">
      <dgm:prSet presAssocID="{639AD855-ACDA-41BF-AE92-A53B34F7DCB5}" presName="root2" presStyleCnt="0"/>
      <dgm:spPr/>
    </dgm:pt>
    <dgm:pt modelId="{7B85CE81-CF0D-43F6-9CCE-F28AF3494CD1}" type="pres">
      <dgm:prSet presAssocID="{639AD855-ACDA-41BF-AE92-A53B34F7DCB5}" presName="LevelTwoTextNode" presStyleLbl="node4" presStyleIdx="14" presStyleCnt="24">
        <dgm:presLayoutVars>
          <dgm:chPref val="3"/>
        </dgm:presLayoutVars>
      </dgm:prSet>
      <dgm:spPr/>
      <dgm:t>
        <a:bodyPr/>
        <a:lstStyle/>
        <a:p>
          <a:endParaRPr lang="en-US"/>
        </a:p>
      </dgm:t>
    </dgm:pt>
    <dgm:pt modelId="{641CB449-2FC2-40C6-A0A4-E5D1EE589EE9}" type="pres">
      <dgm:prSet presAssocID="{639AD855-ACDA-41BF-AE92-A53B34F7DCB5}" presName="level3hierChild" presStyleCnt="0"/>
      <dgm:spPr/>
    </dgm:pt>
    <dgm:pt modelId="{AD755FF2-69C6-4116-8B71-8C6E6E1C68E1}" type="pres">
      <dgm:prSet presAssocID="{48F43ED3-A177-4096-B556-EB782F87985E}" presName="conn2-1" presStyleLbl="parChTrans1D2" presStyleIdx="1" presStyleCnt="6"/>
      <dgm:spPr/>
      <dgm:t>
        <a:bodyPr/>
        <a:lstStyle/>
        <a:p>
          <a:endParaRPr lang="en-US"/>
        </a:p>
      </dgm:t>
    </dgm:pt>
    <dgm:pt modelId="{3D08CC87-1160-4FF0-9B90-B211BAB64264}" type="pres">
      <dgm:prSet presAssocID="{48F43ED3-A177-4096-B556-EB782F87985E}" presName="connTx" presStyleLbl="parChTrans1D2" presStyleIdx="1" presStyleCnt="6"/>
      <dgm:spPr/>
      <dgm:t>
        <a:bodyPr/>
        <a:lstStyle/>
        <a:p>
          <a:endParaRPr lang="en-US"/>
        </a:p>
      </dgm:t>
    </dgm:pt>
    <dgm:pt modelId="{8078511A-D278-44EA-94DA-B4A3256AB062}" type="pres">
      <dgm:prSet presAssocID="{0C87090F-02B0-44D5-BD4B-E5AE0D1FA7F1}" presName="root2" presStyleCnt="0"/>
      <dgm:spPr/>
    </dgm:pt>
    <dgm:pt modelId="{721DD3FF-6E9C-4515-A89B-4BDA170A7D0F}" type="pres">
      <dgm:prSet presAssocID="{0C87090F-02B0-44D5-BD4B-E5AE0D1FA7F1}" presName="LevelTwoTextNode" presStyleLbl="node2" presStyleIdx="1" presStyleCnt="6">
        <dgm:presLayoutVars>
          <dgm:chPref val="3"/>
        </dgm:presLayoutVars>
      </dgm:prSet>
      <dgm:spPr/>
      <dgm:t>
        <a:bodyPr/>
        <a:lstStyle/>
        <a:p>
          <a:endParaRPr lang="en-US"/>
        </a:p>
      </dgm:t>
    </dgm:pt>
    <dgm:pt modelId="{F756E876-80D4-4E2C-A7CE-30BBFB631253}" type="pres">
      <dgm:prSet presAssocID="{0C87090F-02B0-44D5-BD4B-E5AE0D1FA7F1}" presName="level3hierChild" presStyleCnt="0"/>
      <dgm:spPr/>
    </dgm:pt>
    <dgm:pt modelId="{EF9AEBC7-2277-493A-A05C-3F83BF192317}" type="pres">
      <dgm:prSet presAssocID="{79BD0D98-D8A6-42FD-9683-54AE1A07CC5C}" presName="conn2-1" presStyleLbl="parChTrans1D3" presStyleIdx="3" presStyleCnt="10"/>
      <dgm:spPr/>
      <dgm:t>
        <a:bodyPr/>
        <a:lstStyle/>
        <a:p>
          <a:endParaRPr lang="en-US"/>
        </a:p>
      </dgm:t>
    </dgm:pt>
    <dgm:pt modelId="{1D13D487-8273-4D8A-AB57-78D6D8C6BE3D}" type="pres">
      <dgm:prSet presAssocID="{79BD0D98-D8A6-42FD-9683-54AE1A07CC5C}" presName="connTx" presStyleLbl="parChTrans1D3" presStyleIdx="3" presStyleCnt="10"/>
      <dgm:spPr/>
      <dgm:t>
        <a:bodyPr/>
        <a:lstStyle/>
        <a:p>
          <a:endParaRPr lang="en-US"/>
        </a:p>
      </dgm:t>
    </dgm:pt>
    <dgm:pt modelId="{B04A4B3B-3EF2-44AC-A7E5-A78E3280416D}" type="pres">
      <dgm:prSet presAssocID="{86EE98EB-6F49-40CB-9400-E8DC8B4F58BD}" presName="root2" presStyleCnt="0"/>
      <dgm:spPr/>
    </dgm:pt>
    <dgm:pt modelId="{DA7BC4A3-D72F-4187-A632-125319904F97}" type="pres">
      <dgm:prSet presAssocID="{86EE98EB-6F49-40CB-9400-E8DC8B4F58BD}" presName="LevelTwoTextNode" presStyleLbl="node3" presStyleIdx="3" presStyleCnt="10">
        <dgm:presLayoutVars>
          <dgm:chPref val="3"/>
        </dgm:presLayoutVars>
      </dgm:prSet>
      <dgm:spPr/>
      <dgm:t>
        <a:bodyPr/>
        <a:lstStyle/>
        <a:p>
          <a:endParaRPr lang="en-US"/>
        </a:p>
      </dgm:t>
    </dgm:pt>
    <dgm:pt modelId="{006C97F0-06D6-4127-A89C-335904A2A914}" type="pres">
      <dgm:prSet presAssocID="{86EE98EB-6F49-40CB-9400-E8DC8B4F58BD}" presName="level3hierChild" presStyleCnt="0"/>
      <dgm:spPr/>
    </dgm:pt>
    <dgm:pt modelId="{ABC4C8A5-2C3B-4040-B0CA-B7B90646EF02}" type="pres">
      <dgm:prSet presAssocID="{4C538E7E-E6C9-4971-8D8B-A8E7624161FC}" presName="conn2-1" presStyleLbl="parChTrans1D4" presStyleIdx="15" presStyleCnt="24"/>
      <dgm:spPr/>
      <dgm:t>
        <a:bodyPr/>
        <a:lstStyle/>
        <a:p>
          <a:endParaRPr lang="en-US"/>
        </a:p>
      </dgm:t>
    </dgm:pt>
    <dgm:pt modelId="{25CC6CB1-F3D1-4AD0-BD93-BB202C911B0F}" type="pres">
      <dgm:prSet presAssocID="{4C538E7E-E6C9-4971-8D8B-A8E7624161FC}" presName="connTx" presStyleLbl="parChTrans1D4" presStyleIdx="15" presStyleCnt="24"/>
      <dgm:spPr/>
      <dgm:t>
        <a:bodyPr/>
        <a:lstStyle/>
        <a:p>
          <a:endParaRPr lang="en-US"/>
        </a:p>
      </dgm:t>
    </dgm:pt>
    <dgm:pt modelId="{0DCAC194-0081-430D-85D2-C348C69C9744}" type="pres">
      <dgm:prSet presAssocID="{CE2EBDA4-0246-43A8-B182-0D7E7C10574D}" presName="root2" presStyleCnt="0"/>
      <dgm:spPr/>
    </dgm:pt>
    <dgm:pt modelId="{939F0136-0225-4A2C-98B4-A1F5B3F969FF}" type="pres">
      <dgm:prSet presAssocID="{CE2EBDA4-0246-43A8-B182-0D7E7C10574D}" presName="LevelTwoTextNode" presStyleLbl="node4" presStyleIdx="15" presStyleCnt="24">
        <dgm:presLayoutVars>
          <dgm:chPref val="3"/>
        </dgm:presLayoutVars>
      </dgm:prSet>
      <dgm:spPr/>
      <dgm:t>
        <a:bodyPr/>
        <a:lstStyle/>
        <a:p>
          <a:endParaRPr lang="en-US"/>
        </a:p>
      </dgm:t>
    </dgm:pt>
    <dgm:pt modelId="{296DF4F4-CC3F-487E-8461-D22A07368D27}" type="pres">
      <dgm:prSet presAssocID="{CE2EBDA4-0246-43A8-B182-0D7E7C10574D}" presName="level3hierChild" presStyleCnt="0"/>
      <dgm:spPr/>
    </dgm:pt>
    <dgm:pt modelId="{19DE974A-EA16-466E-BEF9-03348EEC0A37}" type="pres">
      <dgm:prSet presAssocID="{2095DABC-9CD2-4D85-8DBD-E5E08C5597DD}" presName="conn2-1" presStyleLbl="parChTrans1D4" presStyleIdx="16" presStyleCnt="24"/>
      <dgm:spPr/>
      <dgm:t>
        <a:bodyPr/>
        <a:lstStyle/>
        <a:p>
          <a:endParaRPr lang="en-US"/>
        </a:p>
      </dgm:t>
    </dgm:pt>
    <dgm:pt modelId="{31635B85-0351-4C90-AFCD-180332A4E7D5}" type="pres">
      <dgm:prSet presAssocID="{2095DABC-9CD2-4D85-8DBD-E5E08C5597DD}" presName="connTx" presStyleLbl="parChTrans1D4" presStyleIdx="16" presStyleCnt="24"/>
      <dgm:spPr/>
      <dgm:t>
        <a:bodyPr/>
        <a:lstStyle/>
        <a:p>
          <a:endParaRPr lang="en-US"/>
        </a:p>
      </dgm:t>
    </dgm:pt>
    <dgm:pt modelId="{15C5D979-156D-4AAD-8754-820A58E2DC6A}" type="pres">
      <dgm:prSet presAssocID="{F17D851F-49FE-4465-A12E-6D1B93747F79}" presName="root2" presStyleCnt="0"/>
      <dgm:spPr/>
    </dgm:pt>
    <dgm:pt modelId="{01D5F330-7B91-4961-B0FC-0DC4520A3FB5}" type="pres">
      <dgm:prSet presAssocID="{F17D851F-49FE-4465-A12E-6D1B93747F79}" presName="LevelTwoTextNode" presStyleLbl="node4" presStyleIdx="16" presStyleCnt="24">
        <dgm:presLayoutVars>
          <dgm:chPref val="3"/>
        </dgm:presLayoutVars>
      </dgm:prSet>
      <dgm:spPr/>
      <dgm:t>
        <a:bodyPr/>
        <a:lstStyle/>
        <a:p>
          <a:endParaRPr lang="en-US"/>
        </a:p>
      </dgm:t>
    </dgm:pt>
    <dgm:pt modelId="{288A0D72-745B-4B70-BE89-249F6FAD0C46}" type="pres">
      <dgm:prSet presAssocID="{F17D851F-49FE-4465-A12E-6D1B93747F79}" presName="level3hierChild" presStyleCnt="0"/>
      <dgm:spPr/>
    </dgm:pt>
    <dgm:pt modelId="{E335862E-4935-432A-95A7-E1549040CA5C}" type="pres">
      <dgm:prSet presAssocID="{D84AC122-7F5A-4EB3-96E8-50F5EF8839B8}" presName="conn2-1" presStyleLbl="parChTrans1D4" presStyleIdx="17" presStyleCnt="24"/>
      <dgm:spPr/>
      <dgm:t>
        <a:bodyPr/>
        <a:lstStyle/>
        <a:p>
          <a:endParaRPr lang="en-US"/>
        </a:p>
      </dgm:t>
    </dgm:pt>
    <dgm:pt modelId="{1677680D-0A18-4F09-87C4-077CF1A257C7}" type="pres">
      <dgm:prSet presAssocID="{D84AC122-7F5A-4EB3-96E8-50F5EF8839B8}" presName="connTx" presStyleLbl="parChTrans1D4" presStyleIdx="17" presStyleCnt="24"/>
      <dgm:spPr/>
      <dgm:t>
        <a:bodyPr/>
        <a:lstStyle/>
        <a:p>
          <a:endParaRPr lang="en-US"/>
        </a:p>
      </dgm:t>
    </dgm:pt>
    <dgm:pt modelId="{95264C8A-6FEA-46C5-8124-5484A4BDA365}" type="pres">
      <dgm:prSet presAssocID="{C45BA06F-C036-4A2E-9FBF-3ACEB798AFF4}" presName="root2" presStyleCnt="0"/>
      <dgm:spPr/>
    </dgm:pt>
    <dgm:pt modelId="{95367564-6B92-4802-B4E1-CBAF392A9017}" type="pres">
      <dgm:prSet presAssocID="{C45BA06F-C036-4A2E-9FBF-3ACEB798AFF4}" presName="LevelTwoTextNode" presStyleLbl="node4" presStyleIdx="17" presStyleCnt="24">
        <dgm:presLayoutVars>
          <dgm:chPref val="3"/>
        </dgm:presLayoutVars>
      </dgm:prSet>
      <dgm:spPr/>
      <dgm:t>
        <a:bodyPr/>
        <a:lstStyle/>
        <a:p>
          <a:endParaRPr lang="en-US"/>
        </a:p>
      </dgm:t>
    </dgm:pt>
    <dgm:pt modelId="{67F4CE30-C535-4C8A-89CF-E5C7375C0744}" type="pres">
      <dgm:prSet presAssocID="{C45BA06F-C036-4A2E-9FBF-3ACEB798AFF4}" presName="level3hierChild" presStyleCnt="0"/>
      <dgm:spPr/>
    </dgm:pt>
    <dgm:pt modelId="{45AD98D9-B274-4849-89FF-78FCA8B42714}" type="pres">
      <dgm:prSet presAssocID="{AC9B0683-2533-4A6B-BEA4-F39A570A45E6}" presName="conn2-1" presStyleLbl="parChTrans1D4" presStyleIdx="18" presStyleCnt="24"/>
      <dgm:spPr/>
      <dgm:t>
        <a:bodyPr/>
        <a:lstStyle/>
        <a:p>
          <a:endParaRPr lang="en-US"/>
        </a:p>
      </dgm:t>
    </dgm:pt>
    <dgm:pt modelId="{DC9D32F5-4614-48CA-B26D-1BBC52F0BD15}" type="pres">
      <dgm:prSet presAssocID="{AC9B0683-2533-4A6B-BEA4-F39A570A45E6}" presName="connTx" presStyleLbl="parChTrans1D4" presStyleIdx="18" presStyleCnt="24"/>
      <dgm:spPr/>
      <dgm:t>
        <a:bodyPr/>
        <a:lstStyle/>
        <a:p>
          <a:endParaRPr lang="en-US"/>
        </a:p>
      </dgm:t>
    </dgm:pt>
    <dgm:pt modelId="{FEB32597-7980-4430-9A24-F98E759C9CC2}" type="pres">
      <dgm:prSet presAssocID="{4E01AE3B-8910-4084-9908-A516D2F107B5}" presName="root2" presStyleCnt="0"/>
      <dgm:spPr/>
    </dgm:pt>
    <dgm:pt modelId="{EC09DA9D-AFAF-4277-987E-D12397D8154D}" type="pres">
      <dgm:prSet presAssocID="{4E01AE3B-8910-4084-9908-A516D2F107B5}" presName="LevelTwoTextNode" presStyleLbl="node4" presStyleIdx="18" presStyleCnt="24">
        <dgm:presLayoutVars>
          <dgm:chPref val="3"/>
        </dgm:presLayoutVars>
      </dgm:prSet>
      <dgm:spPr/>
      <dgm:t>
        <a:bodyPr/>
        <a:lstStyle/>
        <a:p>
          <a:endParaRPr lang="en-US"/>
        </a:p>
      </dgm:t>
    </dgm:pt>
    <dgm:pt modelId="{AC1B9600-16B3-4F2B-9364-9099EF637082}" type="pres">
      <dgm:prSet presAssocID="{4E01AE3B-8910-4084-9908-A516D2F107B5}" presName="level3hierChild" presStyleCnt="0"/>
      <dgm:spPr/>
    </dgm:pt>
    <dgm:pt modelId="{594839A4-4DB0-4411-9F9B-7D933B22CEC3}" type="pres">
      <dgm:prSet presAssocID="{65A7D921-FA07-4230-891B-F6D0A726C794}" presName="conn2-1" presStyleLbl="parChTrans1D4" presStyleIdx="19" presStyleCnt="24"/>
      <dgm:spPr/>
      <dgm:t>
        <a:bodyPr/>
        <a:lstStyle/>
        <a:p>
          <a:endParaRPr lang="en-US"/>
        </a:p>
      </dgm:t>
    </dgm:pt>
    <dgm:pt modelId="{9DC8B4DA-9A4D-4083-98AB-38624C8AAA59}" type="pres">
      <dgm:prSet presAssocID="{65A7D921-FA07-4230-891B-F6D0A726C794}" presName="connTx" presStyleLbl="parChTrans1D4" presStyleIdx="19" presStyleCnt="24"/>
      <dgm:spPr/>
      <dgm:t>
        <a:bodyPr/>
        <a:lstStyle/>
        <a:p>
          <a:endParaRPr lang="en-US"/>
        </a:p>
      </dgm:t>
    </dgm:pt>
    <dgm:pt modelId="{39EC1EAD-2382-4633-89E0-0BE8056AC904}" type="pres">
      <dgm:prSet presAssocID="{794F7CA8-4749-4AAA-8FE1-13913ED0795D}" presName="root2" presStyleCnt="0"/>
      <dgm:spPr/>
    </dgm:pt>
    <dgm:pt modelId="{C6DD67FF-7112-44EF-80DE-A455DAD4CDD0}" type="pres">
      <dgm:prSet presAssocID="{794F7CA8-4749-4AAA-8FE1-13913ED0795D}" presName="LevelTwoTextNode" presStyleLbl="node4" presStyleIdx="19" presStyleCnt="24">
        <dgm:presLayoutVars>
          <dgm:chPref val="3"/>
        </dgm:presLayoutVars>
      </dgm:prSet>
      <dgm:spPr/>
      <dgm:t>
        <a:bodyPr/>
        <a:lstStyle/>
        <a:p>
          <a:endParaRPr lang="en-US"/>
        </a:p>
      </dgm:t>
    </dgm:pt>
    <dgm:pt modelId="{6780890F-60E1-4D91-83E1-58201B0D1693}" type="pres">
      <dgm:prSet presAssocID="{794F7CA8-4749-4AAA-8FE1-13913ED0795D}" presName="level3hierChild" presStyleCnt="0"/>
      <dgm:spPr/>
    </dgm:pt>
    <dgm:pt modelId="{5DEC05C7-C502-4281-B0D2-A1FDC4726780}" type="pres">
      <dgm:prSet presAssocID="{90629C5B-BB82-4830-9638-8630F00B2FDA}" presName="conn2-1" presStyleLbl="parChTrans1D4" presStyleIdx="20" presStyleCnt="24"/>
      <dgm:spPr/>
      <dgm:t>
        <a:bodyPr/>
        <a:lstStyle/>
        <a:p>
          <a:endParaRPr lang="en-US"/>
        </a:p>
      </dgm:t>
    </dgm:pt>
    <dgm:pt modelId="{25F0649C-5354-4CB3-B150-9A70903571F5}" type="pres">
      <dgm:prSet presAssocID="{90629C5B-BB82-4830-9638-8630F00B2FDA}" presName="connTx" presStyleLbl="parChTrans1D4" presStyleIdx="20" presStyleCnt="24"/>
      <dgm:spPr/>
      <dgm:t>
        <a:bodyPr/>
        <a:lstStyle/>
        <a:p>
          <a:endParaRPr lang="en-US"/>
        </a:p>
      </dgm:t>
    </dgm:pt>
    <dgm:pt modelId="{9C3D9C23-A6EE-4056-B2AE-4E737E3DA668}" type="pres">
      <dgm:prSet presAssocID="{FE5DAEE8-BA53-410F-AC19-7A2E53C8C8F5}" presName="root2" presStyleCnt="0"/>
      <dgm:spPr/>
    </dgm:pt>
    <dgm:pt modelId="{6E1C51D7-CBA3-4F5F-B2C2-C6A8DE7BF38C}" type="pres">
      <dgm:prSet presAssocID="{FE5DAEE8-BA53-410F-AC19-7A2E53C8C8F5}" presName="LevelTwoTextNode" presStyleLbl="node4" presStyleIdx="20" presStyleCnt="24">
        <dgm:presLayoutVars>
          <dgm:chPref val="3"/>
        </dgm:presLayoutVars>
      </dgm:prSet>
      <dgm:spPr/>
      <dgm:t>
        <a:bodyPr/>
        <a:lstStyle/>
        <a:p>
          <a:endParaRPr lang="en-US"/>
        </a:p>
      </dgm:t>
    </dgm:pt>
    <dgm:pt modelId="{DE177622-0841-4D8E-8D5F-1C5E5E352528}" type="pres">
      <dgm:prSet presAssocID="{FE5DAEE8-BA53-410F-AC19-7A2E53C8C8F5}" presName="level3hierChild" presStyleCnt="0"/>
      <dgm:spPr/>
    </dgm:pt>
    <dgm:pt modelId="{4E29382A-E312-49E7-84C1-0849F3982D71}" type="pres">
      <dgm:prSet presAssocID="{B27AA2B1-EB2F-4675-A209-162F0FD66722}" presName="conn2-1" presStyleLbl="parChTrans1D4" presStyleIdx="21" presStyleCnt="24"/>
      <dgm:spPr/>
      <dgm:t>
        <a:bodyPr/>
        <a:lstStyle/>
        <a:p>
          <a:endParaRPr lang="en-US"/>
        </a:p>
      </dgm:t>
    </dgm:pt>
    <dgm:pt modelId="{B151E942-6524-47F7-8880-CFF6A826B900}" type="pres">
      <dgm:prSet presAssocID="{B27AA2B1-EB2F-4675-A209-162F0FD66722}" presName="connTx" presStyleLbl="parChTrans1D4" presStyleIdx="21" presStyleCnt="24"/>
      <dgm:spPr/>
      <dgm:t>
        <a:bodyPr/>
        <a:lstStyle/>
        <a:p>
          <a:endParaRPr lang="en-US"/>
        </a:p>
      </dgm:t>
    </dgm:pt>
    <dgm:pt modelId="{465A39DC-7777-4978-97E3-6687F95CA599}" type="pres">
      <dgm:prSet presAssocID="{84AB7E02-D54A-403A-A3E4-AAA403C38330}" presName="root2" presStyleCnt="0"/>
      <dgm:spPr/>
    </dgm:pt>
    <dgm:pt modelId="{4599B159-587E-424E-B7D8-F708D8D48546}" type="pres">
      <dgm:prSet presAssocID="{84AB7E02-D54A-403A-A3E4-AAA403C38330}" presName="LevelTwoTextNode" presStyleLbl="node4" presStyleIdx="21" presStyleCnt="24">
        <dgm:presLayoutVars>
          <dgm:chPref val="3"/>
        </dgm:presLayoutVars>
      </dgm:prSet>
      <dgm:spPr/>
      <dgm:t>
        <a:bodyPr/>
        <a:lstStyle/>
        <a:p>
          <a:endParaRPr lang="en-US"/>
        </a:p>
      </dgm:t>
    </dgm:pt>
    <dgm:pt modelId="{BB50A17C-4217-42F7-BF41-A596CEDB219F}" type="pres">
      <dgm:prSet presAssocID="{84AB7E02-D54A-403A-A3E4-AAA403C38330}" presName="level3hierChild" presStyleCnt="0"/>
      <dgm:spPr/>
    </dgm:pt>
    <dgm:pt modelId="{8502A4D1-E8C3-4F94-A893-D0A2504D7ED4}" type="pres">
      <dgm:prSet presAssocID="{01C46B99-E1BD-4092-BA68-F2EE3B1DEF3E}" presName="conn2-1" presStyleLbl="parChTrans1D3" presStyleIdx="4" presStyleCnt="10"/>
      <dgm:spPr/>
      <dgm:t>
        <a:bodyPr/>
        <a:lstStyle/>
        <a:p>
          <a:endParaRPr lang="en-US"/>
        </a:p>
      </dgm:t>
    </dgm:pt>
    <dgm:pt modelId="{803F16D8-BEE3-4DC3-B858-4207CA90B600}" type="pres">
      <dgm:prSet presAssocID="{01C46B99-E1BD-4092-BA68-F2EE3B1DEF3E}" presName="connTx" presStyleLbl="parChTrans1D3" presStyleIdx="4" presStyleCnt="10"/>
      <dgm:spPr/>
      <dgm:t>
        <a:bodyPr/>
        <a:lstStyle/>
        <a:p>
          <a:endParaRPr lang="en-US"/>
        </a:p>
      </dgm:t>
    </dgm:pt>
    <dgm:pt modelId="{63915249-1E6A-4879-AF98-DBB89A4E06B3}" type="pres">
      <dgm:prSet presAssocID="{071C21B4-848A-46D1-9393-3C22BD1E732A}" presName="root2" presStyleCnt="0"/>
      <dgm:spPr/>
    </dgm:pt>
    <dgm:pt modelId="{2C639128-2EAC-4091-9BA1-DBAE98E4A20E}" type="pres">
      <dgm:prSet presAssocID="{071C21B4-848A-46D1-9393-3C22BD1E732A}" presName="LevelTwoTextNode" presStyleLbl="node3" presStyleIdx="4" presStyleCnt="10">
        <dgm:presLayoutVars>
          <dgm:chPref val="3"/>
        </dgm:presLayoutVars>
      </dgm:prSet>
      <dgm:spPr/>
      <dgm:t>
        <a:bodyPr/>
        <a:lstStyle/>
        <a:p>
          <a:endParaRPr lang="en-US"/>
        </a:p>
      </dgm:t>
    </dgm:pt>
    <dgm:pt modelId="{5C8D2E39-5A1D-417E-B999-9B17250BBF45}" type="pres">
      <dgm:prSet presAssocID="{071C21B4-848A-46D1-9393-3C22BD1E732A}" presName="level3hierChild" presStyleCnt="0"/>
      <dgm:spPr/>
    </dgm:pt>
    <dgm:pt modelId="{F3D9DE85-17B4-464B-AD86-82AA3F2B8AEC}" type="pres">
      <dgm:prSet presAssocID="{CA2689B1-89FB-4FB4-954F-EF25BE4B57DC}" presName="conn2-1" presStyleLbl="parChTrans1D4" presStyleIdx="22" presStyleCnt="24"/>
      <dgm:spPr/>
      <dgm:t>
        <a:bodyPr/>
        <a:lstStyle/>
        <a:p>
          <a:endParaRPr lang="en-US"/>
        </a:p>
      </dgm:t>
    </dgm:pt>
    <dgm:pt modelId="{FD382AB3-F8A0-4540-A622-7D4AB4707B91}" type="pres">
      <dgm:prSet presAssocID="{CA2689B1-89FB-4FB4-954F-EF25BE4B57DC}" presName="connTx" presStyleLbl="parChTrans1D4" presStyleIdx="22" presStyleCnt="24"/>
      <dgm:spPr/>
      <dgm:t>
        <a:bodyPr/>
        <a:lstStyle/>
        <a:p>
          <a:endParaRPr lang="en-US"/>
        </a:p>
      </dgm:t>
    </dgm:pt>
    <dgm:pt modelId="{FA19599A-AD3D-4CF2-A522-6EE49BE0E736}" type="pres">
      <dgm:prSet presAssocID="{40C63FB5-0BB8-41F9-9161-9CB1014B26A1}" presName="root2" presStyleCnt="0"/>
      <dgm:spPr/>
    </dgm:pt>
    <dgm:pt modelId="{9D1F81E4-21A1-4FE6-87A4-5286B895A617}" type="pres">
      <dgm:prSet presAssocID="{40C63FB5-0BB8-41F9-9161-9CB1014B26A1}" presName="LevelTwoTextNode" presStyleLbl="node4" presStyleIdx="22" presStyleCnt="24">
        <dgm:presLayoutVars>
          <dgm:chPref val="3"/>
        </dgm:presLayoutVars>
      </dgm:prSet>
      <dgm:spPr/>
      <dgm:t>
        <a:bodyPr/>
        <a:lstStyle/>
        <a:p>
          <a:endParaRPr lang="en-US"/>
        </a:p>
      </dgm:t>
    </dgm:pt>
    <dgm:pt modelId="{099F8174-C351-4865-ACDF-D619367F7274}" type="pres">
      <dgm:prSet presAssocID="{40C63FB5-0BB8-41F9-9161-9CB1014B26A1}" presName="level3hierChild" presStyleCnt="0"/>
      <dgm:spPr/>
    </dgm:pt>
    <dgm:pt modelId="{E6C8A8E4-A56B-47B0-B9C7-9F38A387384B}" type="pres">
      <dgm:prSet presAssocID="{AEB1E74F-CAD4-4FAE-8CA8-07BD92AEBDC7}" presName="conn2-1" presStyleLbl="parChTrans1D3" presStyleIdx="5" presStyleCnt="10"/>
      <dgm:spPr/>
      <dgm:t>
        <a:bodyPr/>
        <a:lstStyle/>
        <a:p>
          <a:endParaRPr lang="en-US"/>
        </a:p>
      </dgm:t>
    </dgm:pt>
    <dgm:pt modelId="{A1FE7036-C2A0-4618-BF56-AE7F13E6FFA7}" type="pres">
      <dgm:prSet presAssocID="{AEB1E74F-CAD4-4FAE-8CA8-07BD92AEBDC7}" presName="connTx" presStyleLbl="parChTrans1D3" presStyleIdx="5" presStyleCnt="10"/>
      <dgm:spPr/>
      <dgm:t>
        <a:bodyPr/>
        <a:lstStyle/>
        <a:p>
          <a:endParaRPr lang="en-US"/>
        </a:p>
      </dgm:t>
    </dgm:pt>
    <dgm:pt modelId="{BEB06E40-11D7-41C7-A381-53FCC1FE7DD6}" type="pres">
      <dgm:prSet presAssocID="{F5DDF982-D85F-4703-B537-36D53DDBCA01}" presName="root2" presStyleCnt="0"/>
      <dgm:spPr/>
    </dgm:pt>
    <dgm:pt modelId="{FAD5227F-CBA2-4F8D-A56F-5EEA5B5BBEDD}" type="pres">
      <dgm:prSet presAssocID="{F5DDF982-D85F-4703-B537-36D53DDBCA01}" presName="LevelTwoTextNode" presStyleLbl="node3" presStyleIdx="5" presStyleCnt="10">
        <dgm:presLayoutVars>
          <dgm:chPref val="3"/>
        </dgm:presLayoutVars>
      </dgm:prSet>
      <dgm:spPr/>
      <dgm:t>
        <a:bodyPr/>
        <a:lstStyle/>
        <a:p>
          <a:endParaRPr lang="en-US"/>
        </a:p>
      </dgm:t>
    </dgm:pt>
    <dgm:pt modelId="{D3155E50-6620-4A50-A473-7622C70D468B}" type="pres">
      <dgm:prSet presAssocID="{F5DDF982-D85F-4703-B537-36D53DDBCA01}" presName="level3hierChild" presStyleCnt="0"/>
      <dgm:spPr/>
    </dgm:pt>
    <dgm:pt modelId="{A240393A-8670-48EF-899E-9FB266C29578}" type="pres">
      <dgm:prSet presAssocID="{48E8D298-5A39-4923-8C28-2A79FD97335B}" presName="conn2-1" presStyleLbl="parChTrans1D3" presStyleIdx="6" presStyleCnt="10"/>
      <dgm:spPr/>
      <dgm:t>
        <a:bodyPr/>
        <a:lstStyle/>
        <a:p>
          <a:endParaRPr lang="en-US"/>
        </a:p>
      </dgm:t>
    </dgm:pt>
    <dgm:pt modelId="{80354DAC-C845-4550-90C7-D7C4A13C2B8C}" type="pres">
      <dgm:prSet presAssocID="{48E8D298-5A39-4923-8C28-2A79FD97335B}" presName="connTx" presStyleLbl="parChTrans1D3" presStyleIdx="6" presStyleCnt="10"/>
      <dgm:spPr/>
      <dgm:t>
        <a:bodyPr/>
        <a:lstStyle/>
        <a:p>
          <a:endParaRPr lang="en-US"/>
        </a:p>
      </dgm:t>
    </dgm:pt>
    <dgm:pt modelId="{9CF3F305-D479-4D17-BCD5-10A833860C29}" type="pres">
      <dgm:prSet presAssocID="{C58FB902-08DF-4156-9B9E-F61101456433}" presName="root2" presStyleCnt="0"/>
      <dgm:spPr/>
    </dgm:pt>
    <dgm:pt modelId="{D76748B5-FE57-42D9-A48E-6AA5AC970479}" type="pres">
      <dgm:prSet presAssocID="{C58FB902-08DF-4156-9B9E-F61101456433}" presName="LevelTwoTextNode" presStyleLbl="node3" presStyleIdx="6" presStyleCnt="10">
        <dgm:presLayoutVars>
          <dgm:chPref val="3"/>
        </dgm:presLayoutVars>
      </dgm:prSet>
      <dgm:spPr/>
      <dgm:t>
        <a:bodyPr/>
        <a:lstStyle/>
        <a:p>
          <a:endParaRPr lang="en-US"/>
        </a:p>
      </dgm:t>
    </dgm:pt>
    <dgm:pt modelId="{FA97165D-CA9D-42C6-A754-DE57536F1F06}" type="pres">
      <dgm:prSet presAssocID="{C58FB902-08DF-4156-9B9E-F61101456433}" presName="level3hierChild" presStyleCnt="0"/>
      <dgm:spPr/>
    </dgm:pt>
    <dgm:pt modelId="{59058A6D-58B7-4656-A2F4-ED5A2D318E3F}" type="pres">
      <dgm:prSet presAssocID="{448793C8-5410-48CC-8965-9207EFBDE363}" presName="conn2-1" presStyleLbl="parChTrans1D4" presStyleIdx="23" presStyleCnt="24"/>
      <dgm:spPr/>
      <dgm:t>
        <a:bodyPr/>
        <a:lstStyle/>
        <a:p>
          <a:endParaRPr lang="en-US"/>
        </a:p>
      </dgm:t>
    </dgm:pt>
    <dgm:pt modelId="{4A4E012A-558A-44CE-9514-EEF28E6A40F8}" type="pres">
      <dgm:prSet presAssocID="{448793C8-5410-48CC-8965-9207EFBDE363}" presName="connTx" presStyleLbl="parChTrans1D4" presStyleIdx="23" presStyleCnt="24"/>
      <dgm:spPr/>
      <dgm:t>
        <a:bodyPr/>
        <a:lstStyle/>
        <a:p>
          <a:endParaRPr lang="en-US"/>
        </a:p>
      </dgm:t>
    </dgm:pt>
    <dgm:pt modelId="{63A97800-8E7F-4EE4-B18F-6E5FF822FCCD}" type="pres">
      <dgm:prSet presAssocID="{DB68FB10-DF52-490B-A8F1-9B3B86373526}" presName="root2" presStyleCnt="0"/>
      <dgm:spPr/>
    </dgm:pt>
    <dgm:pt modelId="{D3259D43-4F92-4719-BE7A-63C1188BDFB7}" type="pres">
      <dgm:prSet presAssocID="{DB68FB10-DF52-490B-A8F1-9B3B86373526}" presName="LevelTwoTextNode" presStyleLbl="node4" presStyleIdx="23" presStyleCnt="24">
        <dgm:presLayoutVars>
          <dgm:chPref val="3"/>
        </dgm:presLayoutVars>
      </dgm:prSet>
      <dgm:spPr/>
      <dgm:t>
        <a:bodyPr/>
        <a:lstStyle/>
        <a:p>
          <a:endParaRPr lang="en-US"/>
        </a:p>
      </dgm:t>
    </dgm:pt>
    <dgm:pt modelId="{97266D5C-4B70-4163-BFE7-6BF7E6C92C7D}" type="pres">
      <dgm:prSet presAssocID="{DB68FB10-DF52-490B-A8F1-9B3B86373526}" presName="level3hierChild" presStyleCnt="0"/>
      <dgm:spPr/>
    </dgm:pt>
    <dgm:pt modelId="{E4886F0A-16DC-4C19-A839-0D977D2C5090}" type="pres">
      <dgm:prSet presAssocID="{66DD0DCD-D160-4C97-9B2B-D304255DFC05}" presName="conn2-1" presStyleLbl="parChTrans1D2" presStyleIdx="2" presStyleCnt="6"/>
      <dgm:spPr/>
      <dgm:t>
        <a:bodyPr/>
        <a:lstStyle/>
        <a:p>
          <a:endParaRPr lang="en-US"/>
        </a:p>
      </dgm:t>
    </dgm:pt>
    <dgm:pt modelId="{C48AB22E-0499-4A69-BB71-F84725CC477F}" type="pres">
      <dgm:prSet presAssocID="{66DD0DCD-D160-4C97-9B2B-D304255DFC05}" presName="connTx" presStyleLbl="parChTrans1D2" presStyleIdx="2" presStyleCnt="6"/>
      <dgm:spPr/>
      <dgm:t>
        <a:bodyPr/>
        <a:lstStyle/>
        <a:p>
          <a:endParaRPr lang="en-US"/>
        </a:p>
      </dgm:t>
    </dgm:pt>
    <dgm:pt modelId="{F37B5CC7-1EDD-41A6-8667-54D70BC79D00}" type="pres">
      <dgm:prSet presAssocID="{D7E5D504-D528-43DB-8D91-CB6B73203A40}" presName="root2" presStyleCnt="0"/>
      <dgm:spPr/>
    </dgm:pt>
    <dgm:pt modelId="{BDB7410B-7AEE-4F0C-B8FE-F46E46885FDF}" type="pres">
      <dgm:prSet presAssocID="{D7E5D504-D528-43DB-8D91-CB6B73203A40}" presName="LevelTwoTextNode" presStyleLbl="node2" presStyleIdx="2" presStyleCnt="6">
        <dgm:presLayoutVars>
          <dgm:chPref val="3"/>
        </dgm:presLayoutVars>
      </dgm:prSet>
      <dgm:spPr/>
      <dgm:t>
        <a:bodyPr/>
        <a:lstStyle/>
        <a:p>
          <a:endParaRPr lang="en-US"/>
        </a:p>
      </dgm:t>
    </dgm:pt>
    <dgm:pt modelId="{9A4511FA-F1B1-491F-89F6-EA931E1DDD65}" type="pres">
      <dgm:prSet presAssocID="{D7E5D504-D528-43DB-8D91-CB6B73203A40}" presName="level3hierChild" presStyleCnt="0"/>
      <dgm:spPr/>
    </dgm:pt>
    <dgm:pt modelId="{04D0A9E7-9AAE-48A4-8CFD-2D9F10CC13E6}" type="pres">
      <dgm:prSet presAssocID="{4B4CAB2A-B698-4CFF-BD73-C54FE1EBEA1C}" presName="conn2-1" presStyleLbl="parChTrans1D3" presStyleIdx="7" presStyleCnt="10"/>
      <dgm:spPr/>
      <dgm:t>
        <a:bodyPr/>
        <a:lstStyle/>
        <a:p>
          <a:endParaRPr lang="en-US"/>
        </a:p>
      </dgm:t>
    </dgm:pt>
    <dgm:pt modelId="{FC87B90A-8047-4806-8DD1-F2F6893CA6C5}" type="pres">
      <dgm:prSet presAssocID="{4B4CAB2A-B698-4CFF-BD73-C54FE1EBEA1C}" presName="connTx" presStyleLbl="parChTrans1D3" presStyleIdx="7" presStyleCnt="10"/>
      <dgm:spPr/>
      <dgm:t>
        <a:bodyPr/>
        <a:lstStyle/>
        <a:p>
          <a:endParaRPr lang="en-US"/>
        </a:p>
      </dgm:t>
    </dgm:pt>
    <dgm:pt modelId="{F33CC94B-DDA7-4C89-8390-579CF0FB743F}" type="pres">
      <dgm:prSet presAssocID="{747917DE-A049-4C28-9383-067712AD9511}" presName="root2" presStyleCnt="0"/>
      <dgm:spPr/>
    </dgm:pt>
    <dgm:pt modelId="{E75DE035-8899-4CC8-A054-A91C876E6B3B}" type="pres">
      <dgm:prSet presAssocID="{747917DE-A049-4C28-9383-067712AD9511}" presName="LevelTwoTextNode" presStyleLbl="node3" presStyleIdx="7" presStyleCnt="10">
        <dgm:presLayoutVars>
          <dgm:chPref val="3"/>
        </dgm:presLayoutVars>
      </dgm:prSet>
      <dgm:spPr/>
      <dgm:t>
        <a:bodyPr/>
        <a:lstStyle/>
        <a:p>
          <a:endParaRPr lang="en-US"/>
        </a:p>
      </dgm:t>
    </dgm:pt>
    <dgm:pt modelId="{B47C926C-7FB6-4419-A66C-877B576759A3}" type="pres">
      <dgm:prSet presAssocID="{747917DE-A049-4C28-9383-067712AD9511}" presName="level3hierChild" presStyleCnt="0"/>
      <dgm:spPr/>
    </dgm:pt>
    <dgm:pt modelId="{58F72A2D-2D77-44B7-A426-5DBD532A102C}" type="pres">
      <dgm:prSet presAssocID="{7D406148-690A-42E3-94B6-6A1A88D279D0}" presName="conn2-1" presStyleLbl="parChTrans1D3" presStyleIdx="8" presStyleCnt="10"/>
      <dgm:spPr/>
      <dgm:t>
        <a:bodyPr/>
        <a:lstStyle/>
        <a:p>
          <a:endParaRPr lang="en-US"/>
        </a:p>
      </dgm:t>
    </dgm:pt>
    <dgm:pt modelId="{E823EF03-E471-4EC1-9511-39F9CEFDFC5F}" type="pres">
      <dgm:prSet presAssocID="{7D406148-690A-42E3-94B6-6A1A88D279D0}" presName="connTx" presStyleLbl="parChTrans1D3" presStyleIdx="8" presStyleCnt="10"/>
      <dgm:spPr/>
      <dgm:t>
        <a:bodyPr/>
        <a:lstStyle/>
        <a:p>
          <a:endParaRPr lang="en-US"/>
        </a:p>
      </dgm:t>
    </dgm:pt>
    <dgm:pt modelId="{E0395B43-B39F-4CA1-A595-1D72C792D7FF}" type="pres">
      <dgm:prSet presAssocID="{8501D364-38A2-45B3-B68F-0530523B4E06}" presName="root2" presStyleCnt="0"/>
      <dgm:spPr/>
    </dgm:pt>
    <dgm:pt modelId="{42A0F111-052A-4406-A500-768272E0CE92}" type="pres">
      <dgm:prSet presAssocID="{8501D364-38A2-45B3-B68F-0530523B4E06}" presName="LevelTwoTextNode" presStyleLbl="node3" presStyleIdx="8" presStyleCnt="10">
        <dgm:presLayoutVars>
          <dgm:chPref val="3"/>
        </dgm:presLayoutVars>
      </dgm:prSet>
      <dgm:spPr/>
      <dgm:t>
        <a:bodyPr/>
        <a:lstStyle/>
        <a:p>
          <a:endParaRPr lang="en-US"/>
        </a:p>
      </dgm:t>
    </dgm:pt>
    <dgm:pt modelId="{4ADD2EC2-C664-491E-B139-4146B68ECB52}" type="pres">
      <dgm:prSet presAssocID="{8501D364-38A2-45B3-B68F-0530523B4E06}" presName="level3hierChild" presStyleCnt="0"/>
      <dgm:spPr/>
    </dgm:pt>
    <dgm:pt modelId="{5C229713-7987-43F6-BEEC-FA2AC443C1B7}" type="pres">
      <dgm:prSet presAssocID="{7787CC7F-54A1-46F6-8E55-1A606A8941F3}" presName="conn2-1" presStyleLbl="parChTrans1D2" presStyleIdx="3" presStyleCnt="6"/>
      <dgm:spPr/>
      <dgm:t>
        <a:bodyPr/>
        <a:lstStyle/>
        <a:p>
          <a:endParaRPr lang="en-US"/>
        </a:p>
      </dgm:t>
    </dgm:pt>
    <dgm:pt modelId="{739E7946-F605-4103-B9C8-52E7EA26DB64}" type="pres">
      <dgm:prSet presAssocID="{7787CC7F-54A1-46F6-8E55-1A606A8941F3}" presName="connTx" presStyleLbl="parChTrans1D2" presStyleIdx="3" presStyleCnt="6"/>
      <dgm:spPr/>
      <dgm:t>
        <a:bodyPr/>
        <a:lstStyle/>
        <a:p>
          <a:endParaRPr lang="en-US"/>
        </a:p>
      </dgm:t>
    </dgm:pt>
    <dgm:pt modelId="{8B60B318-DECF-4328-ABD2-6D60F3BADF9E}" type="pres">
      <dgm:prSet presAssocID="{AABA3EBD-89CE-44FC-B7E4-A32AF2D83B2C}" presName="root2" presStyleCnt="0"/>
      <dgm:spPr/>
    </dgm:pt>
    <dgm:pt modelId="{90E2A5BB-18B0-4598-A950-326FD6D9D5B8}" type="pres">
      <dgm:prSet presAssocID="{AABA3EBD-89CE-44FC-B7E4-A32AF2D83B2C}" presName="LevelTwoTextNode" presStyleLbl="node2" presStyleIdx="3" presStyleCnt="6">
        <dgm:presLayoutVars>
          <dgm:chPref val="3"/>
        </dgm:presLayoutVars>
      </dgm:prSet>
      <dgm:spPr/>
      <dgm:t>
        <a:bodyPr/>
        <a:lstStyle/>
        <a:p>
          <a:endParaRPr lang="en-US"/>
        </a:p>
      </dgm:t>
    </dgm:pt>
    <dgm:pt modelId="{FD06C6BB-9930-4A78-B6E7-421B67FFFAFD}" type="pres">
      <dgm:prSet presAssocID="{AABA3EBD-89CE-44FC-B7E4-A32AF2D83B2C}" presName="level3hierChild" presStyleCnt="0"/>
      <dgm:spPr/>
    </dgm:pt>
    <dgm:pt modelId="{9F806627-5039-42B7-AFC6-6B1DB89E59F6}" type="pres">
      <dgm:prSet presAssocID="{0AD3342C-162B-4B0B-8ACB-3A0D714F6D0B}" presName="conn2-1" presStyleLbl="parChTrans1D2" presStyleIdx="4" presStyleCnt="6"/>
      <dgm:spPr/>
      <dgm:t>
        <a:bodyPr/>
        <a:lstStyle/>
        <a:p>
          <a:endParaRPr lang="en-US"/>
        </a:p>
      </dgm:t>
    </dgm:pt>
    <dgm:pt modelId="{1520CCB3-E8D4-4C2A-B06D-D3EA62F6E2C0}" type="pres">
      <dgm:prSet presAssocID="{0AD3342C-162B-4B0B-8ACB-3A0D714F6D0B}" presName="connTx" presStyleLbl="parChTrans1D2" presStyleIdx="4" presStyleCnt="6"/>
      <dgm:spPr/>
      <dgm:t>
        <a:bodyPr/>
        <a:lstStyle/>
        <a:p>
          <a:endParaRPr lang="en-US"/>
        </a:p>
      </dgm:t>
    </dgm:pt>
    <dgm:pt modelId="{2A7F4879-018C-4938-BCEF-CF30ABB31BF6}" type="pres">
      <dgm:prSet presAssocID="{A2082253-EE9D-4350-BAC2-2404144B819D}" presName="root2" presStyleCnt="0"/>
      <dgm:spPr/>
    </dgm:pt>
    <dgm:pt modelId="{A122CCE9-4129-4E5D-BA8E-8DDFD80E55E8}" type="pres">
      <dgm:prSet presAssocID="{A2082253-EE9D-4350-BAC2-2404144B819D}" presName="LevelTwoTextNode" presStyleLbl="node2" presStyleIdx="4" presStyleCnt="6">
        <dgm:presLayoutVars>
          <dgm:chPref val="3"/>
        </dgm:presLayoutVars>
      </dgm:prSet>
      <dgm:spPr/>
      <dgm:t>
        <a:bodyPr/>
        <a:lstStyle/>
        <a:p>
          <a:endParaRPr lang="en-US"/>
        </a:p>
      </dgm:t>
    </dgm:pt>
    <dgm:pt modelId="{83F2A6DF-90EC-4672-A947-AD336A5B33AC}" type="pres">
      <dgm:prSet presAssocID="{A2082253-EE9D-4350-BAC2-2404144B819D}" presName="level3hierChild" presStyleCnt="0"/>
      <dgm:spPr/>
    </dgm:pt>
    <dgm:pt modelId="{043336FA-CDE6-4383-88A7-D2E24CE13722}" type="pres">
      <dgm:prSet presAssocID="{881DCE9E-4A18-4978-BB68-4CC0A005E3D5}" presName="conn2-1" presStyleLbl="parChTrans1D2" presStyleIdx="5" presStyleCnt="6"/>
      <dgm:spPr/>
      <dgm:t>
        <a:bodyPr/>
        <a:lstStyle/>
        <a:p>
          <a:endParaRPr lang="en-US"/>
        </a:p>
      </dgm:t>
    </dgm:pt>
    <dgm:pt modelId="{EF6EB5B9-4A52-4947-B1D0-4C52DF21DDB2}" type="pres">
      <dgm:prSet presAssocID="{881DCE9E-4A18-4978-BB68-4CC0A005E3D5}" presName="connTx" presStyleLbl="parChTrans1D2" presStyleIdx="5" presStyleCnt="6"/>
      <dgm:spPr/>
      <dgm:t>
        <a:bodyPr/>
        <a:lstStyle/>
        <a:p>
          <a:endParaRPr lang="en-US"/>
        </a:p>
      </dgm:t>
    </dgm:pt>
    <dgm:pt modelId="{16B54070-C75D-4B97-9635-6C75094FD3F3}" type="pres">
      <dgm:prSet presAssocID="{7F3FBB23-570D-4080-9178-73E2396548E3}" presName="root2" presStyleCnt="0"/>
      <dgm:spPr/>
    </dgm:pt>
    <dgm:pt modelId="{ED025A65-91D4-46E4-BB7C-5E06FC6E4397}" type="pres">
      <dgm:prSet presAssocID="{7F3FBB23-570D-4080-9178-73E2396548E3}" presName="LevelTwoTextNode" presStyleLbl="node2" presStyleIdx="5" presStyleCnt="6">
        <dgm:presLayoutVars>
          <dgm:chPref val="3"/>
        </dgm:presLayoutVars>
      </dgm:prSet>
      <dgm:spPr/>
      <dgm:t>
        <a:bodyPr/>
        <a:lstStyle/>
        <a:p>
          <a:endParaRPr lang="en-US"/>
        </a:p>
      </dgm:t>
    </dgm:pt>
    <dgm:pt modelId="{EB6FF8FD-9DFF-4B79-B9C0-897AC289C052}" type="pres">
      <dgm:prSet presAssocID="{7F3FBB23-570D-4080-9178-73E2396548E3}" presName="level3hierChild" presStyleCnt="0"/>
      <dgm:spPr/>
    </dgm:pt>
    <dgm:pt modelId="{6FB6DCA9-A127-4EE7-80E2-601EB237201A}" type="pres">
      <dgm:prSet presAssocID="{CD62CB2F-0BD5-471E-8B02-66F1B0C81186}" presName="conn2-1" presStyleLbl="parChTrans1D3" presStyleIdx="9" presStyleCnt="10"/>
      <dgm:spPr/>
      <dgm:t>
        <a:bodyPr/>
        <a:lstStyle/>
        <a:p>
          <a:endParaRPr lang="en-US"/>
        </a:p>
      </dgm:t>
    </dgm:pt>
    <dgm:pt modelId="{0579B5B9-3D73-4199-BFC1-0706D2EFCB82}" type="pres">
      <dgm:prSet presAssocID="{CD62CB2F-0BD5-471E-8B02-66F1B0C81186}" presName="connTx" presStyleLbl="parChTrans1D3" presStyleIdx="9" presStyleCnt="10"/>
      <dgm:spPr/>
      <dgm:t>
        <a:bodyPr/>
        <a:lstStyle/>
        <a:p>
          <a:endParaRPr lang="en-US"/>
        </a:p>
      </dgm:t>
    </dgm:pt>
    <dgm:pt modelId="{A180895F-1935-4A3E-8128-9E9EFF5CD44C}" type="pres">
      <dgm:prSet presAssocID="{F523B55A-792E-4963-AC44-F3F575D8A0D0}" presName="root2" presStyleCnt="0"/>
      <dgm:spPr/>
    </dgm:pt>
    <dgm:pt modelId="{1C382319-1ACC-42C3-9E4F-6482715BDB75}" type="pres">
      <dgm:prSet presAssocID="{F523B55A-792E-4963-AC44-F3F575D8A0D0}" presName="LevelTwoTextNode" presStyleLbl="node3" presStyleIdx="9" presStyleCnt="10">
        <dgm:presLayoutVars>
          <dgm:chPref val="3"/>
        </dgm:presLayoutVars>
      </dgm:prSet>
      <dgm:spPr/>
      <dgm:t>
        <a:bodyPr/>
        <a:lstStyle/>
        <a:p>
          <a:endParaRPr lang="en-US"/>
        </a:p>
      </dgm:t>
    </dgm:pt>
    <dgm:pt modelId="{7A313B1F-C4CC-4711-B6CD-E191A95E46D5}" type="pres">
      <dgm:prSet presAssocID="{F523B55A-792E-4963-AC44-F3F575D8A0D0}" presName="level3hierChild" presStyleCnt="0"/>
      <dgm:spPr/>
    </dgm:pt>
  </dgm:ptLst>
  <dgm:cxnLst>
    <dgm:cxn modelId="{C9FD0FE0-123D-48C2-B088-F0325785972D}" srcId="{D7E5D504-D528-43DB-8D91-CB6B73203A40}" destId="{8501D364-38A2-45B3-B68F-0530523B4E06}" srcOrd="1" destOrd="0" parTransId="{7D406148-690A-42E3-94B6-6A1A88D279D0}" sibTransId="{81FE1DC5-71AA-4EA1-9FE1-666C094A3538}"/>
    <dgm:cxn modelId="{F1129586-C0E6-4574-A557-F5FB21A9B8B5}" type="presOf" srcId="{66DD0DCD-D160-4C97-9B2B-D304255DFC05}" destId="{E4886F0A-16DC-4C19-A839-0D977D2C5090}" srcOrd="0" destOrd="0" presId="urn:microsoft.com/office/officeart/2005/8/layout/hierarchy2"/>
    <dgm:cxn modelId="{BF5C90C9-489B-4EB0-93BD-21C6875A8F83}" type="presOf" srcId="{2B84290C-6E16-43EB-8F5D-BC99285770B0}" destId="{3C696472-167F-46D3-9EB1-687AD1CA435A}" srcOrd="0" destOrd="0" presId="urn:microsoft.com/office/officeart/2005/8/layout/hierarchy2"/>
    <dgm:cxn modelId="{F5F76F07-F3BF-41C7-9850-18569596310F}" srcId="{1BD3BA34-B738-4485-8462-C04E951E3916}" destId="{61E38B44-934D-4487-9D79-DB9C55F0D87C}" srcOrd="0" destOrd="0" parTransId="{A5BA401F-629F-43FB-9992-C6E55D464752}" sibTransId="{812B9B63-6BB3-4F0D-B6D9-519B34FE1758}"/>
    <dgm:cxn modelId="{519E9DE3-6987-4D95-978F-54BAA7B9358C}" type="presOf" srcId="{0C87090F-02B0-44D5-BD4B-E5AE0D1FA7F1}" destId="{721DD3FF-6E9C-4515-A89B-4BDA170A7D0F}" srcOrd="0" destOrd="0" presId="urn:microsoft.com/office/officeart/2005/8/layout/hierarchy2"/>
    <dgm:cxn modelId="{9B43F71F-A6BC-4F9B-B76C-73A526CA5212}" type="presOf" srcId="{5A282C2F-7B3A-425B-8A86-FE83B33299A5}" destId="{85F4BCD2-2EB0-441B-AB78-189540775580}" srcOrd="0" destOrd="0" presId="urn:microsoft.com/office/officeart/2005/8/layout/hierarchy2"/>
    <dgm:cxn modelId="{BDDB464F-E115-468B-86A5-8240D6A6D31D}" srcId="{71AEF9AA-A6DE-4D02-B8F6-99DFE850DE2F}" destId="{116C5F3D-C9A5-4551-BFC7-279F3EB3B018}" srcOrd="1" destOrd="0" parTransId="{519CE6B9-5AAF-4C3A-BAE3-3E99D9B6F213}" sibTransId="{F30216E6-5C65-4D31-A1AD-D81A926510BD}"/>
    <dgm:cxn modelId="{4A2AC265-A9B8-47F2-8E35-0FD615E9BF12}" type="presOf" srcId="{CC903AD5-DF69-4A1F-8EEC-D416E81A0074}" destId="{EBB14394-A43D-4C1B-998A-5EA0ECC9E838}" srcOrd="0" destOrd="0" presId="urn:microsoft.com/office/officeart/2005/8/layout/hierarchy2"/>
    <dgm:cxn modelId="{3484AD53-495A-4100-B845-47F55D6F711C}" type="presOf" srcId="{1BD3BA34-B738-4485-8462-C04E951E3916}" destId="{9CAA5C89-276C-49E6-80BE-1153D5AFAF6F}" srcOrd="0" destOrd="0" presId="urn:microsoft.com/office/officeart/2005/8/layout/hierarchy2"/>
    <dgm:cxn modelId="{7DC93FB4-CC27-4D2F-8365-A39ED0A98834}" type="presOf" srcId="{7787CC7F-54A1-46F6-8E55-1A606A8941F3}" destId="{5C229713-7987-43F6-BEEC-FA2AC443C1B7}" srcOrd="0" destOrd="0" presId="urn:microsoft.com/office/officeart/2005/8/layout/hierarchy2"/>
    <dgm:cxn modelId="{29BA22D4-EDE7-4E0D-88C3-4ACB78C34C9D}" type="presOf" srcId="{8D2F3B42-0BC1-4AC3-87A3-F20B178A33DF}" destId="{74C311D5-C8C4-47C2-9887-90B7A5FD5FC1}" srcOrd="1" destOrd="0" presId="urn:microsoft.com/office/officeart/2005/8/layout/hierarchy2"/>
    <dgm:cxn modelId="{C8450070-DA87-43E6-B356-A4E2A45D8035}" type="presOf" srcId="{01C46B99-E1BD-4092-BA68-F2EE3B1DEF3E}" destId="{803F16D8-BEE3-4DC3-B858-4207CA90B600}" srcOrd="1" destOrd="0" presId="urn:microsoft.com/office/officeart/2005/8/layout/hierarchy2"/>
    <dgm:cxn modelId="{99E29BE4-16F1-4C40-BCEE-83C89F5B2D47}" srcId="{CC903AD5-DF69-4A1F-8EEC-D416E81A0074}" destId="{639AD855-ACDA-41BF-AE92-A53B34F7DCB5}" srcOrd="1" destOrd="0" parTransId="{8AD53D69-F457-418B-B520-021F0A0CFFED}" sibTransId="{0D92AF07-DED9-4160-84AD-B639C2DD7061}"/>
    <dgm:cxn modelId="{88FB9CE5-DBF8-4DDB-8F6D-ECF699E5CB88}" type="presOf" srcId="{F2C22F24-B658-4C54-9DD8-A6842C86A88E}" destId="{C1737E5D-9D12-4B98-8E4E-078BDE25D549}" srcOrd="0" destOrd="0" presId="urn:microsoft.com/office/officeart/2005/8/layout/hierarchy2"/>
    <dgm:cxn modelId="{99D01AE0-67D3-4186-8065-1EA9C6BCB0B8}" type="presOf" srcId="{4C538E7E-E6C9-4971-8D8B-A8E7624161FC}" destId="{25CC6CB1-F3D1-4AD0-BD93-BB202C911B0F}" srcOrd="1" destOrd="0" presId="urn:microsoft.com/office/officeart/2005/8/layout/hierarchy2"/>
    <dgm:cxn modelId="{5EE67C63-0927-47B4-9B3F-D91F6CB54985}" type="presOf" srcId="{C58FB902-08DF-4156-9B9E-F61101456433}" destId="{D76748B5-FE57-42D9-A48E-6AA5AC970479}" srcOrd="0" destOrd="0" presId="urn:microsoft.com/office/officeart/2005/8/layout/hierarchy2"/>
    <dgm:cxn modelId="{F7EC04C3-8B61-4D47-A206-1A434C779A16}" type="presOf" srcId="{A8A73F69-0D10-473D-8865-8D449B2A86F0}" destId="{D1F20846-AEDF-4834-84AB-9B17341FD473}" srcOrd="0" destOrd="0" presId="urn:microsoft.com/office/officeart/2005/8/layout/hierarchy2"/>
    <dgm:cxn modelId="{715BFDB9-3BBD-4234-8378-7E7710EFC592}" srcId="{86EE98EB-6F49-40CB-9400-E8DC8B4F58BD}" destId="{F17D851F-49FE-4465-A12E-6D1B93747F79}" srcOrd="1" destOrd="0" parTransId="{2095DABC-9CD2-4D85-8DBD-E5E08C5597DD}" sibTransId="{B91F3348-4F6C-4A12-A376-115185DBFD74}"/>
    <dgm:cxn modelId="{5F8D70E6-5E85-4D7D-918E-C861A66065B6}" type="presOf" srcId="{8FD3DE8B-6CBB-4A4D-B9E3-EFAF130B5D1F}" destId="{1C7EB69A-0B18-4540-B55D-AA6D9124E18D}" srcOrd="0" destOrd="0" presId="urn:microsoft.com/office/officeart/2005/8/layout/hierarchy2"/>
    <dgm:cxn modelId="{3A3676CA-642F-4DFB-B50B-8A4E3F72665A}" type="presOf" srcId="{F17D851F-49FE-4465-A12E-6D1B93747F79}" destId="{01D5F330-7B91-4961-B0FC-0DC4520A3FB5}" srcOrd="0" destOrd="0" presId="urn:microsoft.com/office/officeart/2005/8/layout/hierarchy2"/>
    <dgm:cxn modelId="{F6FA512A-F20B-4D76-B15A-1670325167CD}" type="presOf" srcId="{BE359500-CB27-467A-9DD3-63F952CFE80F}" destId="{A35EBD84-636C-45E2-A2F8-077BC1BCCDA4}" srcOrd="0" destOrd="0" presId="urn:microsoft.com/office/officeart/2005/8/layout/hierarchy2"/>
    <dgm:cxn modelId="{927CB805-E6E2-483A-B8A0-D317AE5C5B2D}" type="presOf" srcId="{38B5CEAE-2292-4CE0-A08D-26A150C79EDF}" destId="{A6A2A0A2-746E-4AA5-9550-81E34D9011C2}" srcOrd="1" destOrd="0" presId="urn:microsoft.com/office/officeart/2005/8/layout/hierarchy2"/>
    <dgm:cxn modelId="{4D047BB1-AA35-4087-83B7-27395BA08B58}" type="presOf" srcId="{65A7D921-FA07-4230-891B-F6D0A726C794}" destId="{9DC8B4DA-9A4D-4083-98AB-38624C8AAA59}" srcOrd="1" destOrd="0" presId="urn:microsoft.com/office/officeart/2005/8/layout/hierarchy2"/>
    <dgm:cxn modelId="{93D272E5-6B5D-4B46-920C-6EC76108F58B}" type="presOf" srcId="{C6E0D7B8-E985-46D4-9CAE-CBF30A88BD51}" destId="{54927631-3268-48DF-90BC-2E707AE4B7B6}" srcOrd="1" destOrd="0" presId="urn:microsoft.com/office/officeart/2005/8/layout/hierarchy2"/>
    <dgm:cxn modelId="{2D8011CD-84A6-4EFD-A4F9-05B2F032A90F}" srcId="{0C87090F-02B0-44D5-BD4B-E5AE0D1FA7F1}" destId="{86EE98EB-6F49-40CB-9400-E8DC8B4F58BD}" srcOrd="0" destOrd="0" parTransId="{79BD0D98-D8A6-42FD-9683-54AE1A07CC5C}" sibTransId="{FF9EA561-C7A4-45D7-994A-A8DB65F5EB47}"/>
    <dgm:cxn modelId="{B84AC70D-14FD-414D-AF45-1B97929636F5}" type="presOf" srcId="{BE359500-CB27-467A-9DD3-63F952CFE80F}" destId="{CAE5F97C-32DB-42D3-9261-5EE1ADFE7BCE}" srcOrd="1" destOrd="0" presId="urn:microsoft.com/office/officeart/2005/8/layout/hierarchy2"/>
    <dgm:cxn modelId="{E656E276-98E3-42D2-A1A8-2BED0EAD895C}" srcId="{F17D851F-49FE-4465-A12E-6D1B93747F79}" destId="{4E01AE3B-8910-4084-9908-A516D2F107B5}" srcOrd="1" destOrd="0" parTransId="{AC9B0683-2533-4A6B-BEA4-F39A570A45E6}" sibTransId="{FFC1E510-BF7F-41E9-B730-B2C8F7F6B931}"/>
    <dgm:cxn modelId="{C71CE16E-F1D2-4C6D-BB2A-F33D9EDEB7CB}" type="presOf" srcId="{FE6E8395-3EE6-42A9-9024-7E9FA7C1EB5A}" destId="{D8AEFF4B-51E0-4333-AAD8-F99E554BD972}" srcOrd="0" destOrd="0" presId="urn:microsoft.com/office/officeart/2005/8/layout/hierarchy2"/>
    <dgm:cxn modelId="{63615A99-04BA-4204-BC90-C975616807EA}" type="presOf" srcId="{448793C8-5410-48CC-8965-9207EFBDE363}" destId="{59058A6D-58B7-4656-A2F4-ED5A2D318E3F}" srcOrd="0" destOrd="0" presId="urn:microsoft.com/office/officeart/2005/8/layout/hierarchy2"/>
    <dgm:cxn modelId="{C2B3DE41-6EE6-41F1-8D25-E39BF4547AE8}" srcId="{1BD3BA34-B738-4485-8462-C04E951E3916}" destId="{E0058C33-9DC1-41AE-9715-229FAC42903A}" srcOrd="1" destOrd="0" parTransId="{4772594E-0A9F-4C55-908C-741C3268B89F}" sibTransId="{76C0FDAB-FE9C-47EE-9C29-7D39DBF4FC7F}"/>
    <dgm:cxn modelId="{651D80A0-989A-4D53-BC80-09D43DCC6425}" srcId="{8FD3DE8B-6CBB-4A4D-B9E3-EFAF130B5D1F}" destId="{CC903AD5-DF69-4A1F-8EEC-D416E81A0074}" srcOrd="2" destOrd="0" parTransId="{FE6E8395-3EE6-42A9-9024-7E9FA7C1EB5A}" sibTransId="{3D7A0E9B-D932-44C4-A173-A82DFB5E2548}"/>
    <dgm:cxn modelId="{EE4BF717-BFEC-41BA-B0C0-EABC7FBB931E}" type="presOf" srcId="{794F7CA8-4749-4AAA-8FE1-13913ED0795D}" destId="{C6DD67FF-7112-44EF-80DE-A455DAD4CDD0}" srcOrd="0" destOrd="0" presId="urn:microsoft.com/office/officeart/2005/8/layout/hierarchy2"/>
    <dgm:cxn modelId="{DC5D2B2C-C405-4715-986F-32A4BE7C69C6}" srcId="{7F3FBB23-570D-4080-9178-73E2396548E3}" destId="{F523B55A-792E-4963-AC44-F3F575D8A0D0}" srcOrd="0" destOrd="0" parTransId="{CD62CB2F-0BD5-471E-8B02-66F1B0C81186}" sibTransId="{B2E7E75F-E46B-4AF4-BF10-FB0E057895FD}"/>
    <dgm:cxn modelId="{7BB2CA4B-D196-4388-96AE-76A99C6C0F92}" type="presOf" srcId="{DD750D78-C757-4215-8396-3CB8E9014AAA}" destId="{C04F2899-8FC6-4F94-B6A1-328D46C41E60}" srcOrd="1" destOrd="0" presId="urn:microsoft.com/office/officeart/2005/8/layout/hierarchy2"/>
    <dgm:cxn modelId="{C59439C2-9936-46A8-9496-138AC66F7ACD}" type="presOf" srcId="{AC9B0683-2533-4A6B-BEA4-F39A570A45E6}" destId="{DC9D32F5-4614-48CA-B26D-1BBC52F0BD15}" srcOrd="1" destOrd="0" presId="urn:microsoft.com/office/officeart/2005/8/layout/hierarchy2"/>
    <dgm:cxn modelId="{CBC285F2-F309-4792-B98C-865A63D0E2B1}" srcId="{71AEF9AA-A6DE-4D02-B8F6-99DFE850DE2F}" destId="{BF44FAA8-4C1F-486F-8443-F321BC094F7F}" srcOrd="2" destOrd="0" parTransId="{BE359500-CB27-467A-9DD3-63F952CFE80F}" sibTransId="{A2169920-952A-4505-BA8F-731F365B387A}"/>
    <dgm:cxn modelId="{BF6525EB-5B09-487D-AEFA-17B21C00EDA3}" type="presOf" srcId="{519CE6B9-5AAF-4C3A-BAE3-3E99D9B6F213}" destId="{B41BCDB2-246E-425C-B559-FBDB3FD0D311}" srcOrd="1" destOrd="0" presId="urn:microsoft.com/office/officeart/2005/8/layout/hierarchy2"/>
    <dgm:cxn modelId="{EB2A90EE-B986-47CC-94DB-1F41C3610DE0}" type="presOf" srcId="{6F5CF077-1342-46A1-93F1-68D7723F3F8C}" destId="{9D8B27F8-7A48-41FC-A11E-848C50B074FA}" srcOrd="0" destOrd="0" presId="urn:microsoft.com/office/officeart/2005/8/layout/hierarchy2"/>
    <dgm:cxn modelId="{000FD8E1-A774-4978-AFBD-C457CA7C94A4}" type="presOf" srcId="{48E8D298-5A39-4923-8C28-2A79FD97335B}" destId="{80354DAC-C845-4550-90C7-D7C4A13C2B8C}" srcOrd="1" destOrd="0" presId="urn:microsoft.com/office/officeart/2005/8/layout/hierarchy2"/>
    <dgm:cxn modelId="{DE2509AB-D4D0-45A0-AA43-B50485C64427}" type="presOf" srcId="{4772594E-0A9F-4C55-908C-741C3268B89F}" destId="{739F966B-A148-4611-A691-3DAE8FB11B50}" srcOrd="1" destOrd="0" presId="urn:microsoft.com/office/officeart/2005/8/layout/hierarchy2"/>
    <dgm:cxn modelId="{8B7C8C8C-2214-4D6C-9ECB-63D3B6B703D1}" type="presOf" srcId="{285CFAA1-968B-4F33-8E86-E3A3CE988752}" destId="{A591A70D-6807-45C7-AD16-09C68C17E747}" srcOrd="0" destOrd="0" presId="urn:microsoft.com/office/officeart/2005/8/layout/hierarchy2"/>
    <dgm:cxn modelId="{9A599C5B-18FD-452C-BF11-612D9B676A9C}" srcId="{19599602-9E94-449B-AE02-46C30491E28C}" destId="{7F3FBB23-570D-4080-9178-73E2396548E3}" srcOrd="5" destOrd="0" parTransId="{881DCE9E-4A18-4978-BB68-4CC0A005E3D5}" sibTransId="{F321B333-F996-4CD1-BA75-03E170090D86}"/>
    <dgm:cxn modelId="{F6F7AA72-D081-40D5-AB94-C74CBD28B9B0}" type="presOf" srcId="{38B5CEAE-2292-4CE0-A08D-26A150C79EDF}" destId="{33F5B166-8C4C-42F3-9A30-29FFF981098B}" srcOrd="0" destOrd="0" presId="urn:microsoft.com/office/officeart/2005/8/layout/hierarchy2"/>
    <dgm:cxn modelId="{FB206298-2461-4699-BCCD-E1F076F80CEF}" srcId="{5A282C2F-7B3A-425B-8A86-FE83B33299A5}" destId="{8FE4933F-6DCB-4BFF-9DA6-C03EC28A98E6}" srcOrd="4" destOrd="0" parTransId="{DD750D78-C757-4215-8396-3CB8E9014AAA}" sibTransId="{84DF2F1A-5917-46EF-AED2-B0C0969766F5}"/>
    <dgm:cxn modelId="{5BC29769-E8FF-4D7C-8DEA-F975737551F8}" type="presOf" srcId="{4B4CAB2A-B698-4CFF-BD73-C54FE1EBEA1C}" destId="{04D0A9E7-9AAE-48A4-8CFD-2D9F10CC13E6}" srcOrd="0" destOrd="0" presId="urn:microsoft.com/office/officeart/2005/8/layout/hierarchy2"/>
    <dgm:cxn modelId="{517B6061-823D-47B4-84BC-73E6A526B322}" srcId="{8FD3DE8B-6CBB-4A4D-B9E3-EFAF130B5D1F}" destId="{1BD3BA34-B738-4485-8462-C04E951E3916}" srcOrd="1" destOrd="0" parTransId="{2B84290C-6E16-43EB-8F5D-BC99285770B0}" sibTransId="{72167198-52CD-4A73-A735-CC16809101AC}"/>
    <dgm:cxn modelId="{818CE641-B201-4625-99DA-5C85F7F24CB9}" type="presOf" srcId="{2095DABC-9CD2-4D85-8DBD-E5E08C5597DD}" destId="{31635B85-0351-4C90-AFCD-180332A4E7D5}" srcOrd="1" destOrd="0" presId="urn:microsoft.com/office/officeart/2005/8/layout/hierarchy2"/>
    <dgm:cxn modelId="{39E719C2-F8CE-46B5-9D28-734051E7949F}" type="presOf" srcId="{E499D148-9BFD-48EC-A5F6-9DA39ADB70A9}" destId="{BB7ADE03-7034-48CD-B69F-CACADD294091}" srcOrd="1" destOrd="0" presId="urn:microsoft.com/office/officeart/2005/8/layout/hierarchy2"/>
    <dgm:cxn modelId="{82E9E009-A514-4578-AD9A-89392FFDE2B4}" type="presOf" srcId="{65A7D921-FA07-4230-891B-F6D0A726C794}" destId="{594839A4-4DB0-4411-9F9B-7D933B22CEC3}" srcOrd="0" destOrd="0" presId="urn:microsoft.com/office/officeart/2005/8/layout/hierarchy2"/>
    <dgm:cxn modelId="{1C5F7A62-326C-4D14-816B-5528BD9EDECD}" type="presOf" srcId="{84AB7E02-D54A-403A-A3E4-AAA403C38330}" destId="{4599B159-587E-424E-B7D8-F708D8D48546}" srcOrd="0" destOrd="0" presId="urn:microsoft.com/office/officeart/2005/8/layout/hierarchy2"/>
    <dgm:cxn modelId="{6242982D-870D-4A13-A020-BC5929209510}" srcId="{86EE98EB-6F49-40CB-9400-E8DC8B4F58BD}" destId="{CE2EBDA4-0246-43A8-B182-0D7E7C10574D}" srcOrd="0" destOrd="0" parTransId="{4C538E7E-E6C9-4971-8D8B-A8E7624161FC}" sibTransId="{9321B732-28F8-4A56-BE28-C8F25DDA2588}"/>
    <dgm:cxn modelId="{4AD33BA4-74E4-481D-871A-137E5248BEAC}" type="presOf" srcId="{61E38B44-934D-4487-9D79-DB9C55F0D87C}" destId="{1257890D-84FF-4CC8-8C8F-71073C8B809B}" srcOrd="0" destOrd="0" presId="urn:microsoft.com/office/officeart/2005/8/layout/hierarchy2"/>
    <dgm:cxn modelId="{6B6199AC-0627-4935-B407-941B9896F57A}" type="presOf" srcId="{DB68FB10-DF52-490B-A8F1-9B3B86373526}" destId="{D3259D43-4F92-4719-BE7A-63C1188BDFB7}" srcOrd="0" destOrd="0" presId="urn:microsoft.com/office/officeart/2005/8/layout/hierarchy2"/>
    <dgm:cxn modelId="{ACBD3C82-6424-4CCF-83D8-ACA5FE627A4E}" type="presOf" srcId="{AC9B0683-2533-4A6B-BEA4-F39A570A45E6}" destId="{45AD98D9-B274-4849-89FF-78FCA8B42714}" srcOrd="0" destOrd="0" presId="urn:microsoft.com/office/officeart/2005/8/layout/hierarchy2"/>
    <dgm:cxn modelId="{79090C2A-7ACF-4456-975A-F6834201FB7E}" type="presOf" srcId="{01C46B99-E1BD-4092-BA68-F2EE3B1DEF3E}" destId="{8502A4D1-E8C3-4F94-A893-D0A2504D7ED4}" srcOrd="0" destOrd="0" presId="urn:microsoft.com/office/officeart/2005/8/layout/hierarchy2"/>
    <dgm:cxn modelId="{0363D918-F06E-44CB-B326-D90384D005E8}" type="presOf" srcId="{2095DABC-9CD2-4D85-8DBD-E5E08C5597DD}" destId="{19DE974A-EA16-466E-BEF9-03348EEC0A37}" srcOrd="0" destOrd="0" presId="urn:microsoft.com/office/officeart/2005/8/layout/hierarchy2"/>
    <dgm:cxn modelId="{D8E6B1F8-413A-4E81-8853-07E77DCC6B42}" type="presOf" srcId="{8AD53D69-F457-418B-B520-021F0A0CFFED}" destId="{1DF13AEE-79C7-4F4E-BB36-681BB192AEF9}" srcOrd="1" destOrd="0" presId="urn:microsoft.com/office/officeart/2005/8/layout/hierarchy2"/>
    <dgm:cxn modelId="{5846C4DC-9A5F-4CC1-AF1D-F31D8322876A}" type="presOf" srcId="{66DD0DCD-D160-4C97-9B2B-D304255DFC05}" destId="{C48AB22E-0499-4A69-BB71-F84725CC477F}" srcOrd="1" destOrd="0" presId="urn:microsoft.com/office/officeart/2005/8/layout/hierarchy2"/>
    <dgm:cxn modelId="{70ECB4C4-8C1B-48EF-B718-1E6A698B5B45}" srcId="{F17D851F-49FE-4465-A12E-6D1B93747F79}" destId="{794F7CA8-4749-4AAA-8FE1-13913ED0795D}" srcOrd="2" destOrd="0" parTransId="{65A7D921-FA07-4230-891B-F6D0A726C794}" sibTransId="{F3DCF5F0-B67B-47B9-981A-604920CADB7B}"/>
    <dgm:cxn modelId="{43CC2A86-AA0D-4218-A6BB-5654EE87B9CE}" type="presOf" srcId="{D6EA0CB1-54BD-439E-B47F-2134A470CA74}" destId="{7B823629-6AEC-4E12-867A-9778021FC04D}" srcOrd="1" destOrd="0" presId="urn:microsoft.com/office/officeart/2005/8/layout/hierarchy2"/>
    <dgm:cxn modelId="{0ABEEDEF-13E6-4726-A09A-2235B41078F3}" type="presOf" srcId="{071C21B4-848A-46D1-9393-3C22BD1E732A}" destId="{2C639128-2EAC-4091-9BA1-DBAE98E4A20E}" srcOrd="0" destOrd="0" presId="urn:microsoft.com/office/officeart/2005/8/layout/hierarchy2"/>
    <dgm:cxn modelId="{1639A982-ABEC-4E6F-A025-C8CFB023D9A4}" type="presOf" srcId="{CE2EBDA4-0246-43A8-B182-0D7E7C10574D}" destId="{939F0136-0225-4A2C-98B4-A1F5B3F969FF}" srcOrd="0" destOrd="0" presId="urn:microsoft.com/office/officeart/2005/8/layout/hierarchy2"/>
    <dgm:cxn modelId="{DB72BB89-FDEE-4B02-A317-89F99BCDB075}" type="presOf" srcId="{AEB1E74F-CAD4-4FAE-8CA8-07BD92AEBDC7}" destId="{E6C8A8E4-A56B-47B0-B9C7-9F38A387384B}" srcOrd="0" destOrd="0" presId="urn:microsoft.com/office/officeart/2005/8/layout/hierarchy2"/>
    <dgm:cxn modelId="{E192C9DF-C99A-4F31-BB10-137843D58D53}" type="presOf" srcId="{A5BA401F-629F-43FB-9992-C6E55D464752}" destId="{1E8B8B1C-4E6E-441A-BFD1-3C7671D644C9}" srcOrd="1" destOrd="0" presId="urn:microsoft.com/office/officeart/2005/8/layout/hierarchy2"/>
    <dgm:cxn modelId="{1673AEF1-CC65-4BDE-B39B-9470ABFF0A71}" type="presOf" srcId="{881DCE9E-4A18-4978-BB68-4CC0A005E3D5}" destId="{043336FA-CDE6-4383-88A7-D2E24CE13722}" srcOrd="0" destOrd="0" presId="urn:microsoft.com/office/officeart/2005/8/layout/hierarchy2"/>
    <dgm:cxn modelId="{B44E106B-9CC5-42A7-AFD5-A18064C01D02}" type="presOf" srcId="{B27AA2B1-EB2F-4675-A209-162F0FD66722}" destId="{B151E942-6524-47F7-8880-CFF6A826B900}" srcOrd="1" destOrd="0" presId="urn:microsoft.com/office/officeart/2005/8/layout/hierarchy2"/>
    <dgm:cxn modelId="{C49F945C-6CE8-4F17-95E7-DB14F74B6213}" srcId="{6FD54DCC-0420-4B69-949E-C600DAC3EA80}" destId="{5A282C2F-7B3A-425B-8A86-FE83B33299A5}" srcOrd="0" destOrd="0" parTransId="{A8A73F69-0D10-473D-8865-8D449B2A86F0}" sibTransId="{10659CB8-34B1-4D2A-8EAD-F2C655DED136}"/>
    <dgm:cxn modelId="{A3F10F36-4471-49A8-9F91-F4E495DBA389}" type="presOf" srcId="{8AD53D69-F457-418B-B520-021F0A0CFFED}" destId="{90847249-2EAB-43BA-A78C-2CFAA939C729}" srcOrd="0" destOrd="0" presId="urn:microsoft.com/office/officeart/2005/8/layout/hierarchy2"/>
    <dgm:cxn modelId="{DECA0729-D948-4CD1-A3A3-ED9AB49458F6}" type="presOf" srcId="{D84AC122-7F5A-4EB3-96E8-50F5EF8839B8}" destId="{E335862E-4935-432A-95A7-E1549040CA5C}" srcOrd="0" destOrd="0" presId="urn:microsoft.com/office/officeart/2005/8/layout/hierarchy2"/>
    <dgm:cxn modelId="{8BE32E35-237F-480C-A7A4-9598364863EB}" type="presOf" srcId="{8FE4933F-6DCB-4BFF-9DA6-C03EC28A98E6}" destId="{9E52786B-B787-4272-A56F-5942A7D6C9F4}" srcOrd="0" destOrd="0" presId="urn:microsoft.com/office/officeart/2005/8/layout/hierarchy2"/>
    <dgm:cxn modelId="{B057F87C-5228-4928-8710-4F44E009623B}" srcId="{19599602-9E94-449B-AE02-46C30491E28C}" destId="{8FD3DE8B-6CBB-4A4D-B9E3-EFAF130B5D1F}" srcOrd="0" destOrd="0" parTransId="{A0A2C12B-78B5-4D46-B5D2-4C4425A899DD}" sibTransId="{E516DA5E-ED42-460B-A8F3-A1F5B07B935F}"/>
    <dgm:cxn modelId="{B29BA200-5ED5-4150-8A71-936643F18E38}" type="presOf" srcId="{747917DE-A049-4C28-9383-067712AD9511}" destId="{E75DE035-8899-4CC8-A054-A91C876E6B3B}" srcOrd="0" destOrd="0" presId="urn:microsoft.com/office/officeart/2005/8/layout/hierarchy2"/>
    <dgm:cxn modelId="{56CC1193-4C17-40B9-89AF-C5C3B72AF89A}" type="presOf" srcId="{A8A73F69-0D10-473D-8865-8D449B2A86F0}" destId="{FDF2135B-D593-4853-8F22-64C95E1AD123}" srcOrd="1" destOrd="0" presId="urn:microsoft.com/office/officeart/2005/8/layout/hierarchy2"/>
    <dgm:cxn modelId="{F2B3C4BD-08D5-42BE-BC32-7EF9074679E3}" srcId="{F17D851F-49FE-4465-A12E-6D1B93747F79}" destId="{84AB7E02-D54A-403A-A3E4-AAA403C38330}" srcOrd="4" destOrd="0" parTransId="{B27AA2B1-EB2F-4675-A209-162F0FD66722}" sibTransId="{10CF6898-3D9C-472E-8F9E-C5CD8D5D4114}"/>
    <dgm:cxn modelId="{30BFE84E-0EF5-4395-850B-BCF65CB3D766}" type="presOf" srcId="{C45BA06F-C036-4A2E-9FBF-3ACEB798AFF4}" destId="{95367564-6B92-4802-B4E1-CBAF392A9017}" srcOrd="0" destOrd="0" presId="urn:microsoft.com/office/officeart/2005/8/layout/hierarchy2"/>
    <dgm:cxn modelId="{BE254661-6F48-4430-B1F9-9053E2B4C1F4}" srcId="{0C87090F-02B0-44D5-BD4B-E5AE0D1FA7F1}" destId="{F5DDF982-D85F-4703-B537-36D53DDBCA01}" srcOrd="2" destOrd="0" parTransId="{AEB1E74F-CAD4-4FAE-8CA8-07BD92AEBDC7}" sibTransId="{CF7828C8-3FB0-4164-969D-BA53683265D3}"/>
    <dgm:cxn modelId="{2C9FFE77-50A0-479E-8CAD-BB5ACCD99A6C}" type="presOf" srcId="{7F3FBB23-570D-4080-9178-73E2396548E3}" destId="{ED025A65-91D4-46E4-BB7C-5E06FC6E4397}" srcOrd="0" destOrd="0" presId="urn:microsoft.com/office/officeart/2005/8/layout/hierarchy2"/>
    <dgm:cxn modelId="{37D02C6D-EB8C-4F53-87E2-6095D7B43A49}" srcId="{19599602-9E94-449B-AE02-46C30491E28C}" destId="{AABA3EBD-89CE-44FC-B7E4-A32AF2D83B2C}" srcOrd="3" destOrd="0" parTransId="{7787CC7F-54A1-46F6-8E55-1A606A8941F3}" sibTransId="{642F6854-A80F-481F-9F56-CC332E1FD6A2}"/>
    <dgm:cxn modelId="{4B412752-7839-47C3-818B-B35D2085E7D3}" type="presOf" srcId="{4E01AE3B-8910-4084-9908-A516D2F107B5}" destId="{EC09DA9D-AFAF-4277-987E-D12397D8154D}" srcOrd="0" destOrd="0" presId="urn:microsoft.com/office/officeart/2005/8/layout/hierarchy2"/>
    <dgm:cxn modelId="{012FB1EA-D7AD-47A7-83D3-C9214F75A8C8}" type="presOf" srcId="{A5BA401F-629F-43FB-9992-C6E55D464752}" destId="{52E3F8E2-9876-4C42-B27B-8FBFA64F6878}" srcOrd="0" destOrd="0" presId="urn:microsoft.com/office/officeart/2005/8/layout/hierarchy2"/>
    <dgm:cxn modelId="{E4216F4F-A9C6-4585-888D-3B015A4D29B9}" type="presOf" srcId="{19599602-9E94-449B-AE02-46C30491E28C}" destId="{7A653888-CCA7-4D18-BC15-CED05AB480BF}" srcOrd="0" destOrd="0" presId="urn:microsoft.com/office/officeart/2005/8/layout/hierarchy2"/>
    <dgm:cxn modelId="{BD8FEE8A-AFC9-4BFB-86AD-1E74EC5C2051}" type="presOf" srcId="{E499D148-9BFD-48EC-A5F6-9DA39ADB70A9}" destId="{7AC7CEAE-3B83-4ACE-B012-8E7BFC9DAAE0}" srcOrd="0" destOrd="0" presId="urn:microsoft.com/office/officeart/2005/8/layout/hierarchy2"/>
    <dgm:cxn modelId="{8AF8EB19-F520-442E-8E8E-38CF94CFC0F5}" type="presOf" srcId="{081D3A83-F7F3-4F10-B4A9-805A841970CB}" destId="{397F312A-0FDF-4AFA-8B39-565C84F16927}" srcOrd="0" destOrd="0" presId="urn:microsoft.com/office/officeart/2005/8/layout/hierarchy2"/>
    <dgm:cxn modelId="{7E23D4D7-B042-4A62-83E4-81DC0EC4F5C4}" type="presOf" srcId="{285CFAA1-968B-4F33-8E86-E3A3CE988752}" destId="{8AECE39A-B3AD-46F5-B234-89BCBC8459D7}" srcOrd="1" destOrd="0" presId="urn:microsoft.com/office/officeart/2005/8/layout/hierarchy2"/>
    <dgm:cxn modelId="{4D4DB8D2-6289-432D-BD39-28468A16E726}" type="presOf" srcId="{0AD3342C-162B-4B0B-8ACB-3A0D714F6D0B}" destId="{9F806627-5039-42B7-AFC6-6B1DB89E59F6}" srcOrd="0" destOrd="0" presId="urn:microsoft.com/office/officeart/2005/8/layout/hierarchy2"/>
    <dgm:cxn modelId="{03D2D610-1856-4B8B-BCB5-7768E8F975F0}" type="presOf" srcId="{F5DDF982-D85F-4703-B537-36D53DDBCA01}" destId="{FAD5227F-CBA2-4F8D-A56F-5EEA5B5BBEDD}" srcOrd="0" destOrd="0" presId="urn:microsoft.com/office/officeart/2005/8/layout/hierarchy2"/>
    <dgm:cxn modelId="{05FEE3A5-8584-414D-860A-D65A2F8EE705}" type="presOf" srcId="{96A2DB40-B7B0-4FE6-A9EF-117F08DF2A33}" destId="{4570394D-19BA-4A25-9AB4-87BE9642288F}" srcOrd="0" destOrd="0" presId="urn:microsoft.com/office/officeart/2005/8/layout/hierarchy2"/>
    <dgm:cxn modelId="{8D1016F9-E799-4C7E-8500-3DF775761EEF}" type="presOf" srcId="{881DCE9E-4A18-4978-BB68-4CC0A005E3D5}" destId="{EF6EB5B9-4A52-4947-B1D0-4C52DF21DDB2}" srcOrd="1" destOrd="0" presId="urn:microsoft.com/office/officeart/2005/8/layout/hierarchy2"/>
    <dgm:cxn modelId="{35BF6986-9969-4D34-8262-AC6AC1F36A40}" srcId="{C58FB902-08DF-4156-9B9E-F61101456433}" destId="{DB68FB10-DF52-490B-A8F1-9B3B86373526}" srcOrd="0" destOrd="0" parTransId="{448793C8-5410-48CC-8965-9207EFBDE363}" sibTransId="{E3F3C2C1-B820-429D-ABAD-357A10A293E7}"/>
    <dgm:cxn modelId="{5D1219CA-A7A9-4241-AAEC-7DD57C241D3A}" type="presOf" srcId="{448793C8-5410-48CC-8965-9207EFBDE363}" destId="{4A4E012A-558A-44CE-9514-EEF28E6A40F8}" srcOrd="1" destOrd="0" presId="urn:microsoft.com/office/officeart/2005/8/layout/hierarchy2"/>
    <dgm:cxn modelId="{EB3C4F8D-DEFE-4695-BF0A-6C8D94E04C6A}" type="presOf" srcId="{90629C5B-BB82-4830-9638-8630F00B2FDA}" destId="{25F0649C-5354-4CB3-B150-9A70903571F5}" srcOrd="1" destOrd="0" presId="urn:microsoft.com/office/officeart/2005/8/layout/hierarchy2"/>
    <dgm:cxn modelId="{C1B92CFC-1E61-4943-8237-C7C0E7986143}" srcId="{D7E5D504-D528-43DB-8D91-CB6B73203A40}" destId="{747917DE-A049-4C28-9383-067712AD9511}" srcOrd="0" destOrd="0" parTransId="{4B4CAB2A-B698-4CFF-BD73-C54FE1EBEA1C}" sibTransId="{146F128D-2E5C-4D31-A731-9CCBA484A3E7}"/>
    <dgm:cxn modelId="{08EC5F03-4391-425C-A86D-76BA40554D2E}" type="presOf" srcId="{DD750D78-C757-4215-8396-3CB8E9014AAA}" destId="{FBEA40B7-82DB-41AE-A4C7-E80EA31CA8C8}" srcOrd="0" destOrd="0" presId="urn:microsoft.com/office/officeart/2005/8/layout/hierarchy2"/>
    <dgm:cxn modelId="{F104AD3B-0F13-49F1-B12C-B572AD813655}" type="presOf" srcId="{D6EA0CB1-54BD-439E-B47F-2134A470CA74}" destId="{883B4818-2D29-44F5-A5EB-57BD1DECCDEF}" srcOrd="0" destOrd="0" presId="urn:microsoft.com/office/officeart/2005/8/layout/hierarchy2"/>
    <dgm:cxn modelId="{1BD32AA4-590B-4949-8905-F00A50A3FE26}" type="presOf" srcId="{79BD0D98-D8A6-42FD-9683-54AE1A07CC5C}" destId="{1D13D487-8273-4D8A-AB57-78D6D8C6BE3D}" srcOrd="1" destOrd="0" presId="urn:microsoft.com/office/officeart/2005/8/layout/hierarchy2"/>
    <dgm:cxn modelId="{A9A39EE7-F441-4563-AFFD-666EC4C4FD54}" srcId="{8FD3DE8B-6CBB-4A4D-B9E3-EFAF130B5D1F}" destId="{6FD54DCC-0420-4B69-949E-C600DAC3EA80}" srcOrd="0" destOrd="0" parTransId="{6F5CF077-1342-46A1-93F1-68D7723F3F8C}" sibTransId="{CE57F18C-7754-4245-BB8D-0DDD9139AB8E}"/>
    <dgm:cxn modelId="{E0BEBB60-B066-4F92-AEDF-E84A585A1F3B}" type="presOf" srcId="{6F5CF077-1342-46A1-93F1-68D7723F3F8C}" destId="{D3F4A253-246F-46EB-AF89-BFBB66B39D05}" srcOrd="1" destOrd="0" presId="urn:microsoft.com/office/officeart/2005/8/layout/hierarchy2"/>
    <dgm:cxn modelId="{E1FBC451-655C-402F-80B5-FFA27D177C64}" type="presOf" srcId="{D84AC122-7F5A-4EB3-96E8-50F5EF8839B8}" destId="{1677680D-0A18-4F09-87C4-077CF1A257C7}" srcOrd="1" destOrd="0" presId="urn:microsoft.com/office/officeart/2005/8/layout/hierarchy2"/>
    <dgm:cxn modelId="{428A820F-E436-4977-9647-D9B7699C2909}" type="presOf" srcId="{FE6E8395-3EE6-42A9-9024-7E9FA7C1EB5A}" destId="{10ECEE27-DEDB-441F-985A-640896592E80}" srcOrd="1" destOrd="0" presId="urn:microsoft.com/office/officeart/2005/8/layout/hierarchy2"/>
    <dgm:cxn modelId="{8ED049F7-058D-48EE-838D-8E6FDBD8763D}" srcId="{CC903AD5-DF69-4A1F-8EEC-D416E81A0074}" destId="{FC5EC7FD-5AD1-4E81-A554-EE72CF87FB1C}" srcOrd="0" destOrd="0" parTransId="{F2C22F24-B658-4C54-9DD8-A6842C86A88E}" sibTransId="{B84840CE-990B-4D81-9B08-D84C0E901D9F}"/>
    <dgm:cxn modelId="{CCB0C9DD-0145-4CB6-9DF9-15CF6061103F}" srcId="{5A282C2F-7B3A-425B-8A86-FE83B33299A5}" destId="{96A2DB40-B7B0-4FE6-A9EF-117F08DF2A33}" srcOrd="0" destOrd="0" parTransId="{F6C382E2-2A4F-4E0C-892A-6416790242FC}" sibTransId="{14156BBD-61FB-4DAC-AE6E-9A6E1160CB53}"/>
    <dgm:cxn modelId="{78844CCE-6D99-44C5-BFAA-CB41610C6086}" srcId="{71AEF9AA-A6DE-4D02-B8F6-99DFE850DE2F}" destId="{C6DBEBEE-5E4B-4908-92A7-3277A1D2765A}" srcOrd="0" destOrd="0" parTransId="{D6EA0CB1-54BD-439E-B47F-2134A470CA74}" sibTransId="{14D23C6B-6849-4F77-AE77-AA3C8705D5A0}"/>
    <dgm:cxn modelId="{0ADC34E3-E238-4E82-B8B4-F3C9EF54C6B1}" type="presOf" srcId="{A0A2C12B-78B5-4D46-B5D2-4C4425A899DD}" destId="{81C7DC10-371C-4B7D-91FA-08FA50543A8A}" srcOrd="0" destOrd="0" presId="urn:microsoft.com/office/officeart/2005/8/layout/hierarchy2"/>
    <dgm:cxn modelId="{D601E558-0AC4-4E50-B566-DF2D12CD103E}" type="presOf" srcId="{CA2689B1-89FB-4FB4-954F-EF25BE4B57DC}" destId="{F3D9DE85-17B4-464B-AD86-82AA3F2B8AEC}" srcOrd="0" destOrd="0" presId="urn:microsoft.com/office/officeart/2005/8/layout/hierarchy2"/>
    <dgm:cxn modelId="{81A9C0B0-73F8-4BD1-B8E4-3194268CDA88}" type="presOf" srcId="{FC5EC7FD-5AD1-4E81-A554-EE72CF87FB1C}" destId="{9840F1AA-02F3-4A17-B884-5923F3F8370C}" srcOrd="0" destOrd="0" presId="urn:microsoft.com/office/officeart/2005/8/layout/hierarchy2"/>
    <dgm:cxn modelId="{1E1F9753-8F6E-433F-8241-7EE02B73D153}" srcId="{71AEF9AA-A6DE-4D02-B8F6-99DFE850DE2F}" destId="{E3EC636C-0E65-42F8-8189-855F754B436C}" srcOrd="3" destOrd="0" parTransId="{8D2F3B42-0BC1-4AC3-87A3-F20B178A33DF}" sibTransId="{140401B9-C12D-41C3-8F32-2886A6FB076C}"/>
    <dgm:cxn modelId="{7591B1D6-83D0-4BED-A6DB-CE449CD9CD25}" type="presOf" srcId="{BF44FAA8-4C1F-486F-8443-F321BC094F7F}" destId="{14E57FE4-9D11-4587-8128-18E022F26F4B}" srcOrd="0" destOrd="0" presId="urn:microsoft.com/office/officeart/2005/8/layout/hierarchy2"/>
    <dgm:cxn modelId="{550F940A-C7AB-4634-AAE5-189BCDA1118A}" type="presOf" srcId="{6FD54DCC-0420-4B69-949E-C600DAC3EA80}" destId="{BDF13170-9C0F-46AE-B7B3-F47E8F817045}" srcOrd="0" destOrd="0" presId="urn:microsoft.com/office/officeart/2005/8/layout/hierarchy2"/>
    <dgm:cxn modelId="{A2A28A02-F4C0-45EC-85CD-50C8B3E0D0C5}" srcId="{F17D851F-49FE-4465-A12E-6D1B93747F79}" destId="{FE5DAEE8-BA53-410F-AC19-7A2E53C8C8F5}" srcOrd="3" destOrd="0" parTransId="{90629C5B-BB82-4830-9638-8630F00B2FDA}" sibTransId="{DBECED10-1072-484E-855A-03302151FBF1}"/>
    <dgm:cxn modelId="{45657FA2-1A19-4C1F-AABE-5B4B94B75471}" type="presOf" srcId="{86EE98EB-6F49-40CB-9400-E8DC8B4F58BD}" destId="{DA7BC4A3-D72F-4187-A632-125319904F97}" srcOrd="0" destOrd="0" presId="urn:microsoft.com/office/officeart/2005/8/layout/hierarchy2"/>
    <dgm:cxn modelId="{D022D850-9419-4275-8E9A-22D1DFC22E07}" type="presOf" srcId="{48F43ED3-A177-4096-B556-EB782F87985E}" destId="{AD755FF2-69C6-4116-8B71-8C6E6E1C68E1}" srcOrd="0" destOrd="0" presId="urn:microsoft.com/office/officeart/2005/8/layout/hierarchy2"/>
    <dgm:cxn modelId="{935213F8-6B59-43C9-B4B6-1797F1ACDE81}" type="presOf" srcId="{4B4CAB2A-B698-4CFF-BD73-C54FE1EBEA1C}" destId="{FC87B90A-8047-4806-8DD1-F2F6893CA6C5}" srcOrd="1" destOrd="0" presId="urn:microsoft.com/office/officeart/2005/8/layout/hierarchy2"/>
    <dgm:cxn modelId="{972B937A-B175-41CC-86CF-D99E19152FCC}" srcId="{5A282C2F-7B3A-425B-8A86-FE83B33299A5}" destId="{081D3A83-F7F3-4F10-B4A9-805A841970CB}" srcOrd="2" destOrd="0" parTransId="{E499D148-9BFD-48EC-A5F6-9DA39ADB70A9}" sibTransId="{633A685B-3A99-4DC9-BCAD-B232668AEFE2}"/>
    <dgm:cxn modelId="{A9237D95-44E5-403C-8C42-BA49E0B7A4F1}" type="presOf" srcId="{9EFAFD96-3601-4F17-BB82-DBBBA6C512D5}" destId="{1B98B6AA-D490-422F-81BA-C15D24003708}" srcOrd="0" destOrd="0" presId="urn:microsoft.com/office/officeart/2005/8/layout/hierarchy2"/>
    <dgm:cxn modelId="{6DCD3319-F08B-4840-9972-6B28CB260A85}" type="presOf" srcId="{A0A2C12B-78B5-4D46-B5D2-4C4425A899DD}" destId="{9BB6FD67-80C6-4274-84C3-9448560579CA}" srcOrd="1" destOrd="0" presId="urn:microsoft.com/office/officeart/2005/8/layout/hierarchy2"/>
    <dgm:cxn modelId="{BF92E3DF-0DF1-47F6-B9A4-FF2BBB6DA616}" srcId="{0C87090F-02B0-44D5-BD4B-E5AE0D1FA7F1}" destId="{C58FB902-08DF-4156-9B9E-F61101456433}" srcOrd="3" destOrd="0" parTransId="{48E8D298-5A39-4923-8C28-2A79FD97335B}" sibTransId="{FC64AFBA-78D9-4B14-A119-316CF037DA9C}"/>
    <dgm:cxn modelId="{61C889C3-8FDC-4774-A43C-5AB3D3912E3B}" type="presOf" srcId="{90629C5B-BB82-4830-9638-8630F00B2FDA}" destId="{5DEC05C7-C502-4281-B0D2-A1FDC4726780}" srcOrd="0" destOrd="0" presId="urn:microsoft.com/office/officeart/2005/8/layout/hierarchy2"/>
    <dgm:cxn modelId="{3D026940-120D-4E01-9E1B-EE6D62EF0354}" type="presOf" srcId="{CA2689B1-89FB-4FB4-954F-EF25BE4B57DC}" destId="{FD382AB3-F8A0-4540-A622-7D4AB4707B91}" srcOrd="1" destOrd="0" presId="urn:microsoft.com/office/officeart/2005/8/layout/hierarchy2"/>
    <dgm:cxn modelId="{643D7F30-3931-466F-91A0-8DCC677A964C}" srcId="{5A282C2F-7B3A-425B-8A86-FE83B33299A5}" destId="{547B9D9E-9B3E-4C2F-9E4D-81F700636899}" srcOrd="3" destOrd="0" parTransId="{285CFAA1-968B-4F33-8E86-E3A3CE988752}" sibTransId="{0012730E-A6A8-4A8B-B6D6-68B581550CB0}"/>
    <dgm:cxn modelId="{75F29598-CD8C-4923-AF55-A023C88A0CEE}" type="presOf" srcId="{71AEF9AA-A6DE-4D02-B8F6-99DFE850DE2F}" destId="{14600CF6-7072-47C1-A41E-D396085F4D7F}" srcOrd="0" destOrd="0" presId="urn:microsoft.com/office/officeart/2005/8/layout/hierarchy2"/>
    <dgm:cxn modelId="{94BADC8F-3F9B-4897-87E2-374D27009039}" type="presOf" srcId="{C6DBEBEE-5E4B-4908-92A7-3277A1D2765A}" destId="{B4F86058-0DD2-4369-941F-64F0FD1D755A}" srcOrd="0" destOrd="0" presId="urn:microsoft.com/office/officeart/2005/8/layout/hierarchy2"/>
    <dgm:cxn modelId="{2CEE318A-A55B-4CEA-BF71-C3B7D95C7521}" type="presOf" srcId="{116C5F3D-C9A5-4551-BFC7-279F3EB3B018}" destId="{5607F81C-5497-4708-B581-4E18DD35B55A}" srcOrd="0" destOrd="0" presId="urn:microsoft.com/office/officeart/2005/8/layout/hierarchy2"/>
    <dgm:cxn modelId="{AA009DD3-9BF8-47E4-9BD1-4BFB35FE54E1}" type="presOf" srcId="{40C63FB5-0BB8-41F9-9161-9CB1014B26A1}" destId="{9D1F81E4-21A1-4FE6-87A4-5286B895A617}" srcOrd="0" destOrd="0" presId="urn:microsoft.com/office/officeart/2005/8/layout/hierarchy2"/>
    <dgm:cxn modelId="{4C8112D4-0C33-4652-BD43-9273D736345D}" type="presOf" srcId="{4C538E7E-E6C9-4971-8D8B-A8E7624161FC}" destId="{ABC4C8A5-2C3B-4040-B0CA-B7B90646EF02}" srcOrd="0" destOrd="0" presId="urn:microsoft.com/office/officeart/2005/8/layout/hierarchy2"/>
    <dgm:cxn modelId="{7277C75E-3FAD-4DAF-ABD4-D632D283DD53}" type="presOf" srcId="{AEB1E74F-CAD4-4FAE-8CA8-07BD92AEBDC7}" destId="{A1FE7036-C2A0-4618-BF56-AE7F13E6FFA7}" srcOrd="1" destOrd="0" presId="urn:microsoft.com/office/officeart/2005/8/layout/hierarchy2"/>
    <dgm:cxn modelId="{2C23AF3A-A81D-493E-BE83-3A1669D5640C}" srcId="{19599602-9E94-449B-AE02-46C30491E28C}" destId="{A2082253-EE9D-4350-BAC2-2404144B819D}" srcOrd="4" destOrd="0" parTransId="{0AD3342C-162B-4B0B-8ACB-3A0D714F6D0B}" sibTransId="{12BE5810-8F33-4AEF-B745-1ACB581571E4}"/>
    <dgm:cxn modelId="{B21330F5-3549-4439-A7B0-BE2CBA405E05}" type="presOf" srcId="{48F43ED3-A177-4096-B556-EB782F87985E}" destId="{3D08CC87-1160-4FF0-9B90-B211BAB64264}" srcOrd="1" destOrd="0" presId="urn:microsoft.com/office/officeart/2005/8/layout/hierarchy2"/>
    <dgm:cxn modelId="{80D8EDC0-4069-492E-AF6B-02BF0D8B63BD}" type="presOf" srcId="{7D406148-690A-42E3-94B6-6A1A88D279D0}" destId="{E823EF03-E471-4EC1-9511-39F9CEFDFC5F}" srcOrd="1" destOrd="0" presId="urn:microsoft.com/office/officeart/2005/8/layout/hierarchy2"/>
    <dgm:cxn modelId="{09F6DCDF-3C63-4464-8F31-4D9BFA283360}" type="presOf" srcId="{48E8D298-5A39-4923-8C28-2A79FD97335B}" destId="{A240393A-8670-48EF-899E-9FB266C29578}" srcOrd="0" destOrd="0" presId="urn:microsoft.com/office/officeart/2005/8/layout/hierarchy2"/>
    <dgm:cxn modelId="{BA27DCE4-CD09-401E-A6D9-EF40DCA5DE7E}" type="presOf" srcId="{AF045D68-AC76-417E-A151-7CB74013CD04}" destId="{F8FDC674-B064-4257-8967-2A87FE083A3F}" srcOrd="0" destOrd="0" presId="urn:microsoft.com/office/officeart/2005/8/layout/hierarchy2"/>
    <dgm:cxn modelId="{DCE8E603-2E0A-429E-91A9-C2B409C4C1CE}" type="presOf" srcId="{7D406148-690A-42E3-94B6-6A1A88D279D0}" destId="{58F72A2D-2D77-44B7-A426-5DBD532A102C}" srcOrd="0" destOrd="0" presId="urn:microsoft.com/office/officeart/2005/8/layout/hierarchy2"/>
    <dgm:cxn modelId="{5F97E2D9-3DFC-4FD1-BBFB-F5E61DE1D463}" type="presOf" srcId="{0AD3342C-162B-4B0B-8ACB-3A0D714F6D0B}" destId="{1520CCB3-E8D4-4C2A-B06D-D3EA62F6E2C0}" srcOrd="1" destOrd="0" presId="urn:microsoft.com/office/officeart/2005/8/layout/hierarchy2"/>
    <dgm:cxn modelId="{F2F1D791-3CE9-4D03-A6FB-FCE242B663E0}" type="presOf" srcId="{8D2F3B42-0BC1-4AC3-87A3-F20B178A33DF}" destId="{079BE101-E8EE-40C6-8726-197E0CA7043E}" srcOrd="0" destOrd="0" presId="urn:microsoft.com/office/officeart/2005/8/layout/hierarchy2"/>
    <dgm:cxn modelId="{08BFCE83-A35D-48D5-9407-AC3FF4EA69C5}" type="presOf" srcId="{FE5DAEE8-BA53-410F-AC19-7A2E53C8C8F5}" destId="{6E1C51D7-CBA3-4F5F-B2C2-C6A8DE7BF38C}" srcOrd="0" destOrd="0" presId="urn:microsoft.com/office/officeart/2005/8/layout/hierarchy2"/>
    <dgm:cxn modelId="{F9749275-FA5B-4958-8DB5-4157CB8CC3AB}" type="presOf" srcId="{639AD855-ACDA-41BF-AE92-A53B34F7DCB5}" destId="{7B85CE81-CF0D-43F6-9CCE-F28AF3494CD1}" srcOrd="0" destOrd="0" presId="urn:microsoft.com/office/officeart/2005/8/layout/hierarchy2"/>
    <dgm:cxn modelId="{3FA24B80-251E-49A9-B2F8-A100DDA6602B}" type="presOf" srcId="{E3EC636C-0E65-42F8-8189-855F754B436C}" destId="{8ED967CB-301C-4BE3-BEFF-3834126F4614}" srcOrd="0" destOrd="0" presId="urn:microsoft.com/office/officeart/2005/8/layout/hierarchy2"/>
    <dgm:cxn modelId="{4C5400AD-524E-440E-8710-6AEF2D83724C}" type="presOf" srcId="{C6E0D7B8-E985-46D4-9CAE-CBF30A88BD51}" destId="{28A10172-4A76-470C-A543-7B20A636690A}" srcOrd="0" destOrd="0" presId="urn:microsoft.com/office/officeart/2005/8/layout/hierarchy2"/>
    <dgm:cxn modelId="{7D50BB05-9971-41B0-8B0D-C6FE6B9FADDC}" type="presOf" srcId="{7787CC7F-54A1-46F6-8E55-1A606A8941F3}" destId="{739E7946-F605-4103-B9C8-52E7EA26DB64}" srcOrd="1" destOrd="0" presId="urn:microsoft.com/office/officeart/2005/8/layout/hierarchy2"/>
    <dgm:cxn modelId="{CE1FD068-8392-44C8-81E5-13DABE0C5B17}" type="presOf" srcId="{F6C382E2-2A4F-4E0C-892A-6416790242FC}" destId="{696FC7ED-AFA6-4D59-9960-DF0EB431E873}" srcOrd="0" destOrd="0" presId="urn:microsoft.com/office/officeart/2005/8/layout/hierarchy2"/>
    <dgm:cxn modelId="{B0CD982D-2C48-44C7-B82D-61A63ECD273C}" type="presOf" srcId="{E0058C33-9DC1-41AE-9715-229FAC42903A}" destId="{18C5552E-65E1-4EDE-847C-46E81F581555}" srcOrd="0" destOrd="0" presId="urn:microsoft.com/office/officeart/2005/8/layout/hierarchy2"/>
    <dgm:cxn modelId="{229021AA-7910-4805-8172-69DF6B88FBA5}" type="presOf" srcId="{B27AA2B1-EB2F-4675-A209-162F0FD66722}" destId="{4E29382A-E312-49E7-84C1-0849F3982D71}" srcOrd="0" destOrd="0" presId="urn:microsoft.com/office/officeart/2005/8/layout/hierarchy2"/>
    <dgm:cxn modelId="{50978A05-1D17-4D55-919C-7248ECC10DA0}" type="presOf" srcId="{CD62CB2F-0BD5-471E-8B02-66F1B0C81186}" destId="{0579B5B9-3D73-4199-BFC1-0706D2EFCB82}" srcOrd="1" destOrd="0" presId="urn:microsoft.com/office/officeart/2005/8/layout/hierarchy2"/>
    <dgm:cxn modelId="{F4C16CCC-23FE-48B8-8A37-638920FF90EF}" type="presOf" srcId="{A2082253-EE9D-4350-BAC2-2404144B819D}" destId="{A122CCE9-4129-4E5D-BA8E-8DDFD80E55E8}" srcOrd="0" destOrd="0" presId="urn:microsoft.com/office/officeart/2005/8/layout/hierarchy2"/>
    <dgm:cxn modelId="{0821DEC6-A49C-45FB-AF66-D7DC7B175CB4}" type="presOf" srcId="{8501D364-38A2-45B3-B68F-0530523B4E06}" destId="{42A0F111-052A-4406-A500-768272E0CE92}" srcOrd="0" destOrd="0" presId="urn:microsoft.com/office/officeart/2005/8/layout/hierarchy2"/>
    <dgm:cxn modelId="{D8A393F9-08D3-4B3B-A0FB-3D7E0FB06F22}" type="presOf" srcId="{F6C382E2-2A4F-4E0C-892A-6416790242FC}" destId="{1F28A1F6-6031-4216-8773-B494771733E2}" srcOrd="1" destOrd="0" presId="urn:microsoft.com/office/officeart/2005/8/layout/hierarchy2"/>
    <dgm:cxn modelId="{1D7389FA-EF7F-44A5-AF4A-D83CE56D13B9}" type="presOf" srcId="{79BD0D98-D8A6-42FD-9683-54AE1A07CC5C}" destId="{EF9AEBC7-2277-493A-A05C-3F83BF192317}" srcOrd="0" destOrd="0" presId="urn:microsoft.com/office/officeart/2005/8/layout/hierarchy2"/>
    <dgm:cxn modelId="{4CCE2159-CA86-4BF9-B2DC-19B4560D854E}" type="presOf" srcId="{CD62CB2F-0BD5-471E-8B02-66F1B0C81186}" destId="{6FB6DCA9-A127-4EE7-80E2-601EB237201A}" srcOrd="0" destOrd="0" presId="urn:microsoft.com/office/officeart/2005/8/layout/hierarchy2"/>
    <dgm:cxn modelId="{31486F5D-E620-4206-B936-2ACD6D19B1FD}" type="presOf" srcId="{2B84290C-6E16-43EB-8F5D-BC99285770B0}" destId="{F9639F30-C65F-4603-8633-C8D9B66FCB60}" srcOrd="1" destOrd="0" presId="urn:microsoft.com/office/officeart/2005/8/layout/hierarchy2"/>
    <dgm:cxn modelId="{88D72254-CDE9-4688-8B0C-7793EFFFFFDC}" type="presOf" srcId="{F523B55A-792E-4963-AC44-F3F575D8A0D0}" destId="{1C382319-1ACC-42C3-9E4F-6482715BDB75}" srcOrd="0" destOrd="0" presId="urn:microsoft.com/office/officeart/2005/8/layout/hierarchy2"/>
    <dgm:cxn modelId="{0F3C3594-550A-4ACD-A00C-6B4B39DE2E4C}" srcId="{071C21B4-848A-46D1-9393-3C22BD1E732A}" destId="{40C63FB5-0BB8-41F9-9161-9CB1014B26A1}" srcOrd="0" destOrd="0" parTransId="{CA2689B1-89FB-4FB4-954F-EF25BE4B57DC}" sibTransId="{8FD938DC-4D80-439B-B7C7-82FD87013F40}"/>
    <dgm:cxn modelId="{39528748-DD6A-4A82-8691-A0C42902970A}" type="presOf" srcId="{D7E5D504-D528-43DB-8D91-CB6B73203A40}" destId="{BDB7410B-7AEE-4F0C-B8FE-F46E46885FDF}" srcOrd="0" destOrd="0" presId="urn:microsoft.com/office/officeart/2005/8/layout/hierarchy2"/>
    <dgm:cxn modelId="{39988367-3885-46EF-9281-03F15FE97C38}" type="presOf" srcId="{547B9D9E-9B3E-4C2F-9E4D-81F700636899}" destId="{5A6D9C0D-10CF-4A76-9E0F-60C406E63FFB}" srcOrd="0" destOrd="0" presId="urn:microsoft.com/office/officeart/2005/8/layout/hierarchy2"/>
    <dgm:cxn modelId="{D5245778-C2D7-4A16-A521-C85E9BDFD8DA}" srcId="{19599602-9E94-449B-AE02-46C30491E28C}" destId="{D7E5D504-D528-43DB-8D91-CB6B73203A40}" srcOrd="2" destOrd="0" parTransId="{66DD0DCD-D160-4C97-9B2B-D304255DFC05}" sibTransId="{5DD58B96-2BEB-49CC-BAC9-A21437D0A13B}"/>
    <dgm:cxn modelId="{30E0B992-157A-405B-8572-770CFD4D21A1}" srcId="{19599602-9E94-449B-AE02-46C30491E28C}" destId="{0C87090F-02B0-44D5-BD4B-E5AE0D1FA7F1}" srcOrd="1" destOrd="0" parTransId="{48F43ED3-A177-4096-B556-EB782F87985E}" sibTransId="{24E0BA02-AFC8-4BBC-85FF-8CECFE2FDD5C}"/>
    <dgm:cxn modelId="{9131290E-E75F-47BB-B52F-8103FE3B65FE}" srcId="{5A282C2F-7B3A-425B-8A86-FE83B33299A5}" destId="{AF045D68-AC76-417E-A151-7CB74013CD04}" srcOrd="1" destOrd="0" parTransId="{38B5CEAE-2292-4CE0-A08D-26A150C79EDF}" sibTransId="{2FE37356-EEF8-4E63-A131-1272BFBFFD23}"/>
    <dgm:cxn modelId="{E58B3B6A-0D06-4802-935B-1010E3702193}" type="presOf" srcId="{4772594E-0A9F-4C55-908C-741C3268B89F}" destId="{B678C497-8BA7-486C-9C84-C9AE72BCEE02}" srcOrd="0" destOrd="0" presId="urn:microsoft.com/office/officeart/2005/8/layout/hierarchy2"/>
    <dgm:cxn modelId="{C1E7EDAF-355D-4DD0-A6E0-6ACC91B42A8C}" type="presOf" srcId="{519CE6B9-5AAF-4C3A-BAE3-3E99D9B6F213}" destId="{B0D3975B-C959-40C7-B68E-4E5A5E53D913}" srcOrd="0" destOrd="0" presId="urn:microsoft.com/office/officeart/2005/8/layout/hierarchy2"/>
    <dgm:cxn modelId="{E420DD1E-50EF-472E-8ACE-A8A7C0191AE0}" srcId="{F17D851F-49FE-4465-A12E-6D1B93747F79}" destId="{C45BA06F-C036-4A2E-9FBF-3ACEB798AFF4}" srcOrd="0" destOrd="0" parTransId="{D84AC122-7F5A-4EB3-96E8-50F5EF8839B8}" sibTransId="{2EF80DF3-256A-4CA3-B5C8-7DB6DC4AC941}"/>
    <dgm:cxn modelId="{7A02F5AF-F9F5-4778-A66E-DE024A3A34D9}" srcId="{9EFAFD96-3601-4F17-BB82-DBBBA6C512D5}" destId="{19599602-9E94-449B-AE02-46C30491E28C}" srcOrd="0" destOrd="0" parTransId="{FF371F54-3EAD-4229-B33D-30FA8E522AE4}" sibTransId="{2A88706E-F8B3-4E84-B216-AB828E178267}"/>
    <dgm:cxn modelId="{A6D11547-9955-453C-A0C8-0D2B6EA356BE}" type="presOf" srcId="{F2C22F24-B658-4C54-9DD8-A6842C86A88E}" destId="{B1C7EC41-6825-45CA-B2C2-E04FDA485941}" srcOrd="1" destOrd="0" presId="urn:microsoft.com/office/officeart/2005/8/layout/hierarchy2"/>
    <dgm:cxn modelId="{400B52B8-4527-4D21-9222-A0A2322ECB4D}" srcId="{0C87090F-02B0-44D5-BD4B-E5AE0D1FA7F1}" destId="{071C21B4-848A-46D1-9393-3C22BD1E732A}" srcOrd="1" destOrd="0" parTransId="{01C46B99-E1BD-4092-BA68-F2EE3B1DEF3E}" sibTransId="{888DBDE6-FBE1-4E79-998D-E23AB7C2D562}"/>
    <dgm:cxn modelId="{56EF4206-EA88-4BB5-8EE3-061D5E9BB6F7}" type="presOf" srcId="{AABA3EBD-89CE-44FC-B7E4-A32AF2D83B2C}" destId="{90E2A5BB-18B0-4598-A950-326FD6D9D5B8}" srcOrd="0" destOrd="0" presId="urn:microsoft.com/office/officeart/2005/8/layout/hierarchy2"/>
    <dgm:cxn modelId="{45F523D1-AFBD-4FE3-94F5-989934D3C3E1}" srcId="{6FD54DCC-0420-4B69-949E-C600DAC3EA80}" destId="{71AEF9AA-A6DE-4D02-B8F6-99DFE850DE2F}" srcOrd="1" destOrd="0" parTransId="{C6E0D7B8-E985-46D4-9CAE-CBF30A88BD51}" sibTransId="{07240A81-7A18-4B7D-BC93-7B2FD4E4CB25}"/>
    <dgm:cxn modelId="{2FBBBBBC-E5AF-4B5D-960C-2089BF3572CC}" type="presParOf" srcId="{1B98B6AA-D490-422F-81BA-C15D24003708}" destId="{291B3D1E-611B-48DE-A8DE-C8AEF041FB4E}" srcOrd="0" destOrd="0" presId="urn:microsoft.com/office/officeart/2005/8/layout/hierarchy2"/>
    <dgm:cxn modelId="{B71D7CBA-B5DF-42B4-9C26-3F03D6EBBF14}" type="presParOf" srcId="{291B3D1E-611B-48DE-A8DE-C8AEF041FB4E}" destId="{7A653888-CCA7-4D18-BC15-CED05AB480BF}" srcOrd="0" destOrd="0" presId="urn:microsoft.com/office/officeart/2005/8/layout/hierarchy2"/>
    <dgm:cxn modelId="{126B1B5E-7898-4402-89A7-0DE99F0C0614}" type="presParOf" srcId="{291B3D1E-611B-48DE-A8DE-C8AEF041FB4E}" destId="{90315251-0450-441E-BF42-62C718A3E065}" srcOrd="1" destOrd="0" presId="urn:microsoft.com/office/officeart/2005/8/layout/hierarchy2"/>
    <dgm:cxn modelId="{A1E3F492-2E4A-405E-8DB3-E87DD51BC370}" type="presParOf" srcId="{90315251-0450-441E-BF42-62C718A3E065}" destId="{81C7DC10-371C-4B7D-91FA-08FA50543A8A}" srcOrd="0" destOrd="0" presId="urn:microsoft.com/office/officeart/2005/8/layout/hierarchy2"/>
    <dgm:cxn modelId="{042A6ADE-263C-4361-92B0-D22A11AB239E}" type="presParOf" srcId="{81C7DC10-371C-4B7D-91FA-08FA50543A8A}" destId="{9BB6FD67-80C6-4274-84C3-9448560579CA}" srcOrd="0" destOrd="0" presId="urn:microsoft.com/office/officeart/2005/8/layout/hierarchy2"/>
    <dgm:cxn modelId="{ECA9186B-2E1C-4E6D-A1E8-FB90C3C2B844}" type="presParOf" srcId="{90315251-0450-441E-BF42-62C718A3E065}" destId="{E1C1D6B4-724D-4CB5-9D56-FDCC5FF17DC1}" srcOrd="1" destOrd="0" presId="urn:microsoft.com/office/officeart/2005/8/layout/hierarchy2"/>
    <dgm:cxn modelId="{E23A5820-1BE0-40E5-8103-BE45B2C48B8E}" type="presParOf" srcId="{E1C1D6B4-724D-4CB5-9D56-FDCC5FF17DC1}" destId="{1C7EB69A-0B18-4540-B55D-AA6D9124E18D}" srcOrd="0" destOrd="0" presId="urn:microsoft.com/office/officeart/2005/8/layout/hierarchy2"/>
    <dgm:cxn modelId="{ACB37560-21B9-4190-AD71-0557D499C1A8}" type="presParOf" srcId="{E1C1D6B4-724D-4CB5-9D56-FDCC5FF17DC1}" destId="{982CB5FA-68A6-49D4-949E-F39079583663}" srcOrd="1" destOrd="0" presId="urn:microsoft.com/office/officeart/2005/8/layout/hierarchy2"/>
    <dgm:cxn modelId="{968F4F99-9A74-4103-B8CC-F795F06AEAF5}" type="presParOf" srcId="{982CB5FA-68A6-49D4-949E-F39079583663}" destId="{9D8B27F8-7A48-41FC-A11E-848C50B074FA}" srcOrd="0" destOrd="0" presId="urn:microsoft.com/office/officeart/2005/8/layout/hierarchy2"/>
    <dgm:cxn modelId="{F3BA0ABC-67E3-4654-BD18-4B804708A865}" type="presParOf" srcId="{9D8B27F8-7A48-41FC-A11E-848C50B074FA}" destId="{D3F4A253-246F-46EB-AF89-BFBB66B39D05}" srcOrd="0" destOrd="0" presId="urn:microsoft.com/office/officeart/2005/8/layout/hierarchy2"/>
    <dgm:cxn modelId="{C841C642-9732-4ED4-82D6-FE74621A4319}" type="presParOf" srcId="{982CB5FA-68A6-49D4-949E-F39079583663}" destId="{27D5CB15-A86E-4295-B6CB-B71B9900BE40}" srcOrd="1" destOrd="0" presId="urn:microsoft.com/office/officeart/2005/8/layout/hierarchy2"/>
    <dgm:cxn modelId="{70C09F2C-D8BA-405B-95AB-7514A5710DB9}" type="presParOf" srcId="{27D5CB15-A86E-4295-B6CB-B71B9900BE40}" destId="{BDF13170-9C0F-46AE-B7B3-F47E8F817045}" srcOrd="0" destOrd="0" presId="urn:microsoft.com/office/officeart/2005/8/layout/hierarchy2"/>
    <dgm:cxn modelId="{3C433DAC-13AE-457C-AFE9-4DA201DEB425}" type="presParOf" srcId="{27D5CB15-A86E-4295-B6CB-B71B9900BE40}" destId="{64C0FFB6-B460-441C-88B5-776FA7CD22A6}" srcOrd="1" destOrd="0" presId="urn:microsoft.com/office/officeart/2005/8/layout/hierarchy2"/>
    <dgm:cxn modelId="{99BA2342-B258-4FF4-81E4-9631C2FD4C8C}" type="presParOf" srcId="{64C0FFB6-B460-441C-88B5-776FA7CD22A6}" destId="{D1F20846-AEDF-4834-84AB-9B17341FD473}" srcOrd="0" destOrd="0" presId="urn:microsoft.com/office/officeart/2005/8/layout/hierarchy2"/>
    <dgm:cxn modelId="{DFFA6D45-6648-4B82-8225-F39B36934C7E}" type="presParOf" srcId="{D1F20846-AEDF-4834-84AB-9B17341FD473}" destId="{FDF2135B-D593-4853-8F22-64C95E1AD123}" srcOrd="0" destOrd="0" presId="urn:microsoft.com/office/officeart/2005/8/layout/hierarchy2"/>
    <dgm:cxn modelId="{6DD79E52-10E3-4409-B444-9322CFAD4BA5}" type="presParOf" srcId="{64C0FFB6-B460-441C-88B5-776FA7CD22A6}" destId="{0BCC6372-6F09-4EDF-9177-3744498369AE}" srcOrd="1" destOrd="0" presId="urn:microsoft.com/office/officeart/2005/8/layout/hierarchy2"/>
    <dgm:cxn modelId="{2756FD98-3245-45D6-86DF-069B2B27C040}" type="presParOf" srcId="{0BCC6372-6F09-4EDF-9177-3744498369AE}" destId="{85F4BCD2-2EB0-441B-AB78-189540775580}" srcOrd="0" destOrd="0" presId="urn:microsoft.com/office/officeart/2005/8/layout/hierarchy2"/>
    <dgm:cxn modelId="{B2969EFC-A2FA-4490-B072-C3ABB9EC5F2E}" type="presParOf" srcId="{0BCC6372-6F09-4EDF-9177-3744498369AE}" destId="{12484AED-4EC9-46E2-8E4F-1E9055DA3CB4}" srcOrd="1" destOrd="0" presId="urn:microsoft.com/office/officeart/2005/8/layout/hierarchy2"/>
    <dgm:cxn modelId="{F9AE7F2D-289F-479A-9EBD-2A7A3241C4C5}" type="presParOf" srcId="{12484AED-4EC9-46E2-8E4F-1E9055DA3CB4}" destId="{696FC7ED-AFA6-4D59-9960-DF0EB431E873}" srcOrd="0" destOrd="0" presId="urn:microsoft.com/office/officeart/2005/8/layout/hierarchy2"/>
    <dgm:cxn modelId="{52A79895-69D6-42D7-A9D6-42D86E87757F}" type="presParOf" srcId="{696FC7ED-AFA6-4D59-9960-DF0EB431E873}" destId="{1F28A1F6-6031-4216-8773-B494771733E2}" srcOrd="0" destOrd="0" presId="urn:microsoft.com/office/officeart/2005/8/layout/hierarchy2"/>
    <dgm:cxn modelId="{46968127-9C20-4C03-8E2E-903FCE8067BF}" type="presParOf" srcId="{12484AED-4EC9-46E2-8E4F-1E9055DA3CB4}" destId="{6DDD1D45-7CEF-4B5C-B2DF-8535B95682F4}" srcOrd="1" destOrd="0" presId="urn:microsoft.com/office/officeart/2005/8/layout/hierarchy2"/>
    <dgm:cxn modelId="{F21F34BB-CA8A-4C49-9273-D57F25542B40}" type="presParOf" srcId="{6DDD1D45-7CEF-4B5C-B2DF-8535B95682F4}" destId="{4570394D-19BA-4A25-9AB4-87BE9642288F}" srcOrd="0" destOrd="0" presId="urn:microsoft.com/office/officeart/2005/8/layout/hierarchy2"/>
    <dgm:cxn modelId="{46EEEE9B-3023-4479-9971-1E2D62163F27}" type="presParOf" srcId="{6DDD1D45-7CEF-4B5C-B2DF-8535B95682F4}" destId="{7E778FA4-9CBC-4DD2-98FC-A46D0DDA9AE5}" srcOrd="1" destOrd="0" presId="urn:microsoft.com/office/officeart/2005/8/layout/hierarchy2"/>
    <dgm:cxn modelId="{CC077E5E-5C45-4492-9011-D81F0638D3DC}" type="presParOf" srcId="{12484AED-4EC9-46E2-8E4F-1E9055DA3CB4}" destId="{33F5B166-8C4C-42F3-9A30-29FFF981098B}" srcOrd="2" destOrd="0" presId="urn:microsoft.com/office/officeart/2005/8/layout/hierarchy2"/>
    <dgm:cxn modelId="{BA975B6D-0D2C-4440-984B-A961F830BBE3}" type="presParOf" srcId="{33F5B166-8C4C-42F3-9A30-29FFF981098B}" destId="{A6A2A0A2-746E-4AA5-9550-81E34D9011C2}" srcOrd="0" destOrd="0" presId="urn:microsoft.com/office/officeart/2005/8/layout/hierarchy2"/>
    <dgm:cxn modelId="{35F24F83-3060-4237-8091-85A9CF313554}" type="presParOf" srcId="{12484AED-4EC9-46E2-8E4F-1E9055DA3CB4}" destId="{B3E7C6B9-10B2-4DE9-961C-AFDC8258760D}" srcOrd="3" destOrd="0" presId="urn:microsoft.com/office/officeart/2005/8/layout/hierarchy2"/>
    <dgm:cxn modelId="{0394E4B5-DE85-453E-A1C6-D4020EEAF6DE}" type="presParOf" srcId="{B3E7C6B9-10B2-4DE9-961C-AFDC8258760D}" destId="{F8FDC674-B064-4257-8967-2A87FE083A3F}" srcOrd="0" destOrd="0" presId="urn:microsoft.com/office/officeart/2005/8/layout/hierarchy2"/>
    <dgm:cxn modelId="{6BC6BD16-FC5B-4D04-8327-DC034FD314DF}" type="presParOf" srcId="{B3E7C6B9-10B2-4DE9-961C-AFDC8258760D}" destId="{0FE125C5-CE42-439B-B7AB-0B28EFC6EBCF}" srcOrd="1" destOrd="0" presId="urn:microsoft.com/office/officeart/2005/8/layout/hierarchy2"/>
    <dgm:cxn modelId="{16A9E02A-FBF8-43A8-985B-A95DD9724A00}" type="presParOf" srcId="{12484AED-4EC9-46E2-8E4F-1E9055DA3CB4}" destId="{7AC7CEAE-3B83-4ACE-B012-8E7BFC9DAAE0}" srcOrd="4" destOrd="0" presId="urn:microsoft.com/office/officeart/2005/8/layout/hierarchy2"/>
    <dgm:cxn modelId="{ED548364-B55A-4F5C-A563-51CB1197F12A}" type="presParOf" srcId="{7AC7CEAE-3B83-4ACE-B012-8E7BFC9DAAE0}" destId="{BB7ADE03-7034-48CD-B69F-CACADD294091}" srcOrd="0" destOrd="0" presId="urn:microsoft.com/office/officeart/2005/8/layout/hierarchy2"/>
    <dgm:cxn modelId="{827031DF-8DEA-4DC7-9A77-E59AAD92F21B}" type="presParOf" srcId="{12484AED-4EC9-46E2-8E4F-1E9055DA3CB4}" destId="{1E07967D-BD23-4948-8ED7-5EE7524EB7AA}" srcOrd="5" destOrd="0" presId="urn:microsoft.com/office/officeart/2005/8/layout/hierarchy2"/>
    <dgm:cxn modelId="{A2FB988B-082D-499F-AA87-7C120F2CB28A}" type="presParOf" srcId="{1E07967D-BD23-4948-8ED7-5EE7524EB7AA}" destId="{397F312A-0FDF-4AFA-8B39-565C84F16927}" srcOrd="0" destOrd="0" presId="urn:microsoft.com/office/officeart/2005/8/layout/hierarchy2"/>
    <dgm:cxn modelId="{E024DD10-3580-4E6D-8D16-C30EB31BE13E}" type="presParOf" srcId="{1E07967D-BD23-4948-8ED7-5EE7524EB7AA}" destId="{B668C4E4-A0AB-4528-926E-31E8422B9A23}" srcOrd="1" destOrd="0" presId="urn:microsoft.com/office/officeart/2005/8/layout/hierarchy2"/>
    <dgm:cxn modelId="{BA492138-385F-4C0B-A00F-7A21E80E7874}" type="presParOf" srcId="{12484AED-4EC9-46E2-8E4F-1E9055DA3CB4}" destId="{A591A70D-6807-45C7-AD16-09C68C17E747}" srcOrd="6" destOrd="0" presId="urn:microsoft.com/office/officeart/2005/8/layout/hierarchy2"/>
    <dgm:cxn modelId="{03AC5C57-750C-4D60-9CB4-DA088D229134}" type="presParOf" srcId="{A591A70D-6807-45C7-AD16-09C68C17E747}" destId="{8AECE39A-B3AD-46F5-B234-89BCBC8459D7}" srcOrd="0" destOrd="0" presId="urn:microsoft.com/office/officeart/2005/8/layout/hierarchy2"/>
    <dgm:cxn modelId="{D433BA20-A658-43D8-A8BE-9D5D59354005}" type="presParOf" srcId="{12484AED-4EC9-46E2-8E4F-1E9055DA3CB4}" destId="{15584F1D-F397-411D-A502-89DBE7D4879C}" srcOrd="7" destOrd="0" presId="urn:microsoft.com/office/officeart/2005/8/layout/hierarchy2"/>
    <dgm:cxn modelId="{93262B82-7CD9-4CD0-BE01-C749995631DE}" type="presParOf" srcId="{15584F1D-F397-411D-A502-89DBE7D4879C}" destId="{5A6D9C0D-10CF-4A76-9E0F-60C406E63FFB}" srcOrd="0" destOrd="0" presId="urn:microsoft.com/office/officeart/2005/8/layout/hierarchy2"/>
    <dgm:cxn modelId="{74139952-9F13-4BAD-BDFC-F6381B2EE155}" type="presParOf" srcId="{15584F1D-F397-411D-A502-89DBE7D4879C}" destId="{81CC2624-82E3-42BF-90E2-59AE8360F801}" srcOrd="1" destOrd="0" presId="urn:microsoft.com/office/officeart/2005/8/layout/hierarchy2"/>
    <dgm:cxn modelId="{C8B76385-8D5F-4E68-8421-3241FA2AD473}" type="presParOf" srcId="{12484AED-4EC9-46E2-8E4F-1E9055DA3CB4}" destId="{FBEA40B7-82DB-41AE-A4C7-E80EA31CA8C8}" srcOrd="8" destOrd="0" presId="urn:microsoft.com/office/officeart/2005/8/layout/hierarchy2"/>
    <dgm:cxn modelId="{98926E4E-040E-4E87-8385-BE56F95B67C7}" type="presParOf" srcId="{FBEA40B7-82DB-41AE-A4C7-E80EA31CA8C8}" destId="{C04F2899-8FC6-4F94-B6A1-328D46C41E60}" srcOrd="0" destOrd="0" presId="urn:microsoft.com/office/officeart/2005/8/layout/hierarchy2"/>
    <dgm:cxn modelId="{59A59C0E-71F1-43BC-81B4-069BB3641698}" type="presParOf" srcId="{12484AED-4EC9-46E2-8E4F-1E9055DA3CB4}" destId="{94AE5DAB-4016-4088-B735-D77C5CB97259}" srcOrd="9" destOrd="0" presId="urn:microsoft.com/office/officeart/2005/8/layout/hierarchy2"/>
    <dgm:cxn modelId="{BC3AF0B6-451C-40CB-84F0-6AB39121FDF1}" type="presParOf" srcId="{94AE5DAB-4016-4088-B735-D77C5CB97259}" destId="{9E52786B-B787-4272-A56F-5942A7D6C9F4}" srcOrd="0" destOrd="0" presId="urn:microsoft.com/office/officeart/2005/8/layout/hierarchy2"/>
    <dgm:cxn modelId="{073D1F1C-DEFA-4BFB-B0EE-99CC361183FE}" type="presParOf" srcId="{94AE5DAB-4016-4088-B735-D77C5CB97259}" destId="{F6E5C563-9F1A-4377-954D-0EB584E6FCA4}" srcOrd="1" destOrd="0" presId="urn:microsoft.com/office/officeart/2005/8/layout/hierarchy2"/>
    <dgm:cxn modelId="{EE1F5BDD-5E8E-479B-899A-11A43987B1AF}" type="presParOf" srcId="{64C0FFB6-B460-441C-88B5-776FA7CD22A6}" destId="{28A10172-4A76-470C-A543-7B20A636690A}" srcOrd="2" destOrd="0" presId="urn:microsoft.com/office/officeart/2005/8/layout/hierarchy2"/>
    <dgm:cxn modelId="{B615CADC-FDDE-4DE1-8A9E-785B4B3221E4}" type="presParOf" srcId="{28A10172-4A76-470C-A543-7B20A636690A}" destId="{54927631-3268-48DF-90BC-2E707AE4B7B6}" srcOrd="0" destOrd="0" presId="urn:microsoft.com/office/officeart/2005/8/layout/hierarchy2"/>
    <dgm:cxn modelId="{03F34B45-342E-4CDF-8DD9-7CF2F453976E}" type="presParOf" srcId="{64C0FFB6-B460-441C-88B5-776FA7CD22A6}" destId="{83AB8089-0EDB-4B56-8A13-4FDF8ED1655C}" srcOrd="3" destOrd="0" presId="urn:microsoft.com/office/officeart/2005/8/layout/hierarchy2"/>
    <dgm:cxn modelId="{CA188A39-5DF9-4A32-9807-51CE4E37CF22}" type="presParOf" srcId="{83AB8089-0EDB-4B56-8A13-4FDF8ED1655C}" destId="{14600CF6-7072-47C1-A41E-D396085F4D7F}" srcOrd="0" destOrd="0" presId="urn:microsoft.com/office/officeart/2005/8/layout/hierarchy2"/>
    <dgm:cxn modelId="{59DA6534-3598-4C6F-895A-62192B9C4512}" type="presParOf" srcId="{83AB8089-0EDB-4B56-8A13-4FDF8ED1655C}" destId="{A6B1BB87-6AAA-4966-8A8A-77734AE484F3}" srcOrd="1" destOrd="0" presId="urn:microsoft.com/office/officeart/2005/8/layout/hierarchy2"/>
    <dgm:cxn modelId="{3934D3F4-0D2C-4C05-8C14-83CB505AB848}" type="presParOf" srcId="{A6B1BB87-6AAA-4966-8A8A-77734AE484F3}" destId="{883B4818-2D29-44F5-A5EB-57BD1DECCDEF}" srcOrd="0" destOrd="0" presId="urn:microsoft.com/office/officeart/2005/8/layout/hierarchy2"/>
    <dgm:cxn modelId="{9E9FEC25-C550-46A9-843B-33C0BF6EFC3D}" type="presParOf" srcId="{883B4818-2D29-44F5-A5EB-57BD1DECCDEF}" destId="{7B823629-6AEC-4E12-867A-9778021FC04D}" srcOrd="0" destOrd="0" presId="urn:microsoft.com/office/officeart/2005/8/layout/hierarchy2"/>
    <dgm:cxn modelId="{A86B325F-FBED-418D-8FA2-1B6F262ECFE7}" type="presParOf" srcId="{A6B1BB87-6AAA-4966-8A8A-77734AE484F3}" destId="{1B2D72D2-A2BD-441B-B946-7E8BA42C1494}" srcOrd="1" destOrd="0" presId="urn:microsoft.com/office/officeart/2005/8/layout/hierarchy2"/>
    <dgm:cxn modelId="{BC81D306-61B9-4CEF-92EF-973178A3861C}" type="presParOf" srcId="{1B2D72D2-A2BD-441B-B946-7E8BA42C1494}" destId="{B4F86058-0DD2-4369-941F-64F0FD1D755A}" srcOrd="0" destOrd="0" presId="urn:microsoft.com/office/officeart/2005/8/layout/hierarchy2"/>
    <dgm:cxn modelId="{90EEE6CE-CF09-4893-BEAA-BB54838D50F0}" type="presParOf" srcId="{1B2D72D2-A2BD-441B-B946-7E8BA42C1494}" destId="{1BD472A8-4F77-4A20-B050-697AEA63615F}" srcOrd="1" destOrd="0" presId="urn:microsoft.com/office/officeart/2005/8/layout/hierarchy2"/>
    <dgm:cxn modelId="{48E0C7CE-1587-4491-B2AA-54588DDB8AC1}" type="presParOf" srcId="{A6B1BB87-6AAA-4966-8A8A-77734AE484F3}" destId="{B0D3975B-C959-40C7-B68E-4E5A5E53D913}" srcOrd="2" destOrd="0" presId="urn:microsoft.com/office/officeart/2005/8/layout/hierarchy2"/>
    <dgm:cxn modelId="{7A62DFFE-B8B8-4D60-A3D0-9733D9435DFC}" type="presParOf" srcId="{B0D3975B-C959-40C7-B68E-4E5A5E53D913}" destId="{B41BCDB2-246E-425C-B559-FBDB3FD0D311}" srcOrd="0" destOrd="0" presId="urn:microsoft.com/office/officeart/2005/8/layout/hierarchy2"/>
    <dgm:cxn modelId="{63DA5F2C-6217-41F4-9B84-6F7C4C86A7E5}" type="presParOf" srcId="{A6B1BB87-6AAA-4966-8A8A-77734AE484F3}" destId="{4B08879B-B93E-4E2D-B05E-89706B4D393F}" srcOrd="3" destOrd="0" presId="urn:microsoft.com/office/officeart/2005/8/layout/hierarchy2"/>
    <dgm:cxn modelId="{09638D27-62A9-4601-B877-3142997721ED}" type="presParOf" srcId="{4B08879B-B93E-4E2D-B05E-89706B4D393F}" destId="{5607F81C-5497-4708-B581-4E18DD35B55A}" srcOrd="0" destOrd="0" presId="urn:microsoft.com/office/officeart/2005/8/layout/hierarchy2"/>
    <dgm:cxn modelId="{FB354B44-D46B-4BB7-A39C-7B2A52441581}" type="presParOf" srcId="{4B08879B-B93E-4E2D-B05E-89706B4D393F}" destId="{19904024-7BBB-4486-AD2D-2BD4B0B06932}" srcOrd="1" destOrd="0" presId="urn:microsoft.com/office/officeart/2005/8/layout/hierarchy2"/>
    <dgm:cxn modelId="{570B53F3-D6F9-431F-B5BA-A831FE09EE8F}" type="presParOf" srcId="{A6B1BB87-6AAA-4966-8A8A-77734AE484F3}" destId="{A35EBD84-636C-45E2-A2F8-077BC1BCCDA4}" srcOrd="4" destOrd="0" presId="urn:microsoft.com/office/officeart/2005/8/layout/hierarchy2"/>
    <dgm:cxn modelId="{1F365B35-E339-4A5E-8DDC-2BE1F1F83017}" type="presParOf" srcId="{A35EBD84-636C-45E2-A2F8-077BC1BCCDA4}" destId="{CAE5F97C-32DB-42D3-9261-5EE1ADFE7BCE}" srcOrd="0" destOrd="0" presId="urn:microsoft.com/office/officeart/2005/8/layout/hierarchy2"/>
    <dgm:cxn modelId="{70C5F9E4-608E-4FE4-9A43-6ABB284CF4B0}" type="presParOf" srcId="{A6B1BB87-6AAA-4966-8A8A-77734AE484F3}" destId="{620D5B26-5001-4522-B354-1594B2BD628B}" srcOrd="5" destOrd="0" presId="urn:microsoft.com/office/officeart/2005/8/layout/hierarchy2"/>
    <dgm:cxn modelId="{A3CE115A-28A4-498C-B023-953C7687ADD6}" type="presParOf" srcId="{620D5B26-5001-4522-B354-1594B2BD628B}" destId="{14E57FE4-9D11-4587-8128-18E022F26F4B}" srcOrd="0" destOrd="0" presId="urn:microsoft.com/office/officeart/2005/8/layout/hierarchy2"/>
    <dgm:cxn modelId="{C2598C49-D63A-483B-8DCB-D226D00D3F2A}" type="presParOf" srcId="{620D5B26-5001-4522-B354-1594B2BD628B}" destId="{B200771F-6ADA-4690-B834-2C436D0069EB}" srcOrd="1" destOrd="0" presId="urn:microsoft.com/office/officeart/2005/8/layout/hierarchy2"/>
    <dgm:cxn modelId="{FDC891EA-AE62-40A0-8FB8-25F0BF5C1386}" type="presParOf" srcId="{A6B1BB87-6AAA-4966-8A8A-77734AE484F3}" destId="{079BE101-E8EE-40C6-8726-197E0CA7043E}" srcOrd="6" destOrd="0" presId="urn:microsoft.com/office/officeart/2005/8/layout/hierarchy2"/>
    <dgm:cxn modelId="{5914EB7C-6E94-4531-A256-FF290264B1F0}" type="presParOf" srcId="{079BE101-E8EE-40C6-8726-197E0CA7043E}" destId="{74C311D5-C8C4-47C2-9887-90B7A5FD5FC1}" srcOrd="0" destOrd="0" presId="urn:microsoft.com/office/officeart/2005/8/layout/hierarchy2"/>
    <dgm:cxn modelId="{82477953-0CA0-46F3-9B34-E86FEC6A0C81}" type="presParOf" srcId="{A6B1BB87-6AAA-4966-8A8A-77734AE484F3}" destId="{B472B861-0E86-4602-8993-0F1635428CBE}" srcOrd="7" destOrd="0" presId="urn:microsoft.com/office/officeart/2005/8/layout/hierarchy2"/>
    <dgm:cxn modelId="{0218ED49-B23D-4FA8-B58A-31157FEE6DAB}" type="presParOf" srcId="{B472B861-0E86-4602-8993-0F1635428CBE}" destId="{8ED967CB-301C-4BE3-BEFF-3834126F4614}" srcOrd="0" destOrd="0" presId="urn:microsoft.com/office/officeart/2005/8/layout/hierarchy2"/>
    <dgm:cxn modelId="{9C7D8AAD-FD21-41E5-BA91-82F10D9B7197}" type="presParOf" srcId="{B472B861-0E86-4602-8993-0F1635428CBE}" destId="{56ED2A83-ABB9-4FF1-9F3E-42AE02D2A9E9}" srcOrd="1" destOrd="0" presId="urn:microsoft.com/office/officeart/2005/8/layout/hierarchy2"/>
    <dgm:cxn modelId="{ED87062C-A5FA-4581-B02E-EDA523D2E60B}" type="presParOf" srcId="{982CB5FA-68A6-49D4-949E-F39079583663}" destId="{3C696472-167F-46D3-9EB1-687AD1CA435A}" srcOrd="2" destOrd="0" presId="urn:microsoft.com/office/officeart/2005/8/layout/hierarchy2"/>
    <dgm:cxn modelId="{17020DE2-19C3-43DF-8CFF-5D089B1F0B82}" type="presParOf" srcId="{3C696472-167F-46D3-9EB1-687AD1CA435A}" destId="{F9639F30-C65F-4603-8633-C8D9B66FCB60}" srcOrd="0" destOrd="0" presId="urn:microsoft.com/office/officeart/2005/8/layout/hierarchy2"/>
    <dgm:cxn modelId="{B1D4409C-DF56-4C33-8A42-889D0DCC47D9}" type="presParOf" srcId="{982CB5FA-68A6-49D4-949E-F39079583663}" destId="{7B5FB594-0629-4EF1-8164-237B7569DCB6}" srcOrd="3" destOrd="0" presId="urn:microsoft.com/office/officeart/2005/8/layout/hierarchy2"/>
    <dgm:cxn modelId="{C1D2F0CC-5796-476B-80B8-37CB738CD3E5}" type="presParOf" srcId="{7B5FB594-0629-4EF1-8164-237B7569DCB6}" destId="{9CAA5C89-276C-49E6-80BE-1153D5AFAF6F}" srcOrd="0" destOrd="0" presId="urn:microsoft.com/office/officeart/2005/8/layout/hierarchy2"/>
    <dgm:cxn modelId="{A1ABC212-9DE5-409C-AFA7-821AB82C169D}" type="presParOf" srcId="{7B5FB594-0629-4EF1-8164-237B7569DCB6}" destId="{3AA23CB1-344C-400D-B90C-0332C3A7009E}" srcOrd="1" destOrd="0" presId="urn:microsoft.com/office/officeart/2005/8/layout/hierarchy2"/>
    <dgm:cxn modelId="{2C32B580-3286-4265-BCAC-B03C87EA2CCA}" type="presParOf" srcId="{3AA23CB1-344C-400D-B90C-0332C3A7009E}" destId="{52E3F8E2-9876-4C42-B27B-8FBFA64F6878}" srcOrd="0" destOrd="0" presId="urn:microsoft.com/office/officeart/2005/8/layout/hierarchy2"/>
    <dgm:cxn modelId="{C29F4B0D-1CC6-42BD-B668-C5C0CC3B1258}" type="presParOf" srcId="{52E3F8E2-9876-4C42-B27B-8FBFA64F6878}" destId="{1E8B8B1C-4E6E-441A-BFD1-3C7671D644C9}" srcOrd="0" destOrd="0" presId="urn:microsoft.com/office/officeart/2005/8/layout/hierarchy2"/>
    <dgm:cxn modelId="{6DE13706-B3D4-40A4-8E88-42B07295B6AF}" type="presParOf" srcId="{3AA23CB1-344C-400D-B90C-0332C3A7009E}" destId="{1F46F41E-B153-4F59-A309-3E76345D98A0}" srcOrd="1" destOrd="0" presId="urn:microsoft.com/office/officeart/2005/8/layout/hierarchy2"/>
    <dgm:cxn modelId="{E96EB98D-2193-46D5-82A0-7B13DEE4AFAA}" type="presParOf" srcId="{1F46F41E-B153-4F59-A309-3E76345D98A0}" destId="{1257890D-84FF-4CC8-8C8F-71073C8B809B}" srcOrd="0" destOrd="0" presId="urn:microsoft.com/office/officeart/2005/8/layout/hierarchy2"/>
    <dgm:cxn modelId="{67C11E53-B92D-491C-A68C-D840AE07077A}" type="presParOf" srcId="{1F46F41E-B153-4F59-A309-3E76345D98A0}" destId="{7E0956BA-3B0F-44C5-8F94-EC2BC93AA4EB}" srcOrd="1" destOrd="0" presId="urn:microsoft.com/office/officeart/2005/8/layout/hierarchy2"/>
    <dgm:cxn modelId="{47F4F569-73B5-4218-9ADF-752DA2910D48}" type="presParOf" srcId="{3AA23CB1-344C-400D-B90C-0332C3A7009E}" destId="{B678C497-8BA7-486C-9C84-C9AE72BCEE02}" srcOrd="2" destOrd="0" presId="urn:microsoft.com/office/officeart/2005/8/layout/hierarchy2"/>
    <dgm:cxn modelId="{CDEAABF7-7D7E-4DC9-AEF2-3028B84050BB}" type="presParOf" srcId="{B678C497-8BA7-486C-9C84-C9AE72BCEE02}" destId="{739F966B-A148-4611-A691-3DAE8FB11B50}" srcOrd="0" destOrd="0" presId="urn:microsoft.com/office/officeart/2005/8/layout/hierarchy2"/>
    <dgm:cxn modelId="{D25471D9-DA1A-4FD6-84F6-7BD6A796A225}" type="presParOf" srcId="{3AA23CB1-344C-400D-B90C-0332C3A7009E}" destId="{DBBC69DE-55A0-4172-BD7E-179DCACD6B65}" srcOrd="3" destOrd="0" presId="urn:microsoft.com/office/officeart/2005/8/layout/hierarchy2"/>
    <dgm:cxn modelId="{8BCC2D33-739B-497B-ABDA-435B7718A5A9}" type="presParOf" srcId="{DBBC69DE-55A0-4172-BD7E-179DCACD6B65}" destId="{18C5552E-65E1-4EDE-847C-46E81F581555}" srcOrd="0" destOrd="0" presId="urn:microsoft.com/office/officeart/2005/8/layout/hierarchy2"/>
    <dgm:cxn modelId="{56CE3DB1-75DD-4877-BAD4-D9B2625761E5}" type="presParOf" srcId="{DBBC69DE-55A0-4172-BD7E-179DCACD6B65}" destId="{1CB0A851-2055-4310-B025-E063C4F23886}" srcOrd="1" destOrd="0" presId="urn:microsoft.com/office/officeart/2005/8/layout/hierarchy2"/>
    <dgm:cxn modelId="{A00F0AF7-524C-4B4D-B4AD-2C6F4A55EA92}" type="presParOf" srcId="{982CB5FA-68A6-49D4-949E-F39079583663}" destId="{D8AEFF4B-51E0-4333-AAD8-F99E554BD972}" srcOrd="4" destOrd="0" presId="urn:microsoft.com/office/officeart/2005/8/layout/hierarchy2"/>
    <dgm:cxn modelId="{F6E49A50-2817-4052-B72C-6294C3FEE06A}" type="presParOf" srcId="{D8AEFF4B-51E0-4333-AAD8-F99E554BD972}" destId="{10ECEE27-DEDB-441F-985A-640896592E80}" srcOrd="0" destOrd="0" presId="urn:microsoft.com/office/officeart/2005/8/layout/hierarchy2"/>
    <dgm:cxn modelId="{FB280543-C812-4746-82F4-CE465CE2E365}" type="presParOf" srcId="{982CB5FA-68A6-49D4-949E-F39079583663}" destId="{D662AB4D-282F-4B06-BB4E-F002B1F81A02}" srcOrd="5" destOrd="0" presId="urn:microsoft.com/office/officeart/2005/8/layout/hierarchy2"/>
    <dgm:cxn modelId="{D583E8D0-4932-4638-A345-6B954A1D7A4C}" type="presParOf" srcId="{D662AB4D-282F-4B06-BB4E-F002B1F81A02}" destId="{EBB14394-A43D-4C1B-998A-5EA0ECC9E838}" srcOrd="0" destOrd="0" presId="urn:microsoft.com/office/officeart/2005/8/layout/hierarchy2"/>
    <dgm:cxn modelId="{E001FDDA-DBD2-4FA3-9FE8-422945D01FC2}" type="presParOf" srcId="{D662AB4D-282F-4B06-BB4E-F002B1F81A02}" destId="{CB4169F7-8BA6-4EE6-88D5-C93ACA219BEE}" srcOrd="1" destOrd="0" presId="urn:microsoft.com/office/officeart/2005/8/layout/hierarchy2"/>
    <dgm:cxn modelId="{62A8C6AA-B3B9-4F34-B165-7FAC55BDC0A5}" type="presParOf" srcId="{CB4169F7-8BA6-4EE6-88D5-C93ACA219BEE}" destId="{C1737E5D-9D12-4B98-8E4E-078BDE25D549}" srcOrd="0" destOrd="0" presId="urn:microsoft.com/office/officeart/2005/8/layout/hierarchy2"/>
    <dgm:cxn modelId="{665483D1-7031-427A-8A7E-5488B5DE1FE1}" type="presParOf" srcId="{C1737E5D-9D12-4B98-8E4E-078BDE25D549}" destId="{B1C7EC41-6825-45CA-B2C2-E04FDA485941}" srcOrd="0" destOrd="0" presId="urn:microsoft.com/office/officeart/2005/8/layout/hierarchy2"/>
    <dgm:cxn modelId="{9164D2E2-4B61-4FFC-9609-132B287A4636}" type="presParOf" srcId="{CB4169F7-8BA6-4EE6-88D5-C93ACA219BEE}" destId="{A79B3DFA-A403-4B05-B536-0463F4BCF3A5}" srcOrd="1" destOrd="0" presId="urn:microsoft.com/office/officeart/2005/8/layout/hierarchy2"/>
    <dgm:cxn modelId="{BC524CDC-BFF1-4E53-AA93-39D139AD255E}" type="presParOf" srcId="{A79B3DFA-A403-4B05-B536-0463F4BCF3A5}" destId="{9840F1AA-02F3-4A17-B884-5923F3F8370C}" srcOrd="0" destOrd="0" presId="urn:microsoft.com/office/officeart/2005/8/layout/hierarchy2"/>
    <dgm:cxn modelId="{B316B09A-0703-42E6-B0B4-9D1E5C751B2F}" type="presParOf" srcId="{A79B3DFA-A403-4B05-B536-0463F4BCF3A5}" destId="{037BC704-F1D0-4CAC-9912-A4BC3376A743}" srcOrd="1" destOrd="0" presId="urn:microsoft.com/office/officeart/2005/8/layout/hierarchy2"/>
    <dgm:cxn modelId="{7F7BB1DE-9E2B-411A-9C40-1C976B3F14BF}" type="presParOf" srcId="{CB4169F7-8BA6-4EE6-88D5-C93ACA219BEE}" destId="{90847249-2EAB-43BA-A78C-2CFAA939C729}" srcOrd="2" destOrd="0" presId="urn:microsoft.com/office/officeart/2005/8/layout/hierarchy2"/>
    <dgm:cxn modelId="{309B4FB1-C982-46E3-B87A-FC964A956578}" type="presParOf" srcId="{90847249-2EAB-43BA-A78C-2CFAA939C729}" destId="{1DF13AEE-79C7-4F4E-BB36-681BB192AEF9}" srcOrd="0" destOrd="0" presId="urn:microsoft.com/office/officeart/2005/8/layout/hierarchy2"/>
    <dgm:cxn modelId="{AF83A84C-EEF6-4D44-B13B-70084A651B98}" type="presParOf" srcId="{CB4169F7-8BA6-4EE6-88D5-C93ACA219BEE}" destId="{A740051E-59B6-4A3A-9340-EB5CE3107537}" srcOrd="3" destOrd="0" presId="urn:microsoft.com/office/officeart/2005/8/layout/hierarchy2"/>
    <dgm:cxn modelId="{0B7123AE-889C-43C2-927E-10D8DBD9C543}" type="presParOf" srcId="{A740051E-59B6-4A3A-9340-EB5CE3107537}" destId="{7B85CE81-CF0D-43F6-9CCE-F28AF3494CD1}" srcOrd="0" destOrd="0" presId="urn:microsoft.com/office/officeart/2005/8/layout/hierarchy2"/>
    <dgm:cxn modelId="{3BD39C63-73C8-488C-AE01-07265BD63F09}" type="presParOf" srcId="{A740051E-59B6-4A3A-9340-EB5CE3107537}" destId="{641CB449-2FC2-40C6-A0A4-E5D1EE589EE9}" srcOrd="1" destOrd="0" presId="urn:microsoft.com/office/officeart/2005/8/layout/hierarchy2"/>
    <dgm:cxn modelId="{A5322E04-65CD-48D0-8EC8-891BA285CD80}" type="presParOf" srcId="{90315251-0450-441E-BF42-62C718A3E065}" destId="{AD755FF2-69C6-4116-8B71-8C6E6E1C68E1}" srcOrd="2" destOrd="0" presId="urn:microsoft.com/office/officeart/2005/8/layout/hierarchy2"/>
    <dgm:cxn modelId="{95A3DB75-F09D-4DA0-8BC0-3C353BC3A6FB}" type="presParOf" srcId="{AD755FF2-69C6-4116-8B71-8C6E6E1C68E1}" destId="{3D08CC87-1160-4FF0-9B90-B211BAB64264}" srcOrd="0" destOrd="0" presId="urn:microsoft.com/office/officeart/2005/8/layout/hierarchy2"/>
    <dgm:cxn modelId="{08D974D6-38FF-4D43-AE98-D23AACC7FF08}" type="presParOf" srcId="{90315251-0450-441E-BF42-62C718A3E065}" destId="{8078511A-D278-44EA-94DA-B4A3256AB062}" srcOrd="3" destOrd="0" presId="urn:microsoft.com/office/officeart/2005/8/layout/hierarchy2"/>
    <dgm:cxn modelId="{21167DFB-B785-481C-8FAD-45EF2F124312}" type="presParOf" srcId="{8078511A-D278-44EA-94DA-B4A3256AB062}" destId="{721DD3FF-6E9C-4515-A89B-4BDA170A7D0F}" srcOrd="0" destOrd="0" presId="urn:microsoft.com/office/officeart/2005/8/layout/hierarchy2"/>
    <dgm:cxn modelId="{5A11D337-EBE1-49DE-BEFC-7CDCA188D328}" type="presParOf" srcId="{8078511A-D278-44EA-94DA-B4A3256AB062}" destId="{F756E876-80D4-4E2C-A7CE-30BBFB631253}" srcOrd="1" destOrd="0" presId="urn:microsoft.com/office/officeart/2005/8/layout/hierarchy2"/>
    <dgm:cxn modelId="{94F3D99B-B2A6-4CBF-866B-78C5AA88CEE5}" type="presParOf" srcId="{F756E876-80D4-4E2C-A7CE-30BBFB631253}" destId="{EF9AEBC7-2277-493A-A05C-3F83BF192317}" srcOrd="0" destOrd="0" presId="urn:microsoft.com/office/officeart/2005/8/layout/hierarchy2"/>
    <dgm:cxn modelId="{BA8E860F-7D87-4257-BF62-B4E5ECA276F8}" type="presParOf" srcId="{EF9AEBC7-2277-493A-A05C-3F83BF192317}" destId="{1D13D487-8273-4D8A-AB57-78D6D8C6BE3D}" srcOrd="0" destOrd="0" presId="urn:microsoft.com/office/officeart/2005/8/layout/hierarchy2"/>
    <dgm:cxn modelId="{0BC13C07-C2B4-49FF-8418-7EE7746CBE1E}" type="presParOf" srcId="{F756E876-80D4-4E2C-A7CE-30BBFB631253}" destId="{B04A4B3B-3EF2-44AC-A7E5-A78E3280416D}" srcOrd="1" destOrd="0" presId="urn:microsoft.com/office/officeart/2005/8/layout/hierarchy2"/>
    <dgm:cxn modelId="{513AB95D-7034-4867-82FA-4B631451AE4E}" type="presParOf" srcId="{B04A4B3B-3EF2-44AC-A7E5-A78E3280416D}" destId="{DA7BC4A3-D72F-4187-A632-125319904F97}" srcOrd="0" destOrd="0" presId="urn:microsoft.com/office/officeart/2005/8/layout/hierarchy2"/>
    <dgm:cxn modelId="{9117B941-6868-44A9-A37A-17037ED0B896}" type="presParOf" srcId="{B04A4B3B-3EF2-44AC-A7E5-A78E3280416D}" destId="{006C97F0-06D6-4127-A89C-335904A2A914}" srcOrd="1" destOrd="0" presId="urn:microsoft.com/office/officeart/2005/8/layout/hierarchy2"/>
    <dgm:cxn modelId="{C8D92F9C-4AAC-4354-96FF-0775B2C085DC}" type="presParOf" srcId="{006C97F0-06D6-4127-A89C-335904A2A914}" destId="{ABC4C8A5-2C3B-4040-B0CA-B7B90646EF02}" srcOrd="0" destOrd="0" presId="urn:microsoft.com/office/officeart/2005/8/layout/hierarchy2"/>
    <dgm:cxn modelId="{D82118AC-76FB-4380-B315-D7FB6D8962E5}" type="presParOf" srcId="{ABC4C8A5-2C3B-4040-B0CA-B7B90646EF02}" destId="{25CC6CB1-F3D1-4AD0-BD93-BB202C911B0F}" srcOrd="0" destOrd="0" presId="urn:microsoft.com/office/officeart/2005/8/layout/hierarchy2"/>
    <dgm:cxn modelId="{2BA3EE8E-0354-4F79-9EE0-89A2BD5AF37F}" type="presParOf" srcId="{006C97F0-06D6-4127-A89C-335904A2A914}" destId="{0DCAC194-0081-430D-85D2-C348C69C9744}" srcOrd="1" destOrd="0" presId="urn:microsoft.com/office/officeart/2005/8/layout/hierarchy2"/>
    <dgm:cxn modelId="{2A153863-4768-4D50-965A-CB00020DDB83}" type="presParOf" srcId="{0DCAC194-0081-430D-85D2-C348C69C9744}" destId="{939F0136-0225-4A2C-98B4-A1F5B3F969FF}" srcOrd="0" destOrd="0" presId="urn:microsoft.com/office/officeart/2005/8/layout/hierarchy2"/>
    <dgm:cxn modelId="{55E589C9-C253-47E0-A1FF-38987320517F}" type="presParOf" srcId="{0DCAC194-0081-430D-85D2-C348C69C9744}" destId="{296DF4F4-CC3F-487E-8461-D22A07368D27}" srcOrd="1" destOrd="0" presId="urn:microsoft.com/office/officeart/2005/8/layout/hierarchy2"/>
    <dgm:cxn modelId="{359B1939-5C2C-490E-9B28-189B917AB2FD}" type="presParOf" srcId="{006C97F0-06D6-4127-A89C-335904A2A914}" destId="{19DE974A-EA16-466E-BEF9-03348EEC0A37}" srcOrd="2" destOrd="0" presId="urn:microsoft.com/office/officeart/2005/8/layout/hierarchy2"/>
    <dgm:cxn modelId="{6C7DC8E7-8D49-4047-894D-853F4D587CAD}" type="presParOf" srcId="{19DE974A-EA16-466E-BEF9-03348EEC0A37}" destId="{31635B85-0351-4C90-AFCD-180332A4E7D5}" srcOrd="0" destOrd="0" presId="urn:microsoft.com/office/officeart/2005/8/layout/hierarchy2"/>
    <dgm:cxn modelId="{82D1EA34-D8DD-433C-B26D-8FB72AF8CB2C}" type="presParOf" srcId="{006C97F0-06D6-4127-A89C-335904A2A914}" destId="{15C5D979-156D-4AAD-8754-820A58E2DC6A}" srcOrd="3" destOrd="0" presId="urn:microsoft.com/office/officeart/2005/8/layout/hierarchy2"/>
    <dgm:cxn modelId="{2D73DE60-E893-42BE-B352-16F4A82969AB}" type="presParOf" srcId="{15C5D979-156D-4AAD-8754-820A58E2DC6A}" destId="{01D5F330-7B91-4961-B0FC-0DC4520A3FB5}" srcOrd="0" destOrd="0" presId="urn:microsoft.com/office/officeart/2005/8/layout/hierarchy2"/>
    <dgm:cxn modelId="{D2251471-F1B3-4249-B4C7-E8016EB85B32}" type="presParOf" srcId="{15C5D979-156D-4AAD-8754-820A58E2DC6A}" destId="{288A0D72-745B-4B70-BE89-249F6FAD0C46}" srcOrd="1" destOrd="0" presId="urn:microsoft.com/office/officeart/2005/8/layout/hierarchy2"/>
    <dgm:cxn modelId="{0F44E7A7-2EA6-4CAC-BC16-245B0979E381}" type="presParOf" srcId="{288A0D72-745B-4B70-BE89-249F6FAD0C46}" destId="{E335862E-4935-432A-95A7-E1549040CA5C}" srcOrd="0" destOrd="0" presId="urn:microsoft.com/office/officeart/2005/8/layout/hierarchy2"/>
    <dgm:cxn modelId="{CCF5C0E9-7D25-4778-A92F-8BA8D84A756D}" type="presParOf" srcId="{E335862E-4935-432A-95A7-E1549040CA5C}" destId="{1677680D-0A18-4F09-87C4-077CF1A257C7}" srcOrd="0" destOrd="0" presId="urn:microsoft.com/office/officeart/2005/8/layout/hierarchy2"/>
    <dgm:cxn modelId="{FB13A98F-290E-4A75-A17B-BEC3385A68CA}" type="presParOf" srcId="{288A0D72-745B-4B70-BE89-249F6FAD0C46}" destId="{95264C8A-6FEA-46C5-8124-5484A4BDA365}" srcOrd="1" destOrd="0" presId="urn:microsoft.com/office/officeart/2005/8/layout/hierarchy2"/>
    <dgm:cxn modelId="{E8D0B51B-81DE-43E2-90D3-225340B10C48}" type="presParOf" srcId="{95264C8A-6FEA-46C5-8124-5484A4BDA365}" destId="{95367564-6B92-4802-B4E1-CBAF392A9017}" srcOrd="0" destOrd="0" presId="urn:microsoft.com/office/officeart/2005/8/layout/hierarchy2"/>
    <dgm:cxn modelId="{3D5866BC-CAD4-4547-B461-7CBCCC58330F}" type="presParOf" srcId="{95264C8A-6FEA-46C5-8124-5484A4BDA365}" destId="{67F4CE30-C535-4C8A-89CF-E5C7375C0744}" srcOrd="1" destOrd="0" presId="urn:microsoft.com/office/officeart/2005/8/layout/hierarchy2"/>
    <dgm:cxn modelId="{355654C9-A46C-4389-ABA0-D577C229936F}" type="presParOf" srcId="{288A0D72-745B-4B70-BE89-249F6FAD0C46}" destId="{45AD98D9-B274-4849-89FF-78FCA8B42714}" srcOrd="2" destOrd="0" presId="urn:microsoft.com/office/officeart/2005/8/layout/hierarchy2"/>
    <dgm:cxn modelId="{3E7A37CC-3221-464E-A18C-59AC35A62D91}" type="presParOf" srcId="{45AD98D9-B274-4849-89FF-78FCA8B42714}" destId="{DC9D32F5-4614-48CA-B26D-1BBC52F0BD15}" srcOrd="0" destOrd="0" presId="urn:microsoft.com/office/officeart/2005/8/layout/hierarchy2"/>
    <dgm:cxn modelId="{697BC5C2-04F1-4AA5-ABB4-CEB4EF9ABAE9}" type="presParOf" srcId="{288A0D72-745B-4B70-BE89-249F6FAD0C46}" destId="{FEB32597-7980-4430-9A24-F98E759C9CC2}" srcOrd="3" destOrd="0" presId="urn:microsoft.com/office/officeart/2005/8/layout/hierarchy2"/>
    <dgm:cxn modelId="{EDCA2218-E656-4138-A7F2-60AEA5B180CB}" type="presParOf" srcId="{FEB32597-7980-4430-9A24-F98E759C9CC2}" destId="{EC09DA9D-AFAF-4277-987E-D12397D8154D}" srcOrd="0" destOrd="0" presId="urn:microsoft.com/office/officeart/2005/8/layout/hierarchy2"/>
    <dgm:cxn modelId="{25A19F4B-701C-4289-B80F-52EA73D1ED15}" type="presParOf" srcId="{FEB32597-7980-4430-9A24-F98E759C9CC2}" destId="{AC1B9600-16B3-4F2B-9364-9099EF637082}" srcOrd="1" destOrd="0" presId="urn:microsoft.com/office/officeart/2005/8/layout/hierarchy2"/>
    <dgm:cxn modelId="{16B6D53C-45B7-4AFD-A2B3-3211BD3EC901}" type="presParOf" srcId="{288A0D72-745B-4B70-BE89-249F6FAD0C46}" destId="{594839A4-4DB0-4411-9F9B-7D933B22CEC3}" srcOrd="4" destOrd="0" presId="urn:microsoft.com/office/officeart/2005/8/layout/hierarchy2"/>
    <dgm:cxn modelId="{48E53524-1E14-4662-BA8C-1F5260F228C1}" type="presParOf" srcId="{594839A4-4DB0-4411-9F9B-7D933B22CEC3}" destId="{9DC8B4DA-9A4D-4083-98AB-38624C8AAA59}" srcOrd="0" destOrd="0" presId="urn:microsoft.com/office/officeart/2005/8/layout/hierarchy2"/>
    <dgm:cxn modelId="{AE28D52C-C61E-46D4-BAB9-097338CC1696}" type="presParOf" srcId="{288A0D72-745B-4B70-BE89-249F6FAD0C46}" destId="{39EC1EAD-2382-4633-89E0-0BE8056AC904}" srcOrd="5" destOrd="0" presId="urn:microsoft.com/office/officeart/2005/8/layout/hierarchy2"/>
    <dgm:cxn modelId="{51044ED9-F94C-4529-8135-7E00BD53DB05}" type="presParOf" srcId="{39EC1EAD-2382-4633-89E0-0BE8056AC904}" destId="{C6DD67FF-7112-44EF-80DE-A455DAD4CDD0}" srcOrd="0" destOrd="0" presId="urn:microsoft.com/office/officeart/2005/8/layout/hierarchy2"/>
    <dgm:cxn modelId="{5348ED37-72B0-4053-9189-EE9DDB6830F9}" type="presParOf" srcId="{39EC1EAD-2382-4633-89E0-0BE8056AC904}" destId="{6780890F-60E1-4D91-83E1-58201B0D1693}" srcOrd="1" destOrd="0" presId="urn:microsoft.com/office/officeart/2005/8/layout/hierarchy2"/>
    <dgm:cxn modelId="{8AFFE5D3-2531-4EA0-B5A9-C5BBF997248E}" type="presParOf" srcId="{288A0D72-745B-4B70-BE89-249F6FAD0C46}" destId="{5DEC05C7-C502-4281-B0D2-A1FDC4726780}" srcOrd="6" destOrd="0" presId="urn:microsoft.com/office/officeart/2005/8/layout/hierarchy2"/>
    <dgm:cxn modelId="{C33714BE-02A0-4EC7-8497-9840DF6ECA3E}" type="presParOf" srcId="{5DEC05C7-C502-4281-B0D2-A1FDC4726780}" destId="{25F0649C-5354-4CB3-B150-9A70903571F5}" srcOrd="0" destOrd="0" presId="urn:microsoft.com/office/officeart/2005/8/layout/hierarchy2"/>
    <dgm:cxn modelId="{E2A821E3-8E1C-4465-9195-994FA60AE2E4}" type="presParOf" srcId="{288A0D72-745B-4B70-BE89-249F6FAD0C46}" destId="{9C3D9C23-A6EE-4056-B2AE-4E737E3DA668}" srcOrd="7" destOrd="0" presId="urn:microsoft.com/office/officeart/2005/8/layout/hierarchy2"/>
    <dgm:cxn modelId="{7CE26E38-31F4-476D-85DF-616A08BBE581}" type="presParOf" srcId="{9C3D9C23-A6EE-4056-B2AE-4E737E3DA668}" destId="{6E1C51D7-CBA3-4F5F-B2C2-C6A8DE7BF38C}" srcOrd="0" destOrd="0" presId="urn:microsoft.com/office/officeart/2005/8/layout/hierarchy2"/>
    <dgm:cxn modelId="{FBD9CFE0-08FA-4564-A610-26B32447D8AB}" type="presParOf" srcId="{9C3D9C23-A6EE-4056-B2AE-4E737E3DA668}" destId="{DE177622-0841-4D8E-8D5F-1C5E5E352528}" srcOrd="1" destOrd="0" presId="urn:microsoft.com/office/officeart/2005/8/layout/hierarchy2"/>
    <dgm:cxn modelId="{FD12F2B5-DF7C-4FE4-AFF2-9530BB38A9C5}" type="presParOf" srcId="{288A0D72-745B-4B70-BE89-249F6FAD0C46}" destId="{4E29382A-E312-49E7-84C1-0849F3982D71}" srcOrd="8" destOrd="0" presId="urn:microsoft.com/office/officeart/2005/8/layout/hierarchy2"/>
    <dgm:cxn modelId="{13955B09-EC08-4356-B0E8-1C2FEBA51F08}" type="presParOf" srcId="{4E29382A-E312-49E7-84C1-0849F3982D71}" destId="{B151E942-6524-47F7-8880-CFF6A826B900}" srcOrd="0" destOrd="0" presId="urn:microsoft.com/office/officeart/2005/8/layout/hierarchy2"/>
    <dgm:cxn modelId="{6F469B83-C13A-4E2B-A8DA-3E6DE6DD356C}" type="presParOf" srcId="{288A0D72-745B-4B70-BE89-249F6FAD0C46}" destId="{465A39DC-7777-4978-97E3-6687F95CA599}" srcOrd="9" destOrd="0" presId="urn:microsoft.com/office/officeart/2005/8/layout/hierarchy2"/>
    <dgm:cxn modelId="{82A7544B-D2FD-4447-AB55-E4E48E0722C1}" type="presParOf" srcId="{465A39DC-7777-4978-97E3-6687F95CA599}" destId="{4599B159-587E-424E-B7D8-F708D8D48546}" srcOrd="0" destOrd="0" presId="urn:microsoft.com/office/officeart/2005/8/layout/hierarchy2"/>
    <dgm:cxn modelId="{B31BFE73-F654-4C99-8E76-96C452C81811}" type="presParOf" srcId="{465A39DC-7777-4978-97E3-6687F95CA599}" destId="{BB50A17C-4217-42F7-BF41-A596CEDB219F}" srcOrd="1" destOrd="0" presId="urn:microsoft.com/office/officeart/2005/8/layout/hierarchy2"/>
    <dgm:cxn modelId="{D8C85F07-DDB8-49A6-851F-4CCB7B8CE4F6}" type="presParOf" srcId="{F756E876-80D4-4E2C-A7CE-30BBFB631253}" destId="{8502A4D1-E8C3-4F94-A893-D0A2504D7ED4}" srcOrd="2" destOrd="0" presId="urn:microsoft.com/office/officeart/2005/8/layout/hierarchy2"/>
    <dgm:cxn modelId="{19122ACE-B7EE-4152-A44B-A09E5C4FB7FF}" type="presParOf" srcId="{8502A4D1-E8C3-4F94-A893-D0A2504D7ED4}" destId="{803F16D8-BEE3-4DC3-B858-4207CA90B600}" srcOrd="0" destOrd="0" presId="urn:microsoft.com/office/officeart/2005/8/layout/hierarchy2"/>
    <dgm:cxn modelId="{69AE57E9-445A-4139-B4A8-24B2DC29C835}" type="presParOf" srcId="{F756E876-80D4-4E2C-A7CE-30BBFB631253}" destId="{63915249-1E6A-4879-AF98-DBB89A4E06B3}" srcOrd="3" destOrd="0" presId="urn:microsoft.com/office/officeart/2005/8/layout/hierarchy2"/>
    <dgm:cxn modelId="{558A67A4-1DA1-47D0-8B12-506AEBE7E2BE}" type="presParOf" srcId="{63915249-1E6A-4879-AF98-DBB89A4E06B3}" destId="{2C639128-2EAC-4091-9BA1-DBAE98E4A20E}" srcOrd="0" destOrd="0" presId="urn:microsoft.com/office/officeart/2005/8/layout/hierarchy2"/>
    <dgm:cxn modelId="{2B625C47-039F-4526-8666-AAC3446D201C}" type="presParOf" srcId="{63915249-1E6A-4879-AF98-DBB89A4E06B3}" destId="{5C8D2E39-5A1D-417E-B999-9B17250BBF45}" srcOrd="1" destOrd="0" presId="urn:microsoft.com/office/officeart/2005/8/layout/hierarchy2"/>
    <dgm:cxn modelId="{9DDC9111-A7A8-45E1-9942-9346E080213B}" type="presParOf" srcId="{5C8D2E39-5A1D-417E-B999-9B17250BBF45}" destId="{F3D9DE85-17B4-464B-AD86-82AA3F2B8AEC}" srcOrd="0" destOrd="0" presId="urn:microsoft.com/office/officeart/2005/8/layout/hierarchy2"/>
    <dgm:cxn modelId="{0E13F626-E470-45E0-9668-1D52B19D91FE}" type="presParOf" srcId="{F3D9DE85-17B4-464B-AD86-82AA3F2B8AEC}" destId="{FD382AB3-F8A0-4540-A622-7D4AB4707B91}" srcOrd="0" destOrd="0" presId="urn:microsoft.com/office/officeart/2005/8/layout/hierarchy2"/>
    <dgm:cxn modelId="{E011732D-52A6-4949-ACA2-D7D2E4EAA5FE}" type="presParOf" srcId="{5C8D2E39-5A1D-417E-B999-9B17250BBF45}" destId="{FA19599A-AD3D-4CF2-A522-6EE49BE0E736}" srcOrd="1" destOrd="0" presId="urn:microsoft.com/office/officeart/2005/8/layout/hierarchy2"/>
    <dgm:cxn modelId="{93B08998-E7B7-4D93-B8FA-09F98AD3EDFA}" type="presParOf" srcId="{FA19599A-AD3D-4CF2-A522-6EE49BE0E736}" destId="{9D1F81E4-21A1-4FE6-87A4-5286B895A617}" srcOrd="0" destOrd="0" presId="urn:microsoft.com/office/officeart/2005/8/layout/hierarchy2"/>
    <dgm:cxn modelId="{67F9C13A-FA7F-4ABB-BA75-64248F2110A5}" type="presParOf" srcId="{FA19599A-AD3D-4CF2-A522-6EE49BE0E736}" destId="{099F8174-C351-4865-ACDF-D619367F7274}" srcOrd="1" destOrd="0" presId="urn:microsoft.com/office/officeart/2005/8/layout/hierarchy2"/>
    <dgm:cxn modelId="{DA23376C-ADB2-4F93-AA37-A4C9449762B9}" type="presParOf" srcId="{F756E876-80D4-4E2C-A7CE-30BBFB631253}" destId="{E6C8A8E4-A56B-47B0-B9C7-9F38A387384B}" srcOrd="4" destOrd="0" presId="urn:microsoft.com/office/officeart/2005/8/layout/hierarchy2"/>
    <dgm:cxn modelId="{803B3C67-3B53-4318-B437-8FF782D0A026}" type="presParOf" srcId="{E6C8A8E4-A56B-47B0-B9C7-9F38A387384B}" destId="{A1FE7036-C2A0-4618-BF56-AE7F13E6FFA7}" srcOrd="0" destOrd="0" presId="urn:microsoft.com/office/officeart/2005/8/layout/hierarchy2"/>
    <dgm:cxn modelId="{FAFD962E-9BB1-4937-A311-70E55D8F6D3F}" type="presParOf" srcId="{F756E876-80D4-4E2C-A7CE-30BBFB631253}" destId="{BEB06E40-11D7-41C7-A381-53FCC1FE7DD6}" srcOrd="5" destOrd="0" presId="urn:microsoft.com/office/officeart/2005/8/layout/hierarchy2"/>
    <dgm:cxn modelId="{7A0A643B-3AE1-4C59-82CD-8838C9A30247}" type="presParOf" srcId="{BEB06E40-11D7-41C7-A381-53FCC1FE7DD6}" destId="{FAD5227F-CBA2-4F8D-A56F-5EEA5B5BBEDD}" srcOrd="0" destOrd="0" presId="urn:microsoft.com/office/officeart/2005/8/layout/hierarchy2"/>
    <dgm:cxn modelId="{3DB03A8D-FE73-48E5-8C60-1A3A6DA552A7}" type="presParOf" srcId="{BEB06E40-11D7-41C7-A381-53FCC1FE7DD6}" destId="{D3155E50-6620-4A50-A473-7622C70D468B}" srcOrd="1" destOrd="0" presId="urn:microsoft.com/office/officeart/2005/8/layout/hierarchy2"/>
    <dgm:cxn modelId="{F36E14B6-44BD-4BEF-8C25-909DC43CC6E5}" type="presParOf" srcId="{F756E876-80D4-4E2C-A7CE-30BBFB631253}" destId="{A240393A-8670-48EF-899E-9FB266C29578}" srcOrd="6" destOrd="0" presId="urn:microsoft.com/office/officeart/2005/8/layout/hierarchy2"/>
    <dgm:cxn modelId="{7343E7A1-CB66-4870-BEFB-0F3AF3A760C6}" type="presParOf" srcId="{A240393A-8670-48EF-899E-9FB266C29578}" destId="{80354DAC-C845-4550-90C7-D7C4A13C2B8C}" srcOrd="0" destOrd="0" presId="urn:microsoft.com/office/officeart/2005/8/layout/hierarchy2"/>
    <dgm:cxn modelId="{6AEFEF98-2D7F-4C42-B9DD-F62698BECAEF}" type="presParOf" srcId="{F756E876-80D4-4E2C-A7CE-30BBFB631253}" destId="{9CF3F305-D479-4D17-BCD5-10A833860C29}" srcOrd="7" destOrd="0" presId="urn:microsoft.com/office/officeart/2005/8/layout/hierarchy2"/>
    <dgm:cxn modelId="{2AB5AB62-5B4F-4C80-943A-640AC92F4363}" type="presParOf" srcId="{9CF3F305-D479-4D17-BCD5-10A833860C29}" destId="{D76748B5-FE57-42D9-A48E-6AA5AC970479}" srcOrd="0" destOrd="0" presId="urn:microsoft.com/office/officeart/2005/8/layout/hierarchy2"/>
    <dgm:cxn modelId="{F6F09315-C567-46EC-B469-F5EDE38DFBAF}" type="presParOf" srcId="{9CF3F305-D479-4D17-BCD5-10A833860C29}" destId="{FA97165D-CA9D-42C6-A754-DE57536F1F06}" srcOrd="1" destOrd="0" presId="urn:microsoft.com/office/officeart/2005/8/layout/hierarchy2"/>
    <dgm:cxn modelId="{2DF88A2D-B664-448C-A1C6-EAAE7BFC5533}" type="presParOf" srcId="{FA97165D-CA9D-42C6-A754-DE57536F1F06}" destId="{59058A6D-58B7-4656-A2F4-ED5A2D318E3F}" srcOrd="0" destOrd="0" presId="urn:microsoft.com/office/officeart/2005/8/layout/hierarchy2"/>
    <dgm:cxn modelId="{43A42187-3B34-4417-8050-16841958B272}" type="presParOf" srcId="{59058A6D-58B7-4656-A2F4-ED5A2D318E3F}" destId="{4A4E012A-558A-44CE-9514-EEF28E6A40F8}" srcOrd="0" destOrd="0" presId="urn:microsoft.com/office/officeart/2005/8/layout/hierarchy2"/>
    <dgm:cxn modelId="{EB43AEC7-A537-45AB-8AD2-CD53CAA1F68B}" type="presParOf" srcId="{FA97165D-CA9D-42C6-A754-DE57536F1F06}" destId="{63A97800-8E7F-4EE4-B18F-6E5FF822FCCD}" srcOrd="1" destOrd="0" presId="urn:microsoft.com/office/officeart/2005/8/layout/hierarchy2"/>
    <dgm:cxn modelId="{ECD4E698-5981-4583-B79D-83F5F19D5F64}" type="presParOf" srcId="{63A97800-8E7F-4EE4-B18F-6E5FF822FCCD}" destId="{D3259D43-4F92-4719-BE7A-63C1188BDFB7}" srcOrd="0" destOrd="0" presId="urn:microsoft.com/office/officeart/2005/8/layout/hierarchy2"/>
    <dgm:cxn modelId="{6F3C91AE-A5B8-47D2-9B27-3C20BB3D056A}" type="presParOf" srcId="{63A97800-8E7F-4EE4-B18F-6E5FF822FCCD}" destId="{97266D5C-4B70-4163-BFE7-6BF7E6C92C7D}" srcOrd="1" destOrd="0" presId="urn:microsoft.com/office/officeart/2005/8/layout/hierarchy2"/>
    <dgm:cxn modelId="{C0343EE0-DD8C-4742-8F1A-99AA68A9A971}" type="presParOf" srcId="{90315251-0450-441E-BF42-62C718A3E065}" destId="{E4886F0A-16DC-4C19-A839-0D977D2C5090}" srcOrd="4" destOrd="0" presId="urn:microsoft.com/office/officeart/2005/8/layout/hierarchy2"/>
    <dgm:cxn modelId="{CCD6F422-012F-4B53-AF6E-DFD85618BB94}" type="presParOf" srcId="{E4886F0A-16DC-4C19-A839-0D977D2C5090}" destId="{C48AB22E-0499-4A69-BB71-F84725CC477F}" srcOrd="0" destOrd="0" presId="urn:microsoft.com/office/officeart/2005/8/layout/hierarchy2"/>
    <dgm:cxn modelId="{A9265933-D563-42B2-9521-F51A59C37D00}" type="presParOf" srcId="{90315251-0450-441E-BF42-62C718A3E065}" destId="{F37B5CC7-1EDD-41A6-8667-54D70BC79D00}" srcOrd="5" destOrd="0" presId="urn:microsoft.com/office/officeart/2005/8/layout/hierarchy2"/>
    <dgm:cxn modelId="{4A484460-ACF0-42CC-83E2-C790A7682BC8}" type="presParOf" srcId="{F37B5CC7-1EDD-41A6-8667-54D70BC79D00}" destId="{BDB7410B-7AEE-4F0C-B8FE-F46E46885FDF}" srcOrd="0" destOrd="0" presId="urn:microsoft.com/office/officeart/2005/8/layout/hierarchy2"/>
    <dgm:cxn modelId="{B58DF8E9-EAE2-4527-8609-23063778DEA4}" type="presParOf" srcId="{F37B5CC7-1EDD-41A6-8667-54D70BC79D00}" destId="{9A4511FA-F1B1-491F-89F6-EA931E1DDD65}" srcOrd="1" destOrd="0" presId="urn:microsoft.com/office/officeart/2005/8/layout/hierarchy2"/>
    <dgm:cxn modelId="{7056596A-3713-49BD-AFF9-3D09FC0C5C7A}" type="presParOf" srcId="{9A4511FA-F1B1-491F-89F6-EA931E1DDD65}" destId="{04D0A9E7-9AAE-48A4-8CFD-2D9F10CC13E6}" srcOrd="0" destOrd="0" presId="urn:microsoft.com/office/officeart/2005/8/layout/hierarchy2"/>
    <dgm:cxn modelId="{E82D3639-861A-4DDE-BBEF-86CA6A3EE96D}" type="presParOf" srcId="{04D0A9E7-9AAE-48A4-8CFD-2D9F10CC13E6}" destId="{FC87B90A-8047-4806-8DD1-F2F6893CA6C5}" srcOrd="0" destOrd="0" presId="urn:microsoft.com/office/officeart/2005/8/layout/hierarchy2"/>
    <dgm:cxn modelId="{AF323D8A-652F-4435-95B9-9124F493B371}" type="presParOf" srcId="{9A4511FA-F1B1-491F-89F6-EA931E1DDD65}" destId="{F33CC94B-DDA7-4C89-8390-579CF0FB743F}" srcOrd="1" destOrd="0" presId="urn:microsoft.com/office/officeart/2005/8/layout/hierarchy2"/>
    <dgm:cxn modelId="{297BB2F4-7ED6-469E-B356-072C4C2FD878}" type="presParOf" srcId="{F33CC94B-DDA7-4C89-8390-579CF0FB743F}" destId="{E75DE035-8899-4CC8-A054-A91C876E6B3B}" srcOrd="0" destOrd="0" presId="urn:microsoft.com/office/officeart/2005/8/layout/hierarchy2"/>
    <dgm:cxn modelId="{4B866AB3-98D0-4A23-8C53-22BA395C0B3A}" type="presParOf" srcId="{F33CC94B-DDA7-4C89-8390-579CF0FB743F}" destId="{B47C926C-7FB6-4419-A66C-877B576759A3}" srcOrd="1" destOrd="0" presId="urn:microsoft.com/office/officeart/2005/8/layout/hierarchy2"/>
    <dgm:cxn modelId="{332EB4EA-C6B8-40D5-AD6C-51422AC68138}" type="presParOf" srcId="{9A4511FA-F1B1-491F-89F6-EA931E1DDD65}" destId="{58F72A2D-2D77-44B7-A426-5DBD532A102C}" srcOrd="2" destOrd="0" presId="urn:microsoft.com/office/officeart/2005/8/layout/hierarchy2"/>
    <dgm:cxn modelId="{66F9C9F8-90BA-4281-936E-80061D1FC00D}" type="presParOf" srcId="{58F72A2D-2D77-44B7-A426-5DBD532A102C}" destId="{E823EF03-E471-4EC1-9511-39F9CEFDFC5F}" srcOrd="0" destOrd="0" presId="urn:microsoft.com/office/officeart/2005/8/layout/hierarchy2"/>
    <dgm:cxn modelId="{8B290CE3-7BBB-4AAE-A92F-913DD42764E3}" type="presParOf" srcId="{9A4511FA-F1B1-491F-89F6-EA931E1DDD65}" destId="{E0395B43-B39F-4CA1-A595-1D72C792D7FF}" srcOrd="3" destOrd="0" presId="urn:microsoft.com/office/officeart/2005/8/layout/hierarchy2"/>
    <dgm:cxn modelId="{99BFE0FF-3CF5-4B04-9C65-246B10983AD0}" type="presParOf" srcId="{E0395B43-B39F-4CA1-A595-1D72C792D7FF}" destId="{42A0F111-052A-4406-A500-768272E0CE92}" srcOrd="0" destOrd="0" presId="urn:microsoft.com/office/officeart/2005/8/layout/hierarchy2"/>
    <dgm:cxn modelId="{1D350BB6-2FBA-429B-89FF-DF1713DBD226}" type="presParOf" srcId="{E0395B43-B39F-4CA1-A595-1D72C792D7FF}" destId="{4ADD2EC2-C664-491E-B139-4146B68ECB52}" srcOrd="1" destOrd="0" presId="urn:microsoft.com/office/officeart/2005/8/layout/hierarchy2"/>
    <dgm:cxn modelId="{AD56FF9F-BD2C-4911-965F-5645381C171E}" type="presParOf" srcId="{90315251-0450-441E-BF42-62C718A3E065}" destId="{5C229713-7987-43F6-BEEC-FA2AC443C1B7}" srcOrd="6" destOrd="0" presId="urn:microsoft.com/office/officeart/2005/8/layout/hierarchy2"/>
    <dgm:cxn modelId="{1880B06E-A1A5-4409-9606-8362634BA82F}" type="presParOf" srcId="{5C229713-7987-43F6-BEEC-FA2AC443C1B7}" destId="{739E7946-F605-4103-B9C8-52E7EA26DB64}" srcOrd="0" destOrd="0" presId="urn:microsoft.com/office/officeart/2005/8/layout/hierarchy2"/>
    <dgm:cxn modelId="{822365D4-114D-435C-8A6A-DE736057F943}" type="presParOf" srcId="{90315251-0450-441E-BF42-62C718A3E065}" destId="{8B60B318-DECF-4328-ABD2-6D60F3BADF9E}" srcOrd="7" destOrd="0" presId="urn:microsoft.com/office/officeart/2005/8/layout/hierarchy2"/>
    <dgm:cxn modelId="{FE0AD170-9856-4389-8E4F-09CADA32F656}" type="presParOf" srcId="{8B60B318-DECF-4328-ABD2-6D60F3BADF9E}" destId="{90E2A5BB-18B0-4598-A950-326FD6D9D5B8}" srcOrd="0" destOrd="0" presId="urn:microsoft.com/office/officeart/2005/8/layout/hierarchy2"/>
    <dgm:cxn modelId="{49C98F7F-A8E6-47D0-BE31-79DD23475211}" type="presParOf" srcId="{8B60B318-DECF-4328-ABD2-6D60F3BADF9E}" destId="{FD06C6BB-9930-4A78-B6E7-421B67FFFAFD}" srcOrd="1" destOrd="0" presId="urn:microsoft.com/office/officeart/2005/8/layout/hierarchy2"/>
    <dgm:cxn modelId="{B2B03769-D52A-4391-88FD-093ECB294772}" type="presParOf" srcId="{90315251-0450-441E-BF42-62C718A3E065}" destId="{9F806627-5039-42B7-AFC6-6B1DB89E59F6}" srcOrd="8" destOrd="0" presId="urn:microsoft.com/office/officeart/2005/8/layout/hierarchy2"/>
    <dgm:cxn modelId="{4A3FAB52-7409-464C-94A0-9C31F7E3AC02}" type="presParOf" srcId="{9F806627-5039-42B7-AFC6-6B1DB89E59F6}" destId="{1520CCB3-E8D4-4C2A-B06D-D3EA62F6E2C0}" srcOrd="0" destOrd="0" presId="urn:microsoft.com/office/officeart/2005/8/layout/hierarchy2"/>
    <dgm:cxn modelId="{5A4D3667-1273-4A5B-BBE3-A11A55056CA6}" type="presParOf" srcId="{90315251-0450-441E-BF42-62C718A3E065}" destId="{2A7F4879-018C-4938-BCEF-CF30ABB31BF6}" srcOrd="9" destOrd="0" presId="urn:microsoft.com/office/officeart/2005/8/layout/hierarchy2"/>
    <dgm:cxn modelId="{E5EBED5D-3805-4C77-8181-95095B013763}" type="presParOf" srcId="{2A7F4879-018C-4938-BCEF-CF30ABB31BF6}" destId="{A122CCE9-4129-4E5D-BA8E-8DDFD80E55E8}" srcOrd="0" destOrd="0" presId="urn:microsoft.com/office/officeart/2005/8/layout/hierarchy2"/>
    <dgm:cxn modelId="{FC9F1836-D58E-4293-B50F-6FE721353273}" type="presParOf" srcId="{2A7F4879-018C-4938-BCEF-CF30ABB31BF6}" destId="{83F2A6DF-90EC-4672-A947-AD336A5B33AC}" srcOrd="1" destOrd="0" presId="urn:microsoft.com/office/officeart/2005/8/layout/hierarchy2"/>
    <dgm:cxn modelId="{C9384055-B668-488F-BB1D-7C6436FB6209}" type="presParOf" srcId="{90315251-0450-441E-BF42-62C718A3E065}" destId="{043336FA-CDE6-4383-88A7-D2E24CE13722}" srcOrd="10" destOrd="0" presId="urn:microsoft.com/office/officeart/2005/8/layout/hierarchy2"/>
    <dgm:cxn modelId="{82B18F91-A3D1-4679-880B-0AE56B14BE11}" type="presParOf" srcId="{043336FA-CDE6-4383-88A7-D2E24CE13722}" destId="{EF6EB5B9-4A52-4947-B1D0-4C52DF21DDB2}" srcOrd="0" destOrd="0" presId="urn:microsoft.com/office/officeart/2005/8/layout/hierarchy2"/>
    <dgm:cxn modelId="{E57D6792-9148-43A0-BF18-339909BE898A}" type="presParOf" srcId="{90315251-0450-441E-BF42-62C718A3E065}" destId="{16B54070-C75D-4B97-9635-6C75094FD3F3}" srcOrd="11" destOrd="0" presId="urn:microsoft.com/office/officeart/2005/8/layout/hierarchy2"/>
    <dgm:cxn modelId="{9B3769C2-179D-4288-BA48-8A04B394531C}" type="presParOf" srcId="{16B54070-C75D-4B97-9635-6C75094FD3F3}" destId="{ED025A65-91D4-46E4-BB7C-5E06FC6E4397}" srcOrd="0" destOrd="0" presId="urn:microsoft.com/office/officeart/2005/8/layout/hierarchy2"/>
    <dgm:cxn modelId="{92B89906-FBF0-47A0-9ADF-F61C5208943C}" type="presParOf" srcId="{16B54070-C75D-4B97-9635-6C75094FD3F3}" destId="{EB6FF8FD-9DFF-4B79-B9C0-897AC289C052}" srcOrd="1" destOrd="0" presId="urn:microsoft.com/office/officeart/2005/8/layout/hierarchy2"/>
    <dgm:cxn modelId="{264BA594-C6DB-4A63-B34A-8C663DF297E9}" type="presParOf" srcId="{EB6FF8FD-9DFF-4B79-B9C0-897AC289C052}" destId="{6FB6DCA9-A127-4EE7-80E2-601EB237201A}" srcOrd="0" destOrd="0" presId="urn:microsoft.com/office/officeart/2005/8/layout/hierarchy2"/>
    <dgm:cxn modelId="{0CDD1990-C7D9-4BAA-A3A6-CB7099FAB6C9}" type="presParOf" srcId="{6FB6DCA9-A127-4EE7-80E2-601EB237201A}" destId="{0579B5B9-3D73-4199-BFC1-0706D2EFCB82}" srcOrd="0" destOrd="0" presId="urn:microsoft.com/office/officeart/2005/8/layout/hierarchy2"/>
    <dgm:cxn modelId="{1DFFB510-5C19-4261-9B8C-0440DA56C7C8}" type="presParOf" srcId="{EB6FF8FD-9DFF-4B79-B9C0-897AC289C052}" destId="{A180895F-1935-4A3E-8128-9E9EFF5CD44C}" srcOrd="1" destOrd="0" presId="urn:microsoft.com/office/officeart/2005/8/layout/hierarchy2"/>
    <dgm:cxn modelId="{05EF54ED-22F7-4A65-AA2F-5203C6A1738B}" type="presParOf" srcId="{A180895F-1935-4A3E-8128-9E9EFF5CD44C}" destId="{1C382319-1ACC-42C3-9E4F-6482715BDB75}" srcOrd="0" destOrd="0" presId="urn:microsoft.com/office/officeart/2005/8/layout/hierarchy2"/>
    <dgm:cxn modelId="{58B533CF-7C0A-4F0C-8FE2-5035BB0395CF}" type="presParOf" srcId="{A180895F-1935-4A3E-8128-9E9EFF5CD44C}" destId="{7A313B1F-C4CC-4711-B6CD-E191A95E46D5}" srcOrd="1" destOrd="0" presId="urn:microsoft.com/office/officeart/2005/8/layout/hierarchy2"/>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653888-CCA7-4D18-BC15-CED05AB480BF}">
      <dsp:nvSpPr>
        <dsp:cNvPr id="0" name=""/>
        <dsp:cNvSpPr/>
      </dsp:nvSpPr>
      <dsp:spPr>
        <a:xfrm>
          <a:off x="836280" y="5453470"/>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smtClean="0">
              <a:latin typeface="+mn-lt"/>
              <a:cs typeface="Segoe UI" panose="020B0502040204020203" pitchFamily="34" charset="0"/>
            </a:rPr>
            <a:t>Graph Mining</a:t>
          </a:r>
          <a:endParaRPr lang="en-US" sz="600" kern="1200" dirty="0">
            <a:latin typeface="+mn-lt"/>
            <a:cs typeface="Segoe UI" panose="020B0502040204020203" pitchFamily="34" charset="0"/>
          </a:endParaRPr>
        </a:p>
      </dsp:txBody>
      <dsp:txXfrm>
        <a:off x="846327" y="5463517"/>
        <a:ext cx="665999" cy="322952"/>
      </dsp:txXfrm>
    </dsp:sp>
    <dsp:sp modelId="{81C7DC10-371C-4B7D-91FA-08FA50543A8A}">
      <dsp:nvSpPr>
        <dsp:cNvPr id="0" name=""/>
        <dsp:cNvSpPr/>
      </dsp:nvSpPr>
      <dsp:spPr>
        <a:xfrm rot="16556322">
          <a:off x="333353" y="4302214"/>
          <a:ext cx="2652477" cy="7316"/>
        </a:xfrm>
        <a:custGeom>
          <a:avLst/>
          <a:gdLst/>
          <a:ahLst/>
          <a:cxnLst/>
          <a:rect l="0" t="0" r="0" b="0"/>
          <a:pathLst>
            <a:path>
              <a:moveTo>
                <a:pt x="0" y="3658"/>
              </a:moveTo>
              <a:lnTo>
                <a:pt x="2652477" y="365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mn-lt"/>
            <a:cs typeface="Segoe UI" panose="020B0502040204020203" pitchFamily="34" charset="0"/>
          </a:endParaRPr>
        </a:p>
      </dsp:txBody>
      <dsp:txXfrm>
        <a:off x="1593280" y="4239560"/>
        <a:ext cx="132623" cy="132623"/>
      </dsp:txXfrm>
    </dsp:sp>
    <dsp:sp modelId="{1C7EB69A-0B18-4540-B55D-AA6D9124E18D}">
      <dsp:nvSpPr>
        <dsp:cNvPr id="0" name=""/>
        <dsp:cNvSpPr/>
      </dsp:nvSpPr>
      <dsp:spPr>
        <a:xfrm>
          <a:off x="1796810" y="2815228"/>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Pattern</a:t>
          </a:r>
        </a:p>
      </dsp:txBody>
      <dsp:txXfrm>
        <a:off x="1806857" y="2825275"/>
        <a:ext cx="665999" cy="322952"/>
      </dsp:txXfrm>
    </dsp:sp>
    <dsp:sp modelId="{9D8B27F8-7A48-41FC-A11E-848C50B074FA}">
      <dsp:nvSpPr>
        <dsp:cNvPr id="0" name=""/>
        <dsp:cNvSpPr/>
      </dsp:nvSpPr>
      <dsp:spPr>
        <a:xfrm rot="17016132">
          <a:off x="2036658" y="2415994"/>
          <a:ext cx="1166927" cy="7316"/>
        </a:xfrm>
        <a:custGeom>
          <a:avLst/>
          <a:gdLst/>
          <a:ahLst/>
          <a:cxnLst/>
          <a:rect l="0" t="0" r="0" b="0"/>
          <a:pathLst>
            <a:path>
              <a:moveTo>
                <a:pt x="0" y="3658"/>
              </a:moveTo>
              <a:lnTo>
                <a:pt x="116692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2590949" y="2390479"/>
        <a:ext cx="58346" cy="58346"/>
      </dsp:txXfrm>
    </dsp:sp>
    <dsp:sp modelId="{BDF13170-9C0F-46AE-B7B3-F47E8F817045}">
      <dsp:nvSpPr>
        <dsp:cNvPr id="0" name=""/>
        <dsp:cNvSpPr/>
      </dsp:nvSpPr>
      <dsp:spPr>
        <a:xfrm>
          <a:off x="2757340" y="1681030"/>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smtClean="0">
              <a:latin typeface="+mn-lt"/>
              <a:cs typeface="Segoe UI" panose="020B0502040204020203" pitchFamily="34" charset="0"/>
            </a:rPr>
            <a:t>Graph Theory</a:t>
          </a:r>
        </a:p>
        <a:p>
          <a:pPr lvl="0" algn="ctr" defTabSz="266700">
            <a:lnSpc>
              <a:spcPct val="90000"/>
            </a:lnSpc>
            <a:spcBef>
              <a:spcPct val="0"/>
            </a:spcBef>
            <a:spcAft>
              <a:spcPct val="35000"/>
            </a:spcAft>
          </a:pPr>
          <a:r>
            <a:rPr lang="en-US" sz="600" kern="1200" dirty="0" smtClean="0">
              <a:latin typeface="+mn-lt"/>
              <a:cs typeface="Segoe UI" panose="020B0502040204020203" pitchFamily="34" charset="0"/>
            </a:rPr>
            <a:t>Based</a:t>
          </a:r>
        </a:p>
      </dsp:txBody>
      <dsp:txXfrm>
        <a:off x="2767387" y="1691077"/>
        <a:ext cx="665999" cy="322952"/>
      </dsp:txXfrm>
    </dsp:sp>
    <dsp:sp modelId="{D1F20846-AEDF-4834-84AB-9B17341FD473}">
      <dsp:nvSpPr>
        <dsp:cNvPr id="0" name=""/>
        <dsp:cNvSpPr/>
      </dsp:nvSpPr>
      <dsp:spPr>
        <a:xfrm rot="17230830">
          <a:off x="3116107" y="1405079"/>
          <a:ext cx="929089" cy="7316"/>
        </a:xfrm>
        <a:custGeom>
          <a:avLst/>
          <a:gdLst/>
          <a:ahLst/>
          <a:cxnLst/>
          <a:rect l="0" t="0" r="0" b="0"/>
          <a:pathLst>
            <a:path>
              <a:moveTo>
                <a:pt x="0" y="3658"/>
              </a:moveTo>
              <a:lnTo>
                <a:pt x="929089"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57425" y="1385510"/>
        <a:ext cx="46454" cy="46454"/>
      </dsp:txXfrm>
    </dsp:sp>
    <dsp:sp modelId="{85F4BCD2-2EB0-441B-AB78-189540775580}">
      <dsp:nvSpPr>
        <dsp:cNvPr id="0" name=""/>
        <dsp:cNvSpPr/>
      </dsp:nvSpPr>
      <dsp:spPr>
        <a:xfrm>
          <a:off x="3717871" y="793398"/>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Pattern Growth</a:t>
          </a:r>
        </a:p>
      </dsp:txBody>
      <dsp:txXfrm>
        <a:off x="3727918" y="803445"/>
        <a:ext cx="665999" cy="322952"/>
      </dsp:txXfrm>
    </dsp:sp>
    <dsp:sp modelId="{696FC7ED-AFA6-4D59-9960-DF0EB431E873}">
      <dsp:nvSpPr>
        <dsp:cNvPr id="0" name=""/>
        <dsp:cNvSpPr/>
      </dsp:nvSpPr>
      <dsp:spPr>
        <a:xfrm rot="17350740">
          <a:off x="4123496" y="566759"/>
          <a:ext cx="835372" cy="7316"/>
        </a:xfrm>
        <a:custGeom>
          <a:avLst/>
          <a:gdLst/>
          <a:ahLst/>
          <a:cxnLst/>
          <a:rect l="0" t="0" r="0" b="0"/>
          <a:pathLst>
            <a:path>
              <a:moveTo>
                <a:pt x="0" y="3658"/>
              </a:moveTo>
              <a:lnTo>
                <a:pt x="835372"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0298" y="549533"/>
        <a:ext cx="41768" cy="41768"/>
      </dsp:txXfrm>
    </dsp:sp>
    <dsp:sp modelId="{4570394D-19BA-4A25-9AB4-87BE9642288F}">
      <dsp:nvSpPr>
        <dsp:cNvPr id="0" name=""/>
        <dsp:cNvSpPr/>
      </dsp:nvSpPr>
      <dsp:spPr>
        <a:xfrm>
          <a:off x="4678401" y="4391"/>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MoFA</a:t>
          </a:r>
        </a:p>
      </dsp:txBody>
      <dsp:txXfrm>
        <a:off x="4688448" y="14438"/>
        <a:ext cx="665999" cy="322952"/>
      </dsp:txXfrm>
    </dsp:sp>
    <dsp:sp modelId="{33F5B166-8C4C-42F3-9A30-29FFF981098B}">
      <dsp:nvSpPr>
        <dsp:cNvPr id="0" name=""/>
        <dsp:cNvSpPr/>
      </dsp:nvSpPr>
      <dsp:spPr>
        <a:xfrm rot="18289469">
          <a:off x="4300897" y="764011"/>
          <a:ext cx="480571" cy="7316"/>
        </a:xfrm>
        <a:custGeom>
          <a:avLst/>
          <a:gdLst/>
          <a:ahLst/>
          <a:cxnLst/>
          <a:rect l="0" t="0" r="0" b="0"/>
          <a:pathLst>
            <a:path>
              <a:moveTo>
                <a:pt x="0" y="3658"/>
              </a:moveTo>
              <a:lnTo>
                <a:pt x="480571"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9168" y="755655"/>
        <a:ext cx="24028" cy="24028"/>
      </dsp:txXfrm>
    </dsp:sp>
    <dsp:sp modelId="{F8FDC674-B064-4257-8967-2A87FE083A3F}">
      <dsp:nvSpPr>
        <dsp:cNvPr id="0" name=""/>
        <dsp:cNvSpPr/>
      </dsp:nvSpPr>
      <dsp:spPr>
        <a:xfrm>
          <a:off x="4678401" y="398894"/>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Span</a:t>
          </a:r>
        </a:p>
      </dsp:txBody>
      <dsp:txXfrm>
        <a:off x="4688448" y="408941"/>
        <a:ext cx="665999" cy="322952"/>
      </dsp:txXfrm>
    </dsp:sp>
    <dsp:sp modelId="{7AC7CEAE-3B83-4ACE-B012-8E7BFC9DAAE0}">
      <dsp:nvSpPr>
        <dsp:cNvPr id="0" name=""/>
        <dsp:cNvSpPr/>
      </dsp:nvSpPr>
      <dsp:spPr>
        <a:xfrm>
          <a:off x="4403964" y="961262"/>
          <a:ext cx="274437" cy="7316"/>
        </a:xfrm>
        <a:custGeom>
          <a:avLst/>
          <a:gdLst/>
          <a:ahLst/>
          <a:cxnLst/>
          <a:rect l="0" t="0" r="0" b="0"/>
          <a:pathLst>
            <a:path>
              <a:moveTo>
                <a:pt x="0" y="3658"/>
              </a:moveTo>
              <a:lnTo>
                <a:pt x="27443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34321" y="958060"/>
        <a:ext cx="13721" cy="13721"/>
      </dsp:txXfrm>
    </dsp:sp>
    <dsp:sp modelId="{397F312A-0FDF-4AFA-8B39-565C84F16927}">
      <dsp:nvSpPr>
        <dsp:cNvPr id="0" name=""/>
        <dsp:cNvSpPr/>
      </dsp:nvSpPr>
      <dsp:spPr>
        <a:xfrm>
          <a:off x="4678401" y="793398"/>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aston</a:t>
          </a:r>
        </a:p>
      </dsp:txBody>
      <dsp:txXfrm>
        <a:off x="4688448" y="803445"/>
        <a:ext cx="665999" cy="322952"/>
      </dsp:txXfrm>
    </dsp:sp>
    <dsp:sp modelId="{A591A70D-6807-45C7-AD16-09C68C17E747}">
      <dsp:nvSpPr>
        <dsp:cNvPr id="0" name=""/>
        <dsp:cNvSpPr/>
      </dsp:nvSpPr>
      <dsp:spPr>
        <a:xfrm rot="3310531">
          <a:off x="4300897" y="1158514"/>
          <a:ext cx="480571" cy="7316"/>
        </a:xfrm>
        <a:custGeom>
          <a:avLst/>
          <a:gdLst/>
          <a:ahLst/>
          <a:cxnLst/>
          <a:rect l="0" t="0" r="0" b="0"/>
          <a:pathLst>
            <a:path>
              <a:moveTo>
                <a:pt x="0" y="3658"/>
              </a:moveTo>
              <a:lnTo>
                <a:pt x="480571"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9168" y="1150158"/>
        <a:ext cx="24028" cy="24028"/>
      </dsp:txXfrm>
    </dsp:sp>
    <dsp:sp modelId="{5A6D9C0D-10CF-4A76-9E0F-60C406E63FFB}">
      <dsp:nvSpPr>
        <dsp:cNvPr id="0" name=""/>
        <dsp:cNvSpPr/>
      </dsp:nvSpPr>
      <dsp:spPr>
        <a:xfrm>
          <a:off x="4678401" y="1187901"/>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FSM</a:t>
          </a:r>
        </a:p>
      </dsp:txBody>
      <dsp:txXfrm>
        <a:off x="4688448" y="1197948"/>
        <a:ext cx="665999" cy="322952"/>
      </dsp:txXfrm>
    </dsp:sp>
    <dsp:sp modelId="{FBEA40B7-82DB-41AE-A4C7-E80EA31CA8C8}">
      <dsp:nvSpPr>
        <dsp:cNvPr id="0" name=""/>
        <dsp:cNvSpPr/>
      </dsp:nvSpPr>
      <dsp:spPr>
        <a:xfrm rot="4249260">
          <a:off x="4123496" y="1355766"/>
          <a:ext cx="835372" cy="7316"/>
        </a:xfrm>
        <a:custGeom>
          <a:avLst/>
          <a:gdLst/>
          <a:ahLst/>
          <a:cxnLst/>
          <a:rect l="0" t="0" r="0" b="0"/>
          <a:pathLst>
            <a:path>
              <a:moveTo>
                <a:pt x="0" y="3658"/>
              </a:moveTo>
              <a:lnTo>
                <a:pt x="835372"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0298" y="1338540"/>
        <a:ext cx="41768" cy="41768"/>
      </dsp:txXfrm>
    </dsp:sp>
    <dsp:sp modelId="{9E52786B-B787-4272-A56F-5942A7D6C9F4}">
      <dsp:nvSpPr>
        <dsp:cNvPr id="0" name=""/>
        <dsp:cNvSpPr/>
      </dsp:nvSpPr>
      <dsp:spPr>
        <a:xfrm>
          <a:off x="4678401" y="1582405"/>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PIN</a:t>
          </a:r>
        </a:p>
      </dsp:txBody>
      <dsp:txXfrm>
        <a:off x="4688448" y="1592452"/>
        <a:ext cx="665999" cy="322952"/>
      </dsp:txXfrm>
    </dsp:sp>
    <dsp:sp modelId="{28A10172-4A76-470C-A543-7B20A636690A}">
      <dsp:nvSpPr>
        <dsp:cNvPr id="0" name=""/>
        <dsp:cNvSpPr/>
      </dsp:nvSpPr>
      <dsp:spPr>
        <a:xfrm rot="4369170">
          <a:off x="3116107" y="2292712"/>
          <a:ext cx="929089" cy="7316"/>
        </a:xfrm>
        <a:custGeom>
          <a:avLst/>
          <a:gdLst/>
          <a:ahLst/>
          <a:cxnLst/>
          <a:rect l="0" t="0" r="0" b="0"/>
          <a:pathLst>
            <a:path>
              <a:moveTo>
                <a:pt x="0" y="3658"/>
              </a:moveTo>
              <a:lnTo>
                <a:pt x="929089"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57425" y="2273143"/>
        <a:ext cx="46454" cy="46454"/>
      </dsp:txXfrm>
    </dsp:sp>
    <dsp:sp modelId="{14600CF6-7072-47C1-A41E-D396085F4D7F}">
      <dsp:nvSpPr>
        <dsp:cNvPr id="0" name=""/>
        <dsp:cNvSpPr/>
      </dsp:nvSpPr>
      <dsp:spPr>
        <a:xfrm>
          <a:off x="3717871" y="2568663"/>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Apriori Method</a:t>
          </a:r>
        </a:p>
      </dsp:txBody>
      <dsp:txXfrm>
        <a:off x="3727918" y="2578710"/>
        <a:ext cx="665999" cy="322952"/>
      </dsp:txXfrm>
    </dsp:sp>
    <dsp:sp modelId="{883B4818-2D29-44F5-A5EB-57BD1DECCDEF}">
      <dsp:nvSpPr>
        <dsp:cNvPr id="0" name=""/>
        <dsp:cNvSpPr/>
      </dsp:nvSpPr>
      <dsp:spPr>
        <a:xfrm rot="17692822">
          <a:off x="4215034" y="2440650"/>
          <a:ext cx="652295" cy="7316"/>
        </a:xfrm>
        <a:custGeom>
          <a:avLst/>
          <a:gdLst/>
          <a:ahLst/>
          <a:cxnLst/>
          <a:rect l="0" t="0" r="0" b="0"/>
          <a:pathLst>
            <a:path>
              <a:moveTo>
                <a:pt x="0" y="3658"/>
              </a:moveTo>
              <a:lnTo>
                <a:pt x="652295"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4875" y="2428001"/>
        <a:ext cx="32614" cy="32614"/>
      </dsp:txXfrm>
    </dsp:sp>
    <dsp:sp modelId="{B4F86058-0DD2-4369-941F-64F0FD1D755A}">
      <dsp:nvSpPr>
        <dsp:cNvPr id="0" name=""/>
        <dsp:cNvSpPr/>
      </dsp:nvSpPr>
      <dsp:spPr>
        <a:xfrm>
          <a:off x="4678401" y="1976908"/>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AGM</a:t>
          </a:r>
        </a:p>
      </dsp:txBody>
      <dsp:txXfrm>
        <a:off x="4688448" y="1986955"/>
        <a:ext cx="665999" cy="322952"/>
      </dsp:txXfrm>
    </dsp:sp>
    <dsp:sp modelId="{B0D3975B-C959-40C7-B68E-4E5A5E53D913}">
      <dsp:nvSpPr>
        <dsp:cNvPr id="0" name=""/>
        <dsp:cNvSpPr/>
      </dsp:nvSpPr>
      <dsp:spPr>
        <a:xfrm rot="19457599">
          <a:off x="4372197" y="2637902"/>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32733" y="2633111"/>
        <a:ext cx="16898" cy="16898"/>
      </dsp:txXfrm>
    </dsp:sp>
    <dsp:sp modelId="{5607F81C-5497-4708-B581-4E18DD35B55A}">
      <dsp:nvSpPr>
        <dsp:cNvPr id="0" name=""/>
        <dsp:cNvSpPr/>
      </dsp:nvSpPr>
      <dsp:spPr>
        <a:xfrm>
          <a:off x="4678401" y="2371411"/>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ACGM</a:t>
          </a:r>
        </a:p>
      </dsp:txBody>
      <dsp:txXfrm>
        <a:off x="4688448" y="2381458"/>
        <a:ext cx="665999" cy="322952"/>
      </dsp:txXfrm>
    </dsp:sp>
    <dsp:sp modelId="{A35EBD84-636C-45E2-A2F8-077BC1BCCDA4}">
      <dsp:nvSpPr>
        <dsp:cNvPr id="0" name=""/>
        <dsp:cNvSpPr/>
      </dsp:nvSpPr>
      <dsp:spPr>
        <a:xfrm rot="2142401">
          <a:off x="4372197" y="2835154"/>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32733" y="2830363"/>
        <a:ext cx="16898" cy="16898"/>
      </dsp:txXfrm>
    </dsp:sp>
    <dsp:sp modelId="{14E57FE4-9D11-4587-8128-18E022F26F4B}">
      <dsp:nvSpPr>
        <dsp:cNvPr id="0" name=""/>
        <dsp:cNvSpPr/>
      </dsp:nvSpPr>
      <dsp:spPr>
        <a:xfrm>
          <a:off x="4678401" y="2765915"/>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SG</a:t>
          </a:r>
        </a:p>
      </dsp:txBody>
      <dsp:txXfrm>
        <a:off x="4688448" y="2775962"/>
        <a:ext cx="665999" cy="322952"/>
      </dsp:txXfrm>
    </dsp:sp>
    <dsp:sp modelId="{079BE101-E8EE-40C6-8726-197E0CA7043E}">
      <dsp:nvSpPr>
        <dsp:cNvPr id="0" name=""/>
        <dsp:cNvSpPr/>
      </dsp:nvSpPr>
      <dsp:spPr>
        <a:xfrm rot="3907178">
          <a:off x="4215034" y="3032406"/>
          <a:ext cx="652295" cy="7316"/>
        </a:xfrm>
        <a:custGeom>
          <a:avLst/>
          <a:gdLst/>
          <a:ahLst/>
          <a:cxnLst/>
          <a:rect l="0" t="0" r="0" b="0"/>
          <a:pathLst>
            <a:path>
              <a:moveTo>
                <a:pt x="0" y="3658"/>
              </a:moveTo>
              <a:lnTo>
                <a:pt x="652295"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4875" y="3019757"/>
        <a:ext cx="32614" cy="32614"/>
      </dsp:txXfrm>
    </dsp:sp>
    <dsp:sp modelId="{8ED967CB-301C-4BE3-BEFF-3834126F4614}">
      <dsp:nvSpPr>
        <dsp:cNvPr id="0" name=""/>
        <dsp:cNvSpPr/>
      </dsp:nvSpPr>
      <dsp:spPr>
        <a:xfrm>
          <a:off x="4678401" y="3160418"/>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PATH</a:t>
          </a:r>
        </a:p>
      </dsp:txBody>
      <dsp:txXfrm>
        <a:off x="4688448" y="3170465"/>
        <a:ext cx="665999" cy="322952"/>
      </dsp:txXfrm>
    </dsp:sp>
    <dsp:sp modelId="{3C696472-167F-46D3-9EB1-687AD1CA435A}">
      <dsp:nvSpPr>
        <dsp:cNvPr id="0" name=""/>
        <dsp:cNvSpPr/>
      </dsp:nvSpPr>
      <dsp:spPr>
        <a:xfrm rot="3090853">
          <a:off x="2399627" y="3155688"/>
          <a:ext cx="440990" cy="7316"/>
        </a:xfrm>
        <a:custGeom>
          <a:avLst/>
          <a:gdLst/>
          <a:ahLst/>
          <a:cxnLst/>
          <a:rect l="0" t="0" r="0" b="0"/>
          <a:pathLst>
            <a:path>
              <a:moveTo>
                <a:pt x="0" y="3658"/>
              </a:moveTo>
              <a:lnTo>
                <a:pt x="44099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2609097" y="3148322"/>
        <a:ext cx="22049" cy="22049"/>
      </dsp:txXfrm>
    </dsp:sp>
    <dsp:sp modelId="{9CAA5C89-276C-49E6-80BE-1153D5AFAF6F}">
      <dsp:nvSpPr>
        <dsp:cNvPr id="0" name=""/>
        <dsp:cNvSpPr/>
      </dsp:nvSpPr>
      <dsp:spPr>
        <a:xfrm>
          <a:off x="2757340" y="3160418"/>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Inductive Logic Programming</a:t>
          </a:r>
        </a:p>
      </dsp:txBody>
      <dsp:txXfrm>
        <a:off x="2767387" y="3170465"/>
        <a:ext cx="665999" cy="322952"/>
      </dsp:txXfrm>
    </dsp:sp>
    <dsp:sp modelId="{52E3F8E2-9876-4C42-B27B-8FBFA64F6878}">
      <dsp:nvSpPr>
        <dsp:cNvPr id="0" name=""/>
        <dsp:cNvSpPr/>
      </dsp:nvSpPr>
      <dsp:spPr>
        <a:xfrm rot="19457599">
          <a:off x="3411667" y="3229657"/>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72203" y="3224867"/>
        <a:ext cx="16898" cy="16898"/>
      </dsp:txXfrm>
    </dsp:sp>
    <dsp:sp modelId="{1257890D-84FF-4CC8-8C8F-71073C8B809B}">
      <dsp:nvSpPr>
        <dsp:cNvPr id="0" name=""/>
        <dsp:cNvSpPr/>
      </dsp:nvSpPr>
      <dsp:spPr>
        <a:xfrm>
          <a:off x="3717871" y="2963167"/>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WARMR</a:t>
          </a:r>
        </a:p>
      </dsp:txBody>
      <dsp:txXfrm>
        <a:off x="3727918" y="2973214"/>
        <a:ext cx="665999" cy="322952"/>
      </dsp:txXfrm>
    </dsp:sp>
    <dsp:sp modelId="{B678C497-8BA7-486C-9C84-C9AE72BCEE02}">
      <dsp:nvSpPr>
        <dsp:cNvPr id="0" name=""/>
        <dsp:cNvSpPr/>
      </dsp:nvSpPr>
      <dsp:spPr>
        <a:xfrm rot="2142401">
          <a:off x="3411667" y="3426909"/>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72203" y="3422118"/>
        <a:ext cx="16898" cy="16898"/>
      </dsp:txXfrm>
    </dsp:sp>
    <dsp:sp modelId="{18C5552E-65E1-4EDE-847C-46E81F581555}">
      <dsp:nvSpPr>
        <dsp:cNvPr id="0" name=""/>
        <dsp:cNvSpPr/>
      </dsp:nvSpPr>
      <dsp:spPr>
        <a:xfrm>
          <a:off x="3717871" y="3357670"/>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OIL</a:t>
          </a:r>
        </a:p>
      </dsp:txBody>
      <dsp:txXfrm>
        <a:off x="3727918" y="3367717"/>
        <a:ext cx="665999" cy="322952"/>
      </dsp:txXfrm>
    </dsp:sp>
    <dsp:sp modelId="{D8AEFF4B-51E0-4333-AAD8-F99E554BD972}">
      <dsp:nvSpPr>
        <dsp:cNvPr id="0" name=""/>
        <dsp:cNvSpPr/>
      </dsp:nvSpPr>
      <dsp:spPr>
        <a:xfrm rot="4583868">
          <a:off x="2036658" y="3550191"/>
          <a:ext cx="1166927" cy="7316"/>
        </a:xfrm>
        <a:custGeom>
          <a:avLst/>
          <a:gdLst/>
          <a:ahLst/>
          <a:cxnLst/>
          <a:rect l="0" t="0" r="0" b="0"/>
          <a:pathLst>
            <a:path>
              <a:moveTo>
                <a:pt x="0" y="3658"/>
              </a:moveTo>
              <a:lnTo>
                <a:pt x="116692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2590949" y="3524677"/>
        <a:ext cx="58346" cy="58346"/>
      </dsp:txXfrm>
    </dsp:sp>
    <dsp:sp modelId="{EBB14394-A43D-4C1B-998A-5EA0ECC9E838}">
      <dsp:nvSpPr>
        <dsp:cNvPr id="0" name=""/>
        <dsp:cNvSpPr/>
      </dsp:nvSpPr>
      <dsp:spPr>
        <a:xfrm>
          <a:off x="2757340" y="3949425"/>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eedy Search</a:t>
          </a:r>
        </a:p>
      </dsp:txBody>
      <dsp:txXfrm>
        <a:off x="2767387" y="3959472"/>
        <a:ext cx="665999" cy="322952"/>
      </dsp:txXfrm>
    </dsp:sp>
    <dsp:sp modelId="{C1737E5D-9D12-4B98-8E4E-078BDE25D549}">
      <dsp:nvSpPr>
        <dsp:cNvPr id="0" name=""/>
        <dsp:cNvSpPr/>
      </dsp:nvSpPr>
      <dsp:spPr>
        <a:xfrm rot="19457599">
          <a:off x="3411667" y="4018664"/>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72203" y="4013873"/>
        <a:ext cx="16898" cy="16898"/>
      </dsp:txXfrm>
    </dsp:sp>
    <dsp:sp modelId="{9840F1AA-02F3-4A17-B884-5923F3F8370C}">
      <dsp:nvSpPr>
        <dsp:cNvPr id="0" name=""/>
        <dsp:cNvSpPr/>
      </dsp:nvSpPr>
      <dsp:spPr>
        <a:xfrm>
          <a:off x="3717871" y="3752174"/>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BI</a:t>
          </a:r>
        </a:p>
      </dsp:txBody>
      <dsp:txXfrm>
        <a:off x="3727918" y="3762221"/>
        <a:ext cx="665999" cy="322952"/>
      </dsp:txXfrm>
    </dsp:sp>
    <dsp:sp modelId="{90847249-2EAB-43BA-A78C-2CFAA939C729}">
      <dsp:nvSpPr>
        <dsp:cNvPr id="0" name=""/>
        <dsp:cNvSpPr/>
      </dsp:nvSpPr>
      <dsp:spPr>
        <a:xfrm rot="2142401">
          <a:off x="3411667" y="4215916"/>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72203" y="4211125"/>
        <a:ext cx="16898" cy="16898"/>
      </dsp:txXfrm>
    </dsp:sp>
    <dsp:sp modelId="{7B85CE81-CF0D-43F6-9CCE-F28AF3494CD1}">
      <dsp:nvSpPr>
        <dsp:cNvPr id="0" name=""/>
        <dsp:cNvSpPr/>
      </dsp:nvSpPr>
      <dsp:spPr>
        <a:xfrm>
          <a:off x="3717871" y="4146677"/>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UBDUE</a:t>
          </a:r>
        </a:p>
      </dsp:txBody>
      <dsp:txXfrm>
        <a:off x="3727918" y="4156724"/>
        <a:ext cx="665999" cy="322952"/>
      </dsp:txXfrm>
    </dsp:sp>
    <dsp:sp modelId="{AD755FF2-69C6-4116-8B71-8C6E6E1C68E1}">
      <dsp:nvSpPr>
        <dsp:cNvPr id="0" name=""/>
        <dsp:cNvSpPr/>
      </dsp:nvSpPr>
      <dsp:spPr>
        <a:xfrm rot="1929963">
          <a:off x="1497492" y="5707632"/>
          <a:ext cx="324198" cy="7316"/>
        </a:xfrm>
        <a:custGeom>
          <a:avLst/>
          <a:gdLst/>
          <a:ahLst/>
          <a:cxnLst/>
          <a:rect l="0" t="0" r="0" b="0"/>
          <a:pathLst>
            <a:path>
              <a:moveTo>
                <a:pt x="0" y="3658"/>
              </a:moveTo>
              <a:lnTo>
                <a:pt x="324198" y="365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1651487" y="5703186"/>
        <a:ext cx="16209" cy="16209"/>
      </dsp:txXfrm>
    </dsp:sp>
    <dsp:sp modelId="{721DD3FF-6E9C-4515-A89B-4BDA170A7D0F}">
      <dsp:nvSpPr>
        <dsp:cNvPr id="0" name=""/>
        <dsp:cNvSpPr/>
      </dsp:nvSpPr>
      <dsp:spPr>
        <a:xfrm>
          <a:off x="1796810" y="5626065"/>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smtClean="0">
              <a:latin typeface="+mn-lt"/>
              <a:cs typeface="Segoe UI" panose="020B0502040204020203" pitchFamily="34" charset="0"/>
            </a:rPr>
            <a:t>Graph Classification</a:t>
          </a:r>
        </a:p>
      </dsp:txBody>
      <dsp:txXfrm>
        <a:off x="1806857" y="5636112"/>
        <a:ext cx="665999" cy="322952"/>
      </dsp:txXfrm>
    </dsp:sp>
    <dsp:sp modelId="{EF9AEBC7-2277-493A-A05C-3F83BF192317}">
      <dsp:nvSpPr>
        <dsp:cNvPr id="0" name=""/>
        <dsp:cNvSpPr/>
      </dsp:nvSpPr>
      <dsp:spPr>
        <a:xfrm rot="17500715">
          <a:off x="2248658" y="5448739"/>
          <a:ext cx="742927" cy="7316"/>
        </a:xfrm>
        <a:custGeom>
          <a:avLst/>
          <a:gdLst/>
          <a:ahLst/>
          <a:cxnLst/>
          <a:rect l="0" t="0" r="0" b="0"/>
          <a:pathLst>
            <a:path>
              <a:moveTo>
                <a:pt x="0" y="3658"/>
              </a:moveTo>
              <a:lnTo>
                <a:pt x="74292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2601549" y="5433825"/>
        <a:ext cx="37146" cy="37146"/>
      </dsp:txXfrm>
    </dsp:sp>
    <dsp:sp modelId="{DA7BC4A3-D72F-4187-A632-125319904F97}">
      <dsp:nvSpPr>
        <dsp:cNvPr id="0" name=""/>
        <dsp:cNvSpPr/>
      </dsp:nvSpPr>
      <dsp:spPr>
        <a:xfrm>
          <a:off x="2757340" y="4935684"/>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Pattern Based</a:t>
          </a:r>
        </a:p>
      </dsp:txBody>
      <dsp:txXfrm>
        <a:off x="2767387" y="4945731"/>
        <a:ext cx="665999" cy="322952"/>
      </dsp:txXfrm>
    </dsp:sp>
    <dsp:sp modelId="{ABC4C8A5-2C3B-4040-B0CA-B7B90646EF02}">
      <dsp:nvSpPr>
        <dsp:cNvPr id="0" name=""/>
        <dsp:cNvSpPr/>
      </dsp:nvSpPr>
      <dsp:spPr>
        <a:xfrm rot="19457599">
          <a:off x="3411667" y="5004923"/>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72203" y="5000132"/>
        <a:ext cx="16898" cy="16898"/>
      </dsp:txXfrm>
    </dsp:sp>
    <dsp:sp modelId="{939F0136-0225-4A2C-98B4-A1F5B3F969FF}">
      <dsp:nvSpPr>
        <dsp:cNvPr id="0" name=""/>
        <dsp:cNvSpPr/>
      </dsp:nvSpPr>
      <dsp:spPr>
        <a:xfrm>
          <a:off x="3717871" y="4738432"/>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Domain Knowledge</a:t>
          </a:r>
        </a:p>
      </dsp:txBody>
      <dsp:txXfrm>
        <a:off x="3727918" y="4748479"/>
        <a:ext cx="665999" cy="322952"/>
      </dsp:txXfrm>
    </dsp:sp>
    <dsp:sp modelId="{19DE974A-EA16-466E-BEF9-03348EEC0A37}">
      <dsp:nvSpPr>
        <dsp:cNvPr id="0" name=""/>
        <dsp:cNvSpPr/>
      </dsp:nvSpPr>
      <dsp:spPr>
        <a:xfrm rot="2142401">
          <a:off x="3411667" y="5202175"/>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72203" y="5197384"/>
        <a:ext cx="16898" cy="16898"/>
      </dsp:txXfrm>
    </dsp:sp>
    <dsp:sp modelId="{01D5F330-7B91-4961-B0FC-0DC4520A3FB5}">
      <dsp:nvSpPr>
        <dsp:cNvPr id="0" name=""/>
        <dsp:cNvSpPr/>
      </dsp:nvSpPr>
      <dsp:spPr>
        <a:xfrm>
          <a:off x="3717871" y="5132936"/>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Data Mining</a:t>
          </a:r>
        </a:p>
      </dsp:txBody>
      <dsp:txXfrm>
        <a:off x="3727918" y="5142983"/>
        <a:ext cx="665999" cy="322952"/>
      </dsp:txXfrm>
    </dsp:sp>
    <dsp:sp modelId="{E335862E-4935-432A-95A7-E1549040CA5C}">
      <dsp:nvSpPr>
        <dsp:cNvPr id="0" name=""/>
        <dsp:cNvSpPr/>
      </dsp:nvSpPr>
      <dsp:spPr>
        <a:xfrm rot="17350740">
          <a:off x="4123496" y="4906297"/>
          <a:ext cx="835372" cy="7316"/>
        </a:xfrm>
        <a:custGeom>
          <a:avLst/>
          <a:gdLst/>
          <a:ahLst/>
          <a:cxnLst/>
          <a:rect l="0" t="0" r="0" b="0"/>
          <a:pathLst>
            <a:path>
              <a:moveTo>
                <a:pt x="0" y="3658"/>
              </a:moveTo>
              <a:lnTo>
                <a:pt x="835372"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0298" y="4889071"/>
        <a:ext cx="41768" cy="41768"/>
      </dsp:txXfrm>
    </dsp:sp>
    <dsp:sp modelId="{95367564-6B92-4802-B4E1-CBAF392A9017}">
      <dsp:nvSpPr>
        <dsp:cNvPr id="0" name=""/>
        <dsp:cNvSpPr/>
      </dsp:nvSpPr>
      <dsp:spPr>
        <a:xfrm>
          <a:off x="4678401" y="4343929"/>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equence Pattern</a:t>
          </a:r>
        </a:p>
      </dsp:txBody>
      <dsp:txXfrm>
        <a:off x="4688448" y="4353976"/>
        <a:ext cx="665999" cy="322952"/>
      </dsp:txXfrm>
    </dsp:sp>
    <dsp:sp modelId="{45AD98D9-B274-4849-89FF-78FCA8B42714}">
      <dsp:nvSpPr>
        <dsp:cNvPr id="0" name=""/>
        <dsp:cNvSpPr/>
      </dsp:nvSpPr>
      <dsp:spPr>
        <a:xfrm rot="18289469">
          <a:off x="4300897" y="5103549"/>
          <a:ext cx="480571" cy="7316"/>
        </a:xfrm>
        <a:custGeom>
          <a:avLst/>
          <a:gdLst/>
          <a:ahLst/>
          <a:cxnLst/>
          <a:rect l="0" t="0" r="0" b="0"/>
          <a:pathLst>
            <a:path>
              <a:moveTo>
                <a:pt x="0" y="3658"/>
              </a:moveTo>
              <a:lnTo>
                <a:pt x="480571"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9168" y="5095193"/>
        <a:ext cx="24028" cy="24028"/>
      </dsp:txXfrm>
    </dsp:sp>
    <dsp:sp modelId="{EC09DA9D-AFAF-4277-987E-D12397D8154D}">
      <dsp:nvSpPr>
        <dsp:cNvPr id="0" name=""/>
        <dsp:cNvSpPr/>
      </dsp:nvSpPr>
      <dsp:spPr>
        <a:xfrm>
          <a:off x="4678401" y="4738432"/>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requent Subgraph</a:t>
          </a:r>
        </a:p>
      </dsp:txBody>
      <dsp:txXfrm>
        <a:off x="4688448" y="4748479"/>
        <a:ext cx="665999" cy="322952"/>
      </dsp:txXfrm>
    </dsp:sp>
    <dsp:sp modelId="{594839A4-4DB0-4411-9F9B-7D933B22CEC3}">
      <dsp:nvSpPr>
        <dsp:cNvPr id="0" name=""/>
        <dsp:cNvSpPr/>
      </dsp:nvSpPr>
      <dsp:spPr>
        <a:xfrm>
          <a:off x="4403964" y="5300801"/>
          <a:ext cx="274437" cy="7316"/>
        </a:xfrm>
        <a:custGeom>
          <a:avLst/>
          <a:gdLst/>
          <a:ahLst/>
          <a:cxnLst/>
          <a:rect l="0" t="0" r="0" b="0"/>
          <a:pathLst>
            <a:path>
              <a:moveTo>
                <a:pt x="0" y="3658"/>
              </a:moveTo>
              <a:lnTo>
                <a:pt x="27443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34321" y="5297598"/>
        <a:ext cx="13721" cy="13721"/>
      </dsp:txXfrm>
    </dsp:sp>
    <dsp:sp modelId="{C6DD67FF-7112-44EF-80DE-A455DAD4CDD0}">
      <dsp:nvSpPr>
        <dsp:cNvPr id="0" name=""/>
        <dsp:cNvSpPr/>
      </dsp:nvSpPr>
      <dsp:spPr>
        <a:xfrm>
          <a:off x="4678401" y="5132936"/>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Coherent Frequent</a:t>
          </a:r>
        </a:p>
      </dsp:txBody>
      <dsp:txXfrm>
        <a:off x="4688448" y="5142983"/>
        <a:ext cx="665999" cy="322952"/>
      </dsp:txXfrm>
    </dsp:sp>
    <dsp:sp modelId="{5DEC05C7-C502-4281-B0D2-A1FDC4726780}">
      <dsp:nvSpPr>
        <dsp:cNvPr id="0" name=""/>
        <dsp:cNvSpPr/>
      </dsp:nvSpPr>
      <dsp:spPr>
        <a:xfrm rot="3310531">
          <a:off x="4300897" y="5498052"/>
          <a:ext cx="480571" cy="7316"/>
        </a:xfrm>
        <a:custGeom>
          <a:avLst/>
          <a:gdLst/>
          <a:ahLst/>
          <a:cxnLst/>
          <a:rect l="0" t="0" r="0" b="0"/>
          <a:pathLst>
            <a:path>
              <a:moveTo>
                <a:pt x="0" y="3658"/>
              </a:moveTo>
              <a:lnTo>
                <a:pt x="480571"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9168" y="5489697"/>
        <a:ext cx="24028" cy="24028"/>
      </dsp:txXfrm>
    </dsp:sp>
    <dsp:sp modelId="{6E1C51D7-CBA3-4F5F-B2C2-C6A8DE7BF38C}">
      <dsp:nvSpPr>
        <dsp:cNvPr id="0" name=""/>
        <dsp:cNvSpPr/>
      </dsp:nvSpPr>
      <dsp:spPr>
        <a:xfrm>
          <a:off x="4678401" y="5527439"/>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Closed Frequent</a:t>
          </a:r>
        </a:p>
      </dsp:txBody>
      <dsp:txXfrm>
        <a:off x="4688448" y="5537486"/>
        <a:ext cx="665999" cy="322952"/>
      </dsp:txXfrm>
    </dsp:sp>
    <dsp:sp modelId="{4E29382A-E312-49E7-84C1-0849F3982D71}">
      <dsp:nvSpPr>
        <dsp:cNvPr id="0" name=""/>
        <dsp:cNvSpPr/>
      </dsp:nvSpPr>
      <dsp:spPr>
        <a:xfrm rot="4249260">
          <a:off x="4123496" y="5695304"/>
          <a:ext cx="835372" cy="7316"/>
        </a:xfrm>
        <a:custGeom>
          <a:avLst/>
          <a:gdLst/>
          <a:ahLst/>
          <a:cxnLst/>
          <a:rect l="0" t="0" r="0" b="0"/>
          <a:pathLst>
            <a:path>
              <a:moveTo>
                <a:pt x="0" y="3658"/>
              </a:moveTo>
              <a:lnTo>
                <a:pt x="835372"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4520298" y="5678078"/>
        <a:ext cx="41768" cy="41768"/>
      </dsp:txXfrm>
    </dsp:sp>
    <dsp:sp modelId="{4599B159-587E-424E-B7D8-F708D8D48546}">
      <dsp:nvSpPr>
        <dsp:cNvPr id="0" name=""/>
        <dsp:cNvSpPr/>
      </dsp:nvSpPr>
      <dsp:spPr>
        <a:xfrm>
          <a:off x="4678401" y="5921943"/>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Acyclic</a:t>
          </a:r>
        </a:p>
      </dsp:txBody>
      <dsp:txXfrm>
        <a:off x="4688448" y="5931990"/>
        <a:ext cx="665999" cy="322952"/>
      </dsp:txXfrm>
    </dsp:sp>
    <dsp:sp modelId="{8502A4D1-E8C3-4F94-A893-D0A2504D7ED4}">
      <dsp:nvSpPr>
        <dsp:cNvPr id="0" name=""/>
        <dsp:cNvSpPr/>
      </dsp:nvSpPr>
      <dsp:spPr>
        <a:xfrm rot="20413970">
          <a:off x="2474311" y="5744617"/>
          <a:ext cx="291621" cy="7316"/>
        </a:xfrm>
        <a:custGeom>
          <a:avLst/>
          <a:gdLst/>
          <a:ahLst/>
          <a:cxnLst/>
          <a:rect l="0" t="0" r="0" b="0"/>
          <a:pathLst>
            <a:path>
              <a:moveTo>
                <a:pt x="0" y="3658"/>
              </a:moveTo>
              <a:lnTo>
                <a:pt x="291621"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2612831" y="5740985"/>
        <a:ext cx="14581" cy="14581"/>
      </dsp:txXfrm>
    </dsp:sp>
    <dsp:sp modelId="{2C639128-2EAC-4091-9BA1-DBAE98E4A20E}">
      <dsp:nvSpPr>
        <dsp:cNvPr id="0" name=""/>
        <dsp:cNvSpPr/>
      </dsp:nvSpPr>
      <dsp:spPr>
        <a:xfrm>
          <a:off x="2757340" y="5527439"/>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Kernel Based</a:t>
          </a:r>
        </a:p>
      </dsp:txBody>
      <dsp:txXfrm>
        <a:off x="2767387" y="5537486"/>
        <a:ext cx="665999" cy="322952"/>
      </dsp:txXfrm>
    </dsp:sp>
    <dsp:sp modelId="{F3D9DE85-17B4-464B-AD86-82AA3F2B8AEC}">
      <dsp:nvSpPr>
        <dsp:cNvPr id="0" name=""/>
        <dsp:cNvSpPr/>
      </dsp:nvSpPr>
      <dsp:spPr>
        <a:xfrm>
          <a:off x="3443434" y="5695304"/>
          <a:ext cx="274437" cy="7316"/>
        </a:xfrm>
        <a:custGeom>
          <a:avLst/>
          <a:gdLst/>
          <a:ahLst/>
          <a:cxnLst/>
          <a:rect l="0" t="0" r="0" b="0"/>
          <a:pathLst>
            <a:path>
              <a:moveTo>
                <a:pt x="0" y="3658"/>
              </a:moveTo>
              <a:lnTo>
                <a:pt x="27443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3573791" y="5692102"/>
        <a:ext cx="13721" cy="13721"/>
      </dsp:txXfrm>
    </dsp:sp>
    <dsp:sp modelId="{9D1F81E4-21A1-4FE6-87A4-5286B895A617}">
      <dsp:nvSpPr>
        <dsp:cNvPr id="0" name=""/>
        <dsp:cNvSpPr/>
      </dsp:nvSpPr>
      <dsp:spPr>
        <a:xfrm>
          <a:off x="3717871" y="5527439"/>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Random Walk</a:t>
          </a:r>
        </a:p>
      </dsp:txBody>
      <dsp:txXfrm>
        <a:off x="3727918" y="5537486"/>
        <a:ext cx="665999" cy="322952"/>
      </dsp:txXfrm>
    </dsp:sp>
    <dsp:sp modelId="{E6C8A8E4-A56B-47B0-B9C7-9F38A387384B}">
      <dsp:nvSpPr>
        <dsp:cNvPr id="0" name=""/>
        <dsp:cNvSpPr/>
      </dsp:nvSpPr>
      <dsp:spPr>
        <a:xfrm rot="2829178">
          <a:off x="2418343" y="5941869"/>
          <a:ext cx="403558" cy="7316"/>
        </a:xfrm>
        <a:custGeom>
          <a:avLst/>
          <a:gdLst/>
          <a:ahLst/>
          <a:cxnLst/>
          <a:rect l="0" t="0" r="0" b="0"/>
          <a:pathLst>
            <a:path>
              <a:moveTo>
                <a:pt x="0" y="3658"/>
              </a:moveTo>
              <a:lnTo>
                <a:pt x="403558"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2610033" y="5935438"/>
        <a:ext cx="20177" cy="20177"/>
      </dsp:txXfrm>
    </dsp:sp>
    <dsp:sp modelId="{FAD5227F-CBA2-4F8D-A56F-5EEA5B5BBEDD}">
      <dsp:nvSpPr>
        <dsp:cNvPr id="0" name=""/>
        <dsp:cNvSpPr/>
      </dsp:nvSpPr>
      <dsp:spPr>
        <a:xfrm>
          <a:off x="2757340" y="5921943"/>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Local Structure Based</a:t>
          </a:r>
        </a:p>
      </dsp:txBody>
      <dsp:txXfrm>
        <a:off x="2767387" y="5931990"/>
        <a:ext cx="665999" cy="322952"/>
      </dsp:txXfrm>
    </dsp:sp>
    <dsp:sp modelId="{A240393A-8670-48EF-899E-9FB266C29578}">
      <dsp:nvSpPr>
        <dsp:cNvPr id="0" name=""/>
        <dsp:cNvSpPr/>
      </dsp:nvSpPr>
      <dsp:spPr>
        <a:xfrm rot="4099285">
          <a:off x="2248658" y="6139121"/>
          <a:ext cx="742927" cy="7316"/>
        </a:xfrm>
        <a:custGeom>
          <a:avLst/>
          <a:gdLst/>
          <a:ahLst/>
          <a:cxnLst/>
          <a:rect l="0" t="0" r="0" b="0"/>
          <a:pathLst>
            <a:path>
              <a:moveTo>
                <a:pt x="0" y="3658"/>
              </a:moveTo>
              <a:lnTo>
                <a:pt x="74292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2601549" y="6124206"/>
        <a:ext cx="37146" cy="37146"/>
      </dsp:txXfrm>
    </dsp:sp>
    <dsp:sp modelId="{D76748B5-FE57-42D9-A48E-6AA5AC970479}">
      <dsp:nvSpPr>
        <dsp:cNvPr id="0" name=""/>
        <dsp:cNvSpPr/>
      </dsp:nvSpPr>
      <dsp:spPr>
        <a:xfrm>
          <a:off x="2757340" y="6316446"/>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Boosting</a:t>
          </a:r>
        </a:p>
      </dsp:txBody>
      <dsp:txXfrm>
        <a:off x="2767387" y="6326493"/>
        <a:ext cx="665999" cy="322952"/>
      </dsp:txXfrm>
    </dsp:sp>
    <dsp:sp modelId="{59058A6D-58B7-4656-A2F4-ED5A2D318E3F}">
      <dsp:nvSpPr>
        <dsp:cNvPr id="0" name=""/>
        <dsp:cNvSpPr/>
      </dsp:nvSpPr>
      <dsp:spPr>
        <a:xfrm>
          <a:off x="3443434" y="6484311"/>
          <a:ext cx="274437" cy="7316"/>
        </a:xfrm>
        <a:custGeom>
          <a:avLst/>
          <a:gdLst/>
          <a:ahLst/>
          <a:cxnLst/>
          <a:rect l="0" t="0" r="0" b="0"/>
          <a:pathLst>
            <a:path>
              <a:moveTo>
                <a:pt x="0" y="3658"/>
              </a:moveTo>
              <a:lnTo>
                <a:pt x="27443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endParaRPr>
        </a:p>
      </dsp:txBody>
      <dsp:txXfrm>
        <a:off x="3573791" y="6481109"/>
        <a:ext cx="13721" cy="13721"/>
      </dsp:txXfrm>
    </dsp:sp>
    <dsp:sp modelId="{D3259D43-4F92-4719-BE7A-63C1188BDFB7}">
      <dsp:nvSpPr>
        <dsp:cNvPr id="0" name=""/>
        <dsp:cNvSpPr/>
      </dsp:nvSpPr>
      <dsp:spPr>
        <a:xfrm>
          <a:off x="3717871" y="6316446"/>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Decision Tree</a:t>
          </a:r>
        </a:p>
      </dsp:txBody>
      <dsp:txXfrm>
        <a:off x="3727918" y="6326493"/>
        <a:ext cx="665999" cy="322952"/>
      </dsp:txXfrm>
    </dsp:sp>
    <dsp:sp modelId="{E4886F0A-16DC-4C19-A839-0D977D2C5090}">
      <dsp:nvSpPr>
        <dsp:cNvPr id="0" name=""/>
        <dsp:cNvSpPr/>
      </dsp:nvSpPr>
      <dsp:spPr>
        <a:xfrm rot="4758998">
          <a:off x="919396" y="6348700"/>
          <a:ext cx="1480391" cy="7316"/>
        </a:xfrm>
        <a:custGeom>
          <a:avLst/>
          <a:gdLst/>
          <a:ahLst/>
          <a:cxnLst/>
          <a:rect l="0" t="0" r="0" b="0"/>
          <a:pathLst>
            <a:path>
              <a:moveTo>
                <a:pt x="0" y="3658"/>
              </a:moveTo>
              <a:lnTo>
                <a:pt x="1480391" y="365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Segoe UI" panose="020B0502040204020203" pitchFamily="34" charset="0"/>
          </a:endParaRPr>
        </a:p>
      </dsp:txBody>
      <dsp:txXfrm>
        <a:off x="1622582" y="6315349"/>
        <a:ext cx="74019" cy="74019"/>
      </dsp:txXfrm>
    </dsp:sp>
    <dsp:sp modelId="{BDB7410B-7AEE-4F0C-B8FE-F46E46885FDF}">
      <dsp:nvSpPr>
        <dsp:cNvPr id="0" name=""/>
        <dsp:cNvSpPr/>
      </dsp:nvSpPr>
      <dsp:spPr>
        <a:xfrm>
          <a:off x="1796810" y="6908201"/>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Clustering</a:t>
          </a:r>
        </a:p>
      </dsp:txBody>
      <dsp:txXfrm>
        <a:off x="1806857" y="6918248"/>
        <a:ext cx="665999" cy="322952"/>
      </dsp:txXfrm>
    </dsp:sp>
    <dsp:sp modelId="{04D0A9E7-9AAE-48A4-8CFD-2D9F10CC13E6}">
      <dsp:nvSpPr>
        <dsp:cNvPr id="0" name=""/>
        <dsp:cNvSpPr/>
      </dsp:nvSpPr>
      <dsp:spPr>
        <a:xfrm rot="19457599">
          <a:off x="2451137" y="6977440"/>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endParaRPr>
        </a:p>
      </dsp:txBody>
      <dsp:txXfrm>
        <a:off x="2611673" y="6972650"/>
        <a:ext cx="16898" cy="16898"/>
      </dsp:txXfrm>
    </dsp:sp>
    <dsp:sp modelId="{E75DE035-8899-4CC8-A054-A91C876E6B3B}">
      <dsp:nvSpPr>
        <dsp:cNvPr id="0" name=""/>
        <dsp:cNvSpPr/>
      </dsp:nvSpPr>
      <dsp:spPr>
        <a:xfrm>
          <a:off x="2757340" y="6710950"/>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eature Based</a:t>
          </a:r>
        </a:p>
      </dsp:txBody>
      <dsp:txXfrm>
        <a:off x="2767387" y="6720997"/>
        <a:ext cx="665999" cy="322952"/>
      </dsp:txXfrm>
    </dsp:sp>
    <dsp:sp modelId="{58F72A2D-2D77-44B7-A426-5DBD532A102C}">
      <dsp:nvSpPr>
        <dsp:cNvPr id="0" name=""/>
        <dsp:cNvSpPr/>
      </dsp:nvSpPr>
      <dsp:spPr>
        <a:xfrm rot="2142401">
          <a:off x="2451137" y="7174692"/>
          <a:ext cx="337970" cy="7316"/>
        </a:xfrm>
        <a:custGeom>
          <a:avLst/>
          <a:gdLst/>
          <a:ahLst/>
          <a:cxnLst/>
          <a:rect l="0" t="0" r="0" b="0"/>
          <a:pathLst>
            <a:path>
              <a:moveTo>
                <a:pt x="0" y="3658"/>
              </a:moveTo>
              <a:lnTo>
                <a:pt x="337970"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endParaRPr>
        </a:p>
      </dsp:txBody>
      <dsp:txXfrm>
        <a:off x="2611673" y="7169901"/>
        <a:ext cx="16898" cy="16898"/>
      </dsp:txXfrm>
    </dsp:sp>
    <dsp:sp modelId="{42A0F111-052A-4406-A500-768272E0CE92}">
      <dsp:nvSpPr>
        <dsp:cNvPr id="0" name=""/>
        <dsp:cNvSpPr/>
      </dsp:nvSpPr>
      <dsp:spPr>
        <a:xfrm>
          <a:off x="2757340" y="7105453"/>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tructure Based</a:t>
          </a:r>
        </a:p>
      </dsp:txBody>
      <dsp:txXfrm>
        <a:off x="2767387" y="7115500"/>
        <a:ext cx="665999" cy="322952"/>
      </dsp:txXfrm>
    </dsp:sp>
    <dsp:sp modelId="{5C229713-7987-43F6-BEEC-FA2AC443C1B7}">
      <dsp:nvSpPr>
        <dsp:cNvPr id="0" name=""/>
        <dsp:cNvSpPr/>
      </dsp:nvSpPr>
      <dsp:spPr>
        <a:xfrm rot="4893515">
          <a:off x="724848" y="6545952"/>
          <a:ext cx="1869488" cy="7316"/>
        </a:xfrm>
        <a:custGeom>
          <a:avLst/>
          <a:gdLst/>
          <a:ahLst/>
          <a:cxnLst/>
          <a:rect l="0" t="0" r="0" b="0"/>
          <a:pathLst>
            <a:path>
              <a:moveTo>
                <a:pt x="0" y="3658"/>
              </a:moveTo>
              <a:lnTo>
                <a:pt x="1869488" y="365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kern="1200">
            <a:latin typeface="+mn-lt"/>
            <a:cs typeface="Segoe UI" panose="020B0502040204020203" pitchFamily="34" charset="0"/>
          </a:endParaRPr>
        </a:p>
      </dsp:txBody>
      <dsp:txXfrm>
        <a:off x="1612854" y="6502873"/>
        <a:ext cx="93474" cy="93474"/>
      </dsp:txXfrm>
    </dsp:sp>
    <dsp:sp modelId="{90E2A5BB-18B0-4598-A950-326FD6D9D5B8}">
      <dsp:nvSpPr>
        <dsp:cNvPr id="0" name=""/>
        <dsp:cNvSpPr/>
      </dsp:nvSpPr>
      <dsp:spPr>
        <a:xfrm>
          <a:off x="1796810" y="7302705"/>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Compression</a:t>
          </a:r>
        </a:p>
      </dsp:txBody>
      <dsp:txXfrm>
        <a:off x="1806857" y="7312752"/>
        <a:ext cx="665999" cy="322952"/>
      </dsp:txXfrm>
    </dsp:sp>
    <dsp:sp modelId="{9F806627-5039-42B7-AFC6-6B1DB89E59F6}">
      <dsp:nvSpPr>
        <dsp:cNvPr id="0" name=""/>
        <dsp:cNvSpPr/>
      </dsp:nvSpPr>
      <dsp:spPr>
        <a:xfrm rot="4981599">
          <a:off x="529362" y="6743204"/>
          <a:ext cx="2260459" cy="7316"/>
        </a:xfrm>
        <a:custGeom>
          <a:avLst/>
          <a:gdLst/>
          <a:ahLst/>
          <a:cxnLst/>
          <a:rect l="0" t="0" r="0" b="0"/>
          <a:pathLst>
            <a:path>
              <a:moveTo>
                <a:pt x="0" y="3658"/>
              </a:moveTo>
              <a:lnTo>
                <a:pt x="2260459" y="365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latin typeface="+mn-lt"/>
          </a:endParaRPr>
        </a:p>
      </dsp:txBody>
      <dsp:txXfrm>
        <a:off x="1603080" y="6690351"/>
        <a:ext cx="113022" cy="113022"/>
      </dsp:txXfrm>
    </dsp:sp>
    <dsp:sp modelId="{A122CCE9-4129-4E5D-BA8E-8DDFD80E55E8}">
      <dsp:nvSpPr>
        <dsp:cNvPr id="0" name=""/>
        <dsp:cNvSpPr/>
      </dsp:nvSpPr>
      <dsp:spPr>
        <a:xfrm>
          <a:off x="1796810" y="7697208"/>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Search</a:t>
          </a:r>
        </a:p>
      </dsp:txBody>
      <dsp:txXfrm>
        <a:off x="1806857" y="7707255"/>
        <a:ext cx="665999" cy="322952"/>
      </dsp:txXfrm>
    </dsp:sp>
    <dsp:sp modelId="{043336FA-CDE6-4383-88A7-D2E24CE13722}">
      <dsp:nvSpPr>
        <dsp:cNvPr id="0" name=""/>
        <dsp:cNvSpPr/>
      </dsp:nvSpPr>
      <dsp:spPr>
        <a:xfrm rot="5043678">
          <a:off x="333353" y="6940456"/>
          <a:ext cx="2652477" cy="7316"/>
        </a:xfrm>
        <a:custGeom>
          <a:avLst/>
          <a:gdLst/>
          <a:ahLst/>
          <a:cxnLst/>
          <a:rect l="0" t="0" r="0" b="0"/>
          <a:pathLst>
            <a:path>
              <a:moveTo>
                <a:pt x="0" y="3658"/>
              </a:moveTo>
              <a:lnTo>
                <a:pt x="2652477" y="365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mn-lt"/>
          </a:endParaRPr>
        </a:p>
      </dsp:txBody>
      <dsp:txXfrm>
        <a:off x="1593280" y="6877802"/>
        <a:ext cx="132623" cy="132623"/>
      </dsp:txXfrm>
    </dsp:sp>
    <dsp:sp modelId="{ED025A65-91D4-46E4-BB7C-5E06FC6E4397}">
      <dsp:nvSpPr>
        <dsp:cNvPr id="0" name=""/>
        <dsp:cNvSpPr/>
      </dsp:nvSpPr>
      <dsp:spPr>
        <a:xfrm>
          <a:off x="1796810" y="8091712"/>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Indexing</a:t>
          </a:r>
        </a:p>
      </dsp:txBody>
      <dsp:txXfrm>
        <a:off x="1806857" y="8101759"/>
        <a:ext cx="665999" cy="322952"/>
      </dsp:txXfrm>
    </dsp:sp>
    <dsp:sp modelId="{6FB6DCA9-A127-4EE7-80E2-601EB237201A}">
      <dsp:nvSpPr>
        <dsp:cNvPr id="0" name=""/>
        <dsp:cNvSpPr/>
      </dsp:nvSpPr>
      <dsp:spPr>
        <a:xfrm>
          <a:off x="2482903" y="8259577"/>
          <a:ext cx="274437" cy="7316"/>
        </a:xfrm>
        <a:custGeom>
          <a:avLst/>
          <a:gdLst/>
          <a:ahLst/>
          <a:cxnLst/>
          <a:rect l="0" t="0" r="0" b="0"/>
          <a:pathLst>
            <a:path>
              <a:moveTo>
                <a:pt x="0" y="3658"/>
              </a:moveTo>
              <a:lnTo>
                <a:pt x="274437" y="36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endParaRPr>
        </a:p>
      </dsp:txBody>
      <dsp:txXfrm>
        <a:off x="2613261" y="8256374"/>
        <a:ext cx="13721" cy="13721"/>
      </dsp:txXfrm>
    </dsp:sp>
    <dsp:sp modelId="{1C382319-1ACC-42C3-9E4F-6482715BDB75}">
      <dsp:nvSpPr>
        <dsp:cNvPr id="0" name=""/>
        <dsp:cNvSpPr/>
      </dsp:nvSpPr>
      <dsp:spPr>
        <a:xfrm>
          <a:off x="2757340" y="8091712"/>
          <a:ext cx="686093" cy="343046"/>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ING</a:t>
          </a:r>
        </a:p>
      </dsp:txBody>
      <dsp:txXfrm>
        <a:off x="2767387" y="8101759"/>
        <a:ext cx="665999" cy="32295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0B92E-C2F4-4988-A101-CA6A9B08F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0</TotalTime>
  <Pages>79</Pages>
  <Words>67962</Words>
  <Characters>387384</Characters>
  <Application>Microsoft Office Word</Application>
  <DocSecurity>0</DocSecurity>
  <Lines>3228</Lines>
  <Paragraphs>908</Paragraphs>
  <ScaleCrop>false</ScaleCrop>
  <HeadingPairs>
    <vt:vector size="2" baseType="variant">
      <vt:variant>
        <vt:lpstr>Title</vt:lpstr>
      </vt:variant>
      <vt:variant>
        <vt:i4>1</vt:i4>
      </vt:variant>
    </vt:vector>
  </HeadingPairs>
  <TitlesOfParts>
    <vt:vector size="1" baseType="lpstr">
      <vt:lpstr>فصل اول: آشنایی با گراف</vt:lpstr>
    </vt:vector>
  </TitlesOfParts>
  <Company>Iman</Company>
  <LinksUpToDate>false</LinksUpToDate>
  <CharactersWithSpaces>454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اول: آشنایی با گراف</dc:title>
  <dc:subject/>
  <dc:creator>Iman Rezaeipour</dc:creator>
  <cp:keywords/>
  <dc:description/>
  <cp:lastModifiedBy>Iman Rezaeipour</cp:lastModifiedBy>
  <cp:revision>71</cp:revision>
  <cp:lastPrinted>2015-01-19T19:25:00Z</cp:lastPrinted>
  <dcterms:created xsi:type="dcterms:W3CDTF">2015-01-09T12:15:00Z</dcterms:created>
  <dcterms:modified xsi:type="dcterms:W3CDTF">2015-01-19T19:55:00Z</dcterms:modified>
</cp:coreProperties>
</file>